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4.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5.xml" ContentType="application/vnd.openxmlformats-officedocument.drawingml.chart+xml"/>
  <Override PartName="/word/charts/chart6.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7.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8.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9.xml" ContentType="application/vnd.openxmlformats-officedocument.drawingml.chart+xml"/>
  <Override PartName="/word/charts/style7.xml" ContentType="application/vnd.ms-office.chartstyle+xml"/>
  <Override PartName="/word/charts/colors7.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127286" w14:textId="77777777" w:rsidR="000679A5" w:rsidRDefault="000679A5">
      <w:pPr>
        <w:spacing w:after="0"/>
      </w:pPr>
      <w:bookmarkStart w:id="0" w:name="_gjdgxs" w:colFirst="0" w:colLast="0"/>
      <w:bookmarkStart w:id="1" w:name="_Hlk2439359"/>
      <w:bookmarkEnd w:id="0"/>
      <w:bookmarkEnd w:id="1"/>
    </w:p>
    <w:p w14:paraId="21C041BE" w14:textId="77777777" w:rsidR="000679A5" w:rsidRDefault="0025177D">
      <w:pPr>
        <w:spacing w:after="0"/>
        <w:rPr>
          <w:rStyle w:val="Emphasis"/>
          <w:rFonts w:asciiTheme="majorHAnsi" w:hAnsiTheme="majorHAnsi" w:cstheme="majorHAnsi"/>
          <w:b/>
          <w:bCs/>
          <w:i w:val="0"/>
          <w:iCs w:val="0"/>
          <w:sz w:val="28"/>
          <w:szCs w:val="28"/>
        </w:rPr>
      </w:pPr>
      <w:bookmarkStart w:id="2" w:name="_Toc527376537"/>
      <w:r w:rsidRPr="0025177D">
        <w:rPr>
          <w:rStyle w:val="Emphasis"/>
          <w:rFonts w:asciiTheme="majorHAnsi" w:hAnsiTheme="majorHAnsi" w:cstheme="majorHAnsi"/>
          <w:b/>
          <w:bCs/>
          <w:i w:val="0"/>
          <w:iCs w:val="0"/>
          <w:sz w:val="28"/>
          <w:szCs w:val="28"/>
        </w:rPr>
        <w:t>Monitoring the performance of a passive downdraught evaporative cooling (PDEC) system – a case study of a library in Saudi Arabia</w:t>
      </w:r>
      <w:bookmarkEnd w:id="2"/>
    </w:p>
    <w:p w14:paraId="67A6DF4D" w14:textId="77777777" w:rsidR="0025177D" w:rsidRPr="0025177D" w:rsidRDefault="0025177D">
      <w:pPr>
        <w:spacing w:after="0"/>
        <w:rPr>
          <w:rFonts w:asciiTheme="majorHAnsi" w:hAnsiTheme="majorHAnsi" w:cstheme="majorHAnsi"/>
          <w:i/>
          <w:iCs/>
        </w:rPr>
      </w:pPr>
    </w:p>
    <w:p w14:paraId="07D17F8B" w14:textId="77777777" w:rsidR="000679A5" w:rsidRDefault="00815618" w:rsidP="00815618">
      <w:pPr>
        <w:pBdr>
          <w:top w:val="nil"/>
          <w:left w:val="nil"/>
          <w:bottom w:val="nil"/>
          <w:right w:val="nil"/>
          <w:between w:val="nil"/>
        </w:pBdr>
        <w:spacing w:after="0"/>
        <w:rPr>
          <w:b/>
          <w:color w:val="000000"/>
        </w:rPr>
      </w:pPr>
      <w:r>
        <w:rPr>
          <w:b/>
          <w:color w:val="000000"/>
        </w:rPr>
        <w:t xml:space="preserve">Mohammad Abdullah Alshenaifi </w:t>
      </w:r>
      <w:r w:rsidR="003A3449">
        <w:rPr>
          <w:b/>
          <w:color w:val="000000"/>
        </w:rPr>
        <w:t xml:space="preserve">and </w:t>
      </w:r>
      <w:r>
        <w:rPr>
          <w:b/>
          <w:color w:val="000000"/>
        </w:rPr>
        <w:t>Steve Sharples</w:t>
      </w:r>
    </w:p>
    <w:p w14:paraId="0B16A08F" w14:textId="77777777" w:rsidR="000679A5" w:rsidRDefault="000679A5" w:rsidP="00000033">
      <w:pPr>
        <w:tabs>
          <w:tab w:val="left" w:pos="142"/>
        </w:tabs>
        <w:spacing w:after="0"/>
        <w:jc w:val="left"/>
        <w:rPr>
          <w:color w:val="000000"/>
        </w:rPr>
      </w:pPr>
    </w:p>
    <w:p w14:paraId="7E1A561A" w14:textId="77777777" w:rsidR="00000033" w:rsidRDefault="00000033" w:rsidP="00000033">
      <w:pPr>
        <w:tabs>
          <w:tab w:val="left" w:pos="142"/>
        </w:tabs>
        <w:spacing w:after="0"/>
        <w:jc w:val="left"/>
        <w:rPr>
          <w:color w:val="000000"/>
        </w:rPr>
      </w:pPr>
      <w:r>
        <w:rPr>
          <w:color w:val="000000"/>
        </w:rPr>
        <w:t>School of Architecture, University of Liverpool, Liverpool, UK</w:t>
      </w:r>
    </w:p>
    <w:p w14:paraId="53662093" w14:textId="77777777" w:rsidR="00000033" w:rsidRDefault="00000033" w:rsidP="00000033">
      <w:pPr>
        <w:tabs>
          <w:tab w:val="left" w:pos="142"/>
        </w:tabs>
        <w:spacing w:after="0"/>
        <w:jc w:val="left"/>
      </w:pPr>
      <w:r>
        <w:rPr>
          <w:color w:val="000000"/>
        </w:rPr>
        <w:t xml:space="preserve">E-mail address: </w:t>
      </w:r>
      <w:hyperlink r:id="rId8" w:history="1">
        <w:r w:rsidRPr="001E7D53">
          <w:rPr>
            <w:rStyle w:val="Hyperlink"/>
          </w:rPr>
          <w:t>m.alshenaifi@liverpool.ac.uk</w:t>
        </w:r>
      </w:hyperlink>
      <w:r>
        <w:rPr>
          <w:color w:val="000000"/>
        </w:rPr>
        <w:t xml:space="preserve"> </w:t>
      </w:r>
    </w:p>
    <w:p w14:paraId="0FFC8E6F" w14:textId="77777777" w:rsidR="000679A5" w:rsidRDefault="000679A5">
      <w:pPr>
        <w:spacing w:after="0"/>
      </w:pPr>
    </w:p>
    <w:p w14:paraId="66F0E26F" w14:textId="77777777" w:rsidR="000679A5" w:rsidRDefault="003A3449" w:rsidP="004C1236">
      <w:pPr>
        <w:pBdr>
          <w:top w:val="nil"/>
          <w:left w:val="nil"/>
          <w:bottom w:val="nil"/>
          <w:right w:val="nil"/>
          <w:between w:val="nil"/>
        </w:pBdr>
        <w:spacing w:after="0"/>
        <w:rPr>
          <w:color w:val="000000"/>
          <w:sz w:val="20"/>
          <w:szCs w:val="20"/>
        </w:rPr>
      </w:pPr>
      <w:r>
        <w:rPr>
          <w:b/>
          <w:color w:val="000000"/>
          <w:sz w:val="20"/>
          <w:szCs w:val="20"/>
        </w:rPr>
        <w:t>Abstract:</w:t>
      </w:r>
      <w:r>
        <w:rPr>
          <w:color w:val="000000"/>
          <w:sz w:val="20"/>
          <w:szCs w:val="20"/>
        </w:rPr>
        <w:t xml:space="preserve"> </w:t>
      </w:r>
      <w:r w:rsidR="004C1236" w:rsidRPr="004C1236">
        <w:rPr>
          <w:rFonts w:cstheme="minorHAnsi"/>
          <w:sz w:val="20"/>
          <w:szCs w:val="20"/>
        </w:rPr>
        <w:t xml:space="preserve">This paper presents field measurements and </w:t>
      </w:r>
      <w:r w:rsidR="004C1236" w:rsidRPr="004C1236">
        <w:rPr>
          <w:rFonts w:cstheme="minorHAnsi"/>
          <w:noProof/>
          <w:sz w:val="20"/>
          <w:szCs w:val="20"/>
        </w:rPr>
        <w:t>analysis</w:t>
      </w:r>
      <w:r w:rsidR="004C1236" w:rsidRPr="004C1236">
        <w:rPr>
          <w:rFonts w:cstheme="minorHAnsi"/>
          <w:sz w:val="20"/>
          <w:szCs w:val="20"/>
        </w:rPr>
        <w:t xml:space="preserve"> from the performance monitoring of a </w:t>
      </w:r>
      <w:r w:rsidR="004C1236" w:rsidRPr="004C1236">
        <w:rPr>
          <w:rFonts w:cstheme="minorHAnsi"/>
          <w:color w:val="000000"/>
          <w:sz w:val="20"/>
          <w:szCs w:val="20"/>
        </w:rPr>
        <w:t>Passive Downdraught Evaporative Cooling (</w:t>
      </w:r>
      <w:r w:rsidR="004C1236" w:rsidRPr="004C1236">
        <w:rPr>
          <w:rFonts w:cstheme="minorHAnsi"/>
          <w:sz w:val="20"/>
          <w:szCs w:val="20"/>
        </w:rPr>
        <w:t xml:space="preserve">PDEC) building in Saudi Arabia. </w:t>
      </w:r>
      <w:r w:rsidR="004C1236" w:rsidRPr="004C1236">
        <w:rPr>
          <w:rFonts w:cstheme="minorHAnsi"/>
          <w:color w:val="000000"/>
          <w:sz w:val="20"/>
          <w:szCs w:val="20"/>
        </w:rPr>
        <w:t xml:space="preserve">Summer temperatures in Saudi </w:t>
      </w:r>
      <w:r w:rsidR="004C1236" w:rsidRPr="00CD6DC7">
        <w:rPr>
          <w:rFonts w:cstheme="minorHAnsi"/>
          <w:noProof/>
          <w:color w:val="000000"/>
          <w:sz w:val="20"/>
          <w:szCs w:val="20"/>
        </w:rPr>
        <w:t>Arabia</w:t>
      </w:r>
      <w:r w:rsidR="00CD6DC7">
        <w:rPr>
          <w:rFonts w:cstheme="minorHAnsi"/>
          <w:noProof/>
          <w:color w:val="000000"/>
          <w:sz w:val="20"/>
          <w:szCs w:val="20"/>
        </w:rPr>
        <w:t xml:space="preserve"> </w:t>
      </w:r>
      <w:r w:rsidR="004C1236" w:rsidRPr="004C1236">
        <w:rPr>
          <w:rFonts w:cstheme="minorHAnsi"/>
          <w:color w:val="000000"/>
          <w:sz w:val="20"/>
          <w:szCs w:val="20"/>
        </w:rPr>
        <w:t>frequently exceeding 45</w:t>
      </w:r>
      <w:r w:rsidR="004C1236" w:rsidRPr="004C1236">
        <w:rPr>
          <w:rFonts w:cstheme="minorHAnsi"/>
          <w:bCs/>
          <w:color w:val="000000"/>
          <w:sz w:val="20"/>
          <w:szCs w:val="20"/>
        </w:rPr>
        <w:t>°</w:t>
      </w:r>
      <w:r w:rsidR="004C1236" w:rsidRPr="004C1236">
        <w:rPr>
          <w:rFonts w:cstheme="minorHAnsi"/>
          <w:color w:val="000000"/>
          <w:sz w:val="20"/>
          <w:szCs w:val="20"/>
        </w:rPr>
        <w:t xml:space="preserve">C, </w:t>
      </w:r>
      <w:r w:rsidR="004C1236" w:rsidRPr="004C1236">
        <w:rPr>
          <w:rFonts w:cstheme="minorHAnsi"/>
          <w:bCs/>
          <w:color w:val="000000"/>
          <w:sz w:val="20"/>
          <w:szCs w:val="20"/>
        </w:rPr>
        <w:t>and daytime relative humidities can be below 20% during the same period</w:t>
      </w:r>
      <w:r w:rsidR="004C1236" w:rsidRPr="004C1236">
        <w:rPr>
          <w:rFonts w:cstheme="minorHAnsi"/>
          <w:color w:val="000000"/>
          <w:sz w:val="20"/>
          <w:szCs w:val="20"/>
        </w:rPr>
        <w:t xml:space="preserve">. </w:t>
      </w:r>
      <w:r w:rsidR="004C1236" w:rsidRPr="004C1236">
        <w:rPr>
          <w:rFonts w:cstheme="minorHAnsi"/>
          <w:sz w:val="20"/>
          <w:szCs w:val="20"/>
        </w:rPr>
        <w:t xml:space="preserve">The case study building, Dar Al-Rahmaniah, is a small public library located in the central region of Saudi Arabia. The library </w:t>
      </w:r>
      <w:r w:rsidR="004C1236" w:rsidRPr="004C1236">
        <w:rPr>
          <w:rFonts w:cstheme="minorHAnsi"/>
          <w:noProof/>
          <w:sz w:val="20"/>
          <w:szCs w:val="20"/>
        </w:rPr>
        <w:t>consists</w:t>
      </w:r>
      <w:r w:rsidR="004C1236" w:rsidRPr="004C1236">
        <w:rPr>
          <w:rFonts w:cstheme="minorHAnsi"/>
          <w:sz w:val="20"/>
          <w:szCs w:val="20"/>
        </w:rPr>
        <w:t xml:space="preserve"> of three main parts, which include separate sections for men, women and children, and an auditorium. The men’s </w:t>
      </w:r>
      <w:r w:rsidR="004C1236" w:rsidRPr="00CD6DC7">
        <w:rPr>
          <w:rFonts w:cstheme="minorHAnsi"/>
          <w:noProof/>
          <w:sz w:val="20"/>
          <w:szCs w:val="20"/>
        </w:rPr>
        <w:t>section</w:t>
      </w:r>
      <w:r w:rsidR="004C1236" w:rsidRPr="004C1236">
        <w:rPr>
          <w:rFonts w:cstheme="minorHAnsi"/>
          <w:sz w:val="20"/>
          <w:szCs w:val="20"/>
        </w:rPr>
        <w:t xml:space="preserve"> was chosen for the monitoring process as it represents the </w:t>
      </w:r>
      <w:r w:rsidR="004C1236" w:rsidRPr="00CD6DC7">
        <w:rPr>
          <w:rFonts w:cstheme="minorHAnsi"/>
          <w:noProof/>
          <w:sz w:val="20"/>
          <w:szCs w:val="20"/>
        </w:rPr>
        <w:t>largest</w:t>
      </w:r>
      <w:r w:rsidR="004C1236" w:rsidRPr="004C1236">
        <w:rPr>
          <w:rFonts w:cstheme="minorHAnsi"/>
          <w:sz w:val="20"/>
          <w:szCs w:val="20"/>
        </w:rPr>
        <w:t xml:space="preserve"> part of the library. Two PDEC </w:t>
      </w:r>
      <w:r w:rsidR="00084065">
        <w:rPr>
          <w:rFonts w:cstheme="minorHAnsi"/>
          <w:sz w:val="20"/>
          <w:szCs w:val="20"/>
        </w:rPr>
        <w:t>t</w:t>
      </w:r>
      <w:r w:rsidR="00D95EB4">
        <w:rPr>
          <w:rFonts w:cstheme="minorHAnsi"/>
          <w:sz w:val="20"/>
          <w:szCs w:val="20"/>
        </w:rPr>
        <w:t>ower</w:t>
      </w:r>
      <w:r w:rsidR="004C1236" w:rsidRPr="004C1236">
        <w:rPr>
          <w:rFonts w:cstheme="minorHAnsi"/>
          <w:sz w:val="20"/>
          <w:szCs w:val="20"/>
        </w:rPr>
        <w:t xml:space="preserve">s are used to cool the </w:t>
      </w:r>
      <w:r w:rsidR="004C1236" w:rsidRPr="00CD6DC7">
        <w:rPr>
          <w:rFonts w:cstheme="minorHAnsi"/>
          <w:noProof/>
          <w:sz w:val="20"/>
          <w:szCs w:val="20"/>
        </w:rPr>
        <w:t>large</w:t>
      </w:r>
      <w:r w:rsidR="004C1236" w:rsidRPr="004C1236">
        <w:rPr>
          <w:rFonts w:cstheme="minorHAnsi"/>
          <w:sz w:val="20"/>
          <w:szCs w:val="20"/>
        </w:rPr>
        <w:t xml:space="preserve"> open space of the library. </w:t>
      </w:r>
      <w:r w:rsidR="004C1236" w:rsidRPr="004C1236">
        <w:rPr>
          <w:rFonts w:cstheme="minorHAnsi"/>
          <w:noProof/>
          <w:sz w:val="20"/>
          <w:szCs w:val="20"/>
        </w:rPr>
        <w:t>Central and leeward clerestory openings</w:t>
      </w:r>
      <w:r w:rsidR="004C1236" w:rsidRPr="004C1236">
        <w:rPr>
          <w:rFonts w:cstheme="minorHAnsi"/>
          <w:sz w:val="20"/>
          <w:szCs w:val="20"/>
        </w:rPr>
        <w:t xml:space="preserve"> in the roof exhaust the stale air, allowing the evaporatively cooled </w:t>
      </w:r>
      <w:r w:rsidR="004C1236" w:rsidRPr="00CD6DC7">
        <w:rPr>
          <w:rFonts w:cstheme="minorHAnsi"/>
          <w:noProof/>
          <w:sz w:val="20"/>
          <w:szCs w:val="20"/>
        </w:rPr>
        <w:t>air</w:t>
      </w:r>
      <w:r w:rsidR="004C1236" w:rsidRPr="004C1236">
        <w:rPr>
          <w:rFonts w:cstheme="minorHAnsi"/>
          <w:sz w:val="20"/>
          <w:szCs w:val="20"/>
        </w:rPr>
        <w:t xml:space="preserve"> coming down the </w:t>
      </w:r>
      <w:r w:rsidR="00084065">
        <w:rPr>
          <w:rFonts w:cstheme="minorHAnsi"/>
          <w:sz w:val="20"/>
          <w:szCs w:val="20"/>
        </w:rPr>
        <w:t>t</w:t>
      </w:r>
      <w:r w:rsidR="00D95EB4">
        <w:rPr>
          <w:rFonts w:cstheme="minorHAnsi"/>
          <w:sz w:val="20"/>
          <w:szCs w:val="20"/>
        </w:rPr>
        <w:t>ower</w:t>
      </w:r>
      <w:r w:rsidR="004C1236" w:rsidRPr="004C1236">
        <w:rPr>
          <w:rFonts w:cstheme="minorHAnsi"/>
          <w:sz w:val="20"/>
          <w:szCs w:val="20"/>
        </w:rPr>
        <w:t xml:space="preserve">s to circulate within the </w:t>
      </w:r>
      <w:r w:rsidR="004C1236" w:rsidRPr="004C1236">
        <w:rPr>
          <w:rFonts w:cstheme="minorHAnsi"/>
          <w:noProof/>
          <w:sz w:val="20"/>
          <w:szCs w:val="20"/>
        </w:rPr>
        <w:t>space</w:t>
      </w:r>
      <w:r w:rsidR="004C1236" w:rsidRPr="004C1236">
        <w:rPr>
          <w:rFonts w:cstheme="minorHAnsi"/>
          <w:sz w:val="20"/>
          <w:szCs w:val="20"/>
        </w:rPr>
        <w:t xml:space="preserve">. </w:t>
      </w:r>
      <w:r w:rsidR="00CD6DC7" w:rsidRPr="00CD6DC7">
        <w:rPr>
          <w:rFonts w:cstheme="minorHAnsi"/>
          <w:noProof/>
          <w:sz w:val="20"/>
          <w:szCs w:val="20"/>
        </w:rPr>
        <w:t>The primary aim</w:t>
      </w:r>
      <w:r w:rsidR="004C1236" w:rsidRPr="00CD6DC7">
        <w:rPr>
          <w:rFonts w:cstheme="minorHAnsi"/>
          <w:noProof/>
          <w:sz w:val="20"/>
          <w:szCs w:val="20"/>
        </w:rPr>
        <w:t xml:space="preserve"> of this study was to</w:t>
      </w:r>
      <w:r w:rsidR="004C1236" w:rsidRPr="004C1236">
        <w:rPr>
          <w:rFonts w:cstheme="minorHAnsi"/>
          <w:noProof/>
          <w:sz w:val="20"/>
          <w:szCs w:val="20"/>
        </w:rPr>
        <w:t xml:space="preserve"> investigate the applicability and effectiveness of the PDEC system in the hot and arid climate of Saudi Arabia.</w:t>
      </w:r>
      <w:r w:rsidR="004C1236" w:rsidRPr="004C1236">
        <w:rPr>
          <w:rFonts w:cstheme="minorHAnsi"/>
          <w:sz w:val="20"/>
          <w:szCs w:val="20"/>
        </w:rPr>
        <w:t xml:space="preserve"> For </w:t>
      </w:r>
      <w:r w:rsidR="00DE2C77">
        <w:rPr>
          <w:rFonts w:cstheme="minorHAnsi"/>
          <w:sz w:val="20"/>
          <w:szCs w:val="20"/>
        </w:rPr>
        <w:t>over</w:t>
      </w:r>
      <w:r w:rsidR="004C1236" w:rsidRPr="004C1236">
        <w:rPr>
          <w:rFonts w:cstheme="minorHAnsi"/>
          <w:sz w:val="20"/>
          <w:szCs w:val="20"/>
        </w:rPr>
        <w:t xml:space="preserve"> 70 days during the summer of 2018</w:t>
      </w:r>
      <w:r w:rsidR="004C1236" w:rsidRPr="004C1236">
        <w:rPr>
          <w:rFonts w:cstheme="minorHAnsi"/>
          <w:noProof/>
          <w:sz w:val="20"/>
          <w:szCs w:val="20"/>
        </w:rPr>
        <w:t xml:space="preserve">, </w:t>
      </w:r>
      <w:r w:rsidR="00DE2C77">
        <w:rPr>
          <w:rFonts w:cstheme="minorHAnsi"/>
          <w:noProof/>
          <w:sz w:val="20"/>
          <w:szCs w:val="20"/>
        </w:rPr>
        <w:t xml:space="preserve">a range of </w:t>
      </w:r>
      <w:r w:rsidR="004C1236" w:rsidRPr="004C1236">
        <w:rPr>
          <w:rFonts w:cstheme="minorHAnsi"/>
          <w:sz w:val="20"/>
          <w:szCs w:val="20"/>
        </w:rPr>
        <w:t xml:space="preserve">data loggers were installed in the case study building to collect data. Different types of data loggers were used to record </w:t>
      </w:r>
      <w:r w:rsidR="004C1236" w:rsidRPr="004C1236">
        <w:rPr>
          <w:rFonts w:cstheme="minorHAnsi"/>
          <w:noProof/>
          <w:sz w:val="20"/>
          <w:szCs w:val="20"/>
        </w:rPr>
        <w:t>various</w:t>
      </w:r>
      <w:r w:rsidR="004C1236" w:rsidRPr="004C1236">
        <w:rPr>
          <w:rFonts w:cstheme="minorHAnsi"/>
          <w:sz w:val="20"/>
          <w:szCs w:val="20"/>
        </w:rPr>
        <w:t xml:space="preserve"> parameters inside and outside the </w:t>
      </w:r>
      <w:r w:rsidR="00084065">
        <w:rPr>
          <w:rFonts w:cstheme="minorHAnsi"/>
          <w:sz w:val="20"/>
          <w:szCs w:val="20"/>
        </w:rPr>
        <w:t>t</w:t>
      </w:r>
      <w:r w:rsidR="00D95EB4">
        <w:rPr>
          <w:rFonts w:cstheme="minorHAnsi"/>
          <w:sz w:val="20"/>
          <w:szCs w:val="20"/>
        </w:rPr>
        <w:t>ower</w:t>
      </w:r>
      <w:r w:rsidR="004C1236" w:rsidRPr="004C1236">
        <w:rPr>
          <w:rFonts w:cstheme="minorHAnsi"/>
          <w:sz w:val="20"/>
          <w:szCs w:val="20"/>
        </w:rPr>
        <w:t xml:space="preserve">s and the building, including external and internal dry-bulb temperatures, wet-bulb temperatures, relative humidity and external wind speed and wind directions. The case study provided detailed information about the performance of the PDEC </w:t>
      </w:r>
      <w:r w:rsidR="00084065">
        <w:rPr>
          <w:rFonts w:cstheme="minorHAnsi"/>
          <w:sz w:val="20"/>
          <w:szCs w:val="20"/>
        </w:rPr>
        <w:t>t</w:t>
      </w:r>
      <w:r w:rsidR="00D95EB4">
        <w:rPr>
          <w:rFonts w:cstheme="minorHAnsi"/>
          <w:sz w:val="20"/>
          <w:szCs w:val="20"/>
        </w:rPr>
        <w:t>ower</w:t>
      </w:r>
      <w:r w:rsidR="004C1236" w:rsidRPr="004C1236">
        <w:rPr>
          <w:rFonts w:cstheme="minorHAnsi"/>
          <w:sz w:val="20"/>
          <w:szCs w:val="20"/>
        </w:rPr>
        <w:t xml:space="preserve"> in the climate of Saudi Arabia. </w:t>
      </w:r>
      <w:r w:rsidR="004C1236" w:rsidRPr="004C1236">
        <w:rPr>
          <w:bCs/>
          <w:sz w:val="20"/>
          <w:szCs w:val="20"/>
        </w:rPr>
        <w:t xml:space="preserve">The results indicated that </w:t>
      </w:r>
      <w:r w:rsidR="00CD6DC7">
        <w:rPr>
          <w:bCs/>
          <w:noProof/>
          <w:sz w:val="20"/>
          <w:szCs w:val="20"/>
        </w:rPr>
        <w:t xml:space="preserve">PDEC </w:t>
      </w:r>
      <w:r w:rsidR="00D95EB4">
        <w:rPr>
          <w:bCs/>
          <w:noProof/>
          <w:sz w:val="20"/>
          <w:szCs w:val="20"/>
        </w:rPr>
        <w:t>Tower</w:t>
      </w:r>
      <w:r w:rsidR="00CD6DC7">
        <w:rPr>
          <w:bCs/>
          <w:noProof/>
          <w:sz w:val="20"/>
          <w:szCs w:val="20"/>
        </w:rPr>
        <w:t>s can achieve significant cooling</w:t>
      </w:r>
      <w:r w:rsidR="004C1236" w:rsidRPr="004C1236">
        <w:rPr>
          <w:bCs/>
          <w:sz w:val="20"/>
          <w:szCs w:val="20"/>
        </w:rPr>
        <w:t xml:space="preserve"> for most of the time, but that their effectiveness </w:t>
      </w:r>
      <w:r w:rsidR="004C1236" w:rsidRPr="00CD6DC7">
        <w:rPr>
          <w:bCs/>
          <w:noProof/>
          <w:sz w:val="20"/>
          <w:szCs w:val="20"/>
        </w:rPr>
        <w:t>was influenced</w:t>
      </w:r>
      <w:r w:rsidR="004C1236" w:rsidRPr="004C1236">
        <w:rPr>
          <w:bCs/>
          <w:sz w:val="20"/>
          <w:szCs w:val="20"/>
        </w:rPr>
        <w:t xml:space="preserve"> by changes in wind direction and wind speed.</w:t>
      </w:r>
      <w:r w:rsidR="004C1236" w:rsidRPr="004C1236">
        <w:rPr>
          <w:rFonts w:cstheme="minorHAnsi"/>
          <w:sz w:val="20"/>
          <w:szCs w:val="20"/>
        </w:rPr>
        <w:t xml:space="preserve"> Some reasons for this loss of </w:t>
      </w:r>
      <w:r w:rsidR="004C1236" w:rsidRPr="00CD6DC7">
        <w:rPr>
          <w:rFonts w:cstheme="minorHAnsi"/>
          <w:noProof/>
          <w:sz w:val="20"/>
          <w:szCs w:val="20"/>
        </w:rPr>
        <w:t>effectiveness</w:t>
      </w:r>
      <w:r w:rsidR="004C1236" w:rsidRPr="004C1236">
        <w:rPr>
          <w:rFonts w:cstheme="minorHAnsi"/>
          <w:sz w:val="20"/>
          <w:szCs w:val="20"/>
        </w:rPr>
        <w:t xml:space="preserve"> </w:t>
      </w:r>
      <w:r w:rsidR="004C1236" w:rsidRPr="00CD6DC7">
        <w:rPr>
          <w:rFonts w:cstheme="minorHAnsi"/>
          <w:noProof/>
          <w:sz w:val="20"/>
          <w:szCs w:val="20"/>
        </w:rPr>
        <w:t>are discussed</w:t>
      </w:r>
      <w:r w:rsidR="004C1236" w:rsidRPr="004C1236">
        <w:rPr>
          <w:rFonts w:cstheme="minorHAnsi"/>
          <w:sz w:val="20"/>
          <w:szCs w:val="20"/>
        </w:rPr>
        <w:t>.</w:t>
      </w:r>
    </w:p>
    <w:p w14:paraId="422B994F" w14:textId="77777777" w:rsidR="000679A5" w:rsidRDefault="000679A5">
      <w:pPr>
        <w:spacing w:after="0"/>
      </w:pPr>
    </w:p>
    <w:p w14:paraId="1DA55580" w14:textId="77777777" w:rsidR="000679A5" w:rsidRDefault="003A3449" w:rsidP="004C1236">
      <w:pPr>
        <w:spacing w:after="0"/>
        <w:rPr>
          <w:sz w:val="20"/>
          <w:szCs w:val="20"/>
        </w:rPr>
      </w:pPr>
      <w:r w:rsidRPr="00CD6DC7">
        <w:rPr>
          <w:b/>
          <w:noProof/>
          <w:sz w:val="20"/>
          <w:szCs w:val="20"/>
        </w:rPr>
        <w:t>Keywords:</w:t>
      </w:r>
      <w:r w:rsidRPr="00CD6DC7">
        <w:rPr>
          <w:noProof/>
          <w:sz w:val="20"/>
          <w:szCs w:val="20"/>
        </w:rPr>
        <w:t xml:space="preserve"> </w:t>
      </w:r>
      <w:r w:rsidR="004C1236" w:rsidRPr="00CD6DC7">
        <w:rPr>
          <w:noProof/>
          <w:sz w:val="20"/>
          <w:szCs w:val="20"/>
        </w:rPr>
        <w:t xml:space="preserve">Passive cooling; cooling </w:t>
      </w:r>
      <w:r w:rsidR="00D95EB4">
        <w:rPr>
          <w:noProof/>
          <w:sz w:val="20"/>
          <w:szCs w:val="20"/>
        </w:rPr>
        <w:t>Tower</w:t>
      </w:r>
      <w:r w:rsidR="004C1236" w:rsidRPr="00CD6DC7">
        <w:rPr>
          <w:noProof/>
          <w:sz w:val="20"/>
          <w:szCs w:val="20"/>
        </w:rPr>
        <w:t>; PDEC systems.</w:t>
      </w:r>
    </w:p>
    <w:p w14:paraId="6ACDD542" w14:textId="77777777" w:rsidR="000679A5" w:rsidRDefault="00B65958" w:rsidP="00B65958">
      <w:pPr>
        <w:pStyle w:val="Heading1"/>
        <w:numPr>
          <w:ilvl w:val="0"/>
          <w:numId w:val="2"/>
        </w:numPr>
      </w:pPr>
      <w:r>
        <w:t>Introduction</w:t>
      </w:r>
    </w:p>
    <w:p w14:paraId="757B22EF" w14:textId="4D890351" w:rsidR="00482DEC" w:rsidRDefault="008C0342" w:rsidP="00337B8E">
      <w:pPr>
        <w:pBdr>
          <w:top w:val="nil"/>
          <w:left w:val="nil"/>
          <w:bottom w:val="nil"/>
          <w:right w:val="nil"/>
          <w:between w:val="nil"/>
        </w:pBdr>
        <w:spacing w:after="0"/>
      </w:pPr>
      <w:r w:rsidRPr="008C0342">
        <w:t>In Saudi Arabia</w:t>
      </w:r>
      <w:r w:rsidR="00AB4136">
        <w:t>,</w:t>
      </w:r>
      <w:r w:rsidRPr="008C0342">
        <w:t xml:space="preserve"> buildings </w:t>
      </w:r>
      <w:r>
        <w:t>use</w:t>
      </w:r>
      <w:r w:rsidRPr="008C0342">
        <w:t xml:space="preserve"> around 75% of </w:t>
      </w:r>
      <w:r>
        <w:t xml:space="preserve">the country’s </w:t>
      </w:r>
      <w:r w:rsidRPr="008C0342">
        <w:t>total electricity generation</w:t>
      </w:r>
      <w:r w:rsidRPr="008C0342">
        <w:rPr>
          <w:lang w:val="en-US"/>
        </w:rPr>
        <w:t xml:space="preserve">, with air conditioning </w:t>
      </w:r>
      <w:r w:rsidR="00AB4136">
        <w:rPr>
          <w:lang w:val="en-US"/>
        </w:rPr>
        <w:t>being responsible for</w:t>
      </w:r>
      <w:r w:rsidRPr="008C0342">
        <w:rPr>
          <w:lang w:val="en-US"/>
        </w:rPr>
        <w:t xml:space="preserve"> most of that consumption </w:t>
      </w:r>
      <w:r w:rsidRPr="008C0342">
        <w:rPr>
          <w:lang w:val="en-US"/>
        </w:rPr>
        <w:fldChar w:fldCharType="begin" w:fldLock="1"/>
      </w:r>
      <w:r w:rsidRPr="008C0342">
        <w:rPr>
          <w:lang w:val="en-US"/>
        </w:rPr>
        <w:instrText>ADDIN CSL_CITATION { "citationItems" : [ { "id" : "ITEM-1", "itemData" : { "author" : [ { "dropping-particle" : "", "family" : "Abuhussain, Mohammed, Chow, David and Sharples", "given" : "Steve", "non-dropping-particle" : "", "parse-names" : false, "suffix" : "" } ], "container-title" : "PLEA 2018, 34th International Conference on Passive and Low Energy Architecture", "id" : "ITEM-1", "issued" : { "date-parts" : [ [ "2018" ] ] }, "page" : "73-78", "publisher-place" : "Hong Kong", "title" : "Assessing the adaptability of the Saudi residential building`s energy code for future climate change scenarios", "type" : "paper-conference" }, "uris" : [ "http://www.mendeley.com/documents/?uuid=7f971606-a8f2-4652-a65c-1046e833fc21" ] } ], "mendeley" : { "formattedCitation" : "(Abuhussain, Mohammed, Chow, David and Sharples, 2018)", "manualFormatting" : "(Abuhussain et al, 2018)", "plainTextFormattedCitation" : "(Abuhussain, Mohammed, Chow, David and Sharples, 2018)", "previouslyFormattedCitation" : "(Abuhussain, Mohammed, Chow, David and Sharples, 2018)" }, "properties" : {  }, "schema" : "https://github.com/citation-style-language/schema/raw/master/csl-citation.json" }</w:instrText>
      </w:r>
      <w:r w:rsidRPr="008C0342">
        <w:rPr>
          <w:lang w:val="en-US"/>
        </w:rPr>
        <w:fldChar w:fldCharType="separate"/>
      </w:r>
      <w:r w:rsidRPr="008C0342">
        <w:rPr>
          <w:noProof/>
          <w:lang w:val="en-US"/>
        </w:rPr>
        <w:t>(Abuhussain et al, 2018)</w:t>
      </w:r>
      <w:r w:rsidRPr="008C0342">
        <w:rPr>
          <w:lang w:val="en-US"/>
        </w:rPr>
        <w:fldChar w:fldCharType="end"/>
      </w:r>
      <w:r w:rsidRPr="008C0342">
        <w:t xml:space="preserve">.  </w:t>
      </w:r>
      <w:r w:rsidR="00AB4136">
        <w:t xml:space="preserve">The majority of </w:t>
      </w:r>
      <w:r w:rsidR="00AB4136" w:rsidRPr="00AB4136">
        <w:t>electric power generation comes from t</w:t>
      </w:r>
      <w:r w:rsidR="00BB6122" w:rsidRPr="00AB4136">
        <w:t>he direct burn</w:t>
      </w:r>
      <w:r w:rsidR="00AB4136" w:rsidRPr="00AB4136">
        <w:t>ing</w:t>
      </w:r>
      <w:r w:rsidR="00BB6122" w:rsidRPr="00AB4136">
        <w:t xml:space="preserve"> of crude oil</w:t>
      </w:r>
      <w:r w:rsidR="00AB4136" w:rsidRPr="00AB4136">
        <w:t xml:space="preserve">, </w:t>
      </w:r>
      <w:r w:rsidR="00BB6122" w:rsidRPr="00AB4136">
        <w:t xml:space="preserve"> </w:t>
      </w:r>
      <w:r w:rsidR="00AB4136" w:rsidRPr="00AB4136">
        <w:t>with up to</w:t>
      </w:r>
      <w:r w:rsidR="00BB6122" w:rsidRPr="00AB4136">
        <w:t xml:space="preserve"> </w:t>
      </w:r>
      <w:r w:rsidR="00C5756A" w:rsidRPr="00AB4136">
        <w:t>9</w:t>
      </w:r>
      <w:r w:rsidR="00BB6122" w:rsidRPr="00AB4136">
        <w:t xml:space="preserve">00,000 </w:t>
      </w:r>
      <w:r w:rsidR="00AB4136" w:rsidRPr="00AB4136">
        <w:t xml:space="preserve">barrels per day </w:t>
      </w:r>
      <w:r w:rsidR="00AB4136">
        <w:t xml:space="preserve">being </w:t>
      </w:r>
      <w:r w:rsidR="00AB4136" w:rsidRPr="00AB4136">
        <w:t>used</w:t>
      </w:r>
      <w:r w:rsidR="00BB6122" w:rsidRPr="00AB4136">
        <w:t xml:space="preserve"> during the summer months</w:t>
      </w:r>
      <w:r w:rsidR="00337B8E" w:rsidRPr="00AB4136">
        <w:t xml:space="preserve"> </w:t>
      </w:r>
      <w:r w:rsidR="00337B8E" w:rsidRPr="00AB4136">
        <w:fldChar w:fldCharType="begin" w:fldLock="1"/>
      </w:r>
      <w:r w:rsidR="00337B8E" w:rsidRPr="00AB4136">
        <w:instrText>ADDIN CSL_CITATION { "citationItems" : [ { "id" : "ITEM-1", "itemData" : { "author" : [ { "dropping-particle" : "", "family" : "U.S. Energy Information Adminstration (EIA)", "given" : "", "non-dropping-particle" : "", "parse-names" : false, "suffix" : "" } ], "id" : "ITEM-1", "issued" : { "date-parts" : [ [ "2017" ] ] }, "title" : "Country Analysis Brief: Saudi Arabia", "type" : "report" }, "uris" : [ "http://www.mendeley.com/documents/?uuid=e53e7efb-131d-3f39-a04e-70242663d0cc" ] } ], "mendeley" : { "formattedCitation" : "(U.S. Energy Information Adminstration (EIA), 2017)", "manualFormatting" : "(EIA, 2017)", "plainTextFormattedCitation" : "(U.S. Energy Information Adminstration (EIA), 2017)", "previouslyFormattedCitation" : "(U.S. Energy Information Adminstration (EIA), 2017)" }, "properties" : {  }, "schema" : "https://github.com/citation-style-language/schema/raw/master/csl-citation.json" }</w:instrText>
      </w:r>
      <w:r w:rsidR="00337B8E" w:rsidRPr="00AB4136">
        <w:fldChar w:fldCharType="separate"/>
      </w:r>
      <w:r w:rsidR="00337B8E" w:rsidRPr="00AB4136">
        <w:rPr>
          <w:noProof/>
        </w:rPr>
        <w:t>(EIA, 2017)</w:t>
      </w:r>
      <w:r w:rsidR="00337B8E" w:rsidRPr="00AB4136">
        <w:fldChar w:fldCharType="end"/>
      </w:r>
      <w:r w:rsidR="00BB6122" w:rsidRPr="00AB4136">
        <w:t xml:space="preserve">. </w:t>
      </w:r>
      <w:r w:rsidR="00C0236D" w:rsidRPr="00E856F1">
        <w:t>If</w:t>
      </w:r>
      <w:r w:rsidR="00E856F1" w:rsidRPr="00E856F1">
        <w:t xml:space="preserve"> air conditioning use in </w:t>
      </w:r>
      <w:r w:rsidR="00BB6122" w:rsidRPr="00E856F1">
        <w:rPr>
          <w:bCs/>
        </w:rPr>
        <w:t>buildings</w:t>
      </w:r>
      <w:r w:rsidR="00BB6122" w:rsidRPr="00E856F1">
        <w:t xml:space="preserve"> </w:t>
      </w:r>
      <w:r w:rsidR="00C0236D" w:rsidRPr="00E856F1">
        <w:t>might</w:t>
      </w:r>
      <w:r w:rsidR="00E856F1" w:rsidRPr="00E856F1">
        <w:t xml:space="preserve"> be reduced by substituting p</w:t>
      </w:r>
      <w:r w:rsidR="00BB6122" w:rsidRPr="00E856F1">
        <w:t xml:space="preserve">assive cooling </w:t>
      </w:r>
      <w:r w:rsidR="00C0236D" w:rsidRPr="00E856F1">
        <w:t>systems,</w:t>
      </w:r>
      <w:r w:rsidR="00BB6122" w:rsidRPr="00E856F1">
        <w:t xml:space="preserve"> </w:t>
      </w:r>
      <w:r w:rsidR="00E856F1" w:rsidRPr="00E856F1">
        <w:t xml:space="preserve">then this could have a </w:t>
      </w:r>
      <w:r w:rsidR="00BB6122" w:rsidRPr="00E856F1">
        <w:t>significant</w:t>
      </w:r>
      <w:r w:rsidR="00E856F1" w:rsidRPr="00E856F1">
        <w:t xml:space="preserve"> impact on</w:t>
      </w:r>
      <w:r w:rsidR="00AB4136" w:rsidRPr="00E856F1">
        <w:t xml:space="preserve"> Saudi Arabia’s energy consumption</w:t>
      </w:r>
      <w:r w:rsidR="00E856F1" w:rsidRPr="00E856F1">
        <w:t xml:space="preserve"> and greenhouse gas emissions</w:t>
      </w:r>
      <w:r w:rsidR="00BB6122" w:rsidRPr="00BB6122">
        <w:t xml:space="preserve">. </w:t>
      </w:r>
      <w:r w:rsidR="00BB6122" w:rsidRPr="00C0236D">
        <w:t xml:space="preserve">This study investigated one such cooling system – the Passive Downdraught Evaporative Cooling (PDEC) </w:t>
      </w:r>
      <w:r w:rsidR="00084065">
        <w:t>t</w:t>
      </w:r>
      <w:r w:rsidR="00D95EB4">
        <w:t>ower</w:t>
      </w:r>
      <w:r w:rsidR="00BB6122" w:rsidRPr="00C0236D">
        <w:t xml:space="preserve"> – </w:t>
      </w:r>
      <w:r w:rsidR="00BB6122">
        <w:t>by monitoring the performance of the system</w:t>
      </w:r>
      <w:r w:rsidR="00C0236D">
        <w:t xml:space="preserve"> in a real building</w:t>
      </w:r>
      <w:r w:rsidR="00BB6122">
        <w:t xml:space="preserve">. </w:t>
      </w:r>
      <w:r w:rsidR="00482DEC">
        <w:t>The</w:t>
      </w:r>
      <w:r w:rsidR="00BB6122">
        <w:t xml:space="preserve"> analysis of collected data revealed that </w:t>
      </w:r>
      <w:r w:rsidR="00CD6DC7">
        <w:rPr>
          <w:noProof/>
        </w:rPr>
        <w:t xml:space="preserve">this passive system </w:t>
      </w:r>
      <w:r w:rsidR="00C0236D">
        <w:rPr>
          <w:noProof/>
        </w:rPr>
        <w:t>did</w:t>
      </w:r>
      <w:r w:rsidR="00CD6DC7">
        <w:rPr>
          <w:noProof/>
        </w:rPr>
        <w:t xml:space="preserve"> provide cooling</w:t>
      </w:r>
      <w:r w:rsidR="00C0236D">
        <w:rPr>
          <w:noProof/>
        </w:rPr>
        <w:t>,</w:t>
      </w:r>
      <w:r w:rsidR="00482DEC">
        <w:t xml:space="preserve"> </w:t>
      </w:r>
      <w:r w:rsidR="00FD0E07">
        <w:t>although</w:t>
      </w:r>
      <w:r w:rsidR="00482DEC">
        <w:t xml:space="preserve"> the system</w:t>
      </w:r>
      <w:r w:rsidR="00C0236D">
        <w:t xml:space="preserve">’s performance </w:t>
      </w:r>
      <w:r w:rsidR="00482DEC">
        <w:t>was negatively affected by the wind.</w:t>
      </w:r>
    </w:p>
    <w:p w14:paraId="0FF822A3" w14:textId="77777777" w:rsidR="00482DEC" w:rsidRDefault="00482DEC" w:rsidP="00482DEC">
      <w:pPr>
        <w:pStyle w:val="Heading1"/>
        <w:numPr>
          <w:ilvl w:val="0"/>
          <w:numId w:val="2"/>
        </w:numPr>
      </w:pPr>
      <w:r w:rsidRPr="00482DEC">
        <w:t>Literature and Background</w:t>
      </w:r>
      <w:bookmarkStart w:id="3" w:name="_Hlk500771374"/>
    </w:p>
    <w:p w14:paraId="3D558BC6" w14:textId="77777777" w:rsidR="00482DEC" w:rsidRPr="00C0236D" w:rsidRDefault="00482DEC" w:rsidP="002B787B">
      <w:pPr>
        <w:pBdr>
          <w:top w:val="nil"/>
          <w:left w:val="nil"/>
          <w:bottom w:val="nil"/>
          <w:right w:val="nil"/>
          <w:between w:val="nil"/>
        </w:pBdr>
        <w:spacing w:after="0"/>
      </w:pPr>
      <w:r w:rsidRPr="00C0236D">
        <w:rPr>
          <w:rFonts w:eastAsia="GulliverRM"/>
          <w:szCs w:val="20"/>
        </w:rPr>
        <w:t>The term ‘passive cooling’ describes a process that relies on a natural environmental heat sink to achieve cooling. Passive cooling strategies can be classified to four major types based on the natural heat sinks: (</w:t>
      </w:r>
      <w:proofErr w:type="spellStart"/>
      <w:r w:rsidRPr="00C0236D">
        <w:rPr>
          <w:rFonts w:eastAsia="GulliverRM"/>
          <w:szCs w:val="20"/>
        </w:rPr>
        <w:t>i</w:t>
      </w:r>
      <w:proofErr w:type="spellEnd"/>
      <w:r w:rsidRPr="00C0236D">
        <w:rPr>
          <w:rFonts w:eastAsia="GulliverRM"/>
          <w:szCs w:val="20"/>
        </w:rPr>
        <w:t>) Natural ventilation (night ventilation), (ii) night sky radiation, (iii) ground cooling, (iv) evaporative cooling</w:t>
      </w:r>
      <w:r w:rsidR="001C3096" w:rsidRPr="00C0236D">
        <w:rPr>
          <w:rFonts w:eastAsia="GulliverRM"/>
          <w:szCs w:val="20"/>
        </w:rPr>
        <w:t xml:space="preserve"> </w:t>
      </w:r>
      <w:r w:rsidR="001C3096" w:rsidRPr="00C0236D">
        <w:rPr>
          <w:rFonts w:eastAsia="GulliverRM"/>
          <w:szCs w:val="20"/>
        </w:rPr>
        <w:fldChar w:fldCharType="begin" w:fldLock="1"/>
      </w:r>
      <w:r w:rsidR="001C3096" w:rsidRPr="00C0236D">
        <w:rPr>
          <w:rFonts w:eastAsia="GulliverRM"/>
          <w:szCs w:val="20"/>
        </w:rPr>
        <w:instrText>ADDIN CSL_CITATION { "citationItems" : [ { "id" : "ITEM-1", "itemData" : { "author" : [ { "dropping-particle" : "", "family" : "Lechner", "given" : "Norbert", "non-dropping-particle" : "", "parse-names" : false, "suffix" : "" } ], "id" : "ITEM-1", "issued" : { "date-parts" : [ [ "2009" ] ] }, "title" : "Heating, Cooling, Lighting Susutainable Design Methods for Architects", "type" : "book" }, "uris" : [ "http://www.mendeley.com/documents/?uuid=7a2d32c9-68c7-4fef-9ccb-ec93435c3609" ] } ], "mendeley" : { "formattedCitation" : "(Lechner, 2009)", "plainTextFormattedCitation" : "(Lechner, 2009)", "previouslyFormattedCitation" : "(Lechner, 2009)" }, "properties" : {  }, "schema" : "https://github.com/citation-style-language/schema/raw/master/csl-citation.json" }</w:instrText>
      </w:r>
      <w:r w:rsidR="001C3096" w:rsidRPr="00C0236D">
        <w:rPr>
          <w:rFonts w:eastAsia="GulliverRM"/>
          <w:szCs w:val="20"/>
        </w:rPr>
        <w:fldChar w:fldCharType="separate"/>
      </w:r>
      <w:r w:rsidR="001C3096" w:rsidRPr="00C0236D">
        <w:rPr>
          <w:rFonts w:eastAsia="GulliverRM"/>
          <w:noProof/>
          <w:szCs w:val="20"/>
        </w:rPr>
        <w:t>(Lechner, 2009)</w:t>
      </w:r>
      <w:r w:rsidR="001C3096" w:rsidRPr="00C0236D">
        <w:rPr>
          <w:rFonts w:eastAsia="GulliverRM"/>
          <w:szCs w:val="20"/>
        </w:rPr>
        <w:fldChar w:fldCharType="end"/>
      </w:r>
      <w:r w:rsidRPr="00C0236D">
        <w:rPr>
          <w:rFonts w:eastAsia="GulliverRM"/>
          <w:szCs w:val="20"/>
        </w:rPr>
        <w:t xml:space="preserve">. Passive Downdraught Evaporative Cooling (PDEC) </w:t>
      </w:r>
      <w:r w:rsidR="00084065">
        <w:rPr>
          <w:rFonts w:eastAsia="GulliverRM"/>
          <w:szCs w:val="20"/>
        </w:rPr>
        <w:t>t</w:t>
      </w:r>
      <w:r w:rsidR="00D95EB4">
        <w:rPr>
          <w:rFonts w:eastAsia="GulliverRM"/>
          <w:szCs w:val="20"/>
        </w:rPr>
        <w:t>ower</w:t>
      </w:r>
      <w:r w:rsidRPr="00C0236D">
        <w:rPr>
          <w:rFonts w:eastAsia="GulliverRM"/>
          <w:szCs w:val="20"/>
        </w:rPr>
        <w:t xml:space="preserve">s </w:t>
      </w:r>
      <w:r w:rsidRPr="00C0236D">
        <w:rPr>
          <w:rFonts w:eastAsia="GulliverRM"/>
          <w:noProof/>
          <w:szCs w:val="20"/>
        </w:rPr>
        <w:t>are categorized</w:t>
      </w:r>
      <w:r w:rsidRPr="00C0236D">
        <w:rPr>
          <w:rFonts w:eastAsia="GulliverRM"/>
          <w:szCs w:val="20"/>
        </w:rPr>
        <w:t xml:space="preserve"> as a direct evaporative cooling technique. When </w:t>
      </w:r>
      <w:r w:rsidRPr="00C0236D">
        <w:rPr>
          <w:rFonts w:eastAsia="GulliverRM"/>
          <w:noProof/>
          <w:szCs w:val="20"/>
        </w:rPr>
        <w:t>hot</w:t>
      </w:r>
      <w:r w:rsidR="007C5707" w:rsidRPr="00C0236D">
        <w:rPr>
          <w:rFonts w:eastAsia="GulliverRM"/>
          <w:noProof/>
          <w:szCs w:val="20"/>
        </w:rPr>
        <w:t>,</w:t>
      </w:r>
      <w:r w:rsidRPr="00C0236D">
        <w:rPr>
          <w:rFonts w:eastAsia="GulliverRM"/>
          <w:szCs w:val="20"/>
        </w:rPr>
        <w:t xml:space="preserve"> dry air passes through a water medium, the evaporation of the water occurs as sensible heat </w:t>
      </w:r>
      <w:r w:rsidRPr="00C0236D">
        <w:rPr>
          <w:rFonts w:eastAsia="GulliverRM"/>
          <w:noProof/>
          <w:szCs w:val="20"/>
        </w:rPr>
        <w:t>is converted</w:t>
      </w:r>
      <w:r w:rsidRPr="00C0236D">
        <w:rPr>
          <w:rFonts w:eastAsia="GulliverRM"/>
          <w:szCs w:val="20"/>
        </w:rPr>
        <w:t xml:space="preserve"> into latent heat, and the air temperature decreases as the relative humidity level increases. A PDEC </w:t>
      </w:r>
      <w:r w:rsidR="00084065">
        <w:rPr>
          <w:rFonts w:eastAsia="GulliverRM"/>
          <w:szCs w:val="20"/>
        </w:rPr>
        <w:t>t</w:t>
      </w:r>
      <w:r w:rsidR="00D95EB4">
        <w:rPr>
          <w:rFonts w:eastAsia="GulliverRM"/>
          <w:szCs w:val="20"/>
        </w:rPr>
        <w:t>ower</w:t>
      </w:r>
      <w:bookmarkEnd w:id="3"/>
      <w:r w:rsidRPr="00C0236D">
        <w:rPr>
          <w:rFonts w:eastAsia="GulliverRM"/>
          <w:szCs w:val="20"/>
        </w:rPr>
        <w:t xml:space="preserve"> consists of a wind catcher at the top of a </w:t>
      </w:r>
      <w:r w:rsidR="00084065">
        <w:rPr>
          <w:rFonts w:eastAsia="GulliverRM"/>
          <w:szCs w:val="20"/>
        </w:rPr>
        <w:t>t</w:t>
      </w:r>
      <w:r w:rsidR="00D95EB4">
        <w:rPr>
          <w:rFonts w:eastAsia="GulliverRM"/>
          <w:szCs w:val="20"/>
        </w:rPr>
        <w:t>ower</w:t>
      </w:r>
      <w:r w:rsidRPr="00C0236D">
        <w:rPr>
          <w:rFonts w:eastAsia="GulliverRM"/>
          <w:szCs w:val="20"/>
        </w:rPr>
        <w:t xml:space="preserve">, an </w:t>
      </w:r>
      <w:r w:rsidRPr="00C0236D">
        <w:rPr>
          <w:rFonts w:eastAsia="GulliverRM"/>
          <w:szCs w:val="20"/>
        </w:rPr>
        <w:lastRenderedPageBreak/>
        <w:t xml:space="preserve">evaporative/water medium, and a shaft to deliver the caught, cooled air to an occupied space via openings at the bottom of the </w:t>
      </w:r>
      <w:r w:rsidR="00084065">
        <w:rPr>
          <w:rFonts w:eastAsia="GulliverRM"/>
          <w:szCs w:val="20"/>
        </w:rPr>
        <w:t>t</w:t>
      </w:r>
      <w:r w:rsidR="00D95EB4">
        <w:rPr>
          <w:rFonts w:eastAsia="GulliverRM"/>
          <w:szCs w:val="20"/>
        </w:rPr>
        <w:t>ower</w:t>
      </w:r>
      <w:r w:rsidRPr="00C0236D">
        <w:rPr>
          <w:rFonts w:eastAsia="GulliverRM"/>
          <w:szCs w:val="20"/>
        </w:rPr>
        <w:t>. Hot and arid climatic regions provide an ideal environment for PDEC systems, and an up to 80% reduction of wet bulb depression (WBD) can be produced, which would ultimately lead to a significant reduction i</w:t>
      </w:r>
      <w:r w:rsidR="001C3096" w:rsidRPr="00C0236D">
        <w:rPr>
          <w:rFonts w:eastAsia="GulliverRM"/>
          <w:szCs w:val="20"/>
        </w:rPr>
        <w:t>n cooling energy consumption</w:t>
      </w:r>
      <w:r w:rsidR="002B787B" w:rsidRPr="00C0236D">
        <w:rPr>
          <w:rFonts w:eastAsia="GulliverRM"/>
          <w:szCs w:val="20"/>
        </w:rPr>
        <w:t xml:space="preserve"> </w:t>
      </w:r>
      <w:r w:rsidR="002B787B" w:rsidRPr="00C0236D">
        <w:rPr>
          <w:rFonts w:eastAsia="GulliverRM"/>
          <w:szCs w:val="20"/>
        </w:rPr>
        <w:fldChar w:fldCharType="begin" w:fldLock="1"/>
      </w:r>
      <w:r w:rsidR="0034652B" w:rsidRPr="00C0236D">
        <w:rPr>
          <w:rFonts w:eastAsia="GulliverRM"/>
          <w:szCs w:val="20"/>
        </w:rPr>
        <w:instrText>ADDIN CSL_CITATION { "citationItems" : [ { "id" : "ITEM-1", "itemData" : { "author" : [ { "dropping-particle" : "", "family" : "Alshenaifi, Mohammad and Sharples", "given" : "Stephen", "non-dropping-particle" : "", "parse-names" : false, "suffix" : "" } ], "container-title" : "PLEA, 34th International Conference on Passive and Low Energy Architecture", "id" : "ITEM-1", "issued" : { "date-parts" : [ [ "2018" ] ] }, "page" : "294-299", "publisher-place" : "Hong Kong", "title" : "Investigating the Impact of Architectural Form and Wind Direction on the Performance of a Passive Downdraught Evaporative Cooling Tower in Saudi Arabia", "type" : "paper-conference" }, "uris" : [ "http://www.mendeley.com/documents/?uuid=f8bf3416-ac30-4b1b-983f-280837f508e5" ] } ], "mendeley" : { "formattedCitation" : "(Alshenaifi, Mohammad and Sharples, 2018)", "manualFormatting" : "(Alshenaifi et al, 2018)", "plainTextFormattedCitation" : "(Alshenaifi, Mohammad and Sharples, 2018)", "previouslyFormattedCitation" : "(Alshenaifi, Mohammad and Sharples, 2018)" }, "properties" : {  }, "schema" : "https://github.com/citation-style-language/schema/raw/master/csl-citation.json" }</w:instrText>
      </w:r>
      <w:r w:rsidR="002B787B" w:rsidRPr="00C0236D">
        <w:rPr>
          <w:rFonts w:eastAsia="GulliverRM"/>
          <w:szCs w:val="20"/>
        </w:rPr>
        <w:fldChar w:fldCharType="separate"/>
      </w:r>
      <w:r w:rsidR="0034652B" w:rsidRPr="00C0236D">
        <w:rPr>
          <w:rFonts w:eastAsia="GulliverRM"/>
          <w:noProof/>
          <w:szCs w:val="20"/>
        </w:rPr>
        <w:t>(Alshenaifi et al</w:t>
      </w:r>
      <w:r w:rsidR="002B787B" w:rsidRPr="00C0236D">
        <w:rPr>
          <w:rFonts w:eastAsia="GulliverRM"/>
          <w:noProof/>
          <w:szCs w:val="20"/>
        </w:rPr>
        <w:t>, 2018)</w:t>
      </w:r>
      <w:r w:rsidR="002B787B" w:rsidRPr="00C0236D">
        <w:rPr>
          <w:rFonts w:eastAsia="GulliverRM"/>
          <w:szCs w:val="20"/>
        </w:rPr>
        <w:fldChar w:fldCharType="end"/>
      </w:r>
      <w:r w:rsidRPr="00C0236D">
        <w:rPr>
          <w:rFonts w:eastAsia="GulliverRM"/>
          <w:szCs w:val="20"/>
        </w:rPr>
        <w:t xml:space="preserve">. Contemporary applications of PDEC </w:t>
      </w:r>
      <w:r w:rsidR="00084065">
        <w:rPr>
          <w:rFonts w:eastAsia="GulliverRM"/>
          <w:szCs w:val="20"/>
        </w:rPr>
        <w:t>t</w:t>
      </w:r>
      <w:r w:rsidR="00D95EB4">
        <w:rPr>
          <w:rFonts w:eastAsia="GulliverRM"/>
          <w:szCs w:val="20"/>
        </w:rPr>
        <w:t>ower</w:t>
      </w:r>
      <w:r w:rsidRPr="00C0236D">
        <w:rPr>
          <w:rFonts w:eastAsia="GulliverRM"/>
          <w:szCs w:val="20"/>
        </w:rPr>
        <w:t xml:space="preserve">s can </w:t>
      </w:r>
      <w:r w:rsidRPr="00C0236D">
        <w:rPr>
          <w:rFonts w:eastAsia="GulliverRM"/>
          <w:noProof/>
          <w:szCs w:val="20"/>
        </w:rPr>
        <w:t>be classified</w:t>
      </w:r>
      <w:r w:rsidRPr="00C0236D">
        <w:rPr>
          <w:rFonts w:eastAsia="GulliverRM"/>
          <w:szCs w:val="20"/>
        </w:rPr>
        <w:t xml:space="preserve"> as four different types b</w:t>
      </w:r>
      <w:r w:rsidR="001C3096" w:rsidRPr="00C0236D">
        <w:rPr>
          <w:rFonts w:eastAsia="GulliverRM"/>
          <w:szCs w:val="20"/>
        </w:rPr>
        <w:t xml:space="preserve">ased on the evaporation method </w:t>
      </w:r>
      <w:r w:rsidR="001C3096" w:rsidRPr="00C0236D">
        <w:rPr>
          <w:rFonts w:eastAsia="GulliverRM"/>
          <w:szCs w:val="20"/>
        </w:rPr>
        <w:fldChar w:fldCharType="begin" w:fldLock="1"/>
      </w:r>
      <w:r w:rsidR="0034652B" w:rsidRPr="00C0236D">
        <w:rPr>
          <w:rFonts w:eastAsia="GulliverRM"/>
          <w:szCs w:val="20"/>
        </w:rPr>
        <w:instrText>ADDIN CSL_CITATION { "citationItems" : [ { "id" : "ITEM-1", "itemData" : { "ISBN" : "978-0-9565790-0-3", "author" : [ { "dropping-particle" : "", "family" : "Brian Ford, Rosa Schiano-phan", "given" : "Elizabeth Francis", "non-dropping-particle" : "", "parse-names" : false, "suffix" : "" } ], "id" : "ITEM-1", "issued" : { "date-parts" : [ [ "2010" ] ] }, "publisher" : "PHDC Press", "publisher-place" : "Bologna, Italy", "title" : "The Architecture and Engineering of Downdraught Cooling", "type" : "book" }, "uris" : [ "http://www.mendeley.com/documents/?uuid=fa30b44d-c17a-4c69-9996-5059d2cff099" ] } ], "mendeley" : { "formattedCitation" : "(Brian Ford, Rosa Schiano-phan, 2010)", "manualFormatting" : "(Ford et al, 2010)", "plainTextFormattedCitation" : "(Brian Ford, Rosa Schiano-phan, 2010)", "previouslyFormattedCitation" : "(Brian Ford, Rosa Schiano-phan, 2010)" }, "properties" : {  }, "schema" : "https://github.com/citation-style-language/schema/raw/master/csl-citation.json" }</w:instrText>
      </w:r>
      <w:r w:rsidR="001C3096" w:rsidRPr="00C0236D">
        <w:rPr>
          <w:rFonts w:eastAsia="GulliverRM"/>
          <w:szCs w:val="20"/>
        </w:rPr>
        <w:fldChar w:fldCharType="separate"/>
      </w:r>
      <w:r w:rsidR="0034652B" w:rsidRPr="00C0236D">
        <w:rPr>
          <w:rFonts w:eastAsia="GulliverRM"/>
          <w:noProof/>
          <w:szCs w:val="20"/>
        </w:rPr>
        <w:t>(Ford et al</w:t>
      </w:r>
      <w:r w:rsidR="001C3096" w:rsidRPr="00C0236D">
        <w:rPr>
          <w:rFonts w:eastAsia="GulliverRM"/>
          <w:noProof/>
          <w:szCs w:val="20"/>
        </w:rPr>
        <w:t>, 2010)</w:t>
      </w:r>
      <w:r w:rsidR="001C3096" w:rsidRPr="00C0236D">
        <w:rPr>
          <w:rFonts w:eastAsia="GulliverRM"/>
          <w:szCs w:val="20"/>
        </w:rPr>
        <w:fldChar w:fldCharType="end"/>
      </w:r>
      <w:r w:rsidRPr="00C0236D">
        <w:rPr>
          <w:rFonts w:eastAsia="GulliverRM"/>
          <w:szCs w:val="20"/>
        </w:rPr>
        <w:t>:</w:t>
      </w:r>
    </w:p>
    <w:p w14:paraId="15E00C7D" w14:textId="77777777" w:rsidR="00482DEC" w:rsidRPr="00C0236D" w:rsidRDefault="00482DEC" w:rsidP="00482DEC">
      <w:pPr>
        <w:pStyle w:val="PlainText"/>
        <w:rPr>
          <w:lang w:eastAsia="en-GB"/>
        </w:rPr>
      </w:pPr>
    </w:p>
    <w:p w14:paraId="4F4BDDEB" w14:textId="77777777" w:rsidR="004C796A" w:rsidRPr="00C0236D" w:rsidRDefault="004C796A" w:rsidP="004C796A">
      <w:pPr>
        <w:pStyle w:val="Heading1"/>
        <w:keepLines w:val="0"/>
        <w:numPr>
          <w:ilvl w:val="0"/>
          <w:numId w:val="3"/>
        </w:numPr>
        <w:spacing w:before="0"/>
        <w:jc w:val="both"/>
        <w:rPr>
          <w:rFonts w:eastAsia="GulliverRM"/>
          <w:b w:val="0"/>
          <w:color w:val="auto"/>
          <w:szCs w:val="20"/>
        </w:rPr>
      </w:pPr>
      <w:r w:rsidRPr="00C0236D">
        <w:rPr>
          <w:rFonts w:eastAsia="GulliverRM"/>
          <w:b w:val="0"/>
          <w:color w:val="auto"/>
          <w:szCs w:val="20"/>
        </w:rPr>
        <w:t xml:space="preserve">Shower </w:t>
      </w:r>
      <w:r>
        <w:rPr>
          <w:rFonts w:eastAsia="GulliverRM"/>
          <w:b w:val="0"/>
          <w:color w:val="auto"/>
          <w:szCs w:val="20"/>
        </w:rPr>
        <w:t>Tower</w:t>
      </w:r>
      <w:r w:rsidRPr="00C0236D">
        <w:rPr>
          <w:rFonts w:eastAsia="GulliverRM"/>
          <w:b w:val="0"/>
          <w:color w:val="auto"/>
          <w:szCs w:val="20"/>
        </w:rPr>
        <w:t xml:space="preserve">s (large droplets of spray) </w:t>
      </w:r>
    </w:p>
    <w:p w14:paraId="2C8D574A" w14:textId="77777777" w:rsidR="004C796A" w:rsidRPr="00C0236D" w:rsidRDefault="004C796A" w:rsidP="004C796A">
      <w:pPr>
        <w:pStyle w:val="Heading1"/>
        <w:keepLines w:val="0"/>
        <w:numPr>
          <w:ilvl w:val="0"/>
          <w:numId w:val="3"/>
        </w:numPr>
        <w:spacing w:before="0"/>
        <w:jc w:val="both"/>
        <w:rPr>
          <w:rFonts w:eastAsia="GulliverRM"/>
          <w:b w:val="0"/>
          <w:color w:val="auto"/>
          <w:szCs w:val="20"/>
        </w:rPr>
      </w:pPr>
      <w:r w:rsidRPr="00C0236D">
        <w:rPr>
          <w:rFonts w:eastAsia="GulliverRM"/>
          <w:b w:val="0"/>
          <w:color w:val="auto"/>
          <w:szCs w:val="20"/>
        </w:rPr>
        <w:t xml:space="preserve">PDEC with wetted porous ceramic </w:t>
      </w:r>
    </w:p>
    <w:p w14:paraId="455A8055" w14:textId="77777777" w:rsidR="00482DEC" w:rsidRPr="00C0236D" w:rsidRDefault="00482DEC" w:rsidP="00482DEC">
      <w:pPr>
        <w:pStyle w:val="Heading1"/>
        <w:keepLines w:val="0"/>
        <w:numPr>
          <w:ilvl w:val="0"/>
          <w:numId w:val="3"/>
        </w:numPr>
        <w:spacing w:before="0"/>
        <w:jc w:val="both"/>
        <w:rPr>
          <w:rFonts w:eastAsia="GulliverRM"/>
          <w:b w:val="0"/>
          <w:color w:val="auto"/>
          <w:szCs w:val="20"/>
        </w:rPr>
      </w:pPr>
      <w:r w:rsidRPr="00C0236D">
        <w:rPr>
          <w:rFonts w:eastAsia="GulliverRM"/>
          <w:b w:val="0"/>
          <w:color w:val="auto"/>
          <w:szCs w:val="20"/>
        </w:rPr>
        <w:t xml:space="preserve">Cool </w:t>
      </w:r>
      <w:r w:rsidR="00D95EB4">
        <w:rPr>
          <w:rFonts w:eastAsia="GulliverRM"/>
          <w:b w:val="0"/>
          <w:color w:val="auto"/>
          <w:szCs w:val="20"/>
        </w:rPr>
        <w:t>Tower</w:t>
      </w:r>
      <w:r w:rsidRPr="00C0236D">
        <w:rPr>
          <w:rFonts w:eastAsia="GulliverRM"/>
          <w:b w:val="0"/>
          <w:color w:val="auto"/>
          <w:szCs w:val="20"/>
        </w:rPr>
        <w:t>s (wetted pads).</w:t>
      </w:r>
    </w:p>
    <w:p w14:paraId="3BFA1D89" w14:textId="77777777" w:rsidR="00482DEC" w:rsidRPr="00C0236D" w:rsidRDefault="00482DEC" w:rsidP="00482DEC">
      <w:pPr>
        <w:pStyle w:val="Heading1"/>
        <w:keepNext w:val="0"/>
        <w:keepLines w:val="0"/>
        <w:numPr>
          <w:ilvl w:val="0"/>
          <w:numId w:val="3"/>
        </w:numPr>
        <w:spacing w:before="0"/>
        <w:jc w:val="both"/>
        <w:rPr>
          <w:rFonts w:eastAsia="GulliverRM"/>
          <w:b w:val="0"/>
          <w:color w:val="auto"/>
          <w:szCs w:val="20"/>
        </w:rPr>
      </w:pPr>
      <w:r w:rsidRPr="00C0236D">
        <w:rPr>
          <w:rFonts w:eastAsia="GulliverRM"/>
          <w:b w:val="0"/>
          <w:color w:val="auto"/>
          <w:szCs w:val="20"/>
        </w:rPr>
        <w:t xml:space="preserve">Misting </w:t>
      </w:r>
      <w:r w:rsidR="00D95EB4">
        <w:rPr>
          <w:rFonts w:eastAsia="GulliverRM"/>
          <w:b w:val="0"/>
          <w:color w:val="auto"/>
          <w:szCs w:val="20"/>
        </w:rPr>
        <w:t>Tower</w:t>
      </w:r>
      <w:r w:rsidRPr="00C0236D">
        <w:rPr>
          <w:rFonts w:eastAsia="GulliverRM"/>
          <w:b w:val="0"/>
          <w:color w:val="auto"/>
          <w:szCs w:val="20"/>
        </w:rPr>
        <w:t>s (misting nozzles)</w:t>
      </w:r>
    </w:p>
    <w:p w14:paraId="054BF6C0" w14:textId="77777777" w:rsidR="00A2411A" w:rsidRPr="00A44BBA" w:rsidRDefault="00A2411A" w:rsidP="00A2411A">
      <w:pPr>
        <w:pStyle w:val="Heading2"/>
        <w:numPr>
          <w:ilvl w:val="1"/>
          <w:numId w:val="2"/>
        </w:numPr>
      </w:pPr>
      <w:r w:rsidRPr="00A44BBA">
        <w:t xml:space="preserve">PDEC </w:t>
      </w:r>
      <w:r>
        <w:t>case study with wetted pads</w:t>
      </w:r>
    </w:p>
    <w:p w14:paraId="4E45DF64" w14:textId="77777777" w:rsidR="00A2411A" w:rsidRPr="00A2411A" w:rsidRDefault="00A2411A" w:rsidP="00860E79">
      <w:pPr>
        <w:pStyle w:val="PlainText"/>
        <w:rPr>
          <w:rFonts w:ascii="Calibri" w:hAnsi="Calibri" w:cs="Calibri"/>
          <w:bCs/>
          <w:color w:val="000000"/>
          <w:sz w:val="24"/>
          <w:szCs w:val="24"/>
        </w:rPr>
      </w:pPr>
      <w:r w:rsidRPr="00A2411A">
        <w:rPr>
          <w:rFonts w:ascii="Calibri" w:hAnsi="Calibri" w:cs="Calibri"/>
          <w:color w:val="000000"/>
          <w:sz w:val="24"/>
          <w:szCs w:val="24"/>
        </w:rPr>
        <w:t xml:space="preserve">Zion National Park’s Visitors’ Centre in south-west Utah, USA has two cooling </w:t>
      </w:r>
      <w:r w:rsidR="00084065">
        <w:rPr>
          <w:rFonts w:ascii="Calibri" w:hAnsi="Calibri" w:cs="Calibri"/>
          <w:color w:val="000000"/>
          <w:sz w:val="24"/>
          <w:szCs w:val="24"/>
        </w:rPr>
        <w:t>t</w:t>
      </w:r>
      <w:r w:rsidR="00D95EB4">
        <w:rPr>
          <w:rFonts w:ascii="Calibri" w:hAnsi="Calibri" w:cs="Calibri"/>
          <w:color w:val="000000"/>
          <w:sz w:val="24"/>
          <w:szCs w:val="24"/>
        </w:rPr>
        <w:t>ower</w:t>
      </w:r>
      <w:r w:rsidRPr="00A2411A">
        <w:rPr>
          <w:rFonts w:ascii="Calibri" w:hAnsi="Calibri" w:cs="Calibri"/>
          <w:color w:val="000000"/>
          <w:sz w:val="24"/>
          <w:szCs w:val="24"/>
        </w:rPr>
        <w:t xml:space="preserve">s incorporated </w:t>
      </w:r>
      <w:r w:rsidRPr="007C5707">
        <w:rPr>
          <w:rFonts w:ascii="Calibri" w:hAnsi="Calibri" w:cs="Calibri"/>
          <w:noProof/>
          <w:color w:val="000000"/>
          <w:sz w:val="24"/>
          <w:szCs w:val="24"/>
        </w:rPr>
        <w:t>in to</w:t>
      </w:r>
      <w:r w:rsidRPr="00A2411A">
        <w:rPr>
          <w:rFonts w:ascii="Calibri" w:hAnsi="Calibri" w:cs="Calibri"/>
          <w:color w:val="000000"/>
          <w:sz w:val="24"/>
          <w:szCs w:val="24"/>
        </w:rPr>
        <w:t xml:space="preserve"> the building, and air is cooled </w:t>
      </w:r>
      <w:r w:rsidR="00C0236D" w:rsidRPr="00A2411A">
        <w:rPr>
          <w:rFonts w:ascii="Calibri" w:hAnsi="Calibri" w:cs="Calibri"/>
          <w:color w:val="000000"/>
          <w:sz w:val="24"/>
          <w:szCs w:val="24"/>
        </w:rPr>
        <w:t>natura</w:t>
      </w:r>
      <w:r w:rsidR="00C0236D">
        <w:rPr>
          <w:rFonts w:ascii="Calibri" w:hAnsi="Calibri" w:cs="Calibri"/>
          <w:color w:val="000000"/>
          <w:sz w:val="24"/>
          <w:szCs w:val="24"/>
        </w:rPr>
        <w:t>l</w:t>
      </w:r>
      <w:r w:rsidR="00C0236D" w:rsidRPr="00A2411A">
        <w:rPr>
          <w:rFonts w:ascii="Calibri" w:hAnsi="Calibri" w:cs="Calibri"/>
          <w:color w:val="000000"/>
          <w:sz w:val="24"/>
          <w:szCs w:val="24"/>
        </w:rPr>
        <w:t>l</w:t>
      </w:r>
      <w:r w:rsidR="00C0236D">
        <w:rPr>
          <w:rFonts w:ascii="Calibri" w:hAnsi="Calibri" w:cs="Calibri"/>
          <w:color w:val="000000"/>
          <w:sz w:val="24"/>
          <w:szCs w:val="24"/>
        </w:rPr>
        <w:t>y</w:t>
      </w:r>
      <w:r w:rsidR="00C0236D" w:rsidRPr="00A2411A">
        <w:rPr>
          <w:rFonts w:ascii="Calibri" w:hAnsi="Calibri" w:cs="Calibri"/>
          <w:color w:val="000000"/>
          <w:sz w:val="24"/>
          <w:szCs w:val="24"/>
        </w:rPr>
        <w:t xml:space="preserve"> </w:t>
      </w:r>
      <w:r w:rsidRPr="00A2411A">
        <w:rPr>
          <w:rFonts w:ascii="Calibri" w:hAnsi="Calibri" w:cs="Calibri"/>
          <w:color w:val="000000"/>
          <w:sz w:val="24"/>
          <w:szCs w:val="24"/>
        </w:rPr>
        <w:t xml:space="preserve">by evaporation using four wet pads </w:t>
      </w:r>
      <w:r w:rsidR="00C0236D">
        <w:rPr>
          <w:rFonts w:ascii="Calibri" w:hAnsi="Calibri" w:cs="Calibri"/>
          <w:color w:val="000000"/>
          <w:sz w:val="24"/>
          <w:szCs w:val="24"/>
        </w:rPr>
        <w:t>at</w:t>
      </w:r>
      <w:r w:rsidRPr="00A2411A">
        <w:rPr>
          <w:rFonts w:ascii="Calibri" w:hAnsi="Calibri" w:cs="Calibri"/>
          <w:color w:val="000000"/>
          <w:sz w:val="24"/>
          <w:szCs w:val="24"/>
        </w:rPr>
        <w:t xml:space="preserve"> the top of the </w:t>
      </w:r>
      <w:r w:rsidR="00084065">
        <w:rPr>
          <w:rFonts w:ascii="Calibri" w:hAnsi="Calibri" w:cs="Calibri"/>
          <w:color w:val="000000"/>
          <w:sz w:val="24"/>
          <w:szCs w:val="24"/>
        </w:rPr>
        <w:t>t</w:t>
      </w:r>
      <w:r w:rsidR="00D95EB4">
        <w:rPr>
          <w:rFonts w:ascii="Calibri" w:hAnsi="Calibri" w:cs="Calibri"/>
          <w:color w:val="000000"/>
          <w:sz w:val="24"/>
          <w:szCs w:val="24"/>
        </w:rPr>
        <w:t>ower</w:t>
      </w:r>
      <w:r w:rsidRPr="00A2411A">
        <w:rPr>
          <w:rFonts w:ascii="Calibri" w:hAnsi="Calibri" w:cs="Calibri"/>
          <w:color w:val="000000"/>
          <w:sz w:val="24"/>
          <w:szCs w:val="24"/>
        </w:rPr>
        <w:t>s. The outdoor summer daytime temperatures range between 35</w:t>
      </w:r>
      <w:r w:rsidRPr="00A2411A">
        <w:rPr>
          <w:rFonts w:ascii="Calibri" w:hAnsi="Calibri" w:cs="Calibri"/>
          <w:bCs/>
          <w:iCs/>
          <w:color w:val="000000"/>
          <w:sz w:val="24"/>
          <w:szCs w:val="24"/>
        </w:rPr>
        <w:t>°C</w:t>
      </w:r>
      <w:r w:rsidRPr="00A2411A">
        <w:rPr>
          <w:rFonts w:ascii="Calibri" w:hAnsi="Calibri" w:cs="Calibri"/>
          <w:color w:val="000000"/>
          <w:sz w:val="24"/>
          <w:szCs w:val="24"/>
        </w:rPr>
        <w:t xml:space="preserve"> </w:t>
      </w:r>
      <w:r w:rsidR="00C0236D">
        <w:rPr>
          <w:rFonts w:ascii="Calibri" w:hAnsi="Calibri" w:cs="Calibri"/>
          <w:color w:val="000000"/>
          <w:sz w:val="24"/>
          <w:szCs w:val="24"/>
        </w:rPr>
        <w:t>and</w:t>
      </w:r>
      <w:r w:rsidRPr="00A2411A">
        <w:rPr>
          <w:rFonts w:ascii="Calibri" w:hAnsi="Calibri" w:cs="Calibri"/>
          <w:color w:val="000000"/>
          <w:sz w:val="24"/>
          <w:szCs w:val="24"/>
        </w:rPr>
        <w:t xml:space="preserve"> 37</w:t>
      </w:r>
      <w:r w:rsidRPr="00A2411A">
        <w:rPr>
          <w:rFonts w:ascii="Calibri" w:hAnsi="Calibri" w:cs="Calibri"/>
          <w:bCs/>
          <w:iCs/>
          <w:color w:val="000000"/>
          <w:sz w:val="24"/>
          <w:szCs w:val="24"/>
        </w:rPr>
        <w:t>°C</w:t>
      </w:r>
      <w:r w:rsidRPr="00A2411A">
        <w:rPr>
          <w:rFonts w:ascii="Calibri" w:hAnsi="Calibri" w:cs="Calibri"/>
          <w:color w:val="000000"/>
          <w:sz w:val="24"/>
          <w:szCs w:val="24"/>
        </w:rPr>
        <w:t xml:space="preserve">. Clerestories are designed in the roof to </w:t>
      </w:r>
      <w:r w:rsidRPr="00CD6DC7">
        <w:rPr>
          <w:rFonts w:ascii="Calibri" w:hAnsi="Calibri" w:cs="Calibri"/>
          <w:noProof/>
          <w:color w:val="000000"/>
          <w:sz w:val="24"/>
          <w:szCs w:val="24"/>
        </w:rPr>
        <w:t>maximi</w:t>
      </w:r>
      <w:r w:rsidR="00CD6DC7">
        <w:rPr>
          <w:rFonts w:ascii="Calibri" w:hAnsi="Calibri" w:cs="Calibri"/>
          <w:noProof/>
          <w:color w:val="000000"/>
          <w:sz w:val="24"/>
          <w:szCs w:val="24"/>
        </w:rPr>
        <w:t>s</w:t>
      </w:r>
      <w:r w:rsidRPr="00CD6DC7">
        <w:rPr>
          <w:rFonts w:ascii="Calibri" w:hAnsi="Calibri" w:cs="Calibri"/>
          <w:noProof/>
          <w:color w:val="000000"/>
          <w:sz w:val="24"/>
          <w:szCs w:val="24"/>
        </w:rPr>
        <w:t>e</w:t>
      </w:r>
      <w:r w:rsidRPr="00A2411A">
        <w:rPr>
          <w:rFonts w:ascii="Calibri" w:hAnsi="Calibri" w:cs="Calibri"/>
          <w:color w:val="000000"/>
          <w:sz w:val="24"/>
          <w:szCs w:val="24"/>
        </w:rPr>
        <w:t xml:space="preserve"> daylighting and improve the air movement with the cooling </w:t>
      </w:r>
      <w:r w:rsidR="00084065">
        <w:rPr>
          <w:rFonts w:ascii="Calibri" w:hAnsi="Calibri" w:cs="Calibri"/>
          <w:color w:val="000000"/>
          <w:sz w:val="24"/>
          <w:szCs w:val="24"/>
        </w:rPr>
        <w:t>t</w:t>
      </w:r>
      <w:r w:rsidR="00D95EB4">
        <w:rPr>
          <w:rFonts w:ascii="Calibri" w:hAnsi="Calibri" w:cs="Calibri"/>
          <w:color w:val="000000"/>
          <w:sz w:val="24"/>
          <w:szCs w:val="24"/>
        </w:rPr>
        <w:t>ower</w:t>
      </w:r>
      <w:r w:rsidRPr="00A2411A">
        <w:rPr>
          <w:rFonts w:ascii="Calibri" w:hAnsi="Calibri" w:cs="Calibri"/>
          <w:color w:val="000000"/>
          <w:sz w:val="24"/>
          <w:szCs w:val="24"/>
        </w:rPr>
        <w:t xml:space="preserve">s. The building envelope is well insulated to </w:t>
      </w:r>
      <w:r w:rsidRPr="00CD6DC7">
        <w:rPr>
          <w:rFonts w:ascii="Calibri" w:hAnsi="Calibri" w:cs="Calibri"/>
          <w:noProof/>
          <w:color w:val="000000"/>
          <w:sz w:val="24"/>
          <w:szCs w:val="24"/>
        </w:rPr>
        <w:t>minimi</w:t>
      </w:r>
      <w:r w:rsidR="00CD6DC7">
        <w:rPr>
          <w:rFonts w:ascii="Calibri" w:hAnsi="Calibri" w:cs="Calibri"/>
          <w:noProof/>
          <w:color w:val="000000"/>
          <w:sz w:val="24"/>
          <w:szCs w:val="24"/>
        </w:rPr>
        <w:t>s</w:t>
      </w:r>
      <w:r w:rsidRPr="00CD6DC7">
        <w:rPr>
          <w:rFonts w:ascii="Calibri" w:hAnsi="Calibri" w:cs="Calibri"/>
          <w:noProof/>
          <w:color w:val="000000"/>
          <w:sz w:val="24"/>
          <w:szCs w:val="24"/>
        </w:rPr>
        <w:t>e</w:t>
      </w:r>
      <w:r w:rsidRPr="00A2411A">
        <w:rPr>
          <w:rFonts w:ascii="Calibri" w:hAnsi="Calibri" w:cs="Calibri"/>
          <w:color w:val="000000"/>
          <w:sz w:val="24"/>
          <w:szCs w:val="24"/>
        </w:rPr>
        <w:t xml:space="preserve"> heating and cooling loads. The building </w:t>
      </w:r>
      <w:r w:rsidRPr="00CD6DC7">
        <w:rPr>
          <w:rFonts w:ascii="Calibri" w:hAnsi="Calibri" w:cs="Calibri"/>
          <w:noProof/>
          <w:color w:val="000000"/>
          <w:sz w:val="24"/>
          <w:szCs w:val="24"/>
        </w:rPr>
        <w:t>was assessed</w:t>
      </w:r>
      <w:r w:rsidRPr="00A2411A">
        <w:rPr>
          <w:rFonts w:ascii="Calibri" w:hAnsi="Calibri" w:cs="Calibri"/>
          <w:color w:val="000000"/>
          <w:sz w:val="24"/>
          <w:szCs w:val="24"/>
        </w:rPr>
        <w:t xml:space="preserve"> over </w:t>
      </w:r>
      <w:r w:rsidR="00CD6DC7">
        <w:rPr>
          <w:rFonts w:ascii="Calibri" w:hAnsi="Calibri" w:cs="Calibri"/>
          <w:noProof/>
          <w:color w:val="000000"/>
          <w:sz w:val="24"/>
          <w:szCs w:val="24"/>
        </w:rPr>
        <w:t>two years</w:t>
      </w:r>
      <w:r w:rsidR="00860E79">
        <w:rPr>
          <w:rFonts w:ascii="Calibri" w:hAnsi="Calibri" w:cs="Calibri"/>
          <w:color w:val="000000"/>
          <w:sz w:val="24"/>
          <w:szCs w:val="24"/>
        </w:rPr>
        <w:t xml:space="preserve"> </w:t>
      </w:r>
      <w:r w:rsidR="00860E79">
        <w:rPr>
          <w:rFonts w:ascii="Calibri" w:hAnsi="Calibri" w:cs="Calibri"/>
          <w:color w:val="000000"/>
          <w:sz w:val="24"/>
          <w:szCs w:val="24"/>
        </w:rPr>
        <w:fldChar w:fldCharType="begin" w:fldLock="1"/>
      </w:r>
      <w:r w:rsidR="0034652B">
        <w:rPr>
          <w:rFonts w:ascii="Calibri" w:hAnsi="Calibri" w:cs="Calibri"/>
          <w:color w:val="000000"/>
          <w:sz w:val="24"/>
          <w:szCs w:val="24"/>
        </w:rPr>
        <w:instrText>ADDIN CSL_CITATION { "citationItems" : [ { "id" : "ITEM-1", "itemData" : { "abstract" : "The energy performance of six high-performance buildings around the United States was monitored in detail. The six buildings include the Visitor Center at Zion National Park; the National Renewable Energy Laboratory\u2019s Thermal Test Facility, the Chesapeake Bay Foundation\u2019s Merrill Center, the BigHorn Home Improvement Center; the Cambria DEP Office Building; and the Oberlin College Lewis Center. Evaluations began with extensive one-year minimum monitoring and were used to calibrate energy simulation models. This paper will discuss differences between the design energy targets and actual performance, common mistakes in implementing \u201cstate-of-the shelf\u201d building technologies, commissioning experiences, policy implications, and lessons learned for future buildings. Overall, energy performance of the buildings will be compared to each other and to code compliant, base-case buildings. The owners and design teams for each building had aggressive energy saving goals ranging from 40% to a net-zero energy performance. Some of the design teams also had ambitious goals regarding other dimensions of sustainability such as water management, building materials selection, or obtaining a high LEED\u2122 score. The focus of this paper is on energy performance. Computer simulations were used for each building during the design process. All buildings used daylighting and good thermal envelopes as part of their high-performance features. Other high-performance features include mechanical and passive evaporative cooling, radiant heating, natural ventilation, mixed-mode ventilation, ground source heat pumps, photovoltaic, and passive solar strategies. A set of performance metrics are presented and discussed. All of the buildings used much less energy on an annualized basis than comparable code compliant buildings. Introduction", "author" : [ { "dropping-particle" : "", "family" : "Torcellini", "given" : "P a", "non-dropping-particle" : "", "parse-names" : false, "suffix" : "" }, { "dropping-particle" : "", "family" : "Deru", "given" : "M", "non-dropping-particle" : "", "parse-names" : false, "suffix" : "" }, { "dropping-particle" : "", "family" : "Griffith", "given" : "B", "non-dropping-particle" : "", "parse-names" : false, "suffix" : "" }, { "dropping-particle" : "", "family" : "Long", "given" : "N", "non-dropping-particle" : "", "parse-names" : false, "suffix" : "" }, { "dropping-particle" : "", "family" : "Pless", "given" : "S", "non-dropping-particle" : "", "parse-names" : false, "suffix" : "" }, { "dropping-particle" : "", "family" : "Judkoff", "given" : "R", "non-dropping-particle" : "", "parse-names" : false, "suffix" : "" } ], "container-title" : "ACEEE Summer study on energy efficiency in buildings", "id" : "ITEM-1", "issue" : "July", "issued" : { "date-parts" : [ [ "2004" ] ] }, "title" : "Lessons Learned from Field Evaluation of Six High- Performance Buildings", "type" : "article-journal" }, "uris" : [ "http://www.mendeley.com/documents/?uuid=06ae863f-f9a4-4ab5-8845-bc37bd98d446" ] } ], "mendeley" : { "formattedCitation" : "(Torcellini et al., 2004)", "manualFormatting" : "(Torcellini et al, 2004)", "plainTextFormattedCitation" : "(Torcellini et al., 2004)", "previouslyFormattedCitation" : "(Torcellini et al., 2004)" }, "properties" : {  }, "schema" : "https://github.com/citation-style-language/schema/raw/master/csl-citation.json" }</w:instrText>
      </w:r>
      <w:r w:rsidR="00860E79">
        <w:rPr>
          <w:rFonts w:ascii="Calibri" w:hAnsi="Calibri" w:cs="Calibri"/>
          <w:color w:val="000000"/>
          <w:sz w:val="24"/>
          <w:szCs w:val="24"/>
        </w:rPr>
        <w:fldChar w:fldCharType="separate"/>
      </w:r>
      <w:r w:rsidR="0034652B">
        <w:rPr>
          <w:rFonts w:ascii="Calibri" w:hAnsi="Calibri" w:cs="Calibri"/>
          <w:noProof/>
          <w:color w:val="000000"/>
          <w:sz w:val="24"/>
          <w:szCs w:val="24"/>
        </w:rPr>
        <w:t xml:space="preserve">(Torcellini </w:t>
      </w:r>
      <w:r w:rsidR="0034652B" w:rsidRPr="007C5707">
        <w:rPr>
          <w:rFonts w:ascii="Calibri" w:hAnsi="Calibri" w:cs="Calibri"/>
          <w:noProof/>
          <w:color w:val="000000"/>
          <w:sz w:val="24"/>
          <w:szCs w:val="24"/>
        </w:rPr>
        <w:t>et al</w:t>
      </w:r>
      <w:r w:rsidR="00860E79" w:rsidRPr="00860E79">
        <w:rPr>
          <w:rFonts w:ascii="Calibri" w:hAnsi="Calibri" w:cs="Calibri"/>
          <w:noProof/>
          <w:color w:val="000000"/>
          <w:sz w:val="24"/>
          <w:szCs w:val="24"/>
        </w:rPr>
        <w:t>, 2004)</w:t>
      </w:r>
      <w:r w:rsidR="00860E79">
        <w:rPr>
          <w:rFonts w:ascii="Calibri" w:hAnsi="Calibri" w:cs="Calibri"/>
          <w:color w:val="000000"/>
          <w:sz w:val="24"/>
          <w:szCs w:val="24"/>
        </w:rPr>
        <w:fldChar w:fldCharType="end"/>
      </w:r>
      <w:r w:rsidRPr="00A2411A">
        <w:rPr>
          <w:rFonts w:ascii="Calibri" w:hAnsi="Calibri" w:cs="Calibri"/>
          <w:color w:val="000000"/>
          <w:sz w:val="24"/>
          <w:szCs w:val="24"/>
        </w:rPr>
        <w:t xml:space="preserve">. Results showed that </w:t>
      </w:r>
      <w:r w:rsidR="00CD6DC7" w:rsidRPr="00CD6DC7">
        <w:rPr>
          <w:rFonts w:ascii="Calibri" w:hAnsi="Calibri" w:cs="Calibri"/>
          <w:noProof/>
          <w:color w:val="000000"/>
          <w:sz w:val="24"/>
          <w:szCs w:val="24"/>
        </w:rPr>
        <w:t xml:space="preserve">the PDEC </w:t>
      </w:r>
      <w:r w:rsidR="00084065">
        <w:rPr>
          <w:rFonts w:ascii="Calibri" w:hAnsi="Calibri" w:cs="Calibri"/>
          <w:noProof/>
          <w:color w:val="000000"/>
          <w:sz w:val="24"/>
          <w:szCs w:val="24"/>
        </w:rPr>
        <w:t>t</w:t>
      </w:r>
      <w:r w:rsidR="00D95EB4">
        <w:rPr>
          <w:rFonts w:ascii="Calibri" w:hAnsi="Calibri" w:cs="Calibri"/>
          <w:noProof/>
          <w:color w:val="000000"/>
          <w:sz w:val="24"/>
          <w:szCs w:val="24"/>
        </w:rPr>
        <w:t>ower</w:t>
      </w:r>
      <w:r w:rsidR="00CD6DC7" w:rsidRPr="00CD6DC7">
        <w:rPr>
          <w:rFonts w:ascii="Calibri" w:hAnsi="Calibri" w:cs="Calibri"/>
          <w:noProof/>
          <w:color w:val="000000"/>
          <w:sz w:val="24"/>
          <w:szCs w:val="24"/>
        </w:rPr>
        <w:t>s met most of the cooling requirement</w:t>
      </w:r>
      <w:r w:rsidRPr="00CD6DC7">
        <w:rPr>
          <w:rFonts w:ascii="Calibri" w:hAnsi="Calibri" w:cs="Calibri"/>
          <w:noProof/>
          <w:color w:val="000000"/>
          <w:sz w:val="24"/>
          <w:szCs w:val="24"/>
        </w:rPr>
        <w:t>s</w:t>
      </w:r>
      <w:r w:rsidRPr="00A2411A">
        <w:rPr>
          <w:rFonts w:ascii="Calibri" w:hAnsi="Calibri" w:cs="Calibri"/>
          <w:color w:val="000000"/>
          <w:sz w:val="24"/>
          <w:szCs w:val="24"/>
        </w:rPr>
        <w:t xml:space="preserve"> and that they contributed significantly </w:t>
      </w:r>
      <w:r w:rsidRPr="00CD6DC7">
        <w:rPr>
          <w:rFonts w:ascii="Calibri" w:hAnsi="Calibri" w:cs="Calibri"/>
          <w:noProof/>
          <w:color w:val="000000"/>
          <w:sz w:val="24"/>
          <w:szCs w:val="24"/>
        </w:rPr>
        <w:t>in</w:t>
      </w:r>
      <w:r w:rsidRPr="00A2411A">
        <w:rPr>
          <w:rFonts w:ascii="Calibri" w:hAnsi="Calibri" w:cs="Calibri"/>
          <w:color w:val="000000"/>
          <w:sz w:val="24"/>
          <w:szCs w:val="24"/>
        </w:rPr>
        <w:t xml:space="preserve"> eliminating the use of conventional cooling. In the summer of 2017, the maximum external air temperature in Zion was recorded as around 42</w:t>
      </w:r>
      <w:r w:rsidRPr="00A2411A">
        <w:rPr>
          <w:rFonts w:ascii="Calibri" w:hAnsi="Calibri" w:cs="Calibri"/>
          <w:bCs/>
          <w:iCs/>
          <w:color w:val="000000"/>
          <w:sz w:val="24"/>
          <w:szCs w:val="24"/>
        </w:rPr>
        <w:t>°C, while the internal temperature did not exceed 27°C</w:t>
      </w:r>
      <w:r w:rsidR="00860E79">
        <w:rPr>
          <w:rFonts w:ascii="Calibri" w:hAnsi="Calibri" w:cs="Calibri"/>
          <w:bCs/>
          <w:iCs/>
          <w:color w:val="000000"/>
          <w:sz w:val="24"/>
          <w:szCs w:val="24"/>
        </w:rPr>
        <w:t xml:space="preserve"> </w:t>
      </w:r>
      <w:r w:rsidR="00860E79">
        <w:rPr>
          <w:rFonts w:ascii="Calibri" w:hAnsi="Calibri" w:cs="Calibri"/>
          <w:bCs/>
          <w:iCs/>
          <w:color w:val="000000"/>
          <w:sz w:val="24"/>
          <w:szCs w:val="24"/>
        </w:rPr>
        <w:fldChar w:fldCharType="begin" w:fldLock="1"/>
      </w:r>
      <w:r w:rsidR="0034652B">
        <w:rPr>
          <w:rFonts w:ascii="Calibri" w:hAnsi="Calibri" w:cs="Calibri"/>
          <w:bCs/>
          <w:iCs/>
          <w:color w:val="000000"/>
          <w:sz w:val="24"/>
          <w:szCs w:val="24"/>
        </w:rPr>
        <w:instrText>ADDIN CSL_CITATION { "citationItems" : [ { "id" : "ITEM-1", "itemData" : { "ISBN" : "978-0-9565790-0-3", "author" : [ { "dropping-particle" : "", "family" : "Brian Ford, Rosa Schiano-phan", "given" : "Elizabeth Francis", "non-dropping-particle" : "", "parse-names" : false, "suffix" : "" } ], "id" : "ITEM-1", "issued" : { "date-parts" : [ [ "2010" ] ] }, "publisher" : "PHDC Press", "publisher-place" : "Bologna, Italy", "title" : "The Architecture and Engineering of Downdraught Cooling", "type" : "book" }, "uris" : [ "http://www.mendeley.com/documents/?uuid=fa30b44d-c17a-4c69-9996-5059d2cff099" ] } ], "mendeley" : { "formattedCitation" : "(Brian Ford, Rosa Schiano-phan, 2010)", "manualFormatting" : "(Ford et al, 2010)", "plainTextFormattedCitation" : "(Brian Ford, Rosa Schiano-phan, 2010)", "previouslyFormattedCitation" : "(Brian Ford, Rosa Schiano-phan, 2010)" }, "properties" : {  }, "schema" : "https://github.com/citation-style-language/schema/raw/master/csl-citation.json" }</w:instrText>
      </w:r>
      <w:r w:rsidR="00860E79">
        <w:rPr>
          <w:rFonts w:ascii="Calibri" w:hAnsi="Calibri" w:cs="Calibri"/>
          <w:bCs/>
          <w:iCs/>
          <w:color w:val="000000"/>
          <w:sz w:val="24"/>
          <w:szCs w:val="24"/>
        </w:rPr>
        <w:fldChar w:fldCharType="separate"/>
      </w:r>
      <w:r w:rsidR="0034652B">
        <w:rPr>
          <w:rFonts w:ascii="Calibri" w:hAnsi="Calibri" w:cs="Calibri"/>
          <w:bCs/>
          <w:iCs/>
          <w:noProof/>
          <w:color w:val="000000"/>
          <w:sz w:val="24"/>
          <w:szCs w:val="24"/>
        </w:rPr>
        <w:t xml:space="preserve">(Ford </w:t>
      </w:r>
      <w:r w:rsidR="0034652B" w:rsidRPr="007C5707">
        <w:rPr>
          <w:rFonts w:ascii="Calibri" w:hAnsi="Calibri" w:cs="Calibri"/>
          <w:bCs/>
          <w:iCs/>
          <w:noProof/>
          <w:color w:val="000000"/>
          <w:sz w:val="24"/>
          <w:szCs w:val="24"/>
        </w:rPr>
        <w:t>et al</w:t>
      </w:r>
      <w:r w:rsidR="0034652B" w:rsidRPr="0034652B">
        <w:rPr>
          <w:rFonts w:ascii="Calibri" w:hAnsi="Calibri" w:cs="Calibri"/>
          <w:bCs/>
          <w:iCs/>
          <w:noProof/>
          <w:color w:val="000000"/>
          <w:sz w:val="24"/>
          <w:szCs w:val="24"/>
        </w:rPr>
        <w:t>, 2010)</w:t>
      </w:r>
      <w:r w:rsidR="00860E79">
        <w:rPr>
          <w:rFonts w:ascii="Calibri" w:hAnsi="Calibri" w:cs="Calibri"/>
          <w:bCs/>
          <w:iCs/>
          <w:color w:val="000000"/>
          <w:sz w:val="24"/>
          <w:szCs w:val="24"/>
        </w:rPr>
        <w:fldChar w:fldCharType="end"/>
      </w:r>
      <w:r w:rsidRPr="00A2411A">
        <w:rPr>
          <w:rFonts w:ascii="Calibri" w:hAnsi="Calibri" w:cs="Calibri"/>
          <w:bCs/>
          <w:iCs/>
          <w:color w:val="000000"/>
          <w:sz w:val="24"/>
          <w:szCs w:val="24"/>
        </w:rPr>
        <w:t>.</w:t>
      </w:r>
      <w:r w:rsidRPr="00A2411A">
        <w:rPr>
          <w:rFonts w:ascii="Calibri" w:hAnsi="Calibri" w:cs="Calibri"/>
          <w:color w:val="000000"/>
          <w:sz w:val="24"/>
          <w:szCs w:val="24"/>
        </w:rPr>
        <w:t xml:space="preserve"> </w:t>
      </w:r>
    </w:p>
    <w:p w14:paraId="6997EFA5" w14:textId="77777777" w:rsidR="00A2411A" w:rsidRPr="00A44BBA" w:rsidRDefault="00A2411A" w:rsidP="00A2411A">
      <w:pPr>
        <w:pStyle w:val="Heading2"/>
        <w:numPr>
          <w:ilvl w:val="1"/>
          <w:numId w:val="2"/>
        </w:numPr>
      </w:pPr>
      <w:r w:rsidRPr="00A44BBA">
        <w:t xml:space="preserve">PDEC </w:t>
      </w:r>
      <w:r>
        <w:t xml:space="preserve">case study </w:t>
      </w:r>
      <w:r w:rsidRPr="00A44BBA">
        <w:t>with misting nozzles</w:t>
      </w:r>
    </w:p>
    <w:p w14:paraId="04D17180" w14:textId="77777777" w:rsidR="00A2411A" w:rsidRPr="00C0236D" w:rsidRDefault="00A2411A" w:rsidP="00860E79">
      <w:pPr>
        <w:pStyle w:val="PlainText"/>
        <w:rPr>
          <w:rFonts w:ascii="Calibri" w:hAnsi="Calibri" w:cs="Calibri"/>
          <w:bCs/>
          <w:sz w:val="24"/>
          <w:szCs w:val="24"/>
        </w:rPr>
      </w:pPr>
      <w:r w:rsidRPr="00C0236D">
        <w:rPr>
          <w:rFonts w:ascii="Calibri" w:hAnsi="Calibri" w:cs="Calibri"/>
          <w:bCs/>
          <w:sz w:val="24"/>
          <w:szCs w:val="24"/>
        </w:rPr>
        <w:t>The Torrent Research Centre</w:t>
      </w:r>
      <w:r w:rsidR="00C0236D" w:rsidRPr="00C0236D">
        <w:rPr>
          <w:rFonts w:ascii="Calibri" w:hAnsi="Calibri" w:cs="Calibri"/>
          <w:bCs/>
          <w:sz w:val="24"/>
          <w:szCs w:val="24"/>
        </w:rPr>
        <w:t xml:space="preserve"> (TRC)</w:t>
      </w:r>
      <w:r w:rsidRPr="00C0236D">
        <w:rPr>
          <w:rFonts w:ascii="Calibri" w:hAnsi="Calibri" w:cs="Calibri"/>
          <w:bCs/>
          <w:sz w:val="24"/>
          <w:szCs w:val="24"/>
        </w:rPr>
        <w:t xml:space="preserve"> in Ahmadabad, India </w:t>
      </w:r>
      <w:r w:rsidR="00C0236D" w:rsidRPr="00C0236D">
        <w:rPr>
          <w:rFonts w:ascii="Calibri" w:hAnsi="Calibri" w:cs="Calibri"/>
          <w:bCs/>
          <w:sz w:val="24"/>
          <w:szCs w:val="24"/>
        </w:rPr>
        <w:t>was</w:t>
      </w:r>
      <w:r w:rsidRPr="00C0236D">
        <w:rPr>
          <w:rFonts w:ascii="Calibri" w:hAnsi="Calibri" w:cs="Calibri"/>
          <w:bCs/>
          <w:sz w:val="24"/>
          <w:szCs w:val="24"/>
        </w:rPr>
        <w:t xml:space="preserve"> the first </w:t>
      </w:r>
      <w:r w:rsidRPr="00C0236D">
        <w:rPr>
          <w:rFonts w:ascii="Calibri" w:hAnsi="Calibri" w:cs="Calibri"/>
          <w:bCs/>
          <w:noProof/>
          <w:sz w:val="24"/>
          <w:szCs w:val="24"/>
        </w:rPr>
        <w:t>large</w:t>
      </w:r>
      <w:r w:rsidRPr="00C0236D">
        <w:rPr>
          <w:rFonts w:ascii="Calibri" w:hAnsi="Calibri" w:cs="Calibri"/>
          <w:bCs/>
          <w:sz w:val="24"/>
          <w:szCs w:val="24"/>
        </w:rPr>
        <w:t xml:space="preserve"> </w:t>
      </w:r>
      <w:r w:rsidR="00C0236D" w:rsidRPr="00C0236D">
        <w:rPr>
          <w:rFonts w:ascii="Calibri" w:hAnsi="Calibri" w:cs="Calibri"/>
          <w:bCs/>
          <w:sz w:val="24"/>
          <w:szCs w:val="24"/>
        </w:rPr>
        <w:t xml:space="preserve">scale </w:t>
      </w:r>
      <w:r w:rsidRPr="00C0236D">
        <w:rPr>
          <w:rFonts w:ascii="Calibri" w:hAnsi="Calibri" w:cs="Calibri"/>
          <w:bCs/>
          <w:sz w:val="24"/>
          <w:szCs w:val="24"/>
        </w:rPr>
        <w:t>application of misting nozzles spray</w:t>
      </w:r>
      <w:r w:rsidR="00C0236D" w:rsidRPr="00C0236D">
        <w:rPr>
          <w:rFonts w:ascii="Calibri" w:hAnsi="Calibri" w:cs="Calibri"/>
          <w:bCs/>
          <w:sz w:val="24"/>
          <w:szCs w:val="24"/>
        </w:rPr>
        <w:t>ing</w:t>
      </w:r>
      <w:r w:rsidRPr="00C0236D">
        <w:rPr>
          <w:rFonts w:ascii="Calibri" w:hAnsi="Calibri" w:cs="Calibri"/>
          <w:bCs/>
          <w:sz w:val="24"/>
          <w:szCs w:val="24"/>
        </w:rPr>
        <w:t xml:space="preserve"> </w:t>
      </w:r>
      <w:r w:rsidRPr="00C0236D">
        <w:rPr>
          <w:rFonts w:ascii="Calibri" w:hAnsi="Calibri" w:cs="Calibri"/>
          <w:bCs/>
          <w:noProof/>
          <w:sz w:val="24"/>
          <w:szCs w:val="24"/>
        </w:rPr>
        <w:t>into</w:t>
      </w:r>
      <w:r w:rsidRPr="00C0236D">
        <w:rPr>
          <w:rFonts w:ascii="Calibri" w:hAnsi="Calibri" w:cs="Calibri"/>
          <w:bCs/>
          <w:sz w:val="24"/>
          <w:szCs w:val="24"/>
        </w:rPr>
        <w:t xml:space="preserve"> the top of the </w:t>
      </w:r>
      <w:r w:rsidR="00084065">
        <w:rPr>
          <w:rFonts w:ascii="Calibri" w:hAnsi="Calibri" w:cs="Calibri"/>
          <w:bCs/>
          <w:sz w:val="24"/>
          <w:szCs w:val="24"/>
        </w:rPr>
        <w:t>t</w:t>
      </w:r>
      <w:r w:rsidR="00D95EB4">
        <w:rPr>
          <w:rFonts w:ascii="Calibri" w:hAnsi="Calibri" w:cs="Calibri"/>
          <w:bCs/>
          <w:sz w:val="24"/>
          <w:szCs w:val="24"/>
        </w:rPr>
        <w:t>ower</w:t>
      </w:r>
      <w:r w:rsidRPr="00C0236D">
        <w:rPr>
          <w:rFonts w:ascii="Calibri" w:hAnsi="Calibri" w:cs="Calibri"/>
          <w:bCs/>
          <w:sz w:val="24"/>
          <w:szCs w:val="24"/>
        </w:rPr>
        <w:t xml:space="preserve"> inlet. </w:t>
      </w:r>
      <w:r w:rsidR="00C0236D" w:rsidRPr="00C0236D">
        <w:rPr>
          <w:rFonts w:ascii="Calibri" w:hAnsi="Calibri" w:cs="Calibri"/>
          <w:bCs/>
          <w:sz w:val="24"/>
          <w:szCs w:val="24"/>
        </w:rPr>
        <w:t>TRC</w:t>
      </w:r>
      <w:r w:rsidRPr="00C0236D">
        <w:rPr>
          <w:rFonts w:ascii="Calibri" w:hAnsi="Calibri" w:cs="Calibri"/>
          <w:bCs/>
          <w:sz w:val="24"/>
          <w:szCs w:val="24"/>
        </w:rPr>
        <w:t xml:space="preserve"> </w:t>
      </w:r>
      <w:r w:rsidR="00C0236D" w:rsidRPr="00C0236D">
        <w:rPr>
          <w:rFonts w:ascii="Calibri" w:hAnsi="Calibri" w:cs="Calibri"/>
          <w:bCs/>
          <w:sz w:val="24"/>
          <w:szCs w:val="24"/>
        </w:rPr>
        <w:t>has</w:t>
      </w:r>
      <w:r w:rsidRPr="00C0236D">
        <w:rPr>
          <w:rFonts w:ascii="Calibri" w:hAnsi="Calibri" w:cs="Calibri"/>
          <w:bCs/>
          <w:sz w:val="24"/>
          <w:szCs w:val="24"/>
        </w:rPr>
        <w:t xml:space="preserve"> six laboratory buildings </w:t>
      </w:r>
      <w:r w:rsidR="00C0236D" w:rsidRPr="00C0236D">
        <w:rPr>
          <w:rFonts w:ascii="Calibri" w:hAnsi="Calibri" w:cs="Calibri"/>
          <w:bCs/>
          <w:sz w:val="24"/>
          <w:szCs w:val="24"/>
        </w:rPr>
        <w:t>and some</w:t>
      </w:r>
      <w:r w:rsidRPr="00C0236D">
        <w:rPr>
          <w:rFonts w:ascii="Calibri" w:hAnsi="Calibri" w:cs="Calibri"/>
          <w:bCs/>
          <w:sz w:val="24"/>
          <w:szCs w:val="24"/>
        </w:rPr>
        <w:t xml:space="preserve"> administrative spaces</w:t>
      </w:r>
      <w:r w:rsidR="00C0236D">
        <w:rPr>
          <w:rFonts w:ascii="Calibri" w:hAnsi="Calibri" w:cs="Calibri"/>
          <w:bCs/>
          <w:sz w:val="24"/>
          <w:szCs w:val="24"/>
        </w:rPr>
        <w:t>.</w:t>
      </w:r>
      <w:r w:rsidRPr="00A2411A">
        <w:rPr>
          <w:rFonts w:ascii="Calibri" w:hAnsi="Calibri" w:cs="Calibri"/>
          <w:bCs/>
          <w:color w:val="FF0000"/>
          <w:sz w:val="24"/>
          <w:szCs w:val="24"/>
        </w:rPr>
        <w:t xml:space="preserve"> </w:t>
      </w:r>
      <w:r w:rsidRPr="00C0236D">
        <w:rPr>
          <w:rFonts w:ascii="Calibri" w:hAnsi="Calibri" w:cs="Calibri"/>
          <w:bCs/>
          <w:sz w:val="24"/>
          <w:szCs w:val="24"/>
        </w:rPr>
        <w:t xml:space="preserve">In each building, the PDEC system is </w:t>
      </w:r>
      <w:r w:rsidR="00C0236D" w:rsidRPr="00C0236D">
        <w:rPr>
          <w:rFonts w:ascii="Calibri" w:hAnsi="Calibri" w:cs="Calibri"/>
          <w:bCs/>
          <w:sz w:val="24"/>
          <w:szCs w:val="24"/>
        </w:rPr>
        <w:t>positioned</w:t>
      </w:r>
      <w:r w:rsidRPr="00C0236D">
        <w:rPr>
          <w:rFonts w:ascii="Calibri" w:hAnsi="Calibri" w:cs="Calibri"/>
          <w:bCs/>
          <w:sz w:val="24"/>
          <w:szCs w:val="24"/>
        </w:rPr>
        <w:t xml:space="preserve"> above a central atrium </w:t>
      </w:r>
      <w:r w:rsidR="00C0236D" w:rsidRPr="00C0236D">
        <w:rPr>
          <w:rFonts w:ascii="Calibri" w:hAnsi="Calibri" w:cs="Calibri"/>
          <w:bCs/>
          <w:sz w:val="24"/>
          <w:szCs w:val="24"/>
        </w:rPr>
        <w:t>that separates</w:t>
      </w:r>
      <w:r w:rsidRPr="00C0236D">
        <w:rPr>
          <w:rFonts w:ascii="Calibri" w:hAnsi="Calibri" w:cs="Calibri"/>
          <w:bCs/>
          <w:sz w:val="24"/>
          <w:szCs w:val="24"/>
        </w:rPr>
        <w:t xml:space="preserve"> the offices from the laboratories. On the </w:t>
      </w:r>
      <w:r w:rsidR="00C0236D" w:rsidRPr="00C0236D">
        <w:rPr>
          <w:rFonts w:ascii="Calibri" w:hAnsi="Calibri" w:cs="Calibri"/>
          <w:bCs/>
          <w:sz w:val="24"/>
          <w:szCs w:val="24"/>
        </w:rPr>
        <w:t>major axis</w:t>
      </w:r>
      <w:r w:rsidRPr="00C0236D">
        <w:rPr>
          <w:rFonts w:ascii="Calibri" w:hAnsi="Calibri" w:cs="Calibri"/>
          <w:bCs/>
          <w:sz w:val="24"/>
          <w:szCs w:val="24"/>
        </w:rPr>
        <w:t xml:space="preserve"> of each building, shafts are built to </w:t>
      </w:r>
      <w:r w:rsidRPr="00C0236D">
        <w:rPr>
          <w:rFonts w:ascii="Calibri" w:hAnsi="Calibri" w:cs="Calibri"/>
          <w:bCs/>
          <w:noProof/>
          <w:sz w:val="24"/>
          <w:szCs w:val="24"/>
        </w:rPr>
        <w:t>maximi</w:t>
      </w:r>
      <w:r w:rsidR="00CD6DC7" w:rsidRPr="00C0236D">
        <w:rPr>
          <w:rFonts w:ascii="Calibri" w:hAnsi="Calibri" w:cs="Calibri"/>
          <w:bCs/>
          <w:noProof/>
          <w:sz w:val="24"/>
          <w:szCs w:val="24"/>
        </w:rPr>
        <w:t>s</w:t>
      </w:r>
      <w:r w:rsidRPr="00C0236D">
        <w:rPr>
          <w:rFonts w:ascii="Calibri" w:hAnsi="Calibri" w:cs="Calibri"/>
          <w:bCs/>
          <w:noProof/>
          <w:sz w:val="24"/>
          <w:szCs w:val="24"/>
        </w:rPr>
        <w:t>e</w:t>
      </w:r>
      <w:r w:rsidRPr="00C0236D">
        <w:rPr>
          <w:rFonts w:ascii="Calibri" w:hAnsi="Calibri" w:cs="Calibri"/>
          <w:bCs/>
          <w:sz w:val="24"/>
          <w:szCs w:val="24"/>
        </w:rPr>
        <w:t xml:space="preserve"> air circulation and exhaust the warm air out of the building. When the outside temperature reaches its maximum, the PDEC drops the interior temperature </w:t>
      </w:r>
      <w:r w:rsidR="00C0236D" w:rsidRPr="00C0236D">
        <w:rPr>
          <w:rFonts w:ascii="Calibri" w:hAnsi="Calibri" w:cs="Calibri"/>
          <w:bCs/>
          <w:sz w:val="24"/>
          <w:szCs w:val="24"/>
        </w:rPr>
        <w:t xml:space="preserve">by </w:t>
      </w:r>
      <w:r w:rsidRPr="00C0236D">
        <w:rPr>
          <w:rFonts w:ascii="Calibri" w:hAnsi="Calibri" w:cs="Calibri"/>
          <w:bCs/>
          <w:sz w:val="24"/>
          <w:szCs w:val="24"/>
        </w:rPr>
        <w:t xml:space="preserve">between 10 </w:t>
      </w:r>
      <w:r w:rsidR="00C0236D" w:rsidRPr="00C0236D">
        <w:rPr>
          <w:rFonts w:ascii="Calibri" w:hAnsi="Calibri" w:cs="Calibri"/>
          <w:bCs/>
          <w:sz w:val="24"/>
          <w:szCs w:val="24"/>
        </w:rPr>
        <w:t>and</w:t>
      </w:r>
      <w:r w:rsidRPr="00C0236D">
        <w:rPr>
          <w:rFonts w:ascii="Calibri" w:hAnsi="Calibri" w:cs="Calibri"/>
          <w:bCs/>
          <w:sz w:val="24"/>
          <w:szCs w:val="24"/>
        </w:rPr>
        <w:t xml:space="preserve"> 15°C. The system has achieved 64% energy savings in cooling demand when compared to a conventional air conditioning system</w:t>
      </w:r>
      <w:r w:rsidR="00860E79" w:rsidRPr="00C0236D">
        <w:rPr>
          <w:rFonts w:ascii="Calibri" w:hAnsi="Calibri" w:cs="Calibri"/>
          <w:bCs/>
          <w:sz w:val="24"/>
          <w:szCs w:val="24"/>
        </w:rPr>
        <w:t xml:space="preserve"> </w:t>
      </w:r>
      <w:r w:rsidR="00860E79" w:rsidRPr="00C0236D">
        <w:rPr>
          <w:rFonts w:ascii="Calibri" w:hAnsi="Calibri" w:cs="Calibri"/>
          <w:bCs/>
          <w:sz w:val="24"/>
          <w:szCs w:val="24"/>
        </w:rPr>
        <w:fldChar w:fldCharType="begin" w:fldLock="1"/>
      </w:r>
      <w:r w:rsidR="00860E79" w:rsidRPr="00C0236D">
        <w:rPr>
          <w:rFonts w:ascii="Calibri" w:hAnsi="Calibri" w:cs="Calibri"/>
          <w:bCs/>
          <w:sz w:val="24"/>
          <w:szCs w:val="24"/>
        </w:rPr>
        <w:instrText>ADDIN CSL_CITATION { "citationItems" : [ { "id" : "ITEM-1", "itemData" : { "author" : [ { "dropping-particle" : "", "family" : "Ford", "given" : "Brian", "non-dropping-particle" : "", "parse-names" : false, "suffix" : "" }, { "dropping-particle" : "", "family" : "Ford", "given" : "Brian", "non-dropping-particle" : "", "parse-names" : false, "suffix" : "" }, { "dropping-particle" : "", "family" : "Street", "given" : "Middlesex", "non-dropping-particle" : "", "parse-names" : false, "suffix" : "" }, { "dropping-particle" : "", "family" : "Uk", "given" : "London E I", "non-dropping-particle" : "", "parse-names" : false, "suffix" : "" } ], "id" : "ITEM-1", "issued" : { "date-parts" : [ [ "1998" ] ] }, "page" : "177-182", "title" : "RENEWABLE ENERGY The Torrent Research Centre , Ahmedabad , India", "type" : "article-journal", "volume" : "15" }, "uris" : [ "http://www.mendeley.com/documents/?uuid=32de4d01-967d-4707-bad9-ee17a9ca17ea" ] } ], "mendeley" : { "formattedCitation" : "(Ford et al., 1998)", "plainTextFormattedCitation" : "(Ford et al., 1998)", "previouslyFormattedCitation" : "(Ford et al., 1998)" }, "properties" : {  }, "schema" : "https://github.com/citation-style-language/schema/raw/master/csl-citation.json" }</w:instrText>
      </w:r>
      <w:r w:rsidR="00860E79" w:rsidRPr="00C0236D">
        <w:rPr>
          <w:rFonts w:ascii="Calibri" w:hAnsi="Calibri" w:cs="Calibri"/>
          <w:bCs/>
          <w:sz w:val="24"/>
          <w:szCs w:val="24"/>
        </w:rPr>
        <w:fldChar w:fldCharType="separate"/>
      </w:r>
      <w:r w:rsidR="00860E79" w:rsidRPr="00C0236D">
        <w:rPr>
          <w:rFonts w:ascii="Calibri" w:hAnsi="Calibri" w:cs="Calibri"/>
          <w:bCs/>
          <w:noProof/>
          <w:sz w:val="24"/>
          <w:szCs w:val="24"/>
        </w:rPr>
        <w:t>(Ford et al., 1998)</w:t>
      </w:r>
      <w:r w:rsidR="00860E79" w:rsidRPr="00C0236D">
        <w:rPr>
          <w:rFonts w:ascii="Calibri" w:hAnsi="Calibri" w:cs="Calibri"/>
          <w:bCs/>
          <w:sz w:val="24"/>
          <w:szCs w:val="24"/>
        </w:rPr>
        <w:fldChar w:fldCharType="end"/>
      </w:r>
      <w:r w:rsidRPr="00C0236D">
        <w:rPr>
          <w:rFonts w:ascii="Calibri" w:hAnsi="Calibri" w:cs="Calibri"/>
          <w:bCs/>
          <w:sz w:val="24"/>
          <w:szCs w:val="24"/>
        </w:rPr>
        <w:t>.</w:t>
      </w:r>
    </w:p>
    <w:p w14:paraId="71FBE5D5" w14:textId="77777777" w:rsidR="00A2411A" w:rsidRPr="0044045E" w:rsidRDefault="00C0236D" w:rsidP="00A2411A">
      <w:pPr>
        <w:pStyle w:val="Heading1"/>
        <w:numPr>
          <w:ilvl w:val="0"/>
          <w:numId w:val="2"/>
        </w:numPr>
      </w:pPr>
      <w:bookmarkStart w:id="4" w:name="_Toc527376539"/>
      <w:r>
        <w:t xml:space="preserve">Case study of </w:t>
      </w:r>
      <w:r w:rsidRPr="00C0236D">
        <w:t>Dar Al-Rahmaniah library</w:t>
      </w:r>
      <w:r>
        <w:t xml:space="preserve">: </w:t>
      </w:r>
      <w:r w:rsidR="00A2411A" w:rsidRPr="0044045E">
        <w:t>Location and Climate</w:t>
      </w:r>
      <w:bookmarkEnd w:id="4"/>
    </w:p>
    <w:p w14:paraId="67AD0E45" w14:textId="7563E646" w:rsidR="00482DEC" w:rsidRPr="00400C75" w:rsidRDefault="00400C75" w:rsidP="00511408">
      <w:pPr>
        <w:rPr>
          <w:rFonts w:asciiTheme="majorHAnsi" w:hAnsiTheme="majorHAnsi" w:cstheme="majorBidi"/>
          <w:bCs/>
          <w:iCs/>
        </w:rPr>
      </w:pPr>
      <w:r>
        <w:rPr>
          <w:rFonts w:asciiTheme="majorHAnsi" w:hAnsiTheme="majorHAnsi" w:cstheme="majorBidi"/>
          <w:color w:val="000000" w:themeColor="text1"/>
        </w:rPr>
        <w:t xml:space="preserve">The PDEC building chosen in this study was the </w:t>
      </w:r>
      <w:r w:rsidR="00A2411A" w:rsidRPr="004D49A2">
        <w:rPr>
          <w:rFonts w:asciiTheme="majorHAnsi" w:hAnsiTheme="majorHAnsi" w:cstheme="majorBidi"/>
          <w:color w:val="000000" w:themeColor="text1"/>
        </w:rPr>
        <w:t>Dar Al-Rahmaniah library</w:t>
      </w:r>
      <w:r>
        <w:rPr>
          <w:rFonts w:asciiTheme="majorHAnsi" w:hAnsiTheme="majorHAnsi" w:cstheme="majorBidi"/>
          <w:color w:val="000000" w:themeColor="text1"/>
        </w:rPr>
        <w:t xml:space="preserve">, </w:t>
      </w:r>
      <w:r w:rsidR="0099440F">
        <w:rPr>
          <w:rFonts w:asciiTheme="majorHAnsi" w:hAnsiTheme="majorHAnsi" w:cstheme="majorBidi"/>
          <w:color w:val="000000" w:themeColor="text1"/>
        </w:rPr>
        <w:t xml:space="preserve">which has two PDEC </w:t>
      </w:r>
      <w:r w:rsidR="00084065">
        <w:rPr>
          <w:rFonts w:asciiTheme="majorHAnsi" w:hAnsiTheme="majorHAnsi" w:cstheme="majorBidi"/>
          <w:color w:val="000000" w:themeColor="text1"/>
        </w:rPr>
        <w:t>t</w:t>
      </w:r>
      <w:r w:rsidR="00D95EB4">
        <w:rPr>
          <w:rFonts w:asciiTheme="majorHAnsi" w:hAnsiTheme="majorHAnsi" w:cstheme="majorBidi"/>
          <w:color w:val="000000" w:themeColor="text1"/>
        </w:rPr>
        <w:t>ower</w:t>
      </w:r>
      <w:r w:rsidR="0099440F">
        <w:rPr>
          <w:rFonts w:asciiTheme="majorHAnsi" w:hAnsiTheme="majorHAnsi" w:cstheme="majorBidi"/>
          <w:color w:val="000000" w:themeColor="text1"/>
        </w:rPr>
        <w:t xml:space="preserve">s. </w:t>
      </w:r>
      <w:r w:rsidR="004C796A">
        <w:rPr>
          <w:rFonts w:asciiTheme="majorHAnsi" w:hAnsiTheme="majorHAnsi" w:cstheme="majorBidi"/>
          <w:color w:val="000000" w:themeColor="text1"/>
        </w:rPr>
        <w:t xml:space="preserve">The PDEC towers use the wetted pads approach to cooling. </w:t>
      </w:r>
      <w:r w:rsidR="0099440F">
        <w:rPr>
          <w:rFonts w:asciiTheme="majorHAnsi" w:hAnsiTheme="majorHAnsi" w:cstheme="majorBidi"/>
          <w:color w:val="000000" w:themeColor="text1"/>
        </w:rPr>
        <w:t xml:space="preserve">The library </w:t>
      </w:r>
      <w:r w:rsidR="00A2411A" w:rsidRPr="00CD6DC7">
        <w:rPr>
          <w:rFonts w:asciiTheme="majorHAnsi" w:hAnsiTheme="majorHAnsi" w:cstheme="majorBidi"/>
          <w:noProof/>
          <w:color w:val="000000" w:themeColor="text1"/>
        </w:rPr>
        <w:t>is situated</w:t>
      </w:r>
      <w:r w:rsidR="00A2411A" w:rsidRPr="004D49A2">
        <w:rPr>
          <w:rFonts w:asciiTheme="majorHAnsi" w:hAnsiTheme="majorHAnsi" w:cstheme="majorBidi"/>
          <w:color w:val="000000" w:themeColor="text1"/>
        </w:rPr>
        <w:t xml:space="preserve"> in Alghat city, </w:t>
      </w:r>
      <w:r w:rsidR="00A2411A" w:rsidRPr="004D49A2">
        <w:rPr>
          <w:rFonts w:asciiTheme="majorHAnsi" w:hAnsiTheme="majorHAnsi" w:cstheme="majorBidi"/>
          <w:bCs/>
          <w:color w:val="000000" w:themeColor="text1"/>
        </w:rPr>
        <w:t>latitude 26.03</w:t>
      </w:r>
      <w:r w:rsidR="00A2411A" w:rsidRPr="004D49A2">
        <w:rPr>
          <w:rFonts w:asciiTheme="majorHAnsi" w:hAnsiTheme="majorHAnsi" w:cstheme="majorBidi"/>
          <w:bCs/>
          <w:iCs/>
          <w:color w:val="000000" w:themeColor="text1"/>
        </w:rPr>
        <w:t>°</w:t>
      </w:r>
      <w:r>
        <w:rPr>
          <w:rFonts w:asciiTheme="majorHAnsi" w:hAnsiTheme="majorHAnsi" w:cstheme="majorBidi"/>
          <w:bCs/>
          <w:iCs/>
          <w:color w:val="000000" w:themeColor="text1"/>
        </w:rPr>
        <w:t>N</w:t>
      </w:r>
      <w:r w:rsidR="00A2411A" w:rsidRPr="004D49A2">
        <w:rPr>
          <w:rFonts w:asciiTheme="majorHAnsi" w:hAnsiTheme="majorHAnsi" w:cstheme="majorBidi"/>
          <w:bCs/>
          <w:iCs/>
          <w:color w:val="000000" w:themeColor="text1"/>
        </w:rPr>
        <w:t>, in the central region of Saudi Arabia</w:t>
      </w:r>
      <w:r w:rsidR="0099440F">
        <w:rPr>
          <w:rFonts w:asciiTheme="majorHAnsi" w:hAnsiTheme="majorHAnsi" w:cstheme="majorBidi"/>
          <w:color w:val="000000" w:themeColor="text1"/>
        </w:rPr>
        <w:t>.</w:t>
      </w:r>
      <w:r w:rsidR="00A2411A" w:rsidRPr="004D49A2">
        <w:rPr>
          <w:rFonts w:asciiTheme="majorHAnsi" w:hAnsiTheme="majorHAnsi" w:cstheme="majorBidi"/>
          <w:color w:val="000000" w:themeColor="text1"/>
        </w:rPr>
        <w:t xml:space="preserve"> </w:t>
      </w:r>
      <w:r w:rsidR="00A2411A" w:rsidRPr="00CD6DC7">
        <w:rPr>
          <w:rFonts w:asciiTheme="majorHAnsi" w:hAnsiTheme="majorHAnsi" w:cstheme="majorBidi"/>
          <w:noProof/>
          <w:color w:val="000000" w:themeColor="text1"/>
        </w:rPr>
        <w:t>The city is in the north-western part of</w:t>
      </w:r>
      <w:r w:rsidR="00A2411A" w:rsidRPr="004D49A2">
        <w:rPr>
          <w:rFonts w:asciiTheme="majorHAnsi" w:hAnsiTheme="majorHAnsi" w:cstheme="majorBidi"/>
          <w:color w:val="000000" w:themeColor="text1"/>
        </w:rPr>
        <w:t xml:space="preserve"> Riyadh province. </w:t>
      </w:r>
      <w:r w:rsidR="00A2411A" w:rsidRPr="00400C75">
        <w:rPr>
          <w:rFonts w:asciiTheme="majorHAnsi" w:hAnsiTheme="majorHAnsi" w:cstheme="majorBidi"/>
          <w:bCs/>
        </w:rPr>
        <w:t xml:space="preserve">Its </w:t>
      </w:r>
      <w:r w:rsidR="00A2411A" w:rsidRPr="00400C75">
        <w:rPr>
          <w:rFonts w:asciiTheme="majorHAnsi" w:hAnsiTheme="majorHAnsi" w:cstheme="majorBidi"/>
          <w:bCs/>
          <w:iCs/>
        </w:rPr>
        <w:t xml:space="preserve">climate </w:t>
      </w:r>
      <w:r w:rsidR="00A2411A" w:rsidRPr="00400C75">
        <w:rPr>
          <w:rFonts w:asciiTheme="majorHAnsi" w:hAnsiTheme="majorHAnsi" w:cstheme="majorBidi"/>
          <w:bCs/>
          <w:iCs/>
          <w:noProof/>
        </w:rPr>
        <w:t>is characterised</w:t>
      </w:r>
      <w:r w:rsidR="00A2411A" w:rsidRPr="00400C75">
        <w:rPr>
          <w:rFonts w:asciiTheme="majorHAnsi" w:hAnsiTheme="majorHAnsi" w:cstheme="majorBidi"/>
          <w:bCs/>
          <w:iCs/>
        </w:rPr>
        <w:t xml:space="preserve"> as hot and arid, with external </w:t>
      </w:r>
      <w:bookmarkStart w:id="5" w:name="_Hlk515569744"/>
      <w:r w:rsidR="00A2411A" w:rsidRPr="00400C75">
        <w:rPr>
          <w:rFonts w:asciiTheme="majorHAnsi" w:hAnsiTheme="majorHAnsi" w:cstheme="majorBidi"/>
          <w:bCs/>
          <w:iCs/>
        </w:rPr>
        <w:t xml:space="preserve">dry bulb temperatures </w:t>
      </w:r>
      <w:bookmarkEnd w:id="5"/>
      <w:r w:rsidR="00A2411A" w:rsidRPr="00400C75">
        <w:rPr>
          <w:rFonts w:asciiTheme="majorHAnsi" w:hAnsiTheme="majorHAnsi" w:cstheme="majorBidi"/>
          <w:bCs/>
          <w:iCs/>
        </w:rPr>
        <w:t>(DBT) in summer reac</w:t>
      </w:r>
      <w:r w:rsidR="00511408" w:rsidRPr="00400C75">
        <w:rPr>
          <w:rFonts w:asciiTheme="majorHAnsi" w:hAnsiTheme="majorHAnsi" w:cstheme="majorBidi"/>
          <w:bCs/>
          <w:iCs/>
        </w:rPr>
        <w:t xml:space="preserve">hing 45°C. </w:t>
      </w:r>
      <w:r w:rsidR="00A2411A" w:rsidRPr="00400C75">
        <w:rPr>
          <w:rFonts w:asciiTheme="majorHAnsi" w:hAnsiTheme="majorHAnsi" w:cstheme="majorBidi"/>
          <w:bCs/>
          <w:iCs/>
        </w:rPr>
        <w:t xml:space="preserve">The </w:t>
      </w:r>
      <w:r w:rsidRPr="00400C75">
        <w:rPr>
          <w:rFonts w:asciiTheme="majorHAnsi" w:hAnsiTheme="majorHAnsi" w:cstheme="majorBidi"/>
          <w:bCs/>
          <w:iCs/>
        </w:rPr>
        <w:t xml:space="preserve">annual </w:t>
      </w:r>
      <w:r w:rsidR="00A2411A" w:rsidRPr="00400C75">
        <w:rPr>
          <w:rFonts w:asciiTheme="majorHAnsi" w:hAnsiTheme="majorHAnsi" w:cstheme="majorBidi"/>
          <w:bCs/>
          <w:iCs/>
        </w:rPr>
        <w:t>average DBT and wet bulb temperatures (WBT) are 36.5°C and 18.8°C, respectively</w:t>
      </w:r>
      <w:r>
        <w:rPr>
          <w:rFonts w:asciiTheme="majorHAnsi" w:hAnsiTheme="majorHAnsi" w:cstheme="majorBidi"/>
          <w:bCs/>
          <w:iCs/>
        </w:rPr>
        <w:t>. The library was monitored for over 70 days during the summer of 2018.</w:t>
      </w:r>
      <w:r w:rsidR="00A2411A" w:rsidRPr="00400C75">
        <w:rPr>
          <w:rFonts w:asciiTheme="majorHAnsi" w:hAnsiTheme="majorHAnsi" w:cstheme="majorBidi"/>
          <w:bCs/>
          <w:iCs/>
        </w:rPr>
        <w:t xml:space="preserve"> The daytime relative humidity </w:t>
      </w:r>
      <w:r>
        <w:rPr>
          <w:rFonts w:asciiTheme="majorHAnsi" w:hAnsiTheme="majorHAnsi" w:cstheme="majorBidi"/>
          <w:bCs/>
          <w:iCs/>
        </w:rPr>
        <w:t>wa</w:t>
      </w:r>
      <w:r w:rsidR="00A2411A" w:rsidRPr="00400C75">
        <w:rPr>
          <w:rFonts w:asciiTheme="majorHAnsi" w:hAnsiTheme="majorHAnsi" w:cstheme="majorBidi"/>
          <w:bCs/>
          <w:iCs/>
        </w:rPr>
        <w:t xml:space="preserve">s </w:t>
      </w:r>
      <w:r>
        <w:rPr>
          <w:rFonts w:asciiTheme="majorHAnsi" w:hAnsiTheme="majorHAnsi" w:cstheme="majorBidi"/>
          <w:bCs/>
          <w:iCs/>
        </w:rPr>
        <w:t xml:space="preserve">typically </w:t>
      </w:r>
      <w:r w:rsidR="00A2411A" w:rsidRPr="00400C75">
        <w:rPr>
          <w:rFonts w:asciiTheme="majorHAnsi" w:hAnsiTheme="majorHAnsi" w:cstheme="majorBidi"/>
          <w:bCs/>
          <w:iCs/>
        </w:rPr>
        <w:t>below 20% during the same period</w:t>
      </w:r>
      <w:r w:rsidRPr="00400C75">
        <w:rPr>
          <w:rFonts w:asciiTheme="majorHAnsi" w:hAnsiTheme="majorHAnsi" w:cstheme="majorBidi"/>
          <w:bCs/>
          <w:iCs/>
        </w:rPr>
        <w:t>, and t</w:t>
      </w:r>
      <w:r w:rsidR="00A2411A" w:rsidRPr="00400C75">
        <w:rPr>
          <w:rFonts w:asciiTheme="majorHAnsi" w:hAnsiTheme="majorHAnsi" w:cstheme="majorBidi"/>
          <w:bCs/>
          <w:iCs/>
        </w:rPr>
        <w:t>he prevailing wind directions during the summer season are north and north-west.</w:t>
      </w:r>
      <w:r>
        <w:rPr>
          <w:rFonts w:asciiTheme="majorHAnsi" w:hAnsiTheme="majorHAnsi" w:cstheme="majorBidi"/>
          <w:bCs/>
          <w:iCs/>
        </w:rPr>
        <w:t xml:space="preserve"> </w:t>
      </w:r>
      <w:r w:rsidR="00D95EB4">
        <w:rPr>
          <w:rFonts w:asciiTheme="majorHAnsi" w:hAnsiTheme="majorHAnsi" w:cstheme="majorBidi"/>
          <w:bCs/>
          <w:iCs/>
        </w:rPr>
        <w:t>Figure</w:t>
      </w:r>
      <w:r>
        <w:rPr>
          <w:rFonts w:asciiTheme="majorHAnsi" w:hAnsiTheme="majorHAnsi" w:cstheme="majorBidi"/>
          <w:bCs/>
          <w:iCs/>
        </w:rPr>
        <w:t xml:space="preserve"> </w:t>
      </w:r>
      <w:r w:rsidR="00FD0E07">
        <w:rPr>
          <w:rFonts w:asciiTheme="majorHAnsi" w:hAnsiTheme="majorHAnsi" w:cstheme="majorBidi"/>
          <w:bCs/>
          <w:iCs/>
        </w:rPr>
        <w:t>1</w:t>
      </w:r>
      <w:r>
        <w:rPr>
          <w:rFonts w:asciiTheme="majorHAnsi" w:hAnsiTheme="majorHAnsi" w:cstheme="majorBidi"/>
          <w:bCs/>
          <w:iCs/>
        </w:rPr>
        <w:t xml:space="preserve"> shows the library and its two PDEC </w:t>
      </w:r>
      <w:r w:rsidR="00084065">
        <w:rPr>
          <w:rFonts w:asciiTheme="majorHAnsi" w:hAnsiTheme="majorHAnsi" w:cstheme="majorBidi"/>
          <w:bCs/>
          <w:iCs/>
        </w:rPr>
        <w:t>t</w:t>
      </w:r>
      <w:r w:rsidR="00D95EB4">
        <w:rPr>
          <w:rFonts w:asciiTheme="majorHAnsi" w:hAnsiTheme="majorHAnsi" w:cstheme="majorBidi"/>
          <w:bCs/>
          <w:iCs/>
        </w:rPr>
        <w:t>ower</w:t>
      </w:r>
      <w:r>
        <w:rPr>
          <w:rFonts w:asciiTheme="majorHAnsi" w:hAnsiTheme="majorHAnsi" w:cstheme="majorBidi"/>
          <w:bCs/>
          <w:iCs/>
        </w:rPr>
        <w:t>s.</w:t>
      </w:r>
    </w:p>
    <w:p w14:paraId="75094A80" w14:textId="64EC9620" w:rsidR="003A3449" w:rsidRDefault="00FD0E07" w:rsidP="00133C19">
      <w:pPr>
        <w:rPr>
          <w:rFonts w:asciiTheme="majorHAnsi" w:hAnsiTheme="majorHAnsi"/>
        </w:rPr>
      </w:pPr>
      <w:r>
        <w:rPr>
          <w:rFonts w:asciiTheme="majorHAnsi" w:hAnsiTheme="majorHAnsi"/>
        </w:rPr>
        <w:lastRenderedPageBreak/>
        <w:t xml:space="preserve">          </w:t>
      </w:r>
      <w:r w:rsidRPr="0044045E">
        <w:rPr>
          <w:rFonts w:asciiTheme="majorBidi" w:hAnsiTheme="majorBidi" w:cstheme="majorBidi"/>
          <w:noProof/>
        </w:rPr>
        <w:drawing>
          <wp:inline distT="0" distB="0" distL="0" distR="0" wp14:anchorId="2B5CFB15" wp14:editId="652264C8">
            <wp:extent cx="5202621" cy="2331877"/>
            <wp:effectExtent l="0" t="0" r="0" b="0"/>
            <wp:docPr id="662" name="Picture 662" descr="M:\PhD Studies\Field trip\Data loggers readings\Photos\Alrahmaniah Library\20180830_1832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PhD Studies\Field trip\Data loggers readings\Photos\Alrahmaniah Library\20180830_183211.jpg"/>
                    <pic:cNvPicPr>
                      <a:picLocks noChangeAspect="1" noChangeArrowheads="1"/>
                    </pic:cNvPicPr>
                  </pic:nvPicPr>
                  <pic:blipFill>
                    <a:blip r:embed="rId9" cstate="email">
                      <a:extLst>
                        <a:ext uri="{28A0092B-C50C-407E-A947-70E740481C1C}">
                          <a14:useLocalDpi xmlns:a14="http://schemas.microsoft.com/office/drawing/2010/main"/>
                        </a:ext>
                      </a:extLst>
                    </a:blip>
                    <a:srcRect/>
                    <a:stretch>
                      <a:fillRect/>
                    </a:stretch>
                  </pic:blipFill>
                  <pic:spPr bwMode="auto">
                    <a:xfrm>
                      <a:off x="0" y="0"/>
                      <a:ext cx="5250965" cy="2353545"/>
                    </a:xfrm>
                    <a:prstGeom prst="rect">
                      <a:avLst/>
                    </a:prstGeom>
                    <a:noFill/>
                    <a:ln>
                      <a:noFill/>
                    </a:ln>
                  </pic:spPr>
                </pic:pic>
              </a:graphicData>
            </a:graphic>
          </wp:inline>
        </w:drawing>
      </w:r>
      <w:bookmarkStart w:id="6" w:name="_Toc527376540"/>
    </w:p>
    <w:p w14:paraId="0C41E746" w14:textId="11522CD2" w:rsidR="00FD0E07" w:rsidRDefault="00FD0E07" w:rsidP="00FD0E07">
      <w:pPr>
        <w:pStyle w:val="Caption"/>
        <w:jc w:val="center"/>
        <w:rPr>
          <w:rFonts w:asciiTheme="majorHAnsi" w:hAnsiTheme="majorHAnsi" w:cstheme="majorHAnsi"/>
          <w:i w:val="0"/>
          <w:color w:val="000000" w:themeColor="text1"/>
          <w:sz w:val="20"/>
          <w:szCs w:val="20"/>
        </w:rPr>
      </w:pPr>
      <w:r w:rsidRPr="005E01FA">
        <w:rPr>
          <w:rFonts w:asciiTheme="majorHAnsi" w:hAnsiTheme="majorHAnsi" w:cstheme="majorHAnsi"/>
          <w:i w:val="0"/>
          <w:color w:val="000000" w:themeColor="text1"/>
          <w:sz w:val="20"/>
          <w:szCs w:val="20"/>
        </w:rPr>
        <w:t>Figure</w:t>
      </w:r>
      <w:r>
        <w:rPr>
          <w:rFonts w:asciiTheme="majorHAnsi" w:hAnsiTheme="majorHAnsi" w:cstheme="majorHAnsi"/>
          <w:i w:val="0"/>
          <w:color w:val="000000" w:themeColor="text1"/>
          <w:sz w:val="20"/>
          <w:szCs w:val="20"/>
        </w:rPr>
        <w:t xml:space="preserve"> 1</w:t>
      </w:r>
      <w:r w:rsidRPr="005E01FA">
        <w:rPr>
          <w:rFonts w:asciiTheme="majorHAnsi" w:hAnsiTheme="majorHAnsi" w:cstheme="majorHAnsi"/>
          <w:i w:val="0"/>
          <w:color w:val="000000" w:themeColor="text1"/>
          <w:sz w:val="20"/>
          <w:szCs w:val="20"/>
        </w:rPr>
        <w:t xml:space="preserve">: </w:t>
      </w:r>
      <w:r>
        <w:rPr>
          <w:rFonts w:asciiTheme="majorHAnsi" w:hAnsiTheme="majorHAnsi" w:cstheme="majorHAnsi"/>
          <w:i w:val="0"/>
          <w:color w:val="000000" w:themeColor="text1"/>
          <w:sz w:val="20"/>
          <w:szCs w:val="20"/>
        </w:rPr>
        <w:t>The</w:t>
      </w:r>
      <w:r w:rsidRPr="005E01FA">
        <w:rPr>
          <w:rFonts w:asciiTheme="majorHAnsi" w:hAnsiTheme="majorHAnsi" w:cstheme="majorHAnsi"/>
          <w:i w:val="0"/>
          <w:color w:val="000000" w:themeColor="text1"/>
          <w:sz w:val="20"/>
          <w:szCs w:val="20"/>
        </w:rPr>
        <w:t xml:space="preserve"> main entrance of </w:t>
      </w:r>
      <w:r w:rsidRPr="00400C75">
        <w:rPr>
          <w:rFonts w:asciiTheme="majorHAnsi" w:hAnsiTheme="majorHAnsi" w:cstheme="majorHAnsi"/>
          <w:i w:val="0"/>
          <w:color w:val="000000" w:themeColor="text1"/>
          <w:sz w:val="20"/>
          <w:szCs w:val="20"/>
        </w:rPr>
        <w:t xml:space="preserve">Dar Al-Rahmaniah library </w:t>
      </w:r>
      <w:r w:rsidRPr="005E01FA">
        <w:rPr>
          <w:rFonts w:asciiTheme="majorHAnsi" w:hAnsiTheme="majorHAnsi" w:cstheme="majorHAnsi"/>
          <w:i w:val="0"/>
          <w:color w:val="000000" w:themeColor="text1"/>
          <w:sz w:val="20"/>
          <w:szCs w:val="20"/>
        </w:rPr>
        <w:t xml:space="preserve">and the two </w:t>
      </w:r>
      <w:r>
        <w:rPr>
          <w:rFonts w:asciiTheme="majorHAnsi" w:hAnsiTheme="majorHAnsi" w:cstheme="majorHAnsi"/>
          <w:i w:val="0"/>
          <w:color w:val="000000" w:themeColor="text1"/>
          <w:sz w:val="20"/>
          <w:szCs w:val="20"/>
        </w:rPr>
        <w:t>PDEC</w:t>
      </w:r>
      <w:r w:rsidRPr="005E01FA">
        <w:rPr>
          <w:rFonts w:asciiTheme="majorHAnsi" w:hAnsiTheme="majorHAnsi" w:cstheme="majorHAnsi"/>
          <w:i w:val="0"/>
          <w:color w:val="000000" w:themeColor="text1"/>
          <w:sz w:val="20"/>
          <w:szCs w:val="20"/>
        </w:rPr>
        <w:t xml:space="preserve"> towers</w:t>
      </w:r>
    </w:p>
    <w:p w14:paraId="1F5CCA6F" w14:textId="77777777" w:rsidR="00FD0E07" w:rsidRPr="005F308B" w:rsidRDefault="00FD0E07" w:rsidP="00FD0E07">
      <w:pPr>
        <w:pStyle w:val="Heading1"/>
        <w:numPr>
          <w:ilvl w:val="0"/>
          <w:numId w:val="2"/>
        </w:numPr>
        <w:spacing w:before="360"/>
        <w:ind w:left="357" w:hanging="357"/>
      </w:pPr>
      <w:r>
        <w:t>B</w:t>
      </w:r>
      <w:r w:rsidRPr="005F308B">
        <w:t>uilding Information</w:t>
      </w:r>
    </w:p>
    <w:p w14:paraId="6BF1BDB5" w14:textId="62A373D9" w:rsidR="0008196C" w:rsidRDefault="00FD0E07" w:rsidP="00FD0E07">
      <w:pPr>
        <w:rPr>
          <w:rFonts w:asciiTheme="majorHAnsi" w:hAnsiTheme="majorHAnsi" w:cstheme="majorBidi"/>
          <w:bCs/>
          <w:color w:val="000000" w:themeColor="text1"/>
        </w:rPr>
      </w:pPr>
      <w:r w:rsidRPr="004D49A2">
        <w:rPr>
          <w:rFonts w:asciiTheme="majorHAnsi" w:hAnsiTheme="majorHAnsi" w:cstheme="majorBidi"/>
          <w:bCs/>
          <w:color w:val="000000" w:themeColor="text1"/>
        </w:rPr>
        <w:t>It is apparent that the designer of the Library trie</w:t>
      </w:r>
      <w:r>
        <w:rPr>
          <w:rFonts w:asciiTheme="majorHAnsi" w:hAnsiTheme="majorHAnsi" w:cstheme="majorBidi"/>
          <w:bCs/>
          <w:color w:val="000000" w:themeColor="text1"/>
        </w:rPr>
        <w:t>d</w:t>
      </w:r>
      <w:r w:rsidRPr="004D49A2">
        <w:rPr>
          <w:rFonts w:asciiTheme="majorHAnsi" w:hAnsiTheme="majorHAnsi" w:cstheme="majorBidi"/>
          <w:bCs/>
          <w:color w:val="000000" w:themeColor="text1"/>
        </w:rPr>
        <w:t xml:space="preserve"> to reflect the surrounding environment in the building. The use of construction </w:t>
      </w:r>
      <w:r>
        <w:rPr>
          <w:rFonts w:asciiTheme="majorHAnsi" w:hAnsiTheme="majorHAnsi" w:cstheme="majorBidi"/>
          <w:bCs/>
          <w:color w:val="000000" w:themeColor="text1"/>
        </w:rPr>
        <w:t>elements</w:t>
      </w:r>
      <w:r w:rsidRPr="004D49A2">
        <w:rPr>
          <w:rFonts w:asciiTheme="majorHAnsi" w:hAnsiTheme="majorHAnsi" w:cstheme="majorBidi"/>
          <w:bCs/>
          <w:color w:val="000000" w:themeColor="text1"/>
        </w:rPr>
        <w:t xml:space="preserve"> from the same </w:t>
      </w:r>
      <w:r w:rsidRPr="00CD6DC7">
        <w:rPr>
          <w:rFonts w:asciiTheme="majorHAnsi" w:hAnsiTheme="majorHAnsi" w:cstheme="majorBidi"/>
          <w:bCs/>
          <w:noProof/>
          <w:color w:val="000000" w:themeColor="text1"/>
        </w:rPr>
        <w:t>environment</w:t>
      </w:r>
      <w:r>
        <w:rPr>
          <w:rFonts w:asciiTheme="majorHAnsi" w:hAnsiTheme="majorHAnsi" w:cstheme="majorBidi"/>
          <w:bCs/>
          <w:noProof/>
          <w:color w:val="000000" w:themeColor="text1"/>
        </w:rPr>
        <w:t>,</w:t>
      </w:r>
      <w:r w:rsidRPr="004D49A2">
        <w:rPr>
          <w:rFonts w:asciiTheme="majorHAnsi" w:hAnsiTheme="majorHAnsi" w:cstheme="majorBidi"/>
          <w:bCs/>
          <w:color w:val="000000" w:themeColor="text1"/>
        </w:rPr>
        <w:t xml:space="preserve"> such as straw bale walls covered with earthen plaster and wooden roof structure</w:t>
      </w:r>
      <w:r>
        <w:rPr>
          <w:rFonts w:asciiTheme="majorHAnsi" w:hAnsiTheme="majorHAnsi" w:cstheme="majorBidi"/>
          <w:bCs/>
          <w:color w:val="000000" w:themeColor="text1"/>
        </w:rPr>
        <w:t>,</w:t>
      </w:r>
      <w:r w:rsidRPr="004D49A2">
        <w:rPr>
          <w:rFonts w:asciiTheme="majorHAnsi" w:hAnsiTheme="majorHAnsi" w:cstheme="majorBidi"/>
          <w:bCs/>
          <w:color w:val="000000" w:themeColor="text1"/>
        </w:rPr>
        <w:t xml:space="preserve"> gives a </w:t>
      </w:r>
      <w:r w:rsidRPr="004D49A2">
        <w:rPr>
          <w:rFonts w:asciiTheme="majorHAnsi" w:hAnsiTheme="majorHAnsi" w:cstheme="majorBidi"/>
          <w:bCs/>
          <w:noProof/>
          <w:color w:val="000000" w:themeColor="text1"/>
        </w:rPr>
        <w:t>clear</w:t>
      </w:r>
      <w:r w:rsidRPr="004D49A2">
        <w:rPr>
          <w:rFonts w:asciiTheme="majorHAnsi" w:hAnsiTheme="majorHAnsi" w:cstheme="majorBidi"/>
          <w:bCs/>
          <w:color w:val="000000" w:themeColor="text1"/>
        </w:rPr>
        <w:t xml:space="preserve"> expression of how the building belongs to its land. The high thermal mass of the used material could provide a cooler internal temperature of the occupied spaces. </w:t>
      </w:r>
      <w:r w:rsidRPr="00CD6DC7">
        <w:rPr>
          <w:rFonts w:asciiTheme="majorHAnsi" w:hAnsiTheme="majorHAnsi" w:cstheme="majorBidi"/>
          <w:bCs/>
          <w:noProof/>
          <w:color w:val="000000" w:themeColor="text1"/>
        </w:rPr>
        <w:t xml:space="preserve">The main entrance is located on the </w:t>
      </w:r>
      <w:r>
        <w:rPr>
          <w:rFonts w:asciiTheme="majorHAnsi" w:hAnsiTheme="majorHAnsi" w:cstheme="majorBidi"/>
          <w:bCs/>
          <w:noProof/>
          <w:color w:val="000000" w:themeColor="text1"/>
        </w:rPr>
        <w:t>n</w:t>
      </w:r>
      <w:r w:rsidRPr="00CD6DC7">
        <w:rPr>
          <w:rFonts w:asciiTheme="majorHAnsi" w:hAnsiTheme="majorHAnsi" w:cstheme="majorBidi"/>
          <w:bCs/>
          <w:noProof/>
          <w:color w:val="000000" w:themeColor="text1"/>
        </w:rPr>
        <w:t>orth</w:t>
      </w:r>
      <w:r>
        <w:rPr>
          <w:rFonts w:asciiTheme="majorHAnsi" w:hAnsiTheme="majorHAnsi" w:cstheme="majorBidi"/>
          <w:bCs/>
          <w:noProof/>
          <w:color w:val="000000" w:themeColor="text1"/>
        </w:rPr>
        <w:t>-</w:t>
      </w:r>
      <w:r>
        <w:rPr>
          <w:rFonts w:asciiTheme="majorHAnsi" w:hAnsiTheme="majorHAnsi" w:cstheme="majorBidi"/>
          <w:bCs/>
          <w:color w:val="000000" w:themeColor="text1"/>
        </w:rPr>
        <w:t>w</w:t>
      </w:r>
      <w:r w:rsidRPr="004D49A2">
        <w:rPr>
          <w:rFonts w:asciiTheme="majorHAnsi" w:hAnsiTheme="majorHAnsi" w:cstheme="majorBidi"/>
          <w:bCs/>
          <w:color w:val="000000" w:themeColor="text1"/>
        </w:rPr>
        <w:t>est side</w:t>
      </w:r>
      <w:r>
        <w:rPr>
          <w:rFonts w:asciiTheme="majorHAnsi" w:hAnsiTheme="majorHAnsi" w:cstheme="majorBidi"/>
          <w:bCs/>
          <w:color w:val="000000" w:themeColor="text1"/>
        </w:rPr>
        <w:t xml:space="preserve"> of the building </w:t>
      </w:r>
      <w:r w:rsidRPr="004D49A2">
        <w:rPr>
          <w:rFonts w:asciiTheme="majorHAnsi" w:hAnsiTheme="majorHAnsi" w:cstheme="majorBidi"/>
          <w:bCs/>
          <w:color w:val="000000" w:themeColor="text1"/>
        </w:rPr>
        <w:t xml:space="preserve">between two PDEC </w:t>
      </w:r>
      <w:r>
        <w:rPr>
          <w:rFonts w:asciiTheme="majorHAnsi" w:hAnsiTheme="majorHAnsi" w:cstheme="majorBidi"/>
          <w:bCs/>
          <w:color w:val="000000" w:themeColor="text1"/>
        </w:rPr>
        <w:t>tower</w:t>
      </w:r>
      <w:r w:rsidRPr="004D49A2">
        <w:rPr>
          <w:rFonts w:asciiTheme="majorHAnsi" w:hAnsiTheme="majorHAnsi" w:cstheme="majorBidi"/>
          <w:bCs/>
          <w:color w:val="000000" w:themeColor="text1"/>
        </w:rPr>
        <w:t>s</w:t>
      </w:r>
      <w:r>
        <w:rPr>
          <w:rFonts w:asciiTheme="majorHAnsi" w:hAnsiTheme="majorHAnsi" w:cstheme="majorBidi"/>
          <w:bCs/>
          <w:color w:val="000000" w:themeColor="text1"/>
        </w:rPr>
        <w:t>, with the left-hand tower designated as Tower A in this study and B on the right side of the entrance</w:t>
      </w:r>
      <w:r w:rsidRPr="004D49A2">
        <w:rPr>
          <w:rFonts w:asciiTheme="majorHAnsi" w:hAnsiTheme="majorHAnsi" w:cstheme="majorBidi"/>
          <w:bCs/>
          <w:color w:val="000000" w:themeColor="text1"/>
        </w:rPr>
        <w:t xml:space="preserve"> (</w:t>
      </w:r>
      <w:r>
        <w:rPr>
          <w:rFonts w:asciiTheme="majorHAnsi" w:hAnsiTheme="majorHAnsi" w:cstheme="majorBidi"/>
          <w:bCs/>
          <w:color w:val="000000" w:themeColor="text1"/>
        </w:rPr>
        <w:t>Figure</w:t>
      </w:r>
      <w:r w:rsidRPr="004D49A2">
        <w:rPr>
          <w:rFonts w:asciiTheme="majorHAnsi" w:hAnsiTheme="majorHAnsi" w:cstheme="majorBidi"/>
          <w:bCs/>
          <w:color w:val="000000" w:themeColor="text1"/>
        </w:rPr>
        <w:t xml:space="preserve"> </w:t>
      </w:r>
      <w:r w:rsidR="00EA1210">
        <w:rPr>
          <w:rFonts w:asciiTheme="majorHAnsi" w:hAnsiTheme="majorHAnsi" w:cstheme="majorBidi"/>
          <w:bCs/>
          <w:color w:val="000000" w:themeColor="text1"/>
        </w:rPr>
        <w:t>1</w:t>
      </w:r>
      <w:r w:rsidRPr="004D49A2">
        <w:rPr>
          <w:rFonts w:asciiTheme="majorHAnsi" w:hAnsiTheme="majorHAnsi" w:cstheme="majorBidi"/>
          <w:bCs/>
          <w:color w:val="000000" w:themeColor="text1"/>
        </w:rPr>
        <w:t xml:space="preserve">). It is apparent from </w:t>
      </w:r>
      <w:r w:rsidRPr="004D49A2">
        <w:rPr>
          <w:rFonts w:asciiTheme="majorHAnsi" w:hAnsiTheme="majorHAnsi" w:cstheme="majorBidi"/>
          <w:bCs/>
          <w:noProof/>
          <w:color w:val="000000" w:themeColor="text1"/>
        </w:rPr>
        <w:t xml:space="preserve">the location of the </w:t>
      </w:r>
      <w:r>
        <w:rPr>
          <w:rFonts w:asciiTheme="majorHAnsi" w:hAnsiTheme="majorHAnsi" w:cstheme="majorBidi"/>
          <w:bCs/>
          <w:noProof/>
          <w:color w:val="000000" w:themeColor="text1"/>
        </w:rPr>
        <w:t>Tower</w:t>
      </w:r>
      <w:r w:rsidRPr="004D49A2">
        <w:rPr>
          <w:rFonts w:asciiTheme="majorHAnsi" w:hAnsiTheme="majorHAnsi" w:cstheme="majorBidi"/>
          <w:bCs/>
          <w:color w:val="000000" w:themeColor="text1"/>
        </w:rPr>
        <w:t xml:space="preserve"> that the </w:t>
      </w:r>
      <w:r w:rsidRPr="004D49A2">
        <w:rPr>
          <w:rFonts w:asciiTheme="majorHAnsi" w:hAnsiTheme="majorHAnsi" w:cstheme="majorBidi"/>
          <w:bCs/>
          <w:noProof/>
          <w:color w:val="000000" w:themeColor="text1"/>
        </w:rPr>
        <w:t>design</w:t>
      </w:r>
      <w:r w:rsidRPr="004D49A2">
        <w:rPr>
          <w:rFonts w:asciiTheme="majorHAnsi" w:hAnsiTheme="majorHAnsi" w:cstheme="majorBidi"/>
          <w:bCs/>
          <w:color w:val="000000" w:themeColor="text1"/>
        </w:rPr>
        <w:t xml:space="preserve"> concept is to capture the prevailing summer winds and direct them into the building. The two </w:t>
      </w:r>
      <w:r>
        <w:rPr>
          <w:rFonts w:asciiTheme="majorHAnsi" w:hAnsiTheme="majorHAnsi" w:cstheme="majorBidi"/>
          <w:bCs/>
          <w:color w:val="000000" w:themeColor="text1"/>
        </w:rPr>
        <w:t>tower</w:t>
      </w:r>
      <w:r w:rsidRPr="004D49A2">
        <w:rPr>
          <w:rFonts w:asciiTheme="majorHAnsi" w:hAnsiTheme="majorHAnsi" w:cstheme="majorBidi"/>
          <w:bCs/>
          <w:color w:val="000000" w:themeColor="text1"/>
        </w:rPr>
        <w:t xml:space="preserve">s are approximately 10m high with four openings on the top. </w:t>
      </w:r>
      <w:r w:rsidRPr="00CD6DC7">
        <w:rPr>
          <w:rFonts w:asciiTheme="majorHAnsi" w:hAnsiTheme="majorHAnsi" w:cstheme="majorBidi"/>
          <w:bCs/>
          <w:noProof/>
          <w:color w:val="000000" w:themeColor="text1"/>
        </w:rPr>
        <w:t xml:space="preserve">At the bottom of each </w:t>
      </w:r>
      <w:r>
        <w:rPr>
          <w:rFonts w:asciiTheme="majorHAnsi" w:hAnsiTheme="majorHAnsi" w:cstheme="majorBidi"/>
          <w:bCs/>
          <w:noProof/>
          <w:color w:val="000000" w:themeColor="text1"/>
        </w:rPr>
        <w:t>Tower</w:t>
      </w:r>
      <w:r w:rsidRPr="00CD6DC7">
        <w:rPr>
          <w:rFonts w:asciiTheme="majorHAnsi" w:hAnsiTheme="majorHAnsi" w:cstheme="majorBidi"/>
          <w:bCs/>
          <w:noProof/>
          <w:color w:val="000000" w:themeColor="text1"/>
        </w:rPr>
        <w:t>, there is</w:t>
      </w:r>
      <w:r w:rsidRPr="004D49A2">
        <w:rPr>
          <w:rFonts w:asciiTheme="majorHAnsi" w:hAnsiTheme="majorHAnsi" w:cstheme="majorBidi"/>
          <w:bCs/>
          <w:color w:val="000000" w:themeColor="text1"/>
        </w:rPr>
        <w:t xml:space="preserve"> one large opening </w:t>
      </w:r>
      <w:r>
        <w:rPr>
          <w:rFonts w:asciiTheme="majorHAnsi" w:hAnsiTheme="majorHAnsi" w:cstheme="majorBidi"/>
          <w:bCs/>
          <w:color w:val="000000" w:themeColor="text1"/>
        </w:rPr>
        <w:t xml:space="preserve">to </w:t>
      </w:r>
      <w:r w:rsidRPr="004D49A2">
        <w:rPr>
          <w:rFonts w:asciiTheme="majorHAnsi" w:hAnsiTheme="majorHAnsi" w:cstheme="majorBidi"/>
          <w:bCs/>
          <w:color w:val="000000" w:themeColor="text1"/>
        </w:rPr>
        <w:t xml:space="preserve">deliver the </w:t>
      </w:r>
      <w:r w:rsidRPr="00CD6DC7">
        <w:rPr>
          <w:rFonts w:asciiTheme="majorHAnsi" w:hAnsiTheme="majorHAnsi" w:cstheme="majorBidi"/>
          <w:bCs/>
          <w:noProof/>
          <w:color w:val="000000" w:themeColor="text1"/>
        </w:rPr>
        <w:t>cool</w:t>
      </w:r>
      <w:r w:rsidRPr="004D49A2">
        <w:rPr>
          <w:rFonts w:asciiTheme="majorHAnsi" w:hAnsiTheme="majorHAnsi" w:cstheme="majorBidi"/>
          <w:bCs/>
          <w:color w:val="000000" w:themeColor="text1"/>
        </w:rPr>
        <w:t xml:space="preserve"> air to the occupied space. The library is mainly </w:t>
      </w:r>
      <w:r w:rsidRPr="00CD6DC7">
        <w:rPr>
          <w:rFonts w:asciiTheme="majorHAnsi" w:hAnsiTheme="majorHAnsi" w:cstheme="majorBidi"/>
          <w:bCs/>
          <w:noProof/>
          <w:color w:val="000000" w:themeColor="text1"/>
        </w:rPr>
        <w:t>a large</w:t>
      </w:r>
      <w:r w:rsidRPr="004D49A2">
        <w:rPr>
          <w:rFonts w:asciiTheme="majorHAnsi" w:hAnsiTheme="majorHAnsi" w:cstheme="majorBidi"/>
          <w:bCs/>
          <w:color w:val="000000" w:themeColor="text1"/>
        </w:rPr>
        <w:t xml:space="preserve"> open </w:t>
      </w:r>
      <w:r>
        <w:rPr>
          <w:rFonts w:asciiTheme="majorHAnsi" w:hAnsiTheme="majorHAnsi" w:cstheme="majorBidi"/>
          <w:bCs/>
          <w:color w:val="000000" w:themeColor="text1"/>
        </w:rPr>
        <w:t>room</w:t>
      </w:r>
      <w:r w:rsidRPr="004D49A2">
        <w:rPr>
          <w:rFonts w:asciiTheme="majorHAnsi" w:hAnsiTheme="majorHAnsi" w:cstheme="majorBidi"/>
          <w:bCs/>
          <w:color w:val="000000" w:themeColor="text1"/>
        </w:rPr>
        <w:t xml:space="preserve"> cooled by the two PDEC </w:t>
      </w:r>
      <w:r>
        <w:rPr>
          <w:rFonts w:asciiTheme="majorHAnsi" w:hAnsiTheme="majorHAnsi" w:cstheme="majorBidi"/>
          <w:bCs/>
          <w:color w:val="000000" w:themeColor="text1"/>
        </w:rPr>
        <w:t>tower</w:t>
      </w:r>
      <w:r w:rsidRPr="004D49A2">
        <w:rPr>
          <w:rFonts w:asciiTheme="majorHAnsi" w:hAnsiTheme="majorHAnsi" w:cstheme="majorBidi"/>
          <w:bCs/>
          <w:color w:val="000000" w:themeColor="text1"/>
        </w:rPr>
        <w:t xml:space="preserve">s. Clerestories </w:t>
      </w:r>
      <w:r w:rsidRPr="00CD6DC7">
        <w:rPr>
          <w:rFonts w:asciiTheme="majorHAnsi" w:hAnsiTheme="majorHAnsi" w:cstheme="majorBidi"/>
          <w:bCs/>
          <w:noProof/>
          <w:color w:val="000000" w:themeColor="text1"/>
        </w:rPr>
        <w:t>are placed</w:t>
      </w:r>
      <w:r w:rsidRPr="004D49A2">
        <w:rPr>
          <w:rFonts w:asciiTheme="majorHAnsi" w:hAnsiTheme="majorHAnsi" w:cstheme="majorBidi"/>
          <w:bCs/>
          <w:color w:val="000000" w:themeColor="text1"/>
        </w:rPr>
        <w:t xml:space="preserve"> </w:t>
      </w:r>
      <w:r w:rsidRPr="004D49A2">
        <w:rPr>
          <w:rFonts w:asciiTheme="majorHAnsi" w:hAnsiTheme="majorHAnsi" w:cstheme="majorBidi"/>
          <w:bCs/>
          <w:noProof/>
          <w:color w:val="000000" w:themeColor="text1"/>
        </w:rPr>
        <w:t>in</w:t>
      </w:r>
      <w:r w:rsidRPr="004D49A2">
        <w:rPr>
          <w:rFonts w:asciiTheme="majorHAnsi" w:hAnsiTheme="majorHAnsi" w:cstheme="majorBidi"/>
          <w:bCs/>
          <w:color w:val="000000" w:themeColor="text1"/>
        </w:rPr>
        <w:t xml:space="preserve"> the centre of the roof facing north-eastern and south-western side. The leeward clerestory openings in the </w:t>
      </w:r>
      <w:r w:rsidRPr="00CD6DC7">
        <w:rPr>
          <w:rFonts w:asciiTheme="majorHAnsi" w:hAnsiTheme="majorHAnsi" w:cstheme="majorBidi"/>
          <w:bCs/>
          <w:noProof/>
          <w:color w:val="000000" w:themeColor="text1"/>
        </w:rPr>
        <w:t>roof</w:t>
      </w:r>
      <w:r w:rsidRPr="004D49A2">
        <w:rPr>
          <w:rFonts w:asciiTheme="majorHAnsi" w:hAnsiTheme="majorHAnsi" w:cstheme="majorBidi"/>
          <w:bCs/>
          <w:color w:val="000000" w:themeColor="text1"/>
        </w:rPr>
        <w:t xml:space="preserve"> were designed to assure the circulation of the air inside the building. </w:t>
      </w:r>
      <w:r>
        <w:rPr>
          <w:rFonts w:asciiTheme="majorHAnsi" w:hAnsiTheme="majorHAnsi" w:cstheme="majorBidi"/>
          <w:bCs/>
          <w:color w:val="000000" w:themeColor="text1"/>
        </w:rPr>
        <w:t>T</w:t>
      </w:r>
      <w:r w:rsidRPr="004D49A2">
        <w:rPr>
          <w:rFonts w:asciiTheme="majorHAnsi" w:hAnsiTheme="majorHAnsi" w:cstheme="majorBidi"/>
          <w:bCs/>
          <w:color w:val="000000" w:themeColor="text1"/>
        </w:rPr>
        <w:t>able</w:t>
      </w:r>
      <w:r>
        <w:rPr>
          <w:rFonts w:asciiTheme="majorHAnsi" w:hAnsiTheme="majorHAnsi" w:cstheme="majorBidi"/>
          <w:bCs/>
          <w:color w:val="000000" w:themeColor="text1"/>
        </w:rPr>
        <w:t>s</w:t>
      </w:r>
      <w:r w:rsidRPr="004D49A2">
        <w:rPr>
          <w:rFonts w:asciiTheme="majorHAnsi" w:hAnsiTheme="majorHAnsi" w:cstheme="majorBidi"/>
          <w:bCs/>
          <w:color w:val="000000" w:themeColor="text1"/>
        </w:rPr>
        <w:t xml:space="preserve"> 1 and 2 show the architectural details and construction specifications for the building and the </w:t>
      </w:r>
      <w:r>
        <w:rPr>
          <w:rFonts w:asciiTheme="majorHAnsi" w:hAnsiTheme="majorHAnsi" w:cstheme="majorBidi"/>
          <w:bCs/>
          <w:color w:val="000000" w:themeColor="text1"/>
        </w:rPr>
        <w:t>Tower</w:t>
      </w:r>
      <w:r w:rsidRPr="004D49A2">
        <w:rPr>
          <w:rFonts w:asciiTheme="majorHAnsi" w:hAnsiTheme="majorHAnsi" w:cstheme="majorBidi"/>
          <w:bCs/>
          <w:color w:val="000000" w:themeColor="text1"/>
        </w:rPr>
        <w:t>s</w:t>
      </w:r>
      <w:r w:rsidR="00216856">
        <w:rPr>
          <w:rFonts w:asciiTheme="majorHAnsi" w:hAnsiTheme="majorHAnsi" w:cstheme="majorBidi"/>
          <w:bCs/>
          <w:color w:val="000000" w:themeColor="text1"/>
        </w:rPr>
        <w:t>.</w:t>
      </w:r>
    </w:p>
    <w:p w14:paraId="188E3328" w14:textId="51595A80" w:rsidR="00FD0E07" w:rsidRDefault="0008196C" w:rsidP="00FD0E07">
      <w:pPr>
        <w:rPr>
          <w:rFonts w:asciiTheme="majorHAnsi" w:hAnsiTheme="majorHAnsi" w:cstheme="majorBidi"/>
          <w:bCs/>
          <w:color w:val="000000" w:themeColor="text1"/>
        </w:rPr>
      </w:pPr>
      <w:r w:rsidRPr="0008196C">
        <w:rPr>
          <w:rFonts w:asciiTheme="majorBidi" w:hAnsiTheme="majorBidi" w:cstheme="majorBidi"/>
          <w:noProof/>
          <w:color w:val="000000" w:themeColor="text1"/>
        </w:rPr>
        <w:t xml:space="preserve"> </w:t>
      </w:r>
      <w:r w:rsidRPr="004D49A2">
        <w:rPr>
          <w:rFonts w:asciiTheme="majorBidi" w:hAnsiTheme="majorBidi" w:cstheme="majorBidi"/>
          <w:noProof/>
          <w:color w:val="000000" w:themeColor="text1"/>
        </w:rPr>
        <mc:AlternateContent>
          <mc:Choice Requires="wps">
            <w:drawing>
              <wp:inline distT="0" distB="0" distL="0" distR="0" wp14:anchorId="668E9CB5" wp14:editId="081EC43E">
                <wp:extent cx="5212715" cy="2190750"/>
                <wp:effectExtent l="0" t="0" r="6985" b="0"/>
                <wp:docPr id="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2715" cy="2190750"/>
                        </a:xfrm>
                        <a:prstGeom prst="rect">
                          <a:avLst/>
                        </a:prstGeom>
                        <a:solidFill>
                          <a:srgbClr val="FFFFFF"/>
                        </a:solidFill>
                        <a:ln w="9525">
                          <a:noFill/>
                          <a:miter lim="800000"/>
                          <a:headEnd/>
                          <a:tailEnd/>
                        </a:ln>
                      </wps:spPr>
                      <wps:txbx>
                        <w:txbxContent>
                          <w:p w14:paraId="67B52D13" w14:textId="77777777" w:rsidR="0008196C" w:rsidRPr="00FE1E29" w:rsidRDefault="0008196C" w:rsidP="0008196C">
                            <w:pPr>
                              <w:pStyle w:val="Caption"/>
                              <w:keepNext/>
                              <w:rPr>
                                <w:rFonts w:asciiTheme="majorHAnsi" w:hAnsiTheme="majorHAnsi"/>
                                <w:i w:val="0"/>
                                <w:iCs w:val="0"/>
                                <w:color w:val="000000" w:themeColor="text1"/>
                                <w:sz w:val="20"/>
                                <w:szCs w:val="20"/>
                              </w:rPr>
                            </w:pPr>
                            <w:r w:rsidRPr="00FE1E29">
                              <w:rPr>
                                <w:rFonts w:asciiTheme="majorHAnsi" w:hAnsiTheme="majorHAnsi"/>
                                <w:i w:val="0"/>
                                <w:iCs w:val="0"/>
                                <w:color w:val="000000" w:themeColor="text1"/>
                                <w:sz w:val="20"/>
                                <w:szCs w:val="20"/>
                              </w:rPr>
                              <w:t xml:space="preserve">Table </w:t>
                            </w:r>
                            <w:r w:rsidRPr="00FE1E29">
                              <w:rPr>
                                <w:rFonts w:asciiTheme="majorHAnsi" w:hAnsiTheme="majorHAnsi"/>
                                <w:i w:val="0"/>
                                <w:iCs w:val="0"/>
                                <w:color w:val="000000" w:themeColor="text1"/>
                                <w:sz w:val="20"/>
                                <w:szCs w:val="20"/>
                              </w:rPr>
                              <w:fldChar w:fldCharType="begin"/>
                            </w:r>
                            <w:r w:rsidRPr="00FE1E29">
                              <w:rPr>
                                <w:rFonts w:asciiTheme="majorHAnsi" w:hAnsiTheme="majorHAnsi"/>
                                <w:i w:val="0"/>
                                <w:iCs w:val="0"/>
                                <w:color w:val="000000" w:themeColor="text1"/>
                                <w:sz w:val="20"/>
                                <w:szCs w:val="20"/>
                              </w:rPr>
                              <w:instrText xml:space="preserve"> SEQ Table \* ARABIC </w:instrText>
                            </w:r>
                            <w:r w:rsidRPr="00FE1E29">
                              <w:rPr>
                                <w:rFonts w:asciiTheme="majorHAnsi" w:hAnsiTheme="majorHAnsi"/>
                                <w:i w:val="0"/>
                                <w:iCs w:val="0"/>
                                <w:color w:val="000000" w:themeColor="text1"/>
                                <w:sz w:val="20"/>
                                <w:szCs w:val="20"/>
                              </w:rPr>
                              <w:fldChar w:fldCharType="separate"/>
                            </w:r>
                            <w:r>
                              <w:rPr>
                                <w:rFonts w:asciiTheme="majorHAnsi" w:hAnsiTheme="majorHAnsi"/>
                                <w:i w:val="0"/>
                                <w:iCs w:val="0"/>
                                <w:noProof/>
                                <w:color w:val="000000" w:themeColor="text1"/>
                                <w:sz w:val="20"/>
                                <w:szCs w:val="20"/>
                              </w:rPr>
                              <w:t>1</w:t>
                            </w:r>
                            <w:r w:rsidRPr="00FE1E29">
                              <w:rPr>
                                <w:rFonts w:asciiTheme="majorHAnsi" w:hAnsiTheme="majorHAnsi"/>
                                <w:i w:val="0"/>
                                <w:iCs w:val="0"/>
                                <w:color w:val="000000" w:themeColor="text1"/>
                                <w:sz w:val="20"/>
                                <w:szCs w:val="20"/>
                              </w:rPr>
                              <w:fldChar w:fldCharType="end"/>
                            </w:r>
                            <w:r w:rsidRPr="00FE1E29">
                              <w:rPr>
                                <w:rFonts w:asciiTheme="majorHAnsi" w:hAnsiTheme="majorHAnsi"/>
                                <w:i w:val="0"/>
                                <w:iCs w:val="0"/>
                                <w:color w:val="000000" w:themeColor="text1"/>
                                <w:sz w:val="20"/>
                                <w:szCs w:val="20"/>
                              </w:rPr>
                              <w:t>: Construction specifications for the building</w:t>
                            </w:r>
                          </w:p>
                          <w:tbl>
                            <w:tblPr>
                              <w:tblOverlap w:val="never"/>
                              <w:tblW w:w="8188" w:type="dxa"/>
                              <w:tblBorders>
                                <w:insideH w:val="single" w:sz="4" w:space="0" w:color="auto"/>
                                <w:insideV w:val="single" w:sz="4" w:space="0" w:color="auto"/>
                              </w:tblBorders>
                              <w:tblLook w:val="04A0" w:firstRow="1" w:lastRow="0" w:firstColumn="1" w:lastColumn="0" w:noHBand="0" w:noVBand="1"/>
                            </w:tblPr>
                            <w:tblGrid>
                              <w:gridCol w:w="2127"/>
                              <w:gridCol w:w="6061"/>
                            </w:tblGrid>
                            <w:tr w:rsidR="0008196C" w:rsidRPr="00D6220C" w14:paraId="7BDB2F13" w14:textId="77777777" w:rsidTr="0061082D">
                              <w:trPr>
                                <w:cantSplit/>
                              </w:trPr>
                              <w:tc>
                                <w:tcPr>
                                  <w:tcW w:w="2127" w:type="dxa"/>
                                  <w:shd w:val="clear" w:color="auto" w:fill="auto"/>
                                </w:tcPr>
                                <w:p w14:paraId="2C8F1ACE" w14:textId="77777777" w:rsidR="0008196C" w:rsidRPr="0061082D" w:rsidRDefault="0008196C" w:rsidP="00D95EB4">
                                  <w:pPr>
                                    <w:suppressOverlap/>
                                    <w:rPr>
                                      <w:rFonts w:asciiTheme="majorHAnsi" w:hAnsiTheme="majorHAnsi" w:cstheme="majorBidi"/>
                                      <w:sz w:val="20"/>
                                      <w:szCs w:val="20"/>
                                    </w:rPr>
                                  </w:pPr>
                                </w:p>
                              </w:tc>
                              <w:tc>
                                <w:tcPr>
                                  <w:tcW w:w="6061" w:type="dxa"/>
                                  <w:shd w:val="clear" w:color="auto" w:fill="auto"/>
                                </w:tcPr>
                                <w:p w14:paraId="09040FB4" w14:textId="77777777" w:rsidR="0008196C" w:rsidRPr="0061082D" w:rsidRDefault="0008196C" w:rsidP="00D95EB4">
                                  <w:pPr>
                                    <w:suppressOverlap/>
                                    <w:rPr>
                                      <w:rFonts w:asciiTheme="majorHAnsi" w:hAnsiTheme="majorHAnsi" w:cstheme="majorBidi"/>
                                      <w:sz w:val="20"/>
                                      <w:szCs w:val="20"/>
                                    </w:rPr>
                                  </w:pPr>
                                  <w:r w:rsidRPr="0061082D">
                                    <w:rPr>
                                      <w:rFonts w:asciiTheme="majorHAnsi" w:hAnsiTheme="majorHAnsi" w:cstheme="majorBidi"/>
                                      <w:sz w:val="20"/>
                                      <w:szCs w:val="20"/>
                                    </w:rPr>
                                    <w:t>Construction Specifications</w:t>
                                  </w:r>
                                </w:p>
                              </w:tc>
                            </w:tr>
                            <w:tr w:rsidR="0008196C" w:rsidRPr="00D6220C" w14:paraId="3BDAC3F8" w14:textId="77777777" w:rsidTr="0061082D">
                              <w:trPr>
                                <w:cantSplit/>
                                <w:trHeight w:val="170"/>
                              </w:trPr>
                              <w:tc>
                                <w:tcPr>
                                  <w:tcW w:w="2127" w:type="dxa"/>
                                  <w:shd w:val="clear" w:color="auto" w:fill="auto"/>
                                </w:tcPr>
                                <w:p w14:paraId="22A9DF12" w14:textId="77777777" w:rsidR="0008196C" w:rsidRPr="0061082D" w:rsidRDefault="0008196C" w:rsidP="00D95EB4">
                                  <w:pPr>
                                    <w:suppressOverlap/>
                                    <w:rPr>
                                      <w:rFonts w:asciiTheme="majorHAnsi" w:hAnsiTheme="majorHAnsi" w:cstheme="majorBidi"/>
                                      <w:sz w:val="20"/>
                                      <w:szCs w:val="20"/>
                                    </w:rPr>
                                  </w:pPr>
                                  <w:r w:rsidRPr="0061082D">
                                    <w:rPr>
                                      <w:rFonts w:asciiTheme="majorHAnsi" w:hAnsiTheme="majorHAnsi" w:cstheme="majorBidi"/>
                                      <w:sz w:val="20"/>
                                      <w:szCs w:val="20"/>
                                    </w:rPr>
                                    <w:t>Space height</w:t>
                                  </w:r>
                                </w:p>
                              </w:tc>
                              <w:tc>
                                <w:tcPr>
                                  <w:tcW w:w="6061" w:type="dxa"/>
                                  <w:shd w:val="clear" w:color="auto" w:fill="auto"/>
                                </w:tcPr>
                                <w:p w14:paraId="69DF700E" w14:textId="77777777" w:rsidR="0008196C" w:rsidRPr="0061082D" w:rsidRDefault="0008196C" w:rsidP="00D95EB4">
                                  <w:pPr>
                                    <w:suppressOverlap/>
                                    <w:rPr>
                                      <w:rFonts w:asciiTheme="majorHAnsi" w:hAnsiTheme="majorHAnsi" w:cstheme="majorBidi"/>
                                      <w:sz w:val="20"/>
                                      <w:szCs w:val="20"/>
                                    </w:rPr>
                                  </w:pPr>
                                  <w:r w:rsidRPr="0061082D">
                                    <w:rPr>
                                      <w:rFonts w:asciiTheme="majorHAnsi" w:hAnsiTheme="majorHAnsi" w:cstheme="majorBidi"/>
                                      <w:sz w:val="20"/>
                                      <w:szCs w:val="20"/>
                                    </w:rPr>
                                    <w:t>4.4m</w:t>
                                  </w:r>
                                </w:p>
                              </w:tc>
                            </w:tr>
                            <w:tr w:rsidR="0008196C" w:rsidRPr="00D6220C" w14:paraId="6488BBA6" w14:textId="77777777" w:rsidTr="0061082D">
                              <w:trPr>
                                <w:cantSplit/>
                              </w:trPr>
                              <w:tc>
                                <w:tcPr>
                                  <w:tcW w:w="2127" w:type="dxa"/>
                                  <w:shd w:val="clear" w:color="auto" w:fill="auto"/>
                                </w:tcPr>
                                <w:p w14:paraId="529CD6BC" w14:textId="77777777" w:rsidR="0008196C" w:rsidRPr="0061082D" w:rsidRDefault="0008196C" w:rsidP="00D95EB4">
                                  <w:pPr>
                                    <w:suppressOverlap/>
                                    <w:rPr>
                                      <w:rFonts w:asciiTheme="majorHAnsi" w:hAnsiTheme="majorHAnsi" w:cstheme="majorBidi"/>
                                      <w:sz w:val="20"/>
                                      <w:szCs w:val="20"/>
                                    </w:rPr>
                                  </w:pPr>
                                  <w:r w:rsidRPr="0061082D">
                                    <w:rPr>
                                      <w:rFonts w:asciiTheme="majorHAnsi" w:hAnsiTheme="majorHAnsi" w:cstheme="majorBidi"/>
                                      <w:sz w:val="20"/>
                                      <w:szCs w:val="20"/>
                                    </w:rPr>
                                    <w:t>Library floor area</w:t>
                                  </w:r>
                                </w:p>
                              </w:tc>
                              <w:tc>
                                <w:tcPr>
                                  <w:tcW w:w="6061" w:type="dxa"/>
                                  <w:shd w:val="clear" w:color="auto" w:fill="auto"/>
                                </w:tcPr>
                                <w:p w14:paraId="65E6DBBC" w14:textId="77777777" w:rsidR="0008196C" w:rsidRPr="0061082D" w:rsidRDefault="0008196C" w:rsidP="00D95EB4">
                                  <w:pPr>
                                    <w:suppressOverlap/>
                                    <w:rPr>
                                      <w:rFonts w:asciiTheme="majorHAnsi" w:hAnsiTheme="majorHAnsi" w:cstheme="majorBidi"/>
                                      <w:sz w:val="20"/>
                                      <w:szCs w:val="20"/>
                                    </w:rPr>
                                  </w:pPr>
                                  <w:r w:rsidRPr="0061082D">
                                    <w:rPr>
                                      <w:rFonts w:asciiTheme="majorHAnsi" w:hAnsiTheme="majorHAnsi" w:cstheme="majorBidi"/>
                                      <w:sz w:val="20"/>
                                      <w:szCs w:val="20"/>
                                    </w:rPr>
                                    <w:t>443</w:t>
                                  </w:r>
                                  <w:r w:rsidRPr="0061082D">
                                    <w:rPr>
                                      <w:rFonts w:asciiTheme="majorHAnsi" w:eastAsia="GulliverRM" w:hAnsiTheme="majorHAnsi" w:cstheme="majorBidi"/>
                                      <w:sz w:val="20"/>
                                      <w:szCs w:val="20"/>
                                    </w:rPr>
                                    <w:t xml:space="preserve"> m</w:t>
                                  </w:r>
                                  <w:r w:rsidRPr="0061082D">
                                    <w:rPr>
                                      <w:rFonts w:asciiTheme="majorHAnsi" w:eastAsia="GulliverRM" w:hAnsiTheme="majorHAnsi" w:cstheme="majorBidi"/>
                                      <w:sz w:val="20"/>
                                      <w:szCs w:val="20"/>
                                      <w:vertAlign w:val="superscript"/>
                                    </w:rPr>
                                    <w:t>2</w:t>
                                  </w:r>
                                </w:p>
                              </w:tc>
                            </w:tr>
                            <w:tr w:rsidR="0008196C" w:rsidRPr="00D6220C" w14:paraId="306D8595" w14:textId="77777777" w:rsidTr="0061082D">
                              <w:trPr>
                                <w:cantSplit/>
                              </w:trPr>
                              <w:tc>
                                <w:tcPr>
                                  <w:tcW w:w="2127" w:type="dxa"/>
                                  <w:shd w:val="clear" w:color="auto" w:fill="auto"/>
                                </w:tcPr>
                                <w:p w14:paraId="6C93AEE9" w14:textId="77777777" w:rsidR="0008196C" w:rsidRPr="0061082D" w:rsidRDefault="0008196C" w:rsidP="00D95EB4">
                                  <w:pPr>
                                    <w:suppressOverlap/>
                                    <w:rPr>
                                      <w:rFonts w:asciiTheme="majorHAnsi" w:hAnsiTheme="majorHAnsi" w:cstheme="majorBidi"/>
                                      <w:sz w:val="20"/>
                                      <w:szCs w:val="20"/>
                                    </w:rPr>
                                  </w:pPr>
                                  <w:r w:rsidRPr="0061082D">
                                    <w:rPr>
                                      <w:rFonts w:asciiTheme="majorHAnsi" w:hAnsiTheme="majorHAnsi" w:cstheme="majorBidi"/>
                                      <w:sz w:val="20"/>
                                      <w:szCs w:val="20"/>
                                    </w:rPr>
                                    <w:t>External walls</w:t>
                                  </w:r>
                                </w:p>
                              </w:tc>
                              <w:tc>
                                <w:tcPr>
                                  <w:tcW w:w="6061" w:type="dxa"/>
                                  <w:shd w:val="clear" w:color="auto" w:fill="auto"/>
                                </w:tcPr>
                                <w:p w14:paraId="78AA1827" w14:textId="77777777" w:rsidR="0008196C" w:rsidRPr="0061082D" w:rsidRDefault="0008196C" w:rsidP="00D95EB4">
                                  <w:pPr>
                                    <w:suppressOverlap/>
                                    <w:rPr>
                                      <w:rFonts w:asciiTheme="majorHAnsi" w:hAnsiTheme="majorHAnsi" w:cstheme="majorBidi"/>
                                      <w:sz w:val="20"/>
                                      <w:szCs w:val="20"/>
                                    </w:rPr>
                                  </w:pPr>
                                  <w:r w:rsidRPr="0061082D">
                                    <w:rPr>
                                      <w:rFonts w:asciiTheme="majorHAnsi" w:hAnsiTheme="majorHAnsi" w:cstheme="majorBidi"/>
                                      <w:sz w:val="20"/>
                                      <w:szCs w:val="20"/>
                                    </w:rPr>
                                    <w:t>112cm total thickness: earthen plaster finish + straw bales (average size: 95 x 48 x 30cm) + earthen plaster finish</w:t>
                                  </w:r>
                                </w:p>
                              </w:tc>
                            </w:tr>
                            <w:tr w:rsidR="0008196C" w:rsidRPr="00D6220C" w14:paraId="66C1924C" w14:textId="77777777" w:rsidTr="0061082D">
                              <w:trPr>
                                <w:cantSplit/>
                              </w:trPr>
                              <w:tc>
                                <w:tcPr>
                                  <w:tcW w:w="2127" w:type="dxa"/>
                                  <w:shd w:val="clear" w:color="auto" w:fill="auto"/>
                                </w:tcPr>
                                <w:p w14:paraId="74AA70E1" w14:textId="77777777" w:rsidR="0008196C" w:rsidRPr="0061082D" w:rsidRDefault="0008196C" w:rsidP="00D95EB4">
                                  <w:pPr>
                                    <w:suppressOverlap/>
                                    <w:rPr>
                                      <w:rFonts w:asciiTheme="majorHAnsi" w:hAnsiTheme="majorHAnsi" w:cstheme="majorBidi"/>
                                      <w:sz w:val="20"/>
                                      <w:szCs w:val="20"/>
                                    </w:rPr>
                                  </w:pPr>
                                  <w:r w:rsidRPr="0061082D">
                                    <w:rPr>
                                      <w:rFonts w:asciiTheme="majorHAnsi" w:hAnsiTheme="majorHAnsi" w:cstheme="majorBidi"/>
                                      <w:sz w:val="20"/>
                                      <w:szCs w:val="20"/>
                                    </w:rPr>
                                    <w:t>Roof</w:t>
                                  </w:r>
                                </w:p>
                              </w:tc>
                              <w:tc>
                                <w:tcPr>
                                  <w:tcW w:w="6061" w:type="dxa"/>
                                  <w:shd w:val="clear" w:color="auto" w:fill="auto"/>
                                </w:tcPr>
                                <w:p w14:paraId="49B95A14" w14:textId="77777777" w:rsidR="0008196C" w:rsidRPr="0061082D" w:rsidRDefault="0008196C" w:rsidP="00D95EB4">
                                  <w:pPr>
                                    <w:suppressOverlap/>
                                    <w:rPr>
                                      <w:rFonts w:asciiTheme="majorHAnsi" w:hAnsiTheme="majorHAnsi" w:cstheme="majorBidi"/>
                                      <w:sz w:val="20"/>
                                      <w:szCs w:val="20"/>
                                    </w:rPr>
                                  </w:pPr>
                                  <w:r w:rsidRPr="0061082D">
                                    <w:rPr>
                                      <w:rFonts w:asciiTheme="majorHAnsi" w:hAnsiTheme="majorHAnsi" w:cstheme="majorBidi"/>
                                      <w:sz w:val="20"/>
                                      <w:szCs w:val="20"/>
                                    </w:rPr>
                                    <w:t>10cm light clay straw plaster + 7cm heavy clay plaster + 2cm lime plaster finish</w:t>
                                  </w:r>
                                </w:p>
                              </w:tc>
                            </w:tr>
                            <w:tr w:rsidR="0008196C" w:rsidRPr="00D6220C" w14:paraId="34811E98" w14:textId="77777777" w:rsidTr="0061082D">
                              <w:trPr>
                                <w:cantSplit/>
                              </w:trPr>
                              <w:tc>
                                <w:tcPr>
                                  <w:tcW w:w="2127" w:type="dxa"/>
                                  <w:shd w:val="clear" w:color="auto" w:fill="auto"/>
                                </w:tcPr>
                                <w:p w14:paraId="2B165011" w14:textId="77777777" w:rsidR="0008196C" w:rsidRPr="0061082D" w:rsidRDefault="0008196C" w:rsidP="00D95EB4">
                                  <w:pPr>
                                    <w:suppressOverlap/>
                                    <w:rPr>
                                      <w:rFonts w:asciiTheme="majorHAnsi" w:hAnsiTheme="majorHAnsi" w:cstheme="majorBidi"/>
                                      <w:sz w:val="20"/>
                                      <w:szCs w:val="20"/>
                                    </w:rPr>
                                  </w:pPr>
                                  <w:r w:rsidRPr="0061082D">
                                    <w:rPr>
                                      <w:rFonts w:asciiTheme="majorHAnsi" w:hAnsiTheme="majorHAnsi" w:cstheme="majorBidi"/>
                                      <w:sz w:val="20"/>
                                      <w:szCs w:val="20"/>
                                    </w:rPr>
                                    <w:t>column</w:t>
                                  </w:r>
                                </w:p>
                              </w:tc>
                              <w:tc>
                                <w:tcPr>
                                  <w:tcW w:w="6061" w:type="dxa"/>
                                  <w:shd w:val="clear" w:color="auto" w:fill="auto"/>
                                </w:tcPr>
                                <w:p w14:paraId="120A6994" w14:textId="77777777" w:rsidR="0008196C" w:rsidRPr="0061082D" w:rsidRDefault="0008196C" w:rsidP="00D95EB4">
                                  <w:pPr>
                                    <w:suppressOverlap/>
                                    <w:rPr>
                                      <w:rFonts w:asciiTheme="majorHAnsi" w:hAnsiTheme="majorHAnsi" w:cstheme="majorBidi"/>
                                      <w:sz w:val="20"/>
                                      <w:szCs w:val="20"/>
                                    </w:rPr>
                                  </w:pPr>
                                  <w:r w:rsidRPr="0061082D">
                                    <w:rPr>
                                      <w:rFonts w:asciiTheme="majorHAnsi" w:hAnsiTheme="majorHAnsi" w:cstheme="majorBidi"/>
                                      <w:sz w:val="20"/>
                                      <w:szCs w:val="20"/>
                                    </w:rPr>
                                    <w:t>Cast in place concrete column</w:t>
                                  </w:r>
                                </w:p>
                              </w:tc>
                            </w:tr>
                          </w:tbl>
                          <w:p w14:paraId="587F802A" w14:textId="77777777" w:rsidR="0008196C" w:rsidRDefault="0008196C" w:rsidP="0008196C"/>
                        </w:txbxContent>
                      </wps:txbx>
                      <wps:bodyPr rot="0" vert="horz" wrap="square" lIns="91440" tIns="45720" rIns="91440" bIns="45720" anchor="t" anchorCtr="0">
                        <a:noAutofit/>
                      </wps:bodyPr>
                    </wps:wsp>
                  </a:graphicData>
                </a:graphic>
              </wp:inline>
            </w:drawing>
          </mc:Choice>
          <mc:Fallback>
            <w:pict>
              <v:shapetype w14:anchorId="668E9CB5" id="_x0000_t202" coordsize="21600,21600" o:spt="202" path="m,l,21600r21600,l21600,xe">
                <v:stroke joinstyle="miter"/>
                <v:path gradientshapeok="t" o:connecttype="rect"/>
              </v:shapetype>
              <v:shape id="Text Box 2" o:spid="_x0000_s1026" type="#_x0000_t202" style="width:410.4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" stroked="f">
                <v:textbox>
                  <w:txbxContent>
                    <w:p w14:paraId="67B52D13" w14:textId="77777777" w:rsidR="0008196C" w:rsidRPr="00FE1E29" w:rsidRDefault="0008196C" w:rsidP="0008196C">
                      <w:pPr>
                        <w:pStyle w:val="Caption"/>
                        <w:keepNext/>
                        <w:rPr>
                          <w:rFonts w:asciiTheme="majorHAnsi" w:hAnsiTheme="majorHAnsi"/>
                          <w:i w:val="0"/>
                          <w:iCs w:val="0"/>
                          <w:color w:val="000000" w:themeColor="text1"/>
                          <w:sz w:val="20"/>
                          <w:szCs w:val="20"/>
                        </w:rPr>
                      </w:pPr>
                      <w:r w:rsidRPr="00FE1E29">
                        <w:rPr>
                          <w:rFonts w:asciiTheme="majorHAnsi" w:hAnsiTheme="majorHAnsi"/>
                          <w:i w:val="0"/>
                          <w:iCs w:val="0"/>
                          <w:color w:val="000000" w:themeColor="text1"/>
                          <w:sz w:val="20"/>
                          <w:szCs w:val="20"/>
                        </w:rPr>
                        <w:t xml:space="preserve">Table </w:t>
                      </w:r>
                      <w:r w:rsidRPr="00FE1E29">
                        <w:rPr>
                          <w:rFonts w:asciiTheme="majorHAnsi" w:hAnsiTheme="majorHAnsi"/>
                          <w:i w:val="0"/>
                          <w:iCs w:val="0"/>
                          <w:color w:val="000000" w:themeColor="text1"/>
                          <w:sz w:val="20"/>
                          <w:szCs w:val="20"/>
                        </w:rPr>
                        <w:fldChar w:fldCharType="begin"/>
                      </w:r>
                      <w:r w:rsidRPr="00FE1E29">
                        <w:rPr>
                          <w:rFonts w:asciiTheme="majorHAnsi" w:hAnsiTheme="majorHAnsi"/>
                          <w:i w:val="0"/>
                          <w:iCs w:val="0"/>
                          <w:color w:val="000000" w:themeColor="text1"/>
                          <w:sz w:val="20"/>
                          <w:szCs w:val="20"/>
                        </w:rPr>
                        <w:instrText xml:space="preserve"> SEQ Table \* ARABIC </w:instrText>
                      </w:r>
                      <w:r w:rsidRPr="00FE1E29">
                        <w:rPr>
                          <w:rFonts w:asciiTheme="majorHAnsi" w:hAnsiTheme="majorHAnsi"/>
                          <w:i w:val="0"/>
                          <w:iCs w:val="0"/>
                          <w:color w:val="000000" w:themeColor="text1"/>
                          <w:sz w:val="20"/>
                          <w:szCs w:val="20"/>
                        </w:rPr>
                        <w:fldChar w:fldCharType="separate"/>
                      </w:r>
                      <w:r>
                        <w:rPr>
                          <w:rFonts w:asciiTheme="majorHAnsi" w:hAnsiTheme="majorHAnsi"/>
                          <w:i w:val="0"/>
                          <w:iCs w:val="0"/>
                          <w:noProof/>
                          <w:color w:val="000000" w:themeColor="text1"/>
                          <w:sz w:val="20"/>
                          <w:szCs w:val="20"/>
                        </w:rPr>
                        <w:t>1</w:t>
                      </w:r>
                      <w:r w:rsidRPr="00FE1E29">
                        <w:rPr>
                          <w:rFonts w:asciiTheme="majorHAnsi" w:hAnsiTheme="majorHAnsi"/>
                          <w:i w:val="0"/>
                          <w:iCs w:val="0"/>
                          <w:color w:val="000000" w:themeColor="text1"/>
                          <w:sz w:val="20"/>
                          <w:szCs w:val="20"/>
                        </w:rPr>
                        <w:fldChar w:fldCharType="end"/>
                      </w:r>
                      <w:r w:rsidRPr="00FE1E29">
                        <w:rPr>
                          <w:rFonts w:asciiTheme="majorHAnsi" w:hAnsiTheme="majorHAnsi"/>
                          <w:i w:val="0"/>
                          <w:iCs w:val="0"/>
                          <w:color w:val="000000" w:themeColor="text1"/>
                          <w:sz w:val="20"/>
                          <w:szCs w:val="20"/>
                        </w:rPr>
                        <w:t>: Construction specifications for the building</w:t>
                      </w:r>
                    </w:p>
                    <w:tbl>
                      <w:tblPr>
                        <w:tblOverlap w:val="never"/>
                        <w:tblW w:w="8188" w:type="dxa"/>
                        <w:tblBorders>
                          <w:insideH w:val="single" w:sz="4" w:space="0" w:color="auto"/>
                          <w:insideV w:val="single" w:sz="4" w:space="0" w:color="auto"/>
                        </w:tblBorders>
                        <w:tblLook w:val="04A0" w:firstRow="1" w:lastRow="0" w:firstColumn="1" w:lastColumn="0" w:noHBand="0" w:noVBand="1"/>
                      </w:tblPr>
                      <w:tblGrid>
                        <w:gridCol w:w="2127"/>
                        <w:gridCol w:w="6061"/>
                      </w:tblGrid>
                      <w:tr w:rsidR="0008196C" w:rsidRPr="00D6220C" w14:paraId="7BDB2F13" w14:textId="77777777" w:rsidTr="0061082D">
                        <w:trPr>
                          <w:cantSplit/>
                        </w:trPr>
                        <w:tc>
                          <w:tcPr>
                            <w:tcW w:w="2127" w:type="dxa"/>
                            <w:shd w:val="clear" w:color="auto" w:fill="auto"/>
                          </w:tcPr>
                          <w:p w14:paraId="2C8F1ACE" w14:textId="77777777" w:rsidR="0008196C" w:rsidRPr="0061082D" w:rsidRDefault="0008196C" w:rsidP="00D95EB4">
                            <w:pPr>
                              <w:suppressOverlap/>
                              <w:rPr>
                                <w:rFonts w:asciiTheme="majorHAnsi" w:hAnsiTheme="majorHAnsi" w:cstheme="majorBidi"/>
                                <w:sz w:val="20"/>
                                <w:szCs w:val="20"/>
                              </w:rPr>
                            </w:pPr>
                          </w:p>
                        </w:tc>
                        <w:tc>
                          <w:tcPr>
                            <w:tcW w:w="6061" w:type="dxa"/>
                            <w:shd w:val="clear" w:color="auto" w:fill="auto"/>
                          </w:tcPr>
                          <w:p w14:paraId="09040FB4" w14:textId="77777777" w:rsidR="0008196C" w:rsidRPr="0061082D" w:rsidRDefault="0008196C" w:rsidP="00D95EB4">
                            <w:pPr>
                              <w:suppressOverlap/>
                              <w:rPr>
                                <w:rFonts w:asciiTheme="majorHAnsi" w:hAnsiTheme="majorHAnsi" w:cstheme="majorBidi"/>
                                <w:sz w:val="20"/>
                                <w:szCs w:val="20"/>
                              </w:rPr>
                            </w:pPr>
                            <w:r w:rsidRPr="0061082D">
                              <w:rPr>
                                <w:rFonts w:asciiTheme="majorHAnsi" w:hAnsiTheme="majorHAnsi" w:cstheme="majorBidi"/>
                                <w:sz w:val="20"/>
                                <w:szCs w:val="20"/>
                              </w:rPr>
                              <w:t>Construction Specifications</w:t>
                            </w:r>
                          </w:p>
                        </w:tc>
                      </w:tr>
                      <w:tr w:rsidR="0008196C" w:rsidRPr="00D6220C" w14:paraId="3BDAC3F8" w14:textId="77777777" w:rsidTr="0061082D">
                        <w:trPr>
                          <w:cantSplit/>
                          <w:trHeight w:val="170"/>
                        </w:trPr>
                        <w:tc>
                          <w:tcPr>
                            <w:tcW w:w="2127" w:type="dxa"/>
                            <w:shd w:val="clear" w:color="auto" w:fill="auto"/>
                          </w:tcPr>
                          <w:p w14:paraId="22A9DF12" w14:textId="77777777" w:rsidR="0008196C" w:rsidRPr="0061082D" w:rsidRDefault="0008196C" w:rsidP="00D95EB4">
                            <w:pPr>
                              <w:suppressOverlap/>
                              <w:rPr>
                                <w:rFonts w:asciiTheme="majorHAnsi" w:hAnsiTheme="majorHAnsi" w:cstheme="majorBidi"/>
                                <w:sz w:val="20"/>
                                <w:szCs w:val="20"/>
                              </w:rPr>
                            </w:pPr>
                            <w:r w:rsidRPr="0061082D">
                              <w:rPr>
                                <w:rFonts w:asciiTheme="majorHAnsi" w:hAnsiTheme="majorHAnsi" w:cstheme="majorBidi"/>
                                <w:sz w:val="20"/>
                                <w:szCs w:val="20"/>
                              </w:rPr>
                              <w:t>Space height</w:t>
                            </w:r>
                          </w:p>
                        </w:tc>
                        <w:tc>
                          <w:tcPr>
                            <w:tcW w:w="6061" w:type="dxa"/>
                            <w:shd w:val="clear" w:color="auto" w:fill="auto"/>
                          </w:tcPr>
                          <w:p w14:paraId="69DF700E" w14:textId="77777777" w:rsidR="0008196C" w:rsidRPr="0061082D" w:rsidRDefault="0008196C" w:rsidP="00D95EB4">
                            <w:pPr>
                              <w:suppressOverlap/>
                              <w:rPr>
                                <w:rFonts w:asciiTheme="majorHAnsi" w:hAnsiTheme="majorHAnsi" w:cstheme="majorBidi"/>
                                <w:sz w:val="20"/>
                                <w:szCs w:val="20"/>
                              </w:rPr>
                            </w:pPr>
                            <w:r w:rsidRPr="0061082D">
                              <w:rPr>
                                <w:rFonts w:asciiTheme="majorHAnsi" w:hAnsiTheme="majorHAnsi" w:cstheme="majorBidi"/>
                                <w:sz w:val="20"/>
                                <w:szCs w:val="20"/>
                              </w:rPr>
                              <w:t>4.4m</w:t>
                            </w:r>
                          </w:p>
                        </w:tc>
                      </w:tr>
                      <w:tr w:rsidR="0008196C" w:rsidRPr="00D6220C" w14:paraId="6488BBA6" w14:textId="77777777" w:rsidTr="0061082D">
                        <w:trPr>
                          <w:cantSplit/>
                        </w:trPr>
                        <w:tc>
                          <w:tcPr>
                            <w:tcW w:w="2127" w:type="dxa"/>
                            <w:shd w:val="clear" w:color="auto" w:fill="auto"/>
                          </w:tcPr>
                          <w:p w14:paraId="529CD6BC" w14:textId="77777777" w:rsidR="0008196C" w:rsidRPr="0061082D" w:rsidRDefault="0008196C" w:rsidP="00D95EB4">
                            <w:pPr>
                              <w:suppressOverlap/>
                              <w:rPr>
                                <w:rFonts w:asciiTheme="majorHAnsi" w:hAnsiTheme="majorHAnsi" w:cstheme="majorBidi"/>
                                <w:sz w:val="20"/>
                                <w:szCs w:val="20"/>
                              </w:rPr>
                            </w:pPr>
                            <w:r w:rsidRPr="0061082D">
                              <w:rPr>
                                <w:rFonts w:asciiTheme="majorHAnsi" w:hAnsiTheme="majorHAnsi" w:cstheme="majorBidi"/>
                                <w:sz w:val="20"/>
                                <w:szCs w:val="20"/>
                              </w:rPr>
                              <w:t>Library floor area</w:t>
                            </w:r>
                          </w:p>
                        </w:tc>
                        <w:tc>
                          <w:tcPr>
                            <w:tcW w:w="6061" w:type="dxa"/>
                            <w:shd w:val="clear" w:color="auto" w:fill="auto"/>
                          </w:tcPr>
                          <w:p w14:paraId="65E6DBBC" w14:textId="77777777" w:rsidR="0008196C" w:rsidRPr="0061082D" w:rsidRDefault="0008196C" w:rsidP="00D95EB4">
                            <w:pPr>
                              <w:suppressOverlap/>
                              <w:rPr>
                                <w:rFonts w:asciiTheme="majorHAnsi" w:hAnsiTheme="majorHAnsi" w:cstheme="majorBidi"/>
                                <w:sz w:val="20"/>
                                <w:szCs w:val="20"/>
                              </w:rPr>
                            </w:pPr>
                            <w:r w:rsidRPr="0061082D">
                              <w:rPr>
                                <w:rFonts w:asciiTheme="majorHAnsi" w:hAnsiTheme="majorHAnsi" w:cstheme="majorBidi"/>
                                <w:sz w:val="20"/>
                                <w:szCs w:val="20"/>
                              </w:rPr>
                              <w:t>443</w:t>
                            </w:r>
                            <w:r w:rsidRPr="0061082D">
                              <w:rPr>
                                <w:rFonts w:asciiTheme="majorHAnsi" w:eastAsia="GulliverRM" w:hAnsiTheme="majorHAnsi" w:cstheme="majorBidi"/>
                                <w:sz w:val="20"/>
                                <w:szCs w:val="20"/>
                              </w:rPr>
                              <w:t xml:space="preserve"> m</w:t>
                            </w:r>
                            <w:r w:rsidRPr="0061082D">
                              <w:rPr>
                                <w:rFonts w:asciiTheme="majorHAnsi" w:eastAsia="GulliverRM" w:hAnsiTheme="majorHAnsi" w:cstheme="majorBidi"/>
                                <w:sz w:val="20"/>
                                <w:szCs w:val="20"/>
                                <w:vertAlign w:val="superscript"/>
                              </w:rPr>
                              <w:t>2</w:t>
                            </w:r>
                          </w:p>
                        </w:tc>
                      </w:tr>
                      <w:tr w:rsidR="0008196C" w:rsidRPr="00D6220C" w14:paraId="306D8595" w14:textId="77777777" w:rsidTr="0061082D">
                        <w:trPr>
                          <w:cantSplit/>
                        </w:trPr>
                        <w:tc>
                          <w:tcPr>
                            <w:tcW w:w="2127" w:type="dxa"/>
                            <w:shd w:val="clear" w:color="auto" w:fill="auto"/>
                          </w:tcPr>
                          <w:p w14:paraId="6C93AEE9" w14:textId="77777777" w:rsidR="0008196C" w:rsidRPr="0061082D" w:rsidRDefault="0008196C" w:rsidP="00D95EB4">
                            <w:pPr>
                              <w:suppressOverlap/>
                              <w:rPr>
                                <w:rFonts w:asciiTheme="majorHAnsi" w:hAnsiTheme="majorHAnsi" w:cstheme="majorBidi"/>
                                <w:sz w:val="20"/>
                                <w:szCs w:val="20"/>
                              </w:rPr>
                            </w:pPr>
                            <w:r w:rsidRPr="0061082D">
                              <w:rPr>
                                <w:rFonts w:asciiTheme="majorHAnsi" w:hAnsiTheme="majorHAnsi" w:cstheme="majorBidi"/>
                                <w:sz w:val="20"/>
                                <w:szCs w:val="20"/>
                              </w:rPr>
                              <w:t>External walls</w:t>
                            </w:r>
                          </w:p>
                        </w:tc>
                        <w:tc>
                          <w:tcPr>
                            <w:tcW w:w="6061" w:type="dxa"/>
                            <w:shd w:val="clear" w:color="auto" w:fill="auto"/>
                          </w:tcPr>
                          <w:p w14:paraId="78AA1827" w14:textId="77777777" w:rsidR="0008196C" w:rsidRPr="0061082D" w:rsidRDefault="0008196C" w:rsidP="00D95EB4">
                            <w:pPr>
                              <w:suppressOverlap/>
                              <w:rPr>
                                <w:rFonts w:asciiTheme="majorHAnsi" w:hAnsiTheme="majorHAnsi" w:cstheme="majorBidi"/>
                                <w:sz w:val="20"/>
                                <w:szCs w:val="20"/>
                              </w:rPr>
                            </w:pPr>
                            <w:r w:rsidRPr="0061082D">
                              <w:rPr>
                                <w:rFonts w:asciiTheme="majorHAnsi" w:hAnsiTheme="majorHAnsi" w:cstheme="majorBidi"/>
                                <w:sz w:val="20"/>
                                <w:szCs w:val="20"/>
                              </w:rPr>
                              <w:t>112cm total thickness: earthen plaster finish + straw bales (average size: 95 x 48 x 30cm) + earthen plaster finish</w:t>
                            </w:r>
                          </w:p>
                        </w:tc>
                      </w:tr>
                      <w:tr w:rsidR="0008196C" w:rsidRPr="00D6220C" w14:paraId="66C1924C" w14:textId="77777777" w:rsidTr="0061082D">
                        <w:trPr>
                          <w:cantSplit/>
                        </w:trPr>
                        <w:tc>
                          <w:tcPr>
                            <w:tcW w:w="2127" w:type="dxa"/>
                            <w:shd w:val="clear" w:color="auto" w:fill="auto"/>
                          </w:tcPr>
                          <w:p w14:paraId="74AA70E1" w14:textId="77777777" w:rsidR="0008196C" w:rsidRPr="0061082D" w:rsidRDefault="0008196C" w:rsidP="00D95EB4">
                            <w:pPr>
                              <w:suppressOverlap/>
                              <w:rPr>
                                <w:rFonts w:asciiTheme="majorHAnsi" w:hAnsiTheme="majorHAnsi" w:cstheme="majorBidi"/>
                                <w:sz w:val="20"/>
                                <w:szCs w:val="20"/>
                              </w:rPr>
                            </w:pPr>
                            <w:r w:rsidRPr="0061082D">
                              <w:rPr>
                                <w:rFonts w:asciiTheme="majorHAnsi" w:hAnsiTheme="majorHAnsi" w:cstheme="majorBidi"/>
                                <w:sz w:val="20"/>
                                <w:szCs w:val="20"/>
                              </w:rPr>
                              <w:t>Roof</w:t>
                            </w:r>
                          </w:p>
                        </w:tc>
                        <w:tc>
                          <w:tcPr>
                            <w:tcW w:w="6061" w:type="dxa"/>
                            <w:shd w:val="clear" w:color="auto" w:fill="auto"/>
                          </w:tcPr>
                          <w:p w14:paraId="49B95A14" w14:textId="77777777" w:rsidR="0008196C" w:rsidRPr="0061082D" w:rsidRDefault="0008196C" w:rsidP="00D95EB4">
                            <w:pPr>
                              <w:suppressOverlap/>
                              <w:rPr>
                                <w:rFonts w:asciiTheme="majorHAnsi" w:hAnsiTheme="majorHAnsi" w:cstheme="majorBidi"/>
                                <w:sz w:val="20"/>
                                <w:szCs w:val="20"/>
                              </w:rPr>
                            </w:pPr>
                            <w:r w:rsidRPr="0061082D">
                              <w:rPr>
                                <w:rFonts w:asciiTheme="majorHAnsi" w:hAnsiTheme="majorHAnsi" w:cstheme="majorBidi"/>
                                <w:sz w:val="20"/>
                                <w:szCs w:val="20"/>
                              </w:rPr>
                              <w:t>10cm light clay straw plaster + 7cm heavy clay plaster + 2cm lime plaster finish</w:t>
                            </w:r>
                          </w:p>
                        </w:tc>
                      </w:tr>
                      <w:tr w:rsidR="0008196C" w:rsidRPr="00D6220C" w14:paraId="34811E98" w14:textId="77777777" w:rsidTr="0061082D">
                        <w:trPr>
                          <w:cantSplit/>
                        </w:trPr>
                        <w:tc>
                          <w:tcPr>
                            <w:tcW w:w="2127" w:type="dxa"/>
                            <w:shd w:val="clear" w:color="auto" w:fill="auto"/>
                          </w:tcPr>
                          <w:p w14:paraId="2B165011" w14:textId="77777777" w:rsidR="0008196C" w:rsidRPr="0061082D" w:rsidRDefault="0008196C" w:rsidP="00D95EB4">
                            <w:pPr>
                              <w:suppressOverlap/>
                              <w:rPr>
                                <w:rFonts w:asciiTheme="majorHAnsi" w:hAnsiTheme="majorHAnsi" w:cstheme="majorBidi"/>
                                <w:sz w:val="20"/>
                                <w:szCs w:val="20"/>
                              </w:rPr>
                            </w:pPr>
                            <w:r w:rsidRPr="0061082D">
                              <w:rPr>
                                <w:rFonts w:asciiTheme="majorHAnsi" w:hAnsiTheme="majorHAnsi" w:cstheme="majorBidi"/>
                                <w:sz w:val="20"/>
                                <w:szCs w:val="20"/>
                              </w:rPr>
                              <w:t>column</w:t>
                            </w:r>
                          </w:p>
                        </w:tc>
                        <w:tc>
                          <w:tcPr>
                            <w:tcW w:w="6061" w:type="dxa"/>
                            <w:shd w:val="clear" w:color="auto" w:fill="auto"/>
                          </w:tcPr>
                          <w:p w14:paraId="120A6994" w14:textId="77777777" w:rsidR="0008196C" w:rsidRPr="0061082D" w:rsidRDefault="0008196C" w:rsidP="00D95EB4">
                            <w:pPr>
                              <w:suppressOverlap/>
                              <w:rPr>
                                <w:rFonts w:asciiTheme="majorHAnsi" w:hAnsiTheme="majorHAnsi" w:cstheme="majorBidi"/>
                                <w:sz w:val="20"/>
                                <w:szCs w:val="20"/>
                              </w:rPr>
                            </w:pPr>
                            <w:r w:rsidRPr="0061082D">
                              <w:rPr>
                                <w:rFonts w:asciiTheme="majorHAnsi" w:hAnsiTheme="majorHAnsi" w:cstheme="majorBidi"/>
                                <w:sz w:val="20"/>
                                <w:szCs w:val="20"/>
                              </w:rPr>
                              <w:t>Cast in place concrete column</w:t>
                            </w:r>
                          </w:p>
                        </w:tc>
                      </w:tr>
                    </w:tbl>
                    <w:p w14:paraId="587F802A" w14:textId="77777777" w:rsidR="0008196C" w:rsidRDefault="0008196C" w:rsidP="0008196C"/>
                  </w:txbxContent>
                </v:textbox>
                <w10:anchorlock/>
              </v:shape>
            </w:pict>
          </mc:Fallback>
        </mc:AlternateContent>
      </w:r>
    </w:p>
    <w:bookmarkEnd w:id="6"/>
    <w:p w14:paraId="4E4DA79B" w14:textId="0988EBCB" w:rsidR="00EF01FD" w:rsidRPr="004D49A2" w:rsidRDefault="00EF01FD" w:rsidP="00EF01FD">
      <w:pPr>
        <w:pStyle w:val="Heading1"/>
        <w:ind w:firstLine="0"/>
        <w:rPr>
          <w:rFonts w:asciiTheme="majorHAnsi" w:hAnsiTheme="majorHAnsi"/>
          <w:color w:val="000000" w:themeColor="text1"/>
        </w:rPr>
      </w:pPr>
      <w:r w:rsidRPr="004D49A2">
        <w:rPr>
          <w:noProof/>
          <w:color w:val="000000" w:themeColor="text1"/>
        </w:rPr>
        <w:lastRenderedPageBreak/>
        <mc:AlternateContent>
          <mc:Choice Requires="wps">
            <w:drawing>
              <wp:inline distT="0" distB="0" distL="0" distR="0" wp14:anchorId="6E815CFA" wp14:editId="1261FD5D">
                <wp:extent cx="5212715" cy="2485040"/>
                <wp:effectExtent l="0" t="0" r="6985" b="0"/>
                <wp:docPr id="1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2715" cy="2485040"/>
                        </a:xfrm>
                        <a:prstGeom prst="rect">
                          <a:avLst/>
                        </a:prstGeom>
                        <a:solidFill>
                          <a:srgbClr val="FFFFFF"/>
                        </a:solidFill>
                        <a:ln w="9525">
                          <a:noFill/>
                          <a:miter lim="800000"/>
                          <a:headEnd/>
                          <a:tailEnd/>
                        </a:ln>
                      </wps:spPr>
                      <wps:txbx>
                        <w:txbxContent>
                          <w:p w14:paraId="698D99BC" w14:textId="556F40D6" w:rsidR="00D95EB4" w:rsidRPr="00FE1E29" w:rsidRDefault="00D95EB4" w:rsidP="00FE1E29">
                            <w:pPr>
                              <w:pStyle w:val="Caption"/>
                              <w:keepNext/>
                              <w:spacing w:before="360"/>
                              <w:rPr>
                                <w:rFonts w:asciiTheme="majorHAnsi" w:hAnsiTheme="majorHAnsi"/>
                                <w:i w:val="0"/>
                                <w:iCs w:val="0"/>
                                <w:color w:val="000000" w:themeColor="text1"/>
                                <w:sz w:val="20"/>
                                <w:szCs w:val="20"/>
                              </w:rPr>
                            </w:pPr>
                            <w:r w:rsidRPr="00FE1E29">
                              <w:rPr>
                                <w:rFonts w:asciiTheme="majorHAnsi" w:hAnsiTheme="majorHAnsi"/>
                                <w:i w:val="0"/>
                                <w:iCs w:val="0"/>
                                <w:color w:val="000000" w:themeColor="text1"/>
                                <w:sz w:val="20"/>
                                <w:szCs w:val="20"/>
                              </w:rPr>
                              <w:t xml:space="preserve">Table </w:t>
                            </w:r>
                            <w:r w:rsidRPr="00FE1E29">
                              <w:rPr>
                                <w:rFonts w:asciiTheme="majorHAnsi" w:hAnsiTheme="majorHAnsi"/>
                                <w:i w:val="0"/>
                                <w:iCs w:val="0"/>
                                <w:color w:val="000000" w:themeColor="text1"/>
                                <w:sz w:val="20"/>
                                <w:szCs w:val="20"/>
                              </w:rPr>
                              <w:fldChar w:fldCharType="begin"/>
                            </w:r>
                            <w:r w:rsidRPr="00FE1E29">
                              <w:rPr>
                                <w:rFonts w:asciiTheme="majorHAnsi" w:hAnsiTheme="majorHAnsi"/>
                                <w:i w:val="0"/>
                                <w:iCs w:val="0"/>
                                <w:color w:val="000000" w:themeColor="text1"/>
                                <w:sz w:val="20"/>
                                <w:szCs w:val="20"/>
                              </w:rPr>
                              <w:instrText xml:space="preserve"> SEQ Table \* ARABIC </w:instrText>
                            </w:r>
                            <w:r w:rsidRPr="00FE1E29">
                              <w:rPr>
                                <w:rFonts w:asciiTheme="majorHAnsi" w:hAnsiTheme="majorHAnsi"/>
                                <w:i w:val="0"/>
                                <w:iCs w:val="0"/>
                                <w:color w:val="000000" w:themeColor="text1"/>
                                <w:sz w:val="20"/>
                                <w:szCs w:val="20"/>
                              </w:rPr>
                              <w:fldChar w:fldCharType="separate"/>
                            </w:r>
                            <w:r w:rsidR="00DA1A6A">
                              <w:rPr>
                                <w:rFonts w:asciiTheme="majorHAnsi" w:hAnsiTheme="majorHAnsi"/>
                                <w:i w:val="0"/>
                                <w:iCs w:val="0"/>
                                <w:noProof/>
                                <w:color w:val="000000" w:themeColor="text1"/>
                                <w:sz w:val="20"/>
                                <w:szCs w:val="20"/>
                              </w:rPr>
                              <w:t>2</w:t>
                            </w:r>
                            <w:r w:rsidRPr="00FE1E29">
                              <w:rPr>
                                <w:rFonts w:asciiTheme="majorHAnsi" w:hAnsiTheme="majorHAnsi"/>
                                <w:i w:val="0"/>
                                <w:iCs w:val="0"/>
                                <w:color w:val="000000" w:themeColor="text1"/>
                                <w:sz w:val="20"/>
                                <w:szCs w:val="20"/>
                              </w:rPr>
                              <w:fldChar w:fldCharType="end"/>
                            </w:r>
                            <w:r w:rsidRPr="00FE1E29">
                              <w:rPr>
                                <w:rFonts w:asciiTheme="majorHAnsi" w:hAnsiTheme="majorHAnsi"/>
                                <w:i w:val="0"/>
                                <w:iCs w:val="0"/>
                                <w:color w:val="000000" w:themeColor="text1"/>
                                <w:sz w:val="20"/>
                                <w:szCs w:val="20"/>
                              </w:rPr>
                              <w:t xml:space="preserve">: PDEC Tower specifications and details for </w:t>
                            </w:r>
                            <w:r>
                              <w:rPr>
                                <w:rFonts w:asciiTheme="majorHAnsi" w:hAnsiTheme="majorHAnsi"/>
                                <w:i w:val="0"/>
                                <w:iCs w:val="0"/>
                                <w:color w:val="000000" w:themeColor="text1"/>
                                <w:sz w:val="20"/>
                                <w:szCs w:val="20"/>
                              </w:rPr>
                              <w:t>T</w:t>
                            </w:r>
                            <w:r w:rsidRPr="00FE1E29">
                              <w:rPr>
                                <w:rFonts w:asciiTheme="majorHAnsi" w:hAnsiTheme="majorHAnsi"/>
                                <w:i w:val="0"/>
                                <w:iCs w:val="0"/>
                                <w:color w:val="000000" w:themeColor="text1"/>
                                <w:sz w:val="20"/>
                                <w:szCs w:val="20"/>
                              </w:rPr>
                              <w:t xml:space="preserve">ower A </w:t>
                            </w:r>
                            <w:r>
                              <w:rPr>
                                <w:rFonts w:asciiTheme="majorHAnsi" w:hAnsiTheme="majorHAnsi"/>
                                <w:i w:val="0"/>
                                <w:iCs w:val="0"/>
                                <w:color w:val="000000" w:themeColor="text1"/>
                                <w:sz w:val="20"/>
                                <w:szCs w:val="20"/>
                              </w:rPr>
                              <w:t>(</w:t>
                            </w:r>
                            <w:r w:rsidRPr="00FE1E29">
                              <w:rPr>
                                <w:rFonts w:asciiTheme="majorHAnsi" w:hAnsiTheme="majorHAnsi"/>
                                <w:i w:val="0"/>
                                <w:iCs w:val="0"/>
                                <w:color w:val="000000" w:themeColor="text1"/>
                                <w:sz w:val="20"/>
                                <w:szCs w:val="20"/>
                              </w:rPr>
                              <w:t>B similar</w:t>
                            </w:r>
                            <w:r>
                              <w:rPr>
                                <w:rFonts w:asciiTheme="majorHAnsi" w:hAnsiTheme="majorHAnsi"/>
                                <w:i w:val="0"/>
                                <w:iCs w:val="0"/>
                                <w:color w:val="000000" w:themeColor="text1"/>
                                <w:sz w:val="20"/>
                                <w:szCs w:val="20"/>
                              </w:rPr>
                              <w:t>)</w:t>
                            </w:r>
                          </w:p>
                          <w:tbl>
                            <w:tblPr>
                              <w:tblW w:w="5023" w:type="pct"/>
                              <w:tblInd w:w="-34" w:type="dxa"/>
                              <w:tblBorders>
                                <w:insideH w:val="single" w:sz="4" w:space="0" w:color="auto"/>
                                <w:insideV w:val="single" w:sz="4" w:space="0" w:color="auto"/>
                              </w:tblBorders>
                              <w:tblLook w:val="04A0" w:firstRow="1" w:lastRow="0" w:firstColumn="1" w:lastColumn="0" w:noHBand="0" w:noVBand="1"/>
                            </w:tblPr>
                            <w:tblGrid>
                              <w:gridCol w:w="2148"/>
                              <w:gridCol w:w="5795"/>
                            </w:tblGrid>
                            <w:tr w:rsidR="00D95EB4" w:rsidRPr="0044045E" w14:paraId="2A4F4057" w14:textId="77777777" w:rsidTr="009627B9">
                              <w:trPr>
                                <w:cantSplit/>
                                <w:trHeight w:val="20"/>
                              </w:trPr>
                              <w:tc>
                                <w:tcPr>
                                  <w:tcW w:w="1352" w:type="pct"/>
                                  <w:shd w:val="clear" w:color="auto" w:fill="auto"/>
                                  <w:vAlign w:val="center"/>
                                </w:tcPr>
                                <w:p w14:paraId="784FC2FF" w14:textId="77777777" w:rsidR="00D95EB4" w:rsidRPr="0061082D" w:rsidRDefault="00D95EB4" w:rsidP="0061082D">
                                  <w:pPr>
                                    <w:jc w:val="left"/>
                                    <w:rPr>
                                      <w:rFonts w:asciiTheme="majorHAnsi" w:hAnsiTheme="majorHAnsi" w:cstheme="majorBidi"/>
                                      <w:sz w:val="20"/>
                                      <w:szCs w:val="20"/>
                                    </w:rPr>
                                  </w:pPr>
                                </w:p>
                              </w:tc>
                              <w:tc>
                                <w:tcPr>
                                  <w:tcW w:w="3648" w:type="pct"/>
                                  <w:shd w:val="clear" w:color="auto" w:fill="auto"/>
                                  <w:vAlign w:val="center"/>
                                </w:tcPr>
                                <w:p w14:paraId="26F89A96" w14:textId="77777777" w:rsidR="00D95EB4" w:rsidRPr="0061082D" w:rsidRDefault="00D95EB4" w:rsidP="00D95EB4">
                                  <w:pPr>
                                    <w:rPr>
                                      <w:rFonts w:asciiTheme="majorHAnsi" w:hAnsiTheme="majorHAnsi" w:cstheme="majorBidi"/>
                                      <w:sz w:val="20"/>
                                      <w:szCs w:val="20"/>
                                    </w:rPr>
                                  </w:pPr>
                                  <w:r w:rsidRPr="0061082D">
                                    <w:rPr>
                                      <w:rFonts w:asciiTheme="majorHAnsi" w:hAnsiTheme="majorHAnsi" w:cstheme="majorBidi"/>
                                      <w:sz w:val="20"/>
                                      <w:szCs w:val="20"/>
                                    </w:rPr>
                                    <w:t>PDEC tower specifications</w:t>
                                  </w:r>
                                </w:p>
                              </w:tc>
                            </w:tr>
                            <w:tr w:rsidR="00D95EB4" w:rsidRPr="0044045E" w14:paraId="04E1F30B" w14:textId="77777777" w:rsidTr="009627B9">
                              <w:trPr>
                                <w:cantSplit/>
                                <w:trHeight w:val="20"/>
                              </w:trPr>
                              <w:tc>
                                <w:tcPr>
                                  <w:tcW w:w="1352" w:type="pct"/>
                                  <w:shd w:val="clear" w:color="auto" w:fill="auto"/>
                                  <w:vAlign w:val="center"/>
                                </w:tcPr>
                                <w:p w14:paraId="3D6406E6" w14:textId="77777777" w:rsidR="00D95EB4" w:rsidRPr="0061082D" w:rsidRDefault="00D95EB4" w:rsidP="0061082D">
                                  <w:pPr>
                                    <w:jc w:val="left"/>
                                    <w:rPr>
                                      <w:rFonts w:asciiTheme="majorHAnsi" w:hAnsiTheme="majorHAnsi" w:cstheme="majorBidi"/>
                                      <w:sz w:val="20"/>
                                      <w:szCs w:val="20"/>
                                    </w:rPr>
                                  </w:pPr>
                                  <w:r w:rsidRPr="0061082D">
                                    <w:rPr>
                                      <w:rFonts w:asciiTheme="majorHAnsi" w:hAnsiTheme="majorHAnsi" w:cstheme="majorBidi"/>
                                      <w:sz w:val="20"/>
                                      <w:szCs w:val="20"/>
                                    </w:rPr>
                                    <w:t>Tower Height</w:t>
                                  </w:r>
                                </w:p>
                              </w:tc>
                              <w:tc>
                                <w:tcPr>
                                  <w:tcW w:w="3648" w:type="pct"/>
                                  <w:shd w:val="clear" w:color="auto" w:fill="auto"/>
                                  <w:vAlign w:val="center"/>
                                </w:tcPr>
                                <w:p w14:paraId="41696F5C" w14:textId="77777777" w:rsidR="00D95EB4" w:rsidRPr="0061082D" w:rsidRDefault="00D95EB4" w:rsidP="00D95EB4">
                                  <w:pPr>
                                    <w:rPr>
                                      <w:rFonts w:asciiTheme="majorHAnsi" w:hAnsiTheme="majorHAnsi" w:cstheme="majorBidi"/>
                                      <w:sz w:val="20"/>
                                      <w:szCs w:val="20"/>
                                    </w:rPr>
                                  </w:pPr>
                                  <w:r w:rsidRPr="0061082D">
                                    <w:rPr>
                                      <w:rFonts w:asciiTheme="majorHAnsi" w:hAnsiTheme="majorHAnsi" w:cstheme="majorBidi"/>
                                      <w:sz w:val="20"/>
                                      <w:szCs w:val="20"/>
                                    </w:rPr>
                                    <w:t>10m</w:t>
                                  </w:r>
                                </w:p>
                              </w:tc>
                            </w:tr>
                            <w:tr w:rsidR="00D95EB4" w:rsidRPr="0044045E" w14:paraId="0662EA58" w14:textId="77777777" w:rsidTr="009627B9">
                              <w:trPr>
                                <w:cantSplit/>
                                <w:trHeight w:val="20"/>
                              </w:trPr>
                              <w:tc>
                                <w:tcPr>
                                  <w:tcW w:w="1352" w:type="pct"/>
                                  <w:shd w:val="clear" w:color="auto" w:fill="auto"/>
                                  <w:vAlign w:val="center"/>
                                </w:tcPr>
                                <w:p w14:paraId="6B359F92" w14:textId="77777777" w:rsidR="00D95EB4" w:rsidRPr="0061082D" w:rsidRDefault="00D95EB4" w:rsidP="0061082D">
                                  <w:pPr>
                                    <w:jc w:val="left"/>
                                    <w:rPr>
                                      <w:rFonts w:asciiTheme="majorHAnsi" w:hAnsiTheme="majorHAnsi" w:cstheme="majorBidi"/>
                                      <w:sz w:val="20"/>
                                      <w:szCs w:val="20"/>
                                    </w:rPr>
                                  </w:pPr>
                                  <w:r>
                                    <w:rPr>
                                      <w:rFonts w:asciiTheme="majorHAnsi" w:hAnsiTheme="majorHAnsi" w:cstheme="majorBidi"/>
                                      <w:sz w:val="20"/>
                                      <w:szCs w:val="20"/>
                                    </w:rPr>
                                    <w:t xml:space="preserve">Tower </w:t>
                                  </w:r>
                                  <w:r w:rsidRPr="0061082D">
                                    <w:rPr>
                                      <w:rFonts w:asciiTheme="majorHAnsi" w:hAnsiTheme="majorHAnsi" w:cstheme="majorBidi"/>
                                      <w:sz w:val="20"/>
                                      <w:szCs w:val="20"/>
                                    </w:rPr>
                                    <w:t>cross-section Dimensions</w:t>
                                  </w:r>
                                </w:p>
                              </w:tc>
                              <w:tc>
                                <w:tcPr>
                                  <w:tcW w:w="3648" w:type="pct"/>
                                  <w:shd w:val="clear" w:color="auto" w:fill="auto"/>
                                  <w:vAlign w:val="center"/>
                                </w:tcPr>
                                <w:p w14:paraId="0337952F" w14:textId="77777777" w:rsidR="00D95EB4" w:rsidRPr="0061082D" w:rsidRDefault="00D95EB4" w:rsidP="00D95EB4">
                                  <w:pPr>
                                    <w:rPr>
                                      <w:rFonts w:asciiTheme="majorHAnsi" w:hAnsiTheme="majorHAnsi" w:cstheme="majorBidi"/>
                                      <w:sz w:val="20"/>
                                      <w:szCs w:val="20"/>
                                    </w:rPr>
                                  </w:pPr>
                                  <w:r w:rsidRPr="0061082D">
                                    <w:rPr>
                                      <w:rFonts w:asciiTheme="majorHAnsi" w:hAnsiTheme="majorHAnsi" w:cstheme="majorBidi"/>
                                      <w:sz w:val="20"/>
                                      <w:szCs w:val="20"/>
                                    </w:rPr>
                                    <w:t>3.7m x 3.4m (become narrower at the top)</w:t>
                                  </w:r>
                                </w:p>
                              </w:tc>
                            </w:tr>
                            <w:tr w:rsidR="00D95EB4" w:rsidRPr="0044045E" w14:paraId="7057FADF" w14:textId="77777777" w:rsidTr="009627B9">
                              <w:trPr>
                                <w:cantSplit/>
                                <w:trHeight w:val="20"/>
                              </w:trPr>
                              <w:tc>
                                <w:tcPr>
                                  <w:tcW w:w="1352" w:type="pct"/>
                                  <w:shd w:val="clear" w:color="auto" w:fill="auto"/>
                                  <w:vAlign w:val="center"/>
                                </w:tcPr>
                                <w:p w14:paraId="1BC4E347" w14:textId="77777777" w:rsidR="00D95EB4" w:rsidRPr="0061082D" w:rsidRDefault="00D95EB4" w:rsidP="0061082D">
                                  <w:pPr>
                                    <w:jc w:val="left"/>
                                    <w:rPr>
                                      <w:rFonts w:asciiTheme="majorHAnsi" w:hAnsiTheme="majorHAnsi" w:cstheme="majorBidi"/>
                                      <w:sz w:val="20"/>
                                      <w:szCs w:val="20"/>
                                    </w:rPr>
                                  </w:pPr>
                                  <w:r w:rsidRPr="0061082D">
                                    <w:rPr>
                                      <w:rFonts w:asciiTheme="majorHAnsi" w:hAnsiTheme="majorHAnsi" w:cstheme="majorBidi"/>
                                      <w:sz w:val="20"/>
                                      <w:szCs w:val="20"/>
                                    </w:rPr>
                                    <w:t>Wind Catcher</w:t>
                                  </w:r>
                                </w:p>
                              </w:tc>
                              <w:tc>
                                <w:tcPr>
                                  <w:tcW w:w="3648" w:type="pct"/>
                                  <w:shd w:val="clear" w:color="auto" w:fill="auto"/>
                                  <w:vAlign w:val="center"/>
                                </w:tcPr>
                                <w:p w14:paraId="6B4FD2D4" w14:textId="77777777" w:rsidR="00D95EB4" w:rsidRPr="0061082D" w:rsidRDefault="00D95EB4" w:rsidP="00D95EB4">
                                  <w:pPr>
                                    <w:rPr>
                                      <w:rFonts w:asciiTheme="majorHAnsi" w:hAnsiTheme="majorHAnsi" w:cstheme="majorBidi"/>
                                      <w:sz w:val="20"/>
                                      <w:szCs w:val="20"/>
                                    </w:rPr>
                                  </w:pPr>
                                  <w:r w:rsidRPr="0061082D">
                                    <w:rPr>
                                      <w:rFonts w:asciiTheme="majorHAnsi" w:hAnsiTheme="majorHAnsi" w:cstheme="majorBidi"/>
                                      <w:sz w:val="20"/>
                                      <w:szCs w:val="20"/>
                                    </w:rPr>
                                    <w:t>Four sides openings at the top (1.5m height x 2m width each)</w:t>
                                  </w:r>
                                </w:p>
                              </w:tc>
                            </w:tr>
                            <w:tr w:rsidR="00D95EB4" w:rsidRPr="0044045E" w14:paraId="76A84D88" w14:textId="77777777" w:rsidTr="009627B9">
                              <w:trPr>
                                <w:cantSplit/>
                                <w:trHeight w:val="20"/>
                              </w:trPr>
                              <w:tc>
                                <w:tcPr>
                                  <w:tcW w:w="1352" w:type="pct"/>
                                  <w:shd w:val="clear" w:color="auto" w:fill="auto"/>
                                  <w:vAlign w:val="center"/>
                                </w:tcPr>
                                <w:p w14:paraId="7A403C29" w14:textId="77777777" w:rsidR="00D95EB4" w:rsidRPr="0061082D" w:rsidRDefault="00D95EB4" w:rsidP="0061082D">
                                  <w:pPr>
                                    <w:jc w:val="left"/>
                                    <w:rPr>
                                      <w:rFonts w:asciiTheme="majorHAnsi" w:hAnsiTheme="majorHAnsi" w:cstheme="majorBidi"/>
                                      <w:sz w:val="20"/>
                                      <w:szCs w:val="20"/>
                                    </w:rPr>
                                  </w:pPr>
                                  <w:r w:rsidRPr="0061082D">
                                    <w:rPr>
                                      <w:rFonts w:asciiTheme="majorHAnsi" w:hAnsiTheme="majorHAnsi" w:cstheme="majorBidi"/>
                                      <w:sz w:val="20"/>
                                      <w:szCs w:val="20"/>
                                    </w:rPr>
                                    <w:t>Supply openings</w:t>
                                  </w:r>
                                </w:p>
                              </w:tc>
                              <w:tc>
                                <w:tcPr>
                                  <w:tcW w:w="3648" w:type="pct"/>
                                  <w:shd w:val="clear" w:color="auto" w:fill="auto"/>
                                  <w:vAlign w:val="center"/>
                                </w:tcPr>
                                <w:p w14:paraId="0D50FA8B" w14:textId="77777777" w:rsidR="00D95EB4" w:rsidRPr="0061082D" w:rsidRDefault="00D95EB4" w:rsidP="00D95EB4">
                                  <w:pPr>
                                    <w:rPr>
                                      <w:rFonts w:asciiTheme="majorHAnsi" w:hAnsiTheme="majorHAnsi" w:cstheme="majorBidi"/>
                                      <w:sz w:val="20"/>
                                      <w:szCs w:val="20"/>
                                    </w:rPr>
                                  </w:pPr>
                                  <w:r w:rsidRPr="0061082D">
                                    <w:rPr>
                                      <w:rFonts w:asciiTheme="majorHAnsi" w:hAnsiTheme="majorHAnsi" w:cstheme="majorBidi"/>
                                      <w:sz w:val="20"/>
                                      <w:szCs w:val="20"/>
                                    </w:rPr>
                                    <w:t>One supply opening at the bottom of each tower (2m width x 1.8m height)</w:t>
                                  </w:r>
                                </w:p>
                              </w:tc>
                            </w:tr>
                            <w:tr w:rsidR="00D95EB4" w:rsidRPr="0044045E" w14:paraId="5E8083CD" w14:textId="77777777" w:rsidTr="009627B9">
                              <w:trPr>
                                <w:cantSplit/>
                                <w:trHeight w:val="20"/>
                              </w:trPr>
                              <w:tc>
                                <w:tcPr>
                                  <w:tcW w:w="1352" w:type="pct"/>
                                  <w:shd w:val="clear" w:color="auto" w:fill="auto"/>
                                  <w:vAlign w:val="center"/>
                                </w:tcPr>
                                <w:p w14:paraId="31B34C99" w14:textId="77777777" w:rsidR="00D95EB4" w:rsidRPr="0061082D" w:rsidRDefault="00D95EB4" w:rsidP="0061082D">
                                  <w:pPr>
                                    <w:jc w:val="left"/>
                                    <w:rPr>
                                      <w:rFonts w:asciiTheme="majorHAnsi" w:hAnsiTheme="majorHAnsi" w:cstheme="majorBidi"/>
                                      <w:sz w:val="20"/>
                                      <w:szCs w:val="20"/>
                                    </w:rPr>
                                  </w:pPr>
                                  <w:r w:rsidRPr="0061082D">
                                    <w:rPr>
                                      <w:rFonts w:asciiTheme="majorHAnsi" w:hAnsiTheme="majorHAnsi" w:cstheme="majorBidi"/>
                                      <w:sz w:val="20"/>
                                      <w:szCs w:val="20"/>
                                    </w:rPr>
                                    <w:t>walls</w:t>
                                  </w:r>
                                </w:p>
                              </w:tc>
                              <w:tc>
                                <w:tcPr>
                                  <w:tcW w:w="3648" w:type="pct"/>
                                  <w:shd w:val="clear" w:color="auto" w:fill="auto"/>
                                  <w:vAlign w:val="center"/>
                                </w:tcPr>
                                <w:p w14:paraId="468E5C87" w14:textId="77777777" w:rsidR="00D95EB4" w:rsidRPr="0061082D" w:rsidRDefault="00D95EB4" w:rsidP="00D95EB4">
                                  <w:pPr>
                                    <w:rPr>
                                      <w:rFonts w:asciiTheme="majorHAnsi" w:hAnsiTheme="majorHAnsi" w:cstheme="majorBidi"/>
                                      <w:sz w:val="20"/>
                                      <w:szCs w:val="20"/>
                                    </w:rPr>
                                  </w:pPr>
                                  <w:r w:rsidRPr="0061082D">
                                    <w:rPr>
                                      <w:rFonts w:asciiTheme="majorHAnsi" w:hAnsiTheme="majorHAnsi" w:cstheme="majorBidi"/>
                                      <w:sz w:val="20"/>
                                      <w:szCs w:val="20"/>
                                    </w:rPr>
                                    <w:t>46cm total thickness (20cm concrete masonry + 20cm stone block)</w:t>
                                  </w:r>
                                </w:p>
                              </w:tc>
                            </w:tr>
                          </w:tbl>
                          <w:p w14:paraId="034D4ABC" w14:textId="77777777" w:rsidR="00D95EB4" w:rsidRDefault="00D95EB4" w:rsidP="00EF01FD"/>
                        </w:txbxContent>
                      </wps:txbx>
                      <wps:bodyPr rot="0" vert="horz" wrap="square" lIns="91440" tIns="45720" rIns="91440" bIns="45720" anchor="t" anchorCtr="0">
                        <a:noAutofit/>
                      </wps:bodyPr>
                    </wps:wsp>
                  </a:graphicData>
                </a:graphic>
              </wp:inline>
            </w:drawing>
          </mc:Choice>
          <mc:Fallback>
            <w:pict>
              <v:shape w14:anchorId="6E815CFA" id="_x0000_s1027" type="#_x0000_t202" style="width:410.45pt;height:195.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" stroked="f">
                <v:textbox>
                  <w:txbxContent>
                    <w:p w14:paraId="698D99BC" w14:textId="556F40D6" w:rsidR="00D95EB4" w:rsidRPr="00FE1E29" w:rsidRDefault="00D95EB4" w:rsidP="00FE1E29">
                      <w:pPr>
                        <w:pStyle w:val="Caption"/>
                        <w:keepNext/>
                        <w:spacing w:before="360"/>
                        <w:rPr>
                          <w:rFonts w:asciiTheme="majorHAnsi" w:hAnsiTheme="majorHAnsi"/>
                          <w:i w:val="0"/>
                          <w:iCs w:val="0"/>
                          <w:color w:val="000000" w:themeColor="text1"/>
                          <w:sz w:val="20"/>
                          <w:szCs w:val="20"/>
                        </w:rPr>
                      </w:pPr>
                      <w:r w:rsidRPr="00FE1E29">
                        <w:rPr>
                          <w:rFonts w:asciiTheme="majorHAnsi" w:hAnsiTheme="majorHAnsi"/>
                          <w:i w:val="0"/>
                          <w:iCs w:val="0"/>
                          <w:color w:val="000000" w:themeColor="text1"/>
                          <w:sz w:val="20"/>
                          <w:szCs w:val="20"/>
                        </w:rPr>
                        <w:t xml:space="preserve">Table </w:t>
                      </w:r>
                      <w:r w:rsidRPr="00FE1E29">
                        <w:rPr>
                          <w:rFonts w:asciiTheme="majorHAnsi" w:hAnsiTheme="majorHAnsi"/>
                          <w:i w:val="0"/>
                          <w:iCs w:val="0"/>
                          <w:color w:val="000000" w:themeColor="text1"/>
                          <w:sz w:val="20"/>
                          <w:szCs w:val="20"/>
                        </w:rPr>
                        <w:fldChar w:fldCharType="begin"/>
                      </w:r>
                      <w:r w:rsidRPr="00FE1E29">
                        <w:rPr>
                          <w:rFonts w:asciiTheme="majorHAnsi" w:hAnsiTheme="majorHAnsi"/>
                          <w:i w:val="0"/>
                          <w:iCs w:val="0"/>
                          <w:color w:val="000000" w:themeColor="text1"/>
                          <w:sz w:val="20"/>
                          <w:szCs w:val="20"/>
                        </w:rPr>
                        <w:instrText xml:space="preserve"> SEQ Table \* ARABIC </w:instrText>
                      </w:r>
                      <w:r w:rsidRPr="00FE1E29">
                        <w:rPr>
                          <w:rFonts w:asciiTheme="majorHAnsi" w:hAnsiTheme="majorHAnsi"/>
                          <w:i w:val="0"/>
                          <w:iCs w:val="0"/>
                          <w:color w:val="000000" w:themeColor="text1"/>
                          <w:sz w:val="20"/>
                          <w:szCs w:val="20"/>
                        </w:rPr>
                        <w:fldChar w:fldCharType="separate"/>
                      </w:r>
                      <w:r w:rsidR="00DA1A6A">
                        <w:rPr>
                          <w:rFonts w:asciiTheme="majorHAnsi" w:hAnsiTheme="majorHAnsi"/>
                          <w:i w:val="0"/>
                          <w:iCs w:val="0"/>
                          <w:noProof/>
                          <w:color w:val="000000" w:themeColor="text1"/>
                          <w:sz w:val="20"/>
                          <w:szCs w:val="20"/>
                        </w:rPr>
                        <w:t>2</w:t>
                      </w:r>
                      <w:r w:rsidRPr="00FE1E29">
                        <w:rPr>
                          <w:rFonts w:asciiTheme="majorHAnsi" w:hAnsiTheme="majorHAnsi"/>
                          <w:i w:val="0"/>
                          <w:iCs w:val="0"/>
                          <w:color w:val="000000" w:themeColor="text1"/>
                          <w:sz w:val="20"/>
                          <w:szCs w:val="20"/>
                        </w:rPr>
                        <w:fldChar w:fldCharType="end"/>
                      </w:r>
                      <w:r w:rsidRPr="00FE1E29">
                        <w:rPr>
                          <w:rFonts w:asciiTheme="majorHAnsi" w:hAnsiTheme="majorHAnsi"/>
                          <w:i w:val="0"/>
                          <w:iCs w:val="0"/>
                          <w:color w:val="000000" w:themeColor="text1"/>
                          <w:sz w:val="20"/>
                          <w:szCs w:val="20"/>
                        </w:rPr>
                        <w:t xml:space="preserve">: PDEC Tower specifications and details for </w:t>
                      </w:r>
                      <w:r>
                        <w:rPr>
                          <w:rFonts w:asciiTheme="majorHAnsi" w:hAnsiTheme="majorHAnsi"/>
                          <w:i w:val="0"/>
                          <w:iCs w:val="0"/>
                          <w:color w:val="000000" w:themeColor="text1"/>
                          <w:sz w:val="20"/>
                          <w:szCs w:val="20"/>
                        </w:rPr>
                        <w:t>T</w:t>
                      </w:r>
                      <w:r w:rsidRPr="00FE1E29">
                        <w:rPr>
                          <w:rFonts w:asciiTheme="majorHAnsi" w:hAnsiTheme="majorHAnsi"/>
                          <w:i w:val="0"/>
                          <w:iCs w:val="0"/>
                          <w:color w:val="000000" w:themeColor="text1"/>
                          <w:sz w:val="20"/>
                          <w:szCs w:val="20"/>
                        </w:rPr>
                        <w:t xml:space="preserve">ower A </w:t>
                      </w:r>
                      <w:r>
                        <w:rPr>
                          <w:rFonts w:asciiTheme="majorHAnsi" w:hAnsiTheme="majorHAnsi"/>
                          <w:i w:val="0"/>
                          <w:iCs w:val="0"/>
                          <w:color w:val="000000" w:themeColor="text1"/>
                          <w:sz w:val="20"/>
                          <w:szCs w:val="20"/>
                        </w:rPr>
                        <w:t>(</w:t>
                      </w:r>
                      <w:r w:rsidRPr="00FE1E29">
                        <w:rPr>
                          <w:rFonts w:asciiTheme="majorHAnsi" w:hAnsiTheme="majorHAnsi"/>
                          <w:i w:val="0"/>
                          <w:iCs w:val="0"/>
                          <w:color w:val="000000" w:themeColor="text1"/>
                          <w:sz w:val="20"/>
                          <w:szCs w:val="20"/>
                        </w:rPr>
                        <w:t>B similar</w:t>
                      </w:r>
                      <w:r>
                        <w:rPr>
                          <w:rFonts w:asciiTheme="majorHAnsi" w:hAnsiTheme="majorHAnsi"/>
                          <w:i w:val="0"/>
                          <w:iCs w:val="0"/>
                          <w:color w:val="000000" w:themeColor="text1"/>
                          <w:sz w:val="20"/>
                          <w:szCs w:val="20"/>
                        </w:rPr>
                        <w:t>)</w:t>
                      </w:r>
                    </w:p>
                    <w:tbl>
                      <w:tblPr>
                        <w:tblW w:w="5023" w:type="pct"/>
                        <w:tblInd w:w="-34" w:type="dxa"/>
                        <w:tblBorders>
                          <w:insideH w:val="single" w:sz="4" w:space="0" w:color="auto"/>
                          <w:insideV w:val="single" w:sz="4" w:space="0" w:color="auto"/>
                        </w:tblBorders>
                        <w:tblLook w:val="04A0" w:firstRow="1" w:lastRow="0" w:firstColumn="1" w:lastColumn="0" w:noHBand="0" w:noVBand="1"/>
                      </w:tblPr>
                      <w:tblGrid>
                        <w:gridCol w:w="2148"/>
                        <w:gridCol w:w="5795"/>
                      </w:tblGrid>
                      <w:tr w:rsidR="00D95EB4" w:rsidRPr="0044045E" w14:paraId="2A4F4057" w14:textId="77777777" w:rsidTr="009627B9">
                        <w:trPr>
                          <w:cantSplit/>
                          <w:trHeight w:val="20"/>
                        </w:trPr>
                        <w:tc>
                          <w:tcPr>
                            <w:tcW w:w="1352" w:type="pct"/>
                            <w:shd w:val="clear" w:color="auto" w:fill="auto"/>
                            <w:vAlign w:val="center"/>
                          </w:tcPr>
                          <w:p w14:paraId="784FC2FF" w14:textId="77777777" w:rsidR="00D95EB4" w:rsidRPr="0061082D" w:rsidRDefault="00D95EB4" w:rsidP="0061082D">
                            <w:pPr>
                              <w:jc w:val="left"/>
                              <w:rPr>
                                <w:rFonts w:asciiTheme="majorHAnsi" w:hAnsiTheme="majorHAnsi" w:cstheme="majorBidi"/>
                                <w:sz w:val="20"/>
                                <w:szCs w:val="20"/>
                              </w:rPr>
                            </w:pPr>
                          </w:p>
                        </w:tc>
                        <w:tc>
                          <w:tcPr>
                            <w:tcW w:w="3648" w:type="pct"/>
                            <w:shd w:val="clear" w:color="auto" w:fill="auto"/>
                            <w:vAlign w:val="center"/>
                          </w:tcPr>
                          <w:p w14:paraId="26F89A96" w14:textId="77777777" w:rsidR="00D95EB4" w:rsidRPr="0061082D" w:rsidRDefault="00D95EB4" w:rsidP="00D95EB4">
                            <w:pPr>
                              <w:rPr>
                                <w:rFonts w:asciiTheme="majorHAnsi" w:hAnsiTheme="majorHAnsi" w:cstheme="majorBidi"/>
                                <w:sz w:val="20"/>
                                <w:szCs w:val="20"/>
                              </w:rPr>
                            </w:pPr>
                            <w:r w:rsidRPr="0061082D">
                              <w:rPr>
                                <w:rFonts w:asciiTheme="majorHAnsi" w:hAnsiTheme="majorHAnsi" w:cstheme="majorBidi"/>
                                <w:sz w:val="20"/>
                                <w:szCs w:val="20"/>
                              </w:rPr>
                              <w:t>PDEC tower specifications</w:t>
                            </w:r>
                          </w:p>
                        </w:tc>
                      </w:tr>
                      <w:tr w:rsidR="00D95EB4" w:rsidRPr="0044045E" w14:paraId="04E1F30B" w14:textId="77777777" w:rsidTr="009627B9">
                        <w:trPr>
                          <w:cantSplit/>
                          <w:trHeight w:val="20"/>
                        </w:trPr>
                        <w:tc>
                          <w:tcPr>
                            <w:tcW w:w="1352" w:type="pct"/>
                            <w:shd w:val="clear" w:color="auto" w:fill="auto"/>
                            <w:vAlign w:val="center"/>
                          </w:tcPr>
                          <w:p w14:paraId="3D6406E6" w14:textId="77777777" w:rsidR="00D95EB4" w:rsidRPr="0061082D" w:rsidRDefault="00D95EB4" w:rsidP="0061082D">
                            <w:pPr>
                              <w:jc w:val="left"/>
                              <w:rPr>
                                <w:rFonts w:asciiTheme="majorHAnsi" w:hAnsiTheme="majorHAnsi" w:cstheme="majorBidi"/>
                                <w:sz w:val="20"/>
                                <w:szCs w:val="20"/>
                              </w:rPr>
                            </w:pPr>
                            <w:r w:rsidRPr="0061082D">
                              <w:rPr>
                                <w:rFonts w:asciiTheme="majorHAnsi" w:hAnsiTheme="majorHAnsi" w:cstheme="majorBidi"/>
                                <w:sz w:val="20"/>
                                <w:szCs w:val="20"/>
                              </w:rPr>
                              <w:t>Tower Height</w:t>
                            </w:r>
                          </w:p>
                        </w:tc>
                        <w:tc>
                          <w:tcPr>
                            <w:tcW w:w="3648" w:type="pct"/>
                            <w:shd w:val="clear" w:color="auto" w:fill="auto"/>
                            <w:vAlign w:val="center"/>
                          </w:tcPr>
                          <w:p w14:paraId="41696F5C" w14:textId="77777777" w:rsidR="00D95EB4" w:rsidRPr="0061082D" w:rsidRDefault="00D95EB4" w:rsidP="00D95EB4">
                            <w:pPr>
                              <w:rPr>
                                <w:rFonts w:asciiTheme="majorHAnsi" w:hAnsiTheme="majorHAnsi" w:cstheme="majorBidi"/>
                                <w:sz w:val="20"/>
                                <w:szCs w:val="20"/>
                              </w:rPr>
                            </w:pPr>
                            <w:r w:rsidRPr="0061082D">
                              <w:rPr>
                                <w:rFonts w:asciiTheme="majorHAnsi" w:hAnsiTheme="majorHAnsi" w:cstheme="majorBidi"/>
                                <w:sz w:val="20"/>
                                <w:szCs w:val="20"/>
                              </w:rPr>
                              <w:t>10m</w:t>
                            </w:r>
                          </w:p>
                        </w:tc>
                      </w:tr>
                      <w:tr w:rsidR="00D95EB4" w:rsidRPr="0044045E" w14:paraId="0662EA58" w14:textId="77777777" w:rsidTr="009627B9">
                        <w:trPr>
                          <w:cantSplit/>
                          <w:trHeight w:val="20"/>
                        </w:trPr>
                        <w:tc>
                          <w:tcPr>
                            <w:tcW w:w="1352" w:type="pct"/>
                            <w:shd w:val="clear" w:color="auto" w:fill="auto"/>
                            <w:vAlign w:val="center"/>
                          </w:tcPr>
                          <w:p w14:paraId="6B359F92" w14:textId="77777777" w:rsidR="00D95EB4" w:rsidRPr="0061082D" w:rsidRDefault="00D95EB4" w:rsidP="0061082D">
                            <w:pPr>
                              <w:jc w:val="left"/>
                              <w:rPr>
                                <w:rFonts w:asciiTheme="majorHAnsi" w:hAnsiTheme="majorHAnsi" w:cstheme="majorBidi"/>
                                <w:sz w:val="20"/>
                                <w:szCs w:val="20"/>
                              </w:rPr>
                            </w:pPr>
                            <w:r>
                              <w:rPr>
                                <w:rFonts w:asciiTheme="majorHAnsi" w:hAnsiTheme="majorHAnsi" w:cstheme="majorBidi"/>
                                <w:sz w:val="20"/>
                                <w:szCs w:val="20"/>
                              </w:rPr>
                              <w:t xml:space="preserve">Tower </w:t>
                            </w:r>
                            <w:r w:rsidRPr="0061082D">
                              <w:rPr>
                                <w:rFonts w:asciiTheme="majorHAnsi" w:hAnsiTheme="majorHAnsi" w:cstheme="majorBidi"/>
                                <w:sz w:val="20"/>
                                <w:szCs w:val="20"/>
                              </w:rPr>
                              <w:t>cross-section Dimensions</w:t>
                            </w:r>
                          </w:p>
                        </w:tc>
                        <w:tc>
                          <w:tcPr>
                            <w:tcW w:w="3648" w:type="pct"/>
                            <w:shd w:val="clear" w:color="auto" w:fill="auto"/>
                            <w:vAlign w:val="center"/>
                          </w:tcPr>
                          <w:p w14:paraId="0337952F" w14:textId="77777777" w:rsidR="00D95EB4" w:rsidRPr="0061082D" w:rsidRDefault="00D95EB4" w:rsidP="00D95EB4">
                            <w:pPr>
                              <w:rPr>
                                <w:rFonts w:asciiTheme="majorHAnsi" w:hAnsiTheme="majorHAnsi" w:cstheme="majorBidi"/>
                                <w:sz w:val="20"/>
                                <w:szCs w:val="20"/>
                              </w:rPr>
                            </w:pPr>
                            <w:r w:rsidRPr="0061082D">
                              <w:rPr>
                                <w:rFonts w:asciiTheme="majorHAnsi" w:hAnsiTheme="majorHAnsi" w:cstheme="majorBidi"/>
                                <w:sz w:val="20"/>
                                <w:szCs w:val="20"/>
                              </w:rPr>
                              <w:t>3.7m x 3.4m (become narrower at the top)</w:t>
                            </w:r>
                          </w:p>
                        </w:tc>
                      </w:tr>
                      <w:tr w:rsidR="00D95EB4" w:rsidRPr="0044045E" w14:paraId="7057FADF" w14:textId="77777777" w:rsidTr="009627B9">
                        <w:trPr>
                          <w:cantSplit/>
                          <w:trHeight w:val="20"/>
                        </w:trPr>
                        <w:tc>
                          <w:tcPr>
                            <w:tcW w:w="1352" w:type="pct"/>
                            <w:shd w:val="clear" w:color="auto" w:fill="auto"/>
                            <w:vAlign w:val="center"/>
                          </w:tcPr>
                          <w:p w14:paraId="1BC4E347" w14:textId="77777777" w:rsidR="00D95EB4" w:rsidRPr="0061082D" w:rsidRDefault="00D95EB4" w:rsidP="0061082D">
                            <w:pPr>
                              <w:jc w:val="left"/>
                              <w:rPr>
                                <w:rFonts w:asciiTheme="majorHAnsi" w:hAnsiTheme="majorHAnsi" w:cstheme="majorBidi"/>
                                <w:sz w:val="20"/>
                                <w:szCs w:val="20"/>
                              </w:rPr>
                            </w:pPr>
                            <w:r w:rsidRPr="0061082D">
                              <w:rPr>
                                <w:rFonts w:asciiTheme="majorHAnsi" w:hAnsiTheme="majorHAnsi" w:cstheme="majorBidi"/>
                                <w:sz w:val="20"/>
                                <w:szCs w:val="20"/>
                              </w:rPr>
                              <w:t>Wind Catcher</w:t>
                            </w:r>
                          </w:p>
                        </w:tc>
                        <w:tc>
                          <w:tcPr>
                            <w:tcW w:w="3648" w:type="pct"/>
                            <w:shd w:val="clear" w:color="auto" w:fill="auto"/>
                            <w:vAlign w:val="center"/>
                          </w:tcPr>
                          <w:p w14:paraId="6B4FD2D4" w14:textId="77777777" w:rsidR="00D95EB4" w:rsidRPr="0061082D" w:rsidRDefault="00D95EB4" w:rsidP="00D95EB4">
                            <w:pPr>
                              <w:rPr>
                                <w:rFonts w:asciiTheme="majorHAnsi" w:hAnsiTheme="majorHAnsi" w:cstheme="majorBidi"/>
                                <w:sz w:val="20"/>
                                <w:szCs w:val="20"/>
                              </w:rPr>
                            </w:pPr>
                            <w:r w:rsidRPr="0061082D">
                              <w:rPr>
                                <w:rFonts w:asciiTheme="majorHAnsi" w:hAnsiTheme="majorHAnsi" w:cstheme="majorBidi"/>
                                <w:sz w:val="20"/>
                                <w:szCs w:val="20"/>
                              </w:rPr>
                              <w:t>Four sides openings at the top (1.5m height x 2m width each)</w:t>
                            </w:r>
                          </w:p>
                        </w:tc>
                      </w:tr>
                      <w:tr w:rsidR="00D95EB4" w:rsidRPr="0044045E" w14:paraId="76A84D88" w14:textId="77777777" w:rsidTr="009627B9">
                        <w:trPr>
                          <w:cantSplit/>
                          <w:trHeight w:val="20"/>
                        </w:trPr>
                        <w:tc>
                          <w:tcPr>
                            <w:tcW w:w="1352" w:type="pct"/>
                            <w:shd w:val="clear" w:color="auto" w:fill="auto"/>
                            <w:vAlign w:val="center"/>
                          </w:tcPr>
                          <w:p w14:paraId="7A403C29" w14:textId="77777777" w:rsidR="00D95EB4" w:rsidRPr="0061082D" w:rsidRDefault="00D95EB4" w:rsidP="0061082D">
                            <w:pPr>
                              <w:jc w:val="left"/>
                              <w:rPr>
                                <w:rFonts w:asciiTheme="majorHAnsi" w:hAnsiTheme="majorHAnsi" w:cstheme="majorBidi"/>
                                <w:sz w:val="20"/>
                                <w:szCs w:val="20"/>
                              </w:rPr>
                            </w:pPr>
                            <w:r w:rsidRPr="0061082D">
                              <w:rPr>
                                <w:rFonts w:asciiTheme="majorHAnsi" w:hAnsiTheme="majorHAnsi" w:cstheme="majorBidi"/>
                                <w:sz w:val="20"/>
                                <w:szCs w:val="20"/>
                              </w:rPr>
                              <w:t>Supply openings</w:t>
                            </w:r>
                          </w:p>
                        </w:tc>
                        <w:tc>
                          <w:tcPr>
                            <w:tcW w:w="3648" w:type="pct"/>
                            <w:shd w:val="clear" w:color="auto" w:fill="auto"/>
                            <w:vAlign w:val="center"/>
                          </w:tcPr>
                          <w:p w14:paraId="0D50FA8B" w14:textId="77777777" w:rsidR="00D95EB4" w:rsidRPr="0061082D" w:rsidRDefault="00D95EB4" w:rsidP="00D95EB4">
                            <w:pPr>
                              <w:rPr>
                                <w:rFonts w:asciiTheme="majorHAnsi" w:hAnsiTheme="majorHAnsi" w:cstheme="majorBidi"/>
                                <w:sz w:val="20"/>
                                <w:szCs w:val="20"/>
                              </w:rPr>
                            </w:pPr>
                            <w:r w:rsidRPr="0061082D">
                              <w:rPr>
                                <w:rFonts w:asciiTheme="majorHAnsi" w:hAnsiTheme="majorHAnsi" w:cstheme="majorBidi"/>
                                <w:sz w:val="20"/>
                                <w:szCs w:val="20"/>
                              </w:rPr>
                              <w:t>One supply opening at the bottom of each tower (2m width x 1.8m height)</w:t>
                            </w:r>
                          </w:p>
                        </w:tc>
                      </w:tr>
                      <w:tr w:rsidR="00D95EB4" w:rsidRPr="0044045E" w14:paraId="5E8083CD" w14:textId="77777777" w:rsidTr="009627B9">
                        <w:trPr>
                          <w:cantSplit/>
                          <w:trHeight w:val="20"/>
                        </w:trPr>
                        <w:tc>
                          <w:tcPr>
                            <w:tcW w:w="1352" w:type="pct"/>
                            <w:shd w:val="clear" w:color="auto" w:fill="auto"/>
                            <w:vAlign w:val="center"/>
                          </w:tcPr>
                          <w:p w14:paraId="31B34C99" w14:textId="77777777" w:rsidR="00D95EB4" w:rsidRPr="0061082D" w:rsidRDefault="00D95EB4" w:rsidP="0061082D">
                            <w:pPr>
                              <w:jc w:val="left"/>
                              <w:rPr>
                                <w:rFonts w:asciiTheme="majorHAnsi" w:hAnsiTheme="majorHAnsi" w:cstheme="majorBidi"/>
                                <w:sz w:val="20"/>
                                <w:szCs w:val="20"/>
                              </w:rPr>
                            </w:pPr>
                            <w:r w:rsidRPr="0061082D">
                              <w:rPr>
                                <w:rFonts w:asciiTheme="majorHAnsi" w:hAnsiTheme="majorHAnsi" w:cstheme="majorBidi"/>
                                <w:sz w:val="20"/>
                                <w:szCs w:val="20"/>
                              </w:rPr>
                              <w:t>walls</w:t>
                            </w:r>
                          </w:p>
                        </w:tc>
                        <w:tc>
                          <w:tcPr>
                            <w:tcW w:w="3648" w:type="pct"/>
                            <w:shd w:val="clear" w:color="auto" w:fill="auto"/>
                            <w:vAlign w:val="center"/>
                          </w:tcPr>
                          <w:p w14:paraId="468E5C87" w14:textId="77777777" w:rsidR="00D95EB4" w:rsidRPr="0061082D" w:rsidRDefault="00D95EB4" w:rsidP="00D95EB4">
                            <w:pPr>
                              <w:rPr>
                                <w:rFonts w:asciiTheme="majorHAnsi" w:hAnsiTheme="majorHAnsi" w:cstheme="majorBidi"/>
                                <w:sz w:val="20"/>
                                <w:szCs w:val="20"/>
                              </w:rPr>
                            </w:pPr>
                            <w:r w:rsidRPr="0061082D">
                              <w:rPr>
                                <w:rFonts w:asciiTheme="majorHAnsi" w:hAnsiTheme="majorHAnsi" w:cstheme="majorBidi"/>
                                <w:sz w:val="20"/>
                                <w:szCs w:val="20"/>
                              </w:rPr>
                              <w:t>46cm total thickness (20cm concrete masonry + 20cm stone block)</w:t>
                            </w:r>
                          </w:p>
                        </w:tc>
                      </w:tr>
                    </w:tbl>
                    <w:p w14:paraId="034D4ABC" w14:textId="77777777" w:rsidR="00D95EB4" w:rsidRDefault="00D95EB4" w:rsidP="00EF01FD"/>
                  </w:txbxContent>
                </v:textbox>
                <w10:anchorlock/>
              </v:shape>
            </w:pict>
          </mc:Fallback>
        </mc:AlternateContent>
      </w:r>
    </w:p>
    <w:p w14:paraId="1423CB1A" w14:textId="77777777" w:rsidR="005F308B" w:rsidRPr="004D49A2" w:rsidRDefault="005F308B" w:rsidP="00AA1761">
      <w:pPr>
        <w:pStyle w:val="Heading1"/>
        <w:numPr>
          <w:ilvl w:val="0"/>
          <w:numId w:val="2"/>
        </w:numPr>
        <w:rPr>
          <w:rFonts w:asciiTheme="majorHAnsi" w:hAnsiTheme="majorHAnsi"/>
          <w:color w:val="000000" w:themeColor="text1"/>
        </w:rPr>
      </w:pPr>
      <w:r w:rsidRPr="004D49A2">
        <w:rPr>
          <w:rFonts w:asciiTheme="majorHAnsi" w:hAnsiTheme="majorHAnsi"/>
          <w:color w:val="000000" w:themeColor="text1"/>
        </w:rPr>
        <w:t>Work schedule</w:t>
      </w:r>
    </w:p>
    <w:p w14:paraId="3C3361E3" w14:textId="77777777" w:rsidR="005F308B" w:rsidRPr="004D49A2" w:rsidRDefault="000966AB" w:rsidP="00AA1761">
      <w:pPr>
        <w:rPr>
          <w:rFonts w:asciiTheme="majorHAnsi" w:hAnsiTheme="majorHAnsi" w:cstheme="majorBidi"/>
          <w:color w:val="000000" w:themeColor="text1"/>
        </w:rPr>
      </w:pPr>
      <w:r>
        <w:rPr>
          <w:rFonts w:asciiTheme="majorHAnsi" w:hAnsiTheme="majorHAnsi" w:cstheme="majorBidi"/>
          <w:color w:val="000000" w:themeColor="text1"/>
        </w:rPr>
        <w:t>D</w:t>
      </w:r>
      <w:r w:rsidR="005F308B" w:rsidRPr="004D49A2">
        <w:rPr>
          <w:rFonts w:asciiTheme="majorHAnsi" w:hAnsiTheme="majorHAnsi" w:cstheme="majorBidi"/>
          <w:color w:val="000000" w:themeColor="text1"/>
        </w:rPr>
        <w:t xml:space="preserve">ata loggers were installed </w:t>
      </w:r>
      <w:r>
        <w:rPr>
          <w:rFonts w:asciiTheme="majorHAnsi" w:hAnsiTheme="majorHAnsi" w:cstheme="majorBidi"/>
          <w:color w:val="000000" w:themeColor="text1"/>
        </w:rPr>
        <w:t xml:space="preserve">in the library </w:t>
      </w:r>
      <w:r w:rsidR="005F308B" w:rsidRPr="004D49A2">
        <w:rPr>
          <w:rFonts w:asciiTheme="majorHAnsi" w:hAnsiTheme="majorHAnsi" w:cstheme="majorBidi"/>
          <w:color w:val="000000" w:themeColor="text1"/>
        </w:rPr>
        <w:t>for more than 70 days from 21</w:t>
      </w:r>
      <w:r w:rsidR="005F308B" w:rsidRPr="004D49A2">
        <w:rPr>
          <w:rFonts w:asciiTheme="majorHAnsi" w:hAnsiTheme="majorHAnsi" w:cstheme="majorBidi"/>
          <w:color w:val="000000" w:themeColor="text1"/>
          <w:vertAlign w:val="superscript"/>
        </w:rPr>
        <w:t>st</w:t>
      </w:r>
      <w:r w:rsidR="005F308B" w:rsidRPr="004D49A2">
        <w:rPr>
          <w:rFonts w:asciiTheme="majorHAnsi" w:hAnsiTheme="majorHAnsi" w:cstheme="majorBidi"/>
          <w:color w:val="000000" w:themeColor="text1"/>
        </w:rPr>
        <w:t xml:space="preserve"> June to the 30</w:t>
      </w:r>
      <w:r w:rsidR="005F308B" w:rsidRPr="004D49A2">
        <w:rPr>
          <w:rFonts w:asciiTheme="majorHAnsi" w:hAnsiTheme="majorHAnsi" w:cstheme="majorBidi"/>
          <w:color w:val="000000" w:themeColor="text1"/>
          <w:vertAlign w:val="superscript"/>
        </w:rPr>
        <w:t>th</w:t>
      </w:r>
      <w:r w:rsidR="005F308B" w:rsidRPr="004D49A2">
        <w:rPr>
          <w:rFonts w:asciiTheme="majorHAnsi" w:hAnsiTheme="majorHAnsi" w:cstheme="majorBidi"/>
          <w:color w:val="000000" w:themeColor="text1"/>
        </w:rPr>
        <w:t xml:space="preserve"> Aug 2018. The recording</w:t>
      </w:r>
      <w:r>
        <w:rPr>
          <w:rFonts w:asciiTheme="majorHAnsi" w:hAnsiTheme="majorHAnsi" w:cstheme="majorBidi"/>
          <w:color w:val="000000" w:themeColor="text1"/>
        </w:rPr>
        <w:t>s</w:t>
      </w:r>
      <w:r w:rsidR="005F308B" w:rsidRPr="004D49A2">
        <w:rPr>
          <w:rFonts w:asciiTheme="majorHAnsi" w:hAnsiTheme="majorHAnsi" w:cstheme="majorBidi"/>
          <w:color w:val="000000" w:themeColor="text1"/>
        </w:rPr>
        <w:t xml:space="preserve"> </w:t>
      </w:r>
      <w:r w:rsidR="005F308B" w:rsidRPr="00CD6DC7">
        <w:rPr>
          <w:rFonts w:asciiTheme="majorHAnsi" w:hAnsiTheme="majorHAnsi" w:cstheme="majorBidi"/>
          <w:noProof/>
          <w:color w:val="000000" w:themeColor="text1"/>
        </w:rPr>
        <w:t>w</w:t>
      </w:r>
      <w:r>
        <w:rPr>
          <w:rFonts w:asciiTheme="majorHAnsi" w:hAnsiTheme="majorHAnsi" w:cstheme="majorBidi"/>
          <w:noProof/>
          <w:color w:val="000000" w:themeColor="text1"/>
        </w:rPr>
        <w:t>ere</w:t>
      </w:r>
      <w:r w:rsidR="005F308B" w:rsidRPr="00CD6DC7">
        <w:rPr>
          <w:rFonts w:asciiTheme="majorHAnsi" w:hAnsiTheme="majorHAnsi" w:cstheme="majorBidi"/>
          <w:noProof/>
          <w:color w:val="000000" w:themeColor="text1"/>
        </w:rPr>
        <w:t xml:space="preserve"> set</w:t>
      </w:r>
      <w:r w:rsidR="005F308B" w:rsidRPr="004D49A2">
        <w:rPr>
          <w:rFonts w:asciiTheme="majorHAnsi" w:hAnsiTheme="majorHAnsi" w:cstheme="majorBidi"/>
          <w:color w:val="000000" w:themeColor="text1"/>
        </w:rPr>
        <w:t xml:space="preserve"> for 24 hours</w:t>
      </w:r>
      <w:r>
        <w:rPr>
          <w:rFonts w:asciiTheme="majorHAnsi" w:hAnsiTheme="majorHAnsi" w:cstheme="majorBidi"/>
          <w:color w:val="000000" w:themeColor="text1"/>
        </w:rPr>
        <w:t xml:space="preserve"> continuous logging each day</w:t>
      </w:r>
      <w:r w:rsidR="005F308B" w:rsidRPr="004D49A2">
        <w:rPr>
          <w:rFonts w:asciiTheme="majorHAnsi" w:hAnsiTheme="majorHAnsi" w:cstheme="majorBidi"/>
          <w:color w:val="000000" w:themeColor="text1"/>
        </w:rPr>
        <w:t xml:space="preserve"> with a </w:t>
      </w:r>
      <w:r w:rsidR="005F308B" w:rsidRPr="004D49A2">
        <w:rPr>
          <w:rFonts w:asciiTheme="majorHAnsi" w:hAnsiTheme="majorHAnsi" w:cstheme="majorBidi"/>
          <w:noProof/>
          <w:color w:val="000000" w:themeColor="text1"/>
        </w:rPr>
        <w:t>logging</w:t>
      </w:r>
      <w:r w:rsidR="005F308B" w:rsidRPr="004D49A2">
        <w:rPr>
          <w:rFonts w:asciiTheme="majorHAnsi" w:hAnsiTheme="majorHAnsi" w:cstheme="majorBidi"/>
          <w:color w:val="000000" w:themeColor="text1"/>
        </w:rPr>
        <w:t xml:space="preserve"> interval of 10</w:t>
      </w:r>
      <w:r>
        <w:rPr>
          <w:rFonts w:asciiTheme="majorHAnsi" w:hAnsiTheme="majorHAnsi" w:cstheme="majorBidi"/>
          <w:color w:val="000000" w:themeColor="text1"/>
        </w:rPr>
        <w:t xml:space="preserve"> </w:t>
      </w:r>
      <w:r w:rsidR="005F308B" w:rsidRPr="004D49A2">
        <w:rPr>
          <w:rFonts w:asciiTheme="majorHAnsi" w:hAnsiTheme="majorHAnsi" w:cstheme="majorBidi"/>
          <w:color w:val="000000" w:themeColor="text1"/>
        </w:rPr>
        <w:t>min</w:t>
      </w:r>
      <w:r>
        <w:rPr>
          <w:rFonts w:asciiTheme="majorHAnsi" w:hAnsiTheme="majorHAnsi" w:cstheme="majorBidi"/>
          <w:color w:val="000000" w:themeColor="text1"/>
        </w:rPr>
        <w:t>ute</w:t>
      </w:r>
      <w:r w:rsidR="005F308B" w:rsidRPr="004D49A2">
        <w:rPr>
          <w:rFonts w:asciiTheme="majorHAnsi" w:hAnsiTheme="majorHAnsi" w:cstheme="majorBidi"/>
          <w:color w:val="000000" w:themeColor="text1"/>
        </w:rPr>
        <w:t>s.</w:t>
      </w:r>
      <w:r>
        <w:rPr>
          <w:rFonts w:asciiTheme="majorHAnsi" w:hAnsiTheme="majorHAnsi" w:cstheme="majorBidi"/>
          <w:color w:val="000000" w:themeColor="text1"/>
        </w:rPr>
        <w:t xml:space="preserve"> </w:t>
      </w:r>
      <w:r w:rsidR="005F308B" w:rsidRPr="004D49A2">
        <w:rPr>
          <w:rFonts w:asciiTheme="majorHAnsi" w:hAnsiTheme="majorHAnsi" w:cstheme="majorBidi"/>
          <w:color w:val="000000" w:themeColor="text1"/>
        </w:rPr>
        <w:t>The library working time is divided in</w:t>
      </w:r>
      <w:r w:rsidR="005F308B" w:rsidRPr="004D49A2">
        <w:rPr>
          <w:rFonts w:asciiTheme="majorHAnsi" w:hAnsiTheme="majorHAnsi" w:cstheme="majorBidi"/>
          <w:noProof/>
          <w:color w:val="000000" w:themeColor="text1"/>
        </w:rPr>
        <w:t>to</w:t>
      </w:r>
      <w:r w:rsidR="005F308B" w:rsidRPr="004D49A2">
        <w:rPr>
          <w:rFonts w:asciiTheme="majorHAnsi" w:hAnsiTheme="majorHAnsi" w:cstheme="majorBidi"/>
          <w:color w:val="000000" w:themeColor="text1"/>
        </w:rPr>
        <w:t xml:space="preserve"> two shifts from Sunday to Thursday. The first shift starts from 09:00 to 12:00 while the second shift is from 16:00 to 20:00. </w:t>
      </w:r>
      <w:r w:rsidR="005F308B" w:rsidRPr="004D49A2">
        <w:rPr>
          <w:rFonts w:asciiTheme="majorHAnsi" w:hAnsiTheme="majorHAnsi" w:cstheme="majorBidi"/>
          <w:noProof/>
          <w:color w:val="000000" w:themeColor="text1"/>
        </w:rPr>
        <w:t xml:space="preserve">The </w:t>
      </w:r>
      <w:r w:rsidR="000B4B01">
        <w:rPr>
          <w:rFonts w:asciiTheme="majorHAnsi" w:hAnsiTheme="majorHAnsi" w:cstheme="majorBidi"/>
          <w:noProof/>
          <w:color w:val="000000" w:themeColor="text1"/>
        </w:rPr>
        <w:t>PDEC</w:t>
      </w:r>
      <w:r w:rsidR="005F308B" w:rsidRPr="004D49A2">
        <w:rPr>
          <w:rFonts w:asciiTheme="majorHAnsi" w:hAnsiTheme="majorHAnsi" w:cstheme="majorBidi"/>
          <w:color w:val="000000" w:themeColor="text1"/>
        </w:rPr>
        <w:t xml:space="preserve"> </w:t>
      </w:r>
      <w:r w:rsidR="00D95EB4">
        <w:rPr>
          <w:rFonts w:asciiTheme="majorHAnsi" w:hAnsiTheme="majorHAnsi" w:cstheme="majorBidi"/>
          <w:color w:val="000000" w:themeColor="text1"/>
        </w:rPr>
        <w:t>Tower</w:t>
      </w:r>
      <w:r w:rsidR="005F308B" w:rsidRPr="004D49A2">
        <w:rPr>
          <w:rFonts w:asciiTheme="majorHAnsi" w:hAnsiTheme="majorHAnsi" w:cstheme="majorBidi"/>
          <w:color w:val="000000" w:themeColor="text1"/>
        </w:rPr>
        <w:t>s were set to work for 24 hours</w:t>
      </w:r>
      <w:r w:rsidR="000B4B01">
        <w:rPr>
          <w:rFonts w:asciiTheme="majorHAnsi" w:hAnsiTheme="majorHAnsi" w:cstheme="majorBidi"/>
          <w:color w:val="000000" w:themeColor="text1"/>
        </w:rPr>
        <w:t xml:space="preserve"> each day</w:t>
      </w:r>
      <w:r w:rsidR="005F308B" w:rsidRPr="004D49A2">
        <w:rPr>
          <w:rFonts w:asciiTheme="majorHAnsi" w:hAnsiTheme="majorHAnsi" w:cstheme="majorBidi"/>
          <w:color w:val="000000" w:themeColor="text1"/>
        </w:rPr>
        <w:t>.</w:t>
      </w:r>
    </w:p>
    <w:p w14:paraId="1A3F1935" w14:textId="77777777" w:rsidR="005F308B" w:rsidRPr="004D49A2" w:rsidRDefault="005F308B" w:rsidP="00AA1761">
      <w:pPr>
        <w:pStyle w:val="Heading1"/>
        <w:numPr>
          <w:ilvl w:val="0"/>
          <w:numId w:val="2"/>
        </w:numPr>
        <w:rPr>
          <w:rFonts w:asciiTheme="majorHAnsi" w:hAnsiTheme="majorHAnsi"/>
          <w:color w:val="000000" w:themeColor="text1"/>
        </w:rPr>
      </w:pPr>
      <w:bookmarkStart w:id="7" w:name="_Toc527376542"/>
      <w:r w:rsidRPr="004D49A2">
        <w:rPr>
          <w:rFonts w:asciiTheme="majorHAnsi" w:hAnsiTheme="majorHAnsi"/>
          <w:color w:val="000000" w:themeColor="text1"/>
        </w:rPr>
        <w:t>Monitoring Equipment</w:t>
      </w:r>
      <w:bookmarkEnd w:id="7"/>
    </w:p>
    <w:p w14:paraId="01B6D4A2" w14:textId="531D20FE" w:rsidR="005F308B" w:rsidRPr="004D49A2" w:rsidRDefault="005F308B" w:rsidP="00AA1761">
      <w:pPr>
        <w:rPr>
          <w:rFonts w:asciiTheme="majorHAnsi" w:hAnsiTheme="majorHAnsi" w:cstheme="majorBidi"/>
          <w:color w:val="000000" w:themeColor="text1"/>
        </w:rPr>
      </w:pPr>
      <w:r w:rsidRPr="004D49A2">
        <w:rPr>
          <w:rFonts w:asciiTheme="majorHAnsi" w:hAnsiTheme="majorHAnsi" w:cstheme="majorBidi"/>
          <w:color w:val="000000" w:themeColor="text1"/>
        </w:rPr>
        <w:t>Fo</w:t>
      </w:r>
      <w:r w:rsidR="003D4BFF" w:rsidRPr="004D49A2">
        <w:rPr>
          <w:rFonts w:asciiTheme="majorHAnsi" w:hAnsiTheme="majorHAnsi" w:cstheme="majorBidi"/>
          <w:color w:val="000000" w:themeColor="text1"/>
        </w:rPr>
        <w:t>u</w:t>
      </w:r>
      <w:r w:rsidRPr="004D49A2">
        <w:rPr>
          <w:rFonts w:asciiTheme="majorHAnsi" w:hAnsiTheme="majorHAnsi" w:cstheme="majorBidi"/>
          <w:color w:val="000000" w:themeColor="text1"/>
        </w:rPr>
        <w:t>r different data logg</w:t>
      </w:r>
      <w:r w:rsidR="000966AB">
        <w:rPr>
          <w:rFonts w:asciiTheme="majorHAnsi" w:hAnsiTheme="majorHAnsi" w:cstheme="majorBidi"/>
          <w:color w:val="000000" w:themeColor="text1"/>
        </w:rPr>
        <w:t>ing</w:t>
      </w:r>
      <w:r w:rsidRPr="004D49A2">
        <w:rPr>
          <w:rFonts w:asciiTheme="majorHAnsi" w:hAnsiTheme="majorHAnsi" w:cstheme="majorBidi"/>
          <w:color w:val="000000" w:themeColor="text1"/>
        </w:rPr>
        <w:t xml:space="preserve"> equipment </w:t>
      </w:r>
      <w:r w:rsidRPr="00CD6DC7">
        <w:rPr>
          <w:rFonts w:asciiTheme="majorHAnsi" w:hAnsiTheme="majorHAnsi" w:cstheme="majorBidi"/>
          <w:noProof/>
          <w:color w:val="000000" w:themeColor="text1"/>
        </w:rPr>
        <w:t>were used</w:t>
      </w:r>
      <w:r w:rsidRPr="004D49A2">
        <w:rPr>
          <w:rFonts w:asciiTheme="majorHAnsi" w:hAnsiTheme="majorHAnsi" w:cstheme="majorBidi"/>
          <w:color w:val="000000" w:themeColor="text1"/>
        </w:rPr>
        <w:t xml:space="preserve"> for the monitoring of the building. The recorded parameters included external and internal dry-bulb and wet-bulb temperature, </w:t>
      </w:r>
      <w:r w:rsidRPr="00CD6DC7">
        <w:rPr>
          <w:rFonts w:asciiTheme="majorHAnsi" w:hAnsiTheme="majorHAnsi" w:cstheme="majorBidi"/>
          <w:noProof/>
          <w:color w:val="000000" w:themeColor="text1"/>
        </w:rPr>
        <w:t>external</w:t>
      </w:r>
      <w:r w:rsidRPr="004D49A2">
        <w:rPr>
          <w:rFonts w:asciiTheme="majorHAnsi" w:hAnsiTheme="majorHAnsi" w:cstheme="majorBidi"/>
          <w:color w:val="000000" w:themeColor="text1"/>
        </w:rPr>
        <w:t xml:space="preserve"> and </w:t>
      </w:r>
      <w:r w:rsidRPr="004D49A2">
        <w:rPr>
          <w:rFonts w:asciiTheme="majorHAnsi" w:hAnsiTheme="majorHAnsi" w:cstheme="majorBidi"/>
          <w:noProof/>
          <w:color w:val="000000" w:themeColor="text1"/>
        </w:rPr>
        <w:t>interior</w:t>
      </w:r>
      <w:r w:rsidRPr="004D49A2">
        <w:rPr>
          <w:rFonts w:asciiTheme="majorHAnsi" w:hAnsiTheme="majorHAnsi" w:cstheme="majorBidi"/>
          <w:color w:val="000000" w:themeColor="text1"/>
        </w:rPr>
        <w:t xml:space="preserve"> relative humidity, external wind speed and wind direction, and internal air velocity. The data logger types used in the monitoring process </w:t>
      </w:r>
      <w:r w:rsidRPr="00CD6DC7">
        <w:rPr>
          <w:rFonts w:asciiTheme="majorHAnsi" w:hAnsiTheme="majorHAnsi" w:cstheme="majorBidi"/>
          <w:noProof/>
          <w:color w:val="000000" w:themeColor="text1"/>
        </w:rPr>
        <w:t>are explained</w:t>
      </w:r>
      <w:r w:rsidRPr="004D49A2">
        <w:rPr>
          <w:rFonts w:asciiTheme="majorHAnsi" w:hAnsiTheme="majorHAnsi" w:cstheme="majorBidi"/>
          <w:color w:val="000000" w:themeColor="text1"/>
        </w:rPr>
        <w:t xml:space="preserve"> as follows:</w:t>
      </w:r>
    </w:p>
    <w:p w14:paraId="5E07FE2D" w14:textId="77777777" w:rsidR="005F308B" w:rsidRPr="004D49A2" w:rsidRDefault="000966AB" w:rsidP="00AA1761">
      <w:pPr>
        <w:pStyle w:val="Heading2"/>
        <w:numPr>
          <w:ilvl w:val="1"/>
          <w:numId w:val="2"/>
        </w:numPr>
        <w:rPr>
          <w:rFonts w:asciiTheme="majorHAnsi" w:hAnsiTheme="majorHAnsi"/>
          <w:color w:val="000000" w:themeColor="text1"/>
        </w:rPr>
      </w:pPr>
      <w:r>
        <w:rPr>
          <w:rFonts w:asciiTheme="majorHAnsi" w:hAnsiTheme="majorHAnsi"/>
          <w:color w:val="000000" w:themeColor="text1"/>
        </w:rPr>
        <w:t>Kestrel</w:t>
      </w:r>
      <w:r w:rsidR="005F308B" w:rsidRPr="004D49A2">
        <w:rPr>
          <w:rFonts w:asciiTheme="majorHAnsi" w:hAnsiTheme="majorHAnsi"/>
          <w:color w:val="000000" w:themeColor="text1"/>
        </w:rPr>
        <w:t xml:space="preserve"> 5500</w:t>
      </w:r>
    </w:p>
    <w:p w14:paraId="73AEEE72" w14:textId="77777777" w:rsidR="005F308B" w:rsidRPr="004D49A2" w:rsidRDefault="005F308B" w:rsidP="00AA1761">
      <w:pPr>
        <w:rPr>
          <w:rFonts w:asciiTheme="majorHAnsi" w:hAnsiTheme="majorHAnsi" w:cstheme="majorBidi"/>
          <w:color w:val="000000" w:themeColor="text1"/>
        </w:rPr>
      </w:pPr>
      <w:r w:rsidRPr="004D49A2">
        <w:rPr>
          <w:rFonts w:asciiTheme="majorHAnsi" w:hAnsiTheme="majorHAnsi" w:cstheme="majorBidi"/>
          <w:color w:val="000000" w:themeColor="text1"/>
        </w:rPr>
        <w:t xml:space="preserve">The </w:t>
      </w:r>
      <w:r w:rsidR="000966AB">
        <w:rPr>
          <w:rFonts w:asciiTheme="majorHAnsi" w:hAnsiTheme="majorHAnsi" w:cstheme="majorBidi"/>
          <w:color w:val="000000" w:themeColor="text1"/>
        </w:rPr>
        <w:t>Kestrel</w:t>
      </w:r>
      <w:r w:rsidRPr="004D49A2">
        <w:rPr>
          <w:rFonts w:asciiTheme="majorHAnsi" w:hAnsiTheme="majorHAnsi" w:cstheme="majorBidi"/>
          <w:color w:val="000000" w:themeColor="text1"/>
        </w:rPr>
        <w:t xml:space="preserve"> 5500 is </w:t>
      </w:r>
      <w:r w:rsidR="000966AB">
        <w:rPr>
          <w:rFonts w:asciiTheme="majorHAnsi" w:hAnsiTheme="majorHAnsi" w:cstheme="majorBidi"/>
          <w:color w:val="000000" w:themeColor="text1"/>
        </w:rPr>
        <w:t xml:space="preserve">a </w:t>
      </w:r>
      <w:r w:rsidRPr="004D49A2">
        <w:rPr>
          <w:rFonts w:asciiTheme="majorHAnsi" w:hAnsiTheme="majorHAnsi" w:cstheme="majorBidi"/>
          <w:color w:val="000000" w:themeColor="text1"/>
        </w:rPr>
        <w:t xml:space="preserve">weather meter that can read and record </w:t>
      </w:r>
      <w:r w:rsidR="000966AB">
        <w:rPr>
          <w:rFonts w:asciiTheme="majorHAnsi" w:hAnsiTheme="majorHAnsi" w:cstheme="majorBidi"/>
          <w:color w:val="000000" w:themeColor="text1"/>
        </w:rPr>
        <w:t xml:space="preserve">a </w:t>
      </w:r>
      <w:r w:rsidRPr="00CD6DC7">
        <w:rPr>
          <w:rFonts w:asciiTheme="majorHAnsi" w:hAnsiTheme="majorHAnsi" w:cstheme="majorBidi"/>
          <w:noProof/>
          <w:color w:val="000000" w:themeColor="text1"/>
        </w:rPr>
        <w:t>wide</w:t>
      </w:r>
      <w:r w:rsidRPr="004D49A2">
        <w:rPr>
          <w:rFonts w:asciiTheme="majorHAnsi" w:hAnsiTheme="majorHAnsi" w:cstheme="majorBidi"/>
          <w:color w:val="000000" w:themeColor="text1"/>
        </w:rPr>
        <w:t xml:space="preserve"> </w:t>
      </w:r>
      <w:r w:rsidR="000966AB">
        <w:rPr>
          <w:rFonts w:asciiTheme="majorHAnsi" w:hAnsiTheme="majorHAnsi" w:cstheme="majorBidi"/>
          <w:color w:val="000000" w:themeColor="text1"/>
        </w:rPr>
        <w:t>range</w:t>
      </w:r>
      <w:r w:rsidRPr="004D49A2">
        <w:rPr>
          <w:rFonts w:asciiTheme="majorHAnsi" w:hAnsiTheme="majorHAnsi" w:cstheme="majorBidi"/>
          <w:color w:val="000000" w:themeColor="text1"/>
        </w:rPr>
        <w:t xml:space="preserve"> of parameters. These parameters include </w:t>
      </w:r>
      <w:r w:rsidR="000966AB">
        <w:rPr>
          <w:rFonts w:asciiTheme="majorHAnsi" w:hAnsiTheme="majorHAnsi" w:cstheme="majorBidi"/>
          <w:color w:val="000000" w:themeColor="text1"/>
        </w:rPr>
        <w:t>w</w:t>
      </w:r>
      <w:r w:rsidRPr="004D49A2">
        <w:rPr>
          <w:rFonts w:asciiTheme="majorHAnsi" w:hAnsiTheme="majorHAnsi" w:cstheme="majorBidi"/>
          <w:color w:val="000000" w:themeColor="text1"/>
        </w:rPr>
        <w:t xml:space="preserve">ind speed, </w:t>
      </w:r>
      <w:r w:rsidR="000966AB" w:rsidRPr="004D49A2">
        <w:rPr>
          <w:rFonts w:asciiTheme="majorHAnsi" w:hAnsiTheme="majorHAnsi" w:cstheme="majorBidi"/>
          <w:color w:val="000000" w:themeColor="text1"/>
        </w:rPr>
        <w:t>wind direction</w:t>
      </w:r>
      <w:r w:rsidR="000966AB">
        <w:rPr>
          <w:rFonts w:asciiTheme="majorHAnsi" w:hAnsiTheme="majorHAnsi" w:cstheme="majorBidi"/>
          <w:color w:val="000000" w:themeColor="text1"/>
        </w:rPr>
        <w:t>,</w:t>
      </w:r>
      <w:r w:rsidR="000966AB" w:rsidRPr="004D49A2">
        <w:rPr>
          <w:rFonts w:asciiTheme="majorHAnsi" w:hAnsiTheme="majorHAnsi" w:cstheme="majorBidi"/>
          <w:color w:val="000000" w:themeColor="text1"/>
        </w:rPr>
        <w:t xml:space="preserve"> </w:t>
      </w:r>
      <w:r w:rsidRPr="004D49A2">
        <w:rPr>
          <w:rFonts w:asciiTheme="majorHAnsi" w:hAnsiTheme="majorHAnsi" w:cstheme="majorBidi"/>
          <w:color w:val="000000" w:themeColor="text1"/>
        </w:rPr>
        <w:t>dry-bulb temperature, RH</w:t>
      </w:r>
      <w:r w:rsidR="000966AB">
        <w:rPr>
          <w:rFonts w:asciiTheme="majorHAnsi" w:hAnsiTheme="majorHAnsi" w:cstheme="majorBidi"/>
          <w:color w:val="000000" w:themeColor="text1"/>
        </w:rPr>
        <w:t xml:space="preserve"> and</w:t>
      </w:r>
      <w:r w:rsidRPr="004D49A2">
        <w:rPr>
          <w:rFonts w:asciiTheme="majorHAnsi" w:hAnsiTheme="majorHAnsi" w:cstheme="majorBidi"/>
          <w:color w:val="000000" w:themeColor="text1"/>
        </w:rPr>
        <w:t xml:space="preserve"> wet-bulb temperature. The meter is easy to set up and install. This mini weather station was </w:t>
      </w:r>
      <w:r w:rsidRPr="00CD6DC7">
        <w:rPr>
          <w:rFonts w:asciiTheme="majorHAnsi" w:hAnsiTheme="majorHAnsi" w:cstheme="majorBidi"/>
          <w:noProof/>
          <w:color w:val="000000" w:themeColor="text1"/>
        </w:rPr>
        <w:t>installed</w:t>
      </w:r>
      <w:r w:rsidRPr="004D49A2">
        <w:rPr>
          <w:rFonts w:asciiTheme="majorHAnsi" w:hAnsiTheme="majorHAnsi" w:cstheme="majorBidi"/>
          <w:color w:val="000000" w:themeColor="text1"/>
        </w:rPr>
        <w:t xml:space="preserve"> above the library roof to record different weather parameters.</w:t>
      </w:r>
    </w:p>
    <w:p w14:paraId="18FE840D" w14:textId="77777777" w:rsidR="005F308B" w:rsidRPr="004D49A2" w:rsidRDefault="000966AB" w:rsidP="00AA1761">
      <w:pPr>
        <w:pStyle w:val="Heading2"/>
        <w:numPr>
          <w:ilvl w:val="1"/>
          <w:numId w:val="2"/>
        </w:numPr>
        <w:rPr>
          <w:rFonts w:asciiTheme="majorHAnsi" w:hAnsiTheme="majorHAnsi"/>
          <w:color w:val="000000" w:themeColor="text1"/>
        </w:rPr>
      </w:pPr>
      <w:r>
        <w:rPr>
          <w:rFonts w:asciiTheme="majorHAnsi" w:hAnsiTheme="majorHAnsi"/>
          <w:color w:val="000000" w:themeColor="text1"/>
        </w:rPr>
        <w:t>Kestrel</w:t>
      </w:r>
      <w:r w:rsidR="005F308B" w:rsidRPr="004D49A2">
        <w:rPr>
          <w:rFonts w:asciiTheme="majorHAnsi" w:hAnsiTheme="majorHAnsi"/>
          <w:color w:val="000000" w:themeColor="text1"/>
        </w:rPr>
        <w:t xml:space="preserve"> 5200</w:t>
      </w:r>
    </w:p>
    <w:p w14:paraId="771CAB47" w14:textId="77777777" w:rsidR="005F308B" w:rsidRPr="004D49A2" w:rsidRDefault="005F308B" w:rsidP="00AA1761">
      <w:pPr>
        <w:rPr>
          <w:rFonts w:asciiTheme="majorHAnsi" w:hAnsiTheme="majorHAnsi" w:cstheme="majorBidi"/>
          <w:color w:val="000000" w:themeColor="text1"/>
        </w:rPr>
      </w:pPr>
      <w:r w:rsidRPr="004D49A2">
        <w:rPr>
          <w:rFonts w:asciiTheme="majorHAnsi" w:hAnsiTheme="majorHAnsi" w:cstheme="majorBidi"/>
          <w:color w:val="000000" w:themeColor="text1"/>
        </w:rPr>
        <w:t xml:space="preserve">The </w:t>
      </w:r>
      <w:r w:rsidR="000966AB">
        <w:rPr>
          <w:rFonts w:asciiTheme="majorHAnsi" w:hAnsiTheme="majorHAnsi" w:cstheme="majorBidi"/>
          <w:color w:val="000000" w:themeColor="text1"/>
        </w:rPr>
        <w:t>Kestrel</w:t>
      </w:r>
      <w:r w:rsidRPr="004D49A2">
        <w:rPr>
          <w:rFonts w:asciiTheme="majorHAnsi" w:hAnsiTheme="majorHAnsi" w:cstheme="majorBidi"/>
          <w:color w:val="000000" w:themeColor="text1"/>
        </w:rPr>
        <w:t xml:space="preserve"> 5200 is </w:t>
      </w:r>
      <w:r w:rsidR="004C796A" w:rsidRPr="004D49A2">
        <w:rPr>
          <w:rFonts w:asciiTheme="majorHAnsi" w:hAnsiTheme="majorHAnsi" w:cstheme="majorBidi"/>
          <w:color w:val="000000" w:themeColor="text1"/>
        </w:rPr>
        <w:t>like</w:t>
      </w:r>
      <w:r w:rsidRPr="004D49A2">
        <w:rPr>
          <w:rFonts w:asciiTheme="majorHAnsi" w:hAnsiTheme="majorHAnsi" w:cstheme="majorBidi"/>
          <w:color w:val="000000" w:themeColor="text1"/>
        </w:rPr>
        <w:t xml:space="preserve"> the </w:t>
      </w:r>
      <w:r w:rsidR="000966AB">
        <w:rPr>
          <w:rFonts w:asciiTheme="majorHAnsi" w:hAnsiTheme="majorHAnsi" w:cstheme="majorBidi"/>
          <w:noProof/>
          <w:color w:val="000000" w:themeColor="text1"/>
        </w:rPr>
        <w:t>Kestrel</w:t>
      </w:r>
      <w:r w:rsidRPr="004D49A2">
        <w:rPr>
          <w:rFonts w:asciiTheme="majorHAnsi" w:hAnsiTheme="majorHAnsi" w:cstheme="majorBidi"/>
          <w:color w:val="000000" w:themeColor="text1"/>
        </w:rPr>
        <w:t xml:space="preserve"> 5500. The most apparent difference is that the 5200 meter does not contain a compass, so it cannot read and record wind direction. However, it can record extra parameters such as evaporation rate and moisture content. The </w:t>
      </w:r>
      <w:r w:rsidR="000966AB">
        <w:rPr>
          <w:rFonts w:asciiTheme="majorHAnsi" w:hAnsiTheme="majorHAnsi" w:cstheme="majorBidi"/>
          <w:color w:val="000000" w:themeColor="text1"/>
        </w:rPr>
        <w:t>Kestrel</w:t>
      </w:r>
      <w:r w:rsidRPr="004D49A2">
        <w:rPr>
          <w:rFonts w:asciiTheme="majorHAnsi" w:hAnsiTheme="majorHAnsi" w:cstheme="majorBidi"/>
          <w:color w:val="000000" w:themeColor="text1"/>
        </w:rPr>
        <w:t xml:space="preserve"> 5200 could be used to measure internal or external weather parameters. Two </w:t>
      </w:r>
      <w:r w:rsidR="000966AB">
        <w:rPr>
          <w:rFonts w:asciiTheme="majorHAnsi" w:hAnsiTheme="majorHAnsi" w:cstheme="majorBidi"/>
          <w:noProof/>
          <w:color w:val="000000" w:themeColor="text1"/>
        </w:rPr>
        <w:t>Kestrel</w:t>
      </w:r>
      <w:r w:rsidRPr="004D49A2">
        <w:rPr>
          <w:rFonts w:asciiTheme="majorHAnsi" w:hAnsiTheme="majorHAnsi" w:cstheme="majorBidi"/>
          <w:color w:val="000000" w:themeColor="text1"/>
        </w:rPr>
        <w:t xml:space="preserve"> 5200 were installed at the </w:t>
      </w:r>
      <w:r w:rsidR="00D95EB4">
        <w:rPr>
          <w:rFonts w:asciiTheme="majorHAnsi" w:hAnsiTheme="majorHAnsi" w:cstheme="majorBidi"/>
          <w:color w:val="000000" w:themeColor="text1"/>
        </w:rPr>
        <w:t>Tower</w:t>
      </w:r>
      <w:r w:rsidRPr="004D49A2">
        <w:rPr>
          <w:rFonts w:asciiTheme="majorHAnsi" w:hAnsiTheme="majorHAnsi" w:cstheme="majorBidi"/>
          <w:color w:val="000000" w:themeColor="text1"/>
        </w:rPr>
        <w:t xml:space="preserve"> supply openings to collect the supply air conditions.</w:t>
      </w:r>
    </w:p>
    <w:p w14:paraId="21E3CAB7" w14:textId="77777777" w:rsidR="005F308B" w:rsidRPr="004D49A2" w:rsidRDefault="005F308B" w:rsidP="00AA1761">
      <w:pPr>
        <w:pStyle w:val="Heading2"/>
        <w:numPr>
          <w:ilvl w:val="1"/>
          <w:numId w:val="2"/>
        </w:numPr>
        <w:rPr>
          <w:rFonts w:asciiTheme="majorHAnsi" w:hAnsiTheme="majorHAnsi"/>
          <w:color w:val="000000" w:themeColor="text1"/>
        </w:rPr>
      </w:pPr>
      <w:r w:rsidRPr="004D49A2">
        <w:rPr>
          <w:rFonts w:asciiTheme="majorHAnsi" w:hAnsiTheme="majorHAnsi"/>
          <w:color w:val="000000" w:themeColor="text1"/>
        </w:rPr>
        <w:t>EXTECH SDL350 Thermo-</w:t>
      </w:r>
      <w:r w:rsidR="000966AB" w:rsidRPr="007C5707">
        <w:rPr>
          <w:rFonts w:asciiTheme="majorHAnsi" w:hAnsiTheme="majorHAnsi"/>
          <w:noProof/>
          <w:color w:val="000000" w:themeColor="text1"/>
        </w:rPr>
        <w:t>Anemometer</w:t>
      </w:r>
    </w:p>
    <w:p w14:paraId="3AE49523" w14:textId="77777777" w:rsidR="005F308B" w:rsidRPr="004D49A2" w:rsidRDefault="005F308B" w:rsidP="00AA1761">
      <w:pPr>
        <w:rPr>
          <w:rFonts w:asciiTheme="majorHAnsi" w:hAnsiTheme="majorHAnsi" w:cstheme="majorBidi"/>
          <w:color w:val="000000" w:themeColor="text1"/>
        </w:rPr>
      </w:pPr>
      <w:r w:rsidRPr="004D49A2">
        <w:rPr>
          <w:rFonts w:asciiTheme="majorHAnsi" w:hAnsiTheme="majorHAnsi" w:cstheme="majorBidi"/>
          <w:color w:val="000000" w:themeColor="text1"/>
        </w:rPr>
        <w:t>The EXTECH SDL350 consist of two parts</w:t>
      </w:r>
      <w:r w:rsidR="000966AB">
        <w:rPr>
          <w:rFonts w:asciiTheme="majorHAnsi" w:hAnsiTheme="majorHAnsi" w:cstheme="majorBidi"/>
          <w:color w:val="000000" w:themeColor="text1"/>
        </w:rPr>
        <w:t xml:space="preserve"> -</w:t>
      </w:r>
      <w:r w:rsidRPr="004D49A2">
        <w:rPr>
          <w:rFonts w:asciiTheme="majorHAnsi" w:hAnsiTheme="majorHAnsi" w:cstheme="majorBidi"/>
          <w:color w:val="000000" w:themeColor="text1"/>
        </w:rPr>
        <w:t xml:space="preserve"> the meter and a probe that contains the sensors. The meter is featured by its sensitive </w:t>
      </w:r>
      <w:r w:rsidRPr="00CD6DC7">
        <w:rPr>
          <w:rFonts w:asciiTheme="majorHAnsi" w:hAnsiTheme="majorHAnsi" w:cstheme="majorBidi"/>
          <w:noProof/>
          <w:color w:val="000000" w:themeColor="text1"/>
        </w:rPr>
        <w:t>sensors</w:t>
      </w:r>
      <w:r w:rsidRPr="004D49A2">
        <w:rPr>
          <w:rFonts w:asciiTheme="majorHAnsi" w:hAnsiTheme="majorHAnsi" w:cstheme="majorBidi"/>
          <w:color w:val="000000" w:themeColor="text1"/>
        </w:rPr>
        <w:t>, which can record temperature and air velocity readings at low values</w:t>
      </w:r>
      <w:r w:rsidRPr="004D49A2">
        <w:rPr>
          <w:rFonts w:asciiTheme="majorHAnsi" w:hAnsiTheme="majorHAnsi" w:cstheme="majorBidi"/>
          <w:bCs/>
          <w:iCs/>
          <w:color w:val="000000" w:themeColor="text1"/>
        </w:rPr>
        <w:t xml:space="preserve">. The EXTECH SDL350 was chosen to record </w:t>
      </w:r>
      <w:r w:rsidR="000966AB">
        <w:rPr>
          <w:rFonts w:asciiTheme="majorHAnsi" w:hAnsiTheme="majorHAnsi" w:cstheme="majorBidi"/>
          <w:bCs/>
          <w:iCs/>
          <w:color w:val="000000" w:themeColor="text1"/>
        </w:rPr>
        <w:t>a</w:t>
      </w:r>
      <w:r w:rsidRPr="004D49A2">
        <w:rPr>
          <w:rFonts w:asciiTheme="majorHAnsi" w:hAnsiTheme="majorHAnsi" w:cstheme="majorBidi"/>
          <w:bCs/>
          <w:iCs/>
          <w:color w:val="000000" w:themeColor="text1"/>
        </w:rPr>
        <w:t xml:space="preserve">ir velocity readings from within the PDEC </w:t>
      </w:r>
      <w:r w:rsidR="00D95EB4">
        <w:rPr>
          <w:rFonts w:asciiTheme="majorHAnsi" w:hAnsiTheme="majorHAnsi" w:cstheme="majorBidi"/>
          <w:bCs/>
          <w:iCs/>
          <w:color w:val="000000" w:themeColor="text1"/>
        </w:rPr>
        <w:t>Tower</w:t>
      </w:r>
      <w:r w:rsidRPr="004D49A2">
        <w:rPr>
          <w:rFonts w:asciiTheme="majorHAnsi" w:hAnsiTheme="majorHAnsi" w:cstheme="majorBidi"/>
          <w:bCs/>
          <w:iCs/>
          <w:color w:val="000000" w:themeColor="text1"/>
        </w:rPr>
        <w:t xml:space="preserve">. </w:t>
      </w:r>
    </w:p>
    <w:p w14:paraId="6E3A4491" w14:textId="77777777" w:rsidR="005F308B" w:rsidRPr="004D49A2" w:rsidRDefault="005F308B" w:rsidP="00AA1761">
      <w:pPr>
        <w:pStyle w:val="Heading2"/>
        <w:numPr>
          <w:ilvl w:val="1"/>
          <w:numId w:val="2"/>
        </w:numPr>
        <w:rPr>
          <w:rFonts w:asciiTheme="majorHAnsi" w:hAnsiTheme="majorHAnsi"/>
          <w:color w:val="000000" w:themeColor="text1"/>
        </w:rPr>
      </w:pPr>
      <w:proofErr w:type="spellStart"/>
      <w:r w:rsidRPr="004D49A2">
        <w:rPr>
          <w:rFonts w:asciiTheme="majorHAnsi" w:hAnsiTheme="majorHAnsi"/>
          <w:color w:val="000000" w:themeColor="text1"/>
        </w:rPr>
        <w:t>Rotronic</w:t>
      </w:r>
      <w:proofErr w:type="spellEnd"/>
      <w:r w:rsidRPr="004D49A2">
        <w:rPr>
          <w:rFonts w:asciiTheme="majorHAnsi" w:hAnsiTheme="majorHAnsi"/>
          <w:color w:val="000000" w:themeColor="text1"/>
        </w:rPr>
        <w:t xml:space="preserve"> HL-1D</w:t>
      </w:r>
    </w:p>
    <w:p w14:paraId="4C655B3F" w14:textId="77777777" w:rsidR="005F308B" w:rsidRPr="004D49A2" w:rsidRDefault="005F308B" w:rsidP="00C15534">
      <w:pPr>
        <w:spacing w:after="240"/>
        <w:rPr>
          <w:rFonts w:asciiTheme="majorHAnsi" w:hAnsiTheme="majorHAnsi" w:cstheme="majorBidi"/>
          <w:color w:val="000000" w:themeColor="text1"/>
        </w:rPr>
      </w:pPr>
      <w:r w:rsidRPr="004D49A2">
        <w:rPr>
          <w:rFonts w:asciiTheme="majorHAnsi" w:hAnsiTheme="majorHAnsi" w:cstheme="majorBidi"/>
          <w:color w:val="000000" w:themeColor="text1"/>
        </w:rPr>
        <w:t xml:space="preserve">The </w:t>
      </w:r>
      <w:proofErr w:type="spellStart"/>
      <w:r w:rsidRPr="004D49A2">
        <w:rPr>
          <w:rFonts w:asciiTheme="majorHAnsi" w:hAnsiTheme="majorHAnsi" w:cstheme="majorBidi"/>
          <w:color w:val="000000" w:themeColor="text1"/>
        </w:rPr>
        <w:t>Rotronic</w:t>
      </w:r>
      <w:proofErr w:type="spellEnd"/>
      <w:r w:rsidRPr="004D49A2">
        <w:rPr>
          <w:rFonts w:asciiTheme="majorHAnsi" w:hAnsiTheme="majorHAnsi" w:cstheme="majorBidi"/>
          <w:color w:val="000000" w:themeColor="text1"/>
        </w:rPr>
        <w:t xml:space="preserve"> HL-1D is a compact and easy to install data logger. </w:t>
      </w:r>
      <w:r w:rsidR="000966AB">
        <w:rPr>
          <w:rFonts w:asciiTheme="majorHAnsi" w:hAnsiTheme="majorHAnsi" w:cstheme="majorBidi"/>
          <w:color w:val="000000" w:themeColor="text1"/>
        </w:rPr>
        <w:t>It</w:t>
      </w:r>
      <w:r w:rsidRPr="004D49A2">
        <w:rPr>
          <w:rFonts w:asciiTheme="majorHAnsi" w:hAnsiTheme="majorHAnsi" w:cstheme="majorBidi"/>
          <w:color w:val="000000" w:themeColor="text1"/>
        </w:rPr>
        <w:t xml:space="preserve"> can record </w:t>
      </w:r>
      <w:r w:rsidR="000966AB">
        <w:rPr>
          <w:rFonts w:asciiTheme="majorHAnsi" w:hAnsiTheme="majorHAnsi" w:cstheme="majorBidi"/>
          <w:color w:val="000000" w:themeColor="text1"/>
        </w:rPr>
        <w:t xml:space="preserve">air </w:t>
      </w:r>
      <w:r w:rsidRPr="004D49A2">
        <w:rPr>
          <w:rFonts w:asciiTheme="majorHAnsi" w:hAnsiTheme="majorHAnsi" w:cstheme="majorBidi"/>
          <w:color w:val="000000" w:themeColor="text1"/>
        </w:rPr>
        <w:t xml:space="preserve">temperature and </w:t>
      </w:r>
      <w:r w:rsidR="000966AB">
        <w:rPr>
          <w:rFonts w:asciiTheme="majorHAnsi" w:hAnsiTheme="majorHAnsi" w:cstheme="majorBidi"/>
          <w:color w:val="000000" w:themeColor="text1"/>
        </w:rPr>
        <w:t>r</w:t>
      </w:r>
      <w:r w:rsidRPr="004D49A2">
        <w:rPr>
          <w:rFonts w:asciiTheme="majorHAnsi" w:hAnsiTheme="majorHAnsi" w:cstheme="majorBidi"/>
          <w:color w:val="000000" w:themeColor="text1"/>
        </w:rPr>
        <w:t xml:space="preserve">elative humidity for </w:t>
      </w:r>
      <w:r w:rsidRPr="00CD6DC7">
        <w:rPr>
          <w:rFonts w:asciiTheme="majorHAnsi" w:hAnsiTheme="majorHAnsi" w:cstheme="majorBidi"/>
          <w:noProof/>
          <w:color w:val="000000" w:themeColor="text1"/>
        </w:rPr>
        <w:t>a long</w:t>
      </w:r>
      <w:r w:rsidRPr="004D49A2">
        <w:rPr>
          <w:rFonts w:asciiTheme="majorHAnsi" w:hAnsiTheme="majorHAnsi" w:cstheme="majorBidi"/>
          <w:color w:val="000000" w:themeColor="text1"/>
        </w:rPr>
        <w:t xml:space="preserve"> </w:t>
      </w:r>
      <w:r w:rsidRPr="004D49A2">
        <w:rPr>
          <w:rFonts w:asciiTheme="majorHAnsi" w:hAnsiTheme="majorHAnsi" w:cstheme="majorBidi"/>
          <w:noProof/>
          <w:color w:val="000000" w:themeColor="text1"/>
        </w:rPr>
        <w:t>period</w:t>
      </w:r>
      <w:r w:rsidRPr="004D49A2">
        <w:rPr>
          <w:rFonts w:asciiTheme="majorHAnsi" w:hAnsiTheme="majorHAnsi" w:cstheme="majorBidi"/>
          <w:color w:val="000000" w:themeColor="text1"/>
        </w:rPr>
        <w:t xml:space="preserve">. Seven data loggers of this type </w:t>
      </w:r>
      <w:r w:rsidRPr="00CD6DC7">
        <w:rPr>
          <w:rFonts w:asciiTheme="majorHAnsi" w:hAnsiTheme="majorHAnsi" w:cstheme="majorBidi"/>
          <w:noProof/>
          <w:color w:val="000000" w:themeColor="text1"/>
        </w:rPr>
        <w:t>were installed</w:t>
      </w:r>
      <w:r w:rsidRPr="004D49A2">
        <w:rPr>
          <w:rFonts w:asciiTheme="majorHAnsi" w:hAnsiTheme="majorHAnsi" w:cstheme="majorBidi"/>
          <w:color w:val="000000" w:themeColor="text1"/>
        </w:rPr>
        <w:t xml:space="preserve"> within the PDEC </w:t>
      </w:r>
      <w:r w:rsidR="00D95EB4">
        <w:rPr>
          <w:rFonts w:asciiTheme="majorHAnsi" w:hAnsiTheme="majorHAnsi" w:cstheme="majorBidi"/>
          <w:color w:val="000000" w:themeColor="text1"/>
        </w:rPr>
        <w:t>Tower</w:t>
      </w:r>
      <w:r w:rsidRPr="004D49A2">
        <w:rPr>
          <w:rFonts w:asciiTheme="majorHAnsi" w:hAnsiTheme="majorHAnsi" w:cstheme="majorBidi"/>
          <w:color w:val="000000" w:themeColor="text1"/>
        </w:rPr>
        <w:t xml:space="preserve"> B and the occupied spaces. </w:t>
      </w:r>
    </w:p>
    <w:p w14:paraId="7726390C" w14:textId="77777777" w:rsidR="005F308B" w:rsidRPr="004D49A2" w:rsidRDefault="005F308B" w:rsidP="00AA1761">
      <w:pPr>
        <w:pStyle w:val="Heading1"/>
        <w:numPr>
          <w:ilvl w:val="0"/>
          <w:numId w:val="2"/>
        </w:numPr>
        <w:rPr>
          <w:rFonts w:asciiTheme="majorHAnsi" w:hAnsiTheme="majorHAnsi"/>
          <w:color w:val="000000" w:themeColor="text1"/>
        </w:rPr>
      </w:pPr>
      <w:bookmarkStart w:id="8" w:name="_Toc527376543"/>
      <w:r w:rsidRPr="004D49A2">
        <w:rPr>
          <w:rFonts w:asciiTheme="majorHAnsi" w:hAnsiTheme="majorHAnsi"/>
          <w:color w:val="000000" w:themeColor="text1"/>
        </w:rPr>
        <w:lastRenderedPageBreak/>
        <w:t>Accuracy</w:t>
      </w:r>
      <w:bookmarkEnd w:id="8"/>
    </w:p>
    <w:p w14:paraId="106782C4" w14:textId="5858E7FF" w:rsidR="004C796A" w:rsidRDefault="005F308B" w:rsidP="00AA1761">
      <w:pPr>
        <w:rPr>
          <w:rFonts w:asciiTheme="majorHAnsi" w:hAnsiTheme="majorHAnsi" w:cstheme="majorBidi"/>
          <w:color w:val="000000" w:themeColor="text1"/>
        </w:rPr>
      </w:pPr>
      <w:r w:rsidRPr="004D49A2">
        <w:rPr>
          <w:rFonts w:asciiTheme="majorHAnsi" w:hAnsiTheme="majorHAnsi" w:cstheme="majorBidi"/>
          <w:color w:val="000000" w:themeColor="text1"/>
        </w:rPr>
        <w:t xml:space="preserve">The specifications of the sensors </w:t>
      </w:r>
      <w:r w:rsidRPr="00CD6DC7">
        <w:rPr>
          <w:rFonts w:asciiTheme="majorHAnsi" w:hAnsiTheme="majorHAnsi" w:cstheme="majorBidi"/>
          <w:noProof/>
          <w:color w:val="000000" w:themeColor="text1"/>
        </w:rPr>
        <w:t>are summarized</w:t>
      </w:r>
      <w:r w:rsidRPr="004D49A2">
        <w:rPr>
          <w:rFonts w:asciiTheme="majorHAnsi" w:hAnsiTheme="majorHAnsi" w:cstheme="majorBidi"/>
          <w:color w:val="000000" w:themeColor="text1"/>
        </w:rPr>
        <w:t xml:space="preserve"> in Table 3.  </w:t>
      </w:r>
      <w:r w:rsidR="00372E0D">
        <w:rPr>
          <w:rFonts w:asciiTheme="majorHAnsi" w:hAnsiTheme="majorHAnsi" w:cstheme="majorBidi"/>
          <w:color w:val="000000" w:themeColor="text1"/>
        </w:rPr>
        <w:t>All the loggers were new and unused, and so the factory calibrations were valid. However, to check consistency between the loggers they were all, b</w:t>
      </w:r>
      <w:r w:rsidRPr="004D49A2">
        <w:rPr>
          <w:rFonts w:asciiTheme="majorHAnsi" w:hAnsiTheme="majorHAnsi" w:cstheme="majorBidi"/>
          <w:noProof/>
          <w:color w:val="000000" w:themeColor="text1"/>
        </w:rPr>
        <w:t>efore</w:t>
      </w:r>
      <w:r w:rsidRPr="004D49A2">
        <w:rPr>
          <w:rFonts w:asciiTheme="majorHAnsi" w:hAnsiTheme="majorHAnsi" w:cstheme="majorBidi"/>
          <w:color w:val="000000" w:themeColor="text1"/>
        </w:rPr>
        <w:t xml:space="preserve"> </w:t>
      </w:r>
      <w:r w:rsidR="000047B8" w:rsidRPr="004D49A2">
        <w:rPr>
          <w:rFonts w:asciiTheme="majorHAnsi" w:hAnsiTheme="majorHAnsi" w:cstheme="majorBidi"/>
          <w:color w:val="000000" w:themeColor="text1"/>
        </w:rPr>
        <w:t>installation</w:t>
      </w:r>
      <w:r w:rsidR="00372E0D">
        <w:rPr>
          <w:rFonts w:asciiTheme="majorHAnsi" w:hAnsiTheme="majorHAnsi" w:cstheme="majorBidi"/>
          <w:color w:val="000000" w:themeColor="text1"/>
        </w:rPr>
        <w:t xml:space="preserve"> in the library</w:t>
      </w:r>
      <w:r w:rsidRPr="004D49A2">
        <w:rPr>
          <w:rFonts w:asciiTheme="majorHAnsi" w:hAnsiTheme="majorHAnsi" w:cstheme="majorBidi"/>
          <w:color w:val="000000" w:themeColor="text1"/>
        </w:rPr>
        <w:t xml:space="preserve">, </w:t>
      </w:r>
      <w:r w:rsidR="00372E0D">
        <w:rPr>
          <w:rFonts w:asciiTheme="majorHAnsi" w:hAnsiTheme="majorHAnsi" w:cstheme="majorBidi"/>
          <w:color w:val="000000" w:themeColor="text1"/>
        </w:rPr>
        <w:t>run in a closed room environment for 24 hours.</w:t>
      </w:r>
      <w:r w:rsidR="00563E93">
        <w:rPr>
          <w:rFonts w:asciiTheme="majorHAnsi" w:hAnsiTheme="majorHAnsi" w:cstheme="majorBidi"/>
          <w:color w:val="000000" w:themeColor="text1"/>
        </w:rPr>
        <w:t xml:space="preserve"> Note that the minimum starting speed for</w:t>
      </w:r>
      <w:r w:rsidR="00F3181C">
        <w:rPr>
          <w:rFonts w:asciiTheme="majorHAnsi" w:hAnsiTheme="majorHAnsi" w:cstheme="majorBidi"/>
          <w:color w:val="000000" w:themeColor="text1"/>
        </w:rPr>
        <w:t xml:space="preserve"> the Kestrel loggers </w:t>
      </w:r>
      <w:r w:rsidR="00563E93">
        <w:rPr>
          <w:rFonts w:asciiTheme="majorHAnsi" w:hAnsiTheme="majorHAnsi" w:cstheme="majorBidi"/>
          <w:color w:val="000000" w:themeColor="text1"/>
        </w:rPr>
        <w:t>is 0.6m/s. This means that external wind speeds below 0.6m/s will be recorded as zero.</w:t>
      </w:r>
    </w:p>
    <w:p w14:paraId="6E1040FD" w14:textId="279A61FB" w:rsidR="004C796A" w:rsidRDefault="00563E93" w:rsidP="00AA1761">
      <w:pPr>
        <w:rPr>
          <w:rFonts w:asciiTheme="majorHAnsi" w:hAnsiTheme="majorHAnsi" w:cstheme="majorBidi"/>
          <w:color w:val="000000" w:themeColor="text1"/>
        </w:rPr>
      </w:pPr>
      <w:r w:rsidRPr="004D49A2">
        <w:rPr>
          <w:rFonts w:asciiTheme="majorHAnsi" w:hAnsiTheme="majorHAnsi" w:cstheme="majorBidi"/>
          <w:noProof/>
          <w:color w:val="000000" w:themeColor="text1"/>
        </w:rPr>
        <mc:AlternateContent>
          <mc:Choice Requires="wps">
            <w:drawing>
              <wp:inline distT="0" distB="0" distL="0" distR="0" wp14:anchorId="68ADA602" wp14:editId="2EC7F62C">
                <wp:extent cx="5727700" cy="2617076"/>
                <wp:effectExtent l="0" t="0" r="6350" b="0"/>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7700" cy="2617076"/>
                        </a:xfrm>
                        <a:prstGeom prst="rect">
                          <a:avLst/>
                        </a:prstGeom>
                        <a:solidFill>
                          <a:srgbClr val="FFFFFF"/>
                        </a:solidFill>
                        <a:ln w="9525">
                          <a:noFill/>
                          <a:miter lim="800000"/>
                          <a:headEnd/>
                          <a:tailEnd/>
                        </a:ln>
                      </wps:spPr>
                      <wps:txbx>
                        <w:txbxContent>
                          <w:p w14:paraId="65C16AB4" w14:textId="77777777" w:rsidR="00563E93" w:rsidRPr="00FE1E29" w:rsidRDefault="00563E93" w:rsidP="00563E93">
                            <w:pPr>
                              <w:pStyle w:val="Caption"/>
                              <w:keepNext/>
                              <w:rPr>
                                <w:rFonts w:asciiTheme="majorHAnsi" w:hAnsiTheme="majorHAnsi"/>
                                <w:i w:val="0"/>
                                <w:iCs w:val="0"/>
                                <w:color w:val="000000" w:themeColor="text1"/>
                                <w:sz w:val="20"/>
                                <w:szCs w:val="20"/>
                              </w:rPr>
                            </w:pPr>
                            <w:r w:rsidRPr="00FE1E29">
                              <w:rPr>
                                <w:rFonts w:asciiTheme="majorHAnsi" w:hAnsiTheme="majorHAnsi"/>
                                <w:i w:val="0"/>
                                <w:iCs w:val="0"/>
                                <w:color w:val="000000" w:themeColor="text1"/>
                                <w:sz w:val="20"/>
                                <w:szCs w:val="20"/>
                              </w:rPr>
                              <w:t xml:space="preserve">Table </w:t>
                            </w:r>
                            <w:r w:rsidRPr="00FE1E29">
                              <w:rPr>
                                <w:rFonts w:asciiTheme="majorHAnsi" w:hAnsiTheme="majorHAnsi"/>
                                <w:i w:val="0"/>
                                <w:iCs w:val="0"/>
                                <w:color w:val="000000" w:themeColor="text1"/>
                                <w:sz w:val="20"/>
                                <w:szCs w:val="20"/>
                              </w:rPr>
                              <w:fldChar w:fldCharType="begin"/>
                            </w:r>
                            <w:r w:rsidRPr="00FE1E29">
                              <w:rPr>
                                <w:rFonts w:asciiTheme="majorHAnsi" w:hAnsiTheme="majorHAnsi"/>
                                <w:i w:val="0"/>
                                <w:iCs w:val="0"/>
                                <w:color w:val="000000" w:themeColor="text1"/>
                                <w:sz w:val="20"/>
                                <w:szCs w:val="20"/>
                              </w:rPr>
                              <w:instrText xml:space="preserve"> SEQ Table \* ARABIC </w:instrText>
                            </w:r>
                            <w:r w:rsidRPr="00FE1E29">
                              <w:rPr>
                                <w:rFonts w:asciiTheme="majorHAnsi" w:hAnsiTheme="majorHAnsi"/>
                                <w:i w:val="0"/>
                                <w:iCs w:val="0"/>
                                <w:color w:val="000000" w:themeColor="text1"/>
                                <w:sz w:val="20"/>
                                <w:szCs w:val="20"/>
                              </w:rPr>
                              <w:fldChar w:fldCharType="separate"/>
                            </w:r>
                            <w:r>
                              <w:rPr>
                                <w:rFonts w:asciiTheme="majorHAnsi" w:hAnsiTheme="majorHAnsi"/>
                                <w:i w:val="0"/>
                                <w:iCs w:val="0"/>
                                <w:noProof/>
                                <w:color w:val="000000" w:themeColor="text1"/>
                                <w:sz w:val="20"/>
                                <w:szCs w:val="20"/>
                              </w:rPr>
                              <w:t>3</w:t>
                            </w:r>
                            <w:r w:rsidRPr="00FE1E29">
                              <w:rPr>
                                <w:rFonts w:asciiTheme="majorHAnsi" w:hAnsiTheme="majorHAnsi"/>
                                <w:i w:val="0"/>
                                <w:iCs w:val="0"/>
                                <w:color w:val="000000" w:themeColor="text1"/>
                                <w:sz w:val="20"/>
                                <w:szCs w:val="20"/>
                              </w:rPr>
                              <w:fldChar w:fldCharType="end"/>
                            </w:r>
                            <w:r w:rsidRPr="00FE1E29">
                              <w:rPr>
                                <w:rFonts w:asciiTheme="majorHAnsi" w:hAnsiTheme="majorHAnsi"/>
                                <w:i w:val="0"/>
                                <w:iCs w:val="0"/>
                                <w:color w:val="000000" w:themeColor="text1"/>
                                <w:sz w:val="20"/>
                                <w:szCs w:val="20"/>
                              </w:rPr>
                              <w:t>: Data loggers and sensors specifications</w:t>
                            </w:r>
                          </w:p>
                          <w:tbl>
                            <w:tblPr>
                              <w:tblW w:w="4991" w:type="pct"/>
                              <w:tblBorders>
                                <w:insideH w:val="single" w:sz="4" w:space="0" w:color="auto"/>
                                <w:insideV w:val="single" w:sz="4" w:space="0" w:color="auto"/>
                              </w:tblBorders>
                              <w:tblLook w:val="04A0" w:firstRow="1" w:lastRow="0" w:firstColumn="1" w:lastColumn="0" w:noHBand="0" w:noVBand="1"/>
                            </w:tblPr>
                            <w:tblGrid>
                              <w:gridCol w:w="2050"/>
                              <w:gridCol w:w="2543"/>
                              <w:gridCol w:w="2203"/>
                              <w:gridCol w:w="1906"/>
                            </w:tblGrid>
                            <w:tr w:rsidR="00563E93" w:rsidRPr="000D08B1" w14:paraId="5643E2AA" w14:textId="77777777" w:rsidTr="00AA1761">
                              <w:trPr>
                                <w:cantSplit/>
                                <w:trHeight w:val="227"/>
                              </w:trPr>
                              <w:tc>
                                <w:tcPr>
                                  <w:tcW w:w="1178" w:type="pct"/>
                                  <w:shd w:val="clear" w:color="auto" w:fill="auto"/>
                                  <w:vAlign w:val="center"/>
                                </w:tcPr>
                                <w:p w14:paraId="48276437" w14:textId="77777777" w:rsidR="00563E93" w:rsidRPr="000D08B1" w:rsidRDefault="00563E93" w:rsidP="000D08B1">
                                  <w:pPr>
                                    <w:spacing w:line="360" w:lineRule="auto"/>
                                    <w:rPr>
                                      <w:rFonts w:asciiTheme="majorHAnsi" w:hAnsiTheme="majorHAnsi" w:cstheme="majorBidi"/>
                                      <w:color w:val="0070C0"/>
                                      <w:sz w:val="20"/>
                                      <w:szCs w:val="20"/>
                                    </w:rPr>
                                  </w:pPr>
                                </w:p>
                              </w:tc>
                              <w:tc>
                                <w:tcPr>
                                  <w:tcW w:w="1461" w:type="pct"/>
                                  <w:shd w:val="clear" w:color="auto" w:fill="auto"/>
                                  <w:vAlign w:val="center"/>
                                </w:tcPr>
                                <w:p w14:paraId="2A3C703E" w14:textId="77777777" w:rsidR="00563E93" w:rsidRPr="000D08B1" w:rsidRDefault="00563E93" w:rsidP="009627B9">
                                  <w:pPr>
                                    <w:jc w:val="left"/>
                                    <w:rPr>
                                      <w:rFonts w:asciiTheme="majorHAnsi" w:hAnsiTheme="majorHAnsi" w:cstheme="majorBidi"/>
                                      <w:sz w:val="20"/>
                                      <w:szCs w:val="20"/>
                                    </w:rPr>
                                  </w:pPr>
                                  <w:r w:rsidRPr="000D08B1">
                                    <w:rPr>
                                      <w:rFonts w:asciiTheme="majorHAnsi" w:hAnsiTheme="majorHAnsi" w:cstheme="majorBidi"/>
                                      <w:sz w:val="20"/>
                                      <w:szCs w:val="20"/>
                                    </w:rPr>
                                    <w:t>Measurement range</w:t>
                                  </w:r>
                                </w:p>
                              </w:tc>
                              <w:tc>
                                <w:tcPr>
                                  <w:tcW w:w="1266" w:type="pct"/>
                                  <w:vAlign w:val="center"/>
                                </w:tcPr>
                                <w:p w14:paraId="6BAAC154" w14:textId="77777777" w:rsidR="00563E93" w:rsidRPr="000D08B1" w:rsidRDefault="00563E93" w:rsidP="009627B9">
                                  <w:pPr>
                                    <w:jc w:val="left"/>
                                    <w:rPr>
                                      <w:rFonts w:asciiTheme="majorHAnsi" w:hAnsiTheme="majorHAnsi" w:cstheme="majorBidi"/>
                                      <w:sz w:val="20"/>
                                      <w:szCs w:val="20"/>
                                    </w:rPr>
                                  </w:pPr>
                                  <w:r w:rsidRPr="009627B9">
                                    <w:rPr>
                                      <w:rFonts w:asciiTheme="majorHAnsi" w:eastAsia="Times New Roman" w:hAnsiTheme="majorHAnsi" w:cstheme="majorBidi"/>
                                      <w:sz w:val="20"/>
                                      <w:szCs w:val="20"/>
                                      <w:lang w:val="en-US"/>
                                    </w:rPr>
                                    <w:t>Accuracy</w:t>
                                  </w:r>
                                </w:p>
                              </w:tc>
                              <w:tc>
                                <w:tcPr>
                                  <w:tcW w:w="1095" w:type="pct"/>
                                  <w:vAlign w:val="center"/>
                                </w:tcPr>
                                <w:p w14:paraId="10C7A64F" w14:textId="77777777" w:rsidR="00563E93" w:rsidRPr="000D08B1" w:rsidRDefault="00563E93" w:rsidP="009627B9">
                                  <w:pPr>
                                    <w:jc w:val="left"/>
                                    <w:rPr>
                                      <w:rFonts w:asciiTheme="majorHAnsi" w:hAnsiTheme="majorHAnsi" w:cstheme="majorBidi"/>
                                      <w:sz w:val="20"/>
                                      <w:szCs w:val="20"/>
                                    </w:rPr>
                                  </w:pPr>
                                  <w:r w:rsidRPr="000D08B1">
                                    <w:rPr>
                                      <w:rFonts w:asciiTheme="majorHAnsi" w:hAnsiTheme="majorHAnsi" w:cstheme="majorBidi"/>
                                      <w:sz w:val="20"/>
                                      <w:szCs w:val="20"/>
                                    </w:rPr>
                                    <w:t xml:space="preserve">Reporting </w:t>
                                  </w:r>
                                  <w:r w:rsidRPr="009627B9">
                                    <w:rPr>
                                      <w:rFonts w:asciiTheme="majorHAnsi" w:eastAsia="Times New Roman" w:hAnsiTheme="majorHAnsi" w:cstheme="majorBidi"/>
                                      <w:sz w:val="20"/>
                                      <w:szCs w:val="20"/>
                                      <w:lang w:val="en-US"/>
                                    </w:rPr>
                                    <w:t>interval</w:t>
                                  </w:r>
                                </w:p>
                              </w:tc>
                            </w:tr>
                            <w:tr w:rsidR="00563E93" w:rsidRPr="000D08B1" w14:paraId="006EB992" w14:textId="77777777" w:rsidTr="00AA1761">
                              <w:trPr>
                                <w:cantSplit/>
                                <w:trHeight w:val="622"/>
                              </w:trPr>
                              <w:tc>
                                <w:tcPr>
                                  <w:tcW w:w="1178" w:type="pct"/>
                                  <w:shd w:val="clear" w:color="auto" w:fill="auto"/>
                                  <w:vAlign w:val="center"/>
                                </w:tcPr>
                                <w:p w14:paraId="055B75EB" w14:textId="77777777" w:rsidR="00563E93" w:rsidRPr="000D08B1" w:rsidRDefault="00563E93" w:rsidP="009627B9">
                                  <w:pPr>
                                    <w:jc w:val="left"/>
                                    <w:rPr>
                                      <w:rFonts w:asciiTheme="majorHAnsi" w:hAnsiTheme="majorHAnsi" w:cstheme="majorBidi"/>
                                      <w:sz w:val="20"/>
                                      <w:szCs w:val="20"/>
                                    </w:rPr>
                                  </w:pPr>
                                  <w:r w:rsidRPr="000D08B1">
                                    <w:rPr>
                                      <w:rFonts w:asciiTheme="majorHAnsi" w:hAnsiTheme="majorHAnsi" w:cstheme="majorBidi"/>
                                      <w:sz w:val="20"/>
                                      <w:szCs w:val="20"/>
                                    </w:rPr>
                                    <w:t>Kestrel 5500</w:t>
                                  </w:r>
                                </w:p>
                              </w:tc>
                              <w:tc>
                                <w:tcPr>
                                  <w:tcW w:w="1461" w:type="pct"/>
                                  <w:shd w:val="clear" w:color="auto" w:fill="auto"/>
                                  <w:vAlign w:val="center"/>
                                </w:tcPr>
                                <w:p w14:paraId="20C769E7" w14:textId="77777777" w:rsidR="00563E93" w:rsidRPr="000D08B1" w:rsidRDefault="00563E93" w:rsidP="009627B9">
                                  <w:pPr>
                                    <w:jc w:val="left"/>
                                    <w:rPr>
                                      <w:rFonts w:asciiTheme="majorHAnsi" w:hAnsiTheme="majorHAnsi" w:cstheme="majorBidi"/>
                                      <w:bCs/>
                                      <w:iCs/>
                                      <w:sz w:val="20"/>
                                      <w:szCs w:val="20"/>
                                    </w:rPr>
                                  </w:pPr>
                                  <w:r w:rsidRPr="000D08B1">
                                    <w:rPr>
                                      <w:rFonts w:asciiTheme="majorHAnsi" w:hAnsiTheme="majorHAnsi" w:cstheme="majorBidi"/>
                                      <w:sz w:val="20"/>
                                      <w:szCs w:val="20"/>
                                    </w:rPr>
                                    <w:t>Temp: -29 to 70</w:t>
                                  </w:r>
                                  <w:r w:rsidRPr="000D08B1">
                                    <w:rPr>
                                      <w:rFonts w:asciiTheme="majorHAnsi" w:hAnsiTheme="majorHAnsi" w:cstheme="majorBidi"/>
                                      <w:bCs/>
                                      <w:iCs/>
                                      <w:sz w:val="20"/>
                                      <w:szCs w:val="20"/>
                                    </w:rPr>
                                    <w:t xml:space="preserve">°C                  RH: 10 </w:t>
                                  </w:r>
                                  <w:r w:rsidRPr="009627B9">
                                    <w:rPr>
                                      <w:rFonts w:asciiTheme="majorHAnsi" w:hAnsiTheme="majorHAnsi" w:cstheme="majorBidi"/>
                                      <w:sz w:val="20"/>
                                      <w:szCs w:val="20"/>
                                    </w:rPr>
                                    <w:t>to</w:t>
                                  </w:r>
                                  <w:r w:rsidRPr="000D08B1">
                                    <w:rPr>
                                      <w:rFonts w:asciiTheme="majorHAnsi" w:hAnsiTheme="majorHAnsi" w:cstheme="majorBidi"/>
                                      <w:bCs/>
                                      <w:iCs/>
                                      <w:sz w:val="20"/>
                                      <w:szCs w:val="20"/>
                                    </w:rPr>
                                    <w:t xml:space="preserve"> 90%,                      </w:t>
                                  </w:r>
                                  <w:r>
                                    <w:rPr>
                                      <w:rFonts w:asciiTheme="majorHAnsi" w:hAnsiTheme="majorHAnsi" w:cstheme="majorBidi"/>
                                      <w:bCs/>
                                      <w:iCs/>
                                      <w:sz w:val="20"/>
                                      <w:szCs w:val="20"/>
                                    </w:rPr>
                                    <w:t xml:space="preserve">    </w:t>
                                  </w:r>
                                  <w:r w:rsidRPr="000D08B1">
                                    <w:rPr>
                                      <w:rFonts w:asciiTheme="majorHAnsi" w:hAnsiTheme="majorHAnsi" w:cstheme="majorBidi"/>
                                      <w:bCs/>
                                      <w:iCs/>
                                      <w:sz w:val="20"/>
                                      <w:szCs w:val="20"/>
                                    </w:rPr>
                                    <w:t xml:space="preserve">WS: </w:t>
                                  </w:r>
                                  <w:r w:rsidRPr="000D08B1">
                                    <w:rPr>
                                      <w:rFonts w:asciiTheme="majorHAnsi" w:hAnsiTheme="majorHAnsi" w:cstheme="majorBidi"/>
                                      <w:sz w:val="20"/>
                                      <w:szCs w:val="20"/>
                                    </w:rPr>
                                    <w:t xml:space="preserve">0.6 to 40m/s </w:t>
                                  </w:r>
                                </w:p>
                              </w:tc>
                              <w:tc>
                                <w:tcPr>
                                  <w:tcW w:w="1266" w:type="pct"/>
                                  <w:vAlign w:val="center"/>
                                </w:tcPr>
                                <w:p w14:paraId="1D3678DE" w14:textId="77777777" w:rsidR="00563E93" w:rsidRPr="000D08B1" w:rsidRDefault="00563E93" w:rsidP="009627B9">
                                  <w:pPr>
                                    <w:jc w:val="left"/>
                                    <w:rPr>
                                      <w:rFonts w:asciiTheme="majorHAnsi" w:hAnsiTheme="majorHAnsi" w:cstheme="majorBidi"/>
                                      <w:color w:val="0070C0"/>
                                      <w:sz w:val="20"/>
                                      <w:szCs w:val="20"/>
                                    </w:rPr>
                                  </w:pPr>
                                  <w:r w:rsidRPr="000D08B1">
                                    <w:rPr>
                                      <w:rFonts w:asciiTheme="majorHAnsi" w:eastAsia="Times New Roman" w:hAnsiTheme="majorHAnsi" w:cstheme="majorBidi"/>
                                      <w:sz w:val="20"/>
                                      <w:szCs w:val="20"/>
                                      <w:lang w:val="en-US"/>
                                    </w:rPr>
                                    <w:t>Temp: ±</w:t>
                                  </w:r>
                                  <w:r w:rsidRPr="000D08B1">
                                    <w:rPr>
                                      <w:rFonts w:asciiTheme="majorHAnsi" w:hAnsiTheme="majorHAnsi" w:cstheme="majorBidi"/>
                                      <w:sz w:val="20"/>
                                      <w:szCs w:val="20"/>
                                    </w:rPr>
                                    <w:t>0.5</w:t>
                                  </w:r>
                                  <w:r w:rsidRPr="000D08B1">
                                    <w:rPr>
                                      <w:rFonts w:asciiTheme="majorHAnsi" w:eastAsia="Times New Roman" w:hAnsiTheme="majorHAnsi" w:cstheme="majorBidi"/>
                                      <w:sz w:val="20"/>
                                      <w:szCs w:val="20"/>
                                      <w:lang w:val="en-US"/>
                                    </w:rPr>
                                    <w:t>°C                        RH: ±2%                                WS: ±3%, compass: ±5°</w:t>
                                  </w:r>
                                </w:p>
                              </w:tc>
                              <w:tc>
                                <w:tcPr>
                                  <w:tcW w:w="1095" w:type="pct"/>
                                  <w:vAlign w:val="center"/>
                                </w:tcPr>
                                <w:p w14:paraId="4DC7AE18" w14:textId="77777777" w:rsidR="00563E93" w:rsidRPr="000D08B1" w:rsidRDefault="00563E93" w:rsidP="009627B9">
                                  <w:pPr>
                                    <w:jc w:val="left"/>
                                    <w:rPr>
                                      <w:rFonts w:asciiTheme="majorHAnsi" w:hAnsiTheme="majorHAnsi" w:cstheme="majorBidi"/>
                                      <w:color w:val="0070C0"/>
                                      <w:sz w:val="20"/>
                                      <w:szCs w:val="20"/>
                                    </w:rPr>
                                  </w:pPr>
                                  <w:r w:rsidRPr="000D08B1">
                                    <w:rPr>
                                      <w:rFonts w:asciiTheme="majorHAnsi" w:hAnsiTheme="majorHAnsi" w:cstheme="majorBidi"/>
                                      <w:sz w:val="20"/>
                                      <w:szCs w:val="20"/>
                                    </w:rPr>
                                    <w:t>10 minutes</w:t>
                                  </w:r>
                                </w:p>
                              </w:tc>
                            </w:tr>
                            <w:tr w:rsidR="00563E93" w:rsidRPr="000D08B1" w14:paraId="39AED755" w14:textId="77777777" w:rsidTr="00AA1761">
                              <w:trPr>
                                <w:cantSplit/>
                                <w:trHeight w:val="667"/>
                              </w:trPr>
                              <w:tc>
                                <w:tcPr>
                                  <w:tcW w:w="1178" w:type="pct"/>
                                  <w:shd w:val="clear" w:color="auto" w:fill="auto"/>
                                  <w:vAlign w:val="center"/>
                                </w:tcPr>
                                <w:p w14:paraId="32D1CA44" w14:textId="77777777" w:rsidR="00563E93" w:rsidRPr="000D08B1" w:rsidRDefault="00563E93" w:rsidP="009627B9">
                                  <w:pPr>
                                    <w:jc w:val="left"/>
                                    <w:rPr>
                                      <w:rFonts w:asciiTheme="majorHAnsi" w:hAnsiTheme="majorHAnsi" w:cstheme="majorBidi"/>
                                      <w:sz w:val="20"/>
                                      <w:szCs w:val="20"/>
                                    </w:rPr>
                                  </w:pPr>
                                  <w:r w:rsidRPr="000D08B1">
                                    <w:rPr>
                                      <w:rFonts w:asciiTheme="majorHAnsi" w:hAnsiTheme="majorHAnsi" w:cstheme="majorBidi"/>
                                      <w:sz w:val="20"/>
                                      <w:szCs w:val="20"/>
                                    </w:rPr>
                                    <w:t>Kestrel 5200</w:t>
                                  </w:r>
                                </w:p>
                              </w:tc>
                              <w:tc>
                                <w:tcPr>
                                  <w:tcW w:w="1461" w:type="pct"/>
                                  <w:shd w:val="clear" w:color="auto" w:fill="auto"/>
                                  <w:vAlign w:val="center"/>
                                </w:tcPr>
                                <w:p w14:paraId="35495D55" w14:textId="77777777" w:rsidR="00563E93" w:rsidRPr="000D08B1" w:rsidRDefault="00563E93" w:rsidP="009627B9">
                                  <w:pPr>
                                    <w:jc w:val="left"/>
                                    <w:rPr>
                                      <w:rFonts w:asciiTheme="majorHAnsi" w:hAnsiTheme="majorHAnsi" w:cstheme="majorBidi"/>
                                      <w:color w:val="0070C0"/>
                                      <w:sz w:val="20"/>
                                      <w:szCs w:val="20"/>
                                    </w:rPr>
                                  </w:pPr>
                                  <w:r w:rsidRPr="000D08B1">
                                    <w:rPr>
                                      <w:rFonts w:asciiTheme="majorHAnsi" w:hAnsiTheme="majorHAnsi" w:cstheme="majorBidi"/>
                                      <w:sz w:val="20"/>
                                      <w:szCs w:val="20"/>
                                    </w:rPr>
                                    <w:t>Temp: -29 to 70</w:t>
                                  </w:r>
                                  <w:r w:rsidRPr="000D08B1">
                                    <w:rPr>
                                      <w:rFonts w:asciiTheme="majorHAnsi" w:hAnsiTheme="majorHAnsi" w:cstheme="majorBidi"/>
                                      <w:bCs/>
                                      <w:iCs/>
                                      <w:sz w:val="20"/>
                                      <w:szCs w:val="20"/>
                                    </w:rPr>
                                    <w:t xml:space="preserve">°C                  RH: 10 to 90%                        </w:t>
                                  </w:r>
                                  <w:r>
                                    <w:rPr>
                                      <w:rFonts w:asciiTheme="majorHAnsi" w:hAnsiTheme="majorHAnsi" w:cstheme="majorBidi"/>
                                      <w:bCs/>
                                      <w:iCs/>
                                      <w:sz w:val="20"/>
                                      <w:szCs w:val="20"/>
                                    </w:rPr>
                                    <w:t>V</w:t>
                                  </w:r>
                                  <w:r w:rsidRPr="000D08B1">
                                    <w:rPr>
                                      <w:rFonts w:asciiTheme="majorHAnsi" w:hAnsiTheme="majorHAnsi" w:cstheme="majorBidi"/>
                                      <w:bCs/>
                                      <w:iCs/>
                                      <w:sz w:val="20"/>
                                      <w:szCs w:val="20"/>
                                    </w:rPr>
                                    <w:t xml:space="preserve">: </w:t>
                                  </w:r>
                                  <w:r w:rsidRPr="000D08B1">
                                    <w:rPr>
                                      <w:rFonts w:asciiTheme="majorHAnsi" w:hAnsiTheme="majorHAnsi" w:cstheme="majorBidi"/>
                                      <w:sz w:val="20"/>
                                      <w:szCs w:val="20"/>
                                    </w:rPr>
                                    <w:t>0.6 to 40m/s</w:t>
                                  </w:r>
                                </w:p>
                              </w:tc>
                              <w:tc>
                                <w:tcPr>
                                  <w:tcW w:w="1266" w:type="pct"/>
                                  <w:vAlign w:val="center"/>
                                </w:tcPr>
                                <w:p w14:paraId="5A8E67EC" w14:textId="77777777" w:rsidR="00563E93" w:rsidRPr="000D08B1" w:rsidRDefault="00563E93" w:rsidP="009627B9">
                                  <w:pPr>
                                    <w:jc w:val="left"/>
                                    <w:rPr>
                                      <w:rFonts w:asciiTheme="majorHAnsi" w:hAnsiTheme="majorHAnsi" w:cstheme="majorBidi"/>
                                      <w:color w:val="0070C0"/>
                                      <w:sz w:val="20"/>
                                      <w:szCs w:val="20"/>
                                    </w:rPr>
                                  </w:pPr>
                                  <w:r w:rsidRPr="000D08B1">
                                    <w:rPr>
                                      <w:rFonts w:asciiTheme="majorHAnsi" w:eastAsia="Times New Roman" w:hAnsiTheme="majorHAnsi" w:cstheme="majorBidi"/>
                                      <w:sz w:val="20"/>
                                      <w:szCs w:val="20"/>
                                      <w:lang w:val="en-US"/>
                                    </w:rPr>
                                    <w:t>Temp: ±</w:t>
                                  </w:r>
                                  <w:r w:rsidRPr="000D08B1">
                                    <w:rPr>
                                      <w:rFonts w:asciiTheme="majorHAnsi" w:hAnsiTheme="majorHAnsi" w:cstheme="majorBidi"/>
                                      <w:sz w:val="20"/>
                                      <w:szCs w:val="20"/>
                                    </w:rPr>
                                    <w:t>0.5</w:t>
                                  </w:r>
                                  <w:r w:rsidRPr="000D08B1">
                                    <w:rPr>
                                      <w:rFonts w:asciiTheme="majorHAnsi" w:eastAsia="Times New Roman" w:hAnsiTheme="majorHAnsi" w:cstheme="majorBidi"/>
                                      <w:sz w:val="20"/>
                                      <w:szCs w:val="20"/>
                                      <w:lang w:val="en-US"/>
                                    </w:rPr>
                                    <w:t xml:space="preserve">°C                        RH: ±2%                                </w:t>
                                  </w:r>
                                  <w:r>
                                    <w:rPr>
                                      <w:rFonts w:asciiTheme="majorHAnsi" w:eastAsia="Times New Roman" w:hAnsiTheme="majorHAnsi" w:cstheme="majorBidi"/>
                                      <w:sz w:val="20"/>
                                      <w:szCs w:val="20"/>
                                      <w:lang w:val="en-US"/>
                                    </w:rPr>
                                    <w:t>V</w:t>
                                  </w:r>
                                  <w:r w:rsidRPr="000D08B1">
                                    <w:rPr>
                                      <w:rFonts w:asciiTheme="majorHAnsi" w:eastAsia="Times New Roman" w:hAnsiTheme="majorHAnsi" w:cstheme="majorBidi"/>
                                      <w:sz w:val="20"/>
                                      <w:szCs w:val="20"/>
                                      <w:lang w:val="en-US"/>
                                    </w:rPr>
                                    <w:t>: ±3%</w:t>
                                  </w:r>
                                </w:p>
                              </w:tc>
                              <w:tc>
                                <w:tcPr>
                                  <w:tcW w:w="1095" w:type="pct"/>
                                  <w:vAlign w:val="center"/>
                                </w:tcPr>
                                <w:p w14:paraId="2435A95B" w14:textId="77777777" w:rsidR="00563E93" w:rsidRPr="000D08B1" w:rsidRDefault="00563E93" w:rsidP="009627B9">
                                  <w:pPr>
                                    <w:jc w:val="left"/>
                                    <w:rPr>
                                      <w:rFonts w:asciiTheme="majorHAnsi" w:hAnsiTheme="majorHAnsi" w:cstheme="majorBidi"/>
                                      <w:color w:val="0070C0"/>
                                      <w:sz w:val="20"/>
                                      <w:szCs w:val="20"/>
                                    </w:rPr>
                                  </w:pPr>
                                  <w:r w:rsidRPr="000D08B1">
                                    <w:rPr>
                                      <w:rFonts w:asciiTheme="majorHAnsi" w:hAnsiTheme="majorHAnsi" w:cstheme="majorBidi"/>
                                      <w:sz w:val="20"/>
                                      <w:szCs w:val="20"/>
                                    </w:rPr>
                                    <w:t xml:space="preserve">10 </w:t>
                                  </w:r>
                                  <w:r w:rsidRPr="009627B9">
                                    <w:rPr>
                                      <w:rFonts w:asciiTheme="majorHAnsi" w:eastAsia="Times New Roman" w:hAnsiTheme="majorHAnsi" w:cstheme="majorBidi"/>
                                      <w:sz w:val="20"/>
                                      <w:szCs w:val="20"/>
                                      <w:lang w:val="en-US"/>
                                    </w:rPr>
                                    <w:t>minutes</w:t>
                                  </w:r>
                                </w:p>
                              </w:tc>
                            </w:tr>
                            <w:tr w:rsidR="00563E93" w:rsidRPr="000D08B1" w14:paraId="42292520" w14:textId="77777777" w:rsidTr="00AA1761">
                              <w:trPr>
                                <w:cantSplit/>
                                <w:trHeight w:val="288"/>
                              </w:trPr>
                              <w:tc>
                                <w:tcPr>
                                  <w:tcW w:w="1178" w:type="pct"/>
                                  <w:shd w:val="clear" w:color="auto" w:fill="auto"/>
                                  <w:vAlign w:val="center"/>
                                </w:tcPr>
                                <w:p w14:paraId="0387B877" w14:textId="77777777" w:rsidR="00563E93" w:rsidRPr="00AA1761" w:rsidRDefault="00563E93" w:rsidP="009627B9">
                                  <w:pPr>
                                    <w:jc w:val="left"/>
                                    <w:rPr>
                                      <w:rFonts w:asciiTheme="majorHAnsi" w:hAnsiTheme="majorHAnsi" w:cstheme="majorBidi"/>
                                      <w:sz w:val="20"/>
                                      <w:szCs w:val="20"/>
                                    </w:rPr>
                                  </w:pPr>
                                  <w:r w:rsidRPr="000D08B1">
                                    <w:rPr>
                                      <w:rFonts w:asciiTheme="majorHAnsi" w:hAnsiTheme="majorHAnsi" w:cstheme="majorBidi"/>
                                      <w:sz w:val="20"/>
                                      <w:szCs w:val="20"/>
                                    </w:rPr>
                                    <w:t>EXTECH SDL350 Thermo-</w:t>
                                  </w:r>
                                  <w:proofErr w:type="spellStart"/>
                                  <w:r w:rsidRPr="000D08B1">
                                    <w:rPr>
                                      <w:rFonts w:asciiTheme="majorHAnsi" w:hAnsiTheme="majorHAnsi" w:cstheme="majorBidi"/>
                                      <w:sz w:val="20"/>
                                      <w:szCs w:val="20"/>
                                    </w:rPr>
                                    <w:t>Anenometer</w:t>
                                  </w:r>
                                  <w:proofErr w:type="spellEnd"/>
                                </w:p>
                              </w:tc>
                              <w:tc>
                                <w:tcPr>
                                  <w:tcW w:w="1461" w:type="pct"/>
                                  <w:shd w:val="clear" w:color="auto" w:fill="auto"/>
                                  <w:vAlign w:val="center"/>
                                </w:tcPr>
                                <w:p w14:paraId="08BC65E1" w14:textId="77777777" w:rsidR="00563E93" w:rsidRPr="000D08B1" w:rsidRDefault="00563E93" w:rsidP="009627B9">
                                  <w:pPr>
                                    <w:jc w:val="left"/>
                                    <w:rPr>
                                      <w:rFonts w:asciiTheme="majorHAnsi" w:hAnsiTheme="majorHAnsi" w:cstheme="majorBidi"/>
                                      <w:bCs/>
                                      <w:iCs/>
                                      <w:sz w:val="20"/>
                                      <w:szCs w:val="20"/>
                                    </w:rPr>
                                  </w:pPr>
                                  <w:r w:rsidRPr="000D08B1">
                                    <w:rPr>
                                      <w:rFonts w:asciiTheme="majorHAnsi" w:hAnsiTheme="majorHAnsi" w:cstheme="majorBidi"/>
                                      <w:sz w:val="20"/>
                                      <w:szCs w:val="20"/>
                                    </w:rPr>
                                    <w:t>Temp: 0 to 50</w:t>
                                  </w:r>
                                  <w:r w:rsidRPr="000D08B1">
                                    <w:rPr>
                                      <w:rFonts w:asciiTheme="majorHAnsi" w:hAnsiTheme="majorHAnsi" w:cstheme="majorBidi"/>
                                      <w:bCs/>
                                      <w:iCs/>
                                      <w:sz w:val="20"/>
                                      <w:szCs w:val="20"/>
                                    </w:rPr>
                                    <w:t>°C                    V: 0.2 to 25m/s</w:t>
                                  </w:r>
                                </w:p>
                              </w:tc>
                              <w:tc>
                                <w:tcPr>
                                  <w:tcW w:w="1266" w:type="pct"/>
                                  <w:vAlign w:val="center"/>
                                </w:tcPr>
                                <w:p w14:paraId="3E9D2881" w14:textId="77777777" w:rsidR="00563E93" w:rsidRPr="000D08B1" w:rsidRDefault="00563E93" w:rsidP="009627B9">
                                  <w:pPr>
                                    <w:jc w:val="left"/>
                                    <w:rPr>
                                      <w:rFonts w:asciiTheme="majorHAnsi" w:hAnsiTheme="majorHAnsi" w:cstheme="majorBidi"/>
                                      <w:bCs/>
                                      <w:iCs/>
                                      <w:sz w:val="20"/>
                                      <w:szCs w:val="20"/>
                                    </w:rPr>
                                  </w:pPr>
                                  <w:r w:rsidRPr="000D08B1">
                                    <w:rPr>
                                      <w:rFonts w:asciiTheme="majorHAnsi" w:eastAsia="Times New Roman" w:hAnsiTheme="majorHAnsi" w:cstheme="majorBidi"/>
                                      <w:sz w:val="20"/>
                                      <w:szCs w:val="20"/>
                                      <w:lang w:val="en-US"/>
                                    </w:rPr>
                                    <w:t>Temp: ±</w:t>
                                  </w:r>
                                  <w:r w:rsidRPr="000D08B1">
                                    <w:rPr>
                                      <w:rFonts w:asciiTheme="majorHAnsi" w:hAnsiTheme="majorHAnsi" w:cstheme="majorBidi"/>
                                      <w:sz w:val="20"/>
                                      <w:szCs w:val="20"/>
                                    </w:rPr>
                                    <w:t>0.8</w:t>
                                  </w:r>
                                  <w:r w:rsidRPr="000D08B1">
                                    <w:rPr>
                                      <w:rFonts w:asciiTheme="majorHAnsi" w:hAnsiTheme="majorHAnsi" w:cstheme="majorBidi"/>
                                      <w:bCs/>
                                      <w:iCs/>
                                      <w:sz w:val="20"/>
                                      <w:szCs w:val="20"/>
                                    </w:rPr>
                                    <w:t xml:space="preserve">°C                        </w:t>
                                  </w:r>
                                  <w:r w:rsidRPr="000D08B1">
                                    <w:rPr>
                                      <w:rFonts w:asciiTheme="majorHAnsi" w:eastAsia="Times New Roman" w:hAnsiTheme="majorHAnsi" w:cstheme="majorBidi"/>
                                      <w:sz w:val="20"/>
                                      <w:szCs w:val="20"/>
                                      <w:lang w:val="en-US"/>
                                    </w:rPr>
                                    <w:t>V: ±</w:t>
                                  </w:r>
                                  <w:r w:rsidRPr="000D08B1">
                                    <w:rPr>
                                      <w:rFonts w:asciiTheme="majorHAnsi" w:hAnsiTheme="majorHAnsi" w:cstheme="majorBidi"/>
                                      <w:sz w:val="20"/>
                                      <w:szCs w:val="20"/>
                                    </w:rPr>
                                    <w:t>5%</w:t>
                                  </w:r>
                                </w:p>
                              </w:tc>
                              <w:tc>
                                <w:tcPr>
                                  <w:tcW w:w="1095" w:type="pct"/>
                                  <w:vAlign w:val="center"/>
                                </w:tcPr>
                                <w:p w14:paraId="2E27A672" w14:textId="77777777" w:rsidR="00563E93" w:rsidRPr="000D08B1" w:rsidRDefault="00563E93" w:rsidP="009627B9">
                                  <w:pPr>
                                    <w:jc w:val="left"/>
                                    <w:rPr>
                                      <w:rFonts w:asciiTheme="majorHAnsi" w:hAnsiTheme="majorHAnsi" w:cstheme="majorBidi"/>
                                      <w:color w:val="0070C0"/>
                                      <w:sz w:val="20"/>
                                      <w:szCs w:val="20"/>
                                    </w:rPr>
                                  </w:pPr>
                                  <w:r w:rsidRPr="000D08B1">
                                    <w:rPr>
                                      <w:rFonts w:asciiTheme="majorHAnsi" w:hAnsiTheme="majorHAnsi" w:cstheme="majorBidi"/>
                                      <w:sz w:val="20"/>
                                      <w:szCs w:val="20"/>
                                    </w:rPr>
                                    <w:t xml:space="preserve">10 </w:t>
                                  </w:r>
                                  <w:r w:rsidRPr="009627B9">
                                    <w:rPr>
                                      <w:rFonts w:asciiTheme="majorHAnsi" w:eastAsia="Times New Roman" w:hAnsiTheme="majorHAnsi" w:cstheme="majorBidi"/>
                                      <w:sz w:val="20"/>
                                      <w:szCs w:val="20"/>
                                      <w:lang w:val="en-US"/>
                                    </w:rPr>
                                    <w:t>minutes</w:t>
                                  </w:r>
                                </w:p>
                              </w:tc>
                            </w:tr>
                            <w:tr w:rsidR="00563E93" w:rsidRPr="000D08B1" w14:paraId="7918FE0B" w14:textId="77777777" w:rsidTr="00AA1761">
                              <w:trPr>
                                <w:cantSplit/>
                                <w:trHeight w:val="133"/>
                              </w:trPr>
                              <w:tc>
                                <w:tcPr>
                                  <w:tcW w:w="1178" w:type="pct"/>
                                  <w:shd w:val="clear" w:color="auto" w:fill="auto"/>
                                  <w:vAlign w:val="center"/>
                                </w:tcPr>
                                <w:p w14:paraId="3F8221EE" w14:textId="77777777" w:rsidR="00563E93" w:rsidRPr="000D08B1" w:rsidRDefault="00563E93" w:rsidP="009627B9">
                                  <w:pPr>
                                    <w:jc w:val="left"/>
                                    <w:rPr>
                                      <w:rFonts w:asciiTheme="majorHAnsi" w:hAnsiTheme="majorHAnsi" w:cstheme="majorBidi"/>
                                      <w:color w:val="0070C0"/>
                                      <w:sz w:val="20"/>
                                      <w:szCs w:val="20"/>
                                    </w:rPr>
                                  </w:pPr>
                                  <w:proofErr w:type="spellStart"/>
                                  <w:r w:rsidRPr="000D08B1">
                                    <w:rPr>
                                      <w:rFonts w:asciiTheme="majorHAnsi" w:hAnsiTheme="majorHAnsi" w:cstheme="majorBidi"/>
                                      <w:sz w:val="20"/>
                                      <w:szCs w:val="20"/>
                                    </w:rPr>
                                    <w:t>Rotronic</w:t>
                                  </w:r>
                                  <w:proofErr w:type="spellEnd"/>
                                  <w:r w:rsidRPr="000D08B1">
                                    <w:rPr>
                                      <w:rFonts w:asciiTheme="majorHAnsi" w:hAnsiTheme="majorHAnsi" w:cstheme="majorBidi"/>
                                      <w:sz w:val="20"/>
                                      <w:szCs w:val="20"/>
                                    </w:rPr>
                                    <w:t xml:space="preserve"> HL-1D</w:t>
                                  </w:r>
                                </w:p>
                              </w:tc>
                              <w:tc>
                                <w:tcPr>
                                  <w:tcW w:w="1461" w:type="pct"/>
                                  <w:shd w:val="clear" w:color="auto" w:fill="auto"/>
                                  <w:vAlign w:val="center"/>
                                </w:tcPr>
                                <w:p w14:paraId="7E5C711D" w14:textId="77777777" w:rsidR="00563E93" w:rsidRPr="000D08B1" w:rsidRDefault="00563E93" w:rsidP="009627B9">
                                  <w:pPr>
                                    <w:jc w:val="left"/>
                                    <w:rPr>
                                      <w:rFonts w:asciiTheme="majorHAnsi" w:hAnsiTheme="majorHAnsi" w:cstheme="majorBidi"/>
                                      <w:color w:val="0070C0"/>
                                      <w:sz w:val="20"/>
                                      <w:szCs w:val="20"/>
                                    </w:rPr>
                                  </w:pPr>
                                  <w:r w:rsidRPr="000D08B1">
                                    <w:rPr>
                                      <w:rFonts w:asciiTheme="majorHAnsi" w:hAnsiTheme="majorHAnsi" w:cstheme="majorBidi"/>
                                      <w:sz w:val="20"/>
                                      <w:szCs w:val="20"/>
                                    </w:rPr>
                                    <w:t>Temp: -20 to 70</w:t>
                                  </w:r>
                                  <w:r w:rsidRPr="000D08B1">
                                    <w:rPr>
                                      <w:rFonts w:asciiTheme="majorHAnsi" w:hAnsiTheme="majorHAnsi" w:cstheme="majorBidi"/>
                                      <w:bCs/>
                                      <w:iCs/>
                                      <w:sz w:val="20"/>
                                      <w:szCs w:val="20"/>
                                    </w:rPr>
                                    <w:t xml:space="preserve">°C                  RH: 0 to 100%  </w:t>
                                  </w:r>
                                </w:p>
                              </w:tc>
                              <w:tc>
                                <w:tcPr>
                                  <w:tcW w:w="1266" w:type="pct"/>
                                  <w:vAlign w:val="center"/>
                                </w:tcPr>
                                <w:p w14:paraId="3B6C5494" w14:textId="77777777" w:rsidR="00563E93" w:rsidRPr="000D08B1" w:rsidRDefault="00563E93" w:rsidP="009627B9">
                                  <w:pPr>
                                    <w:jc w:val="left"/>
                                    <w:rPr>
                                      <w:rFonts w:asciiTheme="majorHAnsi" w:hAnsiTheme="majorHAnsi" w:cstheme="majorBidi"/>
                                      <w:color w:val="0070C0"/>
                                      <w:sz w:val="20"/>
                                      <w:szCs w:val="20"/>
                                    </w:rPr>
                                  </w:pPr>
                                  <w:r w:rsidRPr="000D08B1">
                                    <w:rPr>
                                      <w:rFonts w:asciiTheme="majorHAnsi" w:eastAsia="Times New Roman" w:hAnsiTheme="majorHAnsi" w:cstheme="majorBidi"/>
                                      <w:sz w:val="20"/>
                                      <w:szCs w:val="20"/>
                                      <w:lang w:val="en-US"/>
                                    </w:rPr>
                                    <w:t xml:space="preserve">Temp: ±0.3°C                        RH: ±3.0% </w:t>
                                  </w:r>
                                </w:p>
                              </w:tc>
                              <w:tc>
                                <w:tcPr>
                                  <w:tcW w:w="1095" w:type="pct"/>
                                  <w:vAlign w:val="center"/>
                                </w:tcPr>
                                <w:p w14:paraId="45F59319" w14:textId="77777777" w:rsidR="00563E93" w:rsidRPr="000D08B1" w:rsidRDefault="00563E93" w:rsidP="009627B9">
                                  <w:pPr>
                                    <w:jc w:val="left"/>
                                    <w:rPr>
                                      <w:rFonts w:asciiTheme="majorHAnsi" w:hAnsiTheme="majorHAnsi" w:cstheme="majorBidi"/>
                                      <w:color w:val="0070C0"/>
                                      <w:sz w:val="20"/>
                                      <w:szCs w:val="20"/>
                                    </w:rPr>
                                  </w:pPr>
                                  <w:r w:rsidRPr="000D08B1">
                                    <w:rPr>
                                      <w:rFonts w:asciiTheme="majorHAnsi" w:hAnsiTheme="majorHAnsi" w:cstheme="majorBidi"/>
                                      <w:sz w:val="20"/>
                                      <w:szCs w:val="20"/>
                                    </w:rPr>
                                    <w:t>10 minutes</w:t>
                                  </w:r>
                                </w:p>
                              </w:tc>
                            </w:tr>
                          </w:tbl>
                          <w:p w14:paraId="4ED6F5A4" w14:textId="77777777" w:rsidR="00563E93" w:rsidRDefault="00563E93" w:rsidP="00563E93">
                            <w:pPr>
                              <w:jc w:val="left"/>
                            </w:pPr>
                          </w:p>
                        </w:txbxContent>
                      </wps:txbx>
                      <wps:bodyPr rot="0" vert="horz" wrap="square" lIns="91440" tIns="45720" rIns="91440" bIns="45720" anchor="t" anchorCtr="0">
                        <a:noAutofit/>
                      </wps:bodyPr>
                    </wps:wsp>
                  </a:graphicData>
                </a:graphic>
              </wp:inline>
            </w:drawing>
          </mc:Choice>
          <mc:Fallback>
            <w:pict>
              <v:shape w14:anchorId="68ADA602" id="_x0000_s1028" type="#_x0000_t202" style="width:451pt;height:206.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" stroked="f">
                <v:textbox>
                  <w:txbxContent>
                    <w:p w14:paraId="65C16AB4" w14:textId="77777777" w:rsidR="00563E93" w:rsidRPr="00FE1E29" w:rsidRDefault="00563E93" w:rsidP="00563E93">
                      <w:pPr>
                        <w:pStyle w:val="Caption"/>
                        <w:keepNext/>
                        <w:rPr>
                          <w:rFonts w:asciiTheme="majorHAnsi" w:hAnsiTheme="majorHAnsi"/>
                          <w:i w:val="0"/>
                          <w:iCs w:val="0"/>
                          <w:color w:val="000000" w:themeColor="text1"/>
                          <w:sz w:val="20"/>
                          <w:szCs w:val="20"/>
                        </w:rPr>
                      </w:pPr>
                      <w:r w:rsidRPr="00FE1E29">
                        <w:rPr>
                          <w:rFonts w:asciiTheme="majorHAnsi" w:hAnsiTheme="majorHAnsi"/>
                          <w:i w:val="0"/>
                          <w:iCs w:val="0"/>
                          <w:color w:val="000000" w:themeColor="text1"/>
                          <w:sz w:val="20"/>
                          <w:szCs w:val="20"/>
                        </w:rPr>
                        <w:t xml:space="preserve">Table </w:t>
                      </w:r>
                      <w:r w:rsidRPr="00FE1E29">
                        <w:rPr>
                          <w:rFonts w:asciiTheme="majorHAnsi" w:hAnsiTheme="majorHAnsi"/>
                          <w:i w:val="0"/>
                          <w:iCs w:val="0"/>
                          <w:color w:val="000000" w:themeColor="text1"/>
                          <w:sz w:val="20"/>
                          <w:szCs w:val="20"/>
                        </w:rPr>
                        <w:fldChar w:fldCharType="begin"/>
                      </w:r>
                      <w:r w:rsidRPr="00FE1E29">
                        <w:rPr>
                          <w:rFonts w:asciiTheme="majorHAnsi" w:hAnsiTheme="majorHAnsi"/>
                          <w:i w:val="0"/>
                          <w:iCs w:val="0"/>
                          <w:color w:val="000000" w:themeColor="text1"/>
                          <w:sz w:val="20"/>
                          <w:szCs w:val="20"/>
                        </w:rPr>
                        <w:instrText xml:space="preserve"> SEQ Table \* ARABIC </w:instrText>
                      </w:r>
                      <w:r w:rsidRPr="00FE1E29">
                        <w:rPr>
                          <w:rFonts w:asciiTheme="majorHAnsi" w:hAnsiTheme="majorHAnsi"/>
                          <w:i w:val="0"/>
                          <w:iCs w:val="0"/>
                          <w:color w:val="000000" w:themeColor="text1"/>
                          <w:sz w:val="20"/>
                          <w:szCs w:val="20"/>
                        </w:rPr>
                        <w:fldChar w:fldCharType="separate"/>
                      </w:r>
                      <w:r>
                        <w:rPr>
                          <w:rFonts w:asciiTheme="majorHAnsi" w:hAnsiTheme="majorHAnsi"/>
                          <w:i w:val="0"/>
                          <w:iCs w:val="0"/>
                          <w:noProof/>
                          <w:color w:val="000000" w:themeColor="text1"/>
                          <w:sz w:val="20"/>
                          <w:szCs w:val="20"/>
                        </w:rPr>
                        <w:t>3</w:t>
                      </w:r>
                      <w:r w:rsidRPr="00FE1E29">
                        <w:rPr>
                          <w:rFonts w:asciiTheme="majorHAnsi" w:hAnsiTheme="majorHAnsi"/>
                          <w:i w:val="0"/>
                          <w:iCs w:val="0"/>
                          <w:color w:val="000000" w:themeColor="text1"/>
                          <w:sz w:val="20"/>
                          <w:szCs w:val="20"/>
                        </w:rPr>
                        <w:fldChar w:fldCharType="end"/>
                      </w:r>
                      <w:r w:rsidRPr="00FE1E29">
                        <w:rPr>
                          <w:rFonts w:asciiTheme="majorHAnsi" w:hAnsiTheme="majorHAnsi"/>
                          <w:i w:val="0"/>
                          <w:iCs w:val="0"/>
                          <w:color w:val="000000" w:themeColor="text1"/>
                          <w:sz w:val="20"/>
                          <w:szCs w:val="20"/>
                        </w:rPr>
                        <w:t>: Data loggers and sensors specifications</w:t>
                      </w:r>
                    </w:p>
                    <w:tbl>
                      <w:tblPr>
                        <w:tblW w:w="4991" w:type="pct"/>
                        <w:tblBorders>
                          <w:insideH w:val="single" w:sz="4" w:space="0" w:color="auto"/>
                          <w:insideV w:val="single" w:sz="4" w:space="0" w:color="auto"/>
                        </w:tblBorders>
                        <w:tblLook w:val="04A0" w:firstRow="1" w:lastRow="0" w:firstColumn="1" w:lastColumn="0" w:noHBand="0" w:noVBand="1"/>
                      </w:tblPr>
                      <w:tblGrid>
                        <w:gridCol w:w="2050"/>
                        <w:gridCol w:w="2543"/>
                        <w:gridCol w:w="2203"/>
                        <w:gridCol w:w="1906"/>
                      </w:tblGrid>
                      <w:tr w:rsidR="00563E93" w:rsidRPr="000D08B1" w14:paraId="5643E2AA" w14:textId="77777777" w:rsidTr="00AA1761">
                        <w:trPr>
                          <w:cantSplit/>
                          <w:trHeight w:val="227"/>
                        </w:trPr>
                        <w:tc>
                          <w:tcPr>
                            <w:tcW w:w="1178" w:type="pct"/>
                            <w:shd w:val="clear" w:color="auto" w:fill="auto"/>
                            <w:vAlign w:val="center"/>
                          </w:tcPr>
                          <w:p w14:paraId="48276437" w14:textId="77777777" w:rsidR="00563E93" w:rsidRPr="000D08B1" w:rsidRDefault="00563E93" w:rsidP="000D08B1">
                            <w:pPr>
                              <w:spacing w:line="360" w:lineRule="auto"/>
                              <w:rPr>
                                <w:rFonts w:asciiTheme="majorHAnsi" w:hAnsiTheme="majorHAnsi" w:cstheme="majorBidi"/>
                                <w:color w:val="0070C0"/>
                                <w:sz w:val="20"/>
                                <w:szCs w:val="20"/>
                              </w:rPr>
                            </w:pPr>
                          </w:p>
                        </w:tc>
                        <w:tc>
                          <w:tcPr>
                            <w:tcW w:w="1461" w:type="pct"/>
                            <w:shd w:val="clear" w:color="auto" w:fill="auto"/>
                            <w:vAlign w:val="center"/>
                          </w:tcPr>
                          <w:p w14:paraId="2A3C703E" w14:textId="77777777" w:rsidR="00563E93" w:rsidRPr="000D08B1" w:rsidRDefault="00563E93" w:rsidP="009627B9">
                            <w:pPr>
                              <w:jc w:val="left"/>
                              <w:rPr>
                                <w:rFonts w:asciiTheme="majorHAnsi" w:hAnsiTheme="majorHAnsi" w:cstheme="majorBidi"/>
                                <w:sz w:val="20"/>
                                <w:szCs w:val="20"/>
                              </w:rPr>
                            </w:pPr>
                            <w:r w:rsidRPr="000D08B1">
                              <w:rPr>
                                <w:rFonts w:asciiTheme="majorHAnsi" w:hAnsiTheme="majorHAnsi" w:cstheme="majorBidi"/>
                                <w:sz w:val="20"/>
                                <w:szCs w:val="20"/>
                              </w:rPr>
                              <w:t>Measurement range</w:t>
                            </w:r>
                          </w:p>
                        </w:tc>
                        <w:tc>
                          <w:tcPr>
                            <w:tcW w:w="1266" w:type="pct"/>
                            <w:vAlign w:val="center"/>
                          </w:tcPr>
                          <w:p w14:paraId="6BAAC154" w14:textId="77777777" w:rsidR="00563E93" w:rsidRPr="000D08B1" w:rsidRDefault="00563E93" w:rsidP="009627B9">
                            <w:pPr>
                              <w:jc w:val="left"/>
                              <w:rPr>
                                <w:rFonts w:asciiTheme="majorHAnsi" w:hAnsiTheme="majorHAnsi" w:cstheme="majorBidi"/>
                                <w:sz w:val="20"/>
                                <w:szCs w:val="20"/>
                              </w:rPr>
                            </w:pPr>
                            <w:r w:rsidRPr="009627B9">
                              <w:rPr>
                                <w:rFonts w:asciiTheme="majorHAnsi" w:eastAsia="Times New Roman" w:hAnsiTheme="majorHAnsi" w:cstheme="majorBidi"/>
                                <w:sz w:val="20"/>
                                <w:szCs w:val="20"/>
                                <w:lang w:val="en-US"/>
                              </w:rPr>
                              <w:t>Accuracy</w:t>
                            </w:r>
                          </w:p>
                        </w:tc>
                        <w:tc>
                          <w:tcPr>
                            <w:tcW w:w="1095" w:type="pct"/>
                            <w:vAlign w:val="center"/>
                          </w:tcPr>
                          <w:p w14:paraId="10C7A64F" w14:textId="77777777" w:rsidR="00563E93" w:rsidRPr="000D08B1" w:rsidRDefault="00563E93" w:rsidP="009627B9">
                            <w:pPr>
                              <w:jc w:val="left"/>
                              <w:rPr>
                                <w:rFonts w:asciiTheme="majorHAnsi" w:hAnsiTheme="majorHAnsi" w:cstheme="majorBidi"/>
                                <w:sz w:val="20"/>
                                <w:szCs w:val="20"/>
                              </w:rPr>
                            </w:pPr>
                            <w:r w:rsidRPr="000D08B1">
                              <w:rPr>
                                <w:rFonts w:asciiTheme="majorHAnsi" w:hAnsiTheme="majorHAnsi" w:cstheme="majorBidi"/>
                                <w:sz w:val="20"/>
                                <w:szCs w:val="20"/>
                              </w:rPr>
                              <w:t xml:space="preserve">Reporting </w:t>
                            </w:r>
                            <w:r w:rsidRPr="009627B9">
                              <w:rPr>
                                <w:rFonts w:asciiTheme="majorHAnsi" w:eastAsia="Times New Roman" w:hAnsiTheme="majorHAnsi" w:cstheme="majorBidi"/>
                                <w:sz w:val="20"/>
                                <w:szCs w:val="20"/>
                                <w:lang w:val="en-US"/>
                              </w:rPr>
                              <w:t>interval</w:t>
                            </w:r>
                          </w:p>
                        </w:tc>
                      </w:tr>
                      <w:tr w:rsidR="00563E93" w:rsidRPr="000D08B1" w14:paraId="006EB992" w14:textId="77777777" w:rsidTr="00AA1761">
                        <w:trPr>
                          <w:cantSplit/>
                          <w:trHeight w:val="622"/>
                        </w:trPr>
                        <w:tc>
                          <w:tcPr>
                            <w:tcW w:w="1178" w:type="pct"/>
                            <w:shd w:val="clear" w:color="auto" w:fill="auto"/>
                            <w:vAlign w:val="center"/>
                          </w:tcPr>
                          <w:p w14:paraId="055B75EB" w14:textId="77777777" w:rsidR="00563E93" w:rsidRPr="000D08B1" w:rsidRDefault="00563E93" w:rsidP="009627B9">
                            <w:pPr>
                              <w:jc w:val="left"/>
                              <w:rPr>
                                <w:rFonts w:asciiTheme="majorHAnsi" w:hAnsiTheme="majorHAnsi" w:cstheme="majorBidi"/>
                                <w:sz w:val="20"/>
                                <w:szCs w:val="20"/>
                              </w:rPr>
                            </w:pPr>
                            <w:r w:rsidRPr="000D08B1">
                              <w:rPr>
                                <w:rFonts w:asciiTheme="majorHAnsi" w:hAnsiTheme="majorHAnsi" w:cstheme="majorBidi"/>
                                <w:sz w:val="20"/>
                                <w:szCs w:val="20"/>
                              </w:rPr>
                              <w:t>Kestrel 5500</w:t>
                            </w:r>
                          </w:p>
                        </w:tc>
                        <w:tc>
                          <w:tcPr>
                            <w:tcW w:w="1461" w:type="pct"/>
                            <w:shd w:val="clear" w:color="auto" w:fill="auto"/>
                            <w:vAlign w:val="center"/>
                          </w:tcPr>
                          <w:p w14:paraId="20C769E7" w14:textId="77777777" w:rsidR="00563E93" w:rsidRPr="000D08B1" w:rsidRDefault="00563E93" w:rsidP="009627B9">
                            <w:pPr>
                              <w:jc w:val="left"/>
                              <w:rPr>
                                <w:rFonts w:asciiTheme="majorHAnsi" w:hAnsiTheme="majorHAnsi" w:cstheme="majorBidi"/>
                                <w:bCs/>
                                <w:iCs/>
                                <w:sz w:val="20"/>
                                <w:szCs w:val="20"/>
                              </w:rPr>
                            </w:pPr>
                            <w:r w:rsidRPr="000D08B1">
                              <w:rPr>
                                <w:rFonts w:asciiTheme="majorHAnsi" w:hAnsiTheme="majorHAnsi" w:cstheme="majorBidi"/>
                                <w:sz w:val="20"/>
                                <w:szCs w:val="20"/>
                              </w:rPr>
                              <w:t>Temp: -29 to 70</w:t>
                            </w:r>
                            <w:r w:rsidRPr="000D08B1">
                              <w:rPr>
                                <w:rFonts w:asciiTheme="majorHAnsi" w:hAnsiTheme="majorHAnsi" w:cstheme="majorBidi"/>
                                <w:bCs/>
                                <w:iCs/>
                                <w:sz w:val="20"/>
                                <w:szCs w:val="20"/>
                              </w:rPr>
                              <w:t xml:space="preserve">°C                  RH: 10 </w:t>
                            </w:r>
                            <w:r w:rsidRPr="009627B9">
                              <w:rPr>
                                <w:rFonts w:asciiTheme="majorHAnsi" w:hAnsiTheme="majorHAnsi" w:cstheme="majorBidi"/>
                                <w:sz w:val="20"/>
                                <w:szCs w:val="20"/>
                              </w:rPr>
                              <w:t>to</w:t>
                            </w:r>
                            <w:r w:rsidRPr="000D08B1">
                              <w:rPr>
                                <w:rFonts w:asciiTheme="majorHAnsi" w:hAnsiTheme="majorHAnsi" w:cstheme="majorBidi"/>
                                <w:bCs/>
                                <w:iCs/>
                                <w:sz w:val="20"/>
                                <w:szCs w:val="20"/>
                              </w:rPr>
                              <w:t xml:space="preserve"> 90%,                      </w:t>
                            </w:r>
                            <w:r>
                              <w:rPr>
                                <w:rFonts w:asciiTheme="majorHAnsi" w:hAnsiTheme="majorHAnsi" w:cstheme="majorBidi"/>
                                <w:bCs/>
                                <w:iCs/>
                                <w:sz w:val="20"/>
                                <w:szCs w:val="20"/>
                              </w:rPr>
                              <w:t xml:space="preserve">    </w:t>
                            </w:r>
                            <w:r w:rsidRPr="000D08B1">
                              <w:rPr>
                                <w:rFonts w:asciiTheme="majorHAnsi" w:hAnsiTheme="majorHAnsi" w:cstheme="majorBidi"/>
                                <w:bCs/>
                                <w:iCs/>
                                <w:sz w:val="20"/>
                                <w:szCs w:val="20"/>
                              </w:rPr>
                              <w:t xml:space="preserve">WS: </w:t>
                            </w:r>
                            <w:r w:rsidRPr="000D08B1">
                              <w:rPr>
                                <w:rFonts w:asciiTheme="majorHAnsi" w:hAnsiTheme="majorHAnsi" w:cstheme="majorBidi"/>
                                <w:sz w:val="20"/>
                                <w:szCs w:val="20"/>
                              </w:rPr>
                              <w:t xml:space="preserve">0.6 to 40m/s </w:t>
                            </w:r>
                          </w:p>
                        </w:tc>
                        <w:tc>
                          <w:tcPr>
                            <w:tcW w:w="1266" w:type="pct"/>
                            <w:vAlign w:val="center"/>
                          </w:tcPr>
                          <w:p w14:paraId="1D3678DE" w14:textId="77777777" w:rsidR="00563E93" w:rsidRPr="000D08B1" w:rsidRDefault="00563E93" w:rsidP="009627B9">
                            <w:pPr>
                              <w:jc w:val="left"/>
                              <w:rPr>
                                <w:rFonts w:asciiTheme="majorHAnsi" w:hAnsiTheme="majorHAnsi" w:cstheme="majorBidi"/>
                                <w:color w:val="0070C0"/>
                                <w:sz w:val="20"/>
                                <w:szCs w:val="20"/>
                              </w:rPr>
                            </w:pPr>
                            <w:r w:rsidRPr="000D08B1">
                              <w:rPr>
                                <w:rFonts w:asciiTheme="majorHAnsi" w:eastAsia="Times New Roman" w:hAnsiTheme="majorHAnsi" w:cstheme="majorBidi"/>
                                <w:sz w:val="20"/>
                                <w:szCs w:val="20"/>
                                <w:lang w:val="en-US"/>
                              </w:rPr>
                              <w:t>Temp: ±</w:t>
                            </w:r>
                            <w:r w:rsidRPr="000D08B1">
                              <w:rPr>
                                <w:rFonts w:asciiTheme="majorHAnsi" w:hAnsiTheme="majorHAnsi" w:cstheme="majorBidi"/>
                                <w:sz w:val="20"/>
                                <w:szCs w:val="20"/>
                              </w:rPr>
                              <w:t>0.5</w:t>
                            </w:r>
                            <w:r w:rsidRPr="000D08B1">
                              <w:rPr>
                                <w:rFonts w:asciiTheme="majorHAnsi" w:eastAsia="Times New Roman" w:hAnsiTheme="majorHAnsi" w:cstheme="majorBidi"/>
                                <w:sz w:val="20"/>
                                <w:szCs w:val="20"/>
                                <w:lang w:val="en-US"/>
                              </w:rPr>
                              <w:t>°C                        RH: ±2%                                WS: ±3%, compass: ±5°</w:t>
                            </w:r>
                          </w:p>
                        </w:tc>
                        <w:tc>
                          <w:tcPr>
                            <w:tcW w:w="1095" w:type="pct"/>
                            <w:vAlign w:val="center"/>
                          </w:tcPr>
                          <w:p w14:paraId="4DC7AE18" w14:textId="77777777" w:rsidR="00563E93" w:rsidRPr="000D08B1" w:rsidRDefault="00563E93" w:rsidP="009627B9">
                            <w:pPr>
                              <w:jc w:val="left"/>
                              <w:rPr>
                                <w:rFonts w:asciiTheme="majorHAnsi" w:hAnsiTheme="majorHAnsi" w:cstheme="majorBidi"/>
                                <w:color w:val="0070C0"/>
                                <w:sz w:val="20"/>
                                <w:szCs w:val="20"/>
                              </w:rPr>
                            </w:pPr>
                            <w:r w:rsidRPr="000D08B1">
                              <w:rPr>
                                <w:rFonts w:asciiTheme="majorHAnsi" w:hAnsiTheme="majorHAnsi" w:cstheme="majorBidi"/>
                                <w:sz w:val="20"/>
                                <w:szCs w:val="20"/>
                              </w:rPr>
                              <w:t>10 minutes</w:t>
                            </w:r>
                          </w:p>
                        </w:tc>
                      </w:tr>
                      <w:tr w:rsidR="00563E93" w:rsidRPr="000D08B1" w14:paraId="39AED755" w14:textId="77777777" w:rsidTr="00AA1761">
                        <w:trPr>
                          <w:cantSplit/>
                          <w:trHeight w:val="667"/>
                        </w:trPr>
                        <w:tc>
                          <w:tcPr>
                            <w:tcW w:w="1178" w:type="pct"/>
                            <w:shd w:val="clear" w:color="auto" w:fill="auto"/>
                            <w:vAlign w:val="center"/>
                          </w:tcPr>
                          <w:p w14:paraId="32D1CA44" w14:textId="77777777" w:rsidR="00563E93" w:rsidRPr="000D08B1" w:rsidRDefault="00563E93" w:rsidP="009627B9">
                            <w:pPr>
                              <w:jc w:val="left"/>
                              <w:rPr>
                                <w:rFonts w:asciiTheme="majorHAnsi" w:hAnsiTheme="majorHAnsi" w:cstheme="majorBidi"/>
                                <w:sz w:val="20"/>
                                <w:szCs w:val="20"/>
                              </w:rPr>
                            </w:pPr>
                            <w:r w:rsidRPr="000D08B1">
                              <w:rPr>
                                <w:rFonts w:asciiTheme="majorHAnsi" w:hAnsiTheme="majorHAnsi" w:cstheme="majorBidi"/>
                                <w:sz w:val="20"/>
                                <w:szCs w:val="20"/>
                              </w:rPr>
                              <w:t>Kestrel 5200</w:t>
                            </w:r>
                          </w:p>
                        </w:tc>
                        <w:tc>
                          <w:tcPr>
                            <w:tcW w:w="1461" w:type="pct"/>
                            <w:shd w:val="clear" w:color="auto" w:fill="auto"/>
                            <w:vAlign w:val="center"/>
                          </w:tcPr>
                          <w:p w14:paraId="35495D55" w14:textId="77777777" w:rsidR="00563E93" w:rsidRPr="000D08B1" w:rsidRDefault="00563E93" w:rsidP="009627B9">
                            <w:pPr>
                              <w:jc w:val="left"/>
                              <w:rPr>
                                <w:rFonts w:asciiTheme="majorHAnsi" w:hAnsiTheme="majorHAnsi" w:cstheme="majorBidi"/>
                                <w:color w:val="0070C0"/>
                                <w:sz w:val="20"/>
                                <w:szCs w:val="20"/>
                              </w:rPr>
                            </w:pPr>
                            <w:r w:rsidRPr="000D08B1">
                              <w:rPr>
                                <w:rFonts w:asciiTheme="majorHAnsi" w:hAnsiTheme="majorHAnsi" w:cstheme="majorBidi"/>
                                <w:sz w:val="20"/>
                                <w:szCs w:val="20"/>
                              </w:rPr>
                              <w:t>Temp: -29 to 70</w:t>
                            </w:r>
                            <w:r w:rsidRPr="000D08B1">
                              <w:rPr>
                                <w:rFonts w:asciiTheme="majorHAnsi" w:hAnsiTheme="majorHAnsi" w:cstheme="majorBidi"/>
                                <w:bCs/>
                                <w:iCs/>
                                <w:sz w:val="20"/>
                                <w:szCs w:val="20"/>
                              </w:rPr>
                              <w:t xml:space="preserve">°C                  RH: 10 to 90%                        </w:t>
                            </w:r>
                            <w:r>
                              <w:rPr>
                                <w:rFonts w:asciiTheme="majorHAnsi" w:hAnsiTheme="majorHAnsi" w:cstheme="majorBidi"/>
                                <w:bCs/>
                                <w:iCs/>
                                <w:sz w:val="20"/>
                                <w:szCs w:val="20"/>
                              </w:rPr>
                              <w:t>V</w:t>
                            </w:r>
                            <w:r w:rsidRPr="000D08B1">
                              <w:rPr>
                                <w:rFonts w:asciiTheme="majorHAnsi" w:hAnsiTheme="majorHAnsi" w:cstheme="majorBidi"/>
                                <w:bCs/>
                                <w:iCs/>
                                <w:sz w:val="20"/>
                                <w:szCs w:val="20"/>
                              </w:rPr>
                              <w:t xml:space="preserve">: </w:t>
                            </w:r>
                            <w:r w:rsidRPr="000D08B1">
                              <w:rPr>
                                <w:rFonts w:asciiTheme="majorHAnsi" w:hAnsiTheme="majorHAnsi" w:cstheme="majorBidi"/>
                                <w:sz w:val="20"/>
                                <w:szCs w:val="20"/>
                              </w:rPr>
                              <w:t>0.6 to 40m/s</w:t>
                            </w:r>
                          </w:p>
                        </w:tc>
                        <w:tc>
                          <w:tcPr>
                            <w:tcW w:w="1266" w:type="pct"/>
                            <w:vAlign w:val="center"/>
                          </w:tcPr>
                          <w:p w14:paraId="5A8E67EC" w14:textId="77777777" w:rsidR="00563E93" w:rsidRPr="000D08B1" w:rsidRDefault="00563E93" w:rsidP="009627B9">
                            <w:pPr>
                              <w:jc w:val="left"/>
                              <w:rPr>
                                <w:rFonts w:asciiTheme="majorHAnsi" w:hAnsiTheme="majorHAnsi" w:cstheme="majorBidi"/>
                                <w:color w:val="0070C0"/>
                                <w:sz w:val="20"/>
                                <w:szCs w:val="20"/>
                              </w:rPr>
                            </w:pPr>
                            <w:r w:rsidRPr="000D08B1">
                              <w:rPr>
                                <w:rFonts w:asciiTheme="majorHAnsi" w:eastAsia="Times New Roman" w:hAnsiTheme="majorHAnsi" w:cstheme="majorBidi"/>
                                <w:sz w:val="20"/>
                                <w:szCs w:val="20"/>
                                <w:lang w:val="en-US"/>
                              </w:rPr>
                              <w:t>Temp: ±</w:t>
                            </w:r>
                            <w:r w:rsidRPr="000D08B1">
                              <w:rPr>
                                <w:rFonts w:asciiTheme="majorHAnsi" w:hAnsiTheme="majorHAnsi" w:cstheme="majorBidi"/>
                                <w:sz w:val="20"/>
                                <w:szCs w:val="20"/>
                              </w:rPr>
                              <w:t>0.5</w:t>
                            </w:r>
                            <w:r w:rsidRPr="000D08B1">
                              <w:rPr>
                                <w:rFonts w:asciiTheme="majorHAnsi" w:eastAsia="Times New Roman" w:hAnsiTheme="majorHAnsi" w:cstheme="majorBidi"/>
                                <w:sz w:val="20"/>
                                <w:szCs w:val="20"/>
                                <w:lang w:val="en-US"/>
                              </w:rPr>
                              <w:t xml:space="preserve">°C                        RH: ±2%                                </w:t>
                            </w:r>
                            <w:r>
                              <w:rPr>
                                <w:rFonts w:asciiTheme="majorHAnsi" w:eastAsia="Times New Roman" w:hAnsiTheme="majorHAnsi" w:cstheme="majorBidi"/>
                                <w:sz w:val="20"/>
                                <w:szCs w:val="20"/>
                                <w:lang w:val="en-US"/>
                              </w:rPr>
                              <w:t>V</w:t>
                            </w:r>
                            <w:r w:rsidRPr="000D08B1">
                              <w:rPr>
                                <w:rFonts w:asciiTheme="majorHAnsi" w:eastAsia="Times New Roman" w:hAnsiTheme="majorHAnsi" w:cstheme="majorBidi"/>
                                <w:sz w:val="20"/>
                                <w:szCs w:val="20"/>
                                <w:lang w:val="en-US"/>
                              </w:rPr>
                              <w:t>: ±3%</w:t>
                            </w:r>
                          </w:p>
                        </w:tc>
                        <w:tc>
                          <w:tcPr>
                            <w:tcW w:w="1095" w:type="pct"/>
                            <w:vAlign w:val="center"/>
                          </w:tcPr>
                          <w:p w14:paraId="2435A95B" w14:textId="77777777" w:rsidR="00563E93" w:rsidRPr="000D08B1" w:rsidRDefault="00563E93" w:rsidP="009627B9">
                            <w:pPr>
                              <w:jc w:val="left"/>
                              <w:rPr>
                                <w:rFonts w:asciiTheme="majorHAnsi" w:hAnsiTheme="majorHAnsi" w:cstheme="majorBidi"/>
                                <w:color w:val="0070C0"/>
                                <w:sz w:val="20"/>
                                <w:szCs w:val="20"/>
                              </w:rPr>
                            </w:pPr>
                            <w:r w:rsidRPr="000D08B1">
                              <w:rPr>
                                <w:rFonts w:asciiTheme="majorHAnsi" w:hAnsiTheme="majorHAnsi" w:cstheme="majorBidi"/>
                                <w:sz w:val="20"/>
                                <w:szCs w:val="20"/>
                              </w:rPr>
                              <w:t xml:space="preserve">10 </w:t>
                            </w:r>
                            <w:r w:rsidRPr="009627B9">
                              <w:rPr>
                                <w:rFonts w:asciiTheme="majorHAnsi" w:eastAsia="Times New Roman" w:hAnsiTheme="majorHAnsi" w:cstheme="majorBidi"/>
                                <w:sz w:val="20"/>
                                <w:szCs w:val="20"/>
                                <w:lang w:val="en-US"/>
                              </w:rPr>
                              <w:t>minutes</w:t>
                            </w:r>
                          </w:p>
                        </w:tc>
                      </w:tr>
                      <w:tr w:rsidR="00563E93" w:rsidRPr="000D08B1" w14:paraId="42292520" w14:textId="77777777" w:rsidTr="00AA1761">
                        <w:trPr>
                          <w:cantSplit/>
                          <w:trHeight w:val="288"/>
                        </w:trPr>
                        <w:tc>
                          <w:tcPr>
                            <w:tcW w:w="1178" w:type="pct"/>
                            <w:shd w:val="clear" w:color="auto" w:fill="auto"/>
                            <w:vAlign w:val="center"/>
                          </w:tcPr>
                          <w:p w14:paraId="0387B877" w14:textId="77777777" w:rsidR="00563E93" w:rsidRPr="00AA1761" w:rsidRDefault="00563E93" w:rsidP="009627B9">
                            <w:pPr>
                              <w:jc w:val="left"/>
                              <w:rPr>
                                <w:rFonts w:asciiTheme="majorHAnsi" w:hAnsiTheme="majorHAnsi" w:cstheme="majorBidi"/>
                                <w:sz w:val="20"/>
                                <w:szCs w:val="20"/>
                              </w:rPr>
                            </w:pPr>
                            <w:r w:rsidRPr="000D08B1">
                              <w:rPr>
                                <w:rFonts w:asciiTheme="majorHAnsi" w:hAnsiTheme="majorHAnsi" w:cstheme="majorBidi"/>
                                <w:sz w:val="20"/>
                                <w:szCs w:val="20"/>
                              </w:rPr>
                              <w:t>EXTECH SDL350 Thermo-</w:t>
                            </w:r>
                            <w:proofErr w:type="spellStart"/>
                            <w:r w:rsidRPr="000D08B1">
                              <w:rPr>
                                <w:rFonts w:asciiTheme="majorHAnsi" w:hAnsiTheme="majorHAnsi" w:cstheme="majorBidi"/>
                                <w:sz w:val="20"/>
                                <w:szCs w:val="20"/>
                              </w:rPr>
                              <w:t>Anenometer</w:t>
                            </w:r>
                            <w:proofErr w:type="spellEnd"/>
                          </w:p>
                        </w:tc>
                        <w:tc>
                          <w:tcPr>
                            <w:tcW w:w="1461" w:type="pct"/>
                            <w:shd w:val="clear" w:color="auto" w:fill="auto"/>
                            <w:vAlign w:val="center"/>
                          </w:tcPr>
                          <w:p w14:paraId="08BC65E1" w14:textId="77777777" w:rsidR="00563E93" w:rsidRPr="000D08B1" w:rsidRDefault="00563E93" w:rsidP="009627B9">
                            <w:pPr>
                              <w:jc w:val="left"/>
                              <w:rPr>
                                <w:rFonts w:asciiTheme="majorHAnsi" w:hAnsiTheme="majorHAnsi" w:cstheme="majorBidi"/>
                                <w:bCs/>
                                <w:iCs/>
                                <w:sz w:val="20"/>
                                <w:szCs w:val="20"/>
                              </w:rPr>
                            </w:pPr>
                            <w:r w:rsidRPr="000D08B1">
                              <w:rPr>
                                <w:rFonts w:asciiTheme="majorHAnsi" w:hAnsiTheme="majorHAnsi" w:cstheme="majorBidi"/>
                                <w:sz w:val="20"/>
                                <w:szCs w:val="20"/>
                              </w:rPr>
                              <w:t>Temp: 0 to 50</w:t>
                            </w:r>
                            <w:r w:rsidRPr="000D08B1">
                              <w:rPr>
                                <w:rFonts w:asciiTheme="majorHAnsi" w:hAnsiTheme="majorHAnsi" w:cstheme="majorBidi"/>
                                <w:bCs/>
                                <w:iCs/>
                                <w:sz w:val="20"/>
                                <w:szCs w:val="20"/>
                              </w:rPr>
                              <w:t>°C                    V: 0.2 to 25m/s</w:t>
                            </w:r>
                          </w:p>
                        </w:tc>
                        <w:tc>
                          <w:tcPr>
                            <w:tcW w:w="1266" w:type="pct"/>
                            <w:vAlign w:val="center"/>
                          </w:tcPr>
                          <w:p w14:paraId="3E9D2881" w14:textId="77777777" w:rsidR="00563E93" w:rsidRPr="000D08B1" w:rsidRDefault="00563E93" w:rsidP="009627B9">
                            <w:pPr>
                              <w:jc w:val="left"/>
                              <w:rPr>
                                <w:rFonts w:asciiTheme="majorHAnsi" w:hAnsiTheme="majorHAnsi" w:cstheme="majorBidi"/>
                                <w:bCs/>
                                <w:iCs/>
                                <w:sz w:val="20"/>
                                <w:szCs w:val="20"/>
                              </w:rPr>
                            </w:pPr>
                            <w:r w:rsidRPr="000D08B1">
                              <w:rPr>
                                <w:rFonts w:asciiTheme="majorHAnsi" w:eastAsia="Times New Roman" w:hAnsiTheme="majorHAnsi" w:cstheme="majorBidi"/>
                                <w:sz w:val="20"/>
                                <w:szCs w:val="20"/>
                                <w:lang w:val="en-US"/>
                              </w:rPr>
                              <w:t>Temp: ±</w:t>
                            </w:r>
                            <w:r w:rsidRPr="000D08B1">
                              <w:rPr>
                                <w:rFonts w:asciiTheme="majorHAnsi" w:hAnsiTheme="majorHAnsi" w:cstheme="majorBidi"/>
                                <w:sz w:val="20"/>
                                <w:szCs w:val="20"/>
                              </w:rPr>
                              <w:t>0.8</w:t>
                            </w:r>
                            <w:r w:rsidRPr="000D08B1">
                              <w:rPr>
                                <w:rFonts w:asciiTheme="majorHAnsi" w:hAnsiTheme="majorHAnsi" w:cstheme="majorBidi"/>
                                <w:bCs/>
                                <w:iCs/>
                                <w:sz w:val="20"/>
                                <w:szCs w:val="20"/>
                              </w:rPr>
                              <w:t xml:space="preserve">°C                        </w:t>
                            </w:r>
                            <w:r w:rsidRPr="000D08B1">
                              <w:rPr>
                                <w:rFonts w:asciiTheme="majorHAnsi" w:eastAsia="Times New Roman" w:hAnsiTheme="majorHAnsi" w:cstheme="majorBidi"/>
                                <w:sz w:val="20"/>
                                <w:szCs w:val="20"/>
                                <w:lang w:val="en-US"/>
                              </w:rPr>
                              <w:t>V: ±</w:t>
                            </w:r>
                            <w:r w:rsidRPr="000D08B1">
                              <w:rPr>
                                <w:rFonts w:asciiTheme="majorHAnsi" w:hAnsiTheme="majorHAnsi" w:cstheme="majorBidi"/>
                                <w:sz w:val="20"/>
                                <w:szCs w:val="20"/>
                              </w:rPr>
                              <w:t>5%</w:t>
                            </w:r>
                          </w:p>
                        </w:tc>
                        <w:tc>
                          <w:tcPr>
                            <w:tcW w:w="1095" w:type="pct"/>
                            <w:vAlign w:val="center"/>
                          </w:tcPr>
                          <w:p w14:paraId="2E27A672" w14:textId="77777777" w:rsidR="00563E93" w:rsidRPr="000D08B1" w:rsidRDefault="00563E93" w:rsidP="009627B9">
                            <w:pPr>
                              <w:jc w:val="left"/>
                              <w:rPr>
                                <w:rFonts w:asciiTheme="majorHAnsi" w:hAnsiTheme="majorHAnsi" w:cstheme="majorBidi"/>
                                <w:color w:val="0070C0"/>
                                <w:sz w:val="20"/>
                                <w:szCs w:val="20"/>
                              </w:rPr>
                            </w:pPr>
                            <w:r w:rsidRPr="000D08B1">
                              <w:rPr>
                                <w:rFonts w:asciiTheme="majorHAnsi" w:hAnsiTheme="majorHAnsi" w:cstheme="majorBidi"/>
                                <w:sz w:val="20"/>
                                <w:szCs w:val="20"/>
                              </w:rPr>
                              <w:t xml:space="preserve">10 </w:t>
                            </w:r>
                            <w:r w:rsidRPr="009627B9">
                              <w:rPr>
                                <w:rFonts w:asciiTheme="majorHAnsi" w:eastAsia="Times New Roman" w:hAnsiTheme="majorHAnsi" w:cstheme="majorBidi"/>
                                <w:sz w:val="20"/>
                                <w:szCs w:val="20"/>
                                <w:lang w:val="en-US"/>
                              </w:rPr>
                              <w:t>minutes</w:t>
                            </w:r>
                          </w:p>
                        </w:tc>
                      </w:tr>
                      <w:tr w:rsidR="00563E93" w:rsidRPr="000D08B1" w14:paraId="7918FE0B" w14:textId="77777777" w:rsidTr="00AA1761">
                        <w:trPr>
                          <w:cantSplit/>
                          <w:trHeight w:val="133"/>
                        </w:trPr>
                        <w:tc>
                          <w:tcPr>
                            <w:tcW w:w="1178" w:type="pct"/>
                            <w:shd w:val="clear" w:color="auto" w:fill="auto"/>
                            <w:vAlign w:val="center"/>
                          </w:tcPr>
                          <w:p w14:paraId="3F8221EE" w14:textId="77777777" w:rsidR="00563E93" w:rsidRPr="000D08B1" w:rsidRDefault="00563E93" w:rsidP="009627B9">
                            <w:pPr>
                              <w:jc w:val="left"/>
                              <w:rPr>
                                <w:rFonts w:asciiTheme="majorHAnsi" w:hAnsiTheme="majorHAnsi" w:cstheme="majorBidi"/>
                                <w:color w:val="0070C0"/>
                                <w:sz w:val="20"/>
                                <w:szCs w:val="20"/>
                              </w:rPr>
                            </w:pPr>
                            <w:proofErr w:type="spellStart"/>
                            <w:r w:rsidRPr="000D08B1">
                              <w:rPr>
                                <w:rFonts w:asciiTheme="majorHAnsi" w:hAnsiTheme="majorHAnsi" w:cstheme="majorBidi"/>
                                <w:sz w:val="20"/>
                                <w:szCs w:val="20"/>
                              </w:rPr>
                              <w:t>Rotronic</w:t>
                            </w:r>
                            <w:proofErr w:type="spellEnd"/>
                            <w:r w:rsidRPr="000D08B1">
                              <w:rPr>
                                <w:rFonts w:asciiTheme="majorHAnsi" w:hAnsiTheme="majorHAnsi" w:cstheme="majorBidi"/>
                                <w:sz w:val="20"/>
                                <w:szCs w:val="20"/>
                              </w:rPr>
                              <w:t xml:space="preserve"> HL-1D</w:t>
                            </w:r>
                          </w:p>
                        </w:tc>
                        <w:tc>
                          <w:tcPr>
                            <w:tcW w:w="1461" w:type="pct"/>
                            <w:shd w:val="clear" w:color="auto" w:fill="auto"/>
                            <w:vAlign w:val="center"/>
                          </w:tcPr>
                          <w:p w14:paraId="7E5C711D" w14:textId="77777777" w:rsidR="00563E93" w:rsidRPr="000D08B1" w:rsidRDefault="00563E93" w:rsidP="009627B9">
                            <w:pPr>
                              <w:jc w:val="left"/>
                              <w:rPr>
                                <w:rFonts w:asciiTheme="majorHAnsi" w:hAnsiTheme="majorHAnsi" w:cstheme="majorBidi"/>
                                <w:color w:val="0070C0"/>
                                <w:sz w:val="20"/>
                                <w:szCs w:val="20"/>
                              </w:rPr>
                            </w:pPr>
                            <w:r w:rsidRPr="000D08B1">
                              <w:rPr>
                                <w:rFonts w:asciiTheme="majorHAnsi" w:hAnsiTheme="majorHAnsi" w:cstheme="majorBidi"/>
                                <w:sz w:val="20"/>
                                <w:szCs w:val="20"/>
                              </w:rPr>
                              <w:t>Temp: -20 to 70</w:t>
                            </w:r>
                            <w:r w:rsidRPr="000D08B1">
                              <w:rPr>
                                <w:rFonts w:asciiTheme="majorHAnsi" w:hAnsiTheme="majorHAnsi" w:cstheme="majorBidi"/>
                                <w:bCs/>
                                <w:iCs/>
                                <w:sz w:val="20"/>
                                <w:szCs w:val="20"/>
                              </w:rPr>
                              <w:t xml:space="preserve">°C                  RH: 0 to 100%  </w:t>
                            </w:r>
                          </w:p>
                        </w:tc>
                        <w:tc>
                          <w:tcPr>
                            <w:tcW w:w="1266" w:type="pct"/>
                            <w:vAlign w:val="center"/>
                          </w:tcPr>
                          <w:p w14:paraId="3B6C5494" w14:textId="77777777" w:rsidR="00563E93" w:rsidRPr="000D08B1" w:rsidRDefault="00563E93" w:rsidP="009627B9">
                            <w:pPr>
                              <w:jc w:val="left"/>
                              <w:rPr>
                                <w:rFonts w:asciiTheme="majorHAnsi" w:hAnsiTheme="majorHAnsi" w:cstheme="majorBidi"/>
                                <w:color w:val="0070C0"/>
                                <w:sz w:val="20"/>
                                <w:szCs w:val="20"/>
                              </w:rPr>
                            </w:pPr>
                            <w:r w:rsidRPr="000D08B1">
                              <w:rPr>
                                <w:rFonts w:asciiTheme="majorHAnsi" w:eastAsia="Times New Roman" w:hAnsiTheme="majorHAnsi" w:cstheme="majorBidi"/>
                                <w:sz w:val="20"/>
                                <w:szCs w:val="20"/>
                                <w:lang w:val="en-US"/>
                              </w:rPr>
                              <w:t xml:space="preserve">Temp: ±0.3°C                        RH: ±3.0% </w:t>
                            </w:r>
                          </w:p>
                        </w:tc>
                        <w:tc>
                          <w:tcPr>
                            <w:tcW w:w="1095" w:type="pct"/>
                            <w:vAlign w:val="center"/>
                          </w:tcPr>
                          <w:p w14:paraId="45F59319" w14:textId="77777777" w:rsidR="00563E93" w:rsidRPr="000D08B1" w:rsidRDefault="00563E93" w:rsidP="009627B9">
                            <w:pPr>
                              <w:jc w:val="left"/>
                              <w:rPr>
                                <w:rFonts w:asciiTheme="majorHAnsi" w:hAnsiTheme="majorHAnsi" w:cstheme="majorBidi"/>
                                <w:color w:val="0070C0"/>
                                <w:sz w:val="20"/>
                                <w:szCs w:val="20"/>
                              </w:rPr>
                            </w:pPr>
                            <w:r w:rsidRPr="000D08B1">
                              <w:rPr>
                                <w:rFonts w:asciiTheme="majorHAnsi" w:hAnsiTheme="majorHAnsi" w:cstheme="majorBidi"/>
                                <w:sz w:val="20"/>
                                <w:szCs w:val="20"/>
                              </w:rPr>
                              <w:t>10 minutes</w:t>
                            </w:r>
                          </w:p>
                        </w:tc>
                      </w:tr>
                    </w:tbl>
                    <w:p w14:paraId="4ED6F5A4" w14:textId="77777777" w:rsidR="00563E93" w:rsidRDefault="00563E93" w:rsidP="00563E93">
                      <w:pPr>
                        <w:jc w:val="left"/>
                      </w:pPr>
                    </w:p>
                  </w:txbxContent>
                </v:textbox>
                <w10:anchorlock/>
              </v:shape>
            </w:pict>
          </mc:Fallback>
        </mc:AlternateContent>
      </w:r>
    </w:p>
    <w:p w14:paraId="009A1510" w14:textId="77777777" w:rsidR="004C796A" w:rsidRPr="004C796A" w:rsidRDefault="004C796A" w:rsidP="004C796A">
      <w:pPr>
        <w:pStyle w:val="ListParagraph"/>
        <w:numPr>
          <w:ilvl w:val="0"/>
          <w:numId w:val="2"/>
        </w:numPr>
        <w:rPr>
          <w:rFonts w:asciiTheme="majorHAnsi" w:hAnsiTheme="majorHAnsi" w:cstheme="majorBidi"/>
          <w:b/>
          <w:color w:val="000000" w:themeColor="text1"/>
        </w:rPr>
      </w:pPr>
      <w:r w:rsidRPr="004C796A">
        <w:rPr>
          <w:rFonts w:asciiTheme="majorHAnsi" w:hAnsiTheme="majorHAnsi" w:cstheme="majorBidi"/>
          <w:b/>
          <w:color w:val="000000" w:themeColor="text1"/>
        </w:rPr>
        <w:t>Installation</w:t>
      </w:r>
    </w:p>
    <w:p w14:paraId="3226B0B3" w14:textId="2BADB4A1" w:rsidR="005F308B" w:rsidRDefault="004C796A" w:rsidP="004C796A">
      <w:pPr>
        <w:rPr>
          <w:rFonts w:asciiTheme="majorHAnsi" w:hAnsiTheme="majorHAnsi" w:cstheme="majorBidi"/>
          <w:color w:val="000000" w:themeColor="text1"/>
        </w:rPr>
      </w:pPr>
      <w:r w:rsidRPr="004C796A">
        <w:rPr>
          <w:rFonts w:asciiTheme="majorHAnsi" w:hAnsiTheme="majorHAnsi" w:cstheme="majorBidi"/>
          <w:color w:val="000000" w:themeColor="text1"/>
        </w:rPr>
        <w:t xml:space="preserve">The data loggers mentioned above were installed in different locations in the library and the PDEC </w:t>
      </w:r>
      <w:r w:rsidR="00084065">
        <w:rPr>
          <w:rFonts w:asciiTheme="majorHAnsi" w:hAnsiTheme="majorHAnsi" w:cstheme="majorBidi"/>
          <w:color w:val="000000" w:themeColor="text1"/>
        </w:rPr>
        <w:t>t</w:t>
      </w:r>
      <w:r w:rsidRPr="004C796A">
        <w:rPr>
          <w:rFonts w:asciiTheme="majorHAnsi" w:hAnsiTheme="majorHAnsi" w:cstheme="majorBidi"/>
          <w:color w:val="000000" w:themeColor="text1"/>
        </w:rPr>
        <w:t xml:space="preserve">owers (Figure </w:t>
      </w:r>
      <w:r w:rsidR="00D31730">
        <w:rPr>
          <w:rFonts w:asciiTheme="majorHAnsi" w:hAnsiTheme="majorHAnsi" w:cstheme="majorBidi"/>
          <w:color w:val="000000" w:themeColor="text1"/>
        </w:rPr>
        <w:t>2</w:t>
      </w:r>
      <w:r w:rsidRPr="004C796A">
        <w:rPr>
          <w:rFonts w:asciiTheme="majorHAnsi" w:hAnsiTheme="majorHAnsi" w:cstheme="majorBidi"/>
          <w:color w:val="000000" w:themeColor="text1"/>
        </w:rPr>
        <w:t xml:space="preserve">, </w:t>
      </w:r>
      <w:r w:rsidR="00D31730">
        <w:rPr>
          <w:rFonts w:asciiTheme="majorHAnsi" w:hAnsiTheme="majorHAnsi" w:cstheme="majorBidi"/>
          <w:color w:val="000000" w:themeColor="text1"/>
        </w:rPr>
        <w:t>3</w:t>
      </w:r>
      <w:r w:rsidRPr="004C796A">
        <w:rPr>
          <w:rFonts w:asciiTheme="majorHAnsi" w:hAnsiTheme="majorHAnsi" w:cstheme="majorBidi"/>
          <w:color w:val="000000" w:themeColor="text1"/>
        </w:rPr>
        <w:t xml:space="preserve"> and </w:t>
      </w:r>
      <w:r w:rsidR="00D31730">
        <w:rPr>
          <w:rFonts w:asciiTheme="majorHAnsi" w:hAnsiTheme="majorHAnsi" w:cstheme="majorBidi"/>
          <w:color w:val="000000" w:themeColor="text1"/>
        </w:rPr>
        <w:t>4</w:t>
      </w:r>
      <w:r w:rsidRPr="004C796A">
        <w:rPr>
          <w:rFonts w:asciiTheme="majorHAnsi" w:hAnsiTheme="majorHAnsi" w:cstheme="majorBidi"/>
          <w:color w:val="000000" w:themeColor="text1"/>
        </w:rPr>
        <w:t xml:space="preserve">). All the data loggers were labelled and numbered to simplify and organise the process of installation. The schematic drawings show the position of the sensors. The mini weather station (Kestrel 5500) was installed centrally above the roof of the library. The meter was raised above the roof by approximately 1.2m. Besides, the meter was shaded as recommended by the manufacturer (Figure </w:t>
      </w:r>
      <w:r w:rsidR="00185690">
        <w:rPr>
          <w:rFonts w:asciiTheme="majorHAnsi" w:hAnsiTheme="majorHAnsi" w:cstheme="majorBidi"/>
          <w:color w:val="000000" w:themeColor="text1"/>
        </w:rPr>
        <w:t>5</w:t>
      </w:r>
      <w:r w:rsidRPr="004C796A">
        <w:rPr>
          <w:rFonts w:asciiTheme="majorHAnsi" w:hAnsiTheme="majorHAnsi" w:cstheme="majorBidi"/>
          <w:color w:val="000000" w:themeColor="text1"/>
        </w:rPr>
        <w:t>). Two Kestrel 5200 were installed at the supply openings of Tower A and B at a roughly 1.4m height from the floor. Four temperature and humidity data loggers (H1-1D) were nailed on walls in different locations within the library. These locations include near supply opening of Tower A (computer zone), near supply opening of Tower B (administration zone), the middle of the Library, and the back of the library. The height of the sensors was 1.6m, which provides an ideal position within the occupied spaces. One more H1-1D meter was installed on near the supply opening of an AC unit to collect data of the working hours of the mechanical cooling units. Two H1-1D meters were also installed within Tower B. one was at the top, 2.3m below pads, while the other was at the bottom at a 1.6m height from the floor. The anemometer was installed inside Tower B. The probe sensors were positioned centrally inside the Tower at 2.9m above the floor.</w:t>
      </w:r>
      <w:r w:rsidR="00372E0D">
        <w:rPr>
          <w:rFonts w:asciiTheme="majorHAnsi" w:hAnsiTheme="majorHAnsi" w:cstheme="majorBidi"/>
          <w:color w:val="000000" w:themeColor="text1"/>
        </w:rPr>
        <w:t xml:space="preserve"> </w:t>
      </w:r>
    </w:p>
    <w:p w14:paraId="11558B1D" w14:textId="200140E7" w:rsidR="000D08B1" w:rsidRDefault="000D08B1" w:rsidP="00F3181C">
      <w:pPr>
        <w:rPr>
          <w:rFonts w:asciiTheme="majorHAnsi" w:hAnsiTheme="majorHAnsi" w:cstheme="majorBidi"/>
          <w:color w:val="000000" w:themeColor="text1"/>
        </w:rPr>
      </w:pPr>
    </w:p>
    <w:p w14:paraId="19C68C7A" w14:textId="77777777" w:rsidR="004C796A" w:rsidRPr="004D49A2" w:rsidRDefault="004C796A" w:rsidP="00AA1761">
      <w:pPr>
        <w:rPr>
          <w:rFonts w:asciiTheme="majorHAnsi" w:hAnsiTheme="majorHAnsi" w:cstheme="majorBidi"/>
          <w:color w:val="000000" w:themeColor="text1"/>
        </w:rPr>
      </w:pPr>
    </w:p>
    <w:p w14:paraId="7107D13D" w14:textId="77777777" w:rsidR="000966AB" w:rsidRDefault="004C796A" w:rsidP="00AA1761">
      <w:pPr>
        <w:rPr>
          <w:rFonts w:asciiTheme="majorHAnsi" w:hAnsiTheme="majorHAnsi" w:cstheme="majorBidi"/>
          <w:color w:val="000000" w:themeColor="text1"/>
          <w:lang w:val="en-US"/>
        </w:rPr>
      </w:pPr>
      <w:r>
        <w:rPr>
          <w:rFonts w:asciiTheme="majorHAnsi" w:hAnsiTheme="majorHAnsi" w:cstheme="majorBidi"/>
          <w:noProof/>
          <w:color w:val="000000" w:themeColor="text1"/>
          <w:lang w:val="en-US"/>
        </w:rPr>
        <w:lastRenderedPageBreak/>
        <w:drawing>
          <wp:inline distT="0" distB="0" distL="0" distR="0" wp14:anchorId="470951AD" wp14:editId="495BBDFC">
            <wp:extent cx="5616924" cy="1948070"/>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67454" cy="1965595"/>
                    </a:xfrm>
                    <a:prstGeom prst="rect">
                      <a:avLst/>
                    </a:prstGeom>
                    <a:noFill/>
                  </pic:spPr>
                </pic:pic>
              </a:graphicData>
            </a:graphic>
          </wp:inline>
        </w:drawing>
      </w:r>
    </w:p>
    <w:p w14:paraId="53F2FA19" w14:textId="6A5C0928" w:rsidR="000966AB" w:rsidRPr="004C796A" w:rsidRDefault="004C796A" w:rsidP="00AA1761">
      <w:pPr>
        <w:rPr>
          <w:rFonts w:asciiTheme="majorHAnsi" w:hAnsiTheme="majorHAnsi" w:cstheme="majorBidi"/>
          <w:color w:val="000000" w:themeColor="text1"/>
          <w:sz w:val="20"/>
          <w:szCs w:val="20"/>
          <w:lang w:val="en-US"/>
        </w:rPr>
      </w:pPr>
      <w:r>
        <w:rPr>
          <w:rFonts w:asciiTheme="majorHAnsi" w:hAnsiTheme="majorHAnsi" w:cstheme="majorBidi"/>
          <w:color w:val="000000" w:themeColor="text1"/>
          <w:sz w:val="20"/>
          <w:szCs w:val="20"/>
          <w:lang w:val="en-US"/>
        </w:rPr>
        <w:t xml:space="preserve">                                                                    </w:t>
      </w:r>
      <w:r w:rsidRPr="004C796A">
        <w:rPr>
          <w:rFonts w:asciiTheme="majorHAnsi" w:hAnsiTheme="majorHAnsi" w:cstheme="majorBidi"/>
          <w:color w:val="000000" w:themeColor="text1"/>
          <w:sz w:val="20"/>
          <w:szCs w:val="20"/>
          <w:lang w:val="en-US"/>
        </w:rPr>
        <w:t xml:space="preserve">Figure </w:t>
      </w:r>
      <w:r w:rsidR="00D31730">
        <w:rPr>
          <w:rFonts w:asciiTheme="majorHAnsi" w:hAnsiTheme="majorHAnsi" w:cstheme="majorBidi"/>
          <w:color w:val="000000" w:themeColor="text1"/>
          <w:sz w:val="20"/>
          <w:szCs w:val="20"/>
          <w:lang w:val="en-US"/>
        </w:rPr>
        <w:t>2</w:t>
      </w:r>
      <w:r w:rsidRPr="004C796A">
        <w:rPr>
          <w:rFonts w:asciiTheme="majorHAnsi" w:hAnsiTheme="majorHAnsi" w:cstheme="majorBidi"/>
          <w:color w:val="000000" w:themeColor="text1"/>
          <w:sz w:val="20"/>
          <w:szCs w:val="20"/>
          <w:lang w:val="en-US"/>
        </w:rPr>
        <w:t>: Section A-A</w:t>
      </w:r>
    </w:p>
    <w:p w14:paraId="2B7166BA" w14:textId="77777777" w:rsidR="000966AB" w:rsidRDefault="000966AB" w:rsidP="00AA1761">
      <w:pPr>
        <w:rPr>
          <w:rFonts w:asciiTheme="majorHAnsi" w:hAnsiTheme="majorHAnsi" w:cstheme="majorBidi"/>
          <w:color w:val="000000" w:themeColor="text1"/>
          <w:lang w:val="en-US"/>
        </w:rPr>
      </w:pPr>
    </w:p>
    <w:p w14:paraId="387EB8A6" w14:textId="77777777" w:rsidR="000966AB" w:rsidRDefault="004C796A" w:rsidP="00AA1761">
      <w:pPr>
        <w:rPr>
          <w:rFonts w:asciiTheme="majorHAnsi" w:hAnsiTheme="majorHAnsi" w:cstheme="majorBidi"/>
          <w:color w:val="000000" w:themeColor="text1"/>
          <w:lang w:val="en-US"/>
        </w:rPr>
      </w:pPr>
      <w:r>
        <w:rPr>
          <w:rFonts w:asciiTheme="majorHAnsi" w:hAnsiTheme="majorHAnsi" w:cstheme="majorBidi"/>
          <w:noProof/>
          <w:color w:val="000000" w:themeColor="text1"/>
          <w:lang w:val="en-US"/>
        </w:rPr>
        <w:drawing>
          <wp:inline distT="0" distB="0" distL="0" distR="0" wp14:anchorId="4F03E104" wp14:editId="3EEA7D86">
            <wp:extent cx="5676452" cy="2047460"/>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4151" cy="2064665"/>
                    </a:xfrm>
                    <a:prstGeom prst="rect">
                      <a:avLst/>
                    </a:prstGeom>
                    <a:noFill/>
                  </pic:spPr>
                </pic:pic>
              </a:graphicData>
            </a:graphic>
          </wp:inline>
        </w:drawing>
      </w:r>
    </w:p>
    <w:p w14:paraId="4BF2D544" w14:textId="75768012" w:rsidR="00D31730" w:rsidRDefault="004C796A" w:rsidP="004C796A">
      <w:pPr>
        <w:ind w:left="2160" w:firstLine="720"/>
        <w:rPr>
          <w:rFonts w:asciiTheme="majorHAnsi" w:hAnsiTheme="majorHAnsi" w:cstheme="majorBidi"/>
          <w:color w:val="000000" w:themeColor="text1"/>
        </w:rPr>
      </w:pPr>
      <w:r w:rsidRPr="004C796A">
        <w:rPr>
          <w:rFonts w:asciiTheme="majorHAnsi" w:hAnsiTheme="majorHAnsi" w:cstheme="majorBidi"/>
          <w:color w:val="000000" w:themeColor="text1"/>
          <w:sz w:val="20"/>
          <w:szCs w:val="20"/>
          <w:lang w:val="en-US"/>
        </w:rPr>
        <w:t xml:space="preserve">Figure </w:t>
      </w:r>
      <w:r w:rsidR="00D31730">
        <w:rPr>
          <w:rFonts w:asciiTheme="majorHAnsi" w:hAnsiTheme="majorHAnsi" w:cstheme="majorBidi"/>
          <w:color w:val="000000" w:themeColor="text1"/>
          <w:sz w:val="20"/>
          <w:szCs w:val="20"/>
          <w:lang w:val="en-US"/>
        </w:rPr>
        <w:t>3</w:t>
      </w:r>
      <w:r w:rsidRPr="004C796A">
        <w:rPr>
          <w:rFonts w:asciiTheme="majorHAnsi" w:hAnsiTheme="majorHAnsi" w:cstheme="majorBidi"/>
          <w:color w:val="000000" w:themeColor="text1"/>
          <w:sz w:val="20"/>
          <w:szCs w:val="20"/>
          <w:lang w:val="en-US"/>
        </w:rPr>
        <w:t>: Section B-B</w:t>
      </w:r>
      <w:r w:rsidR="00D31730" w:rsidRPr="00D31730">
        <w:rPr>
          <w:rFonts w:asciiTheme="majorHAnsi" w:hAnsiTheme="majorHAnsi" w:cstheme="majorBidi"/>
          <w:color w:val="000000" w:themeColor="text1"/>
        </w:rPr>
        <w:t xml:space="preserve"> </w:t>
      </w:r>
    </w:p>
    <w:p w14:paraId="11DF0860" w14:textId="77777777" w:rsidR="00981732" w:rsidRPr="004D49A2" w:rsidRDefault="00981732" w:rsidP="00981732">
      <w:pPr>
        <w:pStyle w:val="Heading1"/>
        <w:numPr>
          <w:ilvl w:val="0"/>
          <w:numId w:val="2"/>
        </w:numPr>
        <w:rPr>
          <w:rFonts w:asciiTheme="majorHAnsi" w:hAnsiTheme="majorHAnsi" w:cstheme="majorBidi"/>
          <w:color w:val="000000" w:themeColor="text1"/>
          <w:lang w:val="en-US"/>
        </w:rPr>
      </w:pPr>
      <w:r w:rsidRPr="004D49A2">
        <w:rPr>
          <w:rFonts w:asciiTheme="majorHAnsi" w:hAnsiTheme="majorHAnsi"/>
          <w:color w:val="000000" w:themeColor="text1"/>
        </w:rPr>
        <w:t>Results and Analyses</w:t>
      </w:r>
    </w:p>
    <w:p w14:paraId="707E924A" w14:textId="207F65CE" w:rsidR="004C796A" w:rsidRDefault="00981732" w:rsidP="00D31730">
      <w:pPr>
        <w:rPr>
          <w:rFonts w:asciiTheme="majorHAnsi" w:hAnsiTheme="majorHAnsi" w:cstheme="majorBidi"/>
          <w:color w:val="000000" w:themeColor="text1"/>
        </w:rPr>
      </w:pPr>
      <w:r w:rsidRPr="004D49A2">
        <w:rPr>
          <w:rFonts w:asciiTheme="majorHAnsi" w:hAnsiTheme="majorHAnsi" w:cstheme="majorBidi"/>
          <w:color w:val="000000" w:themeColor="text1"/>
        </w:rPr>
        <w:t xml:space="preserve">For the </w:t>
      </w:r>
      <w:r w:rsidRPr="004D49A2">
        <w:rPr>
          <w:rFonts w:asciiTheme="majorHAnsi" w:hAnsiTheme="majorHAnsi" w:cstheme="majorBidi"/>
          <w:noProof/>
          <w:color w:val="000000" w:themeColor="text1"/>
        </w:rPr>
        <w:t>hot,</w:t>
      </w:r>
      <w:r w:rsidRPr="004D49A2">
        <w:rPr>
          <w:rFonts w:asciiTheme="majorHAnsi" w:hAnsiTheme="majorHAnsi" w:cstheme="majorBidi"/>
          <w:color w:val="000000" w:themeColor="text1"/>
        </w:rPr>
        <w:t xml:space="preserve"> dry climate of Saudi Arabia, the </w:t>
      </w:r>
      <w:r>
        <w:rPr>
          <w:rFonts w:asciiTheme="majorHAnsi" w:hAnsiTheme="majorHAnsi" w:cstheme="majorBidi"/>
          <w:color w:val="000000" w:themeColor="text1"/>
        </w:rPr>
        <w:t>monitored performance</w:t>
      </w:r>
      <w:r w:rsidRPr="004D49A2">
        <w:rPr>
          <w:rFonts w:asciiTheme="majorHAnsi" w:hAnsiTheme="majorHAnsi" w:cstheme="majorBidi"/>
          <w:color w:val="000000" w:themeColor="text1"/>
        </w:rPr>
        <w:t xml:space="preserve"> </w:t>
      </w:r>
      <w:r>
        <w:rPr>
          <w:rFonts w:asciiTheme="majorHAnsi" w:hAnsiTheme="majorHAnsi" w:cstheme="majorBidi"/>
          <w:color w:val="000000" w:themeColor="text1"/>
        </w:rPr>
        <w:t xml:space="preserve">demonstrated the ability of the </w:t>
      </w:r>
      <w:r w:rsidRPr="004D49A2">
        <w:rPr>
          <w:rFonts w:asciiTheme="majorHAnsi" w:hAnsiTheme="majorHAnsi" w:cstheme="majorBidi"/>
          <w:color w:val="000000" w:themeColor="text1"/>
        </w:rPr>
        <w:t xml:space="preserve">PDEC </w:t>
      </w:r>
      <w:r>
        <w:rPr>
          <w:rFonts w:asciiTheme="majorHAnsi" w:hAnsiTheme="majorHAnsi" w:cstheme="majorBidi"/>
          <w:color w:val="000000" w:themeColor="text1"/>
        </w:rPr>
        <w:t>system to cool the incoming air. The temperature difference between the external air and that delivered at the bottom of the PDEC towers ranged from 6</w:t>
      </w:r>
      <w:r>
        <w:rPr>
          <w:rFonts w:asciiTheme="majorHAnsi" w:hAnsiTheme="majorHAnsi" w:cstheme="majorHAnsi"/>
          <w:color w:val="000000" w:themeColor="text1"/>
        </w:rPr>
        <w:t>°</w:t>
      </w:r>
      <w:r>
        <w:rPr>
          <w:rFonts w:asciiTheme="majorHAnsi" w:hAnsiTheme="majorHAnsi" w:cstheme="majorBidi"/>
          <w:color w:val="000000" w:themeColor="text1"/>
        </w:rPr>
        <w:t>C in the early morning to 16</w:t>
      </w:r>
      <w:r>
        <w:rPr>
          <w:rFonts w:asciiTheme="majorHAnsi" w:hAnsiTheme="majorHAnsi" w:cstheme="majorHAnsi"/>
          <w:color w:val="000000" w:themeColor="text1"/>
        </w:rPr>
        <w:t>°</w:t>
      </w:r>
      <w:r>
        <w:rPr>
          <w:rFonts w:asciiTheme="majorHAnsi" w:hAnsiTheme="majorHAnsi" w:cstheme="majorBidi"/>
          <w:color w:val="000000" w:themeColor="text1"/>
        </w:rPr>
        <w:t>C during the hottest parts of the days (~3.00pm). Despite the</w:t>
      </w:r>
      <w:r w:rsidRPr="004D49A2">
        <w:rPr>
          <w:rFonts w:asciiTheme="majorHAnsi" w:hAnsiTheme="majorHAnsi" w:cstheme="majorBidi"/>
          <w:color w:val="000000" w:themeColor="text1"/>
        </w:rPr>
        <w:t xml:space="preserve"> PDEC </w:t>
      </w:r>
      <w:r>
        <w:rPr>
          <w:rFonts w:asciiTheme="majorHAnsi" w:hAnsiTheme="majorHAnsi" w:cstheme="majorBidi"/>
          <w:color w:val="000000" w:themeColor="text1"/>
        </w:rPr>
        <w:t>tower</w:t>
      </w:r>
      <w:r w:rsidRPr="004D49A2">
        <w:rPr>
          <w:rFonts w:asciiTheme="majorHAnsi" w:hAnsiTheme="majorHAnsi" w:cstheme="majorBidi"/>
          <w:color w:val="000000" w:themeColor="text1"/>
        </w:rPr>
        <w:t>s</w:t>
      </w:r>
      <w:r w:rsidRPr="00D31730">
        <w:rPr>
          <w:rFonts w:asciiTheme="majorHAnsi" w:hAnsiTheme="majorHAnsi" w:cstheme="majorBidi"/>
          <w:color w:val="000000" w:themeColor="text1"/>
        </w:rPr>
        <w:t xml:space="preserve"> </w:t>
      </w:r>
      <w:r>
        <w:rPr>
          <w:rFonts w:asciiTheme="majorHAnsi" w:hAnsiTheme="majorHAnsi" w:cstheme="majorBidi"/>
          <w:color w:val="000000" w:themeColor="text1"/>
        </w:rPr>
        <w:t>providing cooling</w:t>
      </w:r>
      <w:r w:rsidRPr="004D49A2">
        <w:rPr>
          <w:rFonts w:asciiTheme="majorHAnsi" w:hAnsiTheme="majorHAnsi" w:cstheme="majorBidi"/>
          <w:color w:val="000000" w:themeColor="text1"/>
        </w:rPr>
        <w:t xml:space="preserve"> for most of the time</w:t>
      </w:r>
      <w:r>
        <w:rPr>
          <w:rFonts w:asciiTheme="majorHAnsi" w:hAnsiTheme="majorHAnsi" w:cstheme="majorBidi"/>
          <w:color w:val="000000" w:themeColor="text1"/>
        </w:rPr>
        <w:t>,</w:t>
      </w:r>
      <w:r w:rsidRPr="004D49A2">
        <w:rPr>
          <w:rFonts w:asciiTheme="majorHAnsi" w:hAnsiTheme="majorHAnsi" w:cstheme="majorBidi"/>
          <w:color w:val="000000" w:themeColor="text1"/>
        </w:rPr>
        <w:t xml:space="preserve"> </w:t>
      </w:r>
      <w:r>
        <w:rPr>
          <w:rFonts w:asciiTheme="majorHAnsi" w:hAnsiTheme="majorHAnsi" w:cstheme="majorBidi"/>
          <w:color w:val="000000" w:themeColor="text1"/>
        </w:rPr>
        <w:t>there was still a</w:t>
      </w:r>
      <w:r w:rsidRPr="004D49A2">
        <w:rPr>
          <w:rFonts w:asciiTheme="majorHAnsi" w:hAnsiTheme="majorHAnsi" w:cstheme="majorBidi"/>
          <w:color w:val="000000" w:themeColor="text1"/>
        </w:rPr>
        <w:t xml:space="preserve"> need for mechanical cooling as the PDEC </w:t>
      </w:r>
      <w:r>
        <w:rPr>
          <w:rFonts w:asciiTheme="majorHAnsi" w:hAnsiTheme="majorHAnsi" w:cstheme="majorBidi"/>
          <w:color w:val="000000" w:themeColor="text1"/>
        </w:rPr>
        <w:t>tower</w:t>
      </w:r>
      <w:r w:rsidRPr="004D49A2">
        <w:rPr>
          <w:rFonts w:asciiTheme="majorHAnsi" w:hAnsiTheme="majorHAnsi" w:cstheme="majorBidi"/>
          <w:color w:val="000000" w:themeColor="text1"/>
        </w:rPr>
        <w:t xml:space="preserve">s could not </w:t>
      </w:r>
      <w:r w:rsidRPr="00CD6DC7">
        <w:rPr>
          <w:rFonts w:asciiTheme="majorHAnsi" w:hAnsiTheme="majorHAnsi" w:cstheme="majorBidi"/>
          <w:noProof/>
          <w:color w:val="000000" w:themeColor="text1"/>
        </w:rPr>
        <w:t>provide</w:t>
      </w:r>
      <w:r w:rsidRPr="004D49A2">
        <w:rPr>
          <w:rFonts w:asciiTheme="majorHAnsi" w:hAnsiTheme="majorHAnsi" w:cstheme="majorBidi"/>
          <w:color w:val="000000" w:themeColor="text1"/>
        </w:rPr>
        <w:t xml:space="preserve"> </w:t>
      </w:r>
      <w:r w:rsidRPr="004D49A2">
        <w:rPr>
          <w:rFonts w:asciiTheme="majorHAnsi" w:hAnsiTheme="majorHAnsi" w:cstheme="majorBidi"/>
          <w:noProof/>
          <w:color w:val="000000" w:themeColor="text1"/>
        </w:rPr>
        <w:t>enough</w:t>
      </w:r>
      <w:r w:rsidRPr="004D49A2">
        <w:rPr>
          <w:rFonts w:asciiTheme="majorHAnsi" w:hAnsiTheme="majorHAnsi" w:cstheme="majorBidi"/>
          <w:color w:val="000000" w:themeColor="text1"/>
        </w:rPr>
        <w:t xml:space="preserve"> cooling </w:t>
      </w:r>
      <w:r>
        <w:rPr>
          <w:rFonts w:asciiTheme="majorHAnsi" w:hAnsiTheme="majorHAnsi" w:cstheme="majorBidi"/>
          <w:color w:val="000000" w:themeColor="text1"/>
        </w:rPr>
        <w:t>all the time</w:t>
      </w:r>
      <w:r w:rsidRPr="004D49A2">
        <w:rPr>
          <w:rFonts w:asciiTheme="majorHAnsi" w:hAnsiTheme="majorHAnsi" w:cstheme="majorBidi"/>
          <w:color w:val="000000" w:themeColor="text1"/>
        </w:rPr>
        <w:t xml:space="preserve">. </w:t>
      </w:r>
      <w:r>
        <w:rPr>
          <w:rFonts w:asciiTheme="majorHAnsi" w:hAnsiTheme="majorHAnsi" w:cstheme="majorBidi"/>
          <w:color w:val="000000" w:themeColor="text1"/>
        </w:rPr>
        <w:t xml:space="preserve">It was noted that under certain </w:t>
      </w:r>
      <w:r w:rsidR="00D31730">
        <w:rPr>
          <w:rFonts w:asciiTheme="majorHAnsi" w:hAnsiTheme="majorHAnsi" w:cstheme="majorBidi"/>
          <w:color w:val="000000" w:themeColor="text1"/>
        </w:rPr>
        <w:t>weather conditions the performance was</w:t>
      </w:r>
      <w:r w:rsidR="00D31730" w:rsidRPr="004D49A2">
        <w:rPr>
          <w:rFonts w:asciiTheme="majorHAnsi" w:hAnsiTheme="majorHAnsi" w:cstheme="majorBidi"/>
          <w:color w:val="000000" w:themeColor="text1"/>
        </w:rPr>
        <w:t xml:space="preserve"> </w:t>
      </w:r>
      <w:r w:rsidR="00D31730">
        <w:rPr>
          <w:rFonts w:asciiTheme="majorHAnsi" w:hAnsiTheme="majorHAnsi" w:cstheme="majorBidi"/>
          <w:color w:val="000000" w:themeColor="text1"/>
        </w:rPr>
        <w:t>less effective</w:t>
      </w:r>
      <w:r w:rsidR="00D31730" w:rsidRPr="004D49A2">
        <w:rPr>
          <w:rFonts w:asciiTheme="majorHAnsi" w:hAnsiTheme="majorHAnsi" w:cstheme="majorBidi"/>
          <w:color w:val="000000" w:themeColor="text1"/>
        </w:rPr>
        <w:t>. The wind</w:t>
      </w:r>
      <w:r w:rsidR="00D31730">
        <w:rPr>
          <w:rFonts w:asciiTheme="majorHAnsi" w:hAnsiTheme="majorHAnsi" w:cstheme="majorBidi"/>
          <w:color w:val="000000" w:themeColor="text1"/>
        </w:rPr>
        <w:t xml:space="preserve"> </w:t>
      </w:r>
      <w:r w:rsidR="00D31730" w:rsidRPr="004D49A2">
        <w:rPr>
          <w:rFonts w:asciiTheme="majorHAnsi" w:hAnsiTheme="majorHAnsi" w:cstheme="majorBidi"/>
          <w:noProof/>
          <w:color w:val="000000" w:themeColor="text1"/>
        </w:rPr>
        <w:t>speed</w:t>
      </w:r>
      <w:r w:rsidR="00D31730" w:rsidRPr="004D49A2">
        <w:rPr>
          <w:rFonts w:asciiTheme="majorHAnsi" w:hAnsiTheme="majorHAnsi" w:cstheme="majorBidi"/>
          <w:color w:val="000000" w:themeColor="text1"/>
        </w:rPr>
        <w:t xml:space="preserve"> and wind direction played</w:t>
      </w:r>
      <w:r w:rsidR="00D31730">
        <w:rPr>
          <w:rFonts w:asciiTheme="majorHAnsi" w:hAnsiTheme="majorHAnsi" w:cstheme="majorBidi"/>
          <w:color w:val="000000" w:themeColor="text1"/>
        </w:rPr>
        <w:t xml:space="preserve"> </w:t>
      </w:r>
      <w:r w:rsidR="00D31730" w:rsidRPr="004D49A2">
        <w:rPr>
          <w:rFonts w:asciiTheme="majorHAnsi" w:hAnsiTheme="majorHAnsi" w:cstheme="majorBidi"/>
          <w:noProof/>
          <w:color w:val="000000" w:themeColor="text1"/>
        </w:rPr>
        <w:t>significant</w:t>
      </w:r>
      <w:r w:rsidR="00D31730" w:rsidRPr="004D49A2">
        <w:rPr>
          <w:rFonts w:asciiTheme="majorHAnsi" w:hAnsiTheme="majorHAnsi" w:cstheme="majorBidi"/>
          <w:color w:val="000000" w:themeColor="text1"/>
        </w:rPr>
        <w:t xml:space="preserve"> role</w:t>
      </w:r>
      <w:r w:rsidR="00D31730">
        <w:rPr>
          <w:rFonts w:asciiTheme="majorHAnsi" w:hAnsiTheme="majorHAnsi" w:cstheme="majorBidi"/>
          <w:color w:val="000000" w:themeColor="text1"/>
        </w:rPr>
        <w:t>s</w:t>
      </w:r>
      <w:r w:rsidR="00D31730" w:rsidRPr="004D49A2">
        <w:rPr>
          <w:rFonts w:asciiTheme="majorHAnsi" w:hAnsiTheme="majorHAnsi" w:cstheme="majorBidi"/>
          <w:color w:val="000000" w:themeColor="text1"/>
        </w:rPr>
        <w:t xml:space="preserve"> </w:t>
      </w:r>
      <w:r w:rsidR="00D31730" w:rsidRPr="004D49A2">
        <w:rPr>
          <w:rFonts w:asciiTheme="majorHAnsi" w:hAnsiTheme="majorHAnsi" w:cstheme="majorBidi"/>
          <w:noProof/>
          <w:color w:val="000000" w:themeColor="text1"/>
        </w:rPr>
        <w:t>in</w:t>
      </w:r>
      <w:r w:rsidR="00D31730" w:rsidRPr="004D49A2">
        <w:rPr>
          <w:rFonts w:asciiTheme="majorHAnsi" w:hAnsiTheme="majorHAnsi" w:cstheme="majorBidi"/>
          <w:color w:val="000000" w:themeColor="text1"/>
        </w:rPr>
        <w:t xml:space="preserve"> the overall </w:t>
      </w:r>
      <w:r w:rsidR="00D31730">
        <w:rPr>
          <w:rFonts w:asciiTheme="majorHAnsi" w:hAnsiTheme="majorHAnsi" w:cstheme="majorBidi"/>
          <w:color w:val="000000" w:themeColor="text1"/>
        </w:rPr>
        <w:t xml:space="preserve">performance </w:t>
      </w:r>
      <w:r w:rsidR="00D31730" w:rsidRPr="004D49A2">
        <w:rPr>
          <w:rFonts w:asciiTheme="majorHAnsi" w:hAnsiTheme="majorHAnsi" w:cstheme="majorBidi"/>
          <w:color w:val="000000" w:themeColor="text1"/>
        </w:rPr>
        <w:t>of the PDEC.</w:t>
      </w:r>
    </w:p>
    <w:p w14:paraId="52715C7D" w14:textId="77777777" w:rsidR="00981732" w:rsidRDefault="00981732" w:rsidP="00D31730">
      <w:pPr>
        <w:rPr>
          <w:rFonts w:asciiTheme="majorHAnsi" w:hAnsiTheme="majorHAnsi" w:cstheme="majorBidi"/>
          <w:color w:val="000000" w:themeColor="text1"/>
        </w:rPr>
      </w:pPr>
    </w:p>
    <w:p w14:paraId="5934264F" w14:textId="3FBC689B" w:rsidR="00D31730" w:rsidRPr="00D31730" w:rsidRDefault="00D31730" w:rsidP="00D31730">
      <w:pPr>
        <w:rPr>
          <w:rFonts w:asciiTheme="majorHAnsi" w:hAnsiTheme="majorHAnsi" w:cstheme="majorBidi"/>
          <w:b/>
          <w:color w:val="000000" w:themeColor="text1"/>
        </w:rPr>
      </w:pPr>
      <w:r w:rsidRPr="00D31730">
        <w:rPr>
          <w:rFonts w:asciiTheme="majorHAnsi" w:hAnsiTheme="majorHAnsi" w:cstheme="majorBidi"/>
          <w:b/>
          <w:color w:val="000000" w:themeColor="text1"/>
        </w:rPr>
        <w:t>9.1.</w:t>
      </w:r>
      <w:r w:rsidRPr="00D31730">
        <w:rPr>
          <w:rFonts w:asciiTheme="majorHAnsi" w:hAnsiTheme="majorHAnsi" w:cstheme="majorBidi"/>
          <w:b/>
          <w:color w:val="000000" w:themeColor="text1"/>
        </w:rPr>
        <w:tab/>
        <w:t>Wind Speed</w:t>
      </w:r>
    </w:p>
    <w:p w14:paraId="40AE7A0B" w14:textId="4646680F" w:rsidR="00D31730" w:rsidRPr="00D31730" w:rsidRDefault="00D31730" w:rsidP="00D31730">
      <w:pPr>
        <w:rPr>
          <w:rFonts w:asciiTheme="majorHAnsi" w:hAnsiTheme="majorHAnsi" w:cstheme="majorBidi"/>
          <w:color w:val="000000" w:themeColor="text1"/>
        </w:rPr>
      </w:pPr>
      <w:r w:rsidRPr="00D31730">
        <w:rPr>
          <w:rFonts w:asciiTheme="majorHAnsi" w:hAnsiTheme="majorHAnsi" w:cstheme="majorBidi"/>
          <w:color w:val="000000" w:themeColor="text1"/>
        </w:rPr>
        <w:t xml:space="preserve">It was apparent from the logged data that the wind speed had a direct influence on the performance of the PDEC towers. Figures </w:t>
      </w:r>
      <w:r w:rsidR="00185690">
        <w:rPr>
          <w:rFonts w:asciiTheme="majorHAnsi" w:hAnsiTheme="majorHAnsi" w:cstheme="majorBidi"/>
          <w:color w:val="000000" w:themeColor="text1"/>
        </w:rPr>
        <w:t>6</w:t>
      </w:r>
      <w:r w:rsidRPr="00D31730">
        <w:rPr>
          <w:rFonts w:asciiTheme="majorHAnsi" w:hAnsiTheme="majorHAnsi" w:cstheme="majorBidi"/>
          <w:color w:val="000000" w:themeColor="text1"/>
        </w:rPr>
        <w:t xml:space="preserve">, </w:t>
      </w:r>
      <w:r w:rsidR="00185690">
        <w:rPr>
          <w:rFonts w:asciiTheme="majorHAnsi" w:hAnsiTheme="majorHAnsi" w:cstheme="majorBidi"/>
          <w:color w:val="000000" w:themeColor="text1"/>
        </w:rPr>
        <w:t>7</w:t>
      </w:r>
      <w:r w:rsidRPr="00D31730">
        <w:rPr>
          <w:rFonts w:asciiTheme="majorHAnsi" w:hAnsiTheme="majorHAnsi" w:cstheme="majorBidi"/>
          <w:color w:val="000000" w:themeColor="text1"/>
        </w:rPr>
        <w:t xml:space="preserve"> and </w:t>
      </w:r>
      <w:r w:rsidR="00185690">
        <w:rPr>
          <w:rFonts w:asciiTheme="majorHAnsi" w:hAnsiTheme="majorHAnsi" w:cstheme="majorBidi"/>
          <w:color w:val="000000" w:themeColor="text1"/>
        </w:rPr>
        <w:t>8</w:t>
      </w:r>
      <w:r w:rsidRPr="00D31730">
        <w:rPr>
          <w:rFonts w:asciiTheme="majorHAnsi" w:hAnsiTheme="majorHAnsi" w:cstheme="majorBidi"/>
          <w:color w:val="000000" w:themeColor="text1"/>
        </w:rPr>
        <w:t xml:space="preserve"> show that the lower </w:t>
      </w:r>
      <w:r w:rsidR="00EA1210">
        <w:rPr>
          <w:rFonts w:asciiTheme="majorHAnsi" w:hAnsiTheme="majorHAnsi" w:cstheme="majorBidi"/>
          <w:color w:val="000000" w:themeColor="text1"/>
        </w:rPr>
        <w:t xml:space="preserve">the </w:t>
      </w:r>
      <w:r w:rsidRPr="00D31730">
        <w:rPr>
          <w:rFonts w:asciiTheme="majorHAnsi" w:hAnsiTheme="majorHAnsi" w:cstheme="majorBidi"/>
          <w:color w:val="000000" w:themeColor="text1"/>
        </w:rPr>
        <w:t xml:space="preserve">wind speed then the higher the humidity levels and the greater </w:t>
      </w:r>
      <w:r w:rsidR="00EA1210">
        <w:rPr>
          <w:rFonts w:asciiTheme="majorHAnsi" w:hAnsiTheme="majorHAnsi" w:cstheme="majorBidi"/>
          <w:color w:val="000000" w:themeColor="text1"/>
        </w:rPr>
        <w:t xml:space="preserve">the </w:t>
      </w:r>
      <w:r w:rsidRPr="00D31730">
        <w:rPr>
          <w:rFonts w:asciiTheme="majorHAnsi" w:hAnsiTheme="majorHAnsi" w:cstheme="majorBidi"/>
          <w:color w:val="000000" w:themeColor="text1"/>
        </w:rPr>
        <w:t xml:space="preserve">temperature reductions achieved. On 8th and 9th August, and during a time when the wind speed went above 4m/s, the performance of the two PDEC towers became unstable, leading to fluctuations in the supply air temperature, higher internal air temperatures, and lower humidity levels. As a result, the loss of PDEC cooling had to be offset by mechanical air conditioning, which was running during work hours. This scenario happened frequently during the 26th/27th July and 7th August. A </w:t>
      </w:r>
      <w:r w:rsidRPr="00D31730">
        <w:rPr>
          <w:rFonts w:asciiTheme="majorHAnsi" w:hAnsiTheme="majorHAnsi" w:cstheme="majorBidi"/>
          <w:color w:val="000000" w:themeColor="text1"/>
        </w:rPr>
        <w:lastRenderedPageBreak/>
        <w:t xml:space="preserve">possible explanation for this is that turbulence increased around the tower inlet opening at the top due to the higher wind speeds, as discussed by Kang and Strand (2016).  This situation can be seen in the supply air velocity, which decreased during the periods of higher external wind speeds. On the other hand, during calm wind conditions, the towers performed better, leading to lower supply air temperatures. </w:t>
      </w:r>
    </w:p>
    <w:p w14:paraId="74EBF670" w14:textId="37143BB7" w:rsidR="00D31730" w:rsidRDefault="00D31730" w:rsidP="00D31730">
      <w:pPr>
        <w:rPr>
          <w:rFonts w:asciiTheme="majorHAnsi" w:hAnsiTheme="majorHAnsi" w:cstheme="majorBidi"/>
          <w:color w:val="000000" w:themeColor="text1"/>
          <w:sz w:val="20"/>
          <w:szCs w:val="20"/>
          <w:lang w:val="en-US"/>
        </w:rPr>
      </w:pPr>
      <w:r w:rsidRPr="004D49A2">
        <w:rPr>
          <w:rFonts w:asciiTheme="majorHAnsi" w:hAnsiTheme="majorHAnsi" w:cstheme="majorBidi"/>
          <w:noProof/>
          <w:color w:val="000000" w:themeColor="text1"/>
        </w:rPr>
        <mc:AlternateContent>
          <mc:Choice Requires="wpg">
            <w:drawing>
              <wp:anchor distT="0" distB="0" distL="114300" distR="114300" simplePos="0" relativeHeight="251678720" behindDoc="0" locked="0" layoutInCell="1" allowOverlap="1" wp14:anchorId="340A60DC" wp14:editId="71B2592C">
                <wp:simplePos x="0" y="0"/>
                <wp:positionH relativeFrom="column">
                  <wp:posOffset>3455464</wp:posOffset>
                </wp:positionH>
                <wp:positionV relativeFrom="paragraph">
                  <wp:posOffset>18239</wp:posOffset>
                </wp:positionV>
                <wp:extent cx="480950" cy="4702175"/>
                <wp:effectExtent l="0" t="0" r="14605" b="41275"/>
                <wp:wrapNone/>
                <wp:docPr id="33" name="Group 33"/>
                <wp:cNvGraphicFramePr/>
                <a:graphic xmlns:a="http://schemas.openxmlformats.org/drawingml/2006/main">
                  <a:graphicData uri="http://schemas.microsoft.com/office/word/2010/wordprocessingGroup">
                    <wpg:wgp>
                      <wpg:cNvGrpSpPr/>
                      <wpg:grpSpPr>
                        <a:xfrm>
                          <a:off x="0" y="0"/>
                          <a:ext cx="480950" cy="4702175"/>
                          <a:chOff x="50631" y="-9660"/>
                          <a:chExt cx="481780" cy="4768859"/>
                        </a:xfrm>
                      </wpg:grpSpPr>
                      <wpg:grpSp>
                        <wpg:cNvPr id="23" name="Group 23"/>
                        <wpg:cNvGrpSpPr/>
                        <wpg:grpSpPr>
                          <a:xfrm>
                            <a:off x="270084" y="92825"/>
                            <a:ext cx="262327" cy="4572000"/>
                            <a:chOff x="80735" y="-19318"/>
                            <a:chExt cx="262327" cy="4572000"/>
                          </a:xfrm>
                          <a:effectLst/>
                        </wpg:grpSpPr>
                        <wps:wsp>
                          <wps:cNvPr id="24" name="Straight Connector 24"/>
                          <wps:cNvCnPr/>
                          <wps:spPr>
                            <a:xfrm>
                              <a:off x="257255" y="-19318"/>
                              <a:ext cx="38100" cy="4572000"/>
                            </a:xfrm>
                            <a:prstGeom prst="line">
                              <a:avLst/>
                            </a:prstGeom>
                            <a:ln w="12700"/>
                            <a:effectLst/>
                          </wps:spPr>
                          <wps:style>
                            <a:lnRef idx="2">
                              <a:schemeClr val="dk1"/>
                            </a:lnRef>
                            <a:fillRef idx="0">
                              <a:schemeClr val="dk1"/>
                            </a:fillRef>
                            <a:effectRef idx="1">
                              <a:schemeClr val="dk1"/>
                            </a:effectRef>
                            <a:fontRef idx="minor">
                              <a:schemeClr val="tx1"/>
                            </a:fontRef>
                          </wps:style>
                          <wps:bodyPr/>
                        </wps:wsp>
                        <wps:wsp>
                          <wps:cNvPr id="25" name="Straight Connector 25"/>
                          <wps:cNvCnPr/>
                          <wps:spPr>
                            <a:xfrm flipH="1">
                              <a:off x="118355" y="4536930"/>
                              <a:ext cx="224707" cy="4426"/>
                            </a:xfrm>
                            <a:prstGeom prst="line">
                              <a:avLst/>
                            </a:prstGeom>
                            <a:ln w="12700">
                              <a:tailEnd type="triangle"/>
                            </a:ln>
                            <a:effectLst/>
                          </wps:spPr>
                          <wps:style>
                            <a:lnRef idx="2">
                              <a:schemeClr val="dk1"/>
                            </a:lnRef>
                            <a:fillRef idx="0">
                              <a:schemeClr val="dk1"/>
                            </a:fillRef>
                            <a:effectRef idx="1">
                              <a:schemeClr val="dk1"/>
                            </a:effectRef>
                            <a:fontRef idx="minor">
                              <a:schemeClr val="tx1"/>
                            </a:fontRef>
                          </wps:style>
                          <wps:bodyPr/>
                        </wps:wsp>
                        <wps:wsp>
                          <wps:cNvPr id="26" name="Straight Connector 26"/>
                          <wps:cNvCnPr/>
                          <wps:spPr>
                            <a:xfrm flipH="1">
                              <a:off x="80735" y="29183"/>
                              <a:ext cx="244262" cy="2398"/>
                            </a:xfrm>
                            <a:prstGeom prst="line">
                              <a:avLst/>
                            </a:prstGeom>
                            <a:ln w="12700">
                              <a:tailEnd type="triangle"/>
                            </a:ln>
                            <a:effectLst/>
                          </wps:spPr>
                          <wps:style>
                            <a:lnRef idx="2">
                              <a:schemeClr val="dk1"/>
                            </a:lnRef>
                            <a:fillRef idx="0">
                              <a:schemeClr val="dk1"/>
                            </a:fillRef>
                            <a:effectRef idx="1">
                              <a:schemeClr val="dk1"/>
                            </a:effectRef>
                            <a:fontRef idx="minor">
                              <a:schemeClr val="tx1"/>
                            </a:fontRef>
                          </wps:style>
                          <wps:bodyPr/>
                        </wps:wsp>
                      </wpg:grpSp>
                      <wps:wsp>
                        <wps:cNvPr id="30" name="Rectangle 30"/>
                        <wps:cNvSpPr/>
                        <wps:spPr>
                          <a:xfrm>
                            <a:off x="104028" y="4488683"/>
                            <a:ext cx="333950" cy="270516"/>
                          </a:xfrm>
                          <a:prstGeom prst="rect">
                            <a:avLst/>
                          </a:prstGeom>
                          <a:noFill/>
                          <a:ln>
                            <a:noFill/>
                          </a:ln>
                        </wps:spPr>
                        <wps:style>
                          <a:lnRef idx="1">
                            <a:schemeClr val="accent1"/>
                          </a:lnRef>
                          <a:fillRef idx="3">
                            <a:schemeClr val="accent1"/>
                          </a:fillRef>
                          <a:effectRef idx="2">
                            <a:schemeClr val="accent1"/>
                          </a:effectRef>
                          <a:fontRef idx="minor">
                            <a:schemeClr val="lt1"/>
                          </a:fontRef>
                        </wps:style>
                        <wps:txbx>
                          <w:txbxContent>
                            <w:p w14:paraId="07588CDC" w14:textId="77777777" w:rsidR="00D95EB4" w:rsidRPr="009D0ECF" w:rsidRDefault="00D95EB4" w:rsidP="009D0ECF">
                              <w:pPr>
                                <w:jc w:val="center"/>
                                <w:rPr>
                                  <w:color w:val="000000" w:themeColor="text1"/>
                                </w:rPr>
                              </w:pPr>
                              <w:r>
                                <w:rPr>
                                  <w:color w:val="000000" w:themeColor="text1"/>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ectangle 31"/>
                        <wps:cNvSpPr/>
                        <wps:spPr>
                          <a:xfrm>
                            <a:off x="50631" y="-9660"/>
                            <a:ext cx="369626" cy="270446"/>
                          </a:xfrm>
                          <a:prstGeom prst="rect">
                            <a:avLst/>
                          </a:prstGeom>
                          <a:noFill/>
                          <a:ln>
                            <a:noFill/>
                          </a:ln>
                        </wps:spPr>
                        <wps:style>
                          <a:lnRef idx="1">
                            <a:schemeClr val="accent1"/>
                          </a:lnRef>
                          <a:fillRef idx="3">
                            <a:schemeClr val="accent1"/>
                          </a:fillRef>
                          <a:effectRef idx="2">
                            <a:schemeClr val="accent1"/>
                          </a:effectRef>
                          <a:fontRef idx="minor">
                            <a:schemeClr val="lt1"/>
                          </a:fontRef>
                        </wps:style>
                        <wps:txbx>
                          <w:txbxContent>
                            <w:p w14:paraId="5BB4B1AE" w14:textId="77777777" w:rsidR="00D95EB4" w:rsidRPr="009D0ECF" w:rsidRDefault="00D95EB4" w:rsidP="009D0ECF">
                              <w:pPr>
                                <w:jc w:val="center"/>
                                <w:rPr>
                                  <w:color w:val="000000" w:themeColor="text1"/>
                                </w:rPr>
                              </w:pPr>
                              <w:r>
                                <w:rPr>
                                  <w:color w:val="000000" w:themeColor="text1"/>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40A60DC" id="Group 33" o:spid="_x0000_s1029" style="position:absolute;left:0;text-align:left;margin-left:272.1pt;margin-top:1.45pt;width:37.85pt;height:370.25pt;z-index:251678720;mso-position-horizontal-relative:text;mso-position-vertical-relative:text;mso-width-relative:margin;mso-height-relative:margin" coordorigin="506,-96" coordsize="4817,476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">
                <v:group id="Group 23" o:spid="_x0000_s1030" style="position:absolute;left:2700;top:928;width:2624;height:45720" coordorigin="807,-193" coordsize="2623,45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line id="Straight Connector 24" o:spid="_x0000_s1031" style="position:absolute;visibility:visible;mso-wrap-style:square" from="2572,-193" to="2953,455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" strokecolor="black [3200]" strokeweight="1pt"/>
                  <v:line id="Straight Connector 25" o:spid="_x0000_s1032" style="position:absolute;flip:x;visibility:visible;mso-wrap-style:square" from="1183,45369" to="3430,454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" strokecolor="black [3200]" strokeweight="1pt">
                    <v:stroke endarrow="block"/>
                  </v:line>
                  <v:line id="Straight Connector 26" o:spid="_x0000_s1033" style="position:absolute;flip:x;visibility:visible;mso-wrap-style:square" from="807,291" to="3249,3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" strokecolor="black [3200]" strokeweight="1pt">
                    <v:stroke endarrow="block"/>
                  </v:line>
                </v:group>
                <v:rect id="Rectangle 30" o:spid="_x0000_s1034" style="position:absolute;left:1040;top:44886;width:3339;height:27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" filled="f" stroked="f">
                  <v:shadow on="t" color="black" opacity="22937f" origin=",.5" offset="0,.63889mm"/>
                  <v:textbox>
                    <w:txbxContent>
                      <w:p w14:paraId="07588CDC" w14:textId="77777777" w:rsidR="00D95EB4" w:rsidRPr="009D0ECF" w:rsidRDefault="00D95EB4" w:rsidP="009D0ECF">
                        <w:pPr>
                          <w:jc w:val="center"/>
                          <w:rPr>
                            <w:color w:val="000000" w:themeColor="text1"/>
                          </w:rPr>
                        </w:pPr>
                        <w:r>
                          <w:rPr>
                            <w:color w:val="000000" w:themeColor="text1"/>
                          </w:rPr>
                          <w:t>B</w:t>
                        </w:r>
                      </w:p>
                    </w:txbxContent>
                  </v:textbox>
                </v:rect>
                <v:rect id="Rectangle 31" o:spid="_x0000_s1035" style="position:absolute;left:506;top:-96;width:3696;height:27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" filled="f" stroked="f">
                  <v:shadow on="t" color="black" opacity="22937f" origin=",.5" offset="0,.63889mm"/>
                  <v:textbox>
                    <w:txbxContent>
                      <w:p w14:paraId="5BB4B1AE" w14:textId="77777777" w:rsidR="00D95EB4" w:rsidRPr="009D0ECF" w:rsidRDefault="00D95EB4" w:rsidP="009D0ECF">
                        <w:pPr>
                          <w:jc w:val="center"/>
                          <w:rPr>
                            <w:color w:val="000000" w:themeColor="text1"/>
                          </w:rPr>
                        </w:pPr>
                        <w:r>
                          <w:rPr>
                            <w:color w:val="000000" w:themeColor="text1"/>
                          </w:rPr>
                          <w:t>B</w:t>
                        </w:r>
                      </w:p>
                    </w:txbxContent>
                  </v:textbox>
                </v:rect>
              </v:group>
            </w:pict>
          </mc:Fallback>
        </mc:AlternateContent>
      </w:r>
      <w:r w:rsidRPr="004D49A2">
        <w:rPr>
          <w:rFonts w:asciiTheme="majorHAnsi" w:hAnsiTheme="majorHAnsi" w:cstheme="majorBidi"/>
          <w:noProof/>
          <w:color w:val="000000" w:themeColor="text1"/>
        </w:rPr>
        <mc:AlternateContent>
          <mc:Choice Requires="wpg">
            <w:drawing>
              <wp:anchor distT="0" distB="0" distL="114300" distR="114300" simplePos="0" relativeHeight="251673600" behindDoc="0" locked="0" layoutInCell="1" allowOverlap="1" wp14:anchorId="6A8D1205" wp14:editId="315208DB">
                <wp:simplePos x="0" y="0"/>
                <wp:positionH relativeFrom="column">
                  <wp:posOffset>2579355</wp:posOffset>
                </wp:positionH>
                <wp:positionV relativeFrom="paragraph">
                  <wp:posOffset>11999</wp:posOffset>
                </wp:positionV>
                <wp:extent cx="414020" cy="4692650"/>
                <wp:effectExtent l="0" t="0" r="24130" b="31750"/>
                <wp:wrapNone/>
                <wp:docPr id="32" name="Group 32"/>
                <wp:cNvGraphicFramePr/>
                <a:graphic xmlns:a="http://schemas.openxmlformats.org/drawingml/2006/main">
                  <a:graphicData uri="http://schemas.microsoft.com/office/word/2010/wordprocessingGroup">
                    <wpg:wgp>
                      <wpg:cNvGrpSpPr/>
                      <wpg:grpSpPr>
                        <a:xfrm>
                          <a:off x="0" y="0"/>
                          <a:ext cx="414020" cy="4692650"/>
                          <a:chOff x="0" y="0"/>
                          <a:chExt cx="414038" cy="4761782"/>
                        </a:xfrm>
                      </wpg:grpSpPr>
                      <wpg:grpSp>
                        <wpg:cNvPr id="22" name="Group 22"/>
                        <wpg:cNvGrpSpPr/>
                        <wpg:grpSpPr>
                          <a:xfrm>
                            <a:off x="232913" y="112144"/>
                            <a:ext cx="181125" cy="4572000"/>
                            <a:chOff x="34938" y="0"/>
                            <a:chExt cx="181125" cy="4572000"/>
                          </a:xfrm>
                          <a:effectLst/>
                        </wpg:grpSpPr>
                        <wps:wsp>
                          <wps:cNvPr id="9" name="Straight Connector 9"/>
                          <wps:cNvCnPr/>
                          <wps:spPr>
                            <a:xfrm>
                              <a:off x="142875" y="0"/>
                              <a:ext cx="38100" cy="4572000"/>
                            </a:xfrm>
                            <a:prstGeom prst="line">
                              <a:avLst/>
                            </a:prstGeom>
                            <a:ln w="12700"/>
                            <a:effectLst/>
                          </wps:spPr>
                          <wps:style>
                            <a:lnRef idx="2">
                              <a:schemeClr val="dk1"/>
                            </a:lnRef>
                            <a:fillRef idx="0">
                              <a:schemeClr val="dk1"/>
                            </a:fillRef>
                            <a:effectRef idx="1">
                              <a:schemeClr val="dk1"/>
                            </a:effectRef>
                            <a:fontRef idx="minor">
                              <a:schemeClr val="tx1"/>
                            </a:fontRef>
                          </wps:style>
                          <wps:bodyPr/>
                        </wps:wsp>
                        <wps:wsp>
                          <wps:cNvPr id="19" name="Straight Connector 19"/>
                          <wps:cNvCnPr/>
                          <wps:spPr>
                            <a:xfrm flipH="1">
                              <a:off x="70648" y="4539452"/>
                              <a:ext cx="145415" cy="1905"/>
                            </a:xfrm>
                            <a:prstGeom prst="line">
                              <a:avLst/>
                            </a:prstGeom>
                            <a:ln w="12700">
                              <a:tailEnd type="triangle"/>
                            </a:ln>
                            <a:effectLst/>
                          </wps:spPr>
                          <wps:style>
                            <a:lnRef idx="2">
                              <a:schemeClr val="dk1"/>
                            </a:lnRef>
                            <a:fillRef idx="0">
                              <a:schemeClr val="dk1"/>
                            </a:fillRef>
                            <a:effectRef idx="1">
                              <a:schemeClr val="dk1"/>
                            </a:effectRef>
                            <a:fontRef idx="minor">
                              <a:schemeClr val="tx1"/>
                            </a:fontRef>
                          </wps:style>
                          <wps:bodyPr/>
                        </wps:wsp>
                        <wps:wsp>
                          <wps:cNvPr id="21" name="Straight Connector 21"/>
                          <wps:cNvCnPr/>
                          <wps:spPr>
                            <a:xfrm flipH="1">
                              <a:off x="34938" y="29259"/>
                              <a:ext cx="145718" cy="2321"/>
                            </a:xfrm>
                            <a:prstGeom prst="line">
                              <a:avLst/>
                            </a:prstGeom>
                            <a:ln w="12700">
                              <a:tailEnd type="triangle"/>
                            </a:ln>
                            <a:effectLst/>
                          </wps:spPr>
                          <wps:style>
                            <a:lnRef idx="2">
                              <a:schemeClr val="dk1"/>
                            </a:lnRef>
                            <a:fillRef idx="0">
                              <a:schemeClr val="dk1"/>
                            </a:fillRef>
                            <a:effectRef idx="1">
                              <a:schemeClr val="dk1"/>
                            </a:effectRef>
                            <a:fontRef idx="minor">
                              <a:schemeClr val="tx1"/>
                            </a:fontRef>
                          </wps:style>
                          <wps:bodyPr/>
                        </wps:wsp>
                      </wpg:grpSp>
                      <wps:wsp>
                        <wps:cNvPr id="28" name="Rectangle 28"/>
                        <wps:cNvSpPr/>
                        <wps:spPr>
                          <a:xfrm>
                            <a:off x="0" y="0"/>
                            <a:ext cx="335915" cy="328621"/>
                          </a:xfrm>
                          <a:prstGeom prst="rect">
                            <a:avLst/>
                          </a:prstGeom>
                          <a:noFill/>
                          <a:ln>
                            <a:noFill/>
                          </a:ln>
                        </wps:spPr>
                        <wps:style>
                          <a:lnRef idx="1">
                            <a:schemeClr val="accent1"/>
                          </a:lnRef>
                          <a:fillRef idx="3">
                            <a:schemeClr val="accent1"/>
                          </a:fillRef>
                          <a:effectRef idx="2">
                            <a:schemeClr val="accent1"/>
                          </a:effectRef>
                          <a:fontRef idx="minor">
                            <a:schemeClr val="lt1"/>
                          </a:fontRef>
                        </wps:style>
                        <wps:txbx>
                          <w:txbxContent>
                            <w:p w14:paraId="37E0FFE5" w14:textId="77777777" w:rsidR="00D95EB4" w:rsidRPr="009D0ECF" w:rsidRDefault="00D95EB4" w:rsidP="009D0ECF">
                              <w:pPr>
                                <w:jc w:val="center"/>
                                <w:rPr>
                                  <w:color w:val="000000" w:themeColor="text1"/>
                                </w:rPr>
                              </w:pPr>
                              <w:r w:rsidRPr="009D0ECF">
                                <w:rPr>
                                  <w:color w:val="000000" w:themeColor="text1"/>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ectangle 29"/>
                        <wps:cNvSpPr/>
                        <wps:spPr>
                          <a:xfrm>
                            <a:off x="43132" y="4520242"/>
                            <a:ext cx="336309" cy="241540"/>
                          </a:xfrm>
                          <a:prstGeom prst="rect">
                            <a:avLst/>
                          </a:prstGeom>
                          <a:noFill/>
                          <a:ln>
                            <a:noFill/>
                          </a:ln>
                        </wps:spPr>
                        <wps:style>
                          <a:lnRef idx="1">
                            <a:schemeClr val="accent1"/>
                          </a:lnRef>
                          <a:fillRef idx="3">
                            <a:schemeClr val="accent1"/>
                          </a:fillRef>
                          <a:effectRef idx="2">
                            <a:schemeClr val="accent1"/>
                          </a:effectRef>
                          <a:fontRef idx="minor">
                            <a:schemeClr val="lt1"/>
                          </a:fontRef>
                        </wps:style>
                        <wps:txbx>
                          <w:txbxContent>
                            <w:p w14:paraId="34730923" w14:textId="77777777" w:rsidR="00D95EB4" w:rsidRPr="009D0ECF" w:rsidRDefault="00D95EB4" w:rsidP="009D0ECF">
                              <w:pPr>
                                <w:jc w:val="center"/>
                                <w:rPr>
                                  <w:color w:val="000000" w:themeColor="text1"/>
                                </w:rPr>
                              </w:pPr>
                              <w:r w:rsidRPr="009D0ECF">
                                <w:rPr>
                                  <w:color w:val="000000" w:themeColor="text1"/>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6A8D1205" id="Group 32" o:spid="_x0000_s1036" style="position:absolute;left:0;text-align:left;margin-left:203.1pt;margin-top:.95pt;width:32.6pt;height:369.5pt;z-index:251673600;mso-position-horizontal-relative:text;mso-position-vertical-relative:text;mso-height-relative:margin" coordsize="4140,476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">
                <v:group id="Group 22" o:spid="_x0000_s1037" style="position:absolute;left:2329;top:1121;width:1811;height:45720" coordorigin="349" coordsize="1811,45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line id="Straight Connector 9" o:spid="_x0000_s1038" style="position:absolute;visibility:visible;mso-wrap-style:square" from="1428,0" to="1809,457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" strokecolor="black [3200]" strokeweight="1pt"/>
                  <v:line id="Straight Connector 19" o:spid="_x0000_s1039" style="position:absolute;flip:x;visibility:visible;mso-wrap-style:square" from="706,45394" to="2160,454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" strokecolor="black [3200]" strokeweight="1pt">
                    <v:stroke endarrow="block"/>
                  </v:line>
                  <v:line id="Straight Connector 21" o:spid="_x0000_s1040" style="position:absolute;flip:x;visibility:visible;mso-wrap-style:square" from="349,292" to="1806,3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" strokecolor="black [3200]" strokeweight="1pt">
                    <v:stroke endarrow="block"/>
                  </v:line>
                </v:group>
                <v:rect id="Rectangle 28" o:spid="_x0000_s1041" style="position:absolute;width:3359;height:3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" filled="f" stroked="f">
                  <v:shadow on="t" color="black" opacity="22937f" origin=",.5" offset="0,.63889mm"/>
                  <v:textbox>
                    <w:txbxContent>
                      <w:p w14:paraId="37E0FFE5" w14:textId="77777777" w:rsidR="00D95EB4" w:rsidRPr="009D0ECF" w:rsidRDefault="00D95EB4" w:rsidP="009D0ECF">
                        <w:pPr>
                          <w:jc w:val="center"/>
                          <w:rPr>
                            <w:color w:val="000000" w:themeColor="text1"/>
                          </w:rPr>
                        </w:pPr>
                        <w:r w:rsidRPr="009D0ECF">
                          <w:rPr>
                            <w:color w:val="000000" w:themeColor="text1"/>
                          </w:rPr>
                          <w:t>A</w:t>
                        </w:r>
                      </w:p>
                    </w:txbxContent>
                  </v:textbox>
                </v:rect>
                <v:rect id="Rectangle 29" o:spid="_x0000_s1042" style="position:absolute;left:431;top:45202;width:3363;height:24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" filled="f" stroked="f">
                  <v:shadow on="t" color="black" opacity="22937f" origin=",.5" offset="0,.63889mm"/>
                  <v:textbox>
                    <w:txbxContent>
                      <w:p w14:paraId="34730923" w14:textId="77777777" w:rsidR="00D95EB4" w:rsidRPr="009D0ECF" w:rsidRDefault="00D95EB4" w:rsidP="009D0ECF">
                        <w:pPr>
                          <w:jc w:val="center"/>
                          <w:rPr>
                            <w:color w:val="000000" w:themeColor="text1"/>
                          </w:rPr>
                        </w:pPr>
                        <w:r w:rsidRPr="009D0ECF">
                          <w:rPr>
                            <w:color w:val="000000" w:themeColor="text1"/>
                          </w:rPr>
                          <w:t>A</w:t>
                        </w:r>
                      </w:p>
                    </w:txbxContent>
                  </v:textbox>
                </v:rect>
              </v:group>
            </w:pict>
          </mc:Fallback>
        </mc:AlternateContent>
      </w:r>
      <w:r>
        <w:rPr>
          <w:rFonts w:asciiTheme="majorHAnsi" w:hAnsiTheme="majorHAnsi" w:cstheme="majorBidi"/>
          <w:noProof/>
          <w:color w:val="000000" w:themeColor="text1"/>
          <w:sz w:val="20"/>
          <w:szCs w:val="20"/>
          <w:lang w:val="en-US"/>
        </w:rPr>
        <w:drawing>
          <wp:inline distT="0" distB="0" distL="0" distR="0" wp14:anchorId="0AFA07B8" wp14:editId="5A067E27">
            <wp:extent cx="5523230" cy="4468495"/>
            <wp:effectExtent l="0" t="0" r="127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BEBA8EAE-BF5A-486C-A8C5-ECC9F3942E4B}">
                          <a14:imgProps xmlns:a14="http://schemas.microsoft.com/office/drawing/2010/main">
                            <a14:imgLayer r:embed="rId13">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523230" cy="4468495"/>
                    </a:xfrm>
                    <a:prstGeom prst="rect">
                      <a:avLst/>
                    </a:prstGeom>
                    <a:noFill/>
                  </pic:spPr>
                </pic:pic>
              </a:graphicData>
            </a:graphic>
          </wp:inline>
        </w:drawing>
      </w:r>
    </w:p>
    <w:p w14:paraId="56CA6EE9" w14:textId="5033B3F3" w:rsidR="00D31730" w:rsidRDefault="00D31730" w:rsidP="00D31730">
      <w:pPr>
        <w:rPr>
          <w:rFonts w:asciiTheme="majorHAnsi" w:hAnsiTheme="majorHAnsi" w:cstheme="majorBidi"/>
          <w:color w:val="000000" w:themeColor="text1"/>
          <w:sz w:val="20"/>
          <w:szCs w:val="20"/>
          <w:lang w:val="en-US"/>
        </w:rPr>
      </w:pPr>
    </w:p>
    <w:p w14:paraId="6A8B468B" w14:textId="6851909F" w:rsidR="00D31730" w:rsidRPr="004C796A" w:rsidRDefault="00D31730" w:rsidP="00D31730">
      <w:pPr>
        <w:ind w:left="720" w:firstLine="720"/>
        <w:rPr>
          <w:rFonts w:asciiTheme="majorHAnsi" w:hAnsiTheme="majorHAnsi" w:cstheme="majorBidi"/>
          <w:color w:val="000000" w:themeColor="text1"/>
          <w:sz w:val="20"/>
          <w:szCs w:val="20"/>
          <w:lang w:val="en-US"/>
        </w:rPr>
      </w:pPr>
      <w:r w:rsidRPr="00D31730">
        <w:rPr>
          <w:rFonts w:asciiTheme="majorHAnsi" w:hAnsiTheme="majorHAnsi" w:cstheme="majorBidi"/>
          <w:color w:val="000000" w:themeColor="text1"/>
          <w:sz w:val="20"/>
          <w:szCs w:val="20"/>
          <w:lang w:val="en-US"/>
        </w:rPr>
        <w:t>Figure 4: Library floor plan showing the location of the data loggers installed</w:t>
      </w:r>
    </w:p>
    <w:p w14:paraId="42BF26DB" w14:textId="24ACF231" w:rsidR="001D2B6E" w:rsidRPr="004D49A2" w:rsidRDefault="001D2B6E" w:rsidP="00AA1761">
      <w:pPr>
        <w:rPr>
          <w:rFonts w:asciiTheme="majorHAnsi" w:hAnsiTheme="majorHAnsi" w:cstheme="majorBidi"/>
          <w:color w:val="000000" w:themeColor="text1"/>
          <w:lang w:val="en-US"/>
        </w:rPr>
      </w:pPr>
    </w:p>
    <w:p w14:paraId="3A4270B5" w14:textId="77777777" w:rsidR="005E01FA" w:rsidRPr="004D49A2" w:rsidRDefault="005E01FA" w:rsidP="005E01FA">
      <w:pPr>
        <w:rPr>
          <w:color w:val="000000" w:themeColor="text1"/>
          <w:lang w:val="en-US"/>
        </w:rPr>
      </w:pPr>
      <w:r w:rsidRPr="004D49A2">
        <w:rPr>
          <w:noProof/>
          <w:color w:val="000000" w:themeColor="text1"/>
        </w:rPr>
        <mc:AlternateContent>
          <mc:Choice Requires="wps">
            <w:drawing>
              <wp:inline distT="0" distB="0" distL="0" distR="0" wp14:anchorId="2B7C26B7" wp14:editId="54E5F4A0">
                <wp:extent cx="5710793" cy="2479539"/>
                <wp:effectExtent l="0" t="0" r="4445" b="0"/>
                <wp:docPr id="2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0793" cy="2479539"/>
                        </a:xfrm>
                        <a:prstGeom prst="rect">
                          <a:avLst/>
                        </a:prstGeom>
                        <a:solidFill>
                          <a:srgbClr val="FFFFFF"/>
                        </a:solidFill>
                        <a:ln w="9525">
                          <a:noFill/>
                          <a:miter lim="800000"/>
                          <a:headEnd/>
                          <a:tailEnd/>
                        </a:ln>
                      </wps:spPr>
                      <wps:txbx>
                        <w:txbxContent>
                          <w:p w14:paraId="16B94071" w14:textId="77777777" w:rsidR="00D95EB4" w:rsidRDefault="00D95EB4" w:rsidP="005E01FA">
                            <w:pPr>
                              <w:keepNext/>
                            </w:pPr>
                            <w:r w:rsidRPr="0044045E">
                              <w:rPr>
                                <w:rFonts w:asciiTheme="majorBidi" w:hAnsiTheme="majorBidi" w:cstheme="majorBidi"/>
                                <w:noProof/>
                              </w:rPr>
                              <w:drawing>
                                <wp:inline distT="0" distB="0" distL="0" distR="0" wp14:anchorId="73EA7C6C" wp14:editId="05B44123">
                                  <wp:extent cx="2152456" cy="1046440"/>
                                  <wp:effectExtent l="635" t="0" r="1270" b="1270"/>
                                  <wp:docPr id="11" name="Picture 11" descr="M:\PhD Studies\Field trip\Data loggers readings\Photos\Alrahmaniah Library\20180621_0932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PhD Studies\Field trip\Data loggers readings\Photos\Alrahmaniah Library\20180621_093230.jpg"/>
                                          <pic:cNvPicPr>
                                            <a:picLocks noChangeAspect="1" noChangeArrowheads="1"/>
                                          </pic:cNvPicPr>
                                        </pic:nvPicPr>
                                        <pic:blipFill>
                                          <a:blip r:embed="rId14" cstate="email">
                                            <a:extLst>
                                              <a:ext uri="{28A0092B-C50C-407E-A947-70E740481C1C}">
                                                <a14:useLocalDpi xmlns:a14="http://schemas.microsoft.com/office/drawing/2010/main"/>
                                              </a:ext>
                                            </a:extLst>
                                          </a:blip>
                                          <a:srcRect/>
                                          <a:stretch>
                                            <a:fillRect/>
                                          </a:stretch>
                                        </pic:blipFill>
                                        <pic:spPr bwMode="auto">
                                          <a:xfrm rot="5400000">
                                            <a:off x="0" y="0"/>
                                            <a:ext cx="2240059" cy="1089029"/>
                                          </a:xfrm>
                                          <a:prstGeom prst="rect">
                                            <a:avLst/>
                                          </a:prstGeom>
                                          <a:noFill/>
                                          <a:ln>
                                            <a:noFill/>
                                          </a:ln>
                                        </pic:spPr>
                                      </pic:pic>
                                    </a:graphicData>
                                  </a:graphic>
                                </wp:inline>
                              </w:drawing>
                            </w:r>
                            <w:r>
                              <w:t xml:space="preserve">  </w:t>
                            </w:r>
                            <w:r w:rsidRPr="0044045E">
                              <w:rPr>
                                <w:rFonts w:asciiTheme="majorBidi" w:hAnsiTheme="majorBidi" w:cstheme="majorBidi"/>
                                <w:noProof/>
                              </w:rPr>
                              <w:drawing>
                                <wp:inline distT="0" distB="0" distL="0" distR="0" wp14:anchorId="6F337F9A" wp14:editId="25B33760">
                                  <wp:extent cx="2147147" cy="1043124"/>
                                  <wp:effectExtent l="0" t="317" r="5397" b="5398"/>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 cstate="email">
                                            <a:extLst>
                                              <a:ext uri="{28A0092B-C50C-407E-A947-70E740481C1C}">
                                                <a14:useLocalDpi xmlns:a14="http://schemas.microsoft.com/office/drawing/2010/main"/>
                                              </a:ext>
                                            </a:extLst>
                                          </a:blip>
                                          <a:srcRect/>
                                          <a:stretch>
                                            <a:fillRect/>
                                          </a:stretch>
                                        </pic:blipFill>
                                        <pic:spPr bwMode="auto">
                                          <a:xfrm rot="5400000">
                                            <a:off x="0" y="0"/>
                                            <a:ext cx="2233554" cy="1085102"/>
                                          </a:xfrm>
                                          <a:prstGeom prst="rect">
                                            <a:avLst/>
                                          </a:prstGeom>
                                          <a:noFill/>
                                          <a:ln>
                                            <a:noFill/>
                                          </a:ln>
                                        </pic:spPr>
                                      </pic:pic>
                                    </a:graphicData>
                                  </a:graphic>
                                </wp:inline>
                              </w:drawing>
                            </w:r>
                            <w:r>
                              <w:t xml:space="preserve">  </w:t>
                            </w:r>
                            <w:r w:rsidRPr="0044045E">
                              <w:rPr>
                                <w:rFonts w:asciiTheme="majorBidi" w:hAnsiTheme="majorBidi" w:cstheme="majorBidi"/>
                                <w:noProof/>
                              </w:rPr>
                              <w:drawing>
                                <wp:inline distT="0" distB="0" distL="0" distR="0" wp14:anchorId="67601E3C" wp14:editId="6D74E51F">
                                  <wp:extent cx="2154967" cy="1047675"/>
                                  <wp:effectExtent l="1270" t="0" r="0" b="0"/>
                                  <wp:docPr id="15" name="Picture 15" descr="M:\PhD Studies\Field trip\Data loggers readings\Photos\Alrahmaniah Library\20180621_1126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PhD Studies\Field trip\Data loggers readings\Photos\Alrahmaniah Library\20180621_112617.jpg"/>
                                          <pic:cNvPicPr>
                                            <a:picLocks noChangeAspect="1" noChangeArrowheads="1"/>
                                          </pic:cNvPicPr>
                                        </pic:nvPicPr>
                                        <pic:blipFill>
                                          <a:blip r:embed="rId16" cstate="email">
                                            <a:extLst>
                                              <a:ext uri="{28A0092B-C50C-407E-A947-70E740481C1C}">
                                                <a14:useLocalDpi xmlns:a14="http://schemas.microsoft.com/office/drawing/2010/main"/>
                                              </a:ext>
                                            </a:extLst>
                                          </a:blip>
                                          <a:srcRect/>
                                          <a:stretch>
                                            <a:fillRect/>
                                          </a:stretch>
                                        </pic:blipFill>
                                        <pic:spPr bwMode="auto">
                                          <a:xfrm rot="5400000">
                                            <a:off x="0" y="0"/>
                                            <a:ext cx="2222050" cy="1080288"/>
                                          </a:xfrm>
                                          <a:prstGeom prst="rect">
                                            <a:avLst/>
                                          </a:prstGeom>
                                          <a:noFill/>
                                          <a:ln>
                                            <a:noFill/>
                                          </a:ln>
                                        </pic:spPr>
                                      </pic:pic>
                                    </a:graphicData>
                                  </a:graphic>
                                </wp:inline>
                              </w:drawing>
                            </w:r>
                            <w:r>
                              <w:t xml:space="preserve">  </w:t>
                            </w:r>
                            <w:r w:rsidRPr="0044045E">
                              <w:rPr>
                                <w:rFonts w:asciiTheme="majorBidi" w:hAnsiTheme="majorBidi" w:cstheme="majorBidi"/>
                                <w:noProof/>
                              </w:rPr>
                              <w:drawing>
                                <wp:inline distT="0" distB="0" distL="0" distR="0" wp14:anchorId="3886C3BC" wp14:editId="1488FA7B">
                                  <wp:extent cx="2154768" cy="990175"/>
                                  <wp:effectExtent l="0" t="8255" r="8890" b="8890"/>
                                  <wp:docPr id="16" name="Picture 16" descr="M:\PhD Studies\Field trip\Data loggers readings\Photos\Alrahmaniah Library\20180621_1027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PhD Studies\Field trip\Data loggers readings\Photos\Alrahmaniah Library\20180621_102734.jpg"/>
                                          <pic:cNvPicPr>
                                            <a:picLocks noChangeAspect="1" noChangeArrowheads="1"/>
                                          </pic:cNvPicPr>
                                        </pic:nvPicPr>
                                        <pic:blipFill>
                                          <a:blip r:embed="rId17" cstate="email">
                                            <a:extLst>
                                              <a:ext uri="{28A0092B-C50C-407E-A947-70E740481C1C}">
                                                <a14:useLocalDpi xmlns:a14="http://schemas.microsoft.com/office/drawing/2010/main"/>
                                              </a:ext>
                                            </a:extLst>
                                          </a:blip>
                                          <a:srcRect/>
                                          <a:stretch>
                                            <a:fillRect/>
                                          </a:stretch>
                                        </pic:blipFill>
                                        <pic:spPr bwMode="auto">
                                          <a:xfrm rot="5400000">
                                            <a:off x="0" y="0"/>
                                            <a:ext cx="2559036" cy="1175947"/>
                                          </a:xfrm>
                                          <a:prstGeom prst="rect">
                                            <a:avLst/>
                                          </a:prstGeom>
                                          <a:noFill/>
                                          <a:ln>
                                            <a:noFill/>
                                          </a:ln>
                                        </pic:spPr>
                                      </pic:pic>
                                    </a:graphicData>
                                  </a:graphic>
                                </wp:inline>
                              </w:drawing>
                            </w:r>
                            <w:r>
                              <w:t xml:space="preserve">  </w:t>
                            </w:r>
                            <w:r w:rsidRPr="0044045E">
                              <w:rPr>
                                <w:rFonts w:asciiTheme="majorBidi" w:hAnsiTheme="majorBidi" w:cstheme="majorBidi"/>
                                <w:noProof/>
                              </w:rPr>
                              <w:drawing>
                                <wp:inline distT="0" distB="0" distL="0" distR="0" wp14:anchorId="69114283" wp14:editId="56317B1F">
                                  <wp:extent cx="2158110" cy="1049189"/>
                                  <wp:effectExtent l="1905" t="0" r="0" b="0"/>
                                  <wp:docPr id="17" name="Picture 17" descr="M:\PhD Studies\Field trip\Data loggers readings\Photos\Alrahmaniah Library\20180807_0849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PhD Studies\Field trip\Data loggers readings\Photos\Alrahmaniah Library\20180807_084955.jpg"/>
                                          <pic:cNvPicPr>
                                            <a:picLocks noChangeAspect="1" noChangeArrowheads="1"/>
                                          </pic:cNvPicPr>
                                        </pic:nvPicPr>
                                        <pic:blipFill>
                                          <a:blip r:embed="rId18" cstate="email">
                                            <a:extLst>
                                              <a:ext uri="{28A0092B-C50C-407E-A947-70E740481C1C}">
                                                <a14:useLocalDpi xmlns:a14="http://schemas.microsoft.com/office/drawing/2010/main"/>
                                              </a:ext>
                                            </a:extLst>
                                          </a:blip>
                                          <a:srcRect/>
                                          <a:stretch>
                                            <a:fillRect/>
                                          </a:stretch>
                                        </pic:blipFill>
                                        <pic:spPr bwMode="auto">
                                          <a:xfrm rot="5400000">
                                            <a:off x="0" y="0"/>
                                            <a:ext cx="2220157" cy="1079354"/>
                                          </a:xfrm>
                                          <a:prstGeom prst="rect">
                                            <a:avLst/>
                                          </a:prstGeom>
                                          <a:noFill/>
                                          <a:ln>
                                            <a:noFill/>
                                          </a:ln>
                                        </pic:spPr>
                                      </pic:pic>
                                    </a:graphicData>
                                  </a:graphic>
                                </wp:inline>
                              </w:drawing>
                            </w:r>
                          </w:p>
                          <w:p w14:paraId="5BE9FACD" w14:textId="47EDC514" w:rsidR="00D95EB4" w:rsidRPr="005E01FA" w:rsidRDefault="00D95EB4" w:rsidP="005E01FA">
                            <w:pPr>
                              <w:pStyle w:val="Caption"/>
                              <w:jc w:val="center"/>
                              <w:rPr>
                                <w:rFonts w:asciiTheme="majorHAnsi" w:hAnsiTheme="majorHAnsi" w:cstheme="majorHAnsi"/>
                                <w:i w:val="0"/>
                                <w:color w:val="000000" w:themeColor="text1"/>
                                <w:sz w:val="20"/>
                              </w:rPr>
                            </w:pPr>
                            <w:r w:rsidRPr="005E01FA">
                              <w:rPr>
                                <w:rFonts w:asciiTheme="majorHAnsi" w:hAnsiTheme="majorHAnsi" w:cstheme="majorHAnsi"/>
                                <w:i w:val="0"/>
                                <w:color w:val="000000" w:themeColor="text1"/>
                                <w:sz w:val="20"/>
                              </w:rPr>
                              <w:t xml:space="preserve">Figure </w:t>
                            </w:r>
                            <w:r w:rsidR="00185690">
                              <w:rPr>
                                <w:rFonts w:asciiTheme="majorHAnsi" w:hAnsiTheme="majorHAnsi" w:cstheme="majorHAnsi"/>
                                <w:i w:val="0"/>
                                <w:color w:val="000000" w:themeColor="text1"/>
                                <w:sz w:val="20"/>
                              </w:rPr>
                              <w:t>5</w:t>
                            </w:r>
                            <w:r w:rsidRPr="005E01FA">
                              <w:rPr>
                                <w:rFonts w:asciiTheme="majorHAnsi" w:hAnsiTheme="majorHAnsi" w:cstheme="majorHAnsi"/>
                                <w:i w:val="0"/>
                                <w:color w:val="000000" w:themeColor="text1"/>
                                <w:sz w:val="20"/>
                              </w:rPr>
                              <w:t>: Pictures taken during the installation of the data loggers</w:t>
                            </w:r>
                          </w:p>
                          <w:p w14:paraId="3A477CD0" w14:textId="77777777" w:rsidR="00D95EB4" w:rsidRDefault="00D95EB4"/>
                        </w:txbxContent>
                      </wps:txbx>
                      <wps:bodyPr rot="0" vert="horz" wrap="square" lIns="91440" tIns="45720" rIns="91440" bIns="45720" anchor="t" anchorCtr="0">
                        <a:noAutofit/>
                      </wps:bodyPr>
                    </wps:wsp>
                  </a:graphicData>
                </a:graphic>
              </wp:inline>
            </w:drawing>
          </mc:Choice>
          <mc:Fallback>
            <w:pict>
              <v:shape w14:anchorId="2B7C26B7" id="_x0000_s1043" type="#_x0000_t202" style="width:449.65pt;height:19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" stroked="f">
                <v:textbox>
                  <w:txbxContent>
                    <w:p w14:paraId="16B94071" w14:textId="77777777" w:rsidR="00D95EB4" w:rsidRDefault="00D95EB4" w:rsidP="005E01FA">
                      <w:pPr>
                        <w:keepNext/>
                      </w:pPr>
                      <w:r w:rsidRPr="0044045E">
                        <w:rPr>
                          <w:rFonts w:asciiTheme="majorBidi" w:hAnsiTheme="majorBidi" w:cstheme="majorBidi"/>
                          <w:noProof/>
                        </w:rPr>
                        <w:drawing>
                          <wp:inline distT="0" distB="0" distL="0" distR="0" wp14:anchorId="73EA7C6C" wp14:editId="05B44123">
                            <wp:extent cx="2152456" cy="1046440"/>
                            <wp:effectExtent l="635" t="0" r="1270" b="1270"/>
                            <wp:docPr id="11" name="Picture 11" descr="M:\PhD Studies\Field trip\Data loggers readings\Photos\Alrahmaniah Library\20180621_0932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PhD Studies\Field trip\Data loggers readings\Photos\Alrahmaniah Library\20180621_093230.jpg"/>
                                    <pic:cNvPicPr>
                                      <a:picLocks noChangeAspect="1" noChangeArrowheads="1"/>
                                    </pic:cNvPicPr>
                                  </pic:nvPicPr>
                                  <pic:blipFill>
                                    <a:blip r:embed="rId14" cstate="email">
                                      <a:extLst>
                                        <a:ext uri="{28A0092B-C50C-407E-A947-70E740481C1C}">
                                          <a14:useLocalDpi xmlns:a14="http://schemas.microsoft.com/office/drawing/2010/main"/>
                                        </a:ext>
                                      </a:extLst>
                                    </a:blip>
                                    <a:srcRect/>
                                    <a:stretch>
                                      <a:fillRect/>
                                    </a:stretch>
                                  </pic:blipFill>
                                  <pic:spPr bwMode="auto">
                                    <a:xfrm rot="5400000">
                                      <a:off x="0" y="0"/>
                                      <a:ext cx="2240059" cy="1089029"/>
                                    </a:xfrm>
                                    <a:prstGeom prst="rect">
                                      <a:avLst/>
                                    </a:prstGeom>
                                    <a:noFill/>
                                    <a:ln>
                                      <a:noFill/>
                                    </a:ln>
                                  </pic:spPr>
                                </pic:pic>
                              </a:graphicData>
                            </a:graphic>
                          </wp:inline>
                        </w:drawing>
                      </w:r>
                      <w:r>
                        <w:t xml:space="preserve">  </w:t>
                      </w:r>
                      <w:r w:rsidRPr="0044045E">
                        <w:rPr>
                          <w:rFonts w:asciiTheme="majorBidi" w:hAnsiTheme="majorBidi" w:cstheme="majorBidi"/>
                          <w:noProof/>
                        </w:rPr>
                        <w:drawing>
                          <wp:inline distT="0" distB="0" distL="0" distR="0" wp14:anchorId="6F337F9A" wp14:editId="25B33760">
                            <wp:extent cx="2147147" cy="1043124"/>
                            <wp:effectExtent l="0" t="317" r="5397" b="5398"/>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 cstate="email">
                                      <a:extLst>
                                        <a:ext uri="{28A0092B-C50C-407E-A947-70E740481C1C}">
                                          <a14:useLocalDpi xmlns:a14="http://schemas.microsoft.com/office/drawing/2010/main"/>
                                        </a:ext>
                                      </a:extLst>
                                    </a:blip>
                                    <a:srcRect/>
                                    <a:stretch>
                                      <a:fillRect/>
                                    </a:stretch>
                                  </pic:blipFill>
                                  <pic:spPr bwMode="auto">
                                    <a:xfrm rot="5400000">
                                      <a:off x="0" y="0"/>
                                      <a:ext cx="2233554" cy="1085102"/>
                                    </a:xfrm>
                                    <a:prstGeom prst="rect">
                                      <a:avLst/>
                                    </a:prstGeom>
                                    <a:noFill/>
                                    <a:ln>
                                      <a:noFill/>
                                    </a:ln>
                                  </pic:spPr>
                                </pic:pic>
                              </a:graphicData>
                            </a:graphic>
                          </wp:inline>
                        </w:drawing>
                      </w:r>
                      <w:r>
                        <w:t xml:space="preserve">  </w:t>
                      </w:r>
                      <w:r w:rsidRPr="0044045E">
                        <w:rPr>
                          <w:rFonts w:asciiTheme="majorBidi" w:hAnsiTheme="majorBidi" w:cstheme="majorBidi"/>
                          <w:noProof/>
                        </w:rPr>
                        <w:drawing>
                          <wp:inline distT="0" distB="0" distL="0" distR="0" wp14:anchorId="67601E3C" wp14:editId="6D74E51F">
                            <wp:extent cx="2154967" cy="1047675"/>
                            <wp:effectExtent l="1270" t="0" r="0" b="0"/>
                            <wp:docPr id="15" name="Picture 15" descr="M:\PhD Studies\Field trip\Data loggers readings\Photos\Alrahmaniah Library\20180621_1126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PhD Studies\Field trip\Data loggers readings\Photos\Alrahmaniah Library\20180621_112617.jpg"/>
                                    <pic:cNvPicPr>
                                      <a:picLocks noChangeAspect="1" noChangeArrowheads="1"/>
                                    </pic:cNvPicPr>
                                  </pic:nvPicPr>
                                  <pic:blipFill>
                                    <a:blip r:embed="rId16" cstate="email">
                                      <a:extLst>
                                        <a:ext uri="{28A0092B-C50C-407E-A947-70E740481C1C}">
                                          <a14:useLocalDpi xmlns:a14="http://schemas.microsoft.com/office/drawing/2010/main"/>
                                        </a:ext>
                                      </a:extLst>
                                    </a:blip>
                                    <a:srcRect/>
                                    <a:stretch>
                                      <a:fillRect/>
                                    </a:stretch>
                                  </pic:blipFill>
                                  <pic:spPr bwMode="auto">
                                    <a:xfrm rot="5400000">
                                      <a:off x="0" y="0"/>
                                      <a:ext cx="2222050" cy="1080288"/>
                                    </a:xfrm>
                                    <a:prstGeom prst="rect">
                                      <a:avLst/>
                                    </a:prstGeom>
                                    <a:noFill/>
                                    <a:ln>
                                      <a:noFill/>
                                    </a:ln>
                                  </pic:spPr>
                                </pic:pic>
                              </a:graphicData>
                            </a:graphic>
                          </wp:inline>
                        </w:drawing>
                      </w:r>
                      <w:r>
                        <w:t xml:space="preserve">  </w:t>
                      </w:r>
                      <w:r w:rsidRPr="0044045E">
                        <w:rPr>
                          <w:rFonts w:asciiTheme="majorBidi" w:hAnsiTheme="majorBidi" w:cstheme="majorBidi"/>
                          <w:noProof/>
                        </w:rPr>
                        <w:drawing>
                          <wp:inline distT="0" distB="0" distL="0" distR="0" wp14:anchorId="3886C3BC" wp14:editId="1488FA7B">
                            <wp:extent cx="2154768" cy="990175"/>
                            <wp:effectExtent l="0" t="8255" r="8890" b="8890"/>
                            <wp:docPr id="16" name="Picture 16" descr="M:\PhD Studies\Field trip\Data loggers readings\Photos\Alrahmaniah Library\20180621_1027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PhD Studies\Field trip\Data loggers readings\Photos\Alrahmaniah Library\20180621_102734.jpg"/>
                                    <pic:cNvPicPr>
                                      <a:picLocks noChangeAspect="1" noChangeArrowheads="1"/>
                                    </pic:cNvPicPr>
                                  </pic:nvPicPr>
                                  <pic:blipFill>
                                    <a:blip r:embed="rId17" cstate="email">
                                      <a:extLst>
                                        <a:ext uri="{28A0092B-C50C-407E-A947-70E740481C1C}">
                                          <a14:useLocalDpi xmlns:a14="http://schemas.microsoft.com/office/drawing/2010/main"/>
                                        </a:ext>
                                      </a:extLst>
                                    </a:blip>
                                    <a:srcRect/>
                                    <a:stretch>
                                      <a:fillRect/>
                                    </a:stretch>
                                  </pic:blipFill>
                                  <pic:spPr bwMode="auto">
                                    <a:xfrm rot="5400000">
                                      <a:off x="0" y="0"/>
                                      <a:ext cx="2559036" cy="1175947"/>
                                    </a:xfrm>
                                    <a:prstGeom prst="rect">
                                      <a:avLst/>
                                    </a:prstGeom>
                                    <a:noFill/>
                                    <a:ln>
                                      <a:noFill/>
                                    </a:ln>
                                  </pic:spPr>
                                </pic:pic>
                              </a:graphicData>
                            </a:graphic>
                          </wp:inline>
                        </w:drawing>
                      </w:r>
                      <w:r>
                        <w:t xml:space="preserve">  </w:t>
                      </w:r>
                      <w:r w:rsidRPr="0044045E">
                        <w:rPr>
                          <w:rFonts w:asciiTheme="majorBidi" w:hAnsiTheme="majorBidi" w:cstheme="majorBidi"/>
                          <w:noProof/>
                        </w:rPr>
                        <w:drawing>
                          <wp:inline distT="0" distB="0" distL="0" distR="0" wp14:anchorId="69114283" wp14:editId="56317B1F">
                            <wp:extent cx="2158110" cy="1049189"/>
                            <wp:effectExtent l="1905" t="0" r="0" b="0"/>
                            <wp:docPr id="17" name="Picture 17" descr="M:\PhD Studies\Field trip\Data loggers readings\Photos\Alrahmaniah Library\20180807_0849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PhD Studies\Field trip\Data loggers readings\Photos\Alrahmaniah Library\20180807_084955.jpg"/>
                                    <pic:cNvPicPr>
                                      <a:picLocks noChangeAspect="1" noChangeArrowheads="1"/>
                                    </pic:cNvPicPr>
                                  </pic:nvPicPr>
                                  <pic:blipFill>
                                    <a:blip r:embed="rId18" cstate="email">
                                      <a:extLst>
                                        <a:ext uri="{28A0092B-C50C-407E-A947-70E740481C1C}">
                                          <a14:useLocalDpi xmlns:a14="http://schemas.microsoft.com/office/drawing/2010/main"/>
                                        </a:ext>
                                      </a:extLst>
                                    </a:blip>
                                    <a:srcRect/>
                                    <a:stretch>
                                      <a:fillRect/>
                                    </a:stretch>
                                  </pic:blipFill>
                                  <pic:spPr bwMode="auto">
                                    <a:xfrm rot="5400000">
                                      <a:off x="0" y="0"/>
                                      <a:ext cx="2220157" cy="1079354"/>
                                    </a:xfrm>
                                    <a:prstGeom prst="rect">
                                      <a:avLst/>
                                    </a:prstGeom>
                                    <a:noFill/>
                                    <a:ln>
                                      <a:noFill/>
                                    </a:ln>
                                  </pic:spPr>
                                </pic:pic>
                              </a:graphicData>
                            </a:graphic>
                          </wp:inline>
                        </w:drawing>
                      </w:r>
                    </w:p>
                    <w:p w14:paraId="5BE9FACD" w14:textId="47EDC514" w:rsidR="00D95EB4" w:rsidRPr="005E01FA" w:rsidRDefault="00D95EB4" w:rsidP="005E01FA">
                      <w:pPr>
                        <w:pStyle w:val="Caption"/>
                        <w:jc w:val="center"/>
                        <w:rPr>
                          <w:rFonts w:asciiTheme="majorHAnsi" w:hAnsiTheme="majorHAnsi" w:cstheme="majorHAnsi"/>
                          <w:i w:val="0"/>
                          <w:color w:val="000000" w:themeColor="text1"/>
                          <w:sz w:val="20"/>
                        </w:rPr>
                      </w:pPr>
                      <w:r w:rsidRPr="005E01FA">
                        <w:rPr>
                          <w:rFonts w:asciiTheme="majorHAnsi" w:hAnsiTheme="majorHAnsi" w:cstheme="majorHAnsi"/>
                          <w:i w:val="0"/>
                          <w:color w:val="000000" w:themeColor="text1"/>
                          <w:sz w:val="20"/>
                        </w:rPr>
                        <w:t xml:space="preserve">Figure </w:t>
                      </w:r>
                      <w:r w:rsidR="00185690">
                        <w:rPr>
                          <w:rFonts w:asciiTheme="majorHAnsi" w:hAnsiTheme="majorHAnsi" w:cstheme="majorHAnsi"/>
                          <w:i w:val="0"/>
                          <w:color w:val="000000" w:themeColor="text1"/>
                          <w:sz w:val="20"/>
                        </w:rPr>
                        <w:t>5</w:t>
                      </w:r>
                      <w:r w:rsidRPr="005E01FA">
                        <w:rPr>
                          <w:rFonts w:asciiTheme="majorHAnsi" w:hAnsiTheme="majorHAnsi" w:cstheme="majorHAnsi"/>
                          <w:i w:val="0"/>
                          <w:color w:val="000000" w:themeColor="text1"/>
                          <w:sz w:val="20"/>
                        </w:rPr>
                        <w:t>: Pictures taken during the installation of the data loggers</w:t>
                      </w:r>
                    </w:p>
                    <w:p w14:paraId="3A477CD0" w14:textId="77777777" w:rsidR="00D95EB4" w:rsidRDefault="00D95EB4"/>
                  </w:txbxContent>
                </v:textbox>
                <w10:anchorlock/>
              </v:shape>
            </w:pict>
          </mc:Fallback>
        </mc:AlternateContent>
      </w:r>
    </w:p>
    <w:p w14:paraId="2741FCE4" w14:textId="45FC1EFE" w:rsidR="00185690" w:rsidRPr="00D31730" w:rsidRDefault="002A132D" w:rsidP="00185690">
      <w:pPr>
        <w:rPr>
          <w:rFonts w:asciiTheme="majorHAnsi" w:hAnsiTheme="majorHAnsi" w:cstheme="majorBidi"/>
          <w:b/>
          <w:color w:val="000000" w:themeColor="text1"/>
        </w:rPr>
      </w:pPr>
      <w:bookmarkStart w:id="9" w:name="_Hlk2440249"/>
      <w:r w:rsidRPr="00956874">
        <w:rPr>
          <w:rFonts w:asciiTheme="majorHAnsi" w:hAnsiTheme="majorHAnsi" w:cstheme="majorBidi"/>
          <w:bCs/>
          <w:color w:val="000000" w:themeColor="text1"/>
          <w:szCs w:val="28"/>
        </w:rPr>
        <w:lastRenderedPageBreak/>
        <w:t xml:space="preserve"> </w:t>
      </w:r>
      <w:r w:rsidR="00185690" w:rsidRPr="00D31730">
        <w:rPr>
          <w:rFonts w:asciiTheme="majorHAnsi" w:hAnsiTheme="majorHAnsi" w:cstheme="majorBidi"/>
          <w:b/>
          <w:color w:val="000000" w:themeColor="text1"/>
        </w:rPr>
        <w:t>9.2. Wind Direction</w:t>
      </w:r>
    </w:p>
    <w:p w14:paraId="298F740C" w14:textId="77777777" w:rsidR="00185690" w:rsidRDefault="00185690" w:rsidP="00185690">
      <w:pPr>
        <w:rPr>
          <w:rFonts w:asciiTheme="majorHAnsi" w:hAnsiTheme="majorHAnsi" w:cstheme="majorBidi"/>
          <w:color w:val="000000" w:themeColor="text1"/>
        </w:rPr>
      </w:pPr>
      <w:r w:rsidRPr="00D31730">
        <w:rPr>
          <w:rFonts w:asciiTheme="majorHAnsi" w:hAnsiTheme="majorHAnsi" w:cstheme="majorBidi"/>
          <w:color w:val="000000" w:themeColor="text1"/>
        </w:rPr>
        <w:t xml:space="preserve">Although the PDEC towers produced cooled air for most of the time, specific wind directions reduced the size of the cooling of one or both PDEC towers. One finding was that the south and south-west winds had a negative influence on cooling for Tower A. It was observed that </w:t>
      </w:r>
    </w:p>
    <w:p w14:paraId="03DF0609" w14:textId="77777777" w:rsidR="00185690" w:rsidRPr="00185690" w:rsidRDefault="00185690" w:rsidP="00185690">
      <w:pPr>
        <w:rPr>
          <w:rFonts w:asciiTheme="majorHAnsi" w:hAnsiTheme="majorHAnsi" w:cstheme="majorBidi"/>
          <w:bCs/>
          <w:color w:val="000000" w:themeColor="text1"/>
          <w:szCs w:val="28"/>
        </w:rPr>
      </w:pPr>
      <w:r w:rsidRPr="00185690">
        <w:rPr>
          <w:rFonts w:asciiTheme="majorHAnsi" w:hAnsiTheme="majorHAnsi" w:cstheme="majorBidi"/>
          <w:bCs/>
          <w:color w:val="000000" w:themeColor="text1"/>
          <w:szCs w:val="28"/>
        </w:rPr>
        <w:t xml:space="preserve">the temperature at the tower at the supply opening went up while humidity levels dropped when winds came from south and south-west directions. This suggests that the south-western clerestory openings in the roof were allowing a positive pressure to be generated in the room that acted against the ingress of cool air from Tower A.  </w:t>
      </w:r>
    </w:p>
    <w:p w14:paraId="1DF7385A" w14:textId="16334729" w:rsidR="00185690" w:rsidRPr="00185690" w:rsidRDefault="00185690" w:rsidP="00185690">
      <w:pPr>
        <w:rPr>
          <w:rFonts w:asciiTheme="majorHAnsi" w:hAnsiTheme="majorHAnsi" w:cstheme="majorBidi"/>
          <w:bCs/>
          <w:color w:val="000000" w:themeColor="text1"/>
          <w:szCs w:val="28"/>
        </w:rPr>
      </w:pPr>
      <w:r w:rsidRPr="00185690">
        <w:rPr>
          <w:rFonts w:asciiTheme="majorHAnsi" w:hAnsiTheme="majorHAnsi" w:cstheme="majorBidi"/>
          <w:bCs/>
          <w:color w:val="000000" w:themeColor="text1"/>
          <w:szCs w:val="28"/>
        </w:rPr>
        <w:t xml:space="preserve">In Figures </w:t>
      </w:r>
      <w:r w:rsidR="0093775E">
        <w:rPr>
          <w:rFonts w:asciiTheme="majorHAnsi" w:hAnsiTheme="majorHAnsi" w:cstheme="majorBidi"/>
          <w:bCs/>
          <w:color w:val="000000" w:themeColor="text1"/>
          <w:szCs w:val="28"/>
        </w:rPr>
        <w:t>9</w:t>
      </w:r>
      <w:r w:rsidRPr="00185690">
        <w:rPr>
          <w:rFonts w:asciiTheme="majorHAnsi" w:hAnsiTheme="majorHAnsi" w:cstheme="majorBidi"/>
          <w:bCs/>
          <w:color w:val="000000" w:themeColor="text1"/>
          <w:szCs w:val="28"/>
        </w:rPr>
        <w:t>, 1</w:t>
      </w:r>
      <w:r w:rsidR="0093775E">
        <w:rPr>
          <w:rFonts w:asciiTheme="majorHAnsi" w:hAnsiTheme="majorHAnsi" w:cstheme="majorBidi"/>
          <w:bCs/>
          <w:color w:val="000000" w:themeColor="text1"/>
          <w:szCs w:val="28"/>
        </w:rPr>
        <w:t>0</w:t>
      </w:r>
      <w:r w:rsidRPr="00185690">
        <w:rPr>
          <w:rFonts w:asciiTheme="majorHAnsi" w:hAnsiTheme="majorHAnsi" w:cstheme="majorBidi"/>
          <w:bCs/>
          <w:color w:val="000000" w:themeColor="text1"/>
          <w:szCs w:val="28"/>
        </w:rPr>
        <w:t xml:space="preserve"> and 1</w:t>
      </w:r>
      <w:r w:rsidR="0093775E">
        <w:rPr>
          <w:rFonts w:asciiTheme="majorHAnsi" w:hAnsiTheme="majorHAnsi" w:cstheme="majorBidi"/>
          <w:bCs/>
          <w:color w:val="000000" w:themeColor="text1"/>
          <w:szCs w:val="28"/>
        </w:rPr>
        <w:t>1</w:t>
      </w:r>
      <w:r w:rsidRPr="00185690">
        <w:rPr>
          <w:rFonts w:asciiTheme="majorHAnsi" w:hAnsiTheme="majorHAnsi" w:cstheme="majorBidi"/>
          <w:bCs/>
          <w:color w:val="000000" w:themeColor="text1"/>
          <w:szCs w:val="28"/>
        </w:rPr>
        <w:t xml:space="preserve">, Tower B can be seen to have performed better than Tower A at specific times during the 23rd and 24th of June. The supply temperature increased, and humidity levels decreased below 50% for Tower A while Tower B was performing better, with supply temperatures going down to below 20°C at some times. This situation occurred during similar weather conditions where the wind direction bearing was approximately between 140° to 270° (SW). The same situation occurred for several days during the monitoring. These days include 11th, 12th, 13th, 17th, 21st, 22nd, and 24th July, and 2nd, 7th, 9th, 22nd August. </w:t>
      </w:r>
    </w:p>
    <w:p w14:paraId="55D9A317" w14:textId="30398733" w:rsidR="00185690" w:rsidRDefault="00185690" w:rsidP="00185690">
      <w:pPr>
        <w:rPr>
          <w:rFonts w:asciiTheme="majorHAnsi" w:hAnsiTheme="majorHAnsi" w:cstheme="majorBidi"/>
          <w:bCs/>
          <w:color w:val="000000" w:themeColor="text1"/>
          <w:szCs w:val="28"/>
        </w:rPr>
      </w:pPr>
      <w:r w:rsidRPr="00185690">
        <w:rPr>
          <w:rFonts w:asciiTheme="majorHAnsi" w:hAnsiTheme="majorHAnsi" w:cstheme="majorBidi"/>
          <w:bCs/>
          <w:color w:val="000000" w:themeColor="text1"/>
          <w:szCs w:val="28"/>
        </w:rPr>
        <w:t>During calm weather, and when winds become north or north-north-west (i.e. directly on to Tower A), Tower A performed better. For these ambient conditions, Tower B’s performance dropped compared to Tower A, and the temperature at the zone near the supply opening of Tower A (computer zone) became lower than the temperature at the Tower B supply opening. Possibly, Tower B could be acting as an exhaust shaft at some points. This scenario happened during weekends or after work hours, which suggests that clerestory openings might have been closed at these times. This situation occurred on the 27th July and 8th August.</w:t>
      </w:r>
    </w:p>
    <w:p w14:paraId="7058919E" w14:textId="77777777" w:rsidR="00185690" w:rsidRPr="00185690" w:rsidRDefault="00185690" w:rsidP="00185690">
      <w:pPr>
        <w:rPr>
          <w:rFonts w:asciiTheme="majorHAnsi" w:hAnsiTheme="majorHAnsi" w:cstheme="majorBidi"/>
          <w:b/>
          <w:bCs/>
          <w:color w:val="000000" w:themeColor="text1"/>
          <w:szCs w:val="28"/>
        </w:rPr>
      </w:pPr>
      <w:r w:rsidRPr="00185690">
        <w:rPr>
          <w:rFonts w:asciiTheme="majorHAnsi" w:hAnsiTheme="majorHAnsi" w:cstheme="majorBidi"/>
          <w:b/>
          <w:bCs/>
          <w:color w:val="000000" w:themeColor="text1"/>
          <w:szCs w:val="28"/>
        </w:rPr>
        <w:t>9.3</w:t>
      </w:r>
      <w:r w:rsidRPr="00185690">
        <w:rPr>
          <w:rFonts w:asciiTheme="majorHAnsi" w:hAnsiTheme="majorHAnsi" w:cstheme="majorBidi"/>
          <w:b/>
          <w:bCs/>
          <w:color w:val="000000" w:themeColor="text1"/>
          <w:szCs w:val="28"/>
        </w:rPr>
        <w:tab/>
        <w:t>Overall Performance</w:t>
      </w:r>
    </w:p>
    <w:p w14:paraId="5900641F" w14:textId="518E06E7" w:rsidR="00185690" w:rsidRDefault="00185690" w:rsidP="00185690">
      <w:pPr>
        <w:rPr>
          <w:rFonts w:asciiTheme="majorHAnsi" w:hAnsiTheme="majorHAnsi" w:cstheme="majorBidi"/>
          <w:bCs/>
          <w:color w:val="000000" w:themeColor="text1"/>
          <w:szCs w:val="28"/>
        </w:rPr>
      </w:pPr>
      <w:r w:rsidRPr="00185690">
        <w:rPr>
          <w:rFonts w:asciiTheme="majorHAnsi" w:hAnsiTheme="majorHAnsi" w:cstheme="majorBidi"/>
          <w:bCs/>
          <w:color w:val="000000" w:themeColor="text1"/>
          <w:szCs w:val="28"/>
        </w:rPr>
        <w:t xml:space="preserve">The overall </w:t>
      </w:r>
      <w:r w:rsidR="00BF20A8">
        <w:rPr>
          <w:rFonts w:asciiTheme="majorHAnsi" w:hAnsiTheme="majorHAnsi" w:cstheme="majorBidi"/>
          <w:bCs/>
          <w:color w:val="000000" w:themeColor="text1"/>
          <w:szCs w:val="28"/>
        </w:rPr>
        <w:t xml:space="preserve">capacity of </w:t>
      </w:r>
      <w:r w:rsidR="00BF20A8" w:rsidRPr="00185690">
        <w:rPr>
          <w:rFonts w:asciiTheme="majorHAnsi" w:hAnsiTheme="majorHAnsi" w:cstheme="majorBidi"/>
          <w:bCs/>
          <w:color w:val="000000" w:themeColor="text1"/>
          <w:szCs w:val="28"/>
        </w:rPr>
        <w:t xml:space="preserve">the PDEC </w:t>
      </w:r>
      <w:r w:rsidR="00BF20A8">
        <w:rPr>
          <w:rFonts w:asciiTheme="majorHAnsi" w:hAnsiTheme="majorHAnsi" w:cstheme="majorBidi"/>
          <w:bCs/>
          <w:color w:val="000000" w:themeColor="text1"/>
          <w:szCs w:val="28"/>
        </w:rPr>
        <w:t xml:space="preserve">towers to provide useful levels of cooling </w:t>
      </w:r>
      <w:r w:rsidRPr="00185690">
        <w:rPr>
          <w:rFonts w:asciiTheme="majorHAnsi" w:hAnsiTheme="majorHAnsi" w:cstheme="majorBidi"/>
          <w:bCs/>
          <w:color w:val="000000" w:themeColor="text1"/>
          <w:szCs w:val="28"/>
        </w:rPr>
        <w:t>performance in the hot, arid climate of Saudi Arabia</w:t>
      </w:r>
      <w:r w:rsidR="00BF20A8">
        <w:rPr>
          <w:rFonts w:asciiTheme="majorHAnsi" w:hAnsiTheme="majorHAnsi" w:cstheme="majorBidi"/>
          <w:bCs/>
          <w:color w:val="000000" w:themeColor="text1"/>
          <w:szCs w:val="28"/>
        </w:rPr>
        <w:t xml:space="preserve"> was demonstrated</w:t>
      </w:r>
      <w:r w:rsidRPr="00185690">
        <w:rPr>
          <w:rFonts w:asciiTheme="majorHAnsi" w:hAnsiTheme="majorHAnsi" w:cstheme="majorBidi"/>
          <w:bCs/>
          <w:color w:val="000000" w:themeColor="text1"/>
          <w:szCs w:val="28"/>
        </w:rPr>
        <w:t>. Although both towers performed well most of the time, it was apparent that Tower B was more effective than Tower A (Figure 1</w:t>
      </w:r>
      <w:r w:rsidR="0093775E">
        <w:rPr>
          <w:rFonts w:asciiTheme="majorHAnsi" w:hAnsiTheme="majorHAnsi" w:cstheme="majorBidi"/>
          <w:bCs/>
          <w:color w:val="000000" w:themeColor="text1"/>
          <w:szCs w:val="28"/>
        </w:rPr>
        <w:t>2</w:t>
      </w:r>
      <w:r w:rsidRPr="00185690">
        <w:rPr>
          <w:rFonts w:asciiTheme="majorHAnsi" w:hAnsiTheme="majorHAnsi" w:cstheme="majorBidi"/>
          <w:bCs/>
          <w:color w:val="000000" w:themeColor="text1"/>
          <w:szCs w:val="28"/>
        </w:rPr>
        <w:t>). This finding could be linked to a couple of reasons. First, the W and SW wind direction has played a role as it was explained previously. Secondly, the layout of the Library could be a reason for that. It can be seen in the floor plan layout that the supply opening of Tower A is facing a wall that creates the computer zone within the Library main space. These obstructions could minimise the airflow from Tower A, which would lead to less performance under certain circumstances. On the other side, Tower B has a direct connection with the library open space with no obstructions.</w:t>
      </w:r>
    </w:p>
    <w:p w14:paraId="6C5D9B83" w14:textId="24EC7977" w:rsidR="00185690" w:rsidRDefault="00185690" w:rsidP="00D31730">
      <w:pPr>
        <w:rPr>
          <w:rFonts w:asciiTheme="majorHAnsi" w:hAnsiTheme="majorHAnsi" w:cstheme="majorBidi"/>
          <w:bCs/>
          <w:color w:val="000000" w:themeColor="text1"/>
          <w:szCs w:val="28"/>
        </w:rPr>
      </w:pPr>
    </w:p>
    <w:p w14:paraId="1EFC91CA" w14:textId="3F640E7A" w:rsidR="00185690" w:rsidRDefault="00185690" w:rsidP="00D31730">
      <w:pPr>
        <w:rPr>
          <w:rFonts w:asciiTheme="majorHAnsi" w:hAnsiTheme="majorHAnsi" w:cstheme="majorBidi"/>
          <w:bCs/>
          <w:color w:val="000000" w:themeColor="text1"/>
          <w:szCs w:val="28"/>
        </w:rPr>
      </w:pPr>
    </w:p>
    <w:p w14:paraId="7C8C395B" w14:textId="3B601F63" w:rsidR="00185690" w:rsidRDefault="00185690" w:rsidP="00D31730">
      <w:pPr>
        <w:rPr>
          <w:rFonts w:asciiTheme="majorHAnsi" w:hAnsiTheme="majorHAnsi" w:cstheme="majorBidi"/>
          <w:bCs/>
          <w:color w:val="000000" w:themeColor="text1"/>
          <w:szCs w:val="28"/>
        </w:rPr>
      </w:pPr>
    </w:p>
    <w:p w14:paraId="71A0F0DA" w14:textId="3E0CC45A" w:rsidR="00185690" w:rsidRDefault="00185690" w:rsidP="00D31730">
      <w:pPr>
        <w:rPr>
          <w:rFonts w:asciiTheme="majorHAnsi" w:hAnsiTheme="majorHAnsi" w:cstheme="majorBidi"/>
          <w:bCs/>
          <w:color w:val="000000" w:themeColor="text1"/>
          <w:szCs w:val="28"/>
        </w:rPr>
      </w:pPr>
    </w:p>
    <w:p w14:paraId="0AD58B4A" w14:textId="1C7A1A4E" w:rsidR="00185690" w:rsidRDefault="00185690" w:rsidP="00D31730">
      <w:pPr>
        <w:rPr>
          <w:rFonts w:asciiTheme="majorHAnsi" w:hAnsiTheme="majorHAnsi" w:cstheme="majorBidi"/>
          <w:bCs/>
          <w:color w:val="000000" w:themeColor="text1"/>
          <w:szCs w:val="28"/>
        </w:rPr>
      </w:pPr>
    </w:p>
    <w:p w14:paraId="134FF13D" w14:textId="475192F3" w:rsidR="00185690" w:rsidRDefault="00185690" w:rsidP="00D31730">
      <w:pPr>
        <w:rPr>
          <w:rFonts w:asciiTheme="majorHAnsi" w:hAnsiTheme="majorHAnsi" w:cstheme="majorBidi"/>
          <w:bCs/>
          <w:color w:val="000000" w:themeColor="text1"/>
          <w:szCs w:val="28"/>
        </w:rPr>
      </w:pPr>
    </w:p>
    <w:p w14:paraId="1F7F5670" w14:textId="2181F8B2" w:rsidR="00185690" w:rsidRDefault="00185690" w:rsidP="00D31730">
      <w:pPr>
        <w:rPr>
          <w:rFonts w:asciiTheme="majorHAnsi" w:hAnsiTheme="majorHAnsi" w:cstheme="majorBidi"/>
          <w:bCs/>
          <w:color w:val="000000" w:themeColor="text1"/>
          <w:szCs w:val="28"/>
        </w:rPr>
      </w:pPr>
    </w:p>
    <w:p w14:paraId="122E8927" w14:textId="2148D255" w:rsidR="00185690" w:rsidRDefault="00185690" w:rsidP="00D31730">
      <w:pPr>
        <w:rPr>
          <w:rFonts w:asciiTheme="majorHAnsi" w:hAnsiTheme="majorHAnsi" w:cstheme="majorBidi"/>
          <w:bCs/>
          <w:color w:val="000000" w:themeColor="text1"/>
          <w:szCs w:val="28"/>
        </w:rPr>
      </w:pPr>
    </w:p>
    <w:bookmarkEnd w:id="9"/>
    <w:p w14:paraId="390AEF4A" w14:textId="77777777" w:rsidR="00163306" w:rsidRDefault="00B67C51" w:rsidP="007C5707">
      <w:pPr>
        <w:rPr>
          <w:rFonts w:asciiTheme="majorHAnsi" w:hAnsiTheme="majorHAnsi" w:cstheme="majorBidi"/>
          <w:bCs/>
          <w:color w:val="000000" w:themeColor="text1"/>
          <w:szCs w:val="28"/>
        </w:rPr>
      </w:pPr>
      <w:r>
        <w:rPr>
          <w:noProof/>
        </w:rPr>
        <w:lastRenderedPageBreak/>
        <w:drawing>
          <wp:inline distT="0" distB="0" distL="0" distR="0" wp14:anchorId="14E6762B" wp14:editId="68501381">
            <wp:extent cx="5474335" cy="2517569"/>
            <wp:effectExtent l="0" t="0" r="0" b="0"/>
            <wp:docPr id="12" name="Chart 12">
              <a:extLst xmlns:a="http://schemas.openxmlformats.org/drawingml/2006/main">
                <a:ext uri="{FF2B5EF4-FFF2-40B4-BE49-F238E27FC236}">
                  <a16:creationId xmlns:a16="http://schemas.microsoft.com/office/drawing/2014/main" id="{0167F579-CF17-4CC6-9629-2D20E64A5B0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738AB149" w14:textId="798FC369" w:rsidR="00163306" w:rsidRPr="00747281" w:rsidRDefault="00163306" w:rsidP="00163306">
      <w:pPr>
        <w:pStyle w:val="Caption"/>
        <w:jc w:val="center"/>
        <w:rPr>
          <w:rFonts w:asciiTheme="majorHAnsi" w:hAnsiTheme="majorHAnsi" w:cstheme="majorHAnsi"/>
          <w:i w:val="0"/>
          <w:color w:val="000000" w:themeColor="text1"/>
          <w:sz w:val="20"/>
        </w:rPr>
      </w:pPr>
      <w:r w:rsidRPr="00747281">
        <w:rPr>
          <w:rFonts w:asciiTheme="majorHAnsi" w:hAnsiTheme="majorHAnsi" w:cstheme="majorHAnsi"/>
          <w:i w:val="0"/>
          <w:color w:val="000000" w:themeColor="text1"/>
          <w:sz w:val="20"/>
        </w:rPr>
        <w:t xml:space="preserve">Figure </w:t>
      </w:r>
      <w:r w:rsidR="00185690">
        <w:rPr>
          <w:rFonts w:asciiTheme="majorHAnsi" w:hAnsiTheme="majorHAnsi" w:cstheme="majorHAnsi"/>
          <w:i w:val="0"/>
          <w:color w:val="000000" w:themeColor="text1"/>
          <w:sz w:val="20"/>
        </w:rPr>
        <w:t>6</w:t>
      </w:r>
      <w:r w:rsidRPr="00747281">
        <w:rPr>
          <w:rFonts w:asciiTheme="majorHAnsi" w:hAnsiTheme="majorHAnsi" w:cstheme="majorHAnsi"/>
          <w:i w:val="0"/>
          <w:color w:val="000000" w:themeColor="text1"/>
          <w:sz w:val="20"/>
        </w:rPr>
        <w:t>: Wind speed and wind direction for the 8th and 9th August.</w:t>
      </w:r>
    </w:p>
    <w:p w14:paraId="2AC041B2" w14:textId="77777777" w:rsidR="00163306" w:rsidRDefault="00B67C51" w:rsidP="007C5707">
      <w:pPr>
        <w:rPr>
          <w:rFonts w:asciiTheme="majorHAnsi" w:hAnsiTheme="majorHAnsi" w:cstheme="majorBidi"/>
          <w:bCs/>
          <w:color w:val="000000" w:themeColor="text1"/>
          <w:szCs w:val="28"/>
        </w:rPr>
      </w:pPr>
      <w:r>
        <w:rPr>
          <w:noProof/>
        </w:rPr>
        <w:drawing>
          <wp:inline distT="0" distB="0" distL="0" distR="0" wp14:anchorId="63092B6E" wp14:editId="71D4068E">
            <wp:extent cx="5307965" cy="2553195"/>
            <wp:effectExtent l="0" t="0" r="6985" b="0"/>
            <wp:docPr id="13" name="Chart 13">
              <a:extLst xmlns:a="http://schemas.openxmlformats.org/drawingml/2006/main">
                <a:ext uri="{FF2B5EF4-FFF2-40B4-BE49-F238E27FC236}">
                  <a16:creationId xmlns:a16="http://schemas.microsoft.com/office/drawing/2014/main" id="{357826FD-EDE0-402E-AA8D-634F88BFBB7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CA50D07" w14:textId="4AD9489D" w:rsidR="00163306" w:rsidRPr="006A1B36" w:rsidRDefault="00163306" w:rsidP="00163306">
      <w:pPr>
        <w:pStyle w:val="Caption"/>
        <w:jc w:val="center"/>
        <w:rPr>
          <w:rFonts w:asciiTheme="majorHAnsi" w:hAnsiTheme="majorHAnsi" w:cstheme="majorHAnsi"/>
          <w:i w:val="0"/>
          <w:color w:val="000000" w:themeColor="text1"/>
          <w:sz w:val="20"/>
        </w:rPr>
      </w:pPr>
      <w:r w:rsidRPr="006A1B36">
        <w:rPr>
          <w:rFonts w:asciiTheme="majorHAnsi" w:hAnsiTheme="majorHAnsi" w:cstheme="majorHAnsi"/>
          <w:i w:val="0"/>
          <w:color w:val="000000" w:themeColor="text1"/>
          <w:sz w:val="20"/>
        </w:rPr>
        <w:t>Figure</w:t>
      </w:r>
      <w:r>
        <w:rPr>
          <w:rFonts w:asciiTheme="majorHAnsi" w:hAnsiTheme="majorHAnsi" w:cstheme="majorHAnsi"/>
          <w:i w:val="0"/>
          <w:color w:val="000000" w:themeColor="text1"/>
          <w:sz w:val="20"/>
        </w:rPr>
        <w:t xml:space="preserve"> </w:t>
      </w:r>
      <w:r w:rsidR="00185690">
        <w:rPr>
          <w:rFonts w:asciiTheme="majorHAnsi" w:hAnsiTheme="majorHAnsi" w:cstheme="majorHAnsi"/>
          <w:i w:val="0"/>
          <w:color w:val="000000" w:themeColor="text1"/>
          <w:sz w:val="20"/>
        </w:rPr>
        <w:t>7</w:t>
      </w:r>
      <w:r w:rsidRPr="006A1B36">
        <w:rPr>
          <w:rFonts w:asciiTheme="majorHAnsi" w:hAnsiTheme="majorHAnsi" w:cstheme="majorHAnsi"/>
          <w:i w:val="0"/>
          <w:color w:val="000000" w:themeColor="text1"/>
          <w:sz w:val="20"/>
        </w:rPr>
        <w:t>: External and Internal Relative Humidity during the 8th and 9th August</w:t>
      </w:r>
    </w:p>
    <w:p w14:paraId="52F18455" w14:textId="77777777" w:rsidR="00163306" w:rsidRDefault="00323534" w:rsidP="007C5707">
      <w:pPr>
        <w:rPr>
          <w:rFonts w:asciiTheme="majorHAnsi" w:hAnsiTheme="majorHAnsi" w:cstheme="majorBidi"/>
          <w:bCs/>
          <w:color w:val="000000" w:themeColor="text1"/>
          <w:szCs w:val="28"/>
        </w:rPr>
      </w:pPr>
      <w:r>
        <w:rPr>
          <w:noProof/>
        </w:rPr>
        <w:drawing>
          <wp:inline distT="0" distB="0" distL="0" distR="0" wp14:anchorId="6E0C6F7E" wp14:editId="6E1E22FE">
            <wp:extent cx="5486400" cy="2733675"/>
            <wp:effectExtent l="0" t="0" r="0" b="0"/>
            <wp:docPr id="62" name="Chart 62">
              <a:extLst xmlns:a="http://schemas.openxmlformats.org/drawingml/2006/main">
                <a:ext uri="{FF2B5EF4-FFF2-40B4-BE49-F238E27FC236}">
                  <a16:creationId xmlns:a16="http://schemas.microsoft.com/office/drawing/2014/main" id="{83CC9D1E-736C-4485-A9AA-7F2ADC3C27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166E92F7" w14:textId="433EB85E" w:rsidR="00163306" w:rsidRDefault="00163306" w:rsidP="00163306">
      <w:pPr>
        <w:pStyle w:val="Caption"/>
        <w:jc w:val="center"/>
        <w:rPr>
          <w:rFonts w:asciiTheme="majorHAnsi" w:hAnsiTheme="majorHAnsi" w:cstheme="majorHAnsi"/>
          <w:i w:val="0"/>
          <w:color w:val="000000" w:themeColor="text1"/>
          <w:sz w:val="20"/>
        </w:rPr>
      </w:pPr>
      <w:r w:rsidRPr="00747281">
        <w:rPr>
          <w:rFonts w:asciiTheme="majorHAnsi" w:hAnsiTheme="majorHAnsi" w:cstheme="majorHAnsi"/>
          <w:i w:val="0"/>
          <w:color w:val="000000" w:themeColor="text1"/>
          <w:sz w:val="20"/>
        </w:rPr>
        <w:t>Figure</w:t>
      </w:r>
      <w:r>
        <w:rPr>
          <w:rFonts w:asciiTheme="majorHAnsi" w:hAnsiTheme="majorHAnsi" w:cstheme="majorHAnsi"/>
          <w:i w:val="0"/>
          <w:color w:val="000000" w:themeColor="text1"/>
          <w:sz w:val="20"/>
        </w:rPr>
        <w:t xml:space="preserve"> </w:t>
      </w:r>
      <w:r w:rsidR="00185690">
        <w:rPr>
          <w:rFonts w:asciiTheme="majorHAnsi" w:hAnsiTheme="majorHAnsi" w:cstheme="majorHAnsi"/>
          <w:i w:val="0"/>
          <w:color w:val="000000" w:themeColor="text1"/>
          <w:sz w:val="20"/>
        </w:rPr>
        <w:t>8</w:t>
      </w:r>
      <w:r w:rsidRPr="00747281">
        <w:rPr>
          <w:rFonts w:asciiTheme="majorHAnsi" w:hAnsiTheme="majorHAnsi" w:cstheme="majorHAnsi"/>
          <w:i w:val="0"/>
          <w:color w:val="000000" w:themeColor="text1"/>
          <w:sz w:val="20"/>
        </w:rPr>
        <w:t>: External DBT, WBT, and internal temperature</w:t>
      </w:r>
      <w:r>
        <w:rPr>
          <w:rFonts w:asciiTheme="majorHAnsi" w:hAnsiTheme="majorHAnsi" w:cstheme="majorHAnsi"/>
          <w:i w:val="0"/>
          <w:color w:val="000000" w:themeColor="text1"/>
          <w:sz w:val="20"/>
        </w:rPr>
        <w:t>s</w:t>
      </w:r>
      <w:r w:rsidRPr="00747281">
        <w:rPr>
          <w:rFonts w:asciiTheme="majorHAnsi" w:hAnsiTheme="majorHAnsi" w:cstheme="majorHAnsi"/>
          <w:i w:val="0"/>
          <w:color w:val="000000" w:themeColor="text1"/>
          <w:sz w:val="20"/>
        </w:rPr>
        <w:t xml:space="preserve"> for the 8th and 9th August</w:t>
      </w:r>
    </w:p>
    <w:p w14:paraId="141D63DD" w14:textId="77777777" w:rsidR="00966BF2" w:rsidRPr="004D49A2" w:rsidRDefault="00323534" w:rsidP="00367195">
      <w:pPr>
        <w:rPr>
          <w:rFonts w:asciiTheme="majorHAnsi" w:hAnsiTheme="majorHAnsi" w:cstheme="majorBidi"/>
          <w:bCs/>
          <w:color w:val="000000" w:themeColor="text1"/>
        </w:rPr>
      </w:pPr>
      <w:r w:rsidRPr="004D49A2">
        <w:rPr>
          <w:rFonts w:asciiTheme="majorHAnsi" w:hAnsiTheme="majorHAnsi" w:cstheme="majorBidi"/>
          <w:bCs/>
          <w:noProof/>
          <w:color w:val="000000" w:themeColor="text1"/>
          <w:szCs w:val="28"/>
        </w:rPr>
        <w:lastRenderedPageBreak/>
        <mc:AlternateContent>
          <mc:Choice Requires="wps">
            <w:drawing>
              <wp:anchor distT="0" distB="0" distL="114300" distR="114300" simplePos="0" relativeHeight="251717632" behindDoc="0" locked="0" layoutInCell="1" allowOverlap="1" wp14:anchorId="15314B9C" wp14:editId="1F2E515A">
                <wp:simplePos x="0" y="0"/>
                <wp:positionH relativeFrom="margin">
                  <wp:align>right</wp:align>
                </wp:positionH>
                <wp:positionV relativeFrom="margin">
                  <wp:align>bottom</wp:align>
                </wp:positionV>
                <wp:extent cx="5723890" cy="2955925"/>
                <wp:effectExtent l="0" t="0" r="0" b="0"/>
                <wp:wrapTopAndBottom/>
                <wp:docPr id="2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3890" cy="2955925"/>
                        </a:xfrm>
                        <a:prstGeom prst="rect">
                          <a:avLst/>
                        </a:prstGeom>
                        <a:solidFill>
                          <a:srgbClr val="FFFFFF"/>
                        </a:solidFill>
                        <a:ln w="9525">
                          <a:noFill/>
                          <a:miter lim="800000"/>
                          <a:headEnd/>
                          <a:tailEnd/>
                        </a:ln>
                      </wps:spPr>
                      <wps:txbx>
                        <w:txbxContent>
                          <w:p w14:paraId="1092A1F0" w14:textId="77777777" w:rsidR="00D95EB4" w:rsidRDefault="00D95EB4" w:rsidP="00966BF2">
                            <w:pPr>
                              <w:keepNext/>
                            </w:pPr>
                            <w:r>
                              <w:rPr>
                                <w:noProof/>
                              </w:rPr>
                              <w:drawing>
                                <wp:inline distT="0" distB="0" distL="0" distR="0" wp14:anchorId="434D44CE" wp14:editId="065565EF">
                                  <wp:extent cx="5532120" cy="2600325"/>
                                  <wp:effectExtent l="0" t="0" r="0" b="0"/>
                                  <wp:docPr id="35" name="Chart 35">
                                    <a:extLst xmlns:a="http://schemas.openxmlformats.org/drawingml/2006/main">
                                      <a:ext uri="{FF2B5EF4-FFF2-40B4-BE49-F238E27FC236}">
                                        <a16:creationId xmlns:a16="http://schemas.microsoft.com/office/drawing/2014/main" id="{DE9257B9-7FF4-4F8C-810E-18A2A8D4F0B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645B2377" w14:textId="4381904E" w:rsidR="00D95EB4" w:rsidRPr="006A1B36" w:rsidRDefault="00D95EB4" w:rsidP="00966BF2">
                            <w:pPr>
                              <w:pStyle w:val="Caption"/>
                              <w:jc w:val="center"/>
                              <w:rPr>
                                <w:rFonts w:asciiTheme="majorHAnsi" w:hAnsiTheme="majorHAnsi" w:cstheme="majorHAnsi"/>
                                <w:i w:val="0"/>
                                <w:color w:val="000000" w:themeColor="text1"/>
                                <w:sz w:val="20"/>
                              </w:rPr>
                            </w:pPr>
                            <w:r w:rsidRPr="006A1B36">
                              <w:rPr>
                                <w:rFonts w:asciiTheme="majorHAnsi" w:hAnsiTheme="majorHAnsi" w:cstheme="majorHAnsi"/>
                                <w:i w:val="0"/>
                                <w:color w:val="000000" w:themeColor="text1"/>
                                <w:sz w:val="20"/>
                              </w:rPr>
                              <w:t>Figure</w:t>
                            </w:r>
                            <w:r>
                              <w:rPr>
                                <w:rFonts w:asciiTheme="majorHAnsi" w:hAnsiTheme="majorHAnsi" w:cstheme="majorHAnsi"/>
                                <w:i w:val="0"/>
                                <w:color w:val="000000" w:themeColor="text1"/>
                                <w:sz w:val="20"/>
                              </w:rPr>
                              <w:t xml:space="preserve"> 1</w:t>
                            </w:r>
                            <w:r w:rsidR="0093775E">
                              <w:rPr>
                                <w:rFonts w:asciiTheme="majorHAnsi" w:hAnsiTheme="majorHAnsi" w:cstheme="majorHAnsi"/>
                                <w:i w:val="0"/>
                                <w:color w:val="000000" w:themeColor="text1"/>
                                <w:sz w:val="20"/>
                              </w:rPr>
                              <w:t>1</w:t>
                            </w:r>
                            <w:r w:rsidRPr="006A1B36">
                              <w:rPr>
                                <w:rFonts w:asciiTheme="majorHAnsi" w:hAnsiTheme="majorHAnsi" w:cstheme="majorHAnsi"/>
                                <w:i w:val="0"/>
                                <w:color w:val="000000" w:themeColor="text1"/>
                                <w:sz w:val="20"/>
                              </w:rPr>
                              <w:t xml:space="preserve">: External DBT, WBT, and internal temperatures for the </w:t>
                            </w:r>
                            <w:r>
                              <w:rPr>
                                <w:rFonts w:asciiTheme="majorHAnsi" w:hAnsiTheme="majorHAnsi" w:cstheme="majorHAnsi"/>
                                <w:i w:val="0"/>
                                <w:color w:val="000000" w:themeColor="text1"/>
                                <w:sz w:val="20"/>
                              </w:rPr>
                              <w:t>22</w:t>
                            </w:r>
                            <w:r w:rsidRPr="006A1B36">
                              <w:rPr>
                                <w:rFonts w:asciiTheme="majorHAnsi" w:hAnsiTheme="majorHAnsi" w:cstheme="majorHAnsi"/>
                                <w:i w:val="0"/>
                                <w:color w:val="000000" w:themeColor="text1"/>
                                <w:sz w:val="20"/>
                                <w:vertAlign w:val="superscript"/>
                              </w:rPr>
                              <w:t>nd</w:t>
                            </w:r>
                            <w:r>
                              <w:rPr>
                                <w:rFonts w:asciiTheme="majorHAnsi" w:hAnsiTheme="majorHAnsi" w:cstheme="majorHAnsi"/>
                                <w:i w:val="0"/>
                                <w:color w:val="000000" w:themeColor="text1"/>
                                <w:sz w:val="20"/>
                              </w:rPr>
                              <w:t xml:space="preserve"> – 24 June</w:t>
                            </w:r>
                          </w:p>
                          <w:p w14:paraId="176C7DAD" w14:textId="77777777" w:rsidR="00D95EB4" w:rsidRDefault="00D95EB4" w:rsidP="00966BF2"/>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w14:anchorId="15314B9C" id="_x0000_s1044" type="#_x0000_t202" style="position:absolute;left:0;text-align:left;margin-left:399.5pt;margin-top:0;width:450.7pt;height:232.75pt;z-index:251717632;visibility:visible;mso-wrap-style:square;mso-height-percent:0;mso-wrap-distance-left:9pt;mso-wrap-distance-top:0;mso-wrap-distance-right:9pt;mso-wrap-distance-bottom:0;mso-position-horizontal:right;mso-position-horizontal-relative:margin;mso-position-vertical:bottom;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" stroked="f">
                <v:textbox>
                  <w:txbxContent>
                    <w:p w14:paraId="1092A1F0" w14:textId="77777777" w:rsidR="00D95EB4" w:rsidRDefault="00D95EB4" w:rsidP="00966BF2">
                      <w:pPr>
                        <w:keepNext/>
                      </w:pPr>
                      <w:r>
                        <w:rPr>
                          <w:noProof/>
                        </w:rPr>
                        <w:drawing>
                          <wp:inline distT="0" distB="0" distL="0" distR="0" wp14:anchorId="434D44CE" wp14:editId="065565EF">
                            <wp:extent cx="5532120" cy="2600325"/>
                            <wp:effectExtent l="0" t="0" r="0" b="0"/>
                            <wp:docPr id="35" name="Chart 35">
                              <a:extLst xmlns:a="http://schemas.openxmlformats.org/drawingml/2006/main">
                                <a:ext uri="{FF2B5EF4-FFF2-40B4-BE49-F238E27FC236}">
                                  <a16:creationId xmlns:a16="http://schemas.microsoft.com/office/drawing/2014/main" id="{DE9257B9-7FF4-4F8C-810E-18A2A8D4F0B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645B2377" w14:textId="4381904E" w:rsidR="00D95EB4" w:rsidRPr="006A1B36" w:rsidRDefault="00D95EB4" w:rsidP="00966BF2">
                      <w:pPr>
                        <w:pStyle w:val="Caption"/>
                        <w:jc w:val="center"/>
                        <w:rPr>
                          <w:rFonts w:asciiTheme="majorHAnsi" w:hAnsiTheme="majorHAnsi" w:cstheme="majorHAnsi"/>
                          <w:i w:val="0"/>
                          <w:color w:val="000000" w:themeColor="text1"/>
                          <w:sz w:val="20"/>
                        </w:rPr>
                      </w:pPr>
                      <w:r w:rsidRPr="006A1B36">
                        <w:rPr>
                          <w:rFonts w:asciiTheme="majorHAnsi" w:hAnsiTheme="majorHAnsi" w:cstheme="majorHAnsi"/>
                          <w:i w:val="0"/>
                          <w:color w:val="000000" w:themeColor="text1"/>
                          <w:sz w:val="20"/>
                        </w:rPr>
                        <w:t>Figure</w:t>
                      </w:r>
                      <w:r>
                        <w:rPr>
                          <w:rFonts w:asciiTheme="majorHAnsi" w:hAnsiTheme="majorHAnsi" w:cstheme="majorHAnsi"/>
                          <w:i w:val="0"/>
                          <w:color w:val="000000" w:themeColor="text1"/>
                          <w:sz w:val="20"/>
                        </w:rPr>
                        <w:t xml:space="preserve"> 1</w:t>
                      </w:r>
                      <w:r w:rsidR="0093775E">
                        <w:rPr>
                          <w:rFonts w:asciiTheme="majorHAnsi" w:hAnsiTheme="majorHAnsi" w:cstheme="majorHAnsi"/>
                          <w:i w:val="0"/>
                          <w:color w:val="000000" w:themeColor="text1"/>
                          <w:sz w:val="20"/>
                        </w:rPr>
                        <w:t>1</w:t>
                      </w:r>
                      <w:r w:rsidRPr="006A1B36">
                        <w:rPr>
                          <w:rFonts w:asciiTheme="majorHAnsi" w:hAnsiTheme="majorHAnsi" w:cstheme="majorHAnsi"/>
                          <w:i w:val="0"/>
                          <w:color w:val="000000" w:themeColor="text1"/>
                          <w:sz w:val="20"/>
                        </w:rPr>
                        <w:t xml:space="preserve">: External DBT, WBT, and internal temperatures for the </w:t>
                      </w:r>
                      <w:r>
                        <w:rPr>
                          <w:rFonts w:asciiTheme="majorHAnsi" w:hAnsiTheme="majorHAnsi" w:cstheme="majorHAnsi"/>
                          <w:i w:val="0"/>
                          <w:color w:val="000000" w:themeColor="text1"/>
                          <w:sz w:val="20"/>
                        </w:rPr>
                        <w:t>22</w:t>
                      </w:r>
                      <w:r w:rsidRPr="006A1B36">
                        <w:rPr>
                          <w:rFonts w:asciiTheme="majorHAnsi" w:hAnsiTheme="majorHAnsi" w:cstheme="majorHAnsi"/>
                          <w:i w:val="0"/>
                          <w:color w:val="000000" w:themeColor="text1"/>
                          <w:sz w:val="20"/>
                          <w:vertAlign w:val="superscript"/>
                        </w:rPr>
                        <w:t>nd</w:t>
                      </w:r>
                      <w:r>
                        <w:rPr>
                          <w:rFonts w:asciiTheme="majorHAnsi" w:hAnsiTheme="majorHAnsi" w:cstheme="majorHAnsi"/>
                          <w:i w:val="0"/>
                          <w:color w:val="000000" w:themeColor="text1"/>
                          <w:sz w:val="20"/>
                        </w:rPr>
                        <w:t xml:space="preserve"> – 24 June</w:t>
                      </w:r>
                    </w:p>
                    <w:p w14:paraId="176C7DAD" w14:textId="77777777" w:rsidR="00D95EB4" w:rsidRDefault="00D95EB4" w:rsidP="00966BF2"/>
                  </w:txbxContent>
                </v:textbox>
                <w10:wrap type="topAndBottom" anchorx="margin" anchory="margin"/>
              </v:shape>
            </w:pict>
          </mc:Fallback>
        </mc:AlternateContent>
      </w:r>
      <w:r w:rsidR="007C5707" w:rsidRPr="004D49A2">
        <w:rPr>
          <w:rFonts w:asciiTheme="majorHAnsi" w:hAnsiTheme="majorHAnsi" w:cstheme="majorBidi"/>
          <w:bCs/>
          <w:noProof/>
          <w:color w:val="000000" w:themeColor="text1"/>
          <w:szCs w:val="28"/>
        </w:rPr>
        <mc:AlternateContent>
          <mc:Choice Requires="wps">
            <w:drawing>
              <wp:anchor distT="0" distB="0" distL="114300" distR="114300" simplePos="0" relativeHeight="251715584" behindDoc="0" locked="0" layoutInCell="1" allowOverlap="1" wp14:anchorId="4EF3AD94" wp14:editId="7556F655">
                <wp:simplePos x="0" y="0"/>
                <wp:positionH relativeFrom="margin">
                  <wp:posOffset>0</wp:posOffset>
                </wp:positionH>
                <wp:positionV relativeFrom="page">
                  <wp:posOffset>3645725</wp:posOffset>
                </wp:positionV>
                <wp:extent cx="5713095" cy="2879725"/>
                <wp:effectExtent l="0" t="0" r="1905" b="0"/>
                <wp:wrapTopAndBottom/>
                <wp:docPr id="2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3095" cy="2879725"/>
                        </a:xfrm>
                        <a:prstGeom prst="rect">
                          <a:avLst/>
                        </a:prstGeom>
                        <a:solidFill>
                          <a:srgbClr val="FFFFFF"/>
                        </a:solidFill>
                        <a:ln w="9525">
                          <a:noFill/>
                          <a:miter lim="800000"/>
                          <a:headEnd/>
                          <a:tailEnd/>
                        </a:ln>
                      </wps:spPr>
                      <wps:txbx>
                        <w:txbxContent>
                          <w:p w14:paraId="735E4690" w14:textId="77777777" w:rsidR="00D95EB4" w:rsidRDefault="00D95EB4" w:rsidP="005F52DA">
                            <w:pPr>
                              <w:keepNext/>
                            </w:pPr>
                            <w:r>
                              <w:rPr>
                                <w:noProof/>
                              </w:rPr>
                              <w:drawing>
                                <wp:inline distT="0" distB="0" distL="0" distR="0" wp14:anchorId="15344629" wp14:editId="11745F8D">
                                  <wp:extent cx="5474335" cy="2517569"/>
                                  <wp:effectExtent l="0" t="0" r="0" b="0"/>
                                  <wp:docPr id="579" name="Chart 579">
                                    <a:extLst xmlns:a="http://schemas.openxmlformats.org/drawingml/2006/main">
                                      <a:ext uri="{FF2B5EF4-FFF2-40B4-BE49-F238E27FC236}">
                                        <a16:creationId xmlns:a16="http://schemas.microsoft.com/office/drawing/2014/main" id="{0167F579-CF17-4CC6-9629-2D20E64A5B0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02C5F9D4" w14:textId="22C48A7A" w:rsidR="00D95EB4" w:rsidRPr="00747281" w:rsidRDefault="00D95EB4" w:rsidP="005F52DA">
                            <w:pPr>
                              <w:pStyle w:val="Caption"/>
                              <w:jc w:val="center"/>
                              <w:rPr>
                                <w:rFonts w:asciiTheme="majorHAnsi" w:hAnsiTheme="majorHAnsi" w:cstheme="majorHAnsi"/>
                                <w:i w:val="0"/>
                                <w:color w:val="000000" w:themeColor="text1"/>
                                <w:sz w:val="20"/>
                              </w:rPr>
                            </w:pPr>
                            <w:r w:rsidRPr="00747281">
                              <w:rPr>
                                <w:rFonts w:asciiTheme="majorHAnsi" w:hAnsiTheme="majorHAnsi" w:cstheme="majorHAnsi"/>
                                <w:i w:val="0"/>
                                <w:color w:val="000000" w:themeColor="text1"/>
                                <w:sz w:val="20"/>
                              </w:rPr>
                              <w:t xml:space="preserve">Figure </w:t>
                            </w:r>
                            <w:r w:rsidRPr="00747281">
                              <w:rPr>
                                <w:rFonts w:asciiTheme="majorHAnsi" w:hAnsiTheme="majorHAnsi" w:cstheme="majorHAnsi"/>
                                <w:i w:val="0"/>
                                <w:color w:val="000000" w:themeColor="text1"/>
                                <w:sz w:val="20"/>
                              </w:rPr>
                              <w:fldChar w:fldCharType="begin"/>
                            </w:r>
                            <w:r w:rsidRPr="00747281">
                              <w:rPr>
                                <w:rFonts w:asciiTheme="majorHAnsi" w:hAnsiTheme="majorHAnsi" w:cstheme="majorHAnsi"/>
                                <w:i w:val="0"/>
                                <w:color w:val="000000" w:themeColor="text1"/>
                                <w:sz w:val="20"/>
                              </w:rPr>
                              <w:instrText xml:space="preserve"> SEQ Figure \* ARABIC </w:instrText>
                            </w:r>
                            <w:r w:rsidRPr="00747281">
                              <w:rPr>
                                <w:rFonts w:asciiTheme="majorHAnsi" w:hAnsiTheme="majorHAnsi" w:cstheme="majorHAnsi"/>
                                <w:i w:val="0"/>
                                <w:color w:val="000000" w:themeColor="text1"/>
                                <w:sz w:val="20"/>
                              </w:rPr>
                              <w:fldChar w:fldCharType="separate"/>
                            </w:r>
                            <w:r w:rsidR="00DA1A6A">
                              <w:rPr>
                                <w:rFonts w:asciiTheme="majorHAnsi" w:hAnsiTheme="majorHAnsi" w:cstheme="majorHAnsi"/>
                                <w:i w:val="0"/>
                                <w:noProof/>
                                <w:color w:val="000000" w:themeColor="text1"/>
                                <w:sz w:val="20"/>
                              </w:rPr>
                              <w:t>2</w:t>
                            </w:r>
                            <w:r w:rsidRPr="00747281">
                              <w:rPr>
                                <w:rFonts w:asciiTheme="majorHAnsi" w:hAnsiTheme="majorHAnsi" w:cstheme="majorHAnsi"/>
                                <w:i w:val="0"/>
                                <w:color w:val="000000" w:themeColor="text1"/>
                                <w:sz w:val="20"/>
                              </w:rPr>
                              <w:fldChar w:fldCharType="end"/>
                            </w:r>
                            <w:r w:rsidRPr="00747281">
                              <w:rPr>
                                <w:rFonts w:asciiTheme="majorHAnsi" w:hAnsiTheme="majorHAnsi" w:cstheme="majorHAnsi"/>
                                <w:i w:val="0"/>
                                <w:color w:val="000000" w:themeColor="text1"/>
                                <w:sz w:val="20"/>
                              </w:rPr>
                              <w:t>: Wind speed and wind direction for the 8th and 9th August.</w:t>
                            </w:r>
                          </w:p>
                          <w:p w14:paraId="000DE2B5" w14:textId="77777777" w:rsidR="00D95EB4" w:rsidRDefault="00D95EB4" w:rsidP="005F52DA"/>
                        </w:txbxContent>
                      </wps:txbx>
                      <wps:bodyPr rot="0" vert="horz" wrap="square" lIns="91440" tIns="45720" rIns="91440" bIns="45720" anchor="t" anchorCtr="0">
                        <a:noAutofit/>
                      </wps:bodyPr>
                    </wps:wsp>
                  </a:graphicData>
                </a:graphic>
              </wp:anchor>
            </w:drawing>
          </mc:Choice>
          <mc:Fallback>
            <w:pict>
              <v:shape w14:anchorId="4EF3AD94" id="_x0000_s1045" type="#_x0000_t202" style="position:absolute;left:0;text-align:left;margin-left:0;margin-top:287.05pt;width:449.85pt;height:226.75pt;z-index:251715584;visibility:visible;mso-wrap-style:square;mso-wrap-distance-left:9pt;mso-wrap-distance-top:0;mso-wrap-distance-right:9pt;mso-wrap-distance-bottom:0;mso-position-horizontal:absolute;mso-position-horizontal-relative:margin;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" stroked="f">
                <v:textbox>
                  <w:txbxContent>
                    <w:p w14:paraId="735E4690" w14:textId="77777777" w:rsidR="00D95EB4" w:rsidRDefault="00D95EB4" w:rsidP="005F52DA">
                      <w:pPr>
                        <w:keepNext/>
                      </w:pPr>
                      <w:r>
                        <w:rPr>
                          <w:noProof/>
                        </w:rPr>
                        <w:drawing>
                          <wp:inline distT="0" distB="0" distL="0" distR="0" wp14:anchorId="15344629" wp14:editId="11745F8D">
                            <wp:extent cx="5474335" cy="2517569"/>
                            <wp:effectExtent l="0" t="0" r="0" b="0"/>
                            <wp:docPr id="579" name="Chart 579">
                              <a:extLst xmlns:a="http://schemas.openxmlformats.org/drawingml/2006/main">
                                <a:ext uri="{FF2B5EF4-FFF2-40B4-BE49-F238E27FC236}">
                                  <a16:creationId xmlns:a16="http://schemas.microsoft.com/office/drawing/2014/main" id="{0167F579-CF17-4CC6-9629-2D20E64A5B0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02C5F9D4" w14:textId="22C48A7A" w:rsidR="00D95EB4" w:rsidRPr="00747281" w:rsidRDefault="00D95EB4" w:rsidP="005F52DA">
                      <w:pPr>
                        <w:pStyle w:val="Caption"/>
                        <w:jc w:val="center"/>
                        <w:rPr>
                          <w:rFonts w:asciiTheme="majorHAnsi" w:hAnsiTheme="majorHAnsi" w:cstheme="majorHAnsi"/>
                          <w:i w:val="0"/>
                          <w:color w:val="000000" w:themeColor="text1"/>
                          <w:sz w:val="20"/>
                        </w:rPr>
                      </w:pPr>
                      <w:r w:rsidRPr="00747281">
                        <w:rPr>
                          <w:rFonts w:asciiTheme="majorHAnsi" w:hAnsiTheme="majorHAnsi" w:cstheme="majorHAnsi"/>
                          <w:i w:val="0"/>
                          <w:color w:val="000000" w:themeColor="text1"/>
                          <w:sz w:val="20"/>
                        </w:rPr>
                        <w:t xml:space="preserve">Figure </w:t>
                      </w:r>
                      <w:r w:rsidRPr="00747281">
                        <w:rPr>
                          <w:rFonts w:asciiTheme="majorHAnsi" w:hAnsiTheme="majorHAnsi" w:cstheme="majorHAnsi"/>
                          <w:i w:val="0"/>
                          <w:color w:val="000000" w:themeColor="text1"/>
                          <w:sz w:val="20"/>
                        </w:rPr>
                        <w:fldChar w:fldCharType="begin"/>
                      </w:r>
                      <w:r w:rsidRPr="00747281">
                        <w:rPr>
                          <w:rFonts w:asciiTheme="majorHAnsi" w:hAnsiTheme="majorHAnsi" w:cstheme="majorHAnsi"/>
                          <w:i w:val="0"/>
                          <w:color w:val="000000" w:themeColor="text1"/>
                          <w:sz w:val="20"/>
                        </w:rPr>
                        <w:instrText xml:space="preserve"> SEQ Figure \* ARABIC </w:instrText>
                      </w:r>
                      <w:r w:rsidRPr="00747281">
                        <w:rPr>
                          <w:rFonts w:asciiTheme="majorHAnsi" w:hAnsiTheme="majorHAnsi" w:cstheme="majorHAnsi"/>
                          <w:i w:val="0"/>
                          <w:color w:val="000000" w:themeColor="text1"/>
                          <w:sz w:val="20"/>
                        </w:rPr>
                        <w:fldChar w:fldCharType="separate"/>
                      </w:r>
                      <w:r w:rsidR="00DA1A6A">
                        <w:rPr>
                          <w:rFonts w:asciiTheme="majorHAnsi" w:hAnsiTheme="majorHAnsi" w:cstheme="majorHAnsi"/>
                          <w:i w:val="0"/>
                          <w:noProof/>
                          <w:color w:val="000000" w:themeColor="text1"/>
                          <w:sz w:val="20"/>
                        </w:rPr>
                        <w:t>2</w:t>
                      </w:r>
                      <w:r w:rsidRPr="00747281">
                        <w:rPr>
                          <w:rFonts w:asciiTheme="majorHAnsi" w:hAnsiTheme="majorHAnsi" w:cstheme="majorHAnsi"/>
                          <w:i w:val="0"/>
                          <w:color w:val="000000" w:themeColor="text1"/>
                          <w:sz w:val="20"/>
                        </w:rPr>
                        <w:fldChar w:fldCharType="end"/>
                      </w:r>
                      <w:r w:rsidRPr="00747281">
                        <w:rPr>
                          <w:rFonts w:asciiTheme="majorHAnsi" w:hAnsiTheme="majorHAnsi" w:cstheme="majorHAnsi"/>
                          <w:i w:val="0"/>
                          <w:color w:val="000000" w:themeColor="text1"/>
                          <w:sz w:val="20"/>
                        </w:rPr>
                        <w:t>: Wind speed and wind direction for the 8th and 9th August.</w:t>
                      </w:r>
                    </w:p>
                    <w:p w14:paraId="000DE2B5" w14:textId="77777777" w:rsidR="00D95EB4" w:rsidRDefault="00D95EB4" w:rsidP="005F52DA"/>
                  </w:txbxContent>
                </v:textbox>
                <w10:wrap type="topAndBottom" anchorx="margin" anchory="page"/>
              </v:shape>
            </w:pict>
          </mc:Fallback>
        </mc:AlternateContent>
      </w:r>
      <w:r w:rsidR="007C5707" w:rsidRPr="004D49A2">
        <w:rPr>
          <w:rFonts w:asciiTheme="majorHAnsi" w:hAnsiTheme="majorHAnsi" w:cstheme="majorBidi"/>
          <w:bCs/>
          <w:noProof/>
          <w:color w:val="000000" w:themeColor="text1"/>
          <w:szCs w:val="28"/>
        </w:rPr>
        <mc:AlternateContent>
          <mc:Choice Requires="wps">
            <w:drawing>
              <wp:anchor distT="0" distB="0" distL="114300" distR="114300" simplePos="0" relativeHeight="251714560" behindDoc="0" locked="0" layoutInCell="1" allowOverlap="1" wp14:anchorId="2435067A" wp14:editId="214649DE">
                <wp:simplePos x="0" y="0"/>
                <wp:positionH relativeFrom="margin">
                  <wp:posOffset>0</wp:posOffset>
                </wp:positionH>
                <wp:positionV relativeFrom="page">
                  <wp:posOffset>6887688</wp:posOffset>
                </wp:positionV>
                <wp:extent cx="5723890" cy="2879725"/>
                <wp:effectExtent l="0" t="0" r="0" b="0"/>
                <wp:wrapTopAndBottom/>
                <wp:docPr id="2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3890" cy="2879725"/>
                        </a:xfrm>
                        <a:prstGeom prst="rect">
                          <a:avLst/>
                        </a:prstGeom>
                        <a:solidFill>
                          <a:srgbClr val="FFFFFF"/>
                        </a:solidFill>
                        <a:ln w="9525">
                          <a:noFill/>
                          <a:miter lim="800000"/>
                          <a:headEnd/>
                          <a:tailEnd/>
                        </a:ln>
                      </wps:spPr>
                      <wps:txbx>
                        <w:txbxContent>
                          <w:p w14:paraId="4880918C" w14:textId="77777777" w:rsidR="00D95EB4" w:rsidRDefault="00D95EB4" w:rsidP="005F52DA">
                            <w:pPr>
                              <w:keepNext/>
                            </w:pPr>
                            <w:r>
                              <w:rPr>
                                <w:noProof/>
                              </w:rPr>
                              <w:drawing>
                                <wp:inline distT="0" distB="0" distL="0" distR="0" wp14:anchorId="388250BB" wp14:editId="7A5FEBB9">
                                  <wp:extent cx="5307965" cy="2553195"/>
                                  <wp:effectExtent l="0" t="0" r="6985" b="0"/>
                                  <wp:docPr id="580" name="Chart 580">
                                    <a:extLst xmlns:a="http://schemas.openxmlformats.org/drawingml/2006/main">
                                      <a:ext uri="{FF2B5EF4-FFF2-40B4-BE49-F238E27FC236}">
                                        <a16:creationId xmlns:a16="http://schemas.microsoft.com/office/drawing/2014/main" id="{357826FD-EDE0-402E-AA8D-634F88BFBB7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075C72D4" w14:textId="77777777" w:rsidR="00D95EB4" w:rsidRPr="006A1B36" w:rsidRDefault="00D95EB4" w:rsidP="005F52DA">
                            <w:pPr>
                              <w:pStyle w:val="Caption"/>
                              <w:jc w:val="center"/>
                              <w:rPr>
                                <w:rFonts w:asciiTheme="majorHAnsi" w:hAnsiTheme="majorHAnsi" w:cstheme="majorHAnsi"/>
                                <w:i w:val="0"/>
                                <w:color w:val="000000" w:themeColor="text1"/>
                                <w:sz w:val="20"/>
                              </w:rPr>
                            </w:pPr>
                            <w:r w:rsidRPr="006A1B36">
                              <w:rPr>
                                <w:rFonts w:asciiTheme="majorHAnsi" w:hAnsiTheme="majorHAnsi" w:cstheme="majorHAnsi"/>
                                <w:i w:val="0"/>
                                <w:color w:val="000000" w:themeColor="text1"/>
                                <w:sz w:val="20"/>
                              </w:rPr>
                              <w:t>Figure</w:t>
                            </w:r>
                            <w:r>
                              <w:rPr>
                                <w:rFonts w:asciiTheme="majorHAnsi" w:hAnsiTheme="majorHAnsi" w:cstheme="majorHAnsi"/>
                                <w:i w:val="0"/>
                                <w:color w:val="000000" w:themeColor="text1"/>
                                <w:sz w:val="20"/>
                              </w:rPr>
                              <w:t xml:space="preserve"> 1</w:t>
                            </w:r>
                            <w:r w:rsidR="00367195">
                              <w:rPr>
                                <w:rFonts w:asciiTheme="majorHAnsi" w:hAnsiTheme="majorHAnsi" w:cstheme="majorHAnsi"/>
                                <w:i w:val="0"/>
                                <w:color w:val="000000" w:themeColor="text1"/>
                                <w:sz w:val="20"/>
                              </w:rPr>
                              <w:t>2</w:t>
                            </w:r>
                            <w:r w:rsidRPr="006A1B36">
                              <w:rPr>
                                <w:rFonts w:asciiTheme="majorHAnsi" w:hAnsiTheme="majorHAnsi" w:cstheme="majorHAnsi"/>
                                <w:i w:val="0"/>
                                <w:color w:val="000000" w:themeColor="text1"/>
                                <w:sz w:val="20"/>
                              </w:rPr>
                              <w:t>: External and Internal Relative Humidity during the 8th and 9th August</w:t>
                            </w:r>
                          </w:p>
                          <w:p w14:paraId="00ADEB69" w14:textId="77777777" w:rsidR="00D95EB4" w:rsidRDefault="00D95EB4" w:rsidP="005F52DA"/>
                        </w:txbxContent>
                      </wps:txbx>
                      <wps:bodyPr rot="0" vert="horz" wrap="square" lIns="91440" tIns="45720" rIns="91440" bIns="45720" anchor="t" anchorCtr="0">
                        <a:noAutofit/>
                      </wps:bodyPr>
                    </wps:wsp>
                  </a:graphicData>
                </a:graphic>
              </wp:anchor>
            </w:drawing>
          </mc:Choice>
          <mc:Fallback>
            <w:pict>
              <v:shape w14:anchorId="2435067A" id="_x0000_s1046" type="#_x0000_t202" style="position:absolute;left:0;text-align:left;margin-left:0;margin-top:542.35pt;width:450.7pt;height:226.75pt;z-index:251714560;visibility:visible;mso-wrap-style:square;mso-wrap-distance-left:9pt;mso-wrap-distance-top:0;mso-wrap-distance-right:9pt;mso-wrap-distance-bottom:0;mso-position-horizontal:absolute;mso-position-horizontal-relative:margin;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" stroked="f">
                <v:textbox>
                  <w:txbxContent>
                    <w:p w14:paraId="4880918C" w14:textId="77777777" w:rsidR="00D95EB4" w:rsidRDefault="00D95EB4" w:rsidP="005F52DA">
                      <w:pPr>
                        <w:keepNext/>
                      </w:pPr>
                      <w:r>
                        <w:rPr>
                          <w:noProof/>
                        </w:rPr>
                        <w:drawing>
                          <wp:inline distT="0" distB="0" distL="0" distR="0" wp14:anchorId="388250BB" wp14:editId="7A5FEBB9">
                            <wp:extent cx="5307965" cy="2553195"/>
                            <wp:effectExtent l="0" t="0" r="6985" b="0"/>
                            <wp:docPr id="580" name="Chart 580">
                              <a:extLst xmlns:a="http://schemas.openxmlformats.org/drawingml/2006/main">
                                <a:ext uri="{FF2B5EF4-FFF2-40B4-BE49-F238E27FC236}">
                                  <a16:creationId xmlns:a16="http://schemas.microsoft.com/office/drawing/2014/main" id="{357826FD-EDE0-402E-AA8D-634F88BFBB7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075C72D4" w14:textId="77777777" w:rsidR="00D95EB4" w:rsidRPr="006A1B36" w:rsidRDefault="00D95EB4" w:rsidP="005F52DA">
                      <w:pPr>
                        <w:pStyle w:val="Caption"/>
                        <w:jc w:val="center"/>
                        <w:rPr>
                          <w:rFonts w:asciiTheme="majorHAnsi" w:hAnsiTheme="majorHAnsi" w:cstheme="majorHAnsi"/>
                          <w:i w:val="0"/>
                          <w:color w:val="000000" w:themeColor="text1"/>
                          <w:sz w:val="20"/>
                        </w:rPr>
                      </w:pPr>
                      <w:r w:rsidRPr="006A1B36">
                        <w:rPr>
                          <w:rFonts w:asciiTheme="majorHAnsi" w:hAnsiTheme="majorHAnsi" w:cstheme="majorHAnsi"/>
                          <w:i w:val="0"/>
                          <w:color w:val="000000" w:themeColor="text1"/>
                          <w:sz w:val="20"/>
                        </w:rPr>
                        <w:t>Figure</w:t>
                      </w:r>
                      <w:r>
                        <w:rPr>
                          <w:rFonts w:asciiTheme="majorHAnsi" w:hAnsiTheme="majorHAnsi" w:cstheme="majorHAnsi"/>
                          <w:i w:val="0"/>
                          <w:color w:val="000000" w:themeColor="text1"/>
                          <w:sz w:val="20"/>
                        </w:rPr>
                        <w:t xml:space="preserve"> 1</w:t>
                      </w:r>
                      <w:r w:rsidR="00367195">
                        <w:rPr>
                          <w:rFonts w:asciiTheme="majorHAnsi" w:hAnsiTheme="majorHAnsi" w:cstheme="majorHAnsi"/>
                          <w:i w:val="0"/>
                          <w:color w:val="000000" w:themeColor="text1"/>
                          <w:sz w:val="20"/>
                        </w:rPr>
                        <w:t>2</w:t>
                      </w:r>
                      <w:r w:rsidRPr="006A1B36">
                        <w:rPr>
                          <w:rFonts w:asciiTheme="majorHAnsi" w:hAnsiTheme="majorHAnsi" w:cstheme="majorHAnsi"/>
                          <w:i w:val="0"/>
                          <w:color w:val="000000" w:themeColor="text1"/>
                          <w:sz w:val="20"/>
                        </w:rPr>
                        <w:t>: External and Internal Relative Humidity during the 8th and 9th August</w:t>
                      </w:r>
                    </w:p>
                    <w:p w14:paraId="00ADEB69" w14:textId="77777777" w:rsidR="00D95EB4" w:rsidRDefault="00D95EB4" w:rsidP="005F52DA"/>
                  </w:txbxContent>
                </v:textbox>
                <w10:wrap type="topAndBottom" anchorx="margin" anchory="page"/>
              </v:shape>
            </w:pict>
          </mc:Fallback>
        </mc:AlternateContent>
      </w:r>
      <w:r w:rsidR="00966BF2" w:rsidRPr="004D49A2">
        <w:rPr>
          <w:rFonts w:asciiTheme="majorHAnsi" w:hAnsiTheme="majorHAnsi" w:cstheme="majorBidi"/>
          <w:bCs/>
          <w:noProof/>
          <w:color w:val="000000" w:themeColor="text1"/>
          <w:szCs w:val="28"/>
        </w:rPr>
        <mc:AlternateContent>
          <mc:Choice Requires="wps">
            <w:drawing>
              <wp:anchor distT="0" distB="0" distL="114300" distR="114300" simplePos="0" relativeHeight="251718656" behindDoc="0" locked="0" layoutInCell="1" allowOverlap="1" wp14:anchorId="208C916F" wp14:editId="4BB40340">
                <wp:simplePos x="0" y="0"/>
                <wp:positionH relativeFrom="margin">
                  <wp:posOffset>0</wp:posOffset>
                </wp:positionH>
                <wp:positionV relativeFrom="page">
                  <wp:posOffset>3847605</wp:posOffset>
                </wp:positionV>
                <wp:extent cx="5723890" cy="2879725"/>
                <wp:effectExtent l="0" t="0" r="0" b="0"/>
                <wp:wrapTopAndBottom/>
                <wp:docPr id="2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3890" cy="2879725"/>
                        </a:xfrm>
                        <a:prstGeom prst="rect">
                          <a:avLst/>
                        </a:prstGeom>
                        <a:solidFill>
                          <a:srgbClr val="FFFFFF"/>
                        </a:solidFill>
                        <a:ln w="9525">
                          <a:noFill/>
                          <a:miter lim="800000"/>
                          <a:headEnd/>
                          <a:tailEnd/>
                        </a:ln>
                      </wps:spPr>
                      <wps:txbx>
                        <w:txbxContent>
                          <w:p w14:paraId="734FA0CA" w14:textId="77777777" w:rsidR="00D95EB4" w:rsidRDefault="00D95EB4" w:rsidP="00966BF2">
                            <w:pPr>
                              <w:keepNext/>
                            </w:pPr>
                            <w:r>
                              <w:rPr>
                                <w:noProof/>
                              </w:rPr>
                              <w:drawing>
                                <wp:inline distT="0" distB="0" distL="0" distR="0" wp14:anchorId="4CE31796" wp14:editId="3F0CA73D">
                                  <wp:extent cx="5532120" cy="2565070"/>
                                  <wp:effectExtent l="0" t="0" r="0" b="6985"/>
                                  <wp:docPr id="36" name="Chart 36">
                                    <a:extLst xmlns:a="http://schemas.openxmlformats.org/drawingml/2006/main">
                                      <a:ext uri="{FF2B5EF4-FFF2-40B4-BE49-F238E27FC236}">
                                        <a16:creationId xmlns:a16="http://schemas.microsoft.com/office/drawing/2014/main" id="{C901D5D7-AE27-43DE-93F2-7E41B23EA56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50D86BB1" w14:textId="2CE26FFE" w:rsidR="00D95EB4" w:rsidRPr="006A1B36" w:rsidRDefault="00D95EB4" w:rsidP="00966BF2">
                            <w:pPr>
                              <w:pStyle w:val="Caption"/>
                              <w:jc w:val="center"/>
                              <w:rPr>
                                <w:rFonts w:asciiTheme="majorHAnsi" w:hAnsiTheme="majorHAnsi" w:cstheme="majorHAnsi"/>
                                <w:i w:val="0"/>
                                <w:color w:val="000000" w:themeColor="text1"/>
                                <w:sz w:val="20"/>
                              </w:rPr>
                            </w:pPr>
                            <w:r w:rsidRPr="006A1B36">
                              <w:rPr>
                                <w:rFonts w:asciiTheme="majorHAnsi" w:hAnsiTheme="majorHAnsi" w:cstheme="majorHAnsi"/>
                                <w:i w:val="0"/>
                                <w:color w:val="000000" w:themeColor="text1"/>
                                <w:sz w:val="20"/>
                              </w:rPr>
                              <w:t>Figure</w:t>
                            </w:r>
                            <w:r>
                              <w:rPr>
                                <w:rFonts w:asciiTheme="majorHAnsi" w:hAnsiTheme="majorHAnsi" w:cstheme="majorHAnsi"/>
                                <w:i w:val="0"/>
                                <w:color w:val="000000" w:themeColor="text1"/>
                                <w:sz w:val="20"/>
                              </w:rPr>
                              <w:t xml:space="preserve"> 1</w:t>
                            </w:r>
                            <w:r w:rsidR="0093775E">
                              <w:rPr>
                                <w:rFonts w:asciiTheme="majorHAnsi" w:hAnsiTheme="majorHAnsi" w:cstheme="majorHAnsi"/>
                                <w:i w:val="0"/>
                                <w:color w:val="000000" w:themeColor="text1"/>
                                <w:sz w:val="20"/>
                              </w:rPr>
                              <w:t>0</w:t>
                            </w:r>
                            <w:r w:rsidRPr="006A1B36">
                              <w:rPr>
                                <w:rFonts w:asciiTheme="majorHAnsi" w:hAnsiTheme="majorHAnsi" w:cstheme="majorHAnsi"/>
                                <w:i w:val="0"/>
                                <w:color w:val="000000" w:themeColor="text1"/>
                                <w:sz w:val="20"/>
                              </w:rPr>
                              <w:t>: External and Internal Relative Humidity for the 22</w:t>
                            </w:r>
                            <w:r w:rsidRPr="006A1B36">
                              <w:rPr>
                                <w:rFonts w:asciiTheme="majorHAnsi" w:hAnsiTheme="majorHAnsi" w:cstheme="majorHAnsi"/>
                                <w:i w:val="0"/>
                                <w:color w:val="000000" w:themeColor="text1"/>
                                <w:sz w:val="20"/>
                                <w:vertAlign w:val="superscript"/>
                              </w:rPr>
                              <w:t>nd</w:t>
                            </w:r>
                            <w:r w:rsidRPr="006A1B36">
                              <w:rPr>
                                <w:rFonts w:asciiTheme="majorHAnsi" w:hAnsiTheme="majorHAnsi" w:cstheme="majorHAnsi"/>
                                <w:i w:val="0"/>
                                <w:color w:val="000000" w:themeColor="text1"/>
                                <w:sz w:val="20"/>
                              </w:rPr>
                              <w:t xml:space="preserve"> – 24</w:t>
                            </w:r>
                            <w:r w:rsidRPr="006A1B36">
                              <w:rPr>
                                <w:rFonts w:asciiTheme="majorHAnsi" w:hAnsiTheme="majorHAnsi" w:cstheme="majorHAnsi"/>
                                <w:i w:val="0"/>
                                <w:color w:val="000000" w:themeColor="text1"/>
                                <w:sz w:val="20"/>
                                <w:vertAlign w:val="superscript"/>
                              </w:rPr>
                              <w:t>th</w:t>
                            </w:r>
                            <w:r w:rsidRPr="006A1B36">
                              <w:rPr>
                                <w:rFonts w:asciiTheme="majorHAnsi" w:hAnsiTheme="majorHAnsi" w:cstheme="majorHAnsi"/>
                                <w:i w:val="0"/>
                                <w:color w:val="000000" w:themeColor="text1"/>
                                <w:sz w:val="20"/>
                              </w:rPr>
                              <w:t xml:space="preserve"> June</w:t>
                            </w:r>
                          </w:p>
                          <w:p w14:paraId="19A842BD" w14:textId="77777777" w:rsidR="00D95EB4" w:rsidRDefault="00D95EB4" w:rsidP="00966BF2"/>
                        </w:txbxContent>
                      </wps:txbx>
                      <wps:bodyPr rot="0" vert="horz" wrap="square" lIns="91440" tIns="45720" rIns="91440" bIns="45720" anchor="t" anchorCtr="0">
                        <a:noAutofit/>
                      </wps:bodyPr>
                    </wps:wsp>
                  </a:graphicData>
                </a:graphic>
              </wp:anchor>
            </w:drawing>
          </mc:Choice>
          <mc:Fallback>
            <w:pict>
              <v:shape w14:anchorId="208C916F" id="_x0000_s1047" type="#_x0000_t202" style="position:absolute;left:0;text-align:left;margin-left:0;margin-top:302.95pt;width:450.7pt;height:226.75pt;z-index:251718656;visibility:visible;mso-wrap-style:square;mso-wrap-distance-left:9pt;mso-wrap-distance-top:0;mso-wrap-distance-right:9pt;mso-wrap-distance-bottom:0;mso-position-horizontal:absolute;mso-position-horizontal-relative:margin;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" stroked="f">
                <v:textbox>
                  <w:txbxContent>
                    <w:p w14:paraId="734FA0CA" w14:textId="77777777" w:rsidR="00D95EB4" w:rsidRDefault="00D95EB4" w:rsidP="00966BF2">
                      <w:pPr>
                        <w:keepNext/>
                      </w:pPr>
                      <w:r>
                        <w:rPr>
                          <w:noProof/>
                        </w:rPr>
                        <w:drawing>
                          <wp:inline distT="0" distB="0" distL="0" distR="0" wp14:anchorId="4CE31796" wp14:editId="3F0CA73D">
                            <wp:extent cx="5532120" cy="2565070"/>
                            <wp:effectExtent l="0" t="0" r="0" b="6985"/>
                            <wp:docPr id="36" name="Chart 36">
                              <a:extLst xmlns:a="http://schemas.openxmlformats.org/drawingml/2006/main">
                                <a:ext uri="{FF2B5EF4-FFF2-40B4-BE49-F238E27FC236}">
                                  <a16:creationId xmlns:a16="http://schemas.microsoft.com/office/drawing/2014/main" id="{C901D5D7-AE27-43DE-93F2-7E41B23EA56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50D86BB1" w14:textId="2CE26FFE" w:rsidR="00D95EB4" w:rsidRPr="006A1B36" w:rsidRDefault="00D95EB4" w:rsidP="00966BF2">
                      <w:pPr>
                        <w:pStyle w:val="Caption"/>
                        <w:jc w:val="center"/>
                        <w:rPr>
                          <w:rFonts w:asciiTheme="majorHAnsi" w:hAnsiTheme="majorHAnsi" w:cstheme="majorHAnsi"/>
                          <w:i w:val="0"/>
                          <w:color w:val="000000" w:themeColor="text1"/>
                          <w:sz w:val="20"/>
                        </w:rPr>
                      </w:pPr>
                      <w:r w:rsidRPr="006A1B36">
                        <w:rPr>
                          <w:rFonts w:asciiTheme="majorHAnsi" w:hAnsiTheme="majorHAnsi" w:cstheme="majorHAnsi"/>
                          <w:i w:val="0"/>
                          <w:color w:val="000000" w:themeColor="text1"/>
                          <w:sz w:val="20"/>
                        </w:rPr>
                        <w:t>Figure</w:t>
                      </w:r>
                      <w:r>
                        <w:rPr>
                          <w:rFonts w:asciiTheme="majorHAnsi" w:hAnsiTheme="majorHAnsi" w:cstheme="majorHAnsi"/>
                          <w:i w:val="0"/>
                          <w:color w:val="000000" w:themeColor="text1"/>
                          <w:sz w:val="20"/>
                        </w:rPr>
                        <w:t xml:space="preserve"> 1</w:t>
                      </w:r>
                      <w:r w:rsidR="0093775E">
                        <w:rPr>
                          <w:rFonts w:asciiTheme="majorHAnsi" w:hAnsiTheme="majorHAnsi" w:cstheme="majorHAnsi"/>
                          <w:i w:val="0"/>
                          <w:color w:val="000000" w:themeColor="text1"/>
                          <w:sz w:val="20"/>
                        </w:rPr>
                        <w:t>0</w:t>
                      </w:r>
                      <w:r w:rsidRPr="006A1B36">
                        <w:rPr>
                          <w:rFonts w:asciiTheme="majorHAnsi" w:hAnsiTheme="majorHAnsi" w:cstheme="majorHAnsi"/>
                          <w:i w:val="0"/>
                          <w:color w:val="000000" w:themeColor="text1"/>
                          <w:sz w:val="20"/>
                        </w:rPr>
                        <w:t>: External and Internal Relative Humidity for the 22</w:t>
                      </w:r>
                      <w:r w:rsidRPr="006A1B36">
                        <w:rPr>
                          <w:rFonts w:asciiTheme="majorHAnsi" w:hAnsiTheme="majorHAnsi" w:cstheme="majorHAnsi"/>
                          <w:i w:val="0"/>
                          <w:color w:val="000000" w:themeColor="text1"/>
                          <w:sz w:val="20"/>
                          <w:vertAlign w:val="superscript"/>
                        </w:rPr>
                        <w:t>nd</w:t>
                      </w:r>
                      <w:r w:rsidRPr="006A1B36">
                        <w:rPr>
                          <w:rFonts w:asciiTheme="majorHAnsi" w:hAnsiTheme="majorHAnsi" w:cstheme="majorHAnsi"/>
                          <w:i w:val="0"/>
                          <w:color w:val="000000" w:themeColor="text1"/>
                          <w:sz w:val="20"/>
                        </w:rPr>
                        <w:t xml:space="preserve"> – 24</w:t>
                      </w:r>
                      <w:r w:rsidRPr="006A1B36">
                        <w:rPr>
                          <w:rFonts w:asciiTheme="majorHAnsi" w:hAnsiTheme="majorHAnsi" w:cstheme="majorHAnsi"/>
                          <w:i w:val="0"/>
                          <w:color w:val="000000" w:themeColor="text1"/>
                          <w:sz w:val="20"/>
                          <w:vertAlign w:val="superscript"/>
                        </w:rPr>
                        <w:t>th</w:t>
                      </w:r>
                      <w:r w:rsidRPr="006A1B36">
                        <w:rPr>
                          <w:rFonts w:asciiTheme="majorHAnsi" w:hAnsiTheme="majorHAnsi" w:cstheme="majorHAnsi"/>
                          <w:i w:val="0"/>
                          <w:color w:val="000000" w:themeColor="text1"/>
                          <w:sz w:val="20"/>
                        </w:rPr>
                        <w:t xml:space="preserve"> June</w:t>
                      </w:r>
                    </w:p>
                    <w:p w14:paraId="19A842BD" w14:textId="77777777" w:rsidR="00D95EB4" w:rsidRDefault="00D95EB4" w:rsidP="00966BF2"/>
                  </w:txbxContent>
                </v:textbox>
                <w10:wrap type="topAndBottom" anchorx="margin" anchory="page"/>
              </v:shape>
            </w:pict>
          </mc:Fallback>
        </mc:AlternateContent>
      </w:r>
      <w:r w:rsidR="00966BF2" w:rsidRPr="004D49A2">
        <w:rPr>
          <w:rFonts w:asciiTheme="majorHAnsi" w:hAnsiTheme="majorHAnsi" w:cstheme="majorBidi"/>
          <w:bCs/>
          <w:noProof/>
          <w:color w:val="000000" w:themeColor="text1"/>
          <w:szCs w:val="28"/>
        </w:rPr>
        <mc:AlternateContent>
          <mc:Choice Requires="wps">
            <w:drawing>
              <wp:anchor distT="0" distB="0" distL="114300" distR="114300" simplePos="0" relativeHeight="251716608" behindDoc="0" locked="0" layoutInCell="1" allowOverlap="1" wp14:anchorId="53ED835E" wp14:editId="59D5942C">
                <wp:simplePos x="0" y="0"/>
                <wp:positionH relativeFrom="margin">
                  <wp:posOffset>0</wp:posOffset>
                </wp:positionH>
                <wp:positionV relativeFrom="page">
                  <wp:posOffset>914400</wp:posOffset>
                </wp:positionV>
                <wp:extent cx="5723890" cy="2879725"/>
                <wp:effectExtent l="0" t="0" r="0" b="0"/>
                <wp:wrapTopAndBottom/>
                <wp:docPr id="2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3890" cy="2879725"/>
                        </a:xfrm>
                        <a:prstGeom prst="rect">
                          <a:avLst/>
                        </a:prstGeom>
                        <a:solidFill>
                          <a:srgbClr val="FFFFFF"/>
                        </a:solidFill>
                        <a:ln w="9525">
                          <a:noFill/>
                          <a:miter lim="800000"/>
                          <a:headEnd/>
                          <a:tailEnd/>
                        </a:ln>
                      </wps:spPr>
                      <wps:txbx>
                        <w:txbxContent>
                          <w:p w14:paraId="2E9B8EE5" w14:textId="77777777" w:rsidR="00D95EB4" w:rsidRDefault="00D95EB4" w:rsidP="00966BF2">
                            <w:pPr>
                              <w:keepNext/>
                            </w:pPr>
                            <w:r>
                              <w:rPr>
                                <w:noProof/>
                              </w:rPr>
                              <w:drawing>
                                <wp:inline distT="0" distB="0" distL="0" distR="0" wp14:anchorId="6378AF84" wp14:editId="27F24B6C">
                                  <wp:extent cx="5532120" cy="2553195"/>
                                  <wp:effectExtent l="0" t="0" r="0" b="0"/>
                                  <wp:docPr id="576" name="Chart 576">
                                    <a:extLst xmlns:a="http://schemas.openxmlformats.org/drawingml/2006/main">
                                      <a:ext uri="{FF2B5EF4-FFF2-40B4-BE49-F238E27FC236}">
                                        <a16:creationId xmlns:a16="http://schemas.microsoft.com/office/drawing/2014/main" id="{D1EBE875-483C-494C-8C59-14544731C6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20C5A10A" w14:textId="2AC352DA" w:rsidR="00D95EB4" w:rsidRPr="006A1B36" w:rsidRDefault="00D95EB4" w:rsidP="00966BF2">
                            <w:pPr>
                              <w:pStyle w:val="Caption"/>
                              <w:jc w:val="center"/>
                              <w:rPr>
                                <w:rFonts w:asciiTheme="majorHAnsi" w:hAnsiTheme="majorHAnsi" w:cstheme="majorHAnsi"/>
                                <w:i w:val="0"/>
                                <w:color w:val="000000" w:themeColor="text1"/>
                                <w:sz w:val="20"/>
                              </w:rPr>
                            </w:pPr>
                            <w:r w:rsidRPr="006A1B36">
                              <w:rPr>
                                <w:rFonts w:asciiTheme="majorHAnsi" w:hAnsiTheme="majorHAnsi" w:cstheme="majorHAnsi"/>
                                <w:i w:val="0"/>
                                <w:color w:val="000000" w:themeColor="text1"/>
                                <w:sz w:val="20"/>
                              </w:rPr>
                              <w:t xml:space="preserve">Figure </w:t>
                            </w:r>
                            <w:r w:rsidR="0093775E">
                              <w:rPr>
                                <w:rFonts w:asciiTheme="majorHAnsi" w:hAnsiTheme="majorHAnsi" w:cstheme="majorHAnsi"/>
                                <w:i w:val="0"/>
                                <w:color w:val="000000" w:themeColor="text1"/>
                                <w:sz w:val="20"/>
                              </w:rPr>
                              <w:t>9</w:t>
                            </w:r>
                            <w:r w:rsidRPr="006A1B36">
                              <w:rPr>
                                <w:rFonts w:asciiTheme="majorHAnsi" w:hAnsiTheme="majorHAnsi" w:cstheme="majorHAnsi"/>
                                <w:i w:val="0"/>
                                <w:color w:val="000000" w:themeColor="text1"/>
                                <w:sz w:val="20"/>
                              </w:rPr>
                              <w:t>: Wind speed and wind direction for the 22nd - 24th June</w:t>
                            </w:r>
                          </w:p>
                          <w:p w14:paraId="58BFB8CD" w14:textId="77777777" w:rsidR="00D95EB4" w:rsidRDefault="00D95EB4" w:rsidP="00966BF2"/>
                        </w:txbxContent>
                      </wps:txbx>
                      <wps:bodyPr rot="0" vert="horz" wrap="square" lIns="91440" tIns="45720" rIns="91440" bIns="45720" anchor="t" anchorCtr="0">
                        <a:noAutofit/>
                      </wps:bodyPr>
                    </wps:wsp>
                  </a:graphicData>
                </a:graphic>
              </wp:anchor>
            </w:drawing>
          </mc:Choice>
          <mc:Fallback>
            <w:pict>
              <v:shape w14:anchorId="53ED835E" id="_x0000_s1048" type="#_x0000_t202" style="position:absolute;left:0;text-align:left;margin-left:0;margin-top:1in;width:450.7pt;height:226.75pt;z-index:251716608;visibility:visible;mso-wrap-style:square;mso-wrap-distance-left:9pt;mso-wrap-distance-top:0;mso-wrap-distance-right:9pt;mso-wrap-distance-bottom:0;mso-position-horizontal:absolute;mso-position-horizontal-relative:margin;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" stroked="f">
                <v:textbox>
                  <w:txbxContent>
                    <w:p w14:paraId="2E9B8EE5" w14:textId="77777777" w:rsidR="00D95EB4" w:rsidRDefault="00D95EB4" w:rsidP="00966BF2">
                      <w:pPr>
                        <w:keepNext/>
                      </w:pPr>
                      <w:r>
                        <w:rPr>
                          <w:noProof/>
                        </w:rPr>
                        <w:drawing>
                          <wp:inline distT="0" distB="0" distL="0" distR="0" wp14:anchorId="6378AF84" wp14:editId="27F24B6C">
                            <wp:extent cx="5532120" cy="2553195"/>
                            <wp:effectExtent l="0" t="0" r="0" b="0"/>
                            <wp:docPr id="576" name="Chart 576">
                              <a:extLst xmlns:a="http://schemas.openxmlformats.org/drawingml/2006/main">
                                <a:ext uri="{FF2B5EF4-FFF2-40B4-BE49-F238E27FC236}">
                                  <a16:creationId xmlns:a16="http://schemas.microsoft.com/office/drawing/2014/main" id="{D1EBE875-483C-494C-8C59-14544731C6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20C5A10A" w14:textId="2AC352DA" w:rsidR="00D95EB4" w:rsidRPr="006A1B36" w:rsidRDefault="00D95EB4" w:rsidP="00966BF2">
                      <w:pPr>
                        <w:pStyle w:val="Caption"/>
                        <w:jc w:val="center"/>
                        <w:rPr>
                          <w:rFonts w:asciiTheme="majorHAnsi" w:hAnsiTheme="majorHAnsi" w:cstheme="majorHAnsi"/>
                          <w:i w:val="0"/>
                          <w:color w:val="000000" w:themeColor="text1"/>
                          <w:sz w:val="20"/>
                        </w:rPr>
                      </w:pPr>
                      <w:r w:rsidRPr="006A1B36">
                        <w:rPr>
                          <w:rFonts w:asciiTheme="majorHAnsi" w:hAnsiTheme="majorHAnsi" w:cstheme="majorHAnsi"/>
                          <w:i w:val="0"/>
                          <w:color w:val="000000" w:themeColor="text1"/>
                          <w:sz w:val="20"/>
                        </w:rPr>
                        <w:t xml:space="preserve">Figure </w:t>
                      </w:r>
                      <w:r w:rsidR="0093775E">
                        <w:rPr>
                          <w:rFonts w:asciiTheme="majorHAnsi" w:hAnsiTheme="majorHAnsi" w:cstheme="majorHAnsi"/>
                          <w:i w:val="0"/>
                          <w:color w:val="000000" w:themeColor="text1"/>
                          <w:sz w:val="20"/>
                        </w:rPr>
                        <w:t>9</w:t>
                      </w:r>
                      <w:r w:rsidRPr="006A1B36">
                        <w:rPr>
                          <w:rFonts w:asciiTheme="majorHAnsi" w:hAnsiTheme="majorHAnsi" w:cstheme="majorHAnsi"/>
                          <w:i w:val="0"/>
                          <w:color w:val="000000" w:themeColor="text1"/>
                          <w:sz w:val="20"/>
                        </w:rPr>
                        <w:t>: Wind speed and wind direction for the 22nd - 24th June</w:t>
                      </w:r>
                    </w:p>
                    <w:p w14:paraId="58BFB8CD" w14:textId="77777777" w:rsidR="00D95EB4" w:rsidRDefault="00D95EB4" w:rsidP="00966BF2"/>
                  </w:txbxContent>
                </v:textbox>
                <w10:wrap type="topAndBottom" anchorx="margin" anchory="page"/>
              </v:shape>
            </w:pict>
          </mc:Fallback>
        </mc:AlternateContent>
      </w:r>
    </w:p>
    <w:p w14:paraId="65E5BA8D" w14:textId="77777777" w:rsidR="005F308B" w:rsidRPr="004D49A2" w:rsidRDefault="005F52DA" w:rsidP="005F52DA">
      <w:pPr>
        <w:rPr>
          <w:rFonts w:asciiTheme="majorBidi" w:hAnsiTheme="majorBidi" w:cstheme="majorBidi"/>
          <w:color w:val="000000" w:themeColor="text1"/>
        </w:rPr>
      </w:pPr>
      <w:r w:rsidRPr="004D49A2">
        <w:rPr>
          <w:rFonts w:asciiTheme="majorHAnsi" w:hAnsiTheme="majorHAnsi" w:cstheme="majorBidi"/>
          <w:bCs/>
          <w:noProof/>
          <w:color w:val="000000" w:themeColor="text1"/>
          <w:szCs w:val="28"/>
        </w:rPr>
        <w:lastRenderedPageBreak/>
        <mc:AlternateContent>
          <mc:Choice Requires="wps">
            <w:drawing>
              <wp:inline distT="0" distB="0" distL="0" distR="0" wp14:anchorId="4BCCAA4E" wp14:editId="05AE3F24">
                <wp:extent cx="5723890" cy="3621405"/>
                <wp:effectExtent l="0" t="0" r="0" b="0"/>
                <wp:docPr id="27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3890" cy="3621405"/>
                        </a:xfrm>
                        <a:prstGeom prst="rect">
                          <a:avLst/>
                        </a:prstGeom>
                        <a:solidFill>
                          <a:srgbClr val="FFFFFF"/>
                        </a:solidFill>
                        <a:ln w="9525">
                          <a:noFill/>
                          <a:miter lim="800000"/>
                          <a:headEnd/>
                          <a:tailEnd/>
                        </a:ln>
                      </wps:spPr>
                      <wps:txbx>
                        <w:txbxContent>
                          <w:p w14:paraId="29950CE6" w14:textId="77777777" w:rsidR="00D95EB4" w:rsidRDefault="00D95EB4" w:rsidP="005F52DA">
                            <w:pPr>
                              <w:keepNext/>
                            </w:pPr>
                            <w:r>
                              <w:rPr>
                                <w:noProof/>
                              </w:rPr>
                              <w:drawing>
                                <wp:inline distT="0" distB="0" distL="0" distR="0" wp14:anchorId="427E78CD" wp14:editId="08ED2705">
                                  <wp:extent cx="5628640" cy="3105150"/>
                                  <wp:effectExtent l="0" t="0" r="0" b="0"/>
                                  <wp:docPr id="641" name="Chart 641"/>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561C9EC8" w14:textId="306C978C" w:rsidR="00D95EB4" w:rsidRPr="00D43117" w:rsidRDefault="00D95EB4" w:rsidP="005F52DA">
                            <w:pPr>
                              <w:pStyle w:val="Caption"/>
                              <w:jc w:val="center"/>
                              <w:rPr>
                                <w:rFonts w:asciiTheme="majorHAnsi" w:hAnsiTheme="majorHAnsi" w:cstheme="majorHAnsi"/>
                                <w:i w:val="0"/>
                                <w:color w:val="000000" w:themeColor="text1"/>
                                <w:sz w:val="20"/>
                              </w:rPr>
                            </w:pPr>
                            <w:r w:rsidRPr="00D43117">
                              <w:rPr>
                                <w:rFonts w:asciiTheme="majorHAnsi" w:hAnsiTheme="majorHAnsi" w:cstheme="majorHAnsi"/>
                                <w:i w:val="0"/>
                                <w:color w:val="000000" w:themeColor="text1"/>
                                <w:sz w:val="20"/>
                              </w:rPr>
                              <w:t xml:space="preserve">Figure </w:t>
                            </w:r>
                            <w:r w:rsidR="009F7311">
                              <w:rPr>
                                <w:rFonts w:asciiTheme="majorHAnsi" w:hAnsiTheme="majorHAnsi" w:cstheme="majorHAnsi"/>
                                <w:i w:val="0"/>
                                <w:color w:val="000000" w:themeColor="text1"/>
                                <w:sz w:val="20"/>
                              </w:rPr>
                              <w:t>1</w:t>
                            </w:r>
                            <w:r w:rsidR="0093775E">
                              <w:rPr>
                                <w:rFonts w:asciiTheme="majorHAnsi" w:hAnsiTheme="majorHAnsi" w:cstheme="majorHAnsi"/>
                                <w:i w:val="0"/>
                                <w:color w:val="000000" w:themeColor="text1"/>
                                <w:sz w:val="20"/>
                              </w:rPr>
                              <w:t>2</w:t>
                            </w:r>
                            <w:r w:rsidRPr="00D43117">
                              <w:rPr>
                                <w:rFonts w:asciiTheme="majorHAnsi" w:hAnsiTheme="majorHAnsi" w:cstheme="majorHAnsi"/>
                                <w:i w:val="0"/>
                                <w:color w:val="000000" w:themeColor="text1"/>
                                <w:sz w:val="20"/>
                              </w:rPr>
                              <w:t xml:space="preserve">: External DBT &amp; WBT, and internal temperatures at </w:t>
                            </w:r>
                            <w:r w:rsidR="00CE539E">
                              <w:rPr>
                                <w:rFonts w:asciiTheme="majorHAnsi" w:hAnsiTheme="majorHAnsi" w:cstheme="majorHAnsi"/>
                                <w:i w:val="0"/>
                                <w:color w:val="000000" w:themeColor="text1"/>
                                <w:sz w:val="20"/>
                              </w:rPr>
                              <w:t>T</w:t>
                            </w:r>
                            <w:r w:rsidRPr="00D43117">
                              <w:rPr>
                                <w:rFonts w:asciiTheme="majorHAnsi" w:hAnsiTheme="majorHAnsi" w:cstheme="majorHAnsi"/>
                                <w:i w:val="0"/>
                                <w:color w:val="000000" w:themeColor="text1"/>
                                <w:sz w:val="20"/>
                              </w:rPr>
                              <w:t xml:space="preserve">ower A </w:t>
                            </w:r>
                            <w:r w:rsidR="00CE539E">
                              <w:rPr>
                                <w:rFonts w:asciiTheme="majorHAnsi" w:hAnsiTheme="majorHAnsi" w:cstheme="majorHAnsi"/>
                                <w:i w:val="0"/>
                                <w:color w:val="000000" w:themeColor="text1"/>
                                <w:sz w:val="20"/>
                              </w:rPr>
                              <w:t>and Tower</w:t>
                            </w:r>
                            <w:r w:rsidRPr="00D43117">
                              <w:rPr>
                                <w:rFonts w:asciiTheme="majorHAnsi" w:hAnsiTheme="majorHAnsi" w:cstheme="majorHAnsi"/>
                                <w:i w:val="0"/>
                                <w:color w:val="000000" w:themeColor="text1"/>
                                <w:sz w:val="20"/>
                              </w:rPr>
                              <w:t xml:space="preserve"> B supply openings and the middle of the library</w:t>
                            </w:r>
                            <w:r>
                              <w:rPr>
                                <w:rFonts w:asciiTheme="majorHAnsi" w:hAnsiTheme="majorHAnsi" w:cstheme="majorHAnsi"/>
                                <w:i w:val="0"/>
                                <w:color w:val="000000" w:themeColor="text1"/>
                                <w:sz w:val="20"/>
                              </w:rPr>
                              <w:t xml:space="preserve"> during the whole monitoring period (70 days)</w:t>
                            </w:r>
                          </w:p>
                          <w:p w14:paraId="23044695" w14:textId="77777777" w:rsidR="00D95EB4" w:rsidRDefault="00D95EB4" w:rsidP="005F52DA"/>
                        </w:txbxContent>
                      </wps:txbx>
                      <wps:bodyPr rot="0" vert="horz" wrap="square" lIns="91440" tIns="45720" rIns="91440" bIns="45720" anchor="t" anchorCtr="0">
                        <a:noAutofit/>
                      </wps:bodyPr>
                    </wps:wsp>
                  </a:graphicData>
                </a:graphic>
              </wp:inline>
            </w:drawing>
          </mc:Choice>
          <mc:Fallback>
            <w:pict>
              <v:shape w14:anchorId="4BCCAA4E" id="_x0000_s1049" type="#_x0000_t202" style="width:450.7pt;height:285.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" stroked="f">
                <v:textbox>
                  <w:txbxContent>
                    <w:p w14:paraId="29950CE6" w14:textId="77777777" w:rsidR="00D95EB4" w:rsidRDefault="00D95EB4" w:rsidP="005F52DA">
                      <w:pPr>
                        <w:keepNext/>
                      </w:pPr>
                      <w:r>
                        <w:rPr>
                          <w:noProof/>
                        </w:rPr>
                        <w:drawing>
                          <wp:inline distT="0" distB="0" distL="0" distR="0" wp14:anchorId="427E78CD" wp14:editId="08ED2705">
                            <wp:extent cx="5628640" cy="3105150"/>
                            <wp:effectExtent l="0" t="0" r="0" b="0"/>
                            <wp:docPr id="641" name="Chart 641"/>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561C9EC8" w14:textId="306C978C" w:rsidR="00D95EB4" w:rsidRPr="00D43117" w:rsidRDefault="00D95EB4" w:rsidP="005F52DA">
                      <w:pPr>
                        <w:pStyle w:val="Caption"/>
                        <w:jc w:val="center"/>
                        <w:rPr>
                          <w:rFonts w:asciiTheme="majorHAnsi" w:hAnsiTheme="majorHAnsi" w:cstheme="majorHAnsi"/>
                          <w:i w:val="0"/>
                          <w:color w:val="000000" w:themeColor="text1"/>
                          <w:sz w:val="20"/>
                        </w:rPr>
                      </w:pPr>
                      <w:r w:rsidRPr="00D43117">
                        <w:rPr>
                          <w:rFonts w:asciiTheme="majorHAnsi" w:hAnsiTheme="majorHAnsi" w:cstheme="majorHAnsi"/>
                          <w:i w:val="0"/>
                          <w:color w:val="000000" w:themeColor="text1"/>
                          <w:sz w:val="20"/>
                        </w:rPr>
                        <w:t xml:space="preserve">Figure </w:t>
                      </w:r>
                      <w:r w:rsidR="009F7311">
                        <w:rPr>
                          <w:rFonts w:asciiTheme="majorHAnsi" w:hAnsiTheme="majorHAnsi" w:cstheme="majorHAnsi"/>
                          <w:i w:val="0"/>
                          <w:color w:val="000000" w:themeColor="text1"/>
                          <w:sz w:val="20"/>
                        </w:rPr>
                        <w:t>1</w:t>
                      </w:r>
                      <w:r w:rsidR="0093775E">
                        <w:rPr>
                          <w:rFonts w:asciiTheme="majorHAnsi" w:hAnsiTheme="majorHAnsi" w:cstheme="majorHAnsi"/>
                          <w:i w:val="0"/>
                          <w:color w:val="000000" w:themeColor="text1"/>
                          <w:sz w:val="20"/>
                        </w:rPr>
                        <w:t>2</w:t>
                      </w:r>
                      <w:r w:rsidRPr="00D43117">
                        <w:rPr>
                          <w:rFonts w:asciiTheme="majorHAnsi" w:hAnsiTheme="majorHAnsi" w:cstheme="majorHAnsi"/>
                          <w:i w:val="0"/>
                          <w:color w:val="000000" w:themeColor="text1"/>
                          <w:sz w:val="20"/>
                        </w:rPr>
                        <w:t xml:space="preserve">: External DBT &amp; WBT, and internal temperatures at </w:t>
                      </w:r>
                      <w:r w:rsidR="00CE539E">
                        <w:rPr>
                          <w:rFonts w:asciiTheme="majorHAnsi" w:hAnsiTheme="majorHAnsi" w:cstheme="majorHAnsi"/>
                          <w:i w:val="0"/>
                          <w:color w:val="000000" w:themeColor="text1"/>
                          <w:sz w:val="20"/>
                        </w:rPr>
                        <w:t>T</w:t>
                      </w:r>
                      <w:r w:rsidRPr="00D43117">
                        <w:rPr>
                          <w:rFonts w:asciiTheme="majorHAnsi" w:hAnsiTheme="majorHAnsi" w:cstheme="majorHAnsi"/>
                          <w:i w:val="0"/>
                          <w:color w:val="000000" w:themeColor="text1"/>
                          <w:sz w:val="20"/>
                        </w:rPr>
                        <w:t xml:space="preserve">ower A </w:t>
                      </w:r>
                      <w:r w:rsidR="00CE539E">
                        <w:rPr>
                          <w:rFonts w:asciiTheme="majorHAnsi" w:hAnsiTheme="majorHAnsi" w:cstheme="majorHAnsi"/>
                          <w:i w:val="0"/>
                          <w:color w:val="000000" w:themeColor="text1"/>
                          <w:sz w:val="20"/>
                        </w:rPr>
                        <w:t>and Tower</w:t>
                      </w:r>
                      <w:r w:rsidRPr="00D43117">
                        <w:rPr>
                          <w:rFonts w:asciiTheme="majorHAnsi" w:hAnsiTheme="majorHAnsi" w:cstheme="majorHAnsi"/>
                          <w:i w:val="0"/>
                          <w:color w:val="000000" w:themeColor="text1"/>
                          <w:sz w:val="20"/>
                        </w:rPr>
                        <w:t xml:space="preserve"> B supply openings and the middle of the library</w:t>
                      </w:r>
                      <w:r>
                        <w:rPr>
                          <w:rFonts w:asciiTheme="majorHAnsi" w:hAnsiTheme="majorHAnsi" w:cstheme="majorHAnsi"/>
                          <w:i w:val="0"/>
                          <w:color w:val="000000" w:themeColor="text1"/>
                          <w:sz w:val="20"/>
                        </w:rPr>
                        <w:t xml:space="preserve"> during the whole monitoring period (70 days)</w:t>
                      </w:r>
                    </w:p>
                    <w:p w14:paraId="23044695" w14:textId="77777777" w:rsidR="00D95EB4" w:rsidRDefault="00D95EB4" w:rsidP="005F52DA"/>
                  </w:txbxContent>
                </v:textbox>
                <w10:anchorlock/>
              </v:shape>
            </w:pict>
          </mc:Fallback>
        </mc:AlternateContent>
      </w:r>
    </w:p>
    <w:p w14:paraId="3932A6EA" w14:textId="77777777" w:rsidR="00C03077" w:rsidRPr="004D49A2" w:rsidRDefault="00C03077" w:rsidP="00922675">
      <w:pPr>
        <w:pStyle w:val="Heading1"/>
        <w:numPr>
          <w:ilvl w:val="0"/>
          <w:numId w:val="21"/>
        </w:numPr>
        <w:rPr>
          <w:color w:val="000000" w:themeColor="text1"/>
        </w:rPr>
      </w:pPr>
      <w:r w:rsidRPr="004D49A2">
        <w:rPr>
          <w:color w:val="000000" w:themeColor="text1"/>
        </w:rPr>
        <w:t>Conclusion</w:t>
      </w:r>
    </w:p>
    <w:p w14:paraId="673A23DD" w14:textId="633D3ED0" w:rsidR="00C03077" w:rsidRPr="004D49A2" w:rsidRDefault="004374FC" w:rsidP="00AB4C4C">
      <w:pPr>
        <w:rPr>
          <w:rFonts w:asciiTheme="majorHAnsi" w:hAnsiTheme="majorHAnsi" w:cstheme="majorHAnsi"/>
          <w:color w:val="000000" w:themeColor="text1"/>
        </w:rPr>
      </w:pPr>
      <w:r w:rsidRPr="004D49A2">
        <w:rPr>
          <w:rFonts w:asciiTheme="majorHAnsi" w:hAnsiTheme="majorHAnsi" w:cstheme="majorHAnsi"/>
          <w:color w:val="000000" w:themeColor="text1"/>
        </w:rPr>
        <w:t xml:space="preserve">This paper </w:t>
      </w:r>
      <w:r>
        <w:rPr>
          <w:rFonts w:asciiTheme="majorHAnsi" w:hAnsiTheme="majorHAnsi" w:cstheme="majorHAnsi"/>
          <w:color w:val="000000" w:themeColor="text1"/>
        </w:rPr>
        <w:t xml:space="preserve">has </w:t>
      </w:r>
      <w:r w:rsidRPr="004D49A2">
        <w:rPr>
          <w:rFonts w:asciiTheme="majorHAnsi" w:hAnsiTheme="majorHAnsi" w:cstheme="majorHAnsi"/>
          <w:color w:val="000000" w:themeColor="text1"/>
        </w:rPr>
        <w:t xml:space="preserve">presented </w:t>
      </w:r>
      <w:r w:rsidRPr="004D49A2">
        <w:rPr>
          <w:rFonts w:asciiTheme="majorHAnsi" w:hAnsiTheme="majorHAnsi" w:cstheme="majorHAnsi"/>
          <w:noProof/>
          <w:color w:val="000000" w:themeColor="text1"/>
        </w:rPr>
        <w:t>the analysis</w:t>
      </w:r>
      <w:r w:rsidRPr="004D49A2">
        <w:rPr>
          <w:rFonts w:asciiTheme="majorHAnsi" w:hAnsiTheme="majorHAnsi" w:cstheme="majorHAnsi"/>
          <w:color w:val="000000" w:themeColor="text1"/>
        </w:rPr>
        <w:t xml:space="preserve"> and results of the performance of an existing PDEC building </w:t>
      </w:r>
      <w:r>
        <w:rPr>
          <w:rFonts w:asciiTheme="majorHAnsi" w:hAnsiTheme="majorHAnsi" w:cstheme="majorHAnsi"/>
          <w:color w:val="000000" w:themeColor="text1"/>
        </w:rPr>
        <w:t xml:space="preserve">– the </w:t>
      </w:r>
      <w:r w:rsidRPr="004D49A2">
        <w:rPr>
          <w:rFonts w:asciiTheme="majorHAnsi" w:hAnsiTheme="majorHAnsi" w:cstheme="majorHAnsi"/>
          <w:color w:val="000000" w:themeColor="text1"/>
        </w:rPr>
        <w:t>Dar Al-Rahmaniah</w:t>
      </w:r>
      <w:r>
        <w:rPr>
          <w:rFonts w:asciiTheme="majorHAnsi" w:hAnsiTheme="majorHAnsi" w:cstheme="majorHAnsi"/>
          <w:color w:val="000000" w:themeColor="text1"/>
        </w:rPr>
        <w:t xml:space="preserve"> Library in Saudi Arabia</w:t>
      </w:r>
      <w:r w:rsidRPr="004D49A2">
        <w:rPr>
          <w:rFonts w:asciiTheme="majorHAnsi" w:hAnsiTheme="majorHAnsi" w:cstheme="majorHAnsi"/>
          <w:color w:val="000000" w:themeColor="text1"/>
        </w:rPr>
        <w:t>.</w:t>
      </w:r>
      <w:r>
        <w:rPr>
          <w:rFonts w:asciiTheme="majorHAnsi" w:hAnsiTheme="majorHAnsi" w:cstheme="majorHAnsi"/>
          <w:color w:val="000000" w:themeColor="text1"/>
        </w:rPr>
        <w:t xml:space="preserve"> </w:t>
      </w:r>
      <w:r w:rsidR="00CE539E" w:rsidRPr="007C5707">
        <w:rPr>
          <w:rFonts w:asciiTheme="majorHAnsi" w:hAnsiTheme="majorHAnsi" w:cstheme="majorHAnsi"/>
          <w:noProof/>
          <w:color w:val="000000" w:themeColor="text1"/>
        </w:rPr>
        <w:t>The primary objective of this case study was to</w:t>
      </w:r>
      <w:r w:rsidR="0021750C">
        <w:rPr>
          <w:rFonts w:asciiTheme="majorHAnsi" w:hAnsiTheme="majorHAnsi" w:cstheme="majorHAnsi"/>
          <w:color w:val="000000" w:themeColor="text1"/>
        </w:rPr>
        <w:t xml:space="preserve"> </w:t>
      </w:r>
      <w:r>
        <w:rPr>
          <w:rFonts w:asciiTheme="majorHAnsi" w:hAnsiTheme="majorHAnsi" w:cstheme="majorHAnsi"/>
          <w:color w:val="000000" w:themeColor="text1"/>
        </w:rPr>
        <w:t>quantify the actual level of cooling performance of real PDEC towers</w:t>
      </w:r>
      <w:r w:rsidR="00180C84" w:rsidRPr="004D49A2">
        <w:rPr>
          <w:rFonts w:asciiTheme="majorHAnsi" w:hAnsiTheme="majorHAnsi" w:cstheme="majorHAnsi"/>
          <w:noProof/>
          <w:color w:val="000000" w:themeColor="text1"/>
        </w:rPr>
        <w:t>.</w:t>
      </w:r>
      <w:r w:rsidR="00180C84" w:rsidRPr="004D49A2">
        <w:rPr>
          <w:rFonts w:asciiTheme="majorHAnsi" w:hAnsiTheme="majorHAnsi" w:cstheme="majorHAnsi"/>
          <w:color w:val="000000" w:themeColor="text1"/>
        </w:rPr>
        <w:t xml:space="preserve"> </w:t>
      </w:r>
      <w:r w:rsidR="00C03077" w:rsidRPr="004D49A2">
        <w:rPr>
          <w:rFonts w:asciiTheme="majorHAnsi" w:hAnsiTheme="majorHAnsi" w:cstheme="majorHAnsi"/>
          <w:color w:val="000000" w:themeColor="text1"/>
        </w:rPr>
        <w:t xml:space="preserve">The case study provided detailed information about the applicability of the PDEC </w:t>
      </w:r>
      <w:r w:rsidR="00D95EB4">
        <w:rPr>
          <w:rFonts w:asciiTheme="majorHAnsi" w:hAnsiTheme="majorHAnsi" w:cstheme="majorHAnsi"/>
          <w:color w:val="000000" w:themeColor="text1"/>
        </w:rPr>
        <w:t>Tower</w:t>
      </w:r>
      <w:r w:rsidR="00C03077" w:rsidRPr="004D49A2">
        <w:rPr>
          <w:rFonts w:asciiTheme="majorHAnsi" w:hAnsiTheme="majorHAnsi" w:cstheme="majorHAnsi"/>
          <w:color w:val="000000" w:themeColor="text1"/>
        </w:rPr>
        <w:t xml:space="preserve"> in the climate of Saudi Arabia.</w:t>
      </w:r>
      <w:r w:rsidR="00180C84" w:rsidRPr="004D49A2">
        <w:rPr>
          <w:rFonts w:asciiTheme="majorHAnsi" w:hAnsiTheme="majorHAnsi" w:cstheme="majorHAnsi"/>
          <w:color w:val="000000" w:themeColor="text1"/>
        </w:rPr>
        <w:t xml:space="preserve"> </w:t>
      </w:r>
      <w:r>
        <w:rPr>
          <w:rFonts w:asciiTheme="majorHAnsi" w:hAnsiTheme="majorHAnsi" w:cstheme="majorHAnsi"/>
          <w:color w:val="000000" w:themeColor="text1"/>
        </w:rPr>
        <w:t>T</w:t>
      </w:r>
      <w:r w:rsidR="00180C84" w:rsidRPr="004D49A2">
        <w:rPr>
          <w:rFonts w:asciiTheme="majorHAnsi" w:hAnsiTheme="majorHAnsi" w:cstheme="majorHAnsi"/>
          <w:color w:val="000000" w:themeColor="text1"/>
        </w:rPr>
        <w:t>he findings show</w:t>
      </w:r>
      <w:r>
        <w:rPr>
          <w:rFonts w:asciiTheme="majorHAnsi" w:hAnsiTheme="majorHAnsi" w:cstheme="majorHAnsi"/>
          <w:color w:val="000000" w:themeColor="text1"/>
        </w:rPr>
        <w:t>ed</w:t>
      </w:r>
      <w:r w:rsidR="00180C84" w:rsidRPr="004D49A2">
        <w:rPr>
          <w:rFonts w:asciiTheme="majorHAnsi" w:hAnsiTheme="majorHAnsi" w:cstheme="majorHAnsi"/>
          <w:color w:val="000000" w:themeColor="text1"/>
        </w:rPr>
        <w:t xml:space="preserve"> that the two PDEC </w:t>
      </w:r>
      <w:r w:rsidR="00CE539E">
        <w:rPr>
          <w:rFonts w:asciiTheme="majorHAnsi" w:hAnsiTheme="majorHAnsi" w:cstheme="majorHAnsi"/>
          <w:color w:val="000000" w:themeColor="text1"/>
        </w:rPr>
        <w:t>t</w:t>
      </w:r>
      <w:r w:rsidR="00D95EB4">
        <w:rPr>
          <w:rFonts w:asciiTheme="majorHAnsi" w:hAnsiTheme="majorHAnsi" w:cstheme="majorHAnsi"/>
          <w:color w:val="000000" w:themeColor="text1"/>
        </w:rPr>
        <w:t>ower</w:t>
      </w:r>
      <w:r w:rsidR="00180C84" w:rsidRPr="004D49A2">
        <w:rPr>
          <w:rFonts w:asciiTheme="majorHAnsi" w:hAnsiTheme="majorHAnsi" w:cstheme="majorHAnsi"/>
          <w:color w:val="000000" w:themeColor="text1"/>
        </w:rPr>
        <w:t>s provided cooling to the building</w:t>
      </w:r>
      <w:r>
        <w:rPr>
          <w:rFonts w:asciiTheme="majorHAnsi" w:hAnsiTheme="majorHAnsi" w:cstheme="majorHAnsi"/>
          <w:color w:val="000000" w:themeColor="text1"/>
        </w:rPr>
        <w:t>, although the degree of cooling was affected by prevailing wind speeds and directions.</w:t>
      </w:r>
      <w:r w:rsidRPr="004374FC">
        <w:rPr>
          <w:rFonts w:asciiTheme="majorHAnsi" w:hAnsiTheme="majorHAnsi" w:cstheme="majorHAnsi"/>
          <w:color w:val="000000" w:themeColor="text1"/>
        </w:rPr>
        <w:t xml:space="preserve"> </w:t>
      </w:r>
      <w:r>
        <w:rPr>
          <w:rFonts w:asciiTheme="majorHAnsi" w:hAnsiTheme="majorHAnsi" w:cstheme="majorHAnsi"/>
          <w:color w:val="000000" w:themeColor="text1"/>
        </w:rPr>
        <w:t>Limitations of the current study include the one season (summer) nature of the measurements (meaning that most winds blew from a narrow range of directions</w:t>
      </w:r>
      <w:r w:rsidR="00F60221">
        <w:rPr>
          <w:rFonts w:asciiTheme="majorHAnsi" w:hAnsiTheme="majorHAnsi" w:cstheme="majorHAnsi"/>
          <w:color w:val="000000" w:themeColor="text1"/>
        </w:rPr>
        <w:t xml:space="preserve">) and the fact that very low wind speeds could not be measured as the </w:t>
      </w:r>
      <w:r w:rsidR="00EA1210">
        <w:rPr>
          <w:rFonts w:asciiTheme="majorHAnsi" w:hAnsiTheme="majorHAnsi" w:cstheme="majorHAnsi"/>
          <w:color w:val="000000" w:themeColor="text1"/>
        </w:rPr>
        <w:t xml:space="preserve">weather </w:t>
      </w:r>
      <w:r w:rsidR="00F60221">
        <w:rPr>
          <w:rFonts w:asciiTheme="majorHAnsi" w:hAnsiTheme="majorHAnsi" w:cstheme="majorHAnsi"/>
          <w:color w:val="000000" w:themeColor="text1"/>
        </w:rPr>
        <w:t>logger only recorded speeds above</w:t>
      </w:r>
      <w:r>
        <w:rPr>
          <w:rFonts w:asciiTheme="majorHAnsi" w:hAnsiTheme="majorHAnsi" w:cstheme="majorHAnsi"/>
          <w:color w:val="000000" w:themeColor="text1"/>
        </w:rPr>
        <w:t xml:space="preserve"> 0.6 m/s</w:t>
      </w:r>
      <w:r w:rsidR="00F60221">
        <w:rPr>
          <w:rFonts w:asciiTheme="majorHAnsi" w:hAnsiTheme="majorHAnsi" w:cstheme="majorHAnsi"/>
          <w:color w:val="000000" w:themeColor="text1"/>
        </w:rPr>
        <w:t xml:space="preserve">. </w:t>
      </w:r>
      <w:r>
        <w:rPr>
          <w:rFonts w:asciiTheme="majorHAnsi" w:hAnsiTheme="majorHAnsi" w:cstheme="majorHAnsi"/>
          <w:color w:val="000000" w:themeColor="text1"/>
        </w:rPr>
        <w:t xml:space="preserve"> </w:t>
      </w:r>
      <w:r w:rsidR="00F60221">
        <w:rPr>
          <w:rFonts w:asciiTheme="majorHAnsi" w:hAnsiTheme="majorHAnsi" w:cstheme="majorHAnsi"/>
          <w:color w:val="000000" w:themeColor="text1"/>
        </w:rPr>
        <w:t>Future work will include computer modelling of the Library and the validating of the model against the measured data. If that is successful, then d</w:t>
      </w:r>
      <w:r w:rsidR="00180C84" w:rsidRPr="004D49A2">
        <w:rPr>
          <w:rFonts w:asciiTheme="majorHAnsi" w:hAnsiTheme="majorHAnsi" w:cstheme="majorHAnsi"/>
          <w:color w:val="000000" w:themeColor="text1"/>
        </w:rPr>
        <w:t>etailed parametric analys</w:t>
      </w:r>
      <w:r w:rsidR="00F60221">
        <w:rPr>
          <w:rFonts w:asciiTheme="majorHAnsi" w:hAnsiTheme="majorHAnsi" w:cstheme="majorHAnsi"/>
          <w:color w:val="000000" w:themeColor="text1"/>
        </w:rPr>
        <w:t>e</w:t>
      </w:r>
      <w:r w:rsidR="00180C84" w:rsidRPr="004D49A2">
        <w:rPr>
          <w:rFonts w:asciiTheme="majorHAnsi" w:hAnsiTheme="majorHAnsi" w:cstheme="majorHAnsi"/>
          <w:color w:val="000000" w:themeColor="text1"/>
        </w:rPr>
        <w:t xml:space="preserve">s of the </w:t>
      </w:r>
      <w:r w:rsidR="00CD6DC7" w:rsidRPr="00CD6DC7">
        <w:rPr>
          <w:rFonts w:asciiTheme="majorHAnsi" w:hAnsiTheme="majorHAnsi" w:cstheme="majorHAnsi"/>
          <w:noProof/>
          <w:color w:val="000000" w:themeColor="text1"/>
        </w:rPr>
        <w:t>case</w:t>
      </w:r>
      <w:r w:rsidR="00180C84" w:rsidRPr="004D49A2">
        <w:rPr>
          <w:rFonts w:asciiTheme="majorHAnsi" w:hAnsiTheme="majorHAnsi" w:cstheme="majorHAnsi"/>
          <w:color w:val="000000" w:themeColor="text1"/>
        </w:rPr>
        <w:t xml:space="preserve"> </w:t>
      </w:r>
      <w:r w:rsidR="00180C84" w:rsidRPr="00CD6DC7">
        <w:rPr>
          <w:rFonts w:asciiTheme="majorHAnsi" w:hAnsiTheme="majorHAnsi" w:cstheme="majorHAnsi"/>
          <w:noProof/>
          <w:color w:val="000000" w:themeColor="text1"/>
        </w:rPr>
        <w:t>study</w:t>
      </w:r>
      <w:r w:rsidR="00F60221">
        <w:rPr>
          <w:rFonts w:asciiTheme="majorHAnsi" w:hAnsiTheme="majorHAnsi" w:cstheme="majorHAnsi"/>
          <w:noProof/>
          <w:color w:val="000000" w:themeColor="text1"/>
        </w:rPr>
        <w:t xml:space="preserve"> will be undertaken to </w:t>
      </w:r>
      <w:r w:rsidR="00180C84" w:rsidRPr="007C5707">
        <w:rPr>
          <w:rFonts w:asciiTheme="majorHAnsi" w:hAnsiTheme="majorHAnsi" w:cstheme="majorHAnsi"/>
          <w:noProof/>
          <w:color w:val="000000" w:themeColor="text1"/>
        </w:rPr>
        <w:t>provide</w:t>
      </w:r>
      <w:r w:rsidR="00180C84" w:rsidRPr="004D49A2">
        <w:rPr>
          <w:rFonts w:asciiTheme="majorHAnsi" w:hAnsiTheme="majorHAnsi" w:cstheme="majorHAnsi"/>
          <w:color w:val="000000" w:themeColor="text1"/>
        </w:rPr>
        <w:t xml:space="preserve"> </w:t>
      </w:r>
      <w:r w:rsidR="00F60221">
        <w:rPr>
          <w:rFonts w:asciiTheme="majorHAnsi" w:hAnsiTheme="majorHAnsi" w:cstheme="majorHAnsi"/>
          <w:color w:val="000000" w:themeColor="text1"/>
        </w:rPr>
        <w:t xml:space="preserve">a </w:t>
      </w:r>
      <w:r w:rsidR="00F60221">
        <w:rPr>
          <w:rFonts w:asciiTheme="majorHAnsi" w:hAnsiTheme="majorHAnsi" w:cstheme="majorHAnsi"/>
          <w:noProof/>
          <w:color w:val="000000" w:themeColor="text1"/>
        </w:rPr>
        <w:t>better</w:t>
      </w:r>
      <w:r w:rsidR="00180C84" w:rsidRPr="004D49A2">
        <w:rPr>
          <w:rFonts w:asciiTheme="majorHAnsi" w:hAnsiTheme="majorHAnsi" w:cstheme="majorHAnsi"/>
          <w:color w:val="000000" w:themeColor="text1"/>
        </w:rPr>
        <w:t xml:space="preserve"> understanding of </w:t>
      </w:r>
      <w:r w:rsidR="00F60221">
        <w:rPr>
          <w:rFonts w:asciiTheme="majorHAnsi" w:hAnsiTheme="majorHAnsi" w:cstheme="majorHAnsi"/>
          <w:color w:val="000000" w:themeColor="text1"/>
        </w:rPr>
        <w:t xml:space="preserve">PDEC performance and </w:t>
      </w:r>
      <w:r w:rsidR="00EA1210">
        <w:rPr>
          <w:rFonts w:asciiTheme="majorHAnsi" w:hAnsiTheme="majorHAnsi" w:cstheme="majorHAnsi"/>
          <w:color w:val="000000" w:themeColor="text1"/>
        </w:rPr>
        <w:t xml:space="preserve">contribute to </w:t>
      </w:r>
      <w:bookmarkStart w:id="10" w:name="_GoBack"/>
      <w:bookmarkEnd w:id="10"/>
      <w:r w:rsidR="00F60221">
        <w:rPr>
          <w:rFonts w:asciiTheme="majorHAnsi" w:hAnsiTheme="majorHAnsi" w:cstheme="majorHAnsi"/>
          <w:color w:val="000000" w:themeColor="text1"/>
        </w:rPr>
        <w:t xml:space="preserve">the future design and </w:t>
      </w:r>
      <w:r w:rsidR="00180C84" w:rsidRPr="004D49A2">
        <w:rPr>
          <w:rFonts w:asciiTheme="majorHAnsi" w:hAnsiTheme="majorHAnsi" w:cstheme="majorHAnsi"/>
          <w:color w:val="000000" w:themeColor="text1"/>
        </w:rPr>
        <w:t xml:space="preserve">development of </w:t>
      </w:r>
      <w:r w:rsidR="00CE539E">
        <w:rPr>
          <w:rFonts w:asciiTheme="majorHAnsi" w:hAnsiTheme="majorHAnsi" w:cstheme="majorHAnsi"/>
          <w:color w:val="000000" w:themeColor="text1"/>
        </w:rPr>
        <w:t xml:space="preserve">PDEC </w:t>
      </w:r>
      <w:r w:rsidR="00F60221">
        <w:rPr>
          <w:rFonts w:asciiTheme="majorHAnsi" w:hAnsiTheme="majorHAnsi" w:cstheme="majorHAnsi"/>
          <w:color w:val="000000" w:themeColor="text1"/>
        </w:rPr>
        <w:t>towers</w:t>
      </w:r>
      <w:r w:rsidR="00180C84" w:rsidRPr="004D49A2">
        <w:rPr>
          <w:rFonts w:asciiTheme="majorHAnsi" w:hAnsiTheme="majorHAnsi" w:cstheme="majorHAnsi"/>
          <w:color w:val="000000" w:themeColor="text1"/>
        </w:rPr>
        <w:t>.</w:t>
      </w:r>
      <w:r w:rsidR="00CE539E">
        <w:rPr>
          <w:rFonts w:asciiTheme="majorHAnsi" w:hAnsiTheme="majorHAnsi" w:cstheme="majorHAnsi"/>
          <w:color w:val="000000" w:themeColor="text1"/>
        </w:rPr>
        <w:t xml:space="preserve"> </w:t>
      </w:r>
    </w:p>
    <w:p w14:paraId="3C7ED2B7" w14:textId="77777777" w:rsidR="00C15534" w:rsidRPr="00C15534" w:rsidRDefault="00C15534" w:rsidP="00922675">
      <w:pPr>
        <w:pStyle w:val="Heading1"/>
        <w:numPr>
          <w:ilvl w:val="0"/>
          <w:numId w:val="19"/>
        </w:numPr>
      </w:pPr>
      <w:r>
        <w:t>References</w:t>
      </w:r>
    </w:p>
    <w:p w14:paraId="686692DD" w14:textId="77777777" w:rsidR="00515FF6" w:rsidRPr="00515FF6" w:rsidRDefault="00C243C1" w:rsidP="00515FF6">
      <w:pPr>
        <w:widowControl w:val="0"/>
        <w:autoSpaceDE w:val="0"/>
        <w:autoSpaceDN w:val="0"/>
        <w:adjustRightInd w:val="0"/>
        <w:ind w:left="480" w:hanging="480"/>
        <w:rPr>
          <w:rFonts w:cs="Times New Roman"/>
          <w:noProof/>
          <w:sz w:val="20"/>
        </w:rPr>
      </w:pPr>
      <w:r w:rsidRPr="00515FF6">
        <w:rPr>
          <w:b/>
          <w:sz w:val="20"/>
          <w:szCs w:val="20"/>
        </w:rPr>
        <w:fldChar w:fldCharType="begin" w:fldLock="1"/>
      </w:r>
      <w:r w:rsidRPr="00515FF6">
        <w:rPr>
          <w:b/>
          <w:sz w:val="20"/>
          <w:szCs w:val="20"/>
        </w:rPr>
        <w:instrText xml:space="preserve">ADDIN Mendeley Bibliography CSL_BIBLIOGRAPHY </w:instrText>
      </w:r>
      <w:r w:rsidRPr="00515FF6">
        <w:rPr>
          <w:b/>
          <w:sz w:val="20"/>
          <w:szCs w:val="20"/>
        </w:rPr>
        <w:fldChar w:fldCharType="separate"/>
      </w:r>
      <w:r w:rsidR="00515FF6" w:rsidRPr="00515FF6">
        <w:rPr>
          <w:rFonts w:cs="Times New Roman"/>
          <w:noProof/>
          <w:sz w:val="20"/>
        </w:rPr>
        <w:t>Abuhussain, M</w:t>
      </w:r>
      <w:r w:rsidR="00E339C6">
        <w:rPr>
          <w:rFonts w:cs="Times New Roman"/>
          <w:noProof/>
          <w:sz w:val="20"/>
        </w:rPr>
        <w:t>.</w:t>
      </w:r>
      <w:r w:rsidR="00515FF6" w:rsidRPr="00515FF6">
        <w:rPr>
          <w:rFonts w:cs="Times New Roman"/>
          <w:noProof/>
          <w:sz w:val="20"/>
        </w:rPr>
        <w:t>, Chow, D</w:t>
      </w:r>
      <w:r w:rsidR="00E339C6">
        <w:rPr>
          <w:rFonts w:cs="Times New Roman"/>
          <w:noProof/>
          <w:sz w:val="20"/>
        </w:rPr>
        <w:t>.</w:t>
      </w:r>
      <w:r w:rsidR="00515FF6" w:rsidRPr="00515FF6">
        <w:rPr>
          <w:rFonts w:cs="Times New Roman"/>
          <w:noProof/>
          <w:sz w:val="20"/>
        </w:rPr>
        <w:t xml:space="preserve"> and Sharples, S., 2018. Assessing the adaptability of the Saudi residential building`s energy code for future climate change scenarios. In: PLEA 2018, 34th International Conference on Passive and Low Energy Architecture. Hong Kong, pp. 73–78.</w:t>
      </w:r>
    </w:p>
    <w:p w14:paraId="421D2710" w14:textId="77777777" w:rsidR="00515FF6" w:rsidRPr="00515FF6" w:rsidRDefault="00515FF6" w:rsidP="00515FF6">
      <w:pPr>
        <w:widowControl w:val="0"/>
        <w:autoSpaceDE w:val="0"/>
        <w:autoSpaceDN w:val="0"/>
        <w:adjustRightInd w:val="0"/>
        <w:ind w:left="480" w:hanging="480"/>
        <w:rPr>
          <w:rFonts w:cs="Times New Roman"/>
          <w:noProof/>
          <w:sz w:val="20"/>
        </w:rPr>
      </w:pPr>
      <w:r w:rsidRPr="00515FF6">
        <w:rPr>
          <w:rFonts w:cs="Times New Roman"/>
          <w:noProof/>
          <w:sz w:val="20"/>
        </w:rPr>
        <w:t>Alshenaifi, M</w:t>
      </w:r>
      <w:r w:rsidR="00E339C6">
        <w:rPr>
          <w:rFonts w:cs="Times New Roman"/>
          <w:noProof/>
          <w:sz w:val="20"/>
        </w:rPr>
        <w:t>.</w:t>
      </w:r>
      <w:r w:rsidRPr="00515FF6">
        <w:rPr>
          <w:rFonts w:cs="Times New Roman"/>
          <w:noProof/>
          <w:sz w:val="20"/>
        </w:rPr>
        <w:t xml:space="preserve"> and Sharples, S., 2018. Investigating the Impact of Architectural Form and Wind Direction on the Performance of a Passive Downdraught Evaporative Cooling </w:t>
      </w:r>
      <w:r w:rsidR="00D95EB4">
        <w:rPr>
          <w:rFonts w:cs="Times New Roman"/>
          <w:noProof/>
          <w:sz w:val="20"/>
        </w:rPr>
        <w:t>Tower</w:t>
      </w:r>
      <w:r w:rsidRPr="00515FF6">
        <w:rPr>
          <w:rFonts w:cs="Times New Roman"/>
          <w:noProof/>
          <w:sz w:val="20"/>
        </w:rPr>
        <w:t xml:space="preserve"> in Saudi Arabia. In: PLEA, 34th International Conference on Passive and Low Energy Architecture. Hong Kong, pp. 294–299.</w:t>
      </w:r>
    </w:p>
    <w:p w14:paraId="73707789" w14:textId="77777777" w:rsidR="00E339C6" w:rsidRDefault="00515FF6" w:rsidP="00E339C6">
      <w:pPr>
        <w:widowControl w:val="0"/>
        <w:autoSpaceDE w:val="0"/>
        <w:autoSpaceDN w:val="0"/>
        <w:adjustRightInd w:val="0"/>
        <w:ind w:left="480" w:hanging="480"/>
        <w:rPr>
          <w:rFonts w:cs="Times New Roman"/>
          <w:noProof/>
          <w:sz w:val="20"/>
        </w:rPr>
      </w:pPr>
      <w:r w:rsidRPr="00515FF6">
        <w:rPr>
          <w:rFonts w:cs="Times New Roman"/>
          <w:noProof/>
          <w:sz w:val="20"/>
        </w:rPr>
        <w:t>Ford</w:t>
      </w:r>
      <w:r w:rsidR="00E339C6">
        <w:rPr>
          <w:rFonts w:cs="Times New Roman"/>
          <w:noProof/>
          <w:sz w:val="20"/>
        </w:rPr>
        <w:t>, B. and</w:t>
      </w:r>
      <w:r w:rsidRPr="00515FF6">
        <w:rPr>
          <w:rFonts w:cs="Times New Roman"/>
          <w:noProof/>
          <w:sz w:val="20"/>
        </w:rPr>
        <w:t xml:space="preserve"> Schiano-</w:t>
      </w:r>
      <w:r w:rsidR="00E339C6">
        <w:rPr>
          <w:rFonts w:cs="Times New Roman"/>
          <w:noProof/>
          <w:sz w:val="20"/>
        </w:rPr>
        <w:t>P</w:t>
      </w:r>
      <w:r w:rsidRPr="00515FF6">
        <w:rPr>
          <w:rFonts w:cs="Times New Roman"/>
          <w:noProof/>
          <w:sz w:val="20"/>
        </w:rPr>
        <w:t>han,</w:t>
      </w:r>
      <w:r w:rsidR="00E339C6">
        <w:rPr>
          <w:rFonts w:cs="Times New Roman"/>
          <w:noProof/>
          <w:sz w:val="20"/>
        </w:rPr>
        <w:t xml:space="preserve"> R.</w:t>
      </w:r>
      <w:r w:rsidRPr="00515FF6">
        <w:rPr>
          <w:rFonts w:cs="Times New Roman"/>
          <w:noProof/>
          <w:sz w:val="20"/>
        </w:rPr>
        <w:t>, 2010. The Architecture and Engineering of Downdraught Cooling. PHDC Press, Bologna, Italy.</w:t>
      </w:r>
    </w:p>
    <w:p w14:paraId="3CA6C419" w14:textId="77777777" w:rsidR="00E339C6" w:rsidRPr="00E339C6" w:rsidRDefault="00E339C6" w:rsidP="00E339C6">
      <w:pPr>
        <w:widowControl w:val="0"/>
        <w:autoSpaceDE w:val="0"/>
        <w:autoSpaceDN w:val="0"/>
        <w:adjustRightInd w:val="0"/>
        <w:ind w:left="480" w:hanging="480"/>
        <w:rPr>
          <w:rFonts w:cs="Times New Roman"/>
          <w:noProof/>
          <w:sz w:val="20"/>
        </w:rPr>
      </w:pPr>
      <w:r w:rsidRPr="00E339C6">
        <w:rPr>
          <w:rFonts w:cs="Times New Roman"/>
          <w:noProof/>
          <w:sz w:val="20"/>
        </w:rPr>
        <w:t>Ford, B., Patel, N., Zaveri, P. and Hewitt, M., 1998. Cooling without air conditioning: The Torrent Research</w:t>
      </w:r>
      <w:r w:rsidR="00077D0A">
        <w:rPr>
          <w:rFonts w:cs="Times New Roman"/>
          <w:noProof/>
          <w:sz w:val="20"/>
        </w:rPr>
        <w:t xml:space="preserve"> </w:t>
      </w:r>
      <w:r w:rsidRPr="00E339C6">
        <w:rPr>
          <w:rFonts w:cs="Times New Roman"/>
          <w:noProof/>
          <w:sz w:val="20"/>
        </w:rPr>
        <w:t>Centre, Ahmedabad, India. Renewable Energy, 15: p</w:t>
      </w:r>
      <w:r>
        <w:rPr>
          <w:rFonts w:cs="Times New Roman"/>
          <w:noProof/>
          <w:sz w:val="20"/>
        </w:rPr>
        <w:t>p</w:t>
      </w:r>
      <w:r w:rsidRPr="00E339C6">
        <w:rPr>
          <w:rFonts w:cs="Times New Roman"/>
          <w:noProof/>
          <w:sz w:val="20"/>
        </w:rPr>
        <w:t>. 177-</w:t>
      </w:r>
      <w:r>
        <w:rPr>
          <w:rFonts w:cs="Times New Roman"/>
          <w:noProof/>
          <w:sz w:val="20"/>
        </w:rPr>
        <w:t>182</w:t>
      </w:r>
    </w:p>
    <w:p w14:paraId="64BDBA56" w14:textId="77777777" w:rsidR="00515FF6" w:rsidRPr="00515FF6" w:rsidRDefault="00515FF6" w:rsidP="00E339C6">
      <w:pPr>
        <w:widowControl w:val="0"/>
        <w:autoSpaceDE w:val="0"/>
        <w:autoSpaceDN w:val="0"/>
        <w:adjustRightInd w:val="0"/>
        <w:ind w:left="480" w:hanging="480"/>
        <w:rPr>
          <w:rFonts w:cs="Times New Roman"/>
          <w:noProof/>
          <w:sz w:val="20"/>
        </w:rPr>
      </w:pPr>
      <w:r w:rsidRPr="00515FF6">
        <w:rPr>
          <w:rFonts w:cs="Times New Roman"/>
          <w:noProof/>
          <w:sz w:val="20"/>
        </w:rPr>
        <w:t xml:space="preserve">Kang, D., Strand, R.K., 2016. Significance of parameters affecting the performance of a passive down-draft </w:t>
      </w:r>
      <w:r w:rsidRPr="00515FF6">
        <w:rPr>
          <w:rFonts w:cs="Times New Roman"/>
          <w:noProof/>
          <w:sz w:val="20"/>
        </w:rPr>
        <w:lastRenderedPageBreak/>
        <w:t xml:space="preserve">evaporative cooling (PDEC) </w:t>
      </w:r>
      <w:r w:rsidR="00D95EB4">
        <w:rPr>
          <w:rFonts w:cs="Times New Roman"/>
          <w:noProof/>
          <w:sz w:val="20"/>
        </w:rPr>
        <w:t>Tower</w:t>
      </w:r>
      <w:r w:rsidRPr="00515FF6">
        <w:rPr>
          <w:rFonts w:cs="Times New Roman"/>
          <w:noProof/>
          <w:sz w:val="20"/>
        </w:rPr>
        <w:t xml:space="preserve"> with a spray system. Appl. Energy 178.</w:t>
      </w:r>
    </w:p>
    <w:p w14:paraId="5DA26B7A" w14:textId="77777777" w:rsidR="00515FF6" w:rsidRPr="00515FF6" w:rsidRDefault="00515FF6" w:rsidP="00515FF6">
      <w:pPr>
        <w:widowControl w:val="0"/>
        <w:autoSpaceDE w:val="0"/>
        <w:autoSpaceDN w:val="0"/>
        <w:adjustRightInd w:val="0"/>
        <w:ind w:left="480" w:hanging="480"/>
        <w:rPr>
          <w:rFonts w:cs="Times New Roman"/>
          <w:noProof/>
          <w:sz w:val="20"/>
        </w:rPr>
      </w:pPr>
      <w:r w:rsidRPr="00515FF6">
        <w:rPr>
          <w:rFonts w:cs="Times New Roman"/>
          <w:noProof/>
          <w:sz w:val="20"/>
        </w:rPr>
        <w:t>Lechner, N., 2009. Heating, Cooling, Lighting Susutainable Design Methods for Architects.</w:t>
      </w:r>
    </w:p>
    <w:p w14:paraId="3B021949" w14:textId="77777777" w:rsidR="00515FF6" w:rsidRPr="00515FF6" w:rsidRDefault="00515FF6" w:rsidP="00515FF6">
      <w:pPr>
        <w:widowControl w:val="0"/>
        <w:autoSpaceDE w:val="0"/>
        <w:autoSpaceDN w:val="0"/>
        <w:adjustRightInd w:val="0"/>
        <w:ind w:left="480" w:hanging="480"/>
        <w:rPr>
          <w:rFonts w:cs="Times New Roman"/>
          <w:noProof/>
          <w:sz w:val="20"/>
        </w:rPr>
      </w:pPr>
      <w:r w:rsidRPr="00515FF6">
        <w:rPr>
          <w:rFonts w:cs="Times New Roman"/>
          <w:noProof/>
          <w:sz w:val="20"/>
        </w:rPr>
        <w:t>Torcellini, P. a, Deru, M., Griffith, B., Long, N., Pless, S., Judkoff, R., 2004. Lessons Learned from Field Evaluation of Six High- Performance Buildings. ACEEE Summer study energy Effic. Build.</w:t>
      </w:r>
    </w:p>
    <w:p w14:paraId="5A90E9EC" w14:textId="77777777" w:rsidR="000679A5" w:rsidRPr="00C243C1" w:rsidRDefault="00515FF6" w:rsidP="00CE539E">
      <w:pPr>
        <w:widowControl w:val="0"/>
        <w:autoSpaceDE w:val="0"/>
        <w:autoSpaceDN w:val="0"/>
        <w:adjustRightInd w:val="0"/>
        <w:ind w:left="480" w:hanging="480"/>
        <w:rPr>
          <w:b/>
        </w:rPr>
      </w:pPr>
      <w:r w:rsidRPr="00515FF6">
        <w:rPr>
          <w:rFonts w:cs="Times New Roman"/>
          <w:noProof/>
          <w:sz w:val="20"/>
        </w:rPr>
        <w:t>U.S. Energy Information Adminstration (EIA), 2017. Country Analysis Brief: Saudi Arabia.</w:t>
      </w:r>
      <w:r w:rsidR="00C243C1" w:rsidRPr="00515FF6">
        <w:rPr>
          <w:b/>
          <w:sz w:val="20"/>
          <w:szCs w:val="20"/>
        </w:rPr>
        <w:fldChar w:fldCharType="end"/>
      </w:r>
    </w:p>
    <w:sectPr w:rsidR="000679A5" w:rsidRPr="00C243C1">
      <w:headerReference w:type="first" r:id="rId28"/>
      <w:pgSz w:w="11900" w:h="16840"/>
      <w:pgMar w:top="1440" w:right="1440" w:bottom="1440" w:left="1440" w:header="709" w:footer="709"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6C3635" w14:textId="77777777" w:rsidR="00975F23" w:rsidRDefault="00975F23">
      <w:pPr>
        <w:spacing w:after="0"/>
      </w:pPr>
      <w:r>
        <w:separator/>
      </w:r>
    </w:p>
  </w:endnote>
  <w:endnote w:type="continuationSeparator" w:id="0">
    <w:p w14:paraId="0DAB376A" w14:textId="77777777" w:rsidR="00975F23" w:rsidRDefault="00975F2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GulliverRM">
    <w:altName w:val="MS Gothic"/>
    <w:panose1 w:val="00000000000000000000"/>
    <w:charset w:val="80"/>
    <w:family w:val="auto"/>
    <w:notTrueType/>
    <w:pitch w:val="default"/>
    <w:sig w:usb0="00000001" w:usb1="08070000" w:usb2="00000010" w:usb3="00000000" w:csb0="0002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15CD8E" w14:textId="77777777" w:rsidR="00975F23" w:rsidRDefault="00975F23">
      <w:pPr>
        <w:spacing w:after="0"/>
      </w:pPr>
      <w:r>
        <w:separator/>
      </w:r>
    </w:p>
  </w:footnote>
  <w:footnote w:type="continuationSeparator" w:id="0">
    <w:p w14:paraId="6506D3AB" w14:textId="77777777" w:rsidR="00975F23" w:rsidRDefault="00975F23">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69F333" w14:textId="77777777" w:rsidR="00D95EB4" w:rsidRDefault="00D95EB4">
    <w:pPr>
      <w:pBdr>
        <w:top w:val="nil"/>
        <w:left w:val="nil"/>
        <w:bottom w:val="nil"/>
        <w:right w:val="nil"/>
        <w:between w:val="nil"/>
      </w:pBdr>
      <w:tabs>
        <w:tab w:val="center" w:pos="4513"/>
        <w:tab w:val="right" w:pos="9026"/>
      </w:tabs>
      <w:spacing w:after="0"/>
      <w:jc w:val="left"/>
      <w:rPr>
        <w:color w:val="000000"/>
      </w:rPr>
    </w:pPr>
    <w:r>
      <w:rPr>
        <w:noProof/>
        <w:color w:val="000000"/>
      </w:rPr>
      <w:drawing>
        <wp:inline distT="0" distB="0" distL="0" distR="0" wp14:anchorId="56448B47" wp14:editId="1EA00DDE">
          <wp:extent cx="5727700" cy="386080"/>
          <wp:effectExtent l="0" t="0" r="0" b="0"/>
          <wp:docPr id="22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5727700" cy="386080"/>
                  </a:xfrm>
                  <a:prstGeom prst="rect">
                    <a:avLst/>
                  </a:prstGeom>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9D0285"/>
    <w:multiLevelType w:val="multilevel"/>
    <w:tmpl w:val="711EEE5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6FB765D"/>
    <w:multiLevelType w:val="multilevel"/>
    <w:tmpl w:val="29E0D25E"/>
    <w:lvl w:ilvl="0">
      <w:start w:val="9"/>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84869DE"/>
    <w:multiLevelType w:val="multilevel"/>
    <w:tmpl w:val="1736CA00"/>
    <w:lvl w:ilvl="0">
      <w:start w:val="1"/>
      <w:numFmt w:val="decimal"/>
      <w:lvlText w:val="%1."/>
      <w:lvlJc w:val="left"/>
      <w:pPr>
        <w:ind w:left="360" w:hanging="360"/>
      </w:pPr>
      <w:rPr>
        <w:color w:val="000000" w:themeColor="text1"/>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D772EC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DE5205B"/>
    <w:multiLevelType w:val="multilevel"/>
    <w:tmpl w:val="711EEE5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EDE5BA7"/>
    <w:multiLevelType w:val="hybridMultilevel"/>
    <w:tmpl w:val="58484C0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21C519C"/>
    <w:multiLevelType w:val="multilevel"/>
    <w:tmpl w:val="79EE44EA"/>
    <w:lvl w:ilvl="0">
      <w:start w:val="6"/>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2A50017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F18637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F776A0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1464A3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1F4646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49D532A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16A1480"/>
    <w:multiLevelType w:val="hybridMultilevel"/>
    <w:tmpl w:val="1668155A"/>
    <w:lvl w:ilvl="0" w:tplc="BE347AEE">
      <w:numFmt w:val="bullet"/>
      <w:lvlText w:val="•"/>
      <w:lvlJc w:val="left"/>
      <w:pPr>
        <w:ind w:left="858" w:hanging="570"/>
      </w:pPr>
      <w:rPr>
        <w:rFonts w:ascii="Calibri" w:eastAsia="GulliverRM" w:hAnsi="Calibri" w:cs="Calibri" w:hint="default"/>
      </w:rPr>
    </w:lvl>
    <w:lvl w:ilvl="1" w:tplc="08090003" w:tentative="1">
      <w:start w:val="1"/>
      <w:numFmt w:val="bullet"/>
      <w:lvlText w:val="o"/>
      <w:lvlJc w:val="left"/>
      <w:pPr>
        <w:ind w:left="1368" w:hanging="360"/>
      </w:pPr>
      <w:rPr>
        <w:rFonts w:ascii="Courier New" w:hAnsi="Courier New" w:cs="Courier New" w:hint="default"/>
      </w:rPr>
    </w:lvl>
    <w:lvl w:ilvl="2" w:tplc="08090005" w:tentative="1">
      <w:start w:val="1"/>
      <w:numFmt w:val="bullet"/>
      <w:lvlText w:val=""/>
      <w:lvlJc w:val="left"/>
      <w:pPr>
        <w:ind w:left="2088" w:hanging="360"/>
      </w:pPr>
      <w:rPr>
        <w:rFonts w:ascii="Wingdings" w:hAnsi="Wingdings" w:hint="default"/>
      </w:rPr>
    </w:lvl>
    <w:lvl w:ilvl="3" w:tplc="08090001" w:tentative="1">
      <w:start w:val="1"/>
      <w:numFmt w:val="bullet"/>
      <w:lvlText w:val=""/>
      <w:lvlJc w:val="left"/>
      <w:pPr>
        <w:ind w:left="2808" w:hanging="360"/>
      </w:pPr>
      <w:rPr>
        <w:rFonts w:ascii="Symbol" w:hAnsi="Symbol" w:hint="default"/>
      </w:rPr>
    </w:lvl>
    <w:lvl w:ilvl="4" w:tplc="08090003" w:tentative="1">
      <w:start w:val="1"/>
      <w:numFmt w:val="bullet"/>
      <w:lvlText w:val="o"/>
      <w:lvlJc w:val="left"/>
      <w:pPr>
        <w:ind w:left="3528" w:hanging="360"/>
      </w:pPr>
      <w:rPr>
        <w:rFonts w:ascii="Courier New" w:hAnsi="Courier New" w:cs="Courier New" w:hint="default"/>
      </w:rPr>
    </w:lvl>
    <w:lvl w:ilvl="5" w:tplc="08090005" w:tentative="1">
      <w:start w:val="1"/>
      <w:numFmt w:val="bullet"/>
      <w:lvlText w:val=""/>
      <w:lvlJc w:val="left"/>
      <w:pPr>
        <w:ind w:left="4248" w:hanging="360"/>
      </w:pPr>
      <w:rPr>
        <w:rFonts w:ascii="Wingdings" w:hAnsi="Wingdings" w:hint="default"/>
      </w:rPr>
    </w:lvl>
    <w:lvl w:ilvl="6" w:tplc="08090001" w:tentative="1">
      <w:start w:val="1"/>
      <w:numFmt w:val="bullet"/>
      <w:lvlText w:val=""/>
      <w:lvlJc w:val="left"/>
      <w:pPr>
        <w:ind w:left="4968" w:hanging="360"/>
      </w:pPr>
      <w:rPr>
        <w:rFonts w:ascii="Symbol" w:hAnsi="Symbol" w:hint="default"/>
      </w:rPr>
    </w:lvl>
    <w:lvl w:ilvl="7" w:tplc="08090003" w:tentative="1">
      <w:start w:val="1"/>
      <w:numFmt w:val="bullet"/>
      <w:lvlText w:val="o"/>
      <w:lvlJc w:val="left"/>
      <w:pPr>
        <w:ind w:left="5688" w:hanging="360"/>
      </w:pPr>
      <w:rPr>
        <w:rFonts w:ascii="Courier New" w:hAnsi="Courier New" w:cs="Courier New" w:hint="default"/>
      </w:rPr>
    </w:lvl>
    <w:lvl w:ilvl="8" w:tplc="08090005" w:tentative="1">
      <w:start w:val="1"/>
      <w:numFmt w:val="bullet"/>
      <w:lvlText w:val=""/>
      <w:lvlJc w:val="left"/>
      <w:pPr>
        <w:ind w:left="6408" w:hanging="360"/>
      </w:pPr>
      <w:rPr>
        <w:rFonts w:ascii="Wingdings" w:hAnsi="Wingdings" w:hint="default"/>
      </w:rPr>
    </w:lvl>
  </w:abstractNum>
  <w:abstractNum w:abstractNumId="14" w15:restartNumberingAfterBreak="0">
    <w:nsid w:val="5BBF747E"/>
    <w:multiLevelType w:val="multilevel"/>
    <w:tmpl w:val="711EEE5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DF4338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69467FDF"/>
    <w:multiLevelType w:val="multilevel"/>
    <w:tmpl w:val="711EEE5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6F914BC0"/>
    <w:multiLevelType w:val="multilevel"/>
    <w:tmpl w:val="B51A210C"/>
    <w:lvl w:ilvl="0">
      <w:start w:val="10"/>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6FEA3A53"/>
    <w:multiLevelType w:val="multilevel"/>
    <w:tmpl w:val="A77E17E0"/>
    <w:lvl w:ilvl="0">
      <w:start w:val="1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7B9C75D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7C936BA4"/>
    <w:multiLevelType w:val="multilevel"/>
    <w:tmpl w:val="1736CA00"/>
    <w:lvl w:ilvl="0">
      <w:start w:val="1"/>
      <w:numFmt w:val="decimal"/>
      <w:lvlText w:val="%1."/>
      <w:lvlJc w:val="left"/>
      <w:pPr>
        <w:ind w:left="360" w:hanging="360"/>
      </w:pPr>
      <w:rPr>
        <w:color w:val="000000" w:themeColor="text1"/>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E0303CA"/>
    <w:multiLevelType w:val="multilevel"/>
    <w:tmpl w:val="1736CA00"/>
    <w:lvl w:ilvl="0">
      <w:start w:val="1"/>
      <w:numFmt w:val="decimal"/>
      <w:lvlText w:val="%1."/>
      <w:lvlJc w:val="left"/>
      <w:pPr>
        <w:ind w:left="360" w:hanging="360"/>
      </w:pPr>
      <w:rPr>
        <w:color w:val="000000" w:themeColor="text1"/>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6"/>
  </w:num>
  <w:num w:numId="2">
    <w:abstractNumId w:val="2"/>
  </w:num>
  <w:num w:numId="3">
    <w:abstractNumId w:val="13"/>
  </w:num>
  <w:num w:numId="4">
    <w:abstractNumId w:val="9"/>
  </w:num>
  <w:num w:numId="5">
    <w:abstractNumId w:val="12"/>
  </w:num>
  <w:num w:numId="6">
    <w:abstractNumId w:val="15"/>
  </w:num>
  <w:num w:numId="7">
    <w:abstractNumId w:val="6"/>
  </w:num>
  <w:num w:numId="8">
    <w:abstractNumId w:val="11"/>
  </w:num>
  <w:num w:numId="9">
    <w:abstractNumId w:val="5"/>
  </w:num>
  <w:num w:numId="10">
    <w:abstractNumId w:val="10"/>
  </w:num>
  <w:num w:numId="11">
    <w:abstractNumId w:val="3"/>
  </w:num>
  <w:num w:numId="12">
    <w:abstractNumId w:val="7"/>
  </w:num>
  <w:num w:numId="13">
    <w:abstractNumId w:val="19"/>
  </w:num>
  <w:num w:numId="14">
    <w:abstractNumId w:val="4"/>
  </w:num>
  <w:num w:numId="15">
    <w:abstractNumId w:val="21"/>
  </w:num>
  <w:num w:numId="16">
    <w:abstractNumId w:val="0"/>
  </w:num>
  <w:num w:numId="17">
    <w:abstractNumId w:val="14"/>
  </w:num>
  <w:num w:numId="18">
    <w:abstractNumId w:val="8"/>
  </w:num>
  <w:num w:numId="19">
    <w:abstractNumId w:val="18"/>
  </w:num>
  <w:num w:numId="20">
    <w:abstractNumId w:val="20"/>
  </w:num>
  <w:num w:numId="21">
    <w:abstractNumId w:val="17"/>
  </w:num>
  <w:num w:numId="2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6"/>
  <w:proofState w:spelling="clean" w:grammar="clean"/>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Q2MjMwMTYzNbM0tzRV0lEKTi0uzszPAymwqAUAOfruwSwAAAA="/>
  </w:docVars>
  <w:rsids>
    <w:rsidRoot w:val="000679A5"/>
    <w:rsid w:val="00000033"/>
    <w:rsid w:val="000047B8"/>
    <w:rsid w:val="000079CA"/>
    <w:rsid w:val="000379AD"/>
    <w:rsid w:val="000679A5"/>
    <w:rsid w:val="00071904"/>
    <w:rsid w:val="00077D0A"/>
    <w:rsid w:val="0008196C"/>
    <w:rsid w:val="00084065"/>
    <w:rsid w:val="000966AB"/>
    <w:rsid w:val="000A2C75"/>
    <w:rsid w:val="000B4B01"/>
    <w:rsid w:val="000D08B1"/>
    <w:rsid w:val="000D181E"/>
    <w:rsid w:val="000E332D"/>
    <w:rsid w:val="000E3BC8"/>
    <w:rsid w:val="000F1A0E"/>
    <w:rsid w:val="000F7FAE"/>
    <w:rsid w:val="00112B89"/>
    <w:rsid w:val="0011737E"/>
    <w:rsid w:val="00133C19"/>
    <w:rsid w:val="00140931"/>
    <w:rsid w:val="00163306"/>
    <w:rsid w:val="00180C84"/>
    <w:rsid w:val="0018242D"/>
    <w:rsid w:val="00185690"/>
    <w:rsid w:val="001958A5"/>
    <w:rsid w:val="001B28B2"/>
    <w:rsid w:val="001B5FD9"/>
    <w:rsid w:val="001C3096"/>
    <w:rsid w:val="001C35B4"/>
    <w:rsid w:val="001C62BA"/>
    <w:rsid w:val="001D2B6E"/>
    <w:rsid w:val="001F0373"/>
    <w:rsid w:val="0021395D"/>
    <w:rsid w:val="00216856"/>
    <w:rsid w:val="0021750C"/>
    <w:rsid w:val="0025177D"/>
    <w:rsid w:val="00264800"/>
    <w:rsid w:val="00285824"/>
    <w:rsid w:val="002A132D"/>
    <w:rsid w:val="002B787B"/>
    <w:rsid w:val="002F50FC"/>
    <w:rsid w:val="00323534"/>
    <w:rsid w:val="00337B8E"/>
    <w:rsid w:val="0034652B"/>
    <w:rsid w:val="003470C9"/>
    <w:rsid w:val="00367195"/>
    <w:rsid w:val="00372E0D"/>
    <w:rsid w:val="003A3449"/>
    <w:rsid w:val="003D4BFF"/>
    <w:rsid w:val="003F4BBB"/>
    <w:rsid w:val="003F7829"/>
    <w:rsid w:val="00400C75"/>
    <w:rsid w:val="00415201"/>
    <w:rsid w:val="004212E0"/>
    <w:rsid w:val="004374FC"/>
    <w:rsid w:val="00481CA2"/>
    <w:rsid w:val="00482DEC"/>
    <w:rsid w:val="00486BFA"/>
    <w:rsid w:val="004C0BDF"/>
    <w:rsid w:val="004C1236"/>
    <w:rsid w:val="004C2B05"/>
    <w:rsid w:val="004C796A"/>
    <w:rsid w:val="004D49A2"/>
    <w:rsid w:val="00501CF0"/>
    <w:rsid w:val="005100C0"/>
    <w:rsid w:val="00511408"/>
    <w:rsid w:val="00515FF6"/>
    <w:rsid w:val="00520FD1"/>
    <w:rsid w:val="005446A3"/>
    <w:rsid w:val="00563E93"/>
    <w:rsid w:val="0058770C"/>
    <w:rsid w:val="005A4AB2"/>
    <w:rsid w:val="005A5437"/>
    <w:rsid w:val="005E01FA"/>
    <w:rsid w:val="005E44F9"/>
    <w:rsid w:val="005F308B"/>
    <w:rsid w:val="005F52DA"/>
    <w:rsid w:val="0061082D"/>
    <w:rsid w:val="0063574A"/>
    <w:rsid w:val="0068473F"/>
    <w:rsid w:val="00687E14"/>
    <w:rsid w:val="0069569C"/>
    <w:rsid w:val="006A1B36"/>
    <w:rsid w:val="006C433E"/>
    <w:rsid w:val="006F162F"/>
    <w:rsid w:val="0070111D"/>
    <w:rsid w:val="00747281"/>
    <w:rsid w:val="00790BFD"/>
    <w:rsid w:val="007C5707"/>
    <w:rsid w:val="007F3EC2"/>
    <w:rsid w:val="0080444F"/>
    <w:rsid w:val="00815618"/>
    <w:rsid w:val="00860E79"/>
    <w:rsid w:val="00863153"/>
    <w:rsid w:val="008C0342"/>
    <w:rsid w:val="008F46DB"/>
    <w:rsid w:val="00907568"/>
    <w:rsid w:val="00922675"/>
    <w:rsid w:val="0093041E"/>
    <w:rsid w:val="0093775E"/>
    <w:rsid w:val="00937C8C"/>
    <w:rsid w:val="00956874"/>
    <w:rsid w:val="009627B9"/>
    <w:rsid w:val="00966BF2"/>
    <w:rsid w:val="00975F23"/>
    <w:rsid w:val="00981732"/>
    <w:rsid w:val="0099440F"/>
    <w:rsid w:val="009D0ECF"/>
    <w:rsid w:val="009F0498"/>
    <w:rsid w:val="009F2A96"/>
    <w:rsid w:val="009F7311"/>
    <w:rsid w:val="00A1037A"/>
    <w:rsid w:val="00A15D84"/>
    <w:rsid w:val="00A2411A"/>
    <w:rsid w:val="00A253EF"/>
    <w:rsid w:val="00A85807"/>
    <w:rsid w:val="00AA1761"/>
    <w:rsid w:val="00AB1670"/>
    <w:rsid w:val="00AB4136"/>
    <w:rsid w:val="00AB4C4C"/>
    <w:rsid w:val="00AC3B2A"/>
    <w:rsid w:val="00AF580B"/>
    <w:rsid w:val="00B00DEB"/>
    <w:rsid w:val="00B04807"/>
    <w:rsid w:val="00B65958"/>
    <w:rsid w:val="00B67C51"/>
    <w:rsid w:val="00BB6122"/>
    <w:rsid w:val="00BF20A8"/>
    <w:rsid w:val="00C0236D"/>
    <w:rsid w:val="00C03077"/>
    <w:rsid w:val="00C15534"/>
    <w:rsid w:val="00C20E70"/>
    <w:rsid w:val="00C243C1"/>
    <w:rsid w:val="00C5756A"/>
    <w:rsid w:val="00C83400"/>
    <w:rsid w:val="00CA22AF"/>
    <w:rsid w:val="00CC2D95"/>
    <w:rsid w:val="00CD6DC7"/>
    <w:rsid w:val="00CE539E"/>
    <w:rsid w:val="00CF14E8"/>
    <w:rsid w:val="00D31730"/>
    <w:rsid w:val="00D43117"/>
    <w:rsid w:val="00D634C6"/>
    <w:rsid w:val="00D750D0"/>
    <w:rsid w:val="00D95EB4"/>
    <w:rsid w:val="00DA1A6A"/>
    <w:rsid w:val="00DE2C77"/>
    <w:rsid w:val="00DE7EA3"/>
    <w:rsid w:val="00E05406"/>
    <w:rsid w:val="00E339C6"/>
    <w:rsid w:val="00E72A76"/>
    <w:rsid w:val="00E856F1"/>
    <w:rsid w:val="00EA1210"/>
    <w:rsid w:val="00EC28E6"/>
    <w:rsid w:val="00EF01FD"/>
    <w:rsid w:val="00F210F6"/>
    <w:rsid w:val="00F3181C"/>
    <w:rsid w:val="00F60221"/>
    <w:rsid w:val="00F70113"/>
    <w:rsid w:val="00FA419C"/>
    <w:rsid w:val="00FD0E07"/>
    <w:rsid w:val="00FD3CBB"/>
    <w:rsid w:val="00FE1E29"/>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6CF1196B"/>
  <w15:docId w15:val="{599732B1-330C-44F6-A3F2-73701C7556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4"/>
        <w:szCs w:val="24"/>
        <w:lang w:val="en-GB" w:eastAsia="en-GB" w:bidi="ar-SA"/>
      </w:rPr>
    </w:rPrDefault>
    <w:pPrDefault>
      <w:pPr>
        <w:spacing w:after="120"/>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2A132D"/>
  </w:style>
  <w:style w:type="paragraph" w:styleId="Heading1">
    <w:name w:val="heading 1"/>
    <w:basedOn w:val="Normal"/>
    <w:next w:val="Normal"/>
    <w:qFormat/>
    <w:pPr>
      <w:keepNext/>
      <w:keepLines/>
      <w:spacing w:before="240" w:after="0"/>
      <w:ind w:left="360" w:hanging="360"/>
      <w:jc w:val="left"/>
      <w:outlineLvl w:val="0"/>
    </w:pPr>
    <w:rPr>
      <w:b/>
      <w:color w:val="000000"/>
    </w:rPr>
  </w:style>
  <w:style w:type="paragraph" w:styleId="Heading2">
    <w:name w:val="heading 2"/>
    <w:basedOn w:val="Normal"/>
    <w:next w:val="Normal"/>
    <w:qFormat/>
    <w:pPr>
      <w:keepNext/>
      <w:keepLines/>
      <w:spacing w:before="120" w:after="0"/>
      <w:ind w:left="431" w:hanging="431"/>
      <w:jc w:val="left"/>
      <w:outlineLvl w:val="1"/>
    </w:pPr>
    <w:rPr>
      <w:b/>
      <w:color w:val="000000"/>
    </w:rPr>
  </w:style>
  <w:style w:type="paragraph" w:styleId="Heading3">
    <w:name w:val="heading 3"/>
    <w:basedOn w:val="Normal"/>
    <w:next w:val="Normal"/>
    <w:qFormat/>
    <w:pPr>
      <w:keepNext/>
      <w:keepLines/>
      <w:spacing w:before="40"/>
      <w:outlineLvl w:val="2"/>
    </w:pPr>
    <w:rPr>
      <w:color w:val="1E4D78"/>
    </w:rPr>
  </w:style>
  <w:style w:type="paragraph" w:styleId="Heading4">
    <w:name w:val="heading 4"/>
    <w:basedOn w:val="Normal"/>
    <w:next w:val="Normal"/>
    <w:qFormat/>
    <w:pPr>
      <w:keepNext/>
      <w:keepLines/>
      <w:spacing w:before="40"/>
      <w:outlineLvl w:val="3"/>
    </w:pPr>
    <w:rPr>
      <w:i/>
      <w:color w:val="2E75B5"/>
    </w:rPr>
  </w:style>
  <w:style w:type="paragraph" w:styleId="Heading5">
    <w:name w:val="heading 5"/>
    <w:basedOn w:val="Normal"/>
    <w:next w:val="Normal"/>
    <w:qFormat/>
    <w:pPr>
      <w:keepNext/>
      <w:keepLines/>
      <w:spacing w:before="40"/>
      <w:outlineLvl w:val="4"/>
    </w:pPr>
    <w:rPr>
      <w:color w:val="2E75B5"/>
    </w:rPr>
  </w:style>
  <w:style w:type="paragraph" w:styleId="Heading6">
    <w:name w:val="heading 6"/>
    <w:basedOn w:val="Normal"/>
    <w:next w:val="Normal"/>
    <w:pPr>
      <w:keepNext/>
      <w:keepLines/>
      <w:spacing w:before="40"/>
      <w:outlineLvl w:val="5"/>
    </w:pPr>
    <w:rPr>
      <w:color w:val="1E4D7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spacing w:after="0"/>
    </w:pPr>
    <w:rPr>
      <w:b/>
      <w:sz w:val="28"/>
      <w:szCs w:val="28"/>
    </w:rPr>
  </w:style>
  <w:style w:type="paragraph" w:styleId="Subtitle">
    <w:name w:val="Subtitle"/>
    <w:basedOn w:val="Normal"/>
    <w:next w:val="Normal"/>
    <w:link w:val="SubtitleChar"/>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rPr>
      <w:color w:val="000000"/>
      <w:sz w:val="22"/>
      <w:szCs w:val="22"/>
    </w:rPr>
    <w:tblPr>
      <w:tblStyleRowBandSize w:val="1"/>
      <w:tblStyleColBandSize w:val="1"/>
    </w:tblPr>
  </w:style>
  <w:style w:type="character" w:styleId="Emphasis">
    <w:name w:val="Emphasis"/>
    <w:basedOn w:val="DefaultParagraphFont"/>
    <w:uiPriority w:val="20"/>
    <w:qFormat/>
    <w:rsid w:val="0025177D"/>
    <w:rPr>
      <w:i/>
      <w:iCs/>
    </w:rPr>
  </w:style>
  <w:style w:type="character" w:styleId="Hyperlink">
    <w:name w:val="Hyperlink"/>
    <w:basedOn w:val="DefaultParagraphFont"/>
    <w:uiPriority w:val="99"/>
    <w:unhideWhenUsed/>
    <w:rsid w:val="00000033"/>
    <w:rPr>
      <w:color w:val="0000FF" w:themeColor="hyperlink"/>
      <w:u w:val="single"/>
    </w:rPr>
  </w:style>
  <w:style w:type="paragraph" w:styleId="Header">
    <w:name w:val="header"/>
    <w:basedOn w:val="Normal"/>
    <w:link w:val="HeaderChar"/>
    <w:uiPriority w:val="99"/>
    <w:unhideWhenUsed/>
    <w:rsid w:val="004C1236"/>
    <w:pPr>
      <w:tabs>
        <w:tab w:val="center" w:pos="4513"/>
        <w:tab w:val="right" w:pos="9026"/>
      </w:tabs>
      <w:spacing w:after="0"/>
    </w:pPr>
  </w:style>
  <w:style w:type="character" w:customStyle="1" w:styleId="HeaderChar">
    <w:name w:val="Header Char"/>
    <w:basedOn w:val="DefaultParagraphFont"/>
    <w:link w:val="Header"/>
    <w:uiPriority w:val="99"/>
    <w:rsid w:val="004C1236"/>
  </w:style>
  <w:style w:type="paragraph" w:styleId="Footer">
    <w:name w:val="footer"/>
    <w:basedOn w:val="Normal"/>
    <w:link w:val="FooterChar"/>
    <w:uiPriority w:val="99"/>
    <w:unhideWhenUsed/>
    <w:rsid w:val="004C1236"/>
    <w:pPr>
      <w:tabs>
        <w:tab w:val="center" w:pos="4513"/>
        <w:tab w:val="right" w:pos="9026"/>
      </w:tabs>
      <w:spacing w:after="0"/>
    </w:pPr>
  </w:style>
  <w:style w:type="character" w:customStyle="1" w:styleId="FooterChar">
    <w:name w:val="Footer Char"/>
    <w:basedOn w:val="DefaultParagraphFont"/>
    <w:link w:val="Footer"/>
    <w:uiPriority w:val="99"/>
    <w:rsid w:val="004C1236"/>
  </w:style>
  <w:style w:type="paragraph" w:styleId="PlainText">
    <w:name w:val="Plain Text"/>
    <w:aliases w:val="Subsection text"/>
    <w:basedOn w:val="Normal"/>
    <w:link w:val="PlainTextChar"/>
    <w:uiPriority w:val="99"/>
    <w:rsid w:val="00482DEC"/>
    <w:pPr>
      <w:spacing w:after="0"/>
    </w:pPr>
    <w:rPr>
      <w:rFonts w:ascii="Arial" w:eastAsia="MS Mincho" w:hAnsi="Arial" w:cs="Arial"/>
      <w:sz w:val="18"/>
      <w:szCs w:val="20"/>
      <w:lang w:eastAsia="en-US"/>
    </w:rPr>
  </w:style>
  <w:style w:type="character" w:customStyle="1" w:styleId="PlainTextChar">
    <w:name w:val="Plain Text Char"/>
    <w:aliases w:val="Subsection text Char"/>
    <w:basedOn w:val="DefaultParagraphFont"/>
    <w:link w:val="PlainText"/>
    <w:uiPriority w:val="99"/>
    <w:rsid w:val="00482DEC"/>
    <w:rPr>
      <w:rFonts w:ascii="Arial" w:eastAsia="MS Mincho" w:hAnsi="Arial" w:cs="Arial"/>
      <w:sz w:val="18"/>
      <w:szCs w:val="20"/>
      <w:lang w:eastAsia="en-US"/>
    </w:rPr>
  </w:style>
  <w:style w:type="paragraph" w:styleId="ListParagraph">
    <w:name w:val="List Paragraph"/>
    <w:basedOn w:val="Normal"/>
    <w:uiPriority w:val="34"/>
    <w:qFormat/>
    <w:rsid w:val="005F308B"/>
    <w:pPr>
      <w:spacing w:after="160" w:line="259" w:lineRule="auto"/>
      <w:ind w:left="720"/>
      <w:contextualSpacing/>
      <w:jc w:val="left"/>
    </w:pPr>
    <w:rPr>
      <w:rFonts w:asciiTheme="minorHAnsi" w:eastAsiaTheme="minorHAnsi" w:hAnsiTheme="minorHAnsi" w:cstheme="minorBidi"/>
      <w:sz w:val="22"/>
      <w:szCs w:val="22"/>
      <w:lang w:eastAsia="en-US"/>
    </w:rPr>
  </w:style>
  <w:style w:type="character" w:customStyle="1" w:styleId="SubtitleChar">
    <w:name w:val="Subtitle Char"/>
    <w:basedOn w:val="DefaultParagraphFont"/>
    <w:link w:val="Subtitle"/>
    <w:uiPriority w:val="11"/>
    <w:rsid w:val="005F308B"/>
    <w:rPr>
      <w:rFonts w:ascii="Georgia" w:eastAsia="Georgia" w:hAnsi="Georgia" w:cs="Georgia"/>
      <w:i/>
      <w:color w:val="666666"/>
      <w:sz w:val="48"/>
      <w:szCs w:val="48"/>
    </w:rPr>
  </w:style>
  <w:style w:type="paragraph" w:styleId="Caption">
    <w:name w:val="caption"/>
    <w:basedOn w:val="Normal"/>
    <w:next w:val="Normal"/>
    <w:uiPriority w:val="35"/>
    <w:unhideWhenUsed/>
    <w:qFormat/>
    <w:rsid w:val="00687E14"/>
    <w:pPr>
      <w:spacing w:after="200"/>
      <w:jc w:val="left"/>
    </w:pPr>
    <w:rPr>
      <w:rFonts w:asciiTheme="minorHAnsi" w:eastAsiaTheme="minorHAnsi" w:hAnsiTheme="minorHAnsi" w:cstheme="minorBidi"/>
      <w:i/>
      <w:iCs/>
      <w:color w:val="1F497D" w:themeColor="text2"/>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lshenaifi@liverpool.ac.uk" TargetMode="External"/><Relationship Id="rId13" Type="http://schemas.microsoft.com/office/2007/relationships/hdphoto" Target="media/hdphoto1.wdp"/><Relationship Id="rId18" Type="http://schemas.openxmlformats.org/officeDocument/2006/relationships/image" Target="media/image9.jpeg"/><Relationship Id="rId26" Type="http://schemas.openxmlformats.org/officeDocument/2006/relationships/chart" Target="charts/chart8.xml"/><Relationship Id="rId3" Type="http://schemas.openxmlformats.org/officeDocument/2006/relationships/styles" Target="styles.xml"/><Relationship Id="rId21" Type="http://schemas.openxmlformats.org/officeDocument/2006/relationships/chart" Target="charts/chart3.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jpeg"/><Relationship Id="rId25" Type="http://schemas.openxmlformats.org/officeDocument/2006/relationships/chart" Target="charts/chart7.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chart" Target="charts/chart2.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chart" Target="charts/chart6.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chart" Target="charts/chart5.xml"/><Relationship Id="rId28"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5.jpeg"/><Relationship Id="rId22" Type="http://schemas.openxmlformats.org/officeDocument/2006/relationships/chart" Target="charts/chart4.xml"/><Relationship Id="rId27" Type="http://schemas.openxmlformats.org/officeDocument/2006/relationships/chart" Target="charts/chart9.xml"/><Relationship Id="rId30"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0.png"/></Relationships>
</file>

<file path=word/charts/_rels/chart1.xml.rels><?xml version="1.0" encoding="UTF-8" standalone="yes"?>
<Relationships xmlns="http://schemas.openxmlformats.org/package/2006/relationships"><Relationship Id="rId1" Type="http://schemas.openxmlformats.org/officeDocument/2006/relationships/oleObject" Target="file:///\\ufs02\user04\M7MD2286\PhD%20Studies\Field%20trip\Data%20loggers%20readings\Alrhmania%20Library\Graphs%20and%20findings\Wind%20data%20and%20findings%20(thesis%20graphs).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ufs02\user04\M7MD2286\PhD%20Studies\Field%20trip\Data%20loggers%20readings\Alrhmania%20Library\Graphs%20and%20findings\RH%20data%20and%20graphs%20(thesis%20graphs).xlsx" TargetMode="External"/><Relationship Id="rId2" Type="http://schemas.microsoft.com/office/2011/relationships/chartColorStyle" Target="colors1.xml"/><Relationship Id="rId1" Type="http://schemas.microsoft.com/office/2011/relationships/chartStyle" Target="style1.xml"/></Relationships>
</file>

<file path=word/charts/_rels/chart3.xml.rels><?xml version="1.0" encoding="UTF-8" standalone="yes"?>
<Relationships xmlns="http://schemas.openxmlformats.org/package/2006/relationships"><Relationship Id="rId3" Type="http://schemas.openxmlformats.org/officeDocument/2006/relationships/oleObject" Target="file:///\\ufs02\user04\M7MD2286\PhD%20Studies\Field%20trip\Data%20loggers%20readings\Alrhmania%20Library\Graphs%20and%20findings\Temp.%20data%20and%20graphs%20(Thesis%20graphs).xlsx" TargetMode="External"/><Relationship Id="rId2" Type="http://schemas.microsoft.com/office/2011/relationships/chartColorStyle" Target="colors2.xml"/><Relationship Id="rId1" Type="http://schemas.microsoft.com/office/2011/relationships/chartStyle" Target="style2.xml"/></Relationships>
</file>

<file path=word/charts/_rels/chart4.xml.rels><?xml version="1.0" encoding="UTF-8" standalone="yes"?>
<Relationships xmlns="http://schemas.openxmlformats.org/package/2006/relationships"><Relationship Id="rId3" Type="http://schemas.openxmlformats.org/officeDocument/2006/relationships/oleObject" Target="file:///\\ufs02\user04\M7MD2286\PhD%20Studies\Field%20trip\Data%20loggers%20readings\Alrhmania%20Library\Graphs%20and%20findings\Temp.%20data%20and%20graphs%20(Thesis%20graphs).xlsx" TargetMode="External"/><Relationship Id="rId2" Type="http://schemas.microsoft.com/office/2011/relationships/chartColorStyle" Target="colors3.xml"/><Relationship Id="rId1" Type="http://schemas.microsoft.com/office/2011/relationships/chartStyle" Target="style3.xml"/></Relationships>
</file>

<file path=word/charts/_rels/chart5.xml.rels><?xml version="1.0" encoding="UTF-8" standalone="yes"?>
<Relationships xmlns="http://schemas.openxmlformats.org/package/2006/relationships"><Relationship Id="rId1" Type="http://schemas.openxmlformats.org/officeDocument/2006/relationships/oleObject" Target="file:///\\ufs02\user04\M7MD2286\PhD%20Studies\Field%20trip\Data%20loggers%20readings\Alrhmania%20Library\Graphs%20and%20findings\Wind%20data%20and%20findings%20(thesis%20graphs).xlsx" TargetMode="External"/></Relationships>
</file>

<file path=word/charts/_rels/chart6.xml.rels><?xml version="1.0" encoding="UTF-8" standalone="yes"?>
<Relationships xmlns="http://schemas.openxmlformats.org/package/2006/relationships"><Relationship Id="rId3" Type="http://schemas.openxmlformats.org/officeDocument/2006/relationships/oleObject" Target="file:///\\ufs02\user04\M7MD2286\PhD%20Studies\Field%20trip\Data%20loggers%20readings\Alrhmania%20Library\Graphs%20and%20findings\RH%20data%20and%20graphs%20(thesis%20graphs).xlsx" TargetMode="External"/><Relationship Id="rId2" Type="http://schemas.microsoft.com/office/2011/relationships/chartColorStyle" Target="colors4.xml"/><Relationship Id="rId1" Type="http://schemas.microsoft.com/office/2011/relationships/chartStyle" Target="style4.xml"/></Relationships>
</file>

<file path=word/charts/_rels/chart7.xml.rels><?xml version="1.0" encoding="UTF-8" standalone="yes"?>
<Relationships xmlns="http://schemas.openxmlformats.org/package/2006/relationships"><Relationship Id="rId3" Type="http://schemas.openxmlformats.org/officeDocument/2006/relationships/oleObject" Target="file:///\\ufs02\user04\M7MD2286\PhD%20Studies\Field%20trip\Data%20loggers%20readings\Alrhmania%20Library\Graphs%20and%20findings\RH%20data%20and%20graphs%20(thesis%20graphs).xlsx" TargetMode="External"/><Relationship Id="rId2" Type="http://schemas.microsoft.com/office/2011/relationships/chartColorStyle" Target="colors5.xml"/><Relationship Id="rId1" Type="http://schemas.microsoft.com/office/2011/relationships/chartStyle" Target="style5.xml"/></Relationships>
</file>

<file path=word/charts/_rels/chart8.xml.rels><?xml version="1.0" encoding="UTF-8" standalone="yes"?>
<Relationships xmlns="http://schemas.openxmlformats.org/package/2006/relationships"><Relationship Id="rId3" Type="http://schemas.openxmlformats.org/officeDocument/2006/relationships/oleObject" Target="file:///\\ufs02\user04\M7MD2286\PhD%20Studies\Field%20trip\Data%20loggers%20readings\Alrhmania%20Library\Graphs%20and%20findings\Wind%20data%20and%20findings%20(thesis%20graphs).xlsx" TargetMode="External"/><Relationship Id="rId2" Type="http://schemas.microsoft.com/office/2011/relationships/chartColorStyle" Target="colors6.xml"/><Relationship Id="rId1" Type="http://schemas.microsoft.com/office/2011/relationships/chartStyle" Target="style6.xml"/></Relationships>
</file>

<file path=word/charts/_rels/chart9.xml.rels><?xml version="1.0" encoding="UTF-8" standalone="yes"?>
<Relationships xmlns="http://schemas.openxmlformats.org/package/2006/relationships"><Relationship Id="rId3" Type="http://schemas.openxmlformats.org/officeDocument/2006/relationships/oleObject" Target="file:///\\ufs02\user04\M7MD2286\PhD%20Studies\Field%20trip\Data%20loggers%20readings\Alrhmania%20Library\Graphs%20and%20findings\Temp.%20data%20and%20graphs%20(Thesis%20graphs).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8967916628966503E-2"/>
          <c:y val="2.2216518339203139E-2"/>
          <c:w val="0.83941172763449812"/>
          <c:h val="0.6440606387865796"/>
        </c:manualLayout>
      </c:layout>
      <c:scatterChart>
        <c:scatterStyle val="lineMarker"/>
        <c:varyColors val="0"/>
        <c:ser>
          <c:idx val="6"/>
          <c:order val="0"/>
          <c:tx>
            <c:strRef>
              <c:f>Sheet1!$B$5</c:f>
              <c:strCache>
                <c:ptCount val="1"/>
                <c:pt idx="0">
                  <c:v>Ext. wind TRUE dir.</c:v>
                </c:pt>
              </c:strCache>
              <c:extLst xmlns:c15="http://schemas.microsoft.com/office/drawing/2012/chart"/>
            </c:strRef>
          </c:tx>
          <c:spPr>
            <a:ln w="19050"/>
          </c:spPr>
          <c:marker>
            <c:symbol val="none"/>
          </c:marker>
          <c:xVal>
            <c:numRef>
              <c:f>Sheet1!$A$1148:$A$1195</c:f>
              <c:numCache>
                <c:formatCode>m/d/yyyy\ h:mm</c:formatCode>
                <c:ptCount val="48"/>
                <c:pt idx="0">
                  <c:v>43320.000075752316</c:v>
                </c:pt>
                <c:pt idx="1">
                  <c:v>43320.041742476853</c:v>
                </c:pt>
                <c:pt idx="2">
                  <c:v>43320.08340920139</c:v>
                </c:pt>
                <c:pt idx="3">
                  <c:v>43320.125075925927</c:v>
                </c:pt>
                <c:pt idx="4">
                  <c:v>43320.166742650465</c:v>
                </c:pt>
                <c:pt idx="5">
                  <c:v>43320.208409375002</c:v>
                </c:pt>
                <c:pt idx="6">
                  <c:v>43320.250076099539</c:v>
                </c:pt>
                <c:pt idx="7">
                  <c:v>43320.291742824076</c:v>
                </c:pt>
                <c:pt idx="8">
                  <c:v>43320.333409548613</c:v>
                </c:pt>
                <c:pt idx="9">
                  <c:v>43320.375076273151</c:v>
                </c:pt>
                <c:pt idx="10">
                  <c:v>43320.416742997688</c:v>
                </c:pt>
                <c:pt idx="11">
                  <c:v>43320.458409722225</c:v>
                </c:pt>
                <c:pt idx="12">
                  <c:v>43320.500076446762</c:v>
                </c:pt>
                <c:pt idx="13">
                  <c:v>43320.541743171299</c:v>
                </c:pt>
                <c:pt idx="14">
                  <c:v>43320.583409895837</c:v>
                </c:pt>
                <c:pt idx="15">
                  <c:v>43320.625076620374</c:v>
                </c:pt>
                <c:pt idx="16">
                  <c:v>43320.666743344904</c:v>
                </c:pt>
                <c:pt idx="17">
                  <c:v>43320.708410069441</c:v>
                </c:pt>
                <c:pt idx="18">
                  <c:v>43320.750076793978</c:v>
                </c:pt>
                <c:pt idx="19">
                  <c:v>43320.791743518515</c:v>
                </c:pt>
                <c:pt idx="20">
                  <c:v>43320.833410243053</c:v>
                </c:pt>
                <c:pt idx="21">
                  <c:v>43320.87507696759</c:v>
                </c:pt>
                <c:pt idx="22">
                  <c:v>43320.916743692127</c:v>
                </c:pt>
                <c:pt idx="23">
                  <c:v>43320.958410416664</c:v>
                </c:pt>
                <c:pt idx="24">
                  <c:v>43321.000077141201</c:v>
                </c:pt>
                <c:pt idx="25">
                  <c:v>43321.041743865739</c:v>
                </c:pt>
                <c:pt idx="26">
                  <c:v>43321.083410590276</c:v>
                </c:pt>
                <c:pt idx="27">
                  <c:v>43321.125077314813</c:v>
                </c:pt>
                <c:pt idx="28">
                  <c:v>43321.16674403935</c:v>
                </c:pt>
                <c:pt idx="29">
                  <c:v>43321.208410763888</c:v>
                </c:pt>
                <c:pt idx="30">
                  <c:v>43321.250077488425</c:v>
                </c:pt>
                <c:pt idx="31">
                  <c:v>43321.291744212962</c:v>
                </c:pt>
                <c:pt idx="32">
                  <c:v>43321.333410937499</c:v>
                </c:pt>
                <c:pt idx="33">
                  <c:v>43321.375077662036</c:v>
                </c:pt>
                <c:pt idx="34">
                  <c:v>43321.416744386574</c:v>
                </c:pt>
                <c:pt idx="35">
                  <c:v>43321.458411111111</c:v>
                </c:pt>
                <c:pt idx="36">
                  <c:v>43321.500077835648</c:v>
                </c:pt>
                <c:pt idx="37">
                  <c:v>43321.541744560185</c:v>
                </c:pt>
                <c:pt idx="38">
                  <c:v>43321.583411284722</c:v>
                </c:pt>
                <c:pt idx="39">
                  <c:v>43321.62507800926</c:v>
                </c:pt>
                <c:pt idx="40">
                  <c:v>43321.666744733797</c:v>
                </c:pt>
                <c:pt idx="41">
                  <c:v>43321.708411458334</c:v>
                </c:pt>
                <c:pt idx="42">
                  <c:v>43321.750078182871</c:v>
                </c:pt>
                <c:pt idx="43">
                  <c:v>43321.791744907408</c:v>
                </c:pt>
                <c:pt idx="44">
                  <c:v>43321.833411631946</c:v>
                </c:pt>
                <c:pt idx="45">
                  <c:v>43321.875078356483</c:v>
                </c:pt>
                <c:pt idx="46">
                  <c:v>43321.91674508102</c:v>
                </c:pt>
                <c:pt idx="47">
                  <c:v>43321.958411805557</c:v>
                </c:pt>
              </c:numCache>
              <c:extLst xmlns:c15="http://schemas.microsoft.com/office/drawing/2012/chart"/>
            </c:numRef>
          </c:xVal>
          <c:yVal>
            <c:numRef>
              <c:f>Sheet1!$B$1148:$B$1195</c:f>
              <c:numCache>
                <c:formatCode>General</c:formatCode>
                <c:ptCount val="48"/>
                <c:pt idx="0">
                  <c:v>229.66666666666666</c:v>
                </c:pt>
                <c:pt idx="1">
                  <c:v>286.83333333333331</c:v>
                </c:pt>
                <c:pt idx="2">
                  <c:v>276</c:v>
                </c:pt>
                <c:pt idx="3">
                  <c:v>293.16666666666669</c:v>
                </c:pt>
                <c:pt idx="4">
                  <c:v>293</c:v>
                </c:pt>
                <c:pt idx="5">
                  <c:v>293.83333333333331</c:v>
                </c:pt>
                <c:pt idx="6">
                  <c:v>293.83333333333331</c:v>
                </c:pt>
                <c:pt idx="7">
                  <c:v>287.83333333333331</c:v>
                </c:pt>
                <c:pt idx="8">
                  <c:v>273.33333333333331</c:v>
                </c:pt>
                <c:pt idx="9">
                  <c:v>290</c:v>
                </c:pt>
                <c:pt idx="10">
                  <c:v>302.66666666666669</c:v>
                </c:pt>
                <c:pt idx="11">
                  <c:v>220.66666666666666</c:v>
                </c:pt>
                <c:pt idx="12">
                  <c:v>282.16666666666669</c:v>
                </c:pt>
                <c:pt idx="13">
                  <c:v>200.16666666666666</c:v>
                </c:pt>
                <c:pt idx="14">
                  <c:v>258</c:v>
                </c:pt>
                <c:pt idx="15">
                  <c:v>322</c:v>
                </c:pt>
                <c:pt idx="16">
                  <c:v>201</c:v>
                </c:pt>
                <c:pt idx="17">
                  <c:v>265.33333333333331</c:v>
                </c:pt>
                <c:pt idx="18">
                  <c:v>242.66666666666666</c:v>
                </c:pt>
                <c:pt idx="19">
                  <c:v>224.16666666666666</c:v>
                </c:pt>
                <c:pt idx="20">
                  <c:v>225.33333333333334</c:v>
                </c:pt>
                <c:pt idx="21">
                  <c:v>231</c:v>
                </c:pt>
                <c:pt idx="22">
                  <c:v>28.5</c:v>
                </c:pt>
                <c:pt idx="23">
                  <c:v>81.333333333333329</c:v>
                </c:pt>
                <c:pt idx="24">
                  <c:v>130.33333333333334</c:v>
                </c:pt>
                <c:pt idx="25">
                  <c:v>82.166666666666671</c:v>
                </c:pt>
                <c:pt idx="26">
                  <c:v>223.83333333333334</c:v>
                </c:pt>
                <c:pt idx="27">
                  <c:v>85.833333333333329</c:v>
                </c:pt>
                <c:pt idx="28">
                  <c:v>111.66666666666667</c:v>
                </c:pt>
                <c:pt idx="29">
                  <c:v>264.33333333333331</c:v>
                </c:pt>
                <c:pt idx="30">
                  <c:v>271.33333333333331</c:v>
                </c:pt>
                <c:pt idx="31">
                  <c:v>307</c:v>
                </c:pt>
                <c:pt idx="32">
                  <c:v>252.5</c:v>
                </c:pt>
                <c:pt idx="33">
                  <c:v>298.16666666666669</c:v>
                </c:pt>
                <c:pt idx="34">
                  <c:v>283.83333333333331</c:v>
                </c:pt>
                <c:pt idx="35">
                  <c:v>205.83333333333334</c:v>
                </c:pt>
                <c:pt idx="36">
                  <c:v>316</c:v>
                </c:pt>
                <c:pt idx="37">
                  <c:v>255</c:v>
                </c:pt>
                <c:pt idx="38">
                  <c:v>138.83333333333334</c:v>
                </c:pt>
                <c:pt idx="39">
                  <c:v>304</c:v>
                </c:pt>
                <c:pt idx="40">
                  <c:v>276.33333333333331</c:v>
                </c:pt>
                <c:pt idx="41">
                  <c:v>224.5</c:v>
                </c:pt>
                <c:pt idx="42">
                  <c:v>254.16666666666666</c:v>
                </c:pt>
                <c:pt idx="43">
                  <c:v>309.66666666666669</c:v>
                </c:pt>
                <c:pt idx="44">
                  <c:v>132.33333333333334</c:v>
                </c:pt>
                <c:pt idx="45">
                  <c:v>164.83333333333334</c:v>
                </c:pt>
                <c:pt idx="46">
                  <c:v>214.5</c:v>
                </c:pt>
                <c:pt idx="47">
                  <c:v>193.16666666666666</c:v>
                </c:pt>
              </c:numCache>
              <c:extLst xmlns:c15="http://schemas.microsoft.com/office/drawing/2012/chart"/>
            </c:numRef>
          </c:yVal>
          <c:smooth val="0"/>
          <c:extLst xmlns:c15="http://schemas.microsoft.com/office/drawing/2012/chart">
            <c:ext xmlns:c16="http://schemas.microsoft.com/office/drawing/2014/chart" uri="{C3380CC4-5D6E-409C-BE32-E72D297353CC}">
              <c16:uniqueId val="{00000000-003E-4C1F-B50D-72C053F2DEBB}"/>
            </c:ext>
          </c:extLst>
        </c:ser>
        <c:dLbls>
          <c:showLegendKey val="0"/>
          <c:showVal val="0"/>
          <c:showCatName val="0"/>
          <c:showSerName val="0"/>
          <c:showPercent val="0"/>
          <c:showBubbleSize val="0"/>
        </c:dLbls>
        <c:axId val="506130936"/>
        <c:axId val="506131264"/>
        <c:extLst>
          <c:ext xmlns:c15="http://schemas.microsoft.com/office/drawing/2012/chart" uri="{02D57815-91ED-43cb-92C2-25804820EDAC}">
            <c15:filteredScatterSeries>
              <c15:ser>
                <c:idx val="7"/>
                <c:order val="1"/>
                <c:tx>
                  <c:strRef>
                    <c:extLst>
                      <c:ext uri="{02D57815-91ED-43cb-92C2-25804820EDAC}">
                        <c15:formulaRef>
                          <c15:sqref>Sheet1!$C$5</c15:sqref>
                        </c15:formulaRef>
                      </c:ext>
                    </c:extLst>
                    <c:strCache>
                      <c:ptCount val="1"/>
                      <c:pt idx="0">
                        <c:v>Ext. wind MAG. dir.</c:v>
                      </c:pt>
                    </c:strCache>
                  </c:strRef>
                </c:tx>
                <c:marker>
                  <c:symbol val="none"/>
                </c:marker>
                <c:xVal>
                  <c:numRef>
                    <c:extLst>
                      <c:ext uri="{02D57815-91ED-43cb-92C2-25804820EDAC}">
                        <c15:formulaRef>
                          <c15:sqref>Sheet1!$A$1148:$A$1195</c15:sqref>
                        </c15:formulaRef>
                      </c:ext>
                    </c:extLst>
                    <c:numCache>
                      <c:formatCode>m/d/yyyy\ h:mm</c:formatCode>
                      <c:ptCount val="48"/>
                      <c:pt idx="0">
                        <c:v>43320.000075752316</c:v>
                      </c:pt>
                      <c:pt idx="1">
                        <c:v>43320.041742476853</c:v>
                      </c:pt>
                      <c:pt idx="2">
                        <c:v>43320.08340920139</c:v>
                      </c:pt>
                      <c:pt idx="3">
                        <c:v>43320.125075925927</c:v>
                      </c:pt>
                      <c:pt idx="4">
                        <c:v>43320.166742650465</c:v>
                      </c:pt>
                      <c:pt idx="5">
                        <c:v>43320.208409375002</c:v>
                      </c:pt>
                      <c:pt idx="6">
                        <c:v>43320.250076099539</c:v>
                      </c:pt>
                      <c:pt idx="7">
                        <c:v>43320.291742824076</c:v>
                      </c:pt>
                      <c:pt idx="8">
                        <c:v>43320.333409548613</c:v>
                      </c:pt>
                      <c:pt idx="9">
                        <c:v>43320.375076273151</c:v>
                      </c:pt>
                      <c:pt idx="10">
                        <c:v>43320.416742997688</c:v>
                      </c:pt>
                      <c:pt idx="11">
                        <c:v>43320.458409722225</c:v>
                      </c:pt>
                      <c:pt idx="12">
                        <c:v>43320.500076446762</c:v>
                      </c:pt>
                      <c:pt idx="13">
                        <c:v>43320.541743171299</c:v>
                      </c:pt>
                      <c:pt idx="14">
                        <c:v>43320.583409895837</c:v>
                      </c:pt>
                      <c:pt idx="15">
                        <c:v>43320.625076620374</c:v>
                      </c:pt>
                      <c:pt idx="16">
                        <c:v>43320.666743344904</c:v>
                      </c:pt>
                      <c:pt idx="17">
                        <c:v>43320.708410069441</c:v>
                      </c:pt>
                      <c:pt idx="18">
                        <c:v>43320.750076793978</c:v>
                      </c:pt>
                      <c:pt idx="19">
                        <c:v>43320.791743518515</c:v>
                      </c:pt>
                      <c:pt idx="20">
                        <c:v>43320.833410243053</c:v>
                      </c:pt>
                      <c:pt idx="21">
                        <c:v>43320.87507696759</c:v>
                      </c:pt>
                      <c:pt idx="22">
                        <c:v>43320.916743692127</c:v>
                      </c:pt>
                      <c:pt idx="23">
                        <c:v>43320.958410416664</c:v>
                      </c:pt>
                      <c:pt idx="24">
                        <c:v>43321.000077141201</c:v>
                      </c:pt>
                      <c:pt idx="25">
                        <c:v>43321.041743865739</c:v>
                      </c:pt>
                      <c:pt idx="26">
                        <c:v>43321.083410590276</c:v>
                      </c:pt>
                      <c:pt idx="27">
                        <c:v>43321.125077314813</c:v>
                      </c:pt>
                      <c:pt idx="28">
                        <c:v>43321.16674403935</c:v>
                      </c:pt>
                      <c:pt idx="29">
                        <c:v>43321.208410763888</c:v>
                      </c:pt>
                      <c:pt idx="30">
                        <c:v>43321.250077488425</c:v>
                      </c:pt>
                      <c:pt idx="31">
                        <c:v>43321.291744212962</c:v>
                      </c:pt>
                      <c:pt idx="32">
                        <c:v>43321.333410937499</c:v>
                      </c:pt>
                      <c:pt idx="33">
                        <c:v>43321.375077662036</c:v>
                      </c:pt>
                      <c:pt idx="34">
                        <c:v>43321.416744386574</c:v>
                      </c:pt>
                      <c:pt idx="35">
                        <c:v>43321.458411111111</c:v>
                      </c:pt>
                      <c:pt idx="36">
                        <c:v>43321.500077835648</c:v>
                      </c:pt>
                      <c:pt idx="37">
                        <c:v>43321.541744560185</c:v>
                      </c:pt>
                      <c:pt idx="38">
                        <c:v>43321.583411284722</c:v>
                      </c:pt>
                      <c:pt idx="39">
                        <c:v>43321.62507800926</c:v>
                      </c:pt>
                      <c:pt idx="40">
                        <c:v>43321.666744733797</c:v>
                      </c:pt>
                      <c:pt idx="41">
                        <c:v>43321.708411458334</c:v>
                      </c:pt>
                      <c:pt idx="42">
                        <c:v>43321.750078182871</c:v>
                      </c:pt>
                      <c:pt idx="43">
                        <c:v>43321.791744907408</c:v>
                      </c:pt>
                      <c:pt idx="44">
                        <c:v>43321.833411631946</c:v>
                      </c:pt>
                      <c:pt idx="45">
                        <c:v>43321.875078356483</c:v>
                      </c:pt>
                      <c:pt idx="46">
                        <c:v>43321.91674508102</c:v>
                      </c:pt>
                      <c:pt idx="47">
                        <c:v>43321.958411805557</c:v>
                      </c:pt>
                    </c:numCache>
                  </c:numRef>
                </c:xVal>
                <c:yVal>
                  <c:numRef>
                    <c:extLst>
                      <c:ext uri="{02D57815-91ED-43cb-92C2-25804820EDAC}">
                        <c15:formulaRef>
                          <c15:sqref>Sheet1!$C$1148:$C$1195</c15:sqref>
                        </c15:formulaRef>
                      </c:ext>
                    </c:extLst>
                    <c:numCache>
                      <c:formatCode>General</c:formatCode>
                      <c:ptCount val="48"/>
                      <c:pt idx="0">
                        <c:v>228.83333333333334</c:v>
                      </c:pt>
                      <c:pt idx="1">
                        <c:v>286.33333333333331</c:v>
                      </c:pt>
                      <c:pt idx="2">
                        <c:v>275.66666666666669</c:v>
                      </c:pt>
                      <c:pt idx="3">
                        <c:v>292.83333333333331</c:v>
                      </c:pt>
                      <c:pt idx="4">
                        <c:v>292.83333333333331</c:v>
                      </c:pt>
                      <c:pt idx="5">
                        <c:v>293.16666666666669</c:v>
                      </c:pt>
                      <c:pt idx="6">
                        <c:v>293.16666666666669</c:v>
                      </c:pt>
                      <c:pt idx="7">
                        <c:v>287.16666666666669</c:v>
                      </c:pt>
                      <c:pt idx="8">
                        <c:v>272.83333333333331</c:v>
                      </c:pt>
                      <c:pt idx="9">
                        <c:v>289.33333333333331</c:v>
                      </c:pt>
                      <c:pt idx="10">
                        <c:v>302.33333333333331</c:v>
                      </c:pt>
                      <c:pt idx="11">
                        <c:v>220</c:v>
                      </c:pt>
                      <c:pt idx="12">
                        <c:v>281.83333333333331</c:v>
                      </c:pt>
                      <c:pt idx="13">
                        <c:v>199.83333333333334</c:v>
                      </c:pt>
                      <c:pt idx="14">
                        <c:v>257.83333333333331</c:v>
                      </c:pt>
                      <c:pt idx="15">
                        <c:v>321.66666666666669</c:v>
                      </c:pt>
                      <c:pt idx="16">
                        <c:v>200.66666666666666</c:v>
                      </c:pt>
                      <c:pt idx="17">
                        <c:v>264.83333333333331</c:v>
                      </c:pt>
                      <c:pt idx="18">
                        <c:v>241.66666666666666</c:v>
                      </c:pt>
                      <c:pt idx="19">
                        <c:v>223.5</c:v>
                      </c:pt>
                      <c:pt idx="20">
                        <c:v>224.5</c:v>
                      </c:pt>
                      <c:pt idx="21">
                        <c:v>230.66666666666666</c:v>
                      </c:pt>
                      <c:pt idx="22">
                        <c:v>28.166666666666668</c:v>
                      </c:pt>
                      <c:pt idx="23">
                        <c:v>80.833333333333329</c:v>
                      </c:pt>
                      <c:pt idx="24">
                        <c:v>129.83333333333334</c:v>
                      </c:pt>
                      <c:pt idx="25">
                        <c:v>81.333333333333329</c:v>
                      </c:pt>
                      <c:pt idx="26">
                        <c:v>223.16666666666666</c:v>
                      </c:pt>
                      <c:pt idx="27">
                        <c:v>85.666666666666671</c:v>
                      </c:pt>
                      <c:pt idx="28">
                        <c:v>111</c:v>
                      </c:pt>
                      <c:pt idx="29">
                        <c:v>263.83333333333331</c:v>
                      </c:pt>
                      <c:pt idx="30">
                        <c:v>330.5</c:v>
                      </c:pt>
                      <c:pt idx="31">
                        <c:v>306.33333333333331</c:v>
                      </c:pt>
                      <c:pt idx="32">
                        <c:v>251.83333333333334</c:v>
                      </c:pt>
                      <c:pt idx="33">
                        <c:v>297.66666666666669</c:v>
                      </c:pt>
                      <c:pt idx="34">
                        <c:v>283.16666666666669</c:v>
                      </c:pt>
                      <c:pt idx="35">
                        <c:v>205.5</c:v>
                      </c:pt>
                      <c:pt idx="36">
                        <c:v>315.66666666666669</c:v>
                      </c:pt>
                      <c:pt idx="37">
                        <c:v>254.16666666666666</c:v>
                      </c:pt>
                      <c:pt idx="38">
                        <c:v>138.16666666666666</c:v>
                      </c:pt>
                      <c:pt idx="39">
                        <c:v>303.33333333333331</c:v>
                      </c:pt>
                      <c:pt idx="40">
                        <c:v>275.66666666666669</c:v>
                      </c:pt>
                      <c:pt idx="41">
                        <c:v>223.83333333333334</c:v>
                      </c:pt>
                      <c:pt idx="42">
                        <c:v>253.83333333333334</c:v>
                      </c:pt>
                      <c:pt idx="43">
                        <c:v>309.33333333333331</c:v>
                      </c:pt>
                      <c:pt idx="44">
                        <c:v>132</c:v>
                      </c:pt>
                      <c:pt idx="45">
                        <c:v>164.16666666666666</c:v>
                      </c:pt>
                      <c:pt idx="46">
                        <c:v>214</c:v>
                      </c:pt>
                      <c:pt idx="47">
                        <c:v>192.33333333333334</c:v>
                      </c:pt>
                    </c:numCache>
                  </c:numRef>
                </c:yVal>
                <c:smooth val="0"/>
                <c:extLst>
                  <c:ext xmlns:c16="http://schemas.microsoft.com/office/drawing/2014/chart" uri="{C3380CC4-5D6E-409C-BE32-E72D297353CC}">
                    <c16:uniqueId val="{00000002-003E-4C1F-B50D-72C053F2DEBB}"/>
                  </c:ext>
                </c:extLst>
              </c15:ser>
            </c15:filteredScatterSeries>
          </c:ext>
        </c:extLst>
      </c:scatterChart>
      <c:scatterChart>
        <c:scatterStyle val="lineMarker"/>
        <c:varyColors val="0"/>
        <c:ser>
          <c:idx val="8"/>
          <c:order val="2"/>
          <c:tx>
            <c:strRef>
              <c:f>Sheet1!$D$5</c:f>
              <c:strCache>
                <c:ptCount val="1"/>
                <c:pt idx="0">
                  <c:v>Ext. wind speed m/s </c:v>
                </c:pt>
              </c:strCache>
            </c:strRef>
          </c:tx>
          <c:spPr>
            <a:ln w="19050">
              <a:solidFill>
                <a:srgbClr val="92D050"/>
              </a:solidFill>
            </a:ln>
          </c:spPr>
          <c:marker>
            <c:symbol val="none"/>
          </c:marker>
          <c:xVal>
            <c:numRef>
              <c:f>Sheet1!$A$1148:$A$1195</c:f>
              <c:numCache>
                <c:formatCode>m/d/yyyy\ h:mm</c:formatCode>
                <c:ptCount val="48"/>
                <c:pt idx="0">
                  <c:v>43320.000075752316</c:v>
                </c:pt>
                <c:pt idx="1">
                  <c:v>43320.041742476853</c:v>
                </c:pt>
                <c:pt idx="2">
                  <c:v>43320.08340920139</c:v>
                </c:pt>
                <c:pt idx="3">
                  <c:v>43320.125075925927</c:v>
                </c:pt>
                <c:pt idx="4">
                  <c:v>43320.166742650465</c:v>
                </c:pt>
                <c:pt idx="5">
                  <c:v>43320.208409375002</c:v>
                </c:pt>
                <c:pt idx="6">
                  <c:v>43320.250076099539</c:v>
                </c:pt>
                <c:pt idx="7">
                  <c:v>43320.291742824076</c:v>
                </c:pt>
                <c:pt idx="8">
                  <c:v>43320.333409548613</c:v>
                </c:pt>
                <c:pt idx="9">
                  <c:v>43320.375076273151</c:v>
                </c:pt>
                <c:pt idx="10">
                  <c:v>43320.416742997688</c:v>
                </c:pt>
                <c:pt idx="11">
                  <c:v>43320.458409722225</c:v>
                </c:pt>
                <c:pt idx="12">
                  <c:v>43320.500076446762</c:v>
                </c:pt>
                <c:pt idx="13">
                  <c:v>43320.541743171299</c:v>
                </c:pt>
                <c:pt idx="14">
                  <c:v>43320.583409895837</c:v>
                </c:pt>
                <c:pt idx="15">
                  <c:v>43320.625076620374</c:v>
                </c:pt>
                <c:pt idx="16">
                  <c:v>43320.666743344904</c:v>
                </c:pt>
                <c:pt idx="17">
                  <c:v>43320.708410069441</c:v>
                </c:pt>
                <c:pt idx="18">
                  <c:v>43320.750076793978</c:v>
                </c:pt>
                <c:pt idx="19">
                  <c:v>43320.791743518515</c:v>
                </c:pt>
                <c:pt idx="20">
                  <c:v>43320.833410243053</c:v>
                </c:pt>
                <c:pt idx="21">
                  <c:v>43320.87507696759</c:v>
                </c:pt>
                <c:pt idx="22">
                  <c:v>43320.916743692127</c:v>
                </c:pt>
                <c:pt idx="23">
                  <c:v>43320.958410416664</c:v>
                </c:pt>
                <c:pt idx="24">
                  <c:v>43321.000077141201</c:v>
                </c:pt>
                <c:pt idx="25">
                  <c:v>43321.041743865739</c:v>
                </c:pt>
                <c:pt idx="26">
                  <c:v>43321.083410590276</c:v>
                </c:pt>
                <c:pt idx="27">
                  <c:v>43321.125077314813</c:v>
                </c:pt>
                <c:pt idx="28">
                  <c:v>43321.16674403935</c:v>
                </c:pt>
                <c:pt idx="29">
                  <c:v>43321.208410763888</c:v>
                </c:pt>
                <c:pt idx="30">
                  <c:v>43321.250077488425</c:v>
                </c:pt>
                <c:pt idx="31">
                  <c:v>43321.291744212962</c:v>
                </c:pt>
                <c:pt idx="32">
                  <c:v>43321.333410937499</c:v>
                </c:pt>
                <c:pt idx="33">
                  <c:v>43321.375077662036</c:v>
                </c:pt>
                <c:pt idx="34">
                  <c:v>43321.416744386574</c:v>
                </c:pt>
                <c:pt idx="35">
                  <c:v>43321.458411111111</c:v>
                </c:pt>
                <c:pt idx="36">
                  <c:v>43321.500077835648</c:v>
                </c:pt>
                <c:pt idx="37">
                  <c:v>43321.541744560185</c:v>
                </c:pt>
                <c:pt idx="38">
                  <c:v>43321.583411284722</c:v>
                </c:pt>
                <c:pt idx="39">
                  <c:v>43321.62507800926</c:v>
                </c:pt>
                <c:pt idx="40">
                  <c:v>43321.666744733797</c:v>
                </c:pt>
                <c:pt idx="41">
                  <c:v>43321.708411458334</c:v>
                </c:pt>
                <c:pt idx="42">
                  <c:v>43321.750078182871</c:v>
                </c:pt>
                <c:pt idx="43">
                  <c:v>43321.791744907408</c:v>
                </c:pt>
                <c:pt idx="44">
                  <c:v>43321.833411631946</c:v>
                </c:pt>
                <c:pt idx="45">
                  <c:v>43321.875078356483</c:v>
                </c:pt>
                <c:pt idx="46">
                  <c:v>43321.91674508102</c:v>
                </c:pt>
                <c:pt idx="47">
                  <c:v>43321.958411805557</c:v>
                </c:pt>
              </c:numCache>
            </c:numRef>
          </c:xVal>
          <c:yVal>
            <c:numRef>
              <c:f>Sheet1!$D$1148:$D$1195</c:f>
              <c:numCache>
                <c:formatCode>General</c:formatCode>
                <c:ptCount val="48"/>
                <c:pt idx="0">
                  <c:v>2.1333333333333333</c:v>
                </c:pt>
                <c:pt idx="1">
                  <c:v>2.0666666666666669</c:v>
                </c:pt>
                <c:pt idx="2">
                  <c:v>2.5999999999999996</c:v>
                </c:pt>
                <c:pt idx="3">
                  <c:v>0.15</c:v>
                </c:pt>
                <c:pt idx="4">
                  <c:v>0</c:v>
                </c:pt>
                <c:pt idx="5">
                  <c:v>0</c:v>
                </c:pt>
                <c:pt idx="6">
                  <c:v>0</c:v>
                </c:pt>
                <c:pt idx="7">
                  <c:v>0.33333333333333331</c:v>
                </c:pt>
                <c:pt idx="8">
                  <c:v>0.8833333333333333</c:v>
                </c:pt>
                <c:pt idx="9">
                  <c:v>1.2166666666666666</c:v>
                </c:pt>
                <c:pt idx="10">
                  <c:v>1.9666666666666666</c:v>
                </c:pt>
                <c:pt idx="11">
                  <c:v>3.1999999999999997</c:v>
                </c:pt>
                <c:pt idx="12">
                  <c:v>5.0999999999999996</c:v>
                </c:pt>
                <c:pt idx="13">
                  <c:v>3.2333333333333338</c:v>
                </c:pt>
                <c:pt idx="14">
                  <c:v>4.1833333333333336</c:v>
                </c:pt>
                <c:pt idx="15">
                  <c:v>5.3</c:v>
                </c:pt>
                <c:pt idx="16">
                  <c:v>4.3166666666666673</c:v>
                </c:pt>
                <c:pt idx="17">
                  <c:v>3.8333333333333335</c:v>
                </c:pt>
                <c:pt idx="18">
                  <c:v>2.8499999999999996</c:v>
                </c:pt>
                <c:pt idx="19">
                  <c:v>2.9333333333333336</c:v>
                </c:pt>
                <c:pt idx="20">
                  <c:v>2.5666666666666664</c:v>
                </c:pt>
                <c:pt idx="21">
                  <c:v>2.5333333333333337</c:v>
                </c:pt>
                <c:pt idx="22">
                  <c:v>3.0166666666666662</c:v>
                </c:pt>
                <c:pt idx="23">
                  <c:v>1.95</c:v>
                </c:pt>
                <c:pt idx="24">
                  <c:v>3.1333333333333333</c:v>
                </c:pt>
                <c:pt idx="25">
                  <c:v>2.8666666666666667</c:v>
                </c:pt>
                <c:pt idx="26">
                  <c:v>2.1833333333333331</c:v>
                </c:pt>
                <c:pt idx="27">
                  <c:v>3.4833333333333338</c:v>
                </c:pt>
                <c:pt idx="28">
                  <c:v>1.9833333333333334</c:v>
                </c:pt>
                <c:pt idx="29">
                  <c:v>2.3666666666666667</c:v>
                </c:pt>
                <c:pt idx="30">
                  <c:v>1.8500000000000003</c:v>
                </c:pt>
                <c:pt idx="31">
                  <c:v>0</c:v>
                </c:pt>
                <c:pt idx="32">
                  <c:v>0.58333333333333337</c:v>
                </c:pt>
                <c:pt idx="33">
                  <c:v>1.5000000000000002</c:v>
                </c:pt>
                <c:pt idx="34">
                  <c:v>1.5833333333333333</c:v>
                </c:pt>
                <c:pt idx="35">
                  <c:v>1.7333333333333334</c:v>
                </c:pt>
                <c:pt idx="36">
                  <c:v>2.6833333333333336</c:v>
                </c:pt>
                <c:pt idx="37">
                  <c:v>2.5</c:v>
                </c:pt>
                <c:pt idx="38">
                  <c:v>2.9</c:v>
                </c:pt>
                <c:pt idx="39">
                  <c:v>2.6666666666666665</c:v>
                </c:pt>
                <c:pt idx="40">
                  <c:v>4.1333333333333337</c:v>
                </c:pt>
                <c:pt idx="41">
                  <c:v>1.8499999999999999</c:v>
                </c:pt>
                <c:pt idx="42">
                  <c:v>3.5666666666666664</c:v>
                </c:pt>
                <c:pt idx="43">
                  <c:v>2.0166666666666662</c:v>
                </c:pt>
                <c:pt idx="44">
                  <c:v>1.9166666666666667</c:v>
                </c:pt>
                <c:pt idx="45">
                  <c:v>2.3333333333333335</c:v>
                </c:pt>
                <c:pt idx="46">
                  <c:v>1.3499999999999999</c:v>
                </c:pt>
                <c:pt idx="47">
                  <c:v>1.5333333333333334</c:v>
                </c:pt>
              </c:numCache>
            </c:numRef>
          </c:yVal>
          <c:smooth val="0"/>
          <c:extLst>
            <c:ext xmlns:c16="http://schemas.microsoft.com/office/drawing/2014/chart" uri="{C3380CC4-5D6E-409C-BE32-E72D297353CC}">
              <c16:uniqueId val="{00000001-003E-4C1F-B50D-72C053F2DEBB}"/>
            </c:ext>
          </c:extLst>
        </c:ser>
        <c:dLbls>
          <c:showLegendKey val="0"/>
          <c:showVal val="0"/>
          <c:showCatName val="0"/>
          <c:showSerName val="0"/>
          <c:showPercent val="0"/>
          <c:showBubbleSize val="0"/>
        </c:dLbls>
        <c:axId val="593125664"/>
        <c:axId val="513806768"/>
        <c:extLst>
          <c:ext xmlns:c15="http://schemas.microsoft.com/office/drawing/2012/chart" uri="{02D57815-91ED-43cb-92C2-25804820EDAC}">
            <c15:filteredScatterSeries>
              <c15:ser>
                <c:idx val="9"/>
                <c:order val="3"/>
                <c:tx>
                  <c:strRef>
                    <c:extLst>
                      <c:ext uri="{02D57815-91ED-43cb-92C2-25804820EDAC}">
                        <c15:formulaRef>
                          <c15:sqref>Sheet1!$E$5</c15:sqref>
                        </c15:formulaRef>
                      </c:ext>
                    </c:extLst>
                    <c:strCache>
                      <c:ptCount val="1"/>
                      <c:pt idx="0">
                        <c:v>Supply Air speed m/s (Tower A)</c:v>
                      </c:pt>
                    </c:strCache>
                  </c:strRef>
                </c:tx>
                <c:marker>
                  <c:symbol val="none"/>
                </c:marker>
                <c:xVal>
                  <c:numRef>
                    <c:extLst>
                      <c:ext uri="{02D57815-91ED-43cb-92C2-25804820EDAC}">
                        <c15:formulaRef>
                          <c15:sqref>Sheet1!$A$1148:$A$1195</c15:sqref>
                        </c15:formulaRef>
                      </c:ext>
                    </c:extLst>
                    <c:numCache>
                      <c:formatCode>m/d/yyyy\ h:mm</c:formatCode>
                      <c:ptCount val="48"/>
                      <c:pt idx="0">
                        <c:v>43320.000075752316</c:v>
                      </c:pt>
                      <c:pt idx="1">
                        <c:v>43320.041742476853</c:v>
                      </c:pt>
                      <c:pt idx="2">
                        <c:v>43320.08340920139</c:v>
                      </c:pt>
                      <c:pt idx="3">
                        <c:v>43320.125075925927</c:v>
                      </c:pt>
                      <c:pt idx="4">
                        <c:v>43320.166742650465</c:v>
                      </c:pt>
                      <c:pt idx="5">
                        <c:v>43320.208409375002</c:v>
                      </c:pt>
                      <c:pt idx="6">
                        <c:v>43320.250076099539</c:v>
                      </c:pt>
                      <c:pt idx="7">
                        <c:v>43320.291742824076</c:v>
                      </c:pt>
                      <c:pt idx="8">
                        <c:v>43320.333409548613</c:v>
                      </c:pt>
                      <c:pt idx="9">
                        <c:v>43320.375076273151</c:v>
                      </c:pt>
                      <c:pt idx="10">
                        <c:v>43320.416742997688</c:v>
                      </c:pt>
                      <c:pt idx="11">
                        <c:v>43320.458409722225</c:v>
                      </c:pt>
                      <c:pt idx="12">
                        <c:v>43320.500076446762</c:v>
                      </c:pt>
                      <c:pt idx="13">
                        <c:v>43320.541743171299</c:v>
                      </c:pt>
                      <c:pt idx="14">
                        <c:v>43320.583409895837</c:v>
                      </c:pt>
                      <c:pt idx="15">
                        <c:v>43320.625076620374</c:v>
                      </c:pt>
                      <c:pt idx="16">
                        <c:v>43320.666743344904</c:v>
                      </c:pt>
                      <c:pt idx="17">
                        <c:v>43320.708410069441</c:v>
                      </c:pt>
                      <c:pt idx="18">
                        <c:v>43320.750076793978</c:v>
                      </c:pt>
                      <c:pt idx="19">
                        <c:v>43320.791743518515</c:v>
                      </c:pt>
                      <c:pt idx="20">
                        <c:v>43320.833410243053</c:v>
                      </c:pt>
                      <c:pt idx="21">
                        <c:v>43320.87507696759</c:v>
                      </c:pt>
                      <c:pt idx="22">
                        <c:v>43320.916743692127</c:v>
                      </c:pt>
                      <c:pt idx="23">
                        <c:v>43320.958410416664</c:v>
                      </c:pt>
                      <c:pt idx="24">
                        <c:v>43321.000077141201</c:v>
                      </c:pt>
                      <c:pt idx="25">
                        <c:v>43321.041743865739</c:v>
                      </c:pt>
                      <c:pt idx="26">
                        <c:v>43321.083410590276</c:v>
                      </c:pt>
                      <c:pt idx="27">
                        <c:v>43321.125077314813</c:v>
                      </c:pt>
                      <c:pt idx="28">
                        <c:v>43321.16674403935</c:v>
                      </c:pt>
                      <c:pt idx="29">
                        <c:v>43321.208410763888</c:v>
                      </c:pt>
                      <c:pt idx="30">
                        <c:v>43321.250077488425</c:v>
                      </c:pt>
                      <c:pt idx="31">
                        <c:v>43321.291744212962</c:v>
                      </c:pt>
                      <c:pt idx="32">
                        <c:v>43321.333410937499</c:v>
                      </c:pt>
                      <c:pt idx="33">
                        <c:v>43321.375077662036</c:v>
                      </c:pt>
                      <c:pt idx="34">
                        <c:v>43321.416744386574</c:v>
                      </c:pt>
                      <c:pt idx="35">
                        <c:v>43321.458411111111</c:v>
                      </c:pt>
                      <c:pt idx="36">
                        <c:v>43321.500077835648</c:v>
                      </c:pt>
                      <c:pt idx="37">
                        <c:v>43321.541744560185</c:v>
                      </c:pt>
                      <c:pt idx="38">
                        <c:v>43321.583411284722</c:v>
                      </c:pt>
                      <c:pt idx="39">
                        <c:v>43321.62507800926</c:v>
                      </c:pt>
                      <c:pt idx="40">
                        <c:v>43321.666744733797</c:v>
                      </c:pt>
                      <c:pt idx="41">
                        <c:v>43321.708411458334</c:v>
                      </c:pt>
                      <c:pt idx="42">
                        <c:v>43321.750078182871</c:v>
                      </c:pt>
                      <c:pt idx="43">
                        <c:v>43321.791744907408</c:v>
                      </c:pt>
                      <c:pt idx="44">
                        <c:v>43321.833411631946</c:v>
                      </c:pt>
                      <c:pt idx="45">
                        <c:v>43321.875078356483</c:v>
                      </c:pt>
                      <c:pt idx="46">
                        <c:v>43321.91674508102</c:v>
                      </c:pt>
                      <c:pt idx="47">
                        <c:v>43321.958411805557</c:v>
                      </c:pt>
                    </c:numCache>
                  </c:numRef>
                </c:xVal>
                <c:yVal>
                  <c:numRef>
                    <c:extLst>
                      <c:ext uri="{02D57815-91ED-43cb-92C2-25804820EDAC}">
                        <c15:formulaRef>
                          <c15:sqref>Sheet1!$E$1148:$E$1195</c15:sqref>
                        </c15:formulaRef>
                      </c:ext>
                    </c:extLst>
                    <c:numCache>
                      <c:formatCode>General</c:formatCode>
                      <c:ptCount val="48"/>
                      <c:pt idx="0">
                        <c:v>6.6666666666666666E-2</c:v>
                      </c:pt>
                      <c:pt idx="1">
                        <c:v>0</c:v>
                      </c:pt>
                      <c:pt idx="2">
                        <c:v>0.13333333333333333</c:v>
                      </c:pt>
                      <c:pt idx="3">
                        <c:v>0.6333333333333333</c:v>
                      </c:pt>
                      <c:pt idx="4">
                        <c:v>0.76666666666666661</c:v>
                      </c:pt>
                      <c:pt idx="5">
                        <c:v>0.70000000000000007</c:v>
                      </c:pt>
                      <c:pt idx="6">
                        <c:v>0.51666666666666672</c:v>
                      </c:pt>
                      <c:pt idx="7">
                        <c:v>0.3</c:v>
                      </c:pt>
                      <c:pt idx="8">
                        <c:v>0.11666666666666665</c:v>
                      </c:pt>
                      <c:pt idx="9">
                        <c:v>0.3</c:v>
                      </c:pt>
                      <c:pt idx="10">
                        <c:v>0.16666666666666666</c:v>
                      </c:pt>
                      <c:pt idx="11">
                        <c:v>0.35000000000000003</c:v>
                      </c:pt>
                      <c:pt idx="12">
                        <c:v>0.35000000000000003</c:v>
                      </c:pt>
                      <c:pt idx="13">
                        <c:v>0.21666666666666665</c:v>
                      </c:pt>
                      <c:pt idx="14">
                        <c:v>0.20000000000000004</c:v>
                      </c:pt>
                      <c:pt idx="15">
                        <c:v>0.15</c:v>
                      </c:pt>
                      <c:pt idx="16">
                        <c:v>0.11666666666666665</c:v>
                      </c:pt>
                      <c:pt idx="17">
                        <c:v>0.18333333333333335</c:v>
                      </c:pt>
                      <c:pt idx="18">
                        <c:v>0</c:v>
                      </c:pt>
                      <c:pt idx="19">
                        <c:v>0.16666666666666666</c:v>
                      </c:pt>
                      <c:pt idx="20">
                        <c:v>0.43333333333333335</c:v>
                      </c:pt>
                      <c:pt idx="21">
                        <c:v>0.3833333333333333</c:v>
                      </c:pt>
                      <c:pt idx="22">
                        <c:v>0.39999999999999997</c:v>
                      </c:pt>
                      <c:pt idx="23">
                        <c:v>0.31666666666666665</c:v>
                      </c:pt>
                      <c:pt idx="24">
                        <c:v>0.45</c:v>
                      </c:pt>
                      <c:pt idx="25">
                        <c:v>0.65</c:v>
                      </c:pt>
                      <c:pt idx="26">
                        <c:v>0.65</c:v>
                      </c:pt>
                      <c:pt idx="27">
                        <c:v>0.58333333333333337</c:v>
                      </c:pt>
                      <c:pt idx="28">
                        <c:v>6.6666666666666666E-2</c:v>
                      </c:pt>
                      <c:pt idx="29">
                        <c:v>0</c:v>
                      </c:pt>
                      <c:pt idx="30">
                        <c:v>0</c:v>
                      </c:pt>
                      <c:pt idx="31">
                        <c:v>0</c:v>
                      </c:pt>
                      <c:pt idx="32">
                        <c:v>0</c:v>
                      </c:pt>
                      <c:pt idx="33">
                        <c:v>0.15</c:v>
                      </c:pt>
                      <c:pt idx="34">
                        <c:v>0.13333333333333333</c:v>
                      </c:pt>
                      <c:pt idx="35">
                        <c:v>0.3</c:v>
                      </c:pt>
                      <c:pt idx="36">
                        <c:v>0.3833333333333333</c:v>
                      </c:pt>
                      <c:pt idx="37">
                        <c:v>0.23333333333333331</c:v>
                      </c:pt>
                      <c:pt idx="38">
                        <c:v>0.15</c:v>
                      </c:pt>
                      <c:pt idx="39">
                        <c:v>0.19999999999999998</c:v>
                      </c:pt>
                      <c:pt idx="40">
                        <c:v>0.3</c:v>
                      </c:pt>
                      <c:pt idx="41">
                        <c:v>0.33333333333333331</c:v>
                      </c:pt>
                      <c:pt idx="42">
                        <c:v>0.13333333333333333</c:v>
                      </c:pt>
                      <c:pt idx="43">
                        <c:v>0</c:v>
                      </c:pt>
                      <c:pt idx="44">
                        <c:v>0</c:v>
                      </c:pt>
                      <c:pt idx="45">
                        <c:v>9.9999999999999992E-2</c:v>
                      </c:pt>
                      <c:pt idx="46">
                        <c:v>0.18333333333333335</c:v>
                      </c:pt>
                      <c:pt idx="47">
                        <c:v>0.11666666666666665</c:v>
                      </c:pt>
                    </c:numCache>
                  </c:numRef>
                </c:yVal>
                <c:smooth val="0"/>
                <c:extLst>
                  <c:ext xmlns:c16="http://schemas.microsoft.com/office/drawing/2014/chart" uri="{C3380CC4-5D6E-409C-BE32-E72D297353CC}">
                    <c16:uniqueId val="{00000003-003E-4C1F-B50D-72C053F2DEBB}"/>
                  </c:ext>
                </c:extLst>
              </c15:ser>
            </c15:filteredScatterSeries>
            <c15:filteredScatterSeries>
              <c15:ser>
                <c:idx val="10"/>
                <c:order val="4"/>
                <c:tx>
                  <c:strRef>
                    <c:extLst xmlns:c15="http://schemas.microsoft.com/office/drawing/2012/chart">
                      <c:ext xmlns:c15="http://schemas.microsoft.com/office/drawing/2012/chart" uri="{02D57815-91ED-43cb-92C2-25804820EDAC}">
                        <c15:formulaRef>
                          <c15:sqref>Sheet1!$F$5</c15:sqref>
                        </c15:formulaRef>
                      </c:ext>
                    </c:extLst>
                    <c:strCache>
                      <c:ptCount val="1"/>
                      <c:pt idx="0">
                        <c:v>Supply Air speed m/s (Tower B)</c:v>
                      </c:pt>
                    </c:strCache>
                  </c:strRef>
                </c:tx>
                <c:marker>
                  <c:symbol val="none"/>
                </c:marker>
                <c:xVal>
                  <c:numRef>
                    <c:extLst xmlns:c15="http://schemas.microsoft.com/office/drawing/2012/chart">
                      <c:ext xmlns:c15="http://schemas.microsoft.com/office/drawing/2012/chart" uri="{02D57815-91ED-43cb-92C2-25804820EDAC}">
                        <c15:formulaRef>
                          <c15:sqref>Sheet1!$A$1148:$A$1195</c15:sqref>
                        </c15:formulaRef>
                      </c:ext>
                    </c:extLst>
                    <c:numCache>
                      <c:formatCode>m/d/yyyy\ h:mm</c:formatCode>
                      <c:ptCount val="48"/>
                      <c:pt idx="0">
                        <c:v>43320.000075752316</c:v>
                      </c:pt>
                      <c:pt idx="1">
                        <c:v>43320.041742476853</c:v>
                      </c:pt>
                      <c:pt idx="2">
                        <c:v>43320.08340920139</c:v>
                      </c:pt>
                      <c:pt idx="3">
                        <c:v>43320.125075925927</c:v>
                      </c:pt>
                      <c:pt idx="4">
                        <c:v>43320.166742650465</c:v>
                      </c:pt>
                      <c:pt idx="5">
                        <c:v>43320.208409375002</c:v>
                      </c:pt>
                      <c:pt idx="6">
                        <c:v>43320.250076099539</c:v>
                      </c:pt>
                      <c:pt idx="7">
                        <c:v>43320.291742824076</c:v>
                      </c:pt>
                      <c:pt idx="8">
                        <c:v>43320.333409548613</c:v>
                      </c:pt>
                      <c:pt idx="9">
                        <c:v>43320.375076273151</c:v>
                      </c:pt>
                      <c:pt idx="10">
                        <c:v>43320.416742997688</c:v>
                      </c:pt>
                      <c:pt idx="11">
                        <c:v>43320.458409722225</c:v>
                      </c:pt>
                      <c:pt idx="12">
                        <c:v>43320.500076446762</c:v>
                      </c:pt>
                      <c:pt idx="13">
                        <c:v>43320.541743171299</c:v>
                      </c:pt>
                      <c:pt idx="14">
                        <c:v>43320.583409895837</c:v>
                      </c:pt>
                      <c:pt idx="15">
                        <c:v>43320.625076620374</c:v>
                      </c:pt>
                      <c:pt idx="16">
                        <c:v>43320.666743344904</c:v>
                      </c:pt>
                      <c:pt idx="17">
                        <c:v>43320.708410069441</c:v>
                      </c:pt>
                      <c:pt idx="18">
                        <c:v>43320.750076793978</c:v>
                      </c:pt>
                      <c:pt idx="19">
                        <c:v>43320.791743518515</c:v>
                      </c:pt>
                      <c:pt idx="20">
                        <c:v>43320.833410243053</c:v>
                      </c:pt>
                      <c:pt idx="21">
                        <c:v>43320.87507696759</c:v>
                      </c:pt>
                      <c:pt idx="22">
                        <c:v>43320.916743692127</c:v>
                      </c:pt>
                      <c:pt idx="23">
                        <c:v>43320.958410416664</c:v>
                      </c:pt>
                      <c:pt idx="24">
                        <c:v>43321.000077141201</c:v>
                      </c:pt>
                      <c:pt idx="25">
                        <c:v>43321.041743865739</c:v>
                      </c:pt>
                      <c:pt idx="26">
                        <c:v>43321.083410590276</c:v>
                      </c:pt>
                      <c:pt idx="27">
                        <c:v>43321.125077314813</c:v>
                      </c:pt>
                      <c:pt idx="28">
                        <c:v>43321.16674403935</c:v>
                      </c:pt>
                      <c:pt idx="29">
                        <c:v>43321.208410763888</c:v>
                      </c:pt>
                      <c:pt idx="30">
                        <c:v>43321.250077488425</c:v>
                      </c:pt>
                      <c:pt idx="31">
                        <c:v>43321.291744212962</c:v>
                      </c:pt>
                      <c:pt idx="32">
                        <c:v>43321.333410937499</c:v>
                      </c:pt>
                      <c:pt idx="33">
                        <c:v>43321.375077662036</c:v>
                      </c:pt>
                      <c:pt idx="34">
                        <c:v>43321.416744386574</c:v>
                      </c:pt>
                      <c:pt idx="35">
                        <c:v>43321.458411111111</c:v>
                      </c:pt>
                      <c:pt idx="36">
                        <c:v>43321.500077835648</c:v>
                      </c:pt>
                      <c:pt idx="37">
                        <c:v>43321.541744560185</c:v>
                      </c:pt>
                      <c:pt idx="38">
                        <c:v>43321.583411284722</c:v>
                      </c:pt>
                      <c:pt idx="39">
                        <c:v>43321.62507800926</c:v>
                      </c:pt>
                      <c:pt idx="40">
                        <c:v>43321.666744733797</c:v>
                      </c:pt>
                      <c:pt idx="41">
                        <c:v>43321.708411458334</c:v>
                      </c:pt>
                      <c:pt idx="42">
                        <c:v>43321.750078182871</c:v>
                      </c:pt>
                      <c:pt idx="43">
                        <c:v>43321.791744907408</c:v>
                      </c:pt>
                      <c:pt idx="44">
                        <c:v>43321.833411631946</c:v>
                      </c:pt>
                      <c:pt idx="45">
                        <c:v>43321.875078356483</c:v>
                      </c:pt>
                      <c:pt idx="46">
                        <c:v>43321.91674508102</c:v>
                      </c:pt>
                      <c:pt idx="47">
                        <c:v>43321.958411805557</c:v>
                      </c:pt>
                    </c:numCache>
                  </c:numRef>
                </c:xVal>
                <c:yVal>
                  <c:numRef>
                    <c:extLst xmlns:c15="http://schemas.microsoft.com/office/drawing/2012/chart">
                      <c:ext xmlns:c15="http://schemas.microsoft.com/office/drawing/2012/chart" uri="{02D57815-91ED-43cb-92C2-25804820EDAC}">
                        <c15:formulaRef>
                          <c15:sqref>Sheet1!$F$1148:$F$1195</c15:sqref>
                        </c15:formulaRef>
                      </c:ext>
                    </c:extLst>
                    <c:numCache>
                      <c:formatCode>General</c:formatCode>
                      <c:ptCount val="4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6.6666666666666666E-2</c:v>
                      </c:pt>
                      <c:pt idx="19">
                        <c:v>9.9999999999999992E-2</c:v>
                      </c:pt>
                      <c:pt idx="20">
                        <c:v>0.70000000000000007</c:v>
                      </c:pt>
                      <c:pt idx="21">
                        <c:v>0.41666666666666669</c:v>
                      </c:pt>
                      <c:pt idx="22">
                        <c:v>0.70000000000000007</c:v>
                      </c:pt>
                      <c:pt idx="23">
                        <c:v>0.41666666666666669</c:v>
                      </c:pt>
                      <c:pt idx="24">
                        <c:v>0.48333333333333334</c:v>
                      </c:pt>
                      <c:pt idx="25">
                        <c:v>0.65</c:v>
                      </c:pt>
                      <c:pt idx="26">
                        <c:v>0.69999999999999984</c:v>
                      </c:pt>
                      <c:pt idx="27">
                        <c:v>0.71666666666666667</c:v>
                      </c:pt>
                      <c:pt idx="28">
                        <c:v>0.16666666666666666</c:v>
                      </c:pt>
                      <c:pt idx="29">
                        <c:v>9.9999999999999992E-2</c:v>
                      </c:pt>
                      <c:pt idx="30">
                        <c:v>0</c:v>
                      </c:pt>
                      <c:pt idx="31">
                        <c:v>0</c:v>
                      </c:pt>
                      <c:pt idx="32">
                        <c:v>0</c:v>
                      </c:pt>
                      <c:pt idx="33">
                        <c:v>0</c:v>
                      </c:pt>
                      <c:pt idx="34">
                        <c:v>0</c:v>
                      </c:pt>
                      <c:pt idx="35">
                        <c:v>0</c:v>
                      </c:pt>
                      <c:pt idx="36">
                        <c:v>0</c:v>
                      </c:pt>
                      <c:pt idx="37">
                        <c:v>0</c:v>
                      </c:pt>
                      <c:pt idx="38">
                        <c:v>0.19999999999999998</c:v>
                      </c:pt>
                      <c:pt idx="39">
                        <c:v>0</c:v>
                      </c:pt>
                      <c:pt idx="40">
                        <c:v>0</c:v>
                      </c:pt>
                      <c:pt idx="41">
                        <c:v>0.11666666666666665</c:v>
                      </c:pt>
                      <c:pt idx="42">
                        <c:v>0</c:v>
                      </c:pt>
                      <c:pt idx="43">
                        <c:v>0</c:v>
                      </c:pt>
                      <c:pt idx="44">
                        <c:v>0</c:v>
                      </c:pt>
                      <c:pt idx="45">
                        <c:v>0.46666666666666662</c:v>
                      </c:pt>
                      <c:pt idx="46">
                        <c:v>0.58333333333333337</c:v>
                      </c:pt>
                      <c:pt idx="47">
                        <c:v>0.53333333333333333</c:v>
                      </c:pt>
                    </c:numCache>
                  </c:numRef>
                </c:yVal>
                <c:smooth val="0"/>
                <c:extLst xmlns:c15="http://schemas.microsoft.com/office/drawing/2012/chart">
                  <c:ext xmlns:c16="http://schemas.microsoft.com/office/drawing/2014/chart" uri="{C3380CC4-5D6E-409C-BE32-E72D297353CC}">
                    <c16:uniqueId val="{00000004-003E-4C1F-B50D-72C053F2DEBB}"/>
                  </c:ext>
                </c:extLst>
              </c15:ser>
            </c15:filteredScatterSeries>
            <c15:filteredScatterSeries>
              <c15:ser>
                <c:idx val="11"/>
                <c:order val="5"/>
                <c:tx>
                  <c:strRef>
                    <c:extLst xmlns:c15="http://schemas.microsoft.com/office/drawing/2012/chart">
                      <c:ext xmlns:c15="http://schemas.microsoft.com/office/drawing/2012/chart" uri="{02D57815-91ED-43cb-92C2-25804820EDAC}">
                        <c15:formulaRef>
                          <c15:sqref>Sheet1!$G$5</c15:sqref>
                        </c15:formulaRef>
                      </c:ext>
                    </c:extLst>
                    <c:strCache>
                      <c:ptCount val="1"/>
                      <c:pt idx="0">
                        <c:v>Anenometer air velocity (2.9m height)</c:v>
                      </c:pt>
                    </c:strCache>
                  </c:strRef>
                </c:tx>
                <c:marker>
                  <c:symbol val="none"/>
                </c:marker>
                <c:xVal>
                  <c:numRef>
                    <c:extLst xmlns:c15="http://schemas.microsoft.com/office/drawing/2012/chart">
                      <c:ext xmlns:c15="http://schemas.microsoft.com/office/drawing/2012/chart" uri="{02D57815-91ED-43cb-92C2-25804820EDAC}">
                        <c15:formulaRef>
                          <c15:sqref>Sheet1!$A$1148:$A$1195</c15:sqref>
                        </c15:formulaRef>
                      </c:ext>
                    </c:extLst>
                    <c:numCache>
                      <c:formatCode>m/d/yyyy\ h:mm</c:formatCode>
                      <c:ptCount val="48"/>
                      <c:pt idx="0">
                        <c:v>43320.000075752316</c:v>
                      </c:pt>
                      <c:pt idx="1">
                        <c:v>43320.041742476853</c:v>
                      </c:pt>
                      <c:pt idx="2">
                        <c:v>43320.08340920139</c:v>
                      </c:pt>
                      <c:pt idx="3">
                        <c:v>43320.125075925927</c:v>
                      </c:pt>
                      <c:pt idx="4">
                        <c:v>43320.166742650465</c:v>
                      </c:pt>
                      <c:pt idx="5">
                        <c:v>43320.208409375002</c:v>
                      </c:pt>
                      <c:pt idx="6">
                        <c:v>43320.250076099539</c:v>
                      </c:pt>
                      <c:pt idx="7">
                        <c:v>43320.291742824076</c:v>
                      </c:pt>
                      <c:pt idx="8">
                        <c:v>43320.333409548613</c:v>
                      </c:pt>
                      <c:pt idx="9">
                        <c:v>43320.375076273151</c:v>
                      </c:pt>
                      <c:pt idx="10">
                        <c:v>43320.416742997688</c:v>
                      </c:pt>
                      <c:pt idx="11">
                        <c:v>43320.458409722225</c:v>
                      </c:pt>
                      <c:pt idx="12">
                        <c:v>43320.500076446762</c:v>
                      </c:pt>
                      <c:pt idx="13">
                        <c:v>43320.541743171299</c:v>
                      </c:pt>
                      <c:pt idx="14">
                        <c:v>43320.583409895837</c:v>
                      </c:pt>
                      <c:pt idx="15">
                        <c:v>43320.625076620374</c:v>
                      </c:pt>
                      <c:pt idx="16">
                        <c:v>43320.666743344904</c:v>
                      </c:pt>
                      <c:pt idx="17">
                        <c:v>43320.708410069441</c:v>
                      </c:pt>
                      <c:pt idx="18">
                        <c:v>43320.750076793978</c:v>
                      </c:pt>
                      <c:pt idx="19">
                        <c:v>43320.791743518515</c:v>
                      </c:pt>
                      <c:pt idx="20">
                        <c:v>43320.833410243053</c:v>
                      </c:pt>
                      <c:pt idx="21">
                        <c:v>43320.87507696759</c:v>
                      </c:pt>
                      <c:pt idx="22">
                        <c:v>43320.916743692127</c:v>
                      </c:pt>
                      <c:pt idx="23">
                        <c:v>43320.958410416664</c:v>
                      </c:pt>
                      <c:pt idx="24">
                        <c:v>43321.000077141201</c:v>
                      </c:pt>
                      <c:pt idx="25">
                        <c:v>43321.041743865739</c:v>
                      </c:pt>
                      <c:pt idx="26">
                        <c:v>43321.083410590276</c:v>
                      </c:pt>
                      <c:pt idx="27">
                        <c:v>43321.125077314813</c:v>
                      </c:pt>
                      <c:pt idx="28">
                        <c:v>43321.16674403935</c:v>
                      </c:pt>
                      <c:pt idx="29">
                        <c:v>43321.208410763888</c:v>
                      </c:pt>
                      <c:pt idx="30">
                        <c:v>43321.250077488425</c:v>
                      </c:pt>
                      <c:pt idx="31">
                        <c:v>43321.291744212962</c:v>
                      </c:pt>
                      <c:pt idx="32">
                        <c:v>43321.333410937499</c:v>
                      </c:pt>
                      <c:pt idx="33">
                        <c:v>43321.375077662036</c:v>
                      </c:pt>
                      <c:pt idx="34">
                        <c:v>43321.416744386574</c:v>
                      </c:pt>
                      <c:pt idx="35">
                        <c:v>43321.458411111111</c:v>
                      </c:pt>
                      <c:pt idx="36">
                        <c:v>43321.500077835648</c:v>
                      </c:pt>
                      <c:pt idx="37">
                        <c:v>43321.541744560185</c:v>
                      </c:pt>
                      <c:pt idx="38">
                        <c:v>43321.583411284722</c:v>
                      </c:pt>
                      <c:pt idx="39">
                        <c:v>43321.62507800926</c:v>
                      </c:pt>
                      <c:pt idx="40">
                        <c:v>43321.666744733797</c:v>
                      </c:pt>
                      <c:pt idx="41">
                        <c:v>43321.708411458334</c:v>
                      </c:pt>
                      <c:pt idx="42">
                        <c:v>43321.750078182871</c:v>
                      </c:pt>
                      <c:pt idx="43">
                        <c:v>43321.791744907408</c:v>
                      </c:pt>
                      <c:pt idx="44">
                        <c:v>43321.833411631946</c:v>
                      </c:pt>
                      <c:pt idx="45">
                        <c:v>43321.875078356483</c:v>
                      </c:pt>
                      <c:pt idx="46">
                        <c:v>43321.91674508102</c:v>
                      </c:pt>
                      <c:pt idx="47">
                        <c:v>43321.958411805557</c:v>
                      </c:pt>
                    </c:numCache>
                  </c:numRef>
                </c:xVal>
                <c:yVal>
                  <c:numRef>
                    <c:extLst xmlns:c15="http://schemas.microsoft.com/office/drawing/2012/chart">
                      <c:ext xmlns:c15="http://schemas.microsoft.com/office/drawing/2012/chart" uri="{02D57815-91ED-43cb-92C2-25804820EDAC}">
                        <c15:formulaRef>
                          <c15:sqref>Sheet1!$G$1148:$G$1195</c15:sqref>
                        </c15:formulaRef>
                      </c:ext>
                    </c:extLst>
                    <c:numCache>
                      <c:formatCode>General</c:formatCode>
                      <c:ptCount val="48"/>
                      <c:pt idx="0">
                        <c:v>0.16666666666666666</c:v>
                      </c:pt>
                      <c:pt idx="1">
                        <c:v>0.23833333333333337</c:v>
                      </c:pt>
                      <c:pt idx="2">
                        <c:v>0.26499999999999996</c:v>
                      </c:pt>
                      <c:pt idx="3">
                        <c:v>0.19000000000000003</c:v>
                      </c:pt>
                      <c:pt idx="4">
                        <c:v>0.21</c:v>
                      </c:pt>
                      <c:pt idx="5">
                        <c:v>0.11499999999999999</c:v>
                      </c:pt>
                      <c:pt idx="6">
                        <c:v>0.19500000000000003</c:v>
                      </c:pt>
                      <c:pt idx="7">
                        <c:v>0.2183333333333333</c:v>
                      </c:pt>
                      <c:pt idx="8">
                        <c:v>0.13333333333333333</c:v>
                      </c:pt>
                      <c:pt idx="9">
                        <c:v>0.20499999999999999</c:v>
                      </c:pt>
                      <c:pt idx="10">
                        <c:v>0.12833333333333335</c:v>
                      </c:pt>
                      <c:pt idx="11">
                        <c:v>0.17166666666666666</c:v>
                      </c:pt>
                      <c:pt idx="12">
                        <c:v>0.13833333333333334</c:v>
                      </c:pt>
                      <c:pt idx="13">
                        <c:v>0.13333333333333333</c:v>
                      </c:pt>
                      <c:pt idx="14">
                        <c:v>6.8333333333333329E-2</c:v>
                      </c:pt>
                      <c:pt idx="15">
                        <c:v>0.10166666666666668</c:v>
                      </c:pt>
                      <c:pt idx="16">
                        <c:v>0.12333333333333335</c:v>
                      </c:pt>
                      <c:pt idx="17">
                        <c:v>2.5000000000000005E-2</c:v>
                      </c:pt>
                      <c:pt idx="18">
                        <c:v>0.18666666666666668</c:v>
                      </c:pt>
                      <c:pt idx="19">
                        <c:v>0.28000000000000003</c:v>
                      </c:pt>
                      <c:pt idx="20">
                        <c:v>0.41166666666666663</c:v>
                      </c:pt>
                      <c:pt idx="21">
                        <c:v>0.61166666666666669</c:v>
                      </c:pt>
                      <c:pt idx="22">
                        <c:v>0.58166666666666667</c:v>
                      </c:pt>
                      <c:pt idx="23">
                        <c:v>0.53333333333333333</c:v>
                      </c:pt>
                      <c:pt idx="24">
                        <c:v>0.7583333333333333</c:v>
                      </c:pt>
                      <c:pt idx="25">
                        <c:v>0.52333333333333332</c:v>
                      </c:pt>
                      <c:pt idx="26">
                        <c:v>0.57333333333333336</c:v>
                      </c:pt>
                      <c:pt idx="27">
                        <c:v>0.66</c:v>
                      </c:pt>
                      <c:pt idx="28">
                        <c:v>0.29333333333333333</c:v>
                      </c:pt>
                      <c:pt idx="29">
                        <c:v>0.30499999999999994</c:v>
                      </c:pt>
                      <c:pt idx="30">
                        <c:v>0.33166666666666661</c:v>
                      </c:pt>
                      <c:pt idx="31">
                        <c:v>0.56166666666666665</c:v>
                      </c:pt>
                      <c:pt idx="32">
                        <c:v>0.505</c:v>
                      </c:pt>
                      <c:pt idx="33">
                        <c:v>0.21333333333333329</c:v>
                      </c:pt>
                      <c:pt idx="34">
                        <c:v>9.6666666666666679E-2</c:v>
                      </c:pt>
                      <c:pt idx="35">
                        <c:v>1.4999999999999999E-2</c:v>
                      </c:pt>
                      <c:pt idx="36">
                        <c:v>0.20333333333333334</c:v>
                      </c:pt>
                      <c:pt idx="37">
                        <c:v>0.21166666666666667</c:v>
                      </c:pt>
                      <c:pt idx="38">
                        <c:v>0.16333333333333333</c:v>
                      </c:pt>
                      <c:pt idx="39">
                        <c:v>0.12</c:v>
                      </c:pt>
                      <c:pt idx="40">
                        <c:v>0.10166666666666668</c:v>
                      </c:pt>
                      <c:pt idx="41">
                        <c:v>0.14000000000000001</c:v>
                      </c:pt>
                      <c:pt idx="42">
                        <c:v>0.22999999999999998</c:v>
                      </c:pt>
                      <c:pt idx="43">
                        <c:v>0.29166666666666669</c:v>
                      </c:pt>
                      <c:pt idx="44">
                        <c:v>0.55166666666666664</c:v>
                      </c:pt>
                      <c:pt idx="45">
                        <c:v>0.3833333333333333</c:v>
                      </c:pt>
                      <c:pt idx="46">
                        <c:v>0.41333333333333339</c:v>
                      </c:pt>
                      <c:pt idx="47">
                        <c:v>0.5116666666666666</c:v>
                      </c:pt>
                    </c:numCache>
                  </c:numRef>
                </c:yVal>
                <c:smooth val="0"/>
                <c:extLst xmlns:c15="http://schemas.microsoft.com/office/drawing/2012/chart">
                  <c:ext xmlns:c16="http://schemas.microsoft.com/office/drawing/2014/chart" uri="{C3380CC4-5D6E-409C-BE32-E72D297353CC}">
                    <c16:uniqueId val="{00000005-003E-4C1F-B50D-72C053F2DEBB}"/>
                  </c:ext>
                </c:extLst>
              </c15:ser>
            </c15:filteredScatterSeries>
          </c:ext>
        </c:extLst>
      </c:scatterChart>
      <c:valAx>
        <c:axId val="506130936"/>
        <c:scaling>
          <c:orientation val="minMax"/>
          <c:max val="43322"/>
          <c:min val="43320"/>
        </c:scaling>
        <c:delete val="0"/>
        <c:axPos val="b"/>
        <c:majorGridlines>
          <c:spPr>
            <a:ln w="9525" cap="flat" cmpd="sng" algn="ctr">
              <a:solidFill>
                <a:schemeClr val="tx1">
                  <a:lumMod val="15000"/>
                  <a:lumOff val="85000"/>
                </a:schemeClr>
              </a:solidFill>
              <a:round/>
            </a:ln>
            <a:effectLst/>
          </c:spPr>
        </c:majorGridlines>
        <c:numFmt formatCode="dd/mm\ hh:mm" sourceLinked="0"/>
        <c:majorTickMark val="none"/>
        <c:minorTickMark val="none"/>
        <c:tickLblPos val="nextTo"/>
        <c:spPr>
          <a:noFill/>
          <a:ln w="9525" cap="flat" cmpd="sng" algn="ctr">
            <a:solidFill>
              <a:schemeClr val="tx1">
                <a:lumMod val="25000"/>
                <a:lumOff val="75000"/>
              </a:schemeClr>
            </a:solidFill>
            <a:round/>
          </a:ln>
          <a:effectLst/>
        </c:spPr>
        <c:txPr>
          <a:bodyPr rot="-2700000" spcFirstLastPara="1" vertOverflow="ellipsis" wrap="square" anchor="ctr" anchorCtr="1"/>
          <a:lstStyle/>
          <a:p>
            <a:pPr>
              <a:defRPr sz="900" b="0" i="0" u="none" strike="noStrike" kern="1200" baseline="0">
                <a:solidFill>
                  <a:schemeClr val="tx1"/>
                </a:solidFill>
                <a:latin typeface="+mn-lt"/>
                <a:ea typeface="+mn-ea"/>
                <a:cs typeface="+mn-cs"/>
              </a:defRPr>
            </a:pPr>
            <a:endParaRPr lang="en-US"/>
          </a:p>
        </c:txPr>
        <c:crossAx val="506131264"/>
        <c:crosses val="autoZero"/>
        <c:crossBetween val="midCat"/>
        <c:majorUnit val="0.125"/>
      </c:valAx>
      <c:valAx>
        <c:axId val="5061312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j-lt"/>
                    <a:ea typeface="+mn-ea"/>
                    <a:cs typeface="+mn-cs"/>
                  </a:defRPr>
                </a:pPr>
                <a:r>
                  <a:rPr lang="en-GB" sz="1000" b="0" i="0" baseline="0">
                    <a:solidFill>
                      <a:schemeClr val="tx1"/>
                    </a:solidFill>
                    <a:effectLst/>
                    <a:latin typeface="+mj-lt"/>
                  </a:rPr>
                  <a:t>Wind Direction (Degree)</a:t>
                </a:r>
                <a:endParaRPr lang="en-GB" sz="1000">
                  <a:solidFill>
                    <a:schemeClr val="tx1"/>
                  </a:solidFill>
                  <a:effectLst/>
                  <a:latin typeface="+mj-lt"/>
                </a:endParaRPr>
              </a:p>
            </c:rich>
          </c:tx>
          <c:layout>
            <c:manualLayout>
              <c:xMode val="edge"/>
              <c:yMode val="edge"/>
              <c:x val="4.4754294357214288E-4"/>
              <c:y val="0.13385705880930698"/>
            </c:manualLayout>
          </c:layout>
          <c:overlay val="0"/>
          <c:spPr>
            <a:noFill/>
            <a:ln>
              <a:noFill/>
            </a:ln>
            <a:effectLst/>
          </c:spPr>
        </c:title>
        <c:numFmt formatCode="General"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6130936"/>
        <c:crosses val="autoZero"/>
        <c:crossBetween val="midCat"/>
      </c:valAx>
      <c:valAx>
        <c:axId val="513806768"/>
        <c:scaling>
          <c:orientation val="minMax"/>
          <c:max val="8"/>
        </c:scaling>
        <c:delete val="0"/>
        <c:axPos val="r"/>
        <c:title>
          <c:tx>
            <c:rich>
              <a:bodyPr rot="-5400000" spcFirstLastPara="1" vertOverflow="ellipsis" vert="horz" wrap="square" anchor="ctr" anchorCtr="1"/>
              <a:lstStyle/>
              <a:p>
                <a:pPr>
                  <a:defRPr sz="1000" b="0" i="0" u="none" strike="noStrike" kern="1200" baseline="0">
                    <a:solidFill>
                      <a:schemeClr val="tx1"/>
                    </a:solidFill>
                    <a:latin typeface="+mj-lt"/>
                    <a:ea typeface="+mn-ea"/>
                    <a:cs typeface="+mn-cs"/>
                  </a:defRPr>
                </a:pPr>
                <a:r>
                  <a:rPr lang="en-GB" sz="1000" b="0" i="0" baseline="0">
                    <a:solidFill>
                      <a:schemeClr val="tx1"/>
                    </a:solidFill>
                    <a:effectLst/>
                    <a:latin typeface="+mj-lt"/>
                  </a:rPr>
                  <a:t>Wind Speed</a:t>
                </a:r>
                <a:r>
                  <a:rPr lang="ar-SA" sz="1000" b="0" i="0" baseline="0">
                    <a:solidFill>
                      <a:schemeClr val="tx1"/>
                    </a:solidFill>
                    <a:effectLst/>
                    <a:latin typeface="+mj-lt"/>
                  </a:rPr>
                  <a:t> </a:t>
                </a:r>
                <a:r>
                  <a:rPr lang="en-GB" sz="1000" b="0" i="0" baseline="0">
                    <a:solidFill>
                      <a:schemeClr val="tx1"/>
                    </a:solidFill>
                    <a:effectLst/>
                    <a:latin typeface="+mj-lt"/>
                  </a:rPr>
                  <a:t>(m/s)</a:t>
                </a:r>
                <a:endParaRPr lang="en-US" sz="1000">
                  <a:solidFill>
                    <a:schemeClr val="tx1"/>
                  </a:solidFill>
                  <a:effectLst/>
                  <a:latin typeface="+mj-lt"/>
                </a:endParaRPr>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3125664"/>
        <c:crosses val="max"/>
        <c:crossBetween val="midCat"/>
      </c:valAx>
      <c:valAx>
        <c:axId val="593125664"/>
        <c:scaling>
          <c:orientation val="minMax"/>
        </c:scaling>
        <c:delete val="1"/>
        <c:axPos val="b"/>
        <c:numFmt formatCode="m/d/yyyy\ h:mm" sourceLinked="1"/>
        <c:majorTickMark val="out"/>
        <c:minorTickMark val="none"/>
        <c:tickLblPos val="nextTo"/>
        <c:crossAx val="513806768"/>
        <c:crosses val="autoZero"/>
        <c:crossBetween val="midCat"/>
      </c:valAx>
    </c:plotArea>
    <c:legend>
      <c:legendPos val="b"/>
      <c:layout>
        <c:manualLayout>
          <c:xMode val="edge"/>
          <c:yMode val="edge"/>
          <c:x val="9.9295327302136527E-2"/>
          <c:y val="0.91978211717427394"/>
          <c:w val="0.80004257112827371"/>
          <c:h val="6.7634763229284259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j-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ln>
      <a:noFill/>
    </a:ln>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257323062217724E-2"/>
          <c:y val="2.2199223170204795E-2"/>
          <c:w val="0.91040865359113354"/>
          <c:h val="0.66078852442909863"/>
        </c:manualLayout>
      </c:layout>
      <c:scatterChart>
        <c:scatterStyle val="lineMarker"/>
        <c:varyColors val="0"/>
        <c:ser>
          <c:idx val="0"/>
          <c:order val="0"/>
          <c:tx>
            <c:strRef>
              <c:f>Sheet1!$B$5</c:f>
              <c:strCache>
                <c:ptCount val="1"/>
                <c:pt idx="0">
                  <c:v>Ext. RH</c:v>
                </c:pt>
              </c:strCache>
            </c:strRef>
          </c:tx>
          <c:spPr>
            <a:ln w="19050" cap="rnd">
              <a:solidFill>
                <a:schemeClr val="accent6">
                  <a:lumMod val="75000"/>
                </a:schemeClr>
              </a:solidFill>
              <a:round/>
            </a:ln>
            <a:effectLst/>
          </c:spPr>
          <c:marker>
            <c:symbol val="none"/>
          </c:marker>
          <c:xVal>
            <c:numRef>
              <c:f>Sheet1!$A$1148:$A$1195</c:f>
              <c:numCache>
                <c:formatCode>m/d/yyyy\ h:mm</c:formatCode>
                <c:ptCount val="48"/>
                <c:pt idx="0">
                  <c:v>43320.000075752316</c:v>
                </c:pt>
                <c:pt idx="1">
                  <c:v>43320.041742476853</c:v>
                </c:pt>
                <c:pt idx="2">
                  <c:v>43320.08340920139</c:v>
                </c:pt>
                <c:pt idx="3">
                  <c:v>43320.125075925927</c:v>
                </c:pt>
                <c:pt idx="4">
                  <c:v>43320.166742650465</c:v>
                </c:pt>
                <c:pt idx="5">
                  <c:v>43320.208409375002</c:v>
                </c:pt>
                <c:pt idx="6">
                  <c:v>43320.250076099539</c:v>
                </c:pt>
                <c:pt idx="7">
                  <c:v>43320.291742824076</c:v>
                </c:pt>
                <c:pt idx="8">
                  <c:v>43320.333409548613</c:v>
                </c:pt>
                <c:pt idx="9">
                  <c:v>43320.375076273151</c:v>
                </c:pt>
                <c:pt idx="10">
                  <c:v>43320.416742997688</c:v>
                </c:pt>
                <c:pt idx="11">
                  <c:v>43320.458409722225</c:v>
                </c:pt>
                <c:pt idx="12">
                  <c:v>43320.500076446762</c:v>
                </c:pt>
                <c:pt idx="13">
                  <c:v>43320.541743171299</c:v>
                </c:pt>
                <c:pt idx="14">
                  <c:v>43320.583409895837</c:v>
                </c:pt>
                <c:pt idx="15">
                  <c:v>43320.625076620374</c:v>
                </c:pt>
                <c:pt idx="16">
                  <c:v>43320.666743344904</c:v>
                </c:pt>
                <c:pt idx="17">
                  <c:v>43320.708410069441</c:v>
                </c:pt>
                <c:pt idx="18">
                  <c:v>43320.750076793978</c:v>
                </c:pt>
                <c:pt idx="19">
                  <c:v>43320.791743518515</c:v>
                </c:pt>
                <c:pt idx="20">
                  <c:v>43320.833410243053</c:v>
                </c:pt>
                <c:pt idx="21">
                  <c:v>43320.87507696759</c:v>
                </c:pt>
                <c:pt idx="22">
                  <c:v>43320.916743692127</c:v>
                </c:pt>
                <c:pt idx="23">
                  <c:v>43320.958410416664</c:v>
                </c:pt>
                <c:pt idx="24">
                  <c:v>43321.000077141201</c:v>
                </c:pt>
                <c:pt idx="25">
                  <c:v>43321.041743865739</c:v>
                </c:pt>
                <c:pt idx="26">
                  <c:v>43321.083410590276</c:v>
                </c:pt>
                <c:pt idx="27">
                  <c:v>43321.125077314813</c:v>
                </c:pt>
                <c:pt idx="28">
                  <c:v>43321.16674403935</c:v>
                </c:pt>
                <c:pt idx="29">
                  <c:v>43321.208410763888</c:v>
                </c:pt>
                <c:pt idx="30">
                  <c:v>43321.250077488425</c:v>
                </c:pt>
                <c:pt idx="31">
                  <c:v>43321.291744212962</c:v>
                </c:pt>
                <c:pt idx="32">
                  <c:v>43321.333410937499</c:v>
                </c:pt>
                <c:pt idx="33">
                  <c:v>43321.375077662036</c:v>
                </c:pt>
                <c:pt idx="34">
                  <c:v>43321.416744386574</c:v>
                </c:pt>
                <c:pt idx="35">
                  <c:v>43321.458411111111</c:v>
                </c:pt>
                <c:pt idx="36">
                  <c:v>43321.500077835648</c:v>
                </c:pt>
                <c:pt idx="37">
                  <c:v>43321.541744560185</c:v>
                </c:pt>
                <c:pt idx="38">
                  <c:v>43321.583411284722</c:v>
                </c:pt>
                <c:pt idx="39">
                  <c:v>43321.62507800926</c:v>
                </c:pt>
                <c:pt idx="40">
                  <c:v>43321.666744733797</c:v>
                </c:pt>
                <c:pt idx="41">
                  <c:v>43321.708411458334</c:v>
                </c:pt>
                <c:pt idx="42">
                  <c:v>43321.750078182871</c:v>
                </c:pt>
                <c:pt idx="43">
                  <c:v>43321.791744907408</c:v>
                </c:pt>
                <c:pt idx="44">
                  <c:v>43321.833411631946</c:v>
                </c:pt>
                <c:pt idx="45">
                  <c:v>43321.875078356483</c:v>
                </c:pt>
                <c:pt idx="46">
                  <c:v>43321.91674508102</c:v>
                </c:pt>
                <c:pt idx="47">
                  <c:v>43321.958411805557</c:v>
                </c:pt>
              </c:numCache>
            </c:numRef>
          </c:xVal>
          <c:yVal>
            <c:numRef>
              <c:f>Sheet1!$B$1148:$B$1195</c:f>
              <c:numCache>
                <c:formatCode>General</c:formatCode>
                <c:ptCount val="48"/>
                <c:pt idx="0">
                  <c:v>12.966666666666669</c:v>
                </c:pt>
                <c:pt idx="1">
                  <c:v>14.600000000000001</c:v>
                </c:pt>
                <c:pt idx="2">
                  <c:v>16.266666666666666</c:v>
                </c:pt>
                <c:pt idx="3">
                  <c:v>18.749999999999996</c:v>
                </c:pt>
                <c:pt idx="4">
                  <c:v>20.883333333333333</c:v>
                </c:pt>
                <c:pt idx="5">
                  <c:v>21.633333333333336</c:v>
                </c:pt>
                <c:pt idx="6">
                  <c:v>22.733333333333334</c:v>
                </c:pt>
                <c:pt idx="7">
                  <c:v>19.833333333333332</c:v>
                </c:pt>
                <c:pt idx="8">
                  <c:v>18.333333333333332</c:v>
                </c:pt>
                <c:pt idx="9">
                  <c:v>17.083333333333336</c:v>
                </c:pt>
                <c:pt idx="10">
                  <c:v>14.799999999999999</c:v>
                </c:pt>
                <c:pt idx="11">
                  <c:v>11.15</c:v>
                </c:pt>
                <c:pt idx="12">
                  <c:v>8.3833333333333329</c:v>
                </c:pt>
                <c:pt idx="13">
                  <c:v>7.2166666666666677</c:v>
                </c:pt>
                <c:pt idx="14">
                  <c:v>6.6000000000000005</c:v>
                </c:pt>
                <c:pt idx="15">
                  <c:v>6.4833333333333334</c:v>
                </c:pt>
                <c:pt idx="16">
                  <c:v>7.3166666666666664</c:v>
                </c:pt>
                <c:pt idx="17">
                  <c:v>8.1833333333333318</c:v>
                </c:pt>
                <c:pt idx="18">
                  <c:v>8.6166666666666671</c:v>
                </c:pt>
                <c:pt idx="19">
                  <c:v>9.0833333333333339</c:v>
                </c:pt>
                <c:pt idx="20">
                  <c:v>9.9666666666666668</c:v>
                </c:pt>
                <c:pt idx="21">
                  <c:v>10.266666666666666</c:v>
                </c:pt>
                <c:pt idx="22">
                  <c:v>11.333333333333334</c:v>
                </c:pt>
                <c:pt idx="23">
                  <c:v>12.566666666666665</c:v>
                </c:pt>
                <c:pt idx="24">
                  <c:v>13.866666666666667</c:v>
                </c:pt>
                <c:pt idx="25">
                  <c:v>15.166666666666666</c:v>
                </c:pt>
                <c:pt idx="26">
                  <c:v>16.066666666666666</c:v>
                </c:pt>
                <c:pt idx="27">
                  <c:v>17.266666666666666</c:v>
                </c:pt>
                <c:pt idx="28">
                  <c:v>18.349999999999998</c:v>
                </c:pt>
                <c:pt idx="29">
                  <c:v>19.366666666666664</c:v>
                </c:pt>
                <c:pt idx="30">
                  <c:v>20.483333333333334</c:v>
                </c:pt>
                <c:pt idx="31">
                  <c:v>21.016666666666666</c:v>
                </c:pt>
                <c:pt idx="32">
                  <c:v>21.250000000000004</c:v>
                </c:pt>
                <c:pt idx="33">
                  <c:v>18.766666666666666</c:v>
                </c:pt>
                <c:pt idx="34">
                  <c:v>17.333333333333336</c:v>
                </c:pt>
                <c:pt idx="35">
                  <c:v>15.25</c:v>
                </c:pt>
                <c:pt idx="36">
                  <c:v>13.200000000000001</c:v>
                </c:pt>
                <c:pt idx="37">
                  <c:v>11.066666666666668</c:v>
                </c:pt>
                <c:pt idx="38">
                  <c:v>10.183333333333334</c:v>
                </c:pt>
                <c:pt idx="39">
                  <c:v>10.066666666666665</c:v>
                </c:pt>
                <c:pt idx="40">
                  <c:v>9.6333333333333329</c:v>
                </c:pt>
                <c:pt idx="41">
                  <c:v>9.4666666666666668</c:v>
                </c:pt>
                <c:pt idx="42">
                  <c:v>10.299999999999999</c:v>
                </c:pt>
                <c:pt idx="43">
                  <c:v>11.450000000000001</c:v>
                </c:pt>
                <c:pt idx="44">
                  <c:v>12.25</c:v>
                </c:pt>
                <c:pt idx="45">
                  <c:v>12.616666666666667</c:v>
                </c:pt>
                <c:pt idx="46">
                  <c:v>13.283333333333333</c:v>
                </c:pt>
                <c:pt idx="47">
                  <c:v>13.799999999999999</c:v>
                </c:pt>
              </c:numCache>
            </c:numRef>
          </c:yVal>
          <c:smooth val="0"/>
          <c:extLst>
            <c:ext xmlns:c16="http://schemas.microsoft.com/office/drawing/2014/chart" uri="{C3380CC4-5D6E-409C-BE32-E72D297353CC}">
              <c16:uniqueId val="{00000000-9BD1-43F5-9E80-24D88E1BA5B5}"/>
            </c:ext>
          </c:extLst>
        </c:ser>
        <c:ser>
          <c:idx val="1"/>
          <c:order val="1"/>
          <c:tx>
            <c:strRef>
              <c:f>Sheet1!$C$5</c:f>
              <c:strCache>
                <c:ptCount val="1"/>
                <c:pt idx="0">
                  <c:v>Supply RH (Tower A)</c:v>
                </c:pt>
              </c:strCache>
            </c:strRef>
          </c:tx>
          <c:spPr>
            <a:ln w="19050" cap="rnd">
              <a:solidFill>
                <a:srgbClr val="0070C0"/>
              </a:solidFill>
              <a:round/>
            </a:ln>
            <a:effectLst/>
          </c:spPr>
          <c:marker>
            <c:symbol val="none"/>
          </c:marker>
          <c:xVal>
            <c:numRef>
              <c:f>Sheet1!$A$1148:$A$1195</c:f>
              <c:numCache>
                <c:formatCode>m/d/yyyy\ h:mm</c:formatCode>
                <c:ptCount val="48"/>
                <c:pt idx="0">
                  <c:v>43320.000075752316</c:v>
                </c:pt>
                <c:pt idx="1">
                  <c:v>43320.041742476853</c:v>
                </c:pt>
                <c:pt idx="2">
                  <c:v>43320.08340920139</c:v>
                </c:pt>
                <c:pt idx="3">
                  <c:v>43320.125075925927</c:v>
                </c:pt>
                <c:pt idx="4">
                  <c:v>43320.166742650465</c:v>
                </c:pt>
                <c:pt idx="5">
                  <c:v>43320.208409375002</c:v>
                </c:pt>
                <c:pt idx="6">
                  <c:v>43320.250076099539</c:v>
                </c:pt>
                <c:pt idx="7">
                  <c:v>43320.291742824076</c:v>
                </c:pt>
                <c:pt idx="8">
                  <c:v>43320.333409548613</c:v>
                </c:pt>
                <c:pt idx="9">
                  <c:v>43320.375076273151</c:v>
                </c:pt>
                <c:pt idx="10">
                  <c:v>43320.416742997688</c:v>
                </c:pt>
                <c:pt idx="11">
                  <c:v>43320.458409722225</c:v>
                </c:pt>
                <c:pt idx="12">
                  <c:v>43320.500076446762</c:v>
                </c:pt>
                <c:pt idx="13">
                  <c:v>43320.541743171299</c:v>
                </c:pt>
                <c:pt idx="14">
                  <c:v>43320.583409895837</c:v>
                </c:pt>
                <c:pt idx="15">
                  <c:v>43320.625076620374</c:v>
                </c:pt>
                <c:pt idx="16">
                  <c:v>43320.666743344904</c:v>
                </c:pt>
                <c:pt idx="17">
                  <c:v>43320.708410069441</c:v>
                </c:pt>
                <c:pt idx="18">
                  <c:v>43320.750076793978</c:v>
                </c:pt>
                <c:pt idx="19">
                  <c:v>43320.791743518515</c:v>
                </c:pt>
                <c:pt idx="20">
                  <c:v>43320.833410243053</c:v>
                </c:pt>
                <c:pt idx="21">
                  <c:v>43320.87507696759</c:v>
                </c:pt>
                <c:pt idx="22">
                  <c:v>43320.916743692127</c:v>
                </c:pt>
                <c:pt idx="23">
                  <c:v>43320.958410416664</c:v>
                </c:pt>
                <c:pt idx="24">
                  <c:v>43321.000077141201</c:v>
                </c:pt>
                <c:pt idx="25">
                  <c:v>43321.041743865739</c:v>
                </c:pt>
                <c:pt idx="26">
                  <c:v>43321.083410590276</c:v>
                </c:pt>
                <c:pt idx="27">
                  <c:v>43321.125077314813</c:v>
                </c:pt>
                <c:pt idx="28">
                  <c:v>43321.16674403935</c:v>
                </c:pt>
                <c:pt idx="29">
                  <c:v>43321.208410763888</c:v>
                </c:pt>
                <c:pt idx="30">
                  <c:v>43321.250077488425</c:v>
                </c:pt>
                <c:pt idx="31">
                  <c:v>43321.291744212962</c:v>
                </c:pt>
                <c:pt idx="32">
                  <c:v>43321.333410937499</c:v>
                </c:pt>
                <c:pt idx="33">
                  <c:v>43321.375077662036</c:v>
                </c:pt>
                <c:pt idx="34">
                  <c:v>43321.416744386574</c:v>
                </c:pt>
                <c:pt idx="35">
                  <c:v>43321.458411111111</c:v>
                </c:pt>
                <c:pt idx="36">
                  <c:v>43321.500077835648</c:v>
                </c:pt>
                <c:pt idx="37">
                  <c:v>43321.541744560185</c:v>
                </c:pt>
                <c:pt idx="38">
                  <c:v>43321.583411284722</c:v>
                </c:pt>
                <c:pt idx="39">
                  <c:v>43321.62507800926</c:v>
                </c:pt>
                <c:pt idx="40">
                  <c:v>43321.666744733797</c:v>
                </c:pt>
                <c:pt idx="41">
                  <c:v>43321.708411458334</c:v>
                </c:pt>
                <c:pt idx="42">
                  <c:v>43321.750078182871</c:v>
                </c:pt>
                <c:pt idx="43">
                  <c:v>43321.791744907408</c:v>
                </c:pt>
                <c:pt idx="44">
                  <c:v>43321.833411631946</c:v>
                </c:pt>
                <c:pt idx="45">
                  <c:v>43321.875078356483</c:v>
                </c:pt>
                <c:pt idx="46">
                  <c:v>43321.91674508102</c:v>
                </c:pt>
                <c:pt idx="47">
                  <c:v>43321.958411805557</c:v>
                </c:pt>
              </c:numCache>
            </c:numRef>
          </c:xVal>
          <c:yVal>
            <c:numRef>
              <c:f>Sheet1!$C$1148:$C$1195</c:f>
              <c:numCache>
                <c:formatCode>General</c:formatCode>
                <c:ptCount val="48"/>
                <c:pt idx="0">
                  <c:v>47.18333333333333</c:v>
                </c:pt>
                <c:pt idx="1">
                  <c:v>49.199999999999996</c:v>
                </c:pt>
                <c:pt idx="2">
                  <c:v>56.716666666666669</c:v>
                </c:pt>
                <c:pt idx="3">
                  <c:v>67.283333333333331</c:v>
                </c:pt>
                <c:pt idx="4">
                  <c:v>69.36666666666666</c:v>
                </c:pt>
                <c:pt idx="5">
                  <c:v>69.983333333333334</c:v>
                </c:pt>
                <c:pt idx="6">
                  <c:v>70.533333333333331</c:v>
                </c:pt>
                <c:pt idx="7">
                  <c:v>66.066666666666677</c:v>
                </c:pt>
                <c:pt idx="8">
                  <c:v>65.016666666666666</c:v>
                </c:pt>
                <c:pt idx="9">
                  <c:v>62.983333333333327</c:v>
                </c:pt>
                <c:pt idx="10">
                  <c:v>55.566666666666663</c:v>
                </c:pt>
                <c:pt idx="11">
                  <c:v>49.516666666666659</c:v>
                </c:pt>
                <c:pt idx="12">
                  <c:v>45.199999999999996</c:v>
                </c:pt>
                <c:pt idx="13">
                  <c:v>44.166666666666664</c:v>
                </c:pt>
                <c:pt idx="14">
                  <c:v>42.033333333333331</c:v>
                </c:pt>
                <c:pt idx="15">
                  <c:v>41.916666666666664</c:v>
                </c:pt>
                <c:pt idx="16">
                  <c:v>40.300000000000004</c:v>
                </c:pt>
                <c:pt idx="17">
                  <c:v>39.783333333333331</c:v>
                </c:pt>
                <c:pt idx="18">
                  <c:v>43.483333333333327</c:v>
                </c:pt>
                <c:pt idx="19">
                  <c:v>38.733333333333334</c:v>
                </c:pt>
                <c:pt idx="20">
                  <c:v>34.866666666666667</c:v>
                </c:pt>
                <c:pt idx="21">
                  <c:v>41.43333333333333</c:v>
                </c:pt>
                <c:pt idx="22">
                  <c:v>43.966666666666661</c:v>
                </c:pt>
                <c:pt idx="23">
                  <c:v>45.5</c:v>
                </c:pt>
                <c:pt idx="24">
                  <c:v>46.266666666666673</c:v>
                </c:pt>
                <c:pt idx="25">
                  <c:v>44.800000000000004</c:v>
                </c:pt>
                <c:pt idx="26">
                  <c:v>43.983333333333327</c:v>
                </c:pt>
                <c:pt idx="27">
                  <c:v>44.85</c:v>
                </c:pt>
                <c:pt idx="28">
                  <c:v>44.883333333333333</c:v>
                </c:pt>
                <c:pt idx="29">
                  <c:v>50.516666666666673</c:v>
                </c:pt>
                <c:pt idx="30">
                  <c:v>56.6</c:v>
                </c:pt>
                <c:pt idx="31">
                  <c:v>56.45000000000001</c:v>
                </c:pt>
                <c:pt idx="32">
                  <c:v>60.75</c:v>
                </c:pt>
                <c:pt idx="33">
                  <c:v>61.199999999999996</c:v>
                </c:pt>
                <c:pt idx="34">
                  <c:v>61.966666666666669</c:v>
                </c:pt>
                <c:pt idx="35">
                  <c:v>57.949999999999996</c:v>
                </c:pt>
                <c:pt idx="36">
                  <c:v>53.333333333333336</c:v>
                </c:pt>
                <c:pt idx="37">
                  <c:v>53.31666666666667</c:v>
                </c:pt>
                <c:pt idx="38">
                  <c:v>50.533333333333339</c:v>
                </c:pt>
                <c:pt idx="39">
                  <c:v>51.6</c:v>
                </c:pt>
                <c:pt idx="40">
                  <c:v>48.06666666666667</c:v>
                </c:pt>
                <c:pt idx="41">
                  <c:v>48.716666666666661</c:v>
                </c:pt>
                <c:pt idx="42">
                  <c:v>50.433333333333337</c:v>
                </c:pt>
                <c:pt idx="43">
                  <c:v>51.45000000000001</c:v>
                </c:pt>
                <c:pt idx="44">
                  <c:v>47.066666666666663</c:v>
                </c:pt>
                <c:pt idx="45">
                  <c:v>45.216666666666669</c:v>
                </c:pt>
                <c:pt idx="46">
                  <c:v>46.35</c:v>
                </c:pt>
                <c:pt idx="47">
                  <c:v>47.516666666666673</c:v>
                </c:pt>
              </c:numCache>
            </c:numRef>
          </c:yVal>
          <c:smooth val="0"/>
          <c:extLst>
            <c:ext xmlns:c16="http://schemas.microsoft.com/office/drawing/2014/chart" uri="{C3380CC4-5D6E-409C-BE32-E72D297353CC}">
              <c16:uniqueId val="{00000001-9BD1-43F5-9E80-24D88E1BA5B5}"/>
            </c:ext>
          </c:extLst>
        </c:ser>
        <c:ser>
          <c:idx val="2"/>
          <c:order val="2"/>
          <c:tx>
            <c:strRef>
              <c:f>Sheet1!$D$5</c:f>
              <c:strCache>
                <c:ptCount val="1"/>
                <c:pt idx="0">
                  <c:v>Supply RH (Tower B)</c:v>
                </c:pt>
              </c:strCache>
            </c:strRef>
          </c:tx>
          <c:spPr>
            <a:ln w="19050" cap="rnd">
              <a:solidFill>
                <a:srgbClr val="00B0F0"/>
              </a:solidFill>
              <a:round/>
            </a:ln>
            <a:effectLst/>
          </c:spPr>
          <c:marker>
            <c:symbol val="none"/>
          </c:marker>
          <c:xVal>
            <c:numRef>
              <c:f>Sheet1!$A$1148:$A$1195</c:f>
              <c:numCache>
                <c:formatCode>m/d/yyyy\ h:mm</c:formatCode>
                <c:ptCount val="48"/>
                <c:pt idx="0">
                  <c:v>43320.000075752316</c:v>
                </c:pt>
                <c:pt idx="1">
                  <c:v>43320.041742476853</c:v>
                </c:pt>
                <c:pt idx="2">
                  <c:v>43320.08340920139</c:v>
                </c:pt>
                <c:pt idx="3">
                  <c:v>43320.125075925927</c:v>
                </c:pt>
                <c:pt idx="4">
                  <c:v>43320.166742650465</c:v>
                </c:pt>
                <c:pt idx="5">
                  <c:v>43320.208409375002</c:v>
                </c:pt>
                <c:pt idx="6">
                  <c:v>43320.250076099539</c:v>
                </c:pt>
                <c:pt idx="7">
                  <c:v>43320.291742824076</c:v>
                </c:pt>
                <c:pt idx="8">
                  <c:v>43320.333409548613</c:v>
                </c:pt>
                <c:pt idx="9">
                  <c:v>43320.375076273151</c:v>
                </c:pt>
                <c:pt idx="10">
                  <c:v>43320.416742997688</c:v>
                </c:pt>
                <c:pt idx="11">
                  <c:v>43320.458409722225</c:v>
                </c:pt>
                <c:pt idx="12">
                  <c:v>43320.500076446762</c:v>
                </c:pt>
                <c:pt idx="13">
                  <c:v>43320.541743171299</c:v>
                </c:pt>
                <c:pt idx="14">
                  <c:v>43320.583409895837</c:v>
                </c:pt>
                <c:pt idx="15">
                  <c:v>43320.625076620374</c:v>
                </c:pt>
                <c:pt idx="16">
                  <c:v>43320.666743344904</c:v>
                </c:pt>
                <c:pt idx="17">
                  <c:v>43320.708410069441</c:v>
                </c:pt>
                <c:pt idx="18">
                  <c:v>43320.750076793978</c:v>
                </c:pt>
                <c:pt idx="19">
                  <c:v>43320.791743518515</c:v>
                </c:pt>
                <c:pt idx="20">
                  <c:v>43320.833410243053</c:v>
                </c:pt>
                <c:pt idx="21">
                  <c:v>43320.87507696759</c:v>
                </c:pt>
                <c:pt idx="22">
                  <c:v>43320.916743692127</c:v>
                </c:pt>
                <c:pt idx="23">
                  <c:v>43320.958410416664</c:v>
                </c:pt>
                <c:pt idx="24">
                  <c:v>43321.000077141201</c:v>
                </c:pt>
                <c:pt idx="25">
                  <c:v>43321.041743865739</c:v>
                </c:pt>
                <c:pt idx="26">
                  <c:v>43321.083410590276</c:v>
                </c:pt>
                <c:pt idx="27">
                  <c:v>43321.125077314813</c:v>
                </c:pt>
                <c:pt idx="28">
                  <c:v>43321.16674403935</c:v>
                </c:pt>
                <c:pt idx="29">
                  <c:v>43321.208410763888</c:v>
                </c:pt>
                <c:pt idx="30">
                  <c:v>43321.250077488425</c:v>
                </c:pt>
                <c:pt idx="31">
                  <c:v>43321.291744212962</c:v>
                </c:pt>
                <c:pt idx="32">
                  <c:v>43321.333410937499</c:v>
                </c:pt>
                <c:pt idx="33">
                  <c:v>43321.375077662036</c:v>
                </c:pt>
                <c:pt idx="34">
                  <c:v>43321.416744386574</c:v>
                </c:pt>
                <c:pt idx="35">
                  <c:v>43321.458411111111</c:v>
                </c:pt>
                <c:pt idx="36">
                  <c:v>43321.500077835648</c:v>
                </c:pt>
                <c:pt idx="37">
                  <c:v>43321.541744560185</c:v>
                </c:pt>
                <c:pt idx="38">
                  <c:v>43321.583411284722</c:v>
                </c:pt>
                <c:pt idx="39">
                  <c:v>43321.62507800926</c:v>
                </c:pt>
                <c:pt idx="40">
                  <c:v>43321.666744733797</c:v>
                </c:pt>
                <c:pt idx="41">
                  <c:v>43321.708411458334</c:v>
                </c:pt>
                <c:pt idx="42">
                  <c:v>43321.750078182871</c:v>
                </c:pt>
                <c:pt idx="43">
                  <c:v>43321.791744907408</c:v>
                </c:pt>
                <c:pt idx="44">
                  <c:v>43321.833411631946</c:v>
                </c:pt>
                <c:pt idx="45">
                  <c:v>43321.875078356483</c:v>
                </c:pt>
                <c:pt idx="46">
                  <c:v>43321.91674508102</c:v>
                </c:pt>
                <c:pt idx="47">
                  <c:v>43321.958411805557</c:v>
                </c:pt>
              </c:numCache>
            </c:numRef>
          </c:xVal>
          <c:yVal>
            <c:numRef>
              <c:f>Sheet1!$D$1148:$D$1195</c:f>
              <c:numCache>
                <c:formatCode>General</c:formatCode>
                <c:ptCount val="48"/>
                <c:pt idx="0">
                  <c:v>55.933333333333337</c:v>
                </c:pt>
                <c:pt idx="1">
                  <c:v>53.716666666666661</c:v>
                </c:pt>
                <c:pt idx="2">
                  <c:v>53.766666666666659</c:v>
                </c:pt>
                <c:pt idx="3">
                  <c:v>52.266666666666673</c:v>
                </c:pt>
                <c:pt idx="4">
                  <c:v>51.666666666666664</c:v>
                </c:pt>
                <c:pt idx="5">
                  <c:v>51.699999999999996</c:v>
                </c:pt>
                <c:pt idx="6">
                  <c:v>52.083333333333336</c:v>
                </c:pt>
                <c:pt idx="7">
                  <c:v>52.366666666666667</c:v>
                </c:pt>
                <c:pt idx="8">
                  <c:v>55.81666666666667</c:v>
                </c:pt>
                <c:pt idx="9">
                  <c:v>60.416666666666664</c:v>
                </c:pt>
                <c:pt idx="10">
                  <c:v>52.583333333333336</c:v>
                </c:pt>
                <c:pt idx="11">
                  <c:v>49.716666666666661</c:v>
                </c:pt>
                <c:pt idx="12">
                  <c:v>51.216666666666669</c:v>
                </c:pt>
                <c:pt idx="13">
                  <c:v>49.716666666666669</c:v>
                </c:pt>
                <c:pt idx="14">
                  <c:v>46.616666666666667</c:v>
                </c:pt>
                <c:pt idx="15">
                  <c:v>49.599999999999994</c:v>
                </c:pt>
                <c:pt idx="16">
                  <c:v>50.783333333333339</c:v>
                </c:pt>
                <c:pt idx="17">
                  <c:v>45.550000000000004</c:v>
                </c:pt>
                <c:pt idx="18">
                  <c:v>53.9</c:v>
                </c:pt>
                <c:pt idx="19">
                  <c:v>59.050000000000004</c:v>
                </c:pt>
                <c:pt idx="20">
                  <c:v>59.949999999999996</c:v>
                </c:pt>
                <c:pt idx="21">
                  <c:v>60.183333333333337</c:v>
                </c:pt>
                <c:pt idx="22">
                  <c:v>61.65</c:v>
                </c:pt>
                <c:pt idx="23">
                  <c:v>63.133333333333333</c:v>
                </c:pt>
                <c:pt idx="24">
                  <c:v>63.500000000000007</c:v>
                </c:pt>
                <c:pt idx="25">
                  <c:v>64.05</c:v>
                </c:pt>
                <c:pt idx="26">
                  <c:v>64.36666666666666</c:v>
                </c:pt>
                <c:pt idx="27">
                  <c:v>65.416666666666671</c:v>
                </c:pt>
                <c:pt idx="28">
                  <c:v>65.266666666666666</c:v>
                </c:pt>
                <c:pt idx="29">
                  <c:v>61.166666666666657</c:v>
                </c:pt>
                <c:pt idx="30">
                  <c:v>62.016666666666659</c:v>
                </c:pt>
                <c:pt idx="31">
                  <c:v>71.300000000000011</c:v>
                </c:pt>
                <c:pt idx="32">
                  <c:v>64.166666666666671</c:v>
                </c:pt>
                <c:pt idx="33">
                  <c:v>61.166666666666664</c:v>
                </c:pt>
                <c:pt idx="34">
                  <c:v>61.9</c:v>
                </c:pt>
                <c:pt idx="35">
                  <c:v>61.699999999999996</c:v>
                </c:pt>
                <c:pt idx="36">
                  <c:v>52.483333333333341</c:v>
                </c:pt>
                <c:pt idx="37">
                  <c:v>56.6</c:v>
                </c:pt>
                <c:pt idx="38">
                  <c:v>57.699999999999996</c:v>
                </c:pt>
                <c:pt idx="39">
                  <c:v>55.050000000000004</c:v>
                </c:pt>
                <c:pt idx="40">
                  <c:v>57.033333333333339</c:v>
                </c:pt>
                <c:pt idx="41">
                  <c:v>57.683333333333337</c:v>
                </c:pt>
                <c:pt idx="42">
                  <c:v>59.733333333333327</c:v>
                </c:pt>
                <c:pt idx="43">
                  <c:v>63.833333333333336</c:v>
                </c:pt>
                <c:pt idx="44">
                  <c:v>64</c:v>
                </c:pt>
                <c:pt idx="45">
                  <c:v>62.733333333333327</c:v>
                </c:pt>
                <c:pt idx="46">
                  <c:v>63.366666666666674</c:v>
                </c:pt>
                <c:pt idx="47">
                  <c:v>64.066666666666677</c:v>
                </c:pt>
              </c:numCache>
            </c:numRef>
          </c:yVal>
          <c:smooth val="0"/>
          <c:extLst>
            <c:ext xmlns:c16="http://schemas.microsoft.com/office/drawing/2014/chart" uri="{C3380CC4-5D6E-409C-BE32-E72D297353CC}">
              <c16:uniqueId val="{00000002-9BD1-43F5-9E80-24D88E1BA5B5}"/>
            </c:ext>
          </c:extLst>
        </c:ser>
        <c:ser>
          <c:idx val="6"/>
          <c:order val="6"/>
          <c:tx>
            <c:strRef>
              <c:f>Sheet1!$H$5</c:f>
              <c:strCache>
                <c:ptCount val="1"/>
                <c:pt idx="0">
                  <c:v>Middle of the Library</c:v>
                </c:pt>
              </c:strCache>
            </c:strRef>
          </c:tx>
          <c:spPr>
            <a:ln w="19050" cap="rnd">
              <a:solidFill>
                <a:schemeClr val="tx1">
                  <a:lumMod val="50000"/>
                  <a:lumOff val="50000"/>
                </a:schemeClr>
              </a:solidFill>
              <a:round/>
            </a:ln>
            <a:effectLst/>
          </c:spPr>
          <c:marker>
            <c:symbol val="none"/>
          </c:marker>
          <c:xVal>
            <c:numRef>
              <c:f>Sheet1!$A$1148:$A$1195</c:f>
              <c:numCache>
                <c:formatCode>m/d/yyyy\ h:mm</c:formatCode>
                <c:ptCount val="48"/>
                <c:pt idx="0">
                  <c:v>43320.000075752316</c:v>
                </c:pt>
                <c:pt idx="1">
                  <c:v>43320.041742476853</c:v>
                </c:pt>
                <c:pt idx="2">
                  <c:v>43320.08340920139</c:v>
                </c:pt>
                <c:pt idx="3">
                  <c:v>43320.125075925927</c:v>
                </c:pt>
                <c:pt idx="4">
                  <c:v>43320.166742650465</c:v>
                </c:pt>
                <c:pt idx="5">
                  <c:v>43320.208409375002</c:v>
                </c:pt>
                <c:pt idx="6">
                  <c:v>43320.250076099539</c:v>
                </c:pt>
                <c:pt idx="7">
                  <c:v>43320.291742824076</c:v>
                </c:pt>
                <c:pt idx="8">
                  <c:v>43320.333409548613</c:v>
                </c:pt>
                <c:pt idx="9">
                  <c:v>43320.375076273151</c:v>
                </c:pt>
                <c:pt idx="10">
                  <c:v>43320.416742997688</c:v>
                </c:pt>
                <c:pt idx="11">
                  <c:v>43320.458409722225</c:v>
                </c:pt>
                <c:pt idx="12">
                  <c:v>43320.500076446762</c:v>
                </c:pt>
                <c:pt idx="13">
                  <c:v>43320.541743171299</c:v>
                </c:pt>
                <c:pt idx="14">
                  <c:v>43320.583409895837</c:v>
                </c:pt>
                <c:pt idx="15">
                  <c:v>43320.625076620374</c:v>
                </c:pt>
                <c:pt idx="16">
                  <c:v>43320.666743344904</c:v>
                </c:pt>
                <c:pt idx="17">
                  <c:v>43320.708410069441</c:v>
                </c:pt>
                <c:pt idx="18">
                  <c:v>43320.750076793978</c:v>
                </c:pt>
                <c:pt idx="19">
                  <c:v>43320.791743518515</c:v>
                </c:pt>
                <c:pt idx="20">
                  <c:v>43320.833410243053</c:v>
                </c:pt>
                <c:pt idx="21">
                  <c:v>43320.87507696759</c:v>
                </c:pt>
                <c:pt idx="22">
                  <c:v>43320.916743692127</c:v>
                </c:pt>
                <c:pt idx="23">
                  <c:v>43320.958410416664</c:v>
                </c:pt>
                <c:pt idx="24">
                  <c:v>43321.000077141201</c:v>
                </c:pt>
                <c:pt idx="25">
                  <c:v>43321.041743865739</c:v>
                </c:pt>
                <c:pt idx="26">
                  <c:v>43321.083410590276</c:v>
                </c:pt>
                <c:pt idx="27">
                  <c:v>43321.125077314813</c:v>
                </c:pt>
                <c:pt idx="28">
                  <c:v>43321.16674403935</c:v>
                </c:pt>
                <c:pt idx="29">
                  <c:v>43321.208410763888</c:v>
                </c:pt>
                <c:pt idx="30">
                  <c:v>43321.250077488425</c:v>
                </c:pt>
                <c:pt idx="31">
                  <c:v>43321.291744212962</c:v>
                </c:pt>
                <c:pt idx="32">
                  <c:v>43321.333410937499</c:v>
                </c:pt>
                <c:pt idx="33">
                  <c:v>43321.375077662036</c:v>
                </c:pt>
                <c:pt idx="34">
                  <c:v>43321.416744386574</c:v>
                </c:pt>
                <c:pt idx="35">
                  <c:v>43321.458411111111</c:v>
                </c:pt>
                <c:pt idx="36">
                  <c:v>43321.500077835648</c:v>
                </c:pt>
                <c:pt idx="37">
                  <c:v>43321.541744560185</c:v>
                </c:pt>
                <c:pt idx="38">
                  <c:v>43321.583411284722</c:v>
                </c:pt>
                <c:pt idx="39">
                  <c:v>43321.62507800926</c:v>
                </c:pt>
                <c:pt idx="40">
                  <c:v>43321.666744733797</c:v>
                </c:pt>
                <c:pt idx="41">
                  <c:v>43321.708411458334</c:v>
                </c:pt>
                <c:pt idx="42">
                  <c:v>43321.750078182871</c:v>
                </c:pt>
                <c:pt idx="43">
                  <c:v>43321.791744907408</c:v>
                </c:pt>
                <c:pt idx="44">
                  <c:v>43321.833411631946</c:v>
                </c:pt>
                <c:pt idx="45">
                  <c:v>43321.875078356483</c:v>
                </c:pt>
                <c:pt idx="46">
                  <c:v>43321.91674508102</c:v>
                </c:pt>
                <c:pt idx="47">
                  <c:v>43321.958411805557</c:v>
                </c:pt>
              </c:numCache>
            </c:numRef>
          </c:xVal>
          <c:yVal>
            <c:numRef>
              <c:f>Sheet1!$H$1148:$H$1195</c:f>
              <c:numCache>
                <c:formatCode>General</c:formatCode>
                <c:ptCount val="48"/>
                <c:pt idx="0">
                  <c:v>42.633333333333333</c:v>
                </c:pt>
                <c:pt idx="1">
                  <c:v>43.016666666666673</c:v>
                </c:pt>
                <c:pt idx="2">
                  <c:v>44.016666666666673</c:v>
                </c:pt>
                <c:pt idx="3">
                  <c:v>46.25</c:v>
                </c:pt>
                <c:pt idx="4">
                  <c:v>46.56666666666667</c:v>
                </c:pt>
                <c:pt idx="5">
                  <c:v>46.783333333333331</c:v>
                </c:pt>
                <c:pt idx="6">
                  <c:v>47.083333333333336</c:v>
                </c:pt>
                <c:pt idx="7">
                  <c:v>47.283333333333331</c:v>
                </c:pt>
                <c:pt idx="8">
                  <c:v>48.449999999999996</c:v>
                </c:pt>
                <c:pt idx="9">
                  <c:v>48.183333333333337</c:v>
                </c:pt>
                <c:pt idx="10">
                  <c:v>44.5</c:v>
                </c:pt>
                <c:pt idx="11">
                  <c:v>36.266666666666673</c:v>
                </c:pt>
                <c:pt idx="12">
                  <c:v>39.916666666666664</c:v>
                </c:pt>
                <c:pt idx="13">
                  <c:v>40.833333333333336</c:v>
                </c:pt>
                <c:pt idx="14">
                  <c:v>39.916666666666664</c:v>
                </c:pt>
                <c:pt idx="15">
                  <c:v>36.766666666666673</c:v>
                </c:pt>
                <c:pt idx="16">
                  <c:v>33.533333333333339</c:v>
                </c:pt>
                <c:pt idx="17">
                  <c:v>28.183333333333337</c:v>
                </c:pt>
                <c:pt idx="18">
                  <c:v>32.199999999999996</c:v>
                </c:pt>
                <c:pt idx="19">
                  <c:v>34.616666666666667</c:v>
                </c:pt>
                <c:pt idx="20">
                  <c:v>28.75</c:v>
                </c:pt>
                <c:pt idx="21">
                  <c:v>37.383333333333333</c:v>
                </c:pt>
                <c:pt idx="22">
                  <c:v>41.233333333333327</c:v>
                </c:pt>
                <c:pt idx="23">
                  <c:v>42.616666666666667</c:v>
                </c:pt>
                <c:pt idx="24">
                  <c:v>43.70000000000001</c:v>
                </c:pt>
                <c:pt idx="25">
                  <c:v>44.20000000000001</c:v>
                </c:pt>
                <c:pt idx="26">
                  <c:v>44.550000000000004</c:v>
                </c:pt>
                <c:pt idx="27">
                  <c:v>45.300000000000004</c:v>
                </c:pt>
                <c:pt idx="28">
                  <c:v>44.983333333333327</c:v>
                </c:pt>
                <c:pt idx="29">
                  <c:v>44.616666666666667</c:v>
                </c:pt>
                <c:pt idx="30">
                  <c:v>45.916666666666664</c:v>
                </c:pt>
                <c:pt idx="31">
                  <c:v>48.800000000000004</c:v>
                </c:pt>
                <c:pt idx="32">
                  <c:v>49.966666666666669</c:v>
                </c:pt>
                <c:pt idx="33">
                  <c:v>47.783333333333331</c:v>
                </c:pt>
                <c:pt idx="34">
                  <c:v>46.199999999999996</c:v>
                </c:pt>
                <c:pt idx="35">
                  <c:v>45.79999999999999</c:v>
                </c:pt>
                <c:pt idx="36">
                  <c:v>40.716666666666661</c:v>
                </c:pt>
                <c:pt idx="37">
                  <c:v>45.633333333333326</c:v>
                </c:pt>
                <c:pt idx="38">
                  <c:v>45.783333333333331</c:v>
                </c:pt>
                <c:pt idx="39">
                  <c:v>45.316666666666663</c:v>
                </c:pt>
                <c:pt idx="40">
                  <c:v>41.983333333333327</c:v>
                </c:pt>
                <c:pt idx="41">
                  <c:v>38.43333333333333</c:v>
                </c:pt>
                <c:pt idx="42">
                  <c:v>38.800000000000004</c:v>
                </c:pt>
                <c:pt idx="43">
                  <c:v>40.45000000000001</c:v>
                </c:pt>
                <c:pt idx="44">
                  <c:v>42.050000000000004</c:v>
                </c:pt>
                <c:pt idx="45">
                  <c:v>44</c:v>
                </c:pt>
                <c:pt idx="46">
                  <c:v>44.35</c:v>
                </c:pt>
                <c:pt idx="47">
                  <c:v>45.066666666666663</c:v>
                </c:pt>
              </c:numCache>
            </c:numRef>
          </c:yVal>
          <c:smooth val="0"/>
          <c:extLst>
            <c:ext xmlns:c16="http://schemas.microsoft.com/office/drawing/2014/chart" uri="{C3380CC4-5D6E-409C-BE32-E72D297353CC}">
              <c16:uniqueId val="{00000003-9BD1-43F5-9E80-24D88E1BA5B5}"/>
            </c:ext>
          </c:extLst>
        </c:ser>
        <c:dLbls>
          <c:showLegendKey val="0"/>
          <c:showVal val="0"/>
          <c:showCatName val="0"/>
          <c:showSerName val="0"/>
          <c:showPercent val="0"/>
          <c:showBubbleSize val="0"/>
        </c:dLbls>
        <c:axId val="452514088"/>
        <c:axId val="452513432"/>
        <c:extLst>
          <c:ext xmlns:c15="http://schemas.microsoft.com/office/drawing/2012/chart" uri="{02D57815-91ED-43cb-92C2-25804820EDAC}">
            <c15:filteredScatterSeries>
              <c15:ser>
                <c:idx val="3"/>
                <c:order val="3"/>
                <c:tx>
                  <c:strRef>
                    <c:extLst>
                      <c:ext uri="{02D57815-91ED-43cb-92C2-25804820EDAC}">
                        <c15:formulaRef>
                          <c15:sqref>Sheet1!$E$5</c15:sqref>
                        </c15:formulaRef>
                      </c:ext>
                    </c:extLst>
                    <c:strCache>
                      <c:ptCount val="1"/>
                      <c:pt idx="0">
                        <c:v>Tower Top</c:v>
                      </c:pt>
                    </c:strCache>
                  </c:strRef>
                </c:tx>
                <c:spPr>
                  <a:ln w="19050" cap="rnd">
                    <a:solidFill>
                      <a:schemeClr val="accent4"/>
                    </a:solidFill>
                    <a:round/>
                  </a:ln>
                  <a:effectLst/>
                </c:spPr>
                <c:marker>
                  <c:symbol val="none"/>
                </c:marker>
                <c:xVal>
                  <c:numRef>
                    <c:extLst>
                      <c:ext uri="{02D57815-91ED-43cb-92C2-25804820EDAC}">
                        <c15:formulaRef>
                          <c15:sqref>Sheet1!$A$1148:$A$1195</c15:sqref>
                        </c15:formulaRef>
                      </c:ext>
                    </c:extLst>
                    <c:numCache>
                      <c:formatCode>m/d/yyyy\ h:mm</c:formatCode>
                      <c:ptCount val="48"/>
                      <c:pt idx="0">
                        <c:v>43320.000075752316</c:v>
                      </c:pt>
                      <c:pt idx="1">
                        <c:v>43320.041742476853</c:v>
                      </c:pt>
                      <c:pt idx="2">
                        <c:v>43320.08340920139</c:v>
                      </c:pt>
                      <c:pt idx="3">
                        <c:v>43320.125075925927</c:v>
                      </c:pt>
                      <c:pt idx="4">
                        <c:v>43320.166742650465</c:v>
                      </c:pt>
                      <c:pt idx="5">
                        <c:v>43320.208409375002</c:v>
                      </c:pt>
                      <c:pt idx="6">
                        <c:v>43320.250076099539</c:v>
                      </c:pt>
                      <c:pt idx="7">
                        <c:v>43320.291742824076</c:v>
                      </c:pt>
                      <c:pt idx="8">
                        <c:v>43320.333409548613</c:v>
                      </c:pt>
                      <c:pt idx="9">
                        <c:v>43320.375076273151</c:v>
                      </c:pt>
                      <c:pt idx="10">
                        <c:v>43320.416742997688</c:v>
                      </c:pt>
                      <c:pt idx="11">
                        <c:v>43320.458409722225</c:v>
                      </c:pt>
                      <c:pt idx="12">
                        <c:v>43320.500076446762</c:v>
                      </c:pt>
                      <c:pt idx="13">
                        <c:v>43320.541743171299</c:v>
                      </c:pt>
                      <c:pt idx="14">
                        <c:v>43320.583409895837</c:v>
                      </c:pt>
                      <c:pt idx="15">
                        <c:v>43320.625076620374</c:v>
                      </c:pt>
                      <c:pt idx="16">
                        <c:v>43320.666743344904</c:v>
                      </c:pt>
                      <c:pt idx="17">
                        <c:v>43320.708410069441</c:v>
                      </c:pt>
                      <c:pt idx="18">
                        <c:v>43320.750076793978</c:v>
                      </c:pt>
                      <c:pt idx="19">
                        <c:v>43320.791743518515</c:v>
                      </c:pt>
                      <c:pt idx="20">
                        <c:v>43320.833410243053</c:v>
                      </c:pt>
                      <c:pt idx="21">
                        <c:v>43320.87507696759</c:v>
                      </c:pt>
                      <c:pt idx="22">
                        <c:v>43320.916743692127</c:v>
                      </c:pt>
                      <c:pt idx="23">
                        <c:v>43320.958410416664</c:v>
                      </c:pt>
                      <c:pt idx="24">
                        <c:v>43321.000077141201</c:v>
                      </c:pt>
                      <c:pt idx="25">
                        <c:v>43321.041743865739</c:v>
                      </c:pt>
                      <c:pt idx="26">
                        <c:v>43321.083410590276</c:v>
                      </c:pt>
                      <c:pt idx="27">
                        <c:v>43321.125077314813</c:v>
                      </c:pt>
                      <c:pt idx="28">
                        <c:v>43321.16674403935</c:v>
                      </c:pt>
                      <c:pt idx="29">
                        <c:v>43321.208410763888</c:v>
                      </c:pt>
                      <c:pt idx="30">
                        <c:v>43321.250077488425</c:v>
                      </c:pt>
                      <c:pt idx="31">
                        <c:v>43321.291744212962</c:v>
                      </c:pt>
                      <c:pt idx="32">
                        <c:v>43321.333410937499</c:v>
                      </c:pt>
                      <c:pt idx="33">
                        <c:v>43321.375077662036</c:v>
                      </c:pt>
                      <c:pt idx="34">
                        <c:v>43321.416744386574</c:v>
                      </c:pt>
                      <c:pt idx="35">
                        <c:v>43321.458411111111</c:v>
                      </c:pt>
                      <c:pt idx="36">
                        <c:v>43321.500077835648</c:v>
                      </c:pt>
                      <c:pt idx="37">
                        <c:v>43321.541744560185</c:v>
                      </c:pt>
                      <c:pt idx="38">
                        <c:v>43321.583411284722</c:v>
                      </c:pt>
                      <c:pt idx="39">
                        <c:v>43321.62507800926</c:v>
                      </c:pt>
                      <c:pt idx="40">
                        <c:v>43321.666744733797</c:v>
                      </c:pt>
                      <c:pt idx="41">
                        <c:v>43321.708411458334</c:v>
                      </c:pt>
                      <c:pt idx="42">
                        <c:v>43321.750078182871</c:v>
                      </c:pt>
                      <c:pt idx="43">
                        <c:v>43321.791744907408</c:v>
                      </c:pt>
                      <c:pt idx="44">
                        <c:v>43321.833411631946</c:v>
                      </c:pt>
                      <c:pt idx="45">
                        <c:v>43321.875078356483</c:v>
                      </c:pt>
                      <c:pt idx="46">
                        <c:v>43321.91674508102</c:v>
                      </c:pt>
                      <c:pt idx="47">
                        <c:v>43321.958411805557</c:v>
                      </c:pt>
                    </c:numCache>
                  </c:numRef>
                </c:xVal>
                <c:yVal>
                  <c:numRef>
                    <c:extLst>
                      <c:ext uri="{02D57815-91ED-43cb-92C2-25804820EDAC}">
                        <c15:formulaRef>
                          <c15:sqref>Sheet1!$E$1148:$E$1195</c15:sqref>
                        </c15:formulaRef>
                      </c:ext>
                    </c:extLst>
                    <c:numCache>
                      <c:formatCode>General</c:formatCode>
                      <c:ptCount val="48"/>
                      <c:pt idx="0">
                        <c:v>46.699999999999996</c:v>
                      </c:pt>
                      <c:pt idx="1">
                        <c:v>47.35</c:v>
                      </c:pt>
                      <c:pt idx="2">
                        <c:v>48.9</c:v>
                      </c:pt>
                      <c:pt idx="3">
                        <c:v>48.366666666666674</c:v>
                      </c:pt>
                      <c:pt idx="4">
                        <c:v>45.733333333333327</c:v>
                      </c:pt>
                      <c:pt idx="5">
                        <c:v>45.366666666666667</c:v>
                      </c:pt>
                      <c:pt idx="6">
                        <c:v>45.25</c:v>
                      </c:pt>
                      <c:pt idx="7">
                        <c:v>47.933333333333337</c:v>
                      </c:pt>
                      <c:pt idx="8">
                        <c:v>51.199999999999996</c:v>
                      </c:pt>
                      <c:pt idx="9">
                        <c:v>52.900000000000006</c:v>
                      </c:pt>
                      <c:pt idx="10">
                        <c:v>49.516666666666673</c:v>
                      </c:pt>
                      <c:pt idx="11">
                        <c:v>44.449999999999996</c:v>
                      </c:pt>
                      <c:pt idx="12">
                        <c:v>46.666666666666664</c:v>
                      </c:pt>
                      <c:pt idx="13">
                        <c:v>45.31666666666667</c:v>
                      </c:pt>
                      <c:pt idx="14">
                        <c:v>44.25</c:v>
                      </c:pt>
                      <c:pt idx="15">
                        <c:v>44.666666666666664</c:v>
                      </c:pt>
                      <c:pt idx="16">
                        <c:v>44.783333333333331</c:v>
                      </c:pt>
                      <c:pt idx="17">
                        <c:v>41.366666666666667</c:v>
                      </c:pt>
                      <c:pt idx="18">
                        <c:v>46.300000000000004</c:v>
                      </c:pt>
                      <c:pt idx="19">
                        <c:v>47.783333333333331</c:v>
                      </c:pt>
                      <c:pt idx="20">
                        <c:v>47.466666666666669</c:v>
                      </c:pt>
                      <c:pt idx="21">
                        <c:v>46.766666666666659</c:v>
                      </c:pt>
                      <c:pt idx="22">
                        <c:v>47.133333333333333</c:v>
                      </c:pt>
                      <c:pt idx="23">
                        <c:v>48.333333333333336</c:v>
                      </c:pt>
                      <c:pt idx="24">
                        <c:v>49.4</c:v>
                      </c:pt>
                      <c:pt idx="25">
                        <c:v>50.300000000000004</c:v>
                      </c:pt>
                      <c:pt idx="26">
                        <c:v>50.75</c:v>
                      </c:pt>
                      <c:pt idx="27">
                        <c:v>51.449999999999996</c:v>
                      </c:pt>
                      <c:pt idx="28">
                        <c:v>51.783333333333331</c:v>
                      </c:pt>
                      <c:pt idx="29">
                        <c:v>52.15</c:v>
                      </c:pt>
                      <c:pt idx="30">
                        <c:v>53.81666666666667</c:v>
                      </c:pt>
                      <c:pt idx="31">
                        <c:v>58.25</c:v>
                      </c:pt>
                      <c:pt idx="32">
                        <c:v>57.06666666666667</c:v>
                      </c:pt>
                      <c:pt idx="33">
                        <c:v>55.5</c:v>
                      </c:pt>
                      <c:pt idx="34">
                        <c:v>55.733333333333327</c:v>
                      </c:pt>
                      <c:pt idx="35">
                        <c:v>56.033333333333331</c:v>
                      </c:pt>
                      <c:pt idx="36">
                        <c:v>51.699999999999996</c:v>
                      </c:pt>
                      <c:pt idx="37">
                        <c:v>53.25</c:v>
                      </c:pt>
                      <c:pt idx="38">
                        <c:v>52.54999999999999</c:v>
                      </c:pt>
                      <c:pt idx="39">
                        <c:v>51.666666666666664</c:v>
                      </c:pt>
                      <c:pt idx="40">
                        <c:v>51</c:v>
                      </c:pt>
                      <c:pt idx="41">
                        <c:v>50.283333333333331</c:v>
                      </c:pt>
                      <c:pt idx="42">
                        <c:v>50.966666666666669</c:v>
                      </c:pt>
                      <c:pt idx="43">
                        <c:v>51.716666666666669</c:v>
                      </c:pt>
                      <c:pt idx="44">
                        <c:v>51.183333333333337</c:v>
                      </c:pt>
                      <c:pt idx="45">
                        <c:v>50.1</c:v>
                      </c:pt>
                      <c:pt idx="46">
                        <c:v>49.933333333333337</c:v>
                      </c:pt>
                      <c:pt idx="47">
                        <c:v>49.800000000000004</c:v>
                      </c:pt>
                    </c:numCache>
                  </c:numRef>
                </c:yVal>
                <c:smooth val="0"/>
                <c:extLst>
                  <c:ext xmlns:c16="http://schemas.microsoft.com/office/drawing/2014/chart" uri="{C3380CC4-5D6E-409C-BE32-E72D297353CC}">
                    <c16:uniqueId val="{00000004-9BD1-43F5-9E80-24D88E1BA5B5}"/>
                  </c:ext>
                </c:extLst>
              </c15:ser>
            </c15:filteredScatterSeries>
            <c15:filteredScatterSeries>
              <c15:ser>
                <c:idx val="4"/>
                <c:order val="4"/>
                <c:tx>
                  <c:strRef>
                    <c:extLst xmlns:c15="http://schemas.microsoft.com/office/drawing/2012/chart">
                      <c:ext xmlns:c15="http://schemas.microsoft.com/office/drawing/2012/chart" uri="{02D57815-91ED-43cb-92C2-25804820EDAC}">
                        <c15:formulaRef>
                          <c15:sqref>Sheet1!$F$5</c15:sqref>
                        </c15:formulaRef>
                      </c:ext>
                    </c:extLst>
                    <c:strCache>
                      <c:ptCount val="1"/>
                      <c:pt idx="0">
                        <c:v>Tower Bottom</c:v>
                      </c:pt>
                    </c:strCache>
                  </c:strRef>
                </c:tx>
                <c:spPr>
                  <a:ln w="19050" cap="rnd">
                    <a:solidFill>
                      <a:schemeClr val="accent5"/>
                    </a:solidFill>
                    <a:round/>
                  </a:ln>
                  <a:effectLst/>
                </c:spPr>
                <c:marker>
                  <c:symbol val="none"/>
                </c:marker>
                <c:xVal>
                  <c:numRef>
                    <c:extLst xmlns:c15="http://schemas.microsoft.com/office/drawing/2012/chart">
                      <c:ext xmlns:c15="http://schemas.microsoft.com/office/drawing/2012/chart" uri="{02D57815-91ED-43cb-92C2-25804820EDAC}">
                        <c15:formulaRef>
                          <c15:sqref>Sheet1!$A$1148:$A$1195</c15:sqref>
                        </c15:formulaRef>
                      </c:ext>
                    </c:extLst>
                    <c:numCache>
                      <c:formatCode>m/d/yyyy\ h:mm</c:formatCode>
                      <c:ptCount val="48"/>
                      <c:pt idx="0">
                        <c:v>43320.000075752316</c:v>
                      </c:pt>
                      <c:pt idx="1">
                        <c:v>43320.041742476853</c:v>
                      </c:pt>
                      <c:pt idx="2">
                        <c:v>43320.08340920139</c:v>
                      </c:pt>
                      <c:pt idx="3">
                        <c:v>43320.125075925927</c:v>
                      </c:pt>
                      <c:pt idx="4">
                        <c:v>43320.166742650465</c:v>
                      </c:pt>
                      <c:pt idx="5">
                        <c:v>43320.208409375002</c:v>
                      </c:pt>
                      <c:pt idx="6">
                        <c:v>43320.250076099539</c:v>
                      </c:pt>
                      <c:pt idx="7">
                        <c:v>43320.291742824076</c:v>
                      </c:pt>
                      <c:pt idx="8">
                        <c:v>43320.333409548613</c:v>
                      </c:pt>
                      <c:pt idx="9">
                        <c:v>43320.375076273151</c:v>
                      </c:pt>
                      <c:pt idx="10">
                        <c:v>43320.416742997688</c:v>
                      </c:pt>
                      <c:pt idx="11">
                        <c:v>43320.458409722225</c:v>
                      </c:pt>
                      <c:pt idx="12">
                        <c:v>43320.500076446762</c:v>
                      </c:pt>
                      <c:pt idx="13">
                        <c:v>43320.541743171299</c:v>
                      </c:pt>
                      <c:pt idx="14">
                        <c:v>43320.583409895837</c:v>
                      </c:pt>
                      <c:pt idx="15">
                        <c:v>43320.625076620374</c:v>
                      </c:pt>
                      <c:pt idx="16">
                        <c:v>43320.666743344904</c:v>
                      </c:pt>
                      <c:pt idx="17">
                        <c:v>43320.708410069441</c:v>
                      </c:pt>
                      <c:pt idx="18">
                        <c:v>43320.750076793978</c:v>
                      </c:pt>
                      <c:pt idx="19">
                        <c:v>43320.791743518515</c:v>
                      </c:pt>
                      <c:pt idx="20">
                        <c:v>43320.833410243053</c:v>
                      </c:pt>
                      <c:pt idx="21">
                        <c:v>43320.87507696759</c:v>
                      </c:pt>
                      <c:pt idx="22">
                        <c:v>43320.916743692127</c:v>
                      </c:pt>
                      <c:pt idx="23">
                        <c:v>43320.958410416664</c:v>
                      </c:pt>
                      <c:pt idx="24">
                        <c:v>43321.000077141201</c:v>
                      </c:pt>
                      <c:pt idx="25">
                        <c:v>43321.041743865739</c:v>
                      </c:pt>
                      <c:pt idx="26">
                        <c:v>43321.083410590276</c:v>
                      </c:pt>
                      <c:pt idx="27">
                        <c:v>43321.125077314813</c:v>
                      </c:pt>
                      <c:pt idx="28">
                        <c:v>43321.16674403935</c:v>
                      </c:pt>
                      <c:pt idx="29">
                        <c:v>43321.208410763888</c:v>
                      </c:pt>
                      <c:pt idx="30">
                        <c:v>43321.250077488425</c:v>
                      </c:pt>
                      <c:pt idx="31">
                        <c:v>43321.291744212962</c:v>
                      </c:pt>
                      <c:pt idx="32">
                        <c:v>43321.333410937499</c:v>
                      </c:pt>
                      <c:pt idx="33">
                        <c:v>43321.375077662036</c:v>
                      </c:pt>
                      <c:pt idx="34">
                        <c:v>43321.416744386574</c:v>
                      </c:pt>
                      <c:pt idx="35">
                        <c:v>43321.458411111111</c:v>
                      </c:pt>
                      <c:pt idx="36">
                        <c:v>43321.500077835648</c:v>
                      </c:pt>
                      <c:pt idx="37">
                        <c:v>43321.541744560185</c:v>
                      </c:pt>
                      <c:pt idx="38">
                        <c:v>43321.583411284722</c:v>
                      </c:pt>
                      <c:pt idx="39">
                        <c:v>43321.62507800926</c:v>
                      </c:pt>
                      <c:pt idx="40">
                        <c:v>43321.666744733797</c:v>
                      </c:pt>
                      <c:pt idx="41">
                        <c:v>43321.708411458334</c:v>
                      </c:pt>
                      <c:pt idx="42">
                        <c:v>43321.750078182871</c:v>
                      </c:pt>
                      <c:pt idx="43">
                        <c:v>43321.791744907408</c:v>
                      </c:pt>
                      <c:pt idx="44">
                        <c:v>43321.833411631946</c:v>
                      </c:pt>
                      <c:pt idx="45">
                        <c:v>43321.875078356483</c:v>
                      </c:pt>
                      <c:pt idx="46">
                        <c:v>43321.91674508102</c:v>
                      </c:pt>
                      <c:pt idx="47">
                        <c:v>43321.958411805557</c:v>
                      </c:pt>
                    </c:numCache>
                  </c:numRef>
                </c:xVal>
                <c:yVal>
                  <c:numRef>
                    <c:extLst xmlns:c15="http://schemas.microsoft.com/office/drawing/2012/chart">
                      <c:ext xmlns:c15="http://schemas.microsoft.com/office/drawing/2012/chart" uri="{02D57815-91ED-43cb-92C2-25804820EDAC}">
                        <c15:formulaRef>
                          <c15:sqref>Sheet1!$F$1148:$F$1195</c15:sqref>
                        </c15:formulaRef>
                      </c:ext>
                    </c:extLst>
                    <c:numCache>
                      <c:formatCode>General</c:formatCode>
                      <c:ptCount val="48"/>
                      <c:pt idx="0">
                        <c:v>51.216666666666669</c:v>
                      </c:pt>
                      <c:pt idx="1">
                        <c:v>51.983333333333327</c:v>
                      </c:pt>
                      <c:pt idx="2">
                        <c:v>52.966666666666669</c:v>
                      </c:pt>
                      <c:pt idx="3">
                        <c:v>50.366666666666674</c:v>
                      </c:pt>
                      <c:pt idx="4">
                        <c:v>47.666666666666657</c:v>
                      </c:pt>
                      <c:pt idx="5">
                        <c:v>46.800000000000004</c:v>
                      </c:pt>
                      <c:pt idx="6">
                        <c:v>46.6</c:v>
                      </c:pt>
                      <c:pt idx="7">
                        <c:v>49.25</c:v>
                      </c:pt>
                      <c:pt idx="8">
                        <c:v>52.633333333333333</c:v>
                      </c:pt>
                      <c:pt idx="9">
                        <c:v>54.683333333333337</c:v>
                      </c:pt>
                      <c:pt idx="10">
                        <c:v>51.083333333333336</c:v>
                      </c:pt>
                      <c:pt idx="11">
                        <c:v>45.816666666666663</c:v>
                      </c:pt>
                      <c:pt idx="12">
                        <c:v>49.033333333333331</c:v>
                      </c:pt>
                      <c:pt idx="13">
                        <c:v>47.81666666666667</c:v>
                      </c:pt>
                      <c:pt idx="14">
                        <c:v>46.45000000000001</c:v>
                      </c:pt>
                      <c:pt idx="15">
                        <c:v>46.5</c:v>
                      </c:pt>
                      <c:pt idx="16">
                        <c:v>46.85</c:v>
                      </c:pt>
                      <c:pt idx="17">
                        <c:v>43.25</c:v>
                      </c:pt>
                      <c:pt idx="18">
                        <c:v>48.75</c:v>
                      </c:pt>
                      <c:pt idx="19">
                        <c:v>50.783333333333331</c:v>
                      </c:pt>
                      <c:pt idx="20">
                        <c:v>50.15</c:v>
                      </c:pt>
                      <c:pt idx="21">
                        <c:v>49.81666666666667</c:v>
                      </c:pt>
                      <c:pt idx="22">
                        <c:v>50.75</c:v>
                      </c:pt>
                      <c:pt idx="23">
                        <c:v>51.85</c:v>
                      </c:pt>
                      <c:pt idx="24">
                        <c:v>52.716666666666669</c:v>
                      </c:pt>
                      <c:pt idx="25">
                        <c:v>53.316666666666663</c:v>
                      </c:pt>
                      <c:pt idx="26">
                        <c:v>53.6</c:v>
                      </c:pt>
                      <c:pt idx="27">
                        <c:v>54.349999999999994</c:v>
                      </c:pt>
                      <c:pt idx="28">
                        <c:v>55.266666666666659</c:v>
                      </c:pt>
                      <c:pt idx="29">
                        <c:v>55.949999999999989</c:v>
                      </c:pt>
                      <c:pt idx="30">
                        <c:v>56.583333333333336</c:v>
                      </c:pt>
                      <c:pt idx="31">
                        <c:v>60.616666666666667</c:v>
                      </c:pt>
                      <c:pt idx="32">
                        <c:v>59.366666666666667</c:v>
                      </c:pt>
                      <c:pt idx="33">
                        <c:v>57.133333333333326</c:v>
                      </c:pt>
                      <c:pt idx="34">
                        <c:v>56.666666666666664</c:v>
                      </c:pt>
                      <c:pt idx="35">
                        <c:v>57.483333333333327</c:v>
                      </c:pt>
                      <c:pt idx="36">
                        <c:v>52.866666666666674</c:v>
                      </c:pt>
                      <c:pt idx="37">
                        <c:v>55.333333333333336</c:v>
                      </c:pt>
                      <c:pt idx="38">
                        <c:v>55.199999999999996</c:v>
                      </c:pt>
                      <c:pt idx="39">
                        <c:v>54.25</c:v>
                      </c:pt>
                      <c:pt idx="40">
                        <c:v>53.949999999999996</c:v>
                      </c:pt>
                      <c:pt idx="41">
                        <c:v>52.516666666666673</c:v>
                      </c:pt>
                      <c:pt idx="42">
                        <c:v>53.400000000000006</c:v>
                      </c:pt>
                      <c:pt idx="43">
                        <c:v>54.666666666666679</c:v>
                      </c:pt>
                      <c:pt idx="44">
                        <c:v>54.416666666666664</c:v>
                      </c:pt>
                      <c:pt idx="45">
                        <c:v>53.283333333333331</c:v>
                      </c:pt>
                      <c:pt idx="46">
                        <c:v>52.966666666666661</c:v>
                      </c:pt>
                      <c:pt idx="47">
                        <c:v>53.366666666666667</c:v>
                      </c:pt>
                    </c:numCache>
                  </c:numRef>
                </c:yVal>
                <c:smooth val="0"/>
                <c:extLst xmlns:c15="http://schemas.microsoft.com/office/drawing/2012/chart">
                  <c:ext xmlns:c16="http://schemas.microsoft.com/office/drawing/2014/chart" uri="{C3380CC4-5D6E-409C-BE32-E72D297353CC}">
                    <c16:uniqueId val="{00000005-9BD1-43F5-9E80-24D88E1BA5B5}"/>
                  </c:ext>
                </c:extLst>
              </c15:ser>
            </c15:filteredScatterSeries>
            <c15:filteredScatterSeries>
              <c15:ser>
                <c:idx val="5"/>
                <c:order val="5"/>
                <c:tx>
                  <c:strRef>
                    <c:extLst xmlns:c15="http://schemas.microsoft.com/office/drawing/2012/chart">
                      <c:ext xmlns:c15="http://schemas.microsoft.com/office/drawing/2012/chart" uri="{02D57815-91ED-43cb-92C2-25804820EDAC}">
                        <c15:formulaRef>
                          <c15:sqref>Sheet1!$G$5</c15:sqref>
                        </c15:formulaRef>
                      </c:ext>
                    </c:extLst>
                    <c:strCache>
                      <c:ptCount val="1"/>
                      <c:pt idx="0">
                        <c:v>Office Area</c:v>
                      </c:pt>
                    </c:strCache>
                  </c:strRef>
                </c:tx>
                <c:spPr>
                  <a:ln w="19050" cap="rnd">
                    <a:solidFill>
                      <a:schemeClr val="accent6"/>
                    </a:solidFill>
                    <a:round/>
                  </a:ln>
                  <a:effectLst/>
                </c:spPr>
                <c:marker>
                  <c:symbol val="none"/>
                </c:marker>
                <c:xVal>
                  <c:numRef>
                    <c:extLst xmlns:c15="http://schemas.microsoft.com/office/drawing/2012/chart">
                      <c:ext xmlns:c15="http://schemas.microsoft.com/office/drawing/2012/chart" uri="{02D57815-91ED-43cb-92C2-25804820EDAC}">
                        <c15:formulaRef>
                          <c15:sqref>Sheet1!$A$1148:$A$1195</c15:sqref>
                        </c15:formulaRef>
                      </c:ext>
                    </c:extLst>
                    <c:numCache>
                      <c:formatCode>m/d/yyyy\ h:mm</c:formatCode>
                      <c:ptCount val="48"/>
                      <c:pt idx="0">
                        <c:v>43320.000075752316</c:v>
                      </c:pt>
                      <c:pt idx="1">
                        <c:v>43320.041742476853</c:v>
                      </c:pt>
                      <c:pt idx="2">
                        <c:v>43320.08340920139</c:v>
                      </c:pt>
                      <c:pt idx="3">
                        <c:v>43320.125075925927</c:v>
                      </c:pt>
                      <c:pt idx="4">
                        <c:v>43320.166742650465</c:v>
                      </c:pt>
                      <c:pt idx="5">
                        <c:v>43320.208409375002</c:v>
                      </c:pt>
                      <c:pt idx="6">
                        <c:v>43320.250076099539</c:v>
                      </c:pt>
                      <c:pt idx="7">
                        <c:v>43320.291742824076</c:v>
                      </c:pt>
                      <c:pt idx="8">
                        <c:v>43320.333409548613</c:v>
                      </c:pt>
                      <c:pt idx="9">
                        <c:v>43320.375076273151</c:v>
                      </c:pt>
                      <c:pt idx="10">
                        <c:v>43320.416742997688</c:v>
                      </c:pt>
                      <c:pt idx="11">
                        <c:v>43320.458409722225</c:v>
                      </c:pt>
                      <c:pt idx="12">
                        <c:v>43320.500076446762</c:v>
                      </c:pt>
                      <c:pt idx="13">
                        <c:v>43320.541743171299</c:v>
                      </c:pt>
                      <c:pt idx="14">
                        <c:v>43320.583409895837</c:v>
                      </c:pt>
                      <c:pt idx="15">
                        <c:v>43320.625076620374</c:v>
                      </c:pt>
                      <c:pt idx="16">
                        <c:v>43320.666743344904</c:v>
                      </c:pt>
                      <c:pt idx="17">
                        <c:v>43320.708410069441</c:v>
                      </c:pt>
                      <c:pt idx="18">
                        <c:v>43320.750076793978</c:v>
                      </c:pt>
                      <c:pt idx="19">
                        <c:v>43320.791743518515</c:v>
                      </c:pt>
                      <c:pt idx="20">
                        <c:v>43320.833410243053</c:v>
                      </c:pt>
                      <c:pt idx="21">
                        <c:v>43320.87507696759</c:v>
                      </c:pt>
                      <c:pt idx="22">
                        <c:v>43320.916743692127</c:v>
                      </c:pt>
                      <c:pt idx="23">
                        <c:v>43320.958410416664</c:v>
                      </c:pt>
                      <c:pt idx="24">
                        <c:v>43321.000077141201</c:v>
                      </c:pt>
                      <c:pt idx="25">
                        <c:v>43321.041743865739</c:v>
                      </c:pt>
                      <c:pt idx="26">
                        <c:v>43321.083410590276</c:v>
                      </c:pt>
                      <c:pt idx="27">
                        <c:v>43321.125077314813</c:v>
                      </c:pt>
                      <c:pt idx="28">
                        <c:v>43321.16674403935</c:v>
                      </c:pt>
                      <c:pt idx="29">
                        <c:v>43321.208410763888</c:v>
                      </c:pt>
                      <c:pt idx="30">
                        <c:v>43321.250077488425</c:v>
                      </c:pt>
                      <c:pt idx="31">
                        <c:v>43321.291744212962</c:v>
                      </c:pt>
                      <c:pt idx="32">
                        <c:v>43321.333410937499</c:v>
                      </c:pt>
                      <c:pt idx="33">
                        <c:v>43321.375077662036</c:v>
                      </c:pt>
                      <c:pt idx="34">
                        <c:v>43321.416744386574</c:v>
                      </c:pt>
                      <c:pt idx="35">
                        <c:v>43321.458411111111</c:v>
                      </c:pt>
                      <c:pt idx="36">
                        <c:v>43321.500077835648</c:v>
                      </c:pt>
                      <c:pt idx="37">
                        <c:v>43321.541744560185</c:v>
                      </c:pt>
                      <c:pt idx="38">
                        <c:v>43321.583411284722</c:v>
                      </c:pt>
                      <c:pt idx="39">
                        <c:v>43321.62507800926</c:v>
                      </c:pt>
                      <c:pt idx="40">
                        <c:v>43321.666744733797</c:v>
                      </c:pt>
                      <c:pt idx="41">
                        <c:v>43321.708411458334</c:v>
                      </c:pt>
                      <c:pt idx="42">
                        <c:v>43321.750078182871</c:v>
                      </c:pt>
                      <c:pt idx="43">
                        <c:v>43321.791744907408</c:v>
                      </c:pt>
                      <c:pt idx="44">
                        <c:v>43321.833411631946</c:v>
                      </c:pt>
                      <c:pt idx="45">
                        <c:v>43321.875078356483</c:v>
                      </c:pt>
                      <c:pt idx="46">
                        <c:v>43321.91674508102</c:v>
                      </c:pt>
                      <c:pt idx="47">
                        <c:v>43321.958411805557</c:v>
                      </c:pt>
                    </c:numCache>
                  </c:numRef>
                </c:xVal>
                <c:yVal>
                  <c:numRef>
                    <c:extLst xmlns:c15="http://schemas.microsoft.com/office/drawing/2012/chart">
                      <c:ext xmlns:c15="http://schemas.microsoft.com/office/drawing/2012/chart" uri="{02D57815-91ED-43cb-92C2-25804820EDAC}">
                        <c15:formulaRef>
                          <c15:sqref>Sheet1!$G$1148:$G$1195</c15:sqref>
                        </c15:formulaRef>
                      </c:ext>
                    </c:extLst>
                    <c:numCache>
                      <c:formatCode>General</c:formatCode>
                      <c:ptCount val="48"/>
                      <c:pt idx="0">
                        <c:v>45.416666666666664</c:v>
                      </c:pt>
                      <c:pt idx="1">
                        <c:v>45.93333333333333</c:v>
                      </c:pt>
                      <c:pt idx="2">
                        <c:v>46.883333333333333</c:v>
                      </c:pt>
                      <c:pt idx="3">
                        <c:v>48.050000000000004</c:v>
                      </c:pt>
                      <c:pt idx="4">
                        <c:v>48.266666666666673</c:v>
                      </c:pt>
                      <c:pt idx="5">
                        <c:v>48.583333333333336</c:v>
                      </c:pt>
                      <c:pt idx="6">
                        <c:v>48.800000000000004</c:v>
                      </c:pt>
                      <c:pt idx="7">
                        <c:v>48.766666666666673</c:v>
                      </c:pt>
                      <c:pt idx="8">
                        <c:v>48.966666666666669</c:v>
                      </c:pt>
                      <c:pt idx="9">
                        <c:v>48.583333333333336</c:v>
                      </c:pt>
                      <c:pt idx="10">
                        <c:v>46.366666666666667</c:v>
                      </c:pt>
                      <c:pt idx="11">
                        <c:v>39.033333333333339</c:v>
                      </c:pt>
                      <c:pt idx="12">
                        <c:v>42.266666666666666</c:v>
                      </c:pt>
                      <c:pt idx="13">
                        <c:v>43.9</c:v>
                      </c:pt>
                      <c:pt idx="14">
                        <c:v>42.816666666666663</c:v>
                      </c:pt>
                      <c:pt idx="15">
                        <c:v>38.15</c:v>
                      </c:pt>
                      <c:pt idx="16">
                        <c:v>36.65</c:v>
                      </c:pt>
                      <c:pt idx="17">
                        <c:v>33.050000000000004</c:v>
                      </c:pt>
                      <c:pt idx="18">
                        <c:v>35.916666666666664</c:v>
                      </c:pt>
                      <c:pt idx="19">
                        <c:v>38.133333333333333</c:v>
                      </c:pt>
                      <c:pt idx="20">
                        <c:v>33.266666666666673</c:v>
                      </c:pt>
                      <c:pt idx="21">
                        <c:v>37.416666666666664</c:v>
                      </c:pt>
                      <c:pt idx="22">
                        <c:v>42.483333333333327</c:v>
                      </c:pt>
                      <c:pt idx="23">
                        <c:v>43.866666666666674</c:v>
                      </c:pt>
                      <c:pt idx="24">
                        <c:v>44.5</c:v>
                      </c:pt>
                      <c:pt idx="25">
                        <c:v>45.133333333333333</c:v>
                      </c:pt>
                      <c:pt idx="26">
                        <c:v>46.04999999999999</c:v>
                      </c:pt>
                      <c:pt idx="27">
                        <c:v>46.466666666666669</c:v>
                      </c:pt>
                      <c:pt idx="28">
                        <c:v>43.583333333333336</c:v>
                      </c:pt>
                      <c:pt idx="29">
                        <c:v>43.550000000000004</c:v>
                      </c:pt>
                      <c:pt idx="30">
                        <c:v>46.583333333333336</c:v>
                      </c:pt>
                      <c:pt idx="31">
                        <c:v>48.35</c:v>
                      </c:pt>
                      <c:pt idx="32">
                        <c:v>49.266666666666673</c:v>
                      </c:pt>
                      <c:pt idx="33">
                        <c:v>47.300000000000004</c:v>
                      </c:pt>
                      <c:pt idx="34">
                        <c:v>46.050000000000004</c:v>
                      </c:pt>
                      <c:pt idx="35">
                        <c:v>45.800000000000004</c:v>
                      </c:pt>
                      <c:pt idx="36">
                        <c:v>43.800000000000004</c:v>
                      </c:pt>
                      <c:pt idx="37">
                        <c:v>46.95000000000001</c:v>
                      </c:pt>
                      <c:pt idx="38">
                        <c:v>47.54999999999999</c:v>
                      </c:pt>
                      <c:pt idx="39">
                        <c:v>46.966666666666669</c:v>
                      </c:pt>
                      <c:pt idx="40">
                        <c:v>43.783333333333339</c:v>
                      </c:pt>
                      <c:pt idx="41">
                        <c:v>41.116666666666667</c:v>
                      </c:pt>
                      <c:pt idx="42">
                        <c:v>41.31666666666667</c:v>
                      </c:pt>
                      <c:pt idx="43">
                        <c:v>42.533333333333339</c:v>
                      </c:pt>
                      <c:pt idx="44">
                        <c:v>43.449999999999996</c:v>
                      </c:pt>
                      <c:pt idx="45">
                        <c:v>44.816666666666663</c:v>
                      </c:pt>
                      <c:pt idx="46">
                        <c:v>45.449999999999996</c:v>
                      </c:pt>
                      <c:pt idx="47">
                        <c:v>46.533333333333331</c:v>
                      </c:pt>
                    </c:numCache>
                  </c:numRef>
                </c:yVal>
                <c:smooth val="0"/>
                <c:extLst xmlns:c15="http://schemas.microsoft.com/office/drawing/2012/chart">
                  <c:ext xmlns:c16="http://schemas.microsoft.com/office/drawing/2014/chart" uri="{C3380CC4-5D6E-409C-BE32-E72D297353CC}">
                    <c16:uniqueId val="{00000006-9BD1-43F5-9E80-24D88E1BA5B5}"/>
                  </c:ext>
                </c:extLst>
              </c15:ser>
            </c15:filteredScatterSeries>
            <c15:filteredScatterSeries>
              <c15:ser>
                <c:idx val="7"/>
                <c:order val="7"/>
                <c:tx>
                  <c:strRef>
                    <c:extLst xmlns:c15="http://schemas.microsoft.com/office/drawing/2012/chart">
                      <c:ext xmlns:c15="http://schemas.microsoft.com/office/drawing/2012/chart" uri="{02D57815-91ED-43cb-92C2-25804820EDAC}">
                        <c15:formulaRef>
                          <c15:sqref>Sheet1!$I$5</c15:sqref>
                        </c15:formulaRef>
                      </c:ext>
                    </c:extLst>
                    <c:strCache>
                      <c:ptCount val="1"/>
                      <c:pt idx="0">
                        <c:v>Air-conditioning Unit</c:v>
                      </c:pt>
                    </c:strCache>
                  </c:strRef>
                </c:tx>
                <c:spPr>
                  <a:ln w="19050" cap="rnd">
                    <a:solidFill>
                      <a:schemeClr val="accent2">
                        <a:lumMod val="60000"/>
                      </a:schemeClr>
                    </a:solidFill>
                    <a:round/>
                  </a:ln>
                  <a:effectLst/>
                </c:spPr>
                <c:marker>
                  <c:symbol val="none"/>
                </c:marker>
                <c:xVal>
                  <c:numRef>
                    <c:extLst xmlns:c15="http://schemas.microsoft.com/office/drawing/2012/chart">
                      <c:ext xmlns:c15="http://schemas.microsoft.com/office/drawing/2012/chart" uri="{02D57815-91ED-43cb-92C2-25804820EDAC}">
                        <c15:formulaRef>
                          <c15:sqref>Sheet1!$A$1148:$A$1195</c15:sqref>
                        </c15:formulaRef>
                      </c:ext>
                    </c:extLst>
                    <c:numCache>
                      <c:formatCode>m/d/yyyy\ h:mm</c:formatCode>
                      <c:ptCount val="48"/>
                      <c:pt idx="0">
                        <c:v>43320.000075752316</c:v>
                      </c:pt>
                      <c:pt idx="1">
                        <c:v>43320.041742476853</c:v>
                      </c:pt>
                      <c:pt idx="2">
                        <c:v>43320.08340920139</c:v>
                      </c:pt>
                      <c:pt idx="3">
                        <c:v>43320.125075925927</c:v>
                      </c:pt>
                      <c:pt idx="4">
                        <c:v>43320.166742650465</c:v>
                      </c:pt>
                      <c:pt idx="5">
                        <c:v>43320.208409375002</c:v>
                      </c:pt>
                      <c:pt idx="6">
                        <c:v>43320.250076099539</c:v>
                      </c:pt>
                      <c:pt idx="7">
                        <c:v>43320.291742824076</c:v>
                      </c:pt>
                      <c:pt idx="8">
                        <c:v>43320.333409548613</c:v>
                      </c:pt>
                      <c:pt idx="9">
                        <c:v>43320.375076273151</c:v>
                      </c:pt>
                      <c:pt idx="10">
                        <c:v>43320.416742997688</c:v>
                      </c:pt>
                      <c:pt idx="11">
                        <c:v>43320.458409722225</c:v>
                      </c:pt>
                      <c:pt idx="12">
                        <c:v>43320.500076446762</c:v>
                      </c:pt>
                      <c:pt idx="13">
                        <c:v>43320.541743171299</c:v>
                      </c:pt>
                      <c:pt idx="14">
                        <c:v>43320.583409895837</c:v>
                      </c:pt>
                      <c:pt idx="15">
                        <c:v>43320.625076620374</c:v>
                      </c:pt>
                      <c:pt idx="16">
                        <c:v>43320.666743344904</c:v>
                      </c:pt>
                      <c:pt idx="17">
                        <c:v>43320.708410069441</c:v>
                      </c:pt>
                      <c:pt idx="18">
                        <c:v>43320.750076793978</c:v>
                      </c:pt>
                      <c:pt idx="19">
                        <c:v>43320.791743518515</c:v>
                      </c:pt>
                      <c:pt idx="20">
                        <c:v>43320.833410243053</c:v>
                      </c:pt>
                      <c:pt idx="21">
                        <c:v>43320.87507696759</c:v>
                      </c:pt>
                      <c:pt idx="22">
                        <c:v>43320.916743692127</c:v>
                      </c:pt>
                      <c:pt idx="23">
                        <c:v>43320.958410416664</c:v>
                      </c:pt>
                      <c:pt idx="24">
                        <c:v>43321.000077141201</c:v>
                      </c:pt>
                      <c:pt idx="25">
                        <c:v>43321.041743865739</c:v>
                      </c:pt>
                      <c:pt idx="26">
                        <c:v>43321.083410590276</c:v>
                      </c:pt>
                      <c:pt idx="27">
                        <c:v>43321.125077314813</c:v>
                      </c:pt>
                      <c:pt idx="28">
                        <c:v>43321.16674403935</c:v>
                      </c:pt>
                      <c:pt idx="29">
                        <c:v>43321.208410763888</c:v>
                      </c:pt>
                      <c:pt idx="30">
                        <c:v>43321.250077488425</c:v>
                      </c:pt>
                      <c:pt idx="31">
                        <c:v>43321.291744212962</c:v>
                      </c:pt>
                      <c:pt idx="32">
                        <c:v>43321.333410937499</c:v>
                      </c:pt>
                      <c:pt idx="33">
                        <c:v>43321.375077662036</c:v>
                      </c:pt>
                      <c:pt idx="34">
                        <c:v>43321.416744386574</c:v>
                      </c:pt>
                      <c:pt idx="35">
                        <c:v>43321.458411111111</c:v>
                      </c:pt>
                      <c:pt idx="36">
                        <c:v>43321.500077835648</c:v>
                      </c:pt>
                      <c:pt idx="37">
                        <c:v>43321.541744560185</c:v>
                      </c:pt>
                      <c:pt idx="38">
                        <c:v>43321.583411284722</c:v>
                      </c:pt>
                      <c:pt idx="39">
                        <c:v>43321.62507800926</c:v>
                      </c:pt>
                      <c:pt idx="40">
                        <c:v>43321.666744733797</c:v>
                      </c:pt>
                      <c:pt idx="41">
                        <c:v>43321.708411458334</c:v>
                      </c:pt>
                      <c:pt idx="42">
                        <c:v>43321.750078182871</c:v>
                      </c:pt>
                      <c:pt idx="43">
                        <c:v>43321.791744907408</c:v>
                      </c:pt>
                      <c:pt idx="44">
                        <c:v>43321.833411631946</c:v>
                      </c:pt>
                      <c:pt idx="45">
                        <c:v>43321.875078356483</c:v>
                      </c:pt>
                      <c:pt idx="46">
                        <c:v>43321.91674508102</c:v>
                      </c:pt>
                      <c:pt idx="47">
                        <c:v>43321.958411805557</c:v>
                      </c:pt>
                    </c:numCache>
                  </c:numRef>
                </c:xVal>
                <c:yVal>
                  <c:numRef>
                    <c:extLst xmlns:c15="http://schemas.microsoft.com/office/drawing/2012/chart">
                      <c:ext xmlns:c15="http://schemas.microsoft.com/office/drawing/2012/chart" uri="{02D57815-91ED-43cb-92C2-25804820EDAC}">
                        <c15:formulaRef>
                          <c15:sqref>Sheet1!$I$1148:$I$1195</c15:sqref>
                        </c15:formulaRef>
                      </c:ext>
                    </c:extLst>
                    <c:numCache>
                      <c:formatCode>General</c:formatCode>
                      <c:ptCount val="48"/>
                      <c:pt idx="0">
                        <c:v>54.633333333333333</c:v>
                      </c:pt>
                      <c:pt idx="1">
                        <c:v>54.366666666666667</c:v>
                      </c:pt>
                      <c:pt idx="2">
                        <c:v>55.233333333333327</c:v>
                      </c:pt>
                      <c:pt idx="3">
                        <c:v>55.783333333333339</c:v>
                      </c:pt>
                      <c:pt idx="4">
                        <c:v>54.333333333333336</c:v>
                      </c:pt>
                      <c:pt idx="5">
                        <c:v>54.366666666666667</c:v>
                      </c:pt>
                      <c:pt idx="6">
                        <c:v>54.866666666666667</c:v>
                      </c:pt>
                      <c:pt idx="7">
                        <c:v>53.800000000000004</c:v>
                      </c:pt>
                      <c:pt idx="8">
                        <c:v>54.566666666666663</c:v>
                      </c:pt>
                      <c:pt idx="9">
                        <c:v>58.9</c:v>
                      </c:pt>
                      <c:pt idx="10">
                        <c:v>51.93333333333333</c:v>
                      </c:pt>
                      <c:pt idx="11">
                        <c:v>43.9</c:v>
                      </c:pt>
                      <c:pt idx="12">
                        <c:v>49.183333333333337</c:v>
                      </c:pt>
                      <c:pt idx="13">
                        <c:v>48.050000000000004</c:v>
                      </c:pt>
                      <c:pt idx="14">
                        <c:v>47.066666666666663</c:v>
                      </c:pt>
                      <c:pt idx="15">
                        <c:v>46.616666666666674</c:v>
                      </c:pt>
                      <c:pt idx="16">
                        <c:v>45.68333333333333</c:v>
                      </c:pt>
                      <c:pt idx="17">
                        <c:v>39.466666666666669</c:v>
                      </c:pt>
                      <c:pt idx="18">
                        <c:v>46.266666666666673</c:v>
                      </c:pt>
                      <c:pt idx="19">
                        <c:v>53.25</c:v>
                      </c:pt>
                      <c:pt idx="20">
                        <c:v>50.416666666666664</c:v>
                      </c:pt>
                      <c:pt idx="21">
                        <c:v>56.616666666666667</c:v>
                      </c:pt>
                      <c:pt idx="22">
                        <c:v>57.79999999999999</c:v>
                      </c:pt>
                      <c:pt idx="23">
                        <c:v>58.916666666666664</c:v>
                      </c:pt>
                      <c:pt idx="24">
                        <c:v>59.683333333333337</c:v>
                      </c:pt>
                      <c:pt idx="25">
                        <c:v>60.133333333333333</c:v>
                      </c:pt>
                      <c:pt idx="26">
                        <c:v>60.783333333333339</c:v>
                      </c:pt>
                      <c:pt idx="27">
                        <c:v>61.866666666666667</c:v>
                      </c:pt>
                      <c:pt idx="28">
                        <c:v>60.533333333333331</c:v>
                      </c:pt>
                      <c:pt idx="29">
                        <c:v>59.316666666666663</c:v>
                      </c:pt>
                      <c:pt idx="30">
                        <c:v>59.599999999999994</c:v>
                      </c:pt>
                      <c:pt idx="31">
                        <c:v>64.649999999999991</c:v>
                      </c:pt>
                      <c:pt idx="32">
                        <c:v>60.983333333333327</c:v>
                      </c:pt>
                      <c:pt idx="33">
                        <c:v>59.949999999999996</c:v>
                      </c:pt>
                      <c:pt idx="34">
                        <c:v>59.766666666666673</c:v>
                      </c:pt>
                      <c:pt idx="35">
                        <c:v>60.1</c:v>
                      </c:pt>
                      <c:pt idx="36">
                        <c:v>52.583333333333336</c:v>
                      </c:pt>
                      <c:pt idx="37">
                        <c:v>55.85</c:v>
                      </c:pt>
                      <c:pt idx="38">
                        <c:v>55.883333333333326</c:v>
                      </c:pt>
                      <c:pt idx="39">
                        <c:v>53.266666666666659</c:v>
                      </c:pt>
                      <c:pt idx="40">
                        <c:v>51.650000000000006</c:v>
                      </c:pt>
                      <c:pt idx="41">
                        <c:v>54.316666666666663</c:v>
                      </c:pt>
                      <c:pt idx="42">
                        <c:v>56.566666666666663</c:v>
                      </c:pt>
                      <c:pt idx="43">
                        <c:v>60.35</c:v>
                      </c:pt>
                      <c:pt idx="44">
                        <c:v>62.716666666666669</c:v>
                      </c:pt>
                      <c:pt idx="45">
                        <c:v>59.800000000000004</c:v>
                      </c:pt>
                      <c:pt idx="46">
                        <c:v>59.29999999999999</c:v>
                      </c:pt>
                      <c:pt idx="47">
                        <c:v>60.116666666666667</c:v>
                      </c:pt>
                    </c:numCache>
                  </c:numRef>
                </c:yVal>
                <c:smooth val="0"/>
                <c:extLst xmlns:c15="http://schemas.microsoft.com/office/drawing/2012/chart">
                  <c:ext xmlns:c16="http://schemas.microsoft.com/office/drawing/2014/chart" uri="{C3380CC4-5D6E-409C-BE32-E72D297353CC}">
                    <c16:uniqueId val="{00000007-9BD1-43F5-9E80-24D88E1BA5B5}"/>
                  </c:ext>
                </c:extLst>
              </c15:ser>
            </c15:filteredScatterSeries>
            <c15:filteredScatterSeries>
              <c15:ser>
                <c:idx val="8"/>
                <c:order val="8"/>
                <c:tx>
                  <c:strRef>
                    <c:extLst xmlns:c15="http://schemas.microsoft.com/office/drawing/2012/chart">
                      <c:ext xmlns:c15="http://schemas.microsoft.com/office/drawing/2012/chart" uri="{02D57815-91ED-43cb-92C2-25804820EDAC}">
                        <c15:formulaRef>
                          <c15:sqref>Sheet1!$J$5</c15:sqref>
                        </c15:formulaRef>
                      </c:ext>
                    </c:extLst>
                    <c:strCache>
                      <c:ptCount val="1"/>
                      <c:pt idx="0">
                        <c:v>Computer lab area</c:v>
                      </c:pt>
                    </c:strCache>
                  </c:strRef>
                </c:tx>
                <c:spPr>
                  <a:ln w="19050" cap="rnd">
                    <a:solidFill>
                      <a:schemeClr val="accent3">
                        <a:lumMod val="60000"/>
                      </a:schemeClr>
                    </a:solidFill>
                    <a:round/>
                  </a:ln>
                  <a:effectLst/>
                </c:spPr>
                <c:marker>
                  <c:symbol val="none"/>
                </c:marker>
                <c:xVal>
                  <c:numRef>
                    <c:extLst xmlns:c15="http://schemas.microsoft.com/office/drawing/2012/chart">
                      <c:ext xmlns:c15="http://schemas.microsoft.com/office/drawing/2012/chart" uri="{02D57815-91ED-43cb-92C2-25804820EDAC}">
                        <c15:formulaRef>
                          <c15:sqref>Sheet1!$A$1148:$A$1195</c15:sqref>
                        </c15:formulaRef>
                      </c:ext>
                    </c:extLst>
                    <c:numCache>
                      <c:formatCode>m/d/yyyy\ h:mm</c:formatCode>
                      <c:ptCount val="48"/>
                      <c:pt idx="0">
                        <c:v>43320.000075752316</c:v>
                      </c:pt>
                      <c:pt idx="1">
                        <c:v>43320.041742476853</c:v>
                      </c:pt>
                      <c:pt idx="2">
                        <c:v>43320.08340920139</c:v>
                      </c:pt>
                      <c:pt idx="3">
                        <c:v>43320.125075925927</c:v>
                      </c:pt>
                      <c:pt idx="4">
                        <c:v>43320.166742650465</c:v>
                      </c:pt>
                      <c:pt idx="5">
                        <c:v>43320.208409375002</c:v>
                      </c:pt>
                      <c:pt idx="6">
                        <c:v>43320.250076099539</c:v>
                      </c:pt>
                      <c:pt idx="7">
                        <c:v>43320.291742824076</c:v>
                      </c:pt>
                      <c:pt idx="8">
                        <c:v>43320.333409548613</c:v>
                      </c:pt>
                      <c:pt idx="9">
                        <c:v>43320.375076273151</c:v>
                      </c:pt>
                      <c:pt idx="10">
                        <c:v>43320.416742997688</c:v>
                      </c:pt>
                      <c:pt idx="11">
                        <c:v>43320.458409722225</c:v>
                      </c:pt>
                      <c:pt idx="12">
                        <c:v>43320.500076446762</c:v>
                      </c:pt>
                      <c:pt idx="13">
                        <c:v>43320.541743171299</c:v>
                      </c:pt>
                      <c:pt idx="14">
                        <c:v>43320.583409895837</c:v>
                      </c:pt>
                      <c:pt idx="15">
                        <c:v>43320.625076620374</c:v>
                      </c:pt>
                      <c:pt idx="16">
                        <c:v>43320.666743344904</c:v>
                      </c:pt>
                      <c:pt idx="17">
                        <c:v>43320.708410069441</c:v>
                      </c:pt>
                      <c:pt idx="18">
                        <c:v>43320.750076793978</c:v>
                      </c:pt>
                      <c:pt idx="19">
                        <c:v>43320.791743518515</c:v>
                      </c:pt>
                      <c:pt idx="20">
                        <c:v>43320.833410243053</c:v>
                      </c:pt>
                      <c:pt idx="21">
                        <c:v>43320.87507696759</c:v>
                      </c:pt>
                      <c:pt idx="22">
                        <c:v>43320.916743692127</c:v>
                      </c:pt>
                      <c:pt idx="23">
                        <c:v>43320.958410416664</c:v>
                      </c:pt>
                      <c:pt idx="24">
                        <c:v>43321.000077141201</c:v>
                      </c:pt>
                      <c:pt idx="25">
                        <c:v>43321.041743865739</c:v>
                      </c:pt>
                      <c:pt idx="26">
                        <c:v>43321.083410590276</c:v>
                      </c:pt>
                      <c:pt idx="27">
                        <c:v>43321.125077314813</c:v>
                      </c:pt>
                      <c:pt idx="28">
                        <c:v>43321.16674403935</c:v>
                      </c:pt>
                      <c:pt idx="29">
                        <c:v>43321.208410763888</c:v>
                      </c:pt>
                      <c:pt idx="30">
                        <c:v>43321.250077488425</c:v>
                      </c:pt>
                      <c:pt idx="31">
                        <c:v>43321.291744212962</c:v>
                      </c:pt>
                      <c:pt idx="32">
                        <c:v>43321.333410937499</c:v>
                      </c:pt>
                      <c:pt idx="33">
                        <c:v>43321.375077662036</c:v>
                      </c:pt>
                      <c:pt idx="34">
                        <c:v>43321.416744386574</c:v>
                      </c:pt>
                      <c:pt idx="35">
                        <c:v>43321.458411111111</c:v>
                      </c:pt>
                      <c:pt idx="36">
                        <c:v>43321.500077835648</c:v>
                      </c:pt>
                      <c:pt idx="37">
                        <c:v>43321.541744560185</c:v>
                      </c:pt>
                      <c:pt idx="38">
                        <c:v>43321.583411284722</c:v>
                      </c:pt>
                      <c:pt idx="39">
                        <c:v>43321.62507800926</c:v>
                      </c:pt>
                      <c:pt idx="40">
                        <c:v>43321.666744733797</c:v>
                      </c:pt>
                      <c:pt idx="41">
                        <c:v>43321.708411458334</c:v>
                      </c:pt>
                      <c:pt idx="42">
                        <c:v>43321.750078182871</c:v>
                      </c:pt>
                      <c:pt idx="43">
                        <c:v>43321.791744907408</c:v>
                      </c:pt>
                      <c:pt idx="44">
                        <c:v>43321.833411631946</c:v>
                      </c:pt>
                      <c:pt idx="45">
                        <c:v>43321.875078356483</c:v>
                      </c:pt>
                      <c:pt idx="46">
                        <c:v>43321.91674508102</c:v>
                      </c:pt>
                      <c:pt idx="47">
                        <c:v>43321.958411805557</c:v>
                      </c:pt>
                    </c:numCache>
                  </c:numRef>
                </c:xVal>
                <c:yVal>
                  <c:numRef>
                    <c:extLst xmlns:c15="http://schemas.microsoft.com/office/drawing/2012/chart">
                      <c:ext xmlns:c15="http://schemas.microsoft.com/office/drawing/2012/chart" uri="{02D57815-91ED-43cb-92C2-25804820EDAC}">
                        <c15:formulaRef>
                          <c15:sqref>Sheet1!$J$1148:$J$1195</c15:sqref>
                        </c15:formulaRef>
                      </c:ext>
                    </c:extLst>
                    <c:numCache>
                      <c:formatCode>General</c:formatCode>
                      <c:ptCount val="48"/>
                      <c:pt idx="0">
                        <c:v>43.366666666666674</c:v>
                      </c:pt>
                      <c:pt idx="1">
                        <c:v>44.033333333333331</c:v>
                      </c:pt>
                      <c:pt idx="2">
                        <c:v>45.266666666666659</c:v>
                      </c:pt>
                      <c:pt idx="3">
                        <c:v>48.199999999999996</c:v>
                      </c:pt>
                      <c:pt idx="4">
                        <c:v>49.983333333333327</c:v>
                      </c:pt>
                      <c:pt idx="5">
                        <c:v>50.816666666666663</c:v>
                      </c:pt>
                      <c:pt idx="6">
                        <c:v>51.566666666666663</c:v>
                      </c:pt>
                      <c:pt idx="7">
                        <c:v>51.316666666666663</c:v>
                      </c:pt>
                      <c:pt idx="8">
                        <c:v>51.083333333333336</c:v>
                      </c:pt>
                      <c:pt idx="9">
                        <c:v>51.533333333333339</c:v>
                      </c:pt>
                      <c:pt idx="10">
                        <c:v>50.533333333333331</c:v>
                      </c:pt>
                      <c:pt idx="11">
                        <c:v>45.866666666666667</c:v>
                      </c:pt>
                      <c:pt idx="12">
                        <c:v>44.766666666666673</c:v>
                      </c:pt>
                      <c:pt idx="13">
                        <c:v>43.633333333333333</c:v>
                      </c:pt>
                      <c:pt idx="14">
                        <c:v>42.300000000000004</c:v>
                      </c:pt>
                      <c:pt idx="15">
                        <c:v>41.43333333333333</c:v>
                      </c:pt>
                      <c:pt idx="16">
                        <c:v>40.1</c:v>
                      </c:pt>
                      <c:pt idx="17">
                        <c:v>38.550000000000004</c:v>
                      </c:pt>
                      <c:pt idx="18">
                        <c:v>39.733333333333334</c:v>
                      </c:pt>
                      <c:pt idx="19">
                        <c:v>40.050000000000004</c:v>
                      </c:pt>
                      <c:pt idx="20">
                        <c:v>36.199999999999996</c:v>
                      </c:pt>
                      <c:pt idx="21">
                        <c:v>40.75</c:v>
                      </c:pt>
                      <c:pt idx="22">
                        <c:v>42.833333333333336</c:v>
                      </c:pt>
                      <c:pt idx="23">
                        <c:v>43.883333333333326</c:v>
                      </c:pt>
                      <c:pt idx="24">
                        <c:v>44.650000000000006</c:v>
                      </c:pt>
                      <c:pt idx="25">
                        <c:v>45.033333333333331</c:v>
                      </c:pt>
                      <c:pt idx="26">
                        <c:v>45.20000000000001</c:v>
                      </c:pt>
                      <c:pt idx="27">
                        <c:v>45.616666666666667</c:v>
                      </c:pt>
                      <c:pt idx="28">
                        <c:v>45.633333333333333</c:v>
                      </c:pt>
                      <c:pt idx="29">
                        <c:v>45.283333333333339</c:v>
                      </c:pt>
                      <c:pt idx="30">
                        <c:v>46.35</c:v>
                      </c:pt>
                      <c:pt idx="31">
                        <c:v>49.083333333333336</c:v>
                      </c:pt>
                      <c:pt idx="32">
                        <c:v>49.433333333333337</c:v>
                      </c:pt>
                      <c:pt idx="33">
                        <c:v>49.316666666666663</c:v>
                      </c:pt>
                      <c:pt idx="34">
                        <c:v>49.633333333333333</c:v>
                      </c:pt>
                      <c:pt idx="35">
                        <c:v>50.033333333333339</c:v>
                      </c:pt>
                      <c:pt idx="36">
                        <c:v>47.25</c:v>
                      </c:pt>
                      <c:pt idx="37">
                        <c:v>47.18333333333333</c:v>
                      </c:pt>
                      <c:pt idx="38">
                        <c:v>46.81666666666667</c:v>
                      </c:pt>
                      <c:pt idx="39">
                        <c:v>46.449999999999996</c:v>
                      </c:pt>
                      <c:pt idx="40">
                        <c:v>44.883333333333333</c:v>
                      </c:pt>
                      <c:pt idx="41">
                        <c:v>43.75</c:v>
                      </c:pt>
                      <c:pt idx="42">
                        <c:v>43.68333333333333</c:v>
                      </c:pt>
                      <c:pt idx="43">
                        <c:v>44.29999999999999</c:v>
                      </c:pt>
                      <c:pt idx="44">
                        <c:v>44.783333333333331</c:v>
                      </c:pt>
                      <c:pt idx="45">
                        <c:v>44.949999999999996</c:v>
                      </c:pt>
                      <c:pt idx="46">
                        <c:v>45.283333333333339</c:v>
                      </c:pt>
                      <c:pt idx="47">
                        <c:v>45.683333333333337</c:v>
                      </c:pt>
                    </c:numCache>
                  </c:numRef>
                </c:yVal>
                <c:smooth val="0"/>
                <c:extLst xmlns:c15="http://schemas.microsoft.com/office/drawing/2012/chart">
                  <c:ext xmlns:c16="http://schemas.microsoft.com/office/drawing/2014/chart" uri="{C3380CC4-5D6E-409C-BE32-E72D297353CC}">
                    <c16:uniqueId val="{00000008-9BD1-43F5-9E80-24D88E1BA5B5}"/>
                  </c:ext>
                </c:extLst>
              </c15:ser>
            </c15:filteredScatterSeries>
            <c15:filteredScatterSeries>
              <c15:ser>
                <c:idx val="9"/>
                <c:order val="9"/>
                <c:tx>
                  <c:strRef>
                    <c:extLst xmlns:c15="http://schemas.microsoft.com/office/drawing/2012/chart">
                      <c:ext xmlns:c15="http://schemas.microsoft.com/office/drawing/2012/chart" uri="{02D57815-91ED-43cb-92C2-25804820EDAC}">
                        <c15:formulaRef>
                          <c15:sqref>Sheet1!$K$5</c15:sqref>
                        </c15:formulaRef>
                      </c:ext>
                    </c:extLst>
                    <c:strCache>
                      <c:ptCount val="1"/>
                      <c:pt idx="0">
                        <c:v>Back of the Library</c:v>
                      </c:pt>
                    </c:strCache>
                  </c:strRef>
                </c:tx>
                <c:spPr>
                  <a:ln w="19050" cap="rnd">
                    <a:solidFill>
                      <a:schemeClr val="accent4">
                        <a:lumMod val="60000"/>
                      </a:schemeClr>
                    </a:solidFill>
                    <a:round/>
                  </a:ln>
                  <a:effectLst/>
                </c:spPr>
                <c:marker>
                  <c:symbol val="none"/>
                </c:marker>
                <c:xVal>
                  <c:numRef>
                    <c:extLst xmlns:c15="http://schemas.microsoft.com/office/drawing/2012/chart">
                      <c:ext xmlns:c15="http://schemas.microsoft.com/office/drawing/2012/chart" uri="{02D57815-91ED-43cb-92C2-25804820EDAC}">
                        <c15:formulaRef>
                          <c15:sqref>Sheet1!$A$1148:$A$1195</c15:sqref>
                        </c15:formulaRef>
                      </c:ext>
                    </c:extLst>
                    <c:numCache>
                      <c:formatCode>m/d/yyyy\ h:mm</c:formatCode>
                      <c:ptCount val="48"/>
                      <c:pt idx="0">
                        <c:v>43320.000075752316</c:v>
                      </c:pt>
                      <c:pt idx="1">
                        <c:v>43320.041742476853</c:v>
                      </c:pt>
                      <c:pt idx="2">
                        <c:v>43320.08340920139</c:v>
                      </c:pt>
                      <c:pt idx="3">
                        <c:v>43320.125075925927</c:v>
                      </c:pt>
                      <c:pt idx="4">
                        <c:v>43320.166742650465</c:v>
                      </c:pt>
                      <c:pt idx="5">
                        <c:v>43320.208409375002</c:v>
                      </c:pt>
                      <c:pt idx="6">
                        <c:v>43320.250076099539</c:v>
                      </c:pt>
                      <c:pt idx="7">
                        <c:v>43320.291742824076</c:v>
                      </c:pt>
                      <c:pt idx="8">
                        <c:v>43320.333409548613</c:v>
                      </c:pt>
                      <c:pt idx="9">
                        <c:v>43320.375076273151</c:v>
                      </c:pt>
                      <c:pt idx="10">
                        <c:v>43320.416742997688</c:v>
                      </c:pt>
                      <c:pt idx="11">
                        <c:v>43320.458409722225</c:v>
                      </c:pt>
                      <c:pt idx="12">
                        <c:v>43320.500076446762</c:v>
                      </c:pt>
                      <c:pt idx="13">
                        <c:v>43320.541743171299</c:v>
                      </c:pt>
                      <c:pt idx="14">
                        <c:v>43320.583409895837</c:v>
                      </c:pt>
                      <c:pt idx="15">
                        <c:v>43320.625076620374</c:v>
                      </c:pt>
                      <c:pt idx="16">
                        <c:v>43320.666743344904</c:v>
                      </c:pt>
                      <c:pt idx="17">
                        <c:v>43320.708410069441</c:v>
                      </c:pt>
                      <c:pt idx="18">
                        <c:v>43320.750076793978</c:v>
                      </c:pt>
                      <c:pt idx="19">
                        <c:v>43320.791743518515</c:v>
                      </c:pt>
                      <c:pt idx="20">
                        <c:v>43320.833410243053</c:v>
                      </c:pt>
                      <c:pt idx="21">
                        <c:v>43320.87507696759</c:v>
                      </c:pt>
                      <c:pt idx="22">
                        <c:v>43320.916743692127</c:v>
                      </c:pt>
                      <c:pt idx="23">
                        <c:v>43320.958410416664</c:v>
                      </c:pt>
                      <c:pt idx="24">
                        <c:v>43321.000077141201</c:v>
                      </c:pt>
                      <c:pt idx="25">
                        <c:v>43321.041743865739</c:v>
                      </c:pt>
                      <c:pt idx="26">
                        <c:v>43321.083410590276</c:v>
                      </c:pt>
                      <c:pt idx="27">
                        <c:v>43321.125077314813</c:v>
                      </c:pt>
                      <c:pt idx="28">
                        <c:v>43321.16674403935</c:v>
                      </c:pt>
                      <c:pt idx="29">
                        <c:v>43321.208410763888</c:v>
                      </c:pt>
                      <c:pt idx="30">
                        <c:v>43321.250077488425</c:v>
                      </c:pt>
                      <c:pt idx="31">
                        <c:v>43321.291744212962</c:v>
                      </c:pt>
                      <c:pt idx="32">
                        <c:v>43321.333410937499</c:v>
                      </c:pt>
                      <c:pt idx="33">
                        <c:v>43321.375077662036</c:v>
                      </c:pt>
                      <c:pt idx="34">
                        <c:v>43321.416744386574</c:v>
                      </c:pt>
                      <c:pt idx="35">
                        <c:v>43321.458411111111</c:v>
                      </c:pt>
                      <c:pt idx="36">
                        <c:v>43321.500077835648</c:v>
                      </c:pt>
                      <c:pt idx="37">
                        <c:v>43321.541744560185</c:v>
                      </c:pt>
                      <c:pt idx="38">
                        <c:v>43321.583411284722</c:v>
                      </c:pt>
                      <c:pt idx="39">
                        <c:v>43321.62507800926</c:v>
                      </c:pt>
                      <c:pt idx="40">
                        <c:v>43321.666744733797</c:v>
                      </c:pt>
                      <c:pt idx="41">
                        <c:v>43321.708411458334</c:v>
                      </c:pt>
                      <c:pt idx="42">
                        <c:v>43321.750078182871</c:v>
                      </c:pt>
                      <c:pt idx="43">
                        <c:v>43321.791744907408</c:v>
                      </c:pt>
                      <c:pt idx="44">
                        <c:v>43321.833411631946</c:v>
                      </c:pt>
                      <c:pt idx="45">
                        <c:v>43321.875078356483</c:v>
                      </c:pt>
                      <c:pt idx="46">
                        <c:v>43321.91674508102</c:v>
                      </c:pt>
                      <c:pt idx="47">
                        <c:v>43321.958411805557</c:v>
                      </c:pt>
                    </c:numCache>
                  </c:numRef>
                </c:xVal>
                <c:yVal>
                  <c:numRef>
                    <c:extLst xmlns:c15="http://schemas.microsoft.com/office/drawing/2012/chart">
                      <c:ext xmlns:c15="http://schemas.microsoft.com/office/drawing/2012/chart" uri="{02D57815-91ED-43cb-92C2-25804820EDAC}">
                        <c15:formulaRef>
                          <c15:sqref>Sheet1!$K$1148:$K$1195</c15:sqref>
                        </c15:formulaRef>
                      </c:ext>
                    </c:extLst>
                    <c:numCache>
                      <c:formatCode>General</c:formatCode>
                      <c:ptCount val="48"/>
                      <c:pt idx="0">
                        <c:v>44.933333333333337</c:v>
                      </c:pt>
                      <c:pt idx="1">
                        <c:v>45.416666666666664</c:v>
                      </c:pt>
                      <c:pt idx="2">
                        <c:v>46.133333333333333</c:v>
                      </c:pt>
                      <c:pt idx="3">
                        <c:v>48.866666666666674</c:v>
                      </c:pt>
                      <c:pt idx="4">
                        <c:v>49.866666666666667</c:v>
                      </c:pt>
                      <c:pt idx="5">
                        <c:v>50.033333333333339</c:v>
                      </c:pt>
                      <c:pt idx="6">
                        <c:v>50.68333333333333</c:v>
                      </c:pt>
                      <c:pt idx="7">
                        <c:v>50.93333333333333</c:v>
                      </c:pt>
                      <c:pt idx="8">
                        <c:v>51.75</c:v>
                      </c:pt>
                      <c:pt idx="9">
                        <c:v>51.966666666666669</c:v>
                      </c:pt>
                      <c:pt idx="10">
                        <c:v>49.116666666666667</c:v>
                      </c:pt>
                      <c:pt idx="11">
                        <c:v>39.383333333333326</c:v>
                      </c:pt>
                      <c:pt idx="12">
                        <c:v>42.433333333333337</c:v>
                      </c:pt>
                      <c:pt idx="13">
                        <c:v>43.400000000000006</c:v>
                      </c:pt>
                      <c:pt idx="14">
                        <c:v>43</c:v>
                      </c:pt>
                      <c:pt idx="15">
                        <c:v>39.133333333333333</c:v>
                      </c:pt>
                      <c:pt idx="16">
                        <c:v>35.85</c:v>
                      </c:pt>
                      <c:pt idx="17">
                        <c:v>30.283333333333335</c:v>
                      </c:pt>
                      <c:pt idx="18">
                        <c:v>33.35</c:v>
                      </c:pt>
                      <c:pt idx="19">
                        <c:v>36.433333333333337</c:v>
                      </c:pt>
                      <c:pt idx="20">
                        <c:v>31.200000000000003</c:v>
                      </c:pt>
                      <c:pt idx="21">
                        <c:v>40.15</c:v>
                      </c:pt>
                      <c:pt idx="22">
                        <c:v>43.733333333333341</c:v>
                      </c:pt>
                      <c:pt idx="23">
                        <c:v>45.150000000000006</c:v>
                      </c:pt>
                      <c:pt idx="24">
                        <c:v>46.516666666666659</c:v>
                      </c:pt>
                      <c:pt idx="25">
                        <c:v>46.583333333333336</c:v>
                      </c:pt>
                      <c:pt idx="26">
                        <c:v>46.966666666666669</c:v>
                      </c:pt>
                      <c:pt idx="27">
                        <c:v>47.65</c:v>
                      </c:pt>
                      <c:pt idx="28">
                        <c:v>47.166666666666664</c:v>
                      </c:pt>
                      <c:pt idx="29">
                        <c:v>46.849999999999994</c:v>
                      </c:pt>
                      <c:pt idx="30">
                        <c:v>48.666666666666664</c:v>
                      </c:pt>
                      <c:pt idx="31">
                        <c:v>53.133333333333333</c:v>
                      </c:pt>
                      <c:pt idx="32">
                        <c:v>53.400000000000006</c:v>
                      </c:pt>
                      <c:pt idx="33">
                        <c:v>51.4</c:v>
                      </c:pt>
                      <c:pt idx="34">
                        <c:v>50.199999999999996</c:v>
                      </c:pt>
                      <c:pt idx="35">
                        <c:v>49.866666666666667</c:v>
                      </c:pt>
                      <c:pt idx="36">
                        <c:v>44.81666666666667</c:v>
                      </c:pt>
                      <c:pt idx="37">
                        <c:v>48.366666666666667</c:v>
                      </c:pt>
                      <c:pt idx="38">
                        <c:v>48.533333333333339</c:v>
                      </c:pt>
                      <c:pt idx="39">
                        <c:v>48.15</c:v>
                      </c:pt>
                      <c:pt idx="40">
                        <c:v>43.800000000000004</c:v>
                      </c:pt>
                      <c:pt idx="41">
                        <c:v>40.366666666666667</c:v>
                      </c:pt>
                      <c:pt idx="42">
                        <c:v>39.883333333333333</c:v>
                      </c:pt>
                      <c:pt idx="43">
                        <c:v>41.333333333333336</c:v>
                      </c:pt>
                      <c:pt idx="44">
                        <c:v>43.800000000000004</c:v>
                      </c:pt>
                      <c:pt idx="45">
                        <c:v>46</c:v>
                      </c:pt>
                      <c:pt idx="46">
                        <c:v>46.416666666666664</c:v>
                      </c:pt>
                      <c:pt idx="47">
                        <c:v>47.383333333333333</c:v>
                      </c:pt>
                    </c:numCache>
                  </c:numRef>
                </c:yVal>
                <c:smooth val="0"/>
                <c:extLst xmlns:c15="http://schemas.microsoft.com/office/drawing/2012/chart">
                  <c:ext xmlns:c16="http://schemas.microsoft.com/office/drawing/2014/chart" uri="{C3380CC4-5D6E-409C-BE32-E72D297353CC}">
                    <c16:uniqueId val="{00000009-9BD1-43F5-9E80-24D88E1BA5B5}"/>
                  </c:ext>
                </c:extLst>
              </c15:ser>
            </c15:filteredScatterSeries>
          </c:ext>
        </c:extLst>
      </c:scatterChart>
      <c:valAx>
        <c:axId val="452514088"/>
        <c:scaling>
          <c:orientation val="minMax"/>
          <c:max val="43322"/>
          <c:min val="43320"/>
        </c:scaling>
        <c:delete val="0"/>
        <c:axPos val="b"/>
        <c:majorGridlines>
          <c:spPr>
            <a:ln w="9525" cap="flat" cmpd="sng" algn="ctr">
              <a:solidFill>
                <a:schemeClr val="tx1">
                  <a:lumMod val="15000"/>
                  <a:lumOff val="85000"/>
                </a:schemeClr>
              </a:solidFill>
              <a:round/>
            </a:ln>
            <a:effectLst/>
          </c:spPr>
        </c:majorGridlines>
        <c:numFmt formatCode="dd/mm\ hh:mm" sourceLinked="0"/>
        <c:majorTickMark val="none"/>
        <c:minorTickMark val="none"/>
        <c:tickLblPos val="nextTo"/>
        <c:spPr>
          <a:noFill/>
          <a:ln w="9525" cap="flat" cmpd="sng" algn="ctr">
            <a:solidFill>
              <a:schemeClr val="tx1">
                <a:lumMod val="25000"/>
                <a:lumOff val="75000"/>
              </a:schemeClr>
            </a:solidFill>
            <a:round/>
          </a:ln>
          <a:effectLst/>
        </c:spPr>
        <c:txPr>
          <a:bodyPr rot="-2700000" spcFirstLastPara="1" vertOverflow="ellipsis" wrap="square" anchor="ctr" anchorCtr="1"/>
          <a:lstStyle/>
          <a:p>
            <a:pPr>
              <a:defRPr sz="900" b="0" i="0" u="none" strike="noStrike" kern="1200" baseline="0">
                <a:solidFill>
                  <a:schemeClr val="tx1"/>
                </a:solidFill>
                <a:latin typeface="+mj-lt"/>
                <a:ea typeface="+mn-ea"/>
                <a:cs typeface="+mn-cs"/>
              </a:defRPr>
            </a:pPr>
            <a:endParaRPr lang="en-US"/>
          </a:p>
        </c:txPr>
        <c:crossAx val="452513432"/>
        <c:crosses val="autoZero"/>
        <c:crossBetween val="midCat"/>
        <c:majorUnit val="0.125"/>
      </c:valAx>
      <c:valAx>
        <c:axId val="452513432"/>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j-lt"/>
                    <a:ea typeface="+mn-ea"/>
                    <a:cs typeface="+mn-cs"/>
                  </a:defRPr>
                </a:pPr>
                <a:r>
                  <a:rPr lang="en-GB" sz="1000" b="0" i="0" baseline="0">
                    <a:solidFill>
                      <a:schemeClr val="tx1"/>
                    </a:solidFill>
                    <a:effectLst/>
                    <a:latin typeface="+mj-lt"/>
                  </a:rPr>
                  <a:t>Relative Humidity %</a:t>
                </a:r>
                <a:endParaRPr lang="en-GB" sz="1000">
                  <a:solidFill>
                    <a:schemeClr val="tx1"/>
                  </a:solidFill>
                  <a:effectLst/>
                  <a:latin typeface="+mj-lt"/>
                </a:endParaRPr>
              </a:p>
            </c:rich>
          </c:tx>
          <c:layout>
            <c:manualLayout>
              <c:xMode val="edge"/>
              <c:yMode val="edge"/>
              <c:x val="2.2766314058616367E-3"/>
              <c:y val="0.1428230562088829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j-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2514088"/>
        <c:crosses val="autoZero"/>
        <c:crossBetween val="midCat"/>
      </c:valAx>
      <c:spPr>
        <a:noFill/>
        <a:ln>
          <a:noFill/>
        </a:ln>
        <a:effectLst/>
      </c:spPr>
    </c:plotArea>
    <c:legend>
      <c:legendPos val="b"/>
      <c:layout>
        <c:manualLayout>
          <c:xMode val="edge"/>
          <c:yMode val="edge"/>
          <c:x val="3.4046383824011171E-2"/>
          <c:y val="0.91985665272701"/>
          <c:w val="0.94797468917284267"/>
          <c:h val="6.75719194557528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j-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6910068988995263E-2"/>
          <c:y val="2.3047617664934822E-2"/>
          <c:w val="0.87445474764557396"/>
          <c:h val="0.65502248875562219"/>
        </c:manualLayout>
      </c:layout>
      <c:scatterChart>
        <c:scatterStyle val="lineMarker"/>
        <c:varyColors val="0"/>
        <c:ser>
          <c:idx val="0"/>
          <c:order val="0"/>
          <c:tx>
            <c:strRef>
              <c:f>Sheet1!$B$5</c:f>
              <c:strCache>
                <c:ptCount val="1"/>
                <c:pt idx="0">
                  <c:v>EX. dry-bulb temp.</c:v>
                </c:pt>
              </c:strCache>
            </c:strRef>
          </c:tx>
          <c:spPr>
            <a:ln w="19050" cap="rnd">
              <a:solidFill>
                <a:srgbClr val="FF0000"/>
              </a:solidFill>
              <a:round/>
            </a:ln>
            <a:effectLst/>
          </c:spPr>
          <c:marker>
            <c:symbol val="none"/>
          </c:marker>
          <c:xVal>
            <c:numRef>
              <c:f>Sheet1!$A$1148:$A$1195</c:f>
              <c:numCache>
                <c:formatCode>m/d/yyyy\ h:mm</c:formatCode>
                <c:ptCount val="48"/>
                <c:pt idx="0">
                  <c:v>43320.000075752316</c:v>
                </c:pt>
                <c:pt idx="1">
                  <c:v>43320.041742476853</c:v>
                </c:pt>
                <c:pt idx="2">
                  <c:v>43320.08340920139</c:v>
                </c:pt>
                <c:pt idx="3">
                  <c:v>43320.125075925927</c:v>
                </c:pt>
                <c:pt idx="4">
                  <c:v>43320.166742650465</c:v>
                </c:pt>
                <c:pt idx="5">
                  <c:v>43320.208409375002</c:v>
                </c:pt>
                <c:pt idx="6">
                  <c:v>43320.250076099539</c:v>
                </c:pt>
                <c:pt idx="7">
                  <c:v>43320.291742824076</c:v>
                </c:pt>
                <c:pt idx="8">
                  <c:v>43320.333409548613</c:v>
                </c:pt>
                <c:pt idx="9">
                  <c:v>43320.375076273151</c:v>
                </c:pt>
                <c:pt idx="10">
                  <c:v>43320.416742997688</c:v>
                </c:pt>
                <c:pt idx="11">
                  <c:v>43320.458409722225</c:v>
                </c:pt>
                <c:pt idx="12">
                  <c:v>43320.500076446762</c:v>
                </c:pt>
                <c:pt idx="13">
                  <c:v>43320.541743171299</c:v>
                </c:pt>
                <c:pt idx="14">
                  <c:v>43320.583409895837</c:v>
                </c:pt>
                <c:pt idx="15">
                  <c:v>43320.625076620374</c:v>
                </c:pt>
                <c:pt idx="16">
                  <c:v>43320.666743344904</c:v>
                </c:pt>
                <c:pt idx="17">
                  <c:v>43320.708410069441</c:v>
                </c:pt>
                <c:pt idx="18">
                  <c:v>43320.750076793978</c:v>
                </c:pt>
                <c:pt idx="19">
                  <c:v>43320.791743518515</c:v>
                </c:pt>
                <c:pt idx="20">
                  <c:v>43320.833410243053</c:v>
                </c:pt>
                <c:pt idx="21">
                  <c:v>43320.87507696759</c:v>
                </c:pt>
                <c:pt idx="22">
                  <c:v>43320.916743692127</c:v>
                </c:pt>
                <c:pt idx="23">
                  <c:v>43320.958410416664</c:v>
                </c:pt>
                <c:pt idx="24">
                  <c:v>43321.000077141201</c:v>
                </c:pt>
                <c:pt idx="25">
                  <c:v>43321.041743865739</c:v>
                </c:pt>
                <c:pt idx="26">
                  <c:v>43321.083410590276</c:v>
                </c:pt>
                <c:pt idx="27">
                  <c:v>43321.125077314813</c:v>
                </c:pt>
                <c:pt idx="28">
                  <c:v>43321.16674403935</c:v>
                </c:pt>
                <c:pt idx="29">
                  <c:v>43321.208410763888</c:v>
                </c:pt>
                <c:pt idx="30">
                  <c:v>43321.250077488425</c:v>
                </c:pt>
                <c:pt idx="31">
                  <c:v>43321.291744212962</c:v>
                </c:pt>
                <c:pt idx="32">
                  <c:v>43321.333410937499</c:v>
                </c:pt>
                <c:pt idx="33">
                  <c:v>43321.375077662036</c:v>
                </c:pt>
                <c:pt idx="34">
                  <c:v>43321.416744386574</c:v>
                </c:pt>
                <c:pt idx="35">
                  <c:v>43321.458411111111</c:v>
                </c:pt>
                <c:pt idx="36">
                  <c:v>43321.500077835648</c:v>
                </c:pt>
                <c:pt idx="37">
                  <c:v>43321.541744560185</c:v>
                </c:pt>
                <c:pt idx="38">
                  <c:v>43321.583411284722</c:v>
                </c:pt>
                <c:pt idx="39">
                  <c:v>43321.62507800926</c:v>
                </c:pt>
                <c:pt idx="40">
                  <c:v>43321.666744733797</c:v>
                </c:pt>
                <c:pt idx="41">
                  <c:v>43321.708411458334</c:v>
                </c:pt>
                <c:pt idx="42">
                  <c:v>43321.750078182871</c:v>
                </c:pt>
                <c:pt idx="43">
                  <c:v>43321.791744907408</c:v>
                </c:pt>
                <c:pt idx="44">
                  <c:v>43321.833411631946</c:v>
                </c:pt>
                <c:pt idx="45">
                  <c:v>43321.875078356483</c:v>
                </c:pt>
                <c:pt idx="46">
                  <c:v>43321.91674508102</c:v>
                </c:pt>
                <c:pt idx="47">
                  <c:v>43321.958411805557</c:v>
                </c:pt>
              </c:numCache>
            </c:numRef>
          </c:xVal>
          <c:yVal>
            <c:numRef>
              <c:f>Sheet1!$B$1148:$B$1195</c:f>
              <c:numCache>
                <c:formatCode>General</c:formatCode>
                <c:ptCount val="48"/>
                <c:pt idx="0">
                  <c:v>34.633333333333333</c:v>
                </c:pt>
                <c:pt idx="1">
                  <c:v>34.050000000000004</c:v>
                </c:pt>
                <c:pt idx="2">
                  <c:v>33.300000000000004</c:v>
                </c:pt>
                <c:pt idx="3">
                  <c:v>30.783333333333335</c:v>
                </c:pt>
                <c:pt idx="4">
                  <c:v>28.716666666666665</c:v>
                </c:pt>
                <c:pt idx="5">
                  <c:v>28.399999999999995</c:v>
                </c:pt>
                <c:pt idx="6">
                  <c:v>29.583333333333339</c:v>
                </c:pt>
                <c:pt idx="7">
                  <c:v>33.25</c:v>
                </c:pt>
                <c:pt idx="8">
                  <c:v>34.800000000000004</c:v>
                </c:pt>
                <c:pt idx="9">
                  <c:v>36.199999999999996</c:v>
                </c:pt>
                <c:pt idx="10">
                  <c:v>37.883333333333326</c:v>
                </c:pt>
                <c:pt idx="11">
                  <c:v>39.4</c:v>
                </c:pt>
                <c:pt idx="12">
                  <c:v>40.699999999999996</c:v>
                </c:pt>
                <c:pt idx="13">
                  <c:v>41.35</c:v>
                </c:pt>
                <c:pt idx="14">
                  <c:v>41.866666666666667</c:v>
                </c:pt>
                <c:pt idx="15">
                  <c:v>41.666666666666664</c:v>
                </c:pt>
                <c:pt idx="16">
                  <c:v>41.300000000000004</c:v>
                </c:pt>
                <c:pt idx="17">
                  <c:v>40.716666666666669</c:v>
                </c:pt>
                <c:pt idx="18">
                  <c:v>39.81666666666667</c:v>
                </c:pt>
                <c:pt idx="19">
                  <c:v>38.566666666666663</c:v>
                </c:pt>
                <c:pt idx="20">
                  <c:v>37.6</c:v>
                </c:pt>
                <c:pt idx="21">
                  <c:v>36.983333333333327</c:v>
                </c:pt>
                <c:pt idx="22">
                  <c:v>36.35</c:v>
                </c:pt>
                <c:pt idx="23">
                  <c:v>35.533333333333339</c:v>
                </c:pt>
                <c:pt idx="24">
                  <c:v>35.166666666666664</c:v>
                </c:pt>
                <c:pt idx="25">
                  <c:v>35.016666666666666</c:v>
                </c:pt>
                <c:pt idx="26">
                  <c:v>34.733333333333334</c:v>
                </c:pt>
                <c:pt idx="27">
                  <c:v>34.533333333333331</c:v>
                </c:pt>
                <c:pt idx="28">
                  <c:v>33.166666666666664</c:v>
                </c:pt>
                <c:pt idx="29">
                  <c:v>32.299999999999997</c:v>
                </c:pt>
                <c:pt idx="30">
                  <c:v>32.233333333333327</c:v>
                </c:pt>
                <c:pt idx="31">
                  <c:v>35.700000000000003</c:v>
                </c:pt>
                <c:pt idx="32">
                  <c:v>34.5</c:v>
                </c:pt>
                <c:pt idx="33">
                  <c:v>35.35</c:v>
                </c:pt>
                <c:pt idx="34">
                  <c:v>37.166666666666664</c:v>
                </c:pt>
                <c:pt idx="35">
                  <c:v>39.033333333333331</c:v>
                </c:pt>
                <c:pt idx="36">
                  <c:v>40.016666666666666</c:v>
                </c:pt>
                <c:pt idx="37">
                  <c:v>41.016666666666659</c:v>
                </c:pt>
                <c:pt idx="38">
                  <c:v>41.699999999999996</c:v>
                </c:pt>
                <c:pt idx="39">
                  <c:v>41.516666666666666</c:v>
                </c:pt>
                <c:pt idx="40">
                  <c:v>41.15</c:v>
                </c:pt>
                <c:pt idx="41">
                  <c:v>40.833333333333336</c:v>
                </c:pt>
                <c:pt idx="42">
                  <c:v>39.833333333333336</c:v>
                </c:pt>
                <c:pt idx="43">
                  <c:v>38.616666666666667</c:v>
                </c:pt>
                <c:pt idx="44">
                  <c:v>37.6</c:v>
                </c:pt>
                <c:pt idx="45">
                  <c:v>37.283333333333331</c:v>
                </c:pt>
                <c:pt idx="46">
                  <c:v>36.516666666666666</c:v>
                </c:pt>
                <c:pt idx="47">
                  <c:v>35.9</c:v>
                </c:pt>
              </c:numCache>
            </c:numRef>
          </c:yVal>
          <c:smooth val="0"/>
          <c:extLst>
            <c:ext xmlns:c16="http://schemas.microsoft.com/office/drawing/2014/chart" uri="{C3380CC4-5D6E-409C-BE32-E72D297353CC}">
              <c16:uniqueId val="{00000000-EFE8-4896-8877-874849084292}"/>
            </c:ext>
          </c:extLst>
        </c:ser>
        <c:ser>
          <c:idx val="1"/>
          <c:order val="1"/>
          <c:tx>
            <c:strRef>
              <c:f>Sheet1!$C$5</c:f>
              <c:strCache>
                <c:ptCount val="1"/>
                <c:pt idx="0">
                  <c:v>EX. Wet Bulb Temp.</c:v>
                </c:pt>
              </c:strCache>
            </c:strRef>
          </c:tx>
          <c:spPr>
            <a:ln w="19050" cap="rnd">
              <a:solidFill>
                <a:srgbClr val="00B050"/>
              </a:solidFill>
              <a:round/>
            </a:ln>
            <a:effectLst/>
          </c:spPr>
          <c:marker>
            <c:symbol val="none"/>
          </c:marker>
          <c:xVal>
            <c:numRef>
              <c:f>Sheet1!$A$1148:$A$1195</c:f>
              <c:numCache>
                <c:formatCode>m/d/yyyy\ h:mm</c:formatCode>
                <c:ptCount val="48"/>
                <c:pt idx="0">
                  <c:v>43320.000075752316</c:v>
                </c:pt>
                <c:pt idx="1">
                  <c:v>43320.041742476853</c:v>
                </c:pt>
                <c:pt idx="2">
                  <c:v>43320.08340920139</c:v>
                </c:pt>
                <c:pt idx="3">
                  <c:v>43320.125075925927</c:v>
                </c:pt>
                <c:pt idx="4">
                  <c:v>43320.166742650465</c:v>
                </c:pt>
                <c:pt idx="5">
                  <c:v>43320.208409375002</c:v>
                </c:pt>
                <c:pt idx="6">
                  <c:v>43320.250076099539</c:v>
                </c:pt>
                <c:pt idx="7">
                  <c:v>43320.291742824076</c:v>
                </c:pt>
                <c:pt idx="8">
                  <c:v>43320.333409548613</c:v>
                </c:pt>
                <c:pt idx="9">
                  <c:v>43320.375076273151</c:v>
                </c:pt>
                <c:pt idx="10">
                  <c:v>43320.416742997688</c:v>
                </c:pt>
                <c:pt idx="11">
                  <c:v>43320.458409722225</c:v>
                </c:pt>
                <c:pt idx="12">
                  <c:v>43320.500076446762</c:v>
                </c:pt>
                <c:pt idx="13">
                  <c:v>43320.541743171299</c:v>
                </c:pt>
                <c:pt idx="14">
                  <c:v>43320.583409895837</c:v>
                </c:pt>
                <c:pt idx="15">
                  <c:v>43320.625076620374</c:v>
                </c:pt>
                <c:pt idx="16">
                  <c:v>43320.666743344904</c:v>
                </c:pt>
                <c:pt idx="17">
                  <c:v>43320.708410069441</c:v>
                </c:pt>
                <c:pt idx="18">
                  <c:v>43320.750076793978</c:v>
                </c:pt>
                <c:pt idx="19">
                  <c:v>43320.791743518515</c:v>
                </c:pt>
                <c:pt idx="20">
                  <c:v>43320.833410243053</c:v>
                </c:pt>
                <c:pt idx="21">
                  <c:v>43320.87507696759</c:v>
                </c:pt>
                <c:pt idx="22">
                  <c:v>43320.916743692127</c:v>
                </c:pt>
                <c:pt idx="23">
                  <c:v>43320.958410416664</c:v>
                </c:pt>
                <c:pt idx="24">
                  <c:v>43321.000077141201</c:v>
                </c:pt>
                <c:pt idx="25">
                  <c:v>43321.041743865739</c:v>
                </c:pt>
                <c:pt idx="26">
                  <c:v>43321.083410590276</c:v>
                </c:pt>
                <c:pt idx="27">
                  <c:v>43321.125077314813</c:v>
                </c:pt>
                <c:pt idx="28">
                  <c:v>43321.16674403935</c:v>
                </c:pt>
                <c:pt idx="29">
                  <c:v>43321.208410763888</c:v>
                </c:pt>
                <c:pt idx="30">
                  <c:v>43321.250077488425</c:v>
                </c:pt>
                <c:pt idx="31">
                  <c:v>43321.291744212962</c:v>
                </c:pt>
                <c:pt idx="32">
                  <c:v>43321.333410937499</c:v>
                </c:pt>
                <c:pt idx="33">
                  <c:v>43321.375077662036</c:v>
                </c:pt>
                <c:pt idx="34">
                  <c:v>43321.416744386574</c:v>
                </c:pt>
                <c:pt idx="35">
                  <c:v>43321.458411111111</c:v>
                </c:pt>
                <c:pt idx="36">
                  <c:v>43321.500077835648</c:v>
                </c:pt>
                <c:pt idx="37">
                  <c:v>43321.541744560185</c:v>
                </c:pt>
                <c:pt idx="38">
                  <c:v>43321.583411284722</c:v>
                </c:pt>
                <c:pt idx="39">
                  <c:v>43321.62507800926</c:v>
                </c:pt>
                <c:pt idx="40">
                  <c:v>43321.666744733797</c:v>
                </c:pt>
                <c:pt idx="41">
                  <c:v>43321.708411458334</c:v>
                </c:pt>
                <c:pt idx="42">
                  <c:v>43321.750078182871</c:v>
                </c:pt>
                <c:pt idx="43">
                  <c:v>43321.791744907408</c:v>
                </c:pt>
                <c:pt idx="44">
                  <c:v>43321.833411631946</c:v>
                </c:pt>
                <c:pt idx="45">
                  <c:v>43321.875078356483</c:v>
                </c:pt>
                <c:pt idx="46">
                  <c:v>43321.91674508102</c:v>
                </c:pt>
                <c:pt idx="47">
                  <c:v>43321.958411805557</c:v>
                </c:pt>
              </c:numCache>
            </c:numRef>
          </c:xVal>
          <c:yVal>
            <c:numRef>
              <c:f>Sheet1!$C$1148:$C$1195</c:f>
              <c:numCache>
                <c:formatCode>General</c:formatCode>
                <c:ptCount val="48"/>
                <c:pt idx="0">
                  <c:v>15.966666666666667</c:v>
                </c:pt>
                <c:pt idx="1">
                  <c:v>16.150000000000002</c:v>
                </c:pt>
                <c:pt idx="2">
                  <c:v>16.2</c:v>
                </c:pt>
                <c:pt idx="3">
                  <c:v>15.366666666666669</c:v>
                </c:pt>
                <c:pt idx="4">
                  <c:v>14.566666666666668</c:v>
                </c:pt>
                <c:pt idx="5">
                  <c:v>14.549999999999999</c:v>
                </c:pt>
                <c:pt idx="6">
                  <c:v>15.583333333333334</c:v>
                </c:pt>
                <c:pt idx="7">
                  <c:v>17.183333333333334</c:v>
                </c:pt>
                <c:pt idx="8">
                  <c:v>17.75</c:v>
                </c:pt>
                <c:pt idx="9">
                  <c:v>18.200000000000003</c:v>
                </c:pt>
                <c:pt idx="10">
                  <c:v>18.433333333333334</c:v>
                </c:pt>
                <c:pt idx="11">
                  <c:v>17.95</c:v>
                </c:pt>
                <c:pt idx="12">
                  <c:v>17.566666666666666</c:v>
                </c:pt>
                <c:pt idx="13">
                  <c:v>17.433333333333334</c:v>
                </c:pt>
                <c:pt idx="14">
                  <c:v>17.400000000000002</c:v>
                </c:pt>
                <c:pt idx="15">
                  <c:v>17.250000000000004</c:v>
                </c:pt>
                <c:pt idx="16">
                  <c:v>17.433333333333334</c:v>
                </c:pt>
                <c:pt idx="17">
                  <c:v>17.45</c:v>
                </c:pt>
                <c:pt idx="18">
                  <c:v>17.166666666666668</c:v>
                </c:pt>
                <c:pt idx="19">
                  <c:v>16.766666666666666</c:v>
                </c:pt>
                <c:pt idx="20">
                  <c:v>16.566666666666666</c:v>
                </c:pt>
                <c:pt idx="21">
                  <c:v>16.366666666666664</c:v>
                </c:pt>
                <c:pt idx="22">
                  <c:v>16.400000000000002</c:v>
                </c:pt>
                <c:pt idx="23">
                  <c:v>16.350000000000005</c:v>
                </c:pt>
                <c:pt idx="24">
                  <c:v>16.583333333333332</c:v>
                </c:pt>
                <c:pt idx="25">
                  <c:v>16.849999999999998</c:v>
                </c:pt>
                <c:pt idx="26">
                  <c:v>16.966666666666665</c:v>
                </c:pt>
                <c:pt idx="27">
                  <c:v>17.25</c:v>
                </c:pt>
                <c:pt idx="28">
                  <c:v>16.716666666666669</c:v>
                </c:pt>
                <c:pt idx="29">
                  <c:v>16.466666666666669</c:v>
                </c:pt>
                <c:pt idx="30">
                  <c:v>16.733333333333331</c:v>
                </c:pt>
                <c:pt idx="31">
                  <c:v>19.116666666666667</c:v>
                </c:pt>
                <c:pt idx="32">
                  <c:v>18.349999999999998</c:v>
                </c:pt>
                <c:pt idx="33">
                  <c:v>18.216666666666669</c:v>
                </c:pt>
                <c:pt idx="34">
                  <c:v>18.866666666666664</c:v>
                </c:pt>
                <c:pt idx="35">
                  <c:v>19.25</c:v>
                </c:pt>
                <c:pt idx="36">
                  <c:v>19.099999999999998</c:v>
                </c:pt>
                <c:pt idx="37">
                  <c:v>18.816666666666666</c:v>
                </c:pt>
                <c:pt idx="38">
                  <c:v>18.8</c:v>
                </c:pt>
                <c:pt idx="39">
                  <c:v>18.7</c:v>
                </c:pt>
                <c:pt idx="40">
                  <c:v>18.3</c:v>
                </c:pt>
                <c:pt idx="41">
                  <c:v>18.083333333333332</c:v>
                </c:pt>
                <c:pt idx="42">
                  <c:v>17.866666666666667</c:v>
                </c:pt>
                <c:pt idx="43">
                  <c:v>17.683333333333334</c:v>
                </c:pt>
                <c:pt idx="44">
                  <c:v>17.399999999999999</c:v>
                </c:pt>
                <c:pt idx="45">
                  <c:v>17.333333333333332</c:v>
                </c:pt>
                <c:pt idx="46">
                  <c:v>17.133333333333336</c:v>
                </c:pt>
                <c:pt idx="47">
                  <c:v>16.95</c:v>
                </c:pt>
              </c:numCache>
            </c:numRef>
          </c:yVal>
          <c:smooth val="0"/>
          <c:extLst>
            <c:ext xmlns:c16="http://schemas.microsoft.com/office/drawing/2014/chart" uri="{C3380CC4-5D6E-409C-BE32-E72D297353CC}">
              <c16:uniqueId val="{00000001-EFE8-4896-8877-874849084292}"/>
            </c:ext>
          </c:extLst>
        </c:ser>
        <c:ser>
          <c:idx val="2"/>
          <c:order val="2"/>
          <c:tx>
            <c:strRef>
              <c:f>Sheet1!$D$5</c:f>
              <c:strCache>
                <c:ptCount val="1"/>
                <c:pt idx="0">
                  <c:v>Supply temp. (Tower A)</c:v>
                </c:pt>
              </c:strCache>
            </c:strRef>
          </c:tx>
          <c:spPr>
            <a:ln w="19050" cap="rnd">
              <a:solidFill>
                <a:srgbClr val="0070C0"/>
              </a:solidFill>
              <a:round/>
            </a:ln>
            <a:effectLst/>
          </c:spPr>
          <c:marker>
            <c:symbol val="none"/>
          </c:marker>
          <c:xVal>
            <c:numRef>
              <c:f>Sheet1!$A$1148:$A$1195</c:f>
              <c:numCache>
                <c:formatCode>m/d/yyyy\ h:mm</c:formatCode>
                <c:ptCount val="48"/>
                <c:pt idx="0">
                  <c:v>43320.000075752316</c:v>
                </c:pt>
                <c:pt idx="1">
                  <c:v>43320.041742476853</c:v>
                </c:pt>
                <c:pt idx="2">
                  <c:v>43320.08340920139</c:v>
                </c:pt>
                <c:pt idx="3">
                  <c:v>43320.125075925927</c:v>
                </c:pt>
                <c:pt idx="4">
                  <c:v>43320.166742650465</c:v>
                </c:pt>
                <c:pt idx="5">
                  <c:v>43320.208409375002</c:v>
                </c:pt>
                <c:pt idx="6">
                  <c:v>43320.250076099539</c:v>
                </c:pt>
                <c:pt idx="7">
                  <c:v>43320.291742824076</c:v>
                </c:pt>
                <c:pt idx="8">
                  <c:v>43320.333409548613</c:v>
                </c:pt>
                <c:pt idx="9">
                  <c:v>43320.375076273151</c:v>
                </c:pt>
                <c:pt idx="10">
                  <c:v>43320.416742997688</c:v>
                </c:pt>
                <c:pt idx="11">
                  <c:v>43320.458409722225</c:v>
                </c:pt>
                <c:pt idx="12">
                  <c:v>43320.500076446762</c:v>
                </c:pt>
                <c:pt idx="13">
                  <c:v>43320.541743171299</c:v>
                </c:pt>
                <c:pt idx="14">
                  <c:v>43320.583409895837</c:v>
                </c:pt>
                <c:pt idx="15">
                  <c:v>43320.625076620374</c:v>
                </c:pt>
                <c:pt idx="16">
                  <c:v>43320.666743344904</c:v>
                </c:pt>
                <c:pt idx="17">
                  <c:v>43320.708410069441</c:v>
                </c:pt>
                <c:pt idx="18">
                  <c:v>43320.750076793978</c:v>
                </c:pt>
                <c:pt idx="19">
                  <c:v>43320.791743518515</c:v>
                </c:pt>
                <c:pt idx="20">
                  <c:v>43320.833410243053</c:v>
                </c:pt>
                <c:pt idx="21">
                  <c:v>43320.87507696759</c:v>
                </c:pt>
                <c:pt idx="22">
                  <c:v>43320.916743692127</c:v>
                </c:pt>
                <c:pt idx="23">
                  <c:v>43320.958410416664</c:v>
                </c:pt>
                <c:pt idx="24">
                  <c:v>43321.000077141201</c:v>
                </c:pt>
                <c:pt idx="25">
                  <c:v>43321.041743865739</c:v>
                </c:pt>
                <c:pt idx="26">
                  <c:v>43321.083410590276</c:v>
                </c:pt>
                <c:pt idx="27">
                  <c:v>43321.125077314813</c:v>
                </c:pt>
                <c:pt idx="28">
                  <c:v>43321.16674403935</c:v>
                </c:pt>
                <c:pt idx="29">
                  <c:v>43321.208410763888</c:v>
                </c:pt>
                <c:pt idx="30">
                  <c:v>43321.250077488425</c:v>
                </c:pt>
                <c:pt idx="31">
                  <c:v>43321.291744212962</c:v>
                </c:pt>
                <c:pt idx="32">
                  <c:v>43321.333410937499</c:v>
                </c:pt>
                <c:pt idx="33">
                  <c:v>43321.375077662036</c:v>
                </c:pt>
                <c:pt idx="34">
                  <c:v>43321.416744386574</c:v>
                </c:pt>
                <c:pt idx="35">
                  <c:v>43321.458411111111</c:v>
                </c:pt>
                <c:pt idx="36">
                  <c:v>43321.500077835648</c:v>
                </c:pt>
                <c:pt idx="37">
                  <c:v>43321.541744560185</c:v>
                </c:pt>
                <c:pt idx="38">
                  <c:v>43321.583411284722</c:v>
                </c:pt>
                <c:pt idx="39">
                  <c:v>43321.62507800926</c:v>
                </c:pt>
                <c:pt idx="40">
                  <c:v>43321.666744733797</c:v>
                </c:pt>
                <c:pt idx="41">
                  <c:v>43321.708411458334</c:v>
                </c:pt>
                <c:pt idx="42">
                  <c:v>43321.750078182871</c:v>
                </c:pt>
                <c:pt idx="43">
                  <c:v>43321.791744907408</c:v>
                </c:pt>
                <c:pt idx="44">
                  <c:v>43321.833411631946</c:v>
                </c:pt>
                <c:pt idx="45">
                  <c:v>43321.875078356483</c:v>
                </c:pt>
                <c:pt idx="46">
                  <c:v>43321.91674508102</c:v>
                </c:pt>
                <c:pt idx="47">
                  <c:v>43321.958411805557</c:v>
                </c:pt>
              </c:numCache>
            </c:numRef>
          </c:xVal>
          <c:yVal>
            <c:numRef>
              <c:f>Sheet1!$D$1148:$D$1195</c:f>
              <c:numCache>
                <c:formatCode>General</c:formatCode>
                <c:ptCount val="48"/>
                <c:pt idx="0">
                  <c:v>25.766666666666666</c:v>
                </c:pt>
                <c:pt idx="1">
                  <c:v>25.266666666666669</c:v>
                </c:pt>
                <c:pt idx="2">
                  <c:v>23.633333333333329</c:v>
                </c:pt>
                <c:pt idx="3">
                  <c:v>21.383333333333329</c:v>
                </c:pt>
                <c:pt idx="4">
                  <c:v>20.75</c:v>
                </c:pt>
                <c:pt idx="5">
                  <c:v>20.399999999999999</c:v>
                </c:pt>
                <c:pt idx="6">
                  <c:v>20.616666666666664</c:v>
                </c:pt>
                <c:pt idx="7">
                  <c:v>21.983333333333331</c:v>
                </c:pt>
                <c:pt idx="8">
                  <c:v>22.833333333333332</c:v>
                </c:pt>
                <c:pt idx="9">
                  <c:v>23.55</c:v>
                </c:pt>
                <c:pt idx="10">
                  <c:v>25.116666666666664</c:v>
                </c:pt>
                <c:pt idx="11">
                  <c:v>25.599999999999998</c:v>
                </c:pt>
                <c:pt idx="12">
                  <c:v>26</c:v>
                </c:pt>
                <c:pt idx="13">
                  <c:v>26.233333333333334</c:v>
                </c:pt>
                <c:pt idx="14">
                  <c:v>26.666666666666668</c:v>
                </c:pt>
                <c:pt idx="15">
                  <c:v>26.45</c:v>
                </c:pt>
                <c:pt idx="16">
                  <c:v>27.083333333333332</c:v>
                </c:pt>
                <c:pt idx="17">
                  <c:v>27.299999999999997</c:v>
                </c:pt>
                <c:pt idx="18">
                  <c:v>26.549999999999997</c:v>
                </c:pt>
                <c:pt idx="19">
                  <c:v>27.883333333333336</c:v>
                </c:pt>
                <c:pt idx="20">
                  <c:v>28.383333333333336</c:v>
                </c:pt>
                <c:pt idx="21">
                  <c:v>27.783333333333335</c:v>
                </c:pt>
                <c:pt idx="22">
                  <c:v>27.616666666666671</c:v>
                </c:pt>
                <c:pt idx="23">
                  <c:v>27.466666666666665</c:v>
                </c:pt>
                <c:pt idx="24">
                  <c:v>27.466666666666665</c:v>
                </c:pt>
                <c:pt idx="25">
                  <c:v>27.666666666666661</c:v>
                </c:pt>
                <c:pt idx="26">
                  <c:v>27.833333333333332</c:v>
                </c:pt>
                <c:pt idx="27">
                  <c:v>27.7</c:v>
                </c:pt>
                <c:pt idx="28">
                  <c:v>27.75</c:v>
                </c:pt>
                <c:pt idx="29">
                  <c:v>26.016666666666666</c:v>
                </c:pt>
                <c:pt idx="30">
                  <c:v>24.566666666666666</c:v>
                </c:pt>
                <c:pt idx="31">
                  <c:v>26.400000000000002</c:v>
                </c:pt>
                <c:pt idx="32">
                  <c:v>24.55</c:v>
                </c:pt>
                <c:pt idx="33">
                  <c:v>24.216666666666665</c:v>
                </c:pt>
                <c:pt idx="34">
                  <c:v>24.416666666666668</c:v>
                </c:pt>
                <c:pt idx="35">
                  <c:v>25.349999999999998</c:v>
                </c:pt>
                <c:pt idx="36">
                  <c:v>26.166666666666668</c:v>
                </c:pt>
                <c:pt idx="37">
                  <c:v>26.016666666666666</c:v>
                </c:pt>
                <c:pt idx="38">
                  <c:v>26.666666666666668</c:v>
                </c:pt>
                <c:pt idx="39">
                  <c:v>26.216666666666669</c:v>
                </c:pt>
                <c:pt idx="40">
                  <c:v>26.716666666666669</c:v>
                </c:pt>
                <c:pt idx="41">
                  <c:v>26.400000000000002</c:v>
                </c:pt>
                <c:pt idx="42">
                  <c:v>26.05</c:v>
                </c:pt>
                <c:pt idx="43">
                  <c:v>26.083333333333332</c:v>
                </c:pt>
                <c:pt idx="44">
                  <c:v>27.733333333333331</c:v>
                </c:pt>
                <c:pt idx="45">
                  <c:v>28.349999999999998</c:v>
                </c:pt>
                <c:pt idx="46">
                  <c:v>28.05</c:v>
                </c:pt>
                <c:pt idx="47">
                  <c:v>27.900000000000002</c:v>
                </c:pt>
              </c:numCache>
            </c:numRef>
          </c:yVal>
          <c:smooth val="0"/>
          <c:extLst>
            <c:ext xmlns:c16="http://schemas.microsoft.com/office/drawing/2014/chart" uri="{C3380CC4-5D6E-409C-BE32-E72D297353CC}">
              <c16:uniqueId val="{00000002-EFE8-4896-8877-874849084292}"/>
            </c:ext>
          </c:extLst>
        </c:ser>
        <c:ser>
          <c:idx val="3"/>
          <c:order val="3"/>
          <c:tx>
            <c:strRef>
              <c:f>Sheet1!$E$5</c:f>
              <c:strCache>
                <c:ptCount val="1"/>
                <c:pt idx="0">
                  <c:v>Supply temp. (Tower B)</c:v>
                </c:pt>
              </c:strCache>
            </c:strRef>
          </c:tx>
          <c:spPr>
            <a:ln w="19050" cap="rnd">
              <a:solidFill>
                <a:srgbClr val="00B0F0"/>
              </a:solidFill>
              <a:round/>
            </a:ln>
            <a:effectLst/>
          </c:spPr>
          <c:marker>
            <c:symbol val="none"/>
          </c:marker>
          <c:xVal>
            <c:numRef>
              <c:f>Sheet1!$A$1148:$A$1195</c:f>
              <c:numCache>
                <c:formatCode>m/d/yyyy\ h:mm</c:formatCode>
                <c:ptCount val="48"/>
                <c:pt idx="0">
                  <c:v>43320.000075752316</c:v>
                </c:pt>
                <c:pt idx="1">
                  <c:v>43320.041742476853</c:v>
                </c:pt>
                <c:pt idx="2">
                  <c:v>43320.08340920139</c:v>
                </c:pt>
                <c:pt idx="3">
                  <c:v>43320.125075925927</c:v>
                </c:pt>
                <c:pt idx="4">
                  <c:v>43320.166742650465</c:v>
                </c:pt>
                <c:pt idx="5">
                  <c:v>43320.208409375002</c:v>
                </c:pt>
                <c:pt idx="6">
                  <c:v>43320.250076099539</c:v>
                </c:pt>
                <c:pt idx="7">
                  <c:v>43320.291742824076</c:v>
                </c:pt>
                <c:pt idx="8">
                  <c:v>43320.333409548613</c:v>
                </c:pt>
                <c:pt idx="9">
                  <c:v>43320.375076273151</c:v>
                </c:pt>
                <c:pt idx="10">
                  <c:v>43320.416742997688</c:v>
                </c:pt>
                <c:pt idx="11">
                  <c:v>43320.458409722225</c:v>
                </c:pt>
                <c:pt idx="12">
                  <c:v>43320.500076446762</c:v>
                </c:pt>
                <c:pt idx="13">
                  <c:v>43320.541743171299</c:v>
                </c:pt>
                <c:pt idx="14">
                  <c:v>43320.583409895837</c:v>
                </c:pt>
                <c:pt idx="15">
                  <c:v>43320.625076620374</c:v>
                </c:pt>
                <c:pt idx="16">
                  <c:v>43320.666743344904</c:v>
                </c:pt>
                <c:pt idx="17">
                  <c:v>43320.708410069441</c:v>
                </c:pt>
                <c:pt idx="18">
                  <c:v>43320.750076793978</c:v>
                </c:pt>
                <c:pt idx="19">
                  <c:v>43320.791743518515</c:v>
                </c:pt>
                <c:pt idx="20">
                  <c:v>43320.833410243053</c:v>
                </c:pt>
                <c:pt idx="21">
                  <c:v>43320.87507696759</c:v>
                </c:pt>
                <c:pt idx="22">
                  <c:v>43320.916743692127</c:v>
                </c:pt>
                <c:pt idx="23">
                  <c:v>43320.958410416664</c:v>
                </c:pt>
                <c:pt idx="24">
                  <c:v>43321.000077141201</c:v>
                </c:pt>
                <c:pt idx="25">
                  <c:v>43321.041743865739</c:v>
                </c:pt>
                <c:pt idx="26">
                  <c:v>43321.083410590276</c:v>
                </c:pt>
                <c:pt idx="27">
                  <c:v>43321.125077314813</c:v>
                </c:pt>
                <c:pt idx="28">
                  <c:v>43321.16674403935</c:v>
                </c:pt>
                <c:pt idx="29">
                  <c:v>43321.208410763888</c:v>
                </c:pt>
                <c:pt idx="30">
                  <c:v>43321.250077488425</c:v>
                </c:pt>
                <c:pt idx="31">
                  <c:v>43321.291744212962</c:v>
                </c:pt>
                <c:pt idx="32">
                  <c:v>43321.333410937499</c:v>
                </c:pt>
                <c:pt idx="33">
                  <c:v>43321.375077662036</c:v>
                </c:pt>
                <c:pt idx="34">
                  <c:v>43321.416744386574</c:v>
                </c:pt>
                <c:pt idx="35">
                  <c:v>43321.458411111111</c:v>
                </c:pt>
                <c:pt idx="36">
                  <c:v>43321.500077835648</c:v>
                </c:pt>
                <c:pt idx="37">
                  <c:v>43321.541744560185</c:v>
                </c:pt>
                <c:pt idx="38">
                  <c:v>43321.583411284722</c:v>
                </c:pt>
                <c:pt idx="39">
                  <c:v>43321.62507800926</c:v>
                </c:pt>
                <c:pt idx="40">
                  <c:v>43321.666744733797</c:v>
                </c:pt>
                <c:pt idx="41">
                  <c:v>43321.708411458334</c:v>
                </c:pt>
                <c:pt idx="42">
                  <c:v>43321.750078182871</c:v>
                </c:pt>
                <c:pt idx="43">
                  <c:v>43321.791744907408</c:v>
                </c:pt>
                <c:pt idx="44">
                  <c:v>43321.833411631946</c:v>
                </c:pt>
                <c:pt idx="45">
                  <c:v>43321.875078356483</c:v>
                </c:pt>
                <c:pt idx="46">
                  <c:v>43321.91674508102</c:v>
                </c:pt>
                <c:pt idx="47">
                  <c:v>43321.958411805557</c:v>
                </c:pt>
              </c:numCache>
            </c:numRef>
          </c:xVal>
          <c:yVal>
            <c:numRef>
              <c:f>Sheet1!$E$1148:$E$1195</c:f>
              <c:numCache>
                <c:formatCode>General</c:formatCode>
                <c:ptCount val="48"/>
                <c:pt idx="0">
                  <c:v>23.983333333333334</c:v>
                </c:pt>
                <c:pt idx="1">
                  <c:v>24.883333333333336</c:v>
                </c:pt>
                <c:pt idx="2">
                  <c:v>25.466666666666669</c:v>
                </c:pt>
                <c:pt idx="3">
                  <c:v>26.349999999999998</c:v>
                </c:pt>
                <c:pt idx="4">
                  <c:v>26.316666666666663</c:v>
                </c:pt>
                <c:pt idx="5">
                  <c:v>26.116666666666664</c:v>
                </c:pt>
                <c:pt idx="6">
                  <c:v>26.016666666666666</c:v>
                </c:pt>
                <c:pt idx="7">
                  <c:v>26.349999999999998</c:v>
                </c:pt>
                <c:pt idx="8">
                  <c:v>25.883333333333336</c:v>
                </c:pt>
                <c:pt idx="9">
                  <c:v>24.633333333333329</c:v>
                </c:pt>
                <c:pt idx="10">
                  <c:v>25.716666666666665</c:v>
                </c:pt>
                <c:pt idx="11">
                  <c:v>25.466666666666665</c:v>
                </c:pt>
                <c:pt idx="12">
                  <c:v>25.266666666666666</c:v>
                </c:pt>
                <c:pt idx="13">
                  <c:v>25.7</c:v>
                </c:pt>
                <c:pt idx="14">
                  <c:v>26.183333333333334</c:v>
                </c:pt>
                <c:pt idx="15">
                  <c:v>24.916666666666668</c:v>
                </c:pt>
                <c:pt idx="16">
                  <c:v>25.033333333333331</c:v>
                </c:pt>
                <c:pt idx="17">
                  <c:v>26.166666666666671</c:v>
                </c:pt>
                <c:pt idx="18">
                  <c:v>24.483333333333331</c:v>
                </c:pt>
                <c:pt idx="19">
                  <c:v>23.400000000000002</c:v>
                </c:pt>
                <c:pt idx="20">
                  <c:v>23.016666666666669</c:v>
                </c:pt>
                <c:pt idx="21">
                  <c:v>22.7</c:v>
                </c:pt>
                <c:pt idx="22">
                  <c:v>22.633333333333336</c:v>
                </c:pt>
                <c:pt idx="23">
                  <c:v>22.516666666666669</c:v>
                </c:pt>
                <c:pt idx="24">
                  <c:v>22.650000000000002</c:v>
                </c:pt>
                <c:pt idx="25">
                  <c:v>22.683333333333334</c:v>
                </c:pt>
                <c:pt idx="26">
                  <c:v>22.766666666666666</c:v>
                </c:pt>
                <c:pt idx="27">
                  <c:v>22.783333333333331</c:v>
                </c:pt>
                <c:pt idx="28">
                  <c:v>22.25</c:v>
                </c:pt>
                <c:pt idx="29">
                  <c:v>23.433333333333334</c:v>
                </c:pt>
                <c:pt idx="30">
                  <c:v>23.866666666666664</c:v>
                </c:pt>
                <c:pt idx="31">
                  <c:v>22.983333333333334</c:v>
                </c:pt>
                <c:pt idx="32">
                  <c:v>24.516666666666669</c:v>
                </c:pt>
                <c:pt idx="33">
                  <c:v>24.583333333333332</c:v>
                </c:pt>
                <c:pt idx="34">
                  <c:v>24.650000000000002</c:v>
                </c:pt>
                <c:pt idx="35">
                  <c:v>24.7</c:v>
                </c:pt>
                <c:pt idx="36">
                  <c:v>26.566666666666666</c:v>
                </c:pt>
                <c:pt idx="37">
                  <c:v>25.849999999999998</c:v>
                </c:pt>
                <c:pt idx="38">
                  <c:v>25.516666666666666</c:v>
                </c:pt>
                <c:pt idx="39">
                  <c:v>26.25</c:v>
                </c:pt>
                <c:pt idx="40">
                  <c:v>25.283333333333331</c:v>
                </c:pt>
                <c:pt idx="41">
                  <c:v>24.766666666666669</c:v>
                </c:pt>
                <c:pt idx="42">
                  <c:v>24.450000000000003</c:v>
                </c:pt>
                <c:pt idx="43">
                  <c:v>23.55</c:v>
                </c:pt>
                <c:pt idx="44">
                  <c:v>23.233333333333334</c:v>
                </c:pt>
                <c:pt idx="45">
                  <c:v>23.349999999999998</c:v>
                </c:pt>
                <c:pt idx="46">
                  <c:v>23.2</c:v>
                </c:pt>
                <c:pt idx="47">
                  <c:v>22.983333333333334</c:v>
                </c:pt>
              </c:numCache>
            </c:numRef>
          </c:yVal>
          <c:smooth val="0"/>
          <c:extLst>
            <c:ext xmlns:c16="http://schemas.microsoft.com/office/drawing/2014/chart" uri="{C3380CC4-5D6E-409C-BE32-E72D297353CC}">
              <c16:uniqueId val="{00000003-EFE8-4896-8877-874849084292}"/>
            </c:ext>
          </c:extLst>
        </c:ser>
        <c:ser>
          <c:idx val="7"/>
          <c:order val="7"/>
          <c:tx>
            <c:strRef>
              <c:f>Sheet1!$I$5</c:f>
              <c:strCache>
                <c:ptCount val="1"/>
                <c:pt idx="0">
                  <c:v>Middle of the Library</c:v>
                </c:pt>
              </c:strCache>
            </c:strRef>
          </c:tx>
          <c:spPr>
            <a:ln w="19050" cap="rnd">
              <a:solidFill>
                <a:schemeClr val="bg1">
                  <a:lumMod val="50000"/>
                </a:schemeClr>
              </a:solidFill>
              <a:round/>
            </a:ln>
            <a:effectLst/>
          </c:spPr>
          <c:marker>
            <c:symbol val="none"/>
          </c:marker>
          <c:xVal>
            <c:numRef>
              <c:f>Sheet1!$A$1148:$A$1195</c:f>
              <c:numCache>
                <c:formatCode>m/d/yyyy\ h:mm</c:formatCode>
                <c:ptCount val="48"/>
                <c:pt idx="0">
                  <c:v>43320.000075752316</c:v>
                </c:pt>
                <c:pt idx="1">
                  <c:v>43320.041742476853</c:v>
                </c:pt>
                <c:pt idx="2">
                  <c:v>43320.08340920139</c:v>
                </c:pt>
                <c:pt idx="3">
                  <c:v>43320.125075925927</c:v>
                </c:pt>
                <c:pt idx="4">
                  <c:v>43320.166742650465</c:v>
                </c:pt>
                <c:pt idx="5">
                  <c:v>43320.208409375002</c:v>
                </c:pt>
                <c:pt idx="6">
                  <c:v>43320.250076099539</c:v>
                </c:pt>
                <c:pt idx="7">
                  <c:v>43320.291742824076</c:v>
                </c:pt>
                <c:pt idx="8">
                  <c:v>43320.333409548613</c:v>
                </c:pt>
                <c:pt idx="9">
                  <c:v>43320.375076273151</c:v>
                </c:pt>
                <c:pt idx="10">
                  <c:v>43320.416742997688</c:v>
                </c:pt>
                <c:pt idx="11">
                  <c:v>43320.458409722225</c:v>
                </c:pt>
                <c:pt idx="12">
                  <c:v>43320.500076446762</c:v>
                </c:pt>
                <c:pt idx="13">
                  <c:v>43320.541743171299</c:v>
                </c:pt>
                <c:pt idx="14">
                  <c:v>43320.583409895837</c:v>
                </c:pt>
                <c:pt idx="15">
                  <c:v>43320.625076620374</c:v>
                </c:pt>
                <c:pt idx="16">
                  <c:v>43320.666743344904</c:v>
                </c:pt>
                <c:pt idx="17">
                  <c:v>43320.708410069441</c:v>
                </c:pt>
                <c:pt idx="18">
                  <c:v>43320.750076793978</c:v>
                </c:pt>
                <c:pt idx="19">
                  <c:v>43320.791743518515</c:v>
                </c:pt>
                <c:pt idx="20">
                  <c:v>43320.833410243053</c:v>
                </c:pt>
                <c:pt idx="21">
                  <c:v>43320.87507696759</c:v>
                </c:pt>
                <c:pt idx="22">
                  <c:v>43320.916743692127</c:v>
                </c:pt>
                <c:pt idx="23">
                  <c:v>43320.958410416664</c:v>
                </c:pt>
                <c:pt idx="24">
                  <c:v>43321.000077141201</c:v>
                </c:pt>
                <c:pt idx="25">
                  <c:v>43321.041743865739</c:v>
                </c:pt>
                <c:pt idx="26">
                  <c:v>43321.083410590276</c:v>
                </c:pt>
                <c:pt idx="27">
                  <c:v>43321.125077314813</c:v>
                </c:pt>
                <c:pt idx="28">
                  <c:v>43321.16674403935</c:v>
                </c:pt>
                <c:pt idx="29">
                  <c:v>43321.208410763888</c:v>
                </c:pt>
                <c:pt idx="30">
                  <c:v>43321.250077488425</c:v>
                </c:pt>
                <c:pt idx="31">
                  <c:v>43321.291744212962</c:v>
                </c:pt>
                <c:pt idx="32">
                  <c:v>43321.333410937499</c:v>
                </c:pt>
                <c:pt idx="33">
                  <c:v>43321.375077662036</c:v>
                </c:pt>
                <c:pt idx="34">
                  <c:v>43321.416744386574</c:v>
                </c:pt>
                <c:pt idx="35">
                  <c:v>43321.458411111111</c:v>
                </c:pt>
                <c:pt idx="36">
                  <c:v>43321.500077835648</c:v>
                </c:pt>
                <c:pt idx="37">
                  <c:v>43321.541744560185</c:v>
                </c:pt>
                <c:pt idx="38">
                  <c:v>43321.583411284722</c:v>
                </c:pt>
                <c:pt idx="39">
                  <c:v>43321.62507800926</c:v>
                </c:pt>
                <c:pt idx="40">
                  <c:v>43321.666744733797</c:v>
                </c:pt>
                <c:pt idx="41">
                  <c:v>43321.708411458334</c:v>
                </c:pt>
                <c:pt idx="42">
                  <c:v>43321.750078182871</c:v>
                </c:pt>
                <c:pt idx="43">
                  <c:v>43321.791744907408</c:v>
                </c:pt>
                <c:pt idx="44">
                  <c:v>43321.833411631946</c:v>
                </c:pt>
                <c:pt idx="45">
                  <c:v>43321.875078356483</c:v>
                </c:pt>
                <c:pt idx="46">
                  <c:v>43321.91674508102</c:v>
                </c:pt>
                <c:pt idx="47">
                  <c:v>43321.958411805557</c:v>
                </c:pt>
              </c:numCache>
            </c:numRef>
          </c:xVal>
          <c:yVal>
            <c:numRef>
              <c:f>Sheet1!$I$1148:$I$1195</c:f>
              <c:numCache>
                <c:formatCode>General</c:formatCode>
                <c:ptCount val="48"/>
                <c:pt idx="0">
                  <c:v>28.400000000000002</c:v>
                </c:pt>
                <c:pt idx="1">
                  <c:v>28.333333333333332</c:v>
                </c:pt>
                <c:pt idx="2">
                  <c:v>28.283333333333331</c:v>
                </c:pt>
                <c:pt idx="3">
                  <c:v>28.116666666666664</c:v>
                </c:pt>
                <c:pt idx="4">
                  <c:v>27.849999999999998</c:v>
                </c:pt>
                <c:pt idx="5">
                  <c:v>27.7</c:v>
                </c:pt>
                <c:pt idx="6">
                  <c:v>27.599999999999998</c:v>
                </c:pt>
                <c:pt idx="7">
                  <c:v>27.766666666666666</c:v>
                </c:pt>
                <c:pt idx="8">
                  <c:v>27.983333333333334</c:v>
                </c:pt>
                <c:pt idx="9">
                  <c:v>27.900000000000002</c:v>
                </c:pt>
                <c:pt idx="10">
                  <c:v>28.016666666666666</c:v>
                </c:pt>
                <c:pt idx="11">
                  <c:v>28.733333333333334</c:v>
                </c:pt>
                <c:pt idx="12">
                  <c:v>28.416666666666668</c:v>
                </c:pt>
                <c:pt idx="13">
                  <c:v>28.516666666666666</c:v>
                </c:pt>
                <c:pt idx="14">
                  <c:v>28.633333333333329</c:v>
                </c:pt>
                <c:pt idx="15">
                  <c:v>28.683333333333326</c:v>
                </c:pt>
                <c:pt idx="16">
                  <c:v>28.849999999999998</c:v>
                </c:pt>
                <c:pt idx="17">
                  <c:v>29.383333333333336</c:v>
                </c:pt>
                <c:pt idx="18">
                  <c:v>29.150000000000002</c:v>
                </c:pt>
                <c:pt idx="19">
                  <c:v>29.000000000000004</c:v>
                </c:pt>
                <c:pt idx="20">
                  <c:v>29.466666666666669</c:v>
                </c:pt>
                <c:pt idx="21">
                  <c:v>28.983333333333334</c:v>
                </c:pt>
                <c:pt idx="22">
                  <c:v>28.816666666666666</c:v>
                </c:pt>
                <c:pt idx="23">
                  <c:v>28.733333333333331</c:v>
                </c:pt>
                <c:pt idx="24">
                  <c:v>28.7</c:v>
                </c:pt>
                <c:pt idx="25">
                  <c:v>28.649999999999995</c:v>
                </c:pt>
                <c:pt idx="26">
                  <c:v>28.599999999999998</c:v>
                </c:pt>
                <c:pt idx="27">
                  <c:v>28.55</c:v>
                </c:pt>
                <c:pt idx="28">
                  <c:v>28.549999999999997</c:v>
                </c:pt>
                <c:pt idx="29">
                  <c:v>28.5</c:v>
                </c:pt>
                <c:pt idx="30">
                  <c:v>28.5</c:v>
                </c:pt>
                <c:pt idx="31">
                  <c:v>28.549999999999997</c:v>
                </c:pt>
                <c:pt idx="32">
                  <c:v>28.7</c:v>
                </c:pt>
                <c:pt idx="33">
                  <c:v>28.599999999999998</c:v>
                </c:pt>
                <c:pt idx="34">
                  <c:v>28.566666666666663</c:v>
                </c:pt>
                <c:pt idx="35">
                  <c:v>28.633333333333329</c:v>
                </c:pt>
                <c:pt idx="36">
                  <c:v>28.966666666666669</c:v>
                </c:pt>
                <c:pt idx="37">
                  <c:v>28.966666666666669</c:v>
                </c:pt>
                <c:pt idx="38">
                  <c:v>29</c:v>
                </c:pt>
                <c:pt idx="39">
                  <c:v>29.033333333333331</c:v>
                </c:pt>
                <c:pt idx="40">
                  <c:v>29.266666666666669</c:v>
                </c:pt>
                <c:pt idx="41">
                  <c:v>29.349999999999998</c:v>
                </c:pt>
                <c:pt idx="42">
                  <c:v>29.316666666666666</c:v>
                </c:pt>
                <c:pt idx="43">
                  <c:v>29.216666666666665</c:v>
                </c:pt>
                <c:pt idx="44">
                  <c:v>29.2</c:v>
                </c:pt>
                <c:pt idx="45">
                  <c:v>29.149999999999995</c:v>
                </c:pt>
                <c:pt idx="46">
                  <c:v>29.083333333333332</c:v>
                </c:pt>
                <c:pt idx="47">
                  <c:v>28.983333333333334</c:v>
                </c:pt>
              </c:numCache>
            </c:numRef>
          </c:yVal>
          <c:smooth val="0"/>
          <c:extLst>
            <c:ext xmlns:c16="http://schemas.microsoft.com/office/drawing/2014/chart" uri="{C3380CC4-5D6E-409C-BE32-E72D297353CC}">
              <c16:uniqueId val="{00000004-EFE8-4896-8877-874849084292}"/>
            </c:ext>
          </c:extLst>
        </c:ser>
        <c:dLbls>
          <c:showLegendKey val="0"/>
          <c:showVal val="0"/>
          <c:showCatName val="0"/>
          <c:showSerName val="0"/>
          <c:showPercent val="0"/>
          <c:showBubbleSize val="0"/>
        </c:dLbls>
        <c:axId val="603718272"/>
        <c:axId val="603717288"/>
        <c:extLst>
          <c:ext xmlns:c15="http://schemas.microsoft.com/office/drawing/2012/chart" uri="{02D57815-91ED-43cb-92C2-25804820EDAC}">
            <c15:filteredScatterSeries>
              <c15:ser>
                <c:idx val="4"/>
                <c:order val="4"/>
                <c:tx>
                  <c:strRef>
                    <c:extLst>
                      <c:ext uri="{02D57815-91ED-43cb-92C2-25804820EDAC}">
                        <c15:formulaRef>
                          <c15:sqref>Sheet1!$F$5</c15:sqref>
                        </c15:formulaRef>
                      </c:ext>
                    </c:extLst>
                    <c:strCache>
                      <c:ptCount val="1"/>
                      <c:pt idx="0">
                        <c:v>Tower Top</c:v>
                      </c:pt>
                    </c:strCache>
                  </c:strRef>
                </c:tx>
                <c:spPr>
                  <a:ln w="19050" cap="rnd">
                    <a:solidFill>
                      <a:schemeClr val="accent5"/>
                    </a:solidFill>
                    <a:round/>
                  </a:ln>
                  <a:effectLst/>
                </c:spPr>
                <c:marker>
                  <c:symbol val="none"/>
                </c:marker>
                <c:xVal>
                  <c:numRef>
                    <c:extLst>
                      <c:ext uri="{02D57815-91ED-43cb-92C2-25804820EDAC}">
                        <c15:formulaRef>
                          <c15:sqref>Sheet1!$A$1148:$A$1195</c15:sqref>
                        </c15:formulaRef>
                      </c:ext>
                    </c:extLst>
                    <c:numCache>
                      <c:formatCode>m/d/yyyy\ h:mm</c:formatCode>
                      <c:ptCount val="48"/>
                      <c:pt idx="0">
                        <c:v>43320.000075752316</c:v>
                      </c:pt>
                      <c:pt idx="1">
                        <c:v>43320.041742476853</c:v>
                      </c:pt>
                      <c:pt idx="2">
                        <c:v>43320.08340920139</c:v>
                      </c:pt>
                      <c:pt idx="3">
                        <c:v>43320.125075925927</c:v>
                      </c:pt>
                      <c:pt idx="4">
                        <c:v>43320.166742650465</c:v>
                      </c:pt>
                      <c:pt idx="5">
                        <c:v>43320.208409375002</c:v>
                      </c:pt>
                      <c:pt idx="6">
                        <c:v>43320.250076099539</c:v>
                      </c:pt>
                      <c:pt idx="7">
                        <c:v>43320.291742824076</c:v>
                      </c:pt>
                      <c:pt idx="8">
                        <c:v>43320.333409548613</c:v>
                      </c:pt>
                      <c:pt idx="9">
                        <c:v>43320.375076273151</c:v>
                      </c:pt>
                      <c:pt idx="10">
                        <c:v>43320.416742997688</c:v>
                      </c:pt>
                      <c:pt idx="11">
                        <c:v>43320.458409722225</c:v>
                      </c:pt>
                      <c:pt idx="12">
                        <c:v>43320.500076446762</c:v>
                      </c:pt>
                      <c:pt idx="13">
                        <c:v>43320.541743171299</c:v>
                      </c:pt>
                      <c:pt idx="14">
                        <c:v>43320.583409895837</c:v>
                      </c:pt>
                      <c:pt idx="15">
                        <c:v>43320.625076620374</c:v>
                      </c:pt>
                      <c:pt idx="16">
                        <c:v>43320.666743344904</c:v>
                      </c:pt>
                      <c:pt idx="17">
                        <c:v>43320.708410069441</c:v>
                      </c:pt>
                      <c:pt idx="18">
                        <c:v>43320.750076793978</c:v>
                      </c:pt>
                      <c:pt idx="19">
                        <c:v>43320.791743518515</c:v>
                      </c:pt>
                      <c:pt idx="20">
                        <c:v>43320.833410243053</c:v>
                      </c:pt>
                      <c:pt idx="21">
                        <c:v>43320.87507696759</c:v>
                      </c:pt>
                      <c:pt idx="22">
                        <c:v>43320.916743692127</c:v>
                      </c:pt>
                      <c:pt idx="23">
                        <c:v>43320.958410416664</c:v>
                      </c:pt>
                      <c:pt idx="24">
                        <c:v>43321.000077141201</c:v>
                      </c:pt>
                      <c:pt idx="25">
                        <c:v>43321.041743865739</c:v>
                      </c:pt>
                      <c:pt idx="26">
                        <c:v>43321.083410590276</c:v>
                      </c:pt>
                      <c:pt idx="27">
                        <c:v>43321.125077314813</c:v>
                      </c:pt>
                      <c:pt idx="28">
                        <c:v>43321.16674403935</c:v>
                      </c:pt>
                      <c:pt idx="29">
                        <c:v>43321.208410763888</c:v>
                      </c:pt>
                      <c:pt idx="30">
                        <c:v>43321.250077488425</c:v>
                      </c:pt>
                      <c:pt idx="31">
                        <c:v>43321.291744212962</c:v>
                      </c:pt>
                      <c:pt idx="32">
                        <c:v>43321.333410937499</c:v>
                      </c:pt>
                      <c:pt idx="33">
                        <c:v>43321.375077662036</c:v>
                      </c:pt>
                      <c:pt idx="34">
                        <c:v>43321.416744386574</c:v>
                      </c:pt>
                      <c:pt idx="35">
                        <c:v>43321.458411111111</c:v>
                      </c:pt>
                      <c:pt idx="36">
                        <c:v>43321.500077835648</c:v>
                      </c:pt>
                      <c:pt idx="37">
                        <c:v>43321.541744560185</c:v>
                      </c:pt>
                      <c:pt idx="38">
                        <c:v>43321.583411284722</c:v>
                      </c:pt>
                      <c:pt idx="39">
                        <c:v>43321.62507800926</c:v>
                      </c:pt>
                      <c:pt idx="40">
                        <c:v>43321.666744733797</c:v>
                      </c:pt>
                      <c:pt idx="41">
                        <c:v>43321.708411458334</c:v>
                      </c:pt>
                      <c:pt idx="42">
                        <c:v>43321.750078182871</c:v>
                      </c:pt>
                      <c:pt idx="43">
                        <c:v>43321.791744907408</c:v>
                      </c:pt>
                      <c:pt idx="44">
                        <c:v>43321.833411631946</c:v>
                      </c:pt>
                      <c:pt idx="45">
                        <c:v>43321.875078356483</c:v>
                      </c:pt>
                      <c:pt idx="46">
                        <c:v>43321.91674508102</c:v>
                      </c:pt>
                      <c:pt idx="47">
                        <c:v>43321.958411805557</c:v>
                      </c:pt>
                    </c:numCache>
                  </c:numRef>
                </c:xVal>
                <c:yVal>
                  <c:numRef>
                    <c:extLst>
                      <c:ext uri="{02D57815-91ED-43cb-92C2-25804820EDAC}">
                        <c15:formulaRef>
                          <c15:sqref>Sheet1!$F$1148:$F$1195</c15:sqref>
                        </c15:formulaRef>
                      </c:ext>
                    </c:extLst>
                    <c:numCache>
                      <c:formatCode>General</c:formatCode>
                      <c:ptCount val="48"/>
                      <c:pt idx="0">
                        <c:v>26.683333333333334</c:v>
                      </c:pt>
                      <c:pt idx="1">
                        <c:v>26.683333333333334</c:v>
                      </c:pt>
                      <c:pt idx="2">
                        <c:v>26.8</c:v>
                      </c:pt>
                      <c:pt idx="3">
                        <c:v>27.516666666666666</c:v>
                      </c:pt>
                      <c:pt idx="4">
                        <c:v>28.149999999999995</c:v>
                      </c:pt>
                      <c:pt idx="5">
                        <c:v>28.116666666666664</c:v>
                      </c:pt>
                      <c:pt idx="6">
                        <c:v>28.116666666666664</c:v>
                      </c:pt>
                      <c:pt idx="7">
                        <c:v>27.783333333333331</c:v>
                      </c:pt>
                      <c:pt idx="8">
                        <c:v>27.283333333333331</c:v>
                      </c:pt>
                      <c:pt idx="9">
                        <c:v>27.05</c:v>
                      </c:pt>
                      <c:pt idx="10">
                        <c:v>27.100000000000005</c:v>
                      </c:pt>
                      <c:pt idx="11">
                        <c:v>27.266666666666666</c:v>
                      </c:pt>
                      <c:pt idx="12">
                        <c:v>26.966666666666669</c:v>
                      </c:pt>
                      <c:pt idx="13">
                        <c:v>27.033333333333331</c:v>
                      </c:pt>
                      <c:pt idx="14">
                        <c:v>27.200000000000003</c:v>
                      </c:pt>
                      <c:pt idx="15">
                        <c:v>27.05</c:v>
                      </c:pt>
                      <c:pt idx="16">
                        <c:v>27.150000000000002</c:v>
                      </c:pt>
                      <c:pt idx="17">
                        <c:v>27.450000000000003</c:v>
                      </c:pt>
                      <c:pt idx="18">
                        <c:v>27.133333333333329</c:v>
                      </c:pt>
                      <c:pt idx="19">
                        <c:v>26.866666666666671</c:v>
                      </c:pt>
                      <c:pt idx="20">
                        <c:v>26.766666666666666</c:v>
                      </c:pt>
                      <c:pt idx="21">
                        <c:v>26.633333333333329</c:v>
                      </c:pt>
                      <c:pt idx="22">
                        <c:v>26.599999999999998</c:v>
                      </c:pt>
                      <c:pt idx="23">
                        <c:v>26.533333333333331</c:v>
                      </c:pt>
                      <c:pt idx="24">
                        <c:v>26.5</c:v>
                      </c:pt>
                      <c:pt idx="25">
                        <c:v>26.483333333333334</c:v>
                      </c:pt>
                      <c:pt idx="26">
                        <c:v>26.400000000000002</c:v>
                      </c:pt>
                      <c:pt idx="27">
                        <c:v>26.400000000000002</c:v>
                      </c:pt>
                      <c:pt idx="28">
                        <c:v>26.116666666666664</c:v>
                      </c:pt>
                      <c:pt idx="29">
                        <c:v>25.966666666666669</c:v>
                      </c:pt>
                      <c:pt idx="30">
                        <c:v>26</c:v>
                      </c:pt>
                      <c:pt idx="31">
                        <c:v>26.25</c:v>
                      </c:pt>
                      <c:pt idx="32">
                        <c:v>26.349999999999998</c:v>
                      </c:pt>
                      <c:pt idx="33">
                        <c:v>26.416666666666668</c:v>
                      </c:pt>
                      <c:pt idx="34">
                        <c:v>26.566666666666663</c:v>
                      </c:pt>
                      <c:pt idx="35">
                        <c:v>26.683333333333334</c:v>
                      </c:pt>
                      <c:pt idx="36">
                        <c:v>26.966666666666669</c:v>
                      </c:pt>
                      <c:pt idx="37">
                        <c:v>26.866666666666664</c:v>
                      </c:pt>
                      <c:pt idx="38">
                        <c:v>27</c:v>
                      </c:pt>
                      <c:pt idx="39">
                        <c:v>27.283333333333335</c:v>
                      </c:pt>
                      <c:pt idx="40">
                        <c:v>27.216666666666665</c:v>
                      </c:pt>
                      <c:pt idx="41">
                        <c:v>27.166666666666668</c:v>
                      </c:pt>
                      <c:pt idx="42">
                        <c:v>27.099999999999998</c:v>
                      </c:pt>
                      <c:pt idx="43">
                        <c:v>27.033333333333331</c:v>
                      </c:pt>
                      <c:pt idx="44">
                        <c:v>27</c:v>
                      </c:pt>
                      <c:pt idx="45">
                        <c:v>27</c:v>
                      </c:pt>
                      <c:pt idx="46">
                        <c:v>26.900000000000002</c:v>
                      </c:pt>
                      <c:pt idx="47">
                        <c:v>26.883333333333336</c:v>
                      </c:pt>
                    </c:numCache>
                  </c:numRef>
                </c:yVal>
                <c:smooth val="0"/>
                <c:extLst>
                  <c:ext xmlns:c16="http://schemas.microsoft.com/office/drawing/2014/chart" uri="{C3380CC4-5D6E-409C-BE32-E72D297353CC}">
                    <c16:uniqueId val="{00000005-EFE8-4896-8877-874849084292}"/>
                  </c:ext>
                </c:extLst>
              </c15:ser>
            </c15:filteredScatterSeries>
            <c15:filteredScatterSeries>
              <c15:ser>
                <c:idx val="5"/>
                <c:order val="5"/>
                <c:tx>
                  <c:strRef>
                    <c:extLst xmlns:c15="http://schemas.microsoft.com/office/drawing/2012/chart">
                      <c:ext xmlns:c15="http://schemas.microsoft.com/office/drawing/2012/chart" uri="{02D57815-91ED-43cb-92C2-25804820EDAC}">
                        <c15:formulaRef>
                          <c15:sqref>Sheet1!$G$5</c15:sqref>
                        </c15:formulaRef>
                      </c:ext>
                    </c:extLst>
                    <c:strCache>
                      <c:ptCount val="1"/>
                      <c:pt idx="0">
                        <c:v>Tower Bottom</c:v>
                      </c:pt>
                    </c:strCache>
                  </c:strRef>
                </c:tx>
                <c:spPr>
                  <a:ln w="19050" cap="rnd">
                    <a:solidFill>
                      <a:schemeClr val="accent6"/>
                    </a:solidFill>
                    <a:round/>
                  </a:ln>
                  <a:effectLst/>
                </c:spPr>
                <c:marker>
                  <c:symbol val="none"/>
                </c:marker>
                <c:xVal>
                  <c:numRef>
                    <c:extLst xmlns:c15="http://schemas.microsoft.com/office/drawing/2012/chart">
                      <c:ext xmlns:c15="http://schemas.microsoft.com/office/drawing/2012/chart" uri="{02D57815-91ED-43cb-92C2-25804820EDAC}">
                        <c15:formulaRef>
                          <c15:sqref>Sheet1!$A$1148:$A$1195</c15:sqref>
                        </c15:formulaRef>
                      </c:ext>
                    </c:extLst>
                    <c:numCache>
                      <c:formatCode>m/d/yyyy\ h:mm</c:formatCode>
                      <c:ptCount val="48"/>
                      <c:pt idx="0">
                        <c:v>43320.000075752316</c:v>
                      </c:pt>
                      <c:pt idx="1">
                        <c:v>43320.041742476853</c:v>
                      </c:pt>
                      <c:pt idx="2">
                        <c:v>43320.08340920139</c:v>
                      </c:pt>
                      <c:pt idx="3">
                        <c:v>43320.125075925927</c:v>
                      </c:pt>
                      <c:pt idx="4">
                        <c:v>43320.166742650465</c:v>
                      </c:pt>
                      <c:pt idx="5">
                        <c:v>43320.208409375002</c:v>
                      </c:pt>
                      <c:pt idx="6">
                        <c:v>43320.250076099539</c:v>
                      </c:pt>
                      <c:pt idx="7">
                        <c:v>43320.291742824076</c:v>
                      </c:pt>
                      <c:pt idx="8">
                        <c:v>43320.333409548613</c:v>
                      </c:pt>
                      <c:pt idx="9">
                        <c:v>43320.375076273151</c:v>
                      </c:pt>
                      <c:pt idx="10">
                        <c:v>43320.416742997688</c:v>
                      </c:pt>
                      <c:pt idx="11">
                        <c:v>43320.458409722225</c:v>
                      </c:pt>
                      <c:pt idx="12">
                        <c:v>43320.500076446762</c:v>
                      </c:pt>
                      <c:pt idx="13">
                        <c:v>43320.541743171299</c:v>
                      </c:pt>
                      <c:pt idx="14">
                        <c:v>43320.583409895837</c:v>
                      </c:pt>
                      <c:pt idx="15">
                        <c:v>43320.625076620374</c:v>
                      </c:pt>
                      <c:pt idx="16">
                        <c:v>43320.666743344904</c:v>
                      </c:pt>
                      <c:pt idx="17">
                        <c:v>43320.708410069441</c:v>
                      </c:pt>
                      <c:pt idx="18">
                        <c:v>43320.750076793978</c:v>
                      </c:pt>
                      <c:pt idx="19">
                        <c:v>43320.791743518515</c:v>
                      </c:pt>
                      <c:pt idx="20">
                        <c:v>43320.833410243053</c:v>
                      </c:pt>
                      <c:pt idx="21">
                        <c:v>43320.87507696759</c:v>
                      </c:pt>
                      <c:pt idx="22">
                        <c:v>43320.916743692127</c:v>
                      </c:pt>
                      <c:pt idx="23">
                        <c:v>43320.958410416664</c:v>
                      </c:pt>
                      <c:pt idx="24">
                        <c:v>43321.000077141201</c:v>
                      </c:pt>
                      <c:pt idx="25">
                        <c:v>43321.041743865739</c:v>
                      </c:pt>
                      <c:pt idx="26">
                        <c:v>43321.083410590276</c:v>
                      </c:pt>
                      <c:pt idx="27">
                        <c:v>43321.125077314813</c:v>
                      </c:pt>
                      <c:pt idx="28">
                        <c:v>43321.16674403935</c:v>
                      </c:pt>
                      <c:pt idx="29">
                        <c:v>43321.208410763888</c:v>
                      </c:pt>
                      <c:pt idx="30">
                        <c:v>43321.250077488425</c:v>
                      </c:pt>
                      <c:pt idx="31">
                        <c:v>43321.291744212962</c:v>
                      </c:pt>
                      <c:pt idx="32">
                        <c:v>43321.333410937499</c:v>
                      </c:pt>
                      <c:pt idx="33">
                        <c:v>43321.375077662036</c:v>
                      </c:pt>
                      <c:pt idx="34">
                        <c:v>43321.416744386574</c:v>
                      </c:pt>
                      <c:pt idx="35">
                        <c:v>43321.458411111111</c:v>
                      </c:pt>
                      <c:pt idx="36">
                        <c:v>43321.500077835648</c:v>
                      </c:pt>
                      <c:pt idx="37">
                        <c:v>43321.541744560185</c:v>
                      </c:pt>
                      <c:pt idx="38">
                        <c:v>43321.583411284722</c:v>
                      </c:pt>
                      <c:pt idx="39">
                        <c:v>43321.62507800926</c:v>
                      </c:pt>
                      <c:pt idx="40">
                        <c:v>43321.666744733797</c:v>
                      </c:pt>
                      <c:pt idx="41">
                        <c:v>43321.708411458334</c:v>
                      </c:pt>
                      <c:pt idx="42">
                        <c:v>43321.750078182871</c:v>
                      </c:pt>
                      <c:pt idx="43">
                        <c:v>43321.791744907408</c:v>
                      </c:pt>
                      <c:pt idx="44">
                        <c:v>43321.833411631946</c:v>
                      </c:pt>
                      <c:pt idx="45">
                        <c:v>43321.875078356483</c:v>
                      </c:pt>
                      <c:pt idx="46">
                        <c:v>43321.91674508102</c:v>
                      </c:pt>
                      <c:pt idx="47">
                        <c:v>43321.958411805557</c:v>
                      </c:pt>
                    </c:numCache>
                  </c:numRef>
                </c:xVal>
                <c:yVal>
                  <c:numRef>
                    <c:extLst xmlns:c15="http://schemas.microsoft.com/office/drawing/2012/chart">
                      <c:ext xmlns:c15="http://schemas.microsoft.com/office/drawing/2012/chart" uri="{02D57815-91ED-43cb-92C2-25804820EDAC}">
                        <c15:formulaRef>
                          <c15:sqref>Sheet1!$G$1148:$G$1195</c15:sqref>
                        </c15:formulaRef>
                      </c:ext>
                    </c:extLst>
                    <c:numCache>
                      <c:formatCode>General</c:formatCode>
                      <c:ptCount val="48"/>
                      <c:pt idx="0">
                        <c:v>25.316666666666666</c:v>
                      </c:pt>
                      <c:pt idx="1">
                        <c:v>25.400000000000002</c:v>
                      </c:pt>
                      <c:pt idx="2">
                        <c:v>25.683333333333337</c:v>
                      </c:pt>
                      <c:pt idx="3">
                        <c:v>26.866666666666664</c:v>
                      </c:pt>
                      <c:pt idx="4">
                        <c:v>27.316666666666666</c:v>
                      </c:pt>
                      <c:pt idx="5">
                        <c:v>27.483333333333334</c:v>
                      </c:pt>
                      <c:pt idx="6">
                        <c:v>27.5</c:v>
                      </c:pt>
                      <c:pt idx="7">
                        <c:v>27.266666666666669</c:v>
                      </c:pt>
                      <c:pt idx="8">
                        <c:v>26.883333333333329</c:v>
                      </c:pt>
                      <c:pt idx="9">
                        <c:v>26.566666666666666</c:v>
                      </c:pt>
                      <c:pt idx="10">
                        <c:v>26.633333333333336</c:v>
                      </c:pt>
                      <c:pt idx="11">
                        <c:v>26.833333333333332</c:v>
                      </c:pt>
                      <c:pt idx="12">
                        <c:v>26.2</c:v>
                      </c:pt>
                      <c:pt idx="13">
                        <c:v>26.266666666666666</c:v>
                      </c:pt>
                      <c:pt idx="14">
                        <c:v>26.416666666666668</c:v>
                      </c:pt>
                      <c:pt idx="15">
                        <c:v>26.333333333333332</c:v>
                      </c:pt>
                      <c:pt idx="16">
                        <c:v>26.349999999999998</c:v>
                      </c:pt>
                      <c:pt idx="17">
                        <c:v>26.733333333333334</c:v>
                      </c:pt>
                      <c:pt idx="18">
                        <c:v>26.383333333333329</c:v>
                      </c:pt>
                      <c:pt idx="19">
                        <c:v>25.916666666666668</c:v>
                      </c:pt>
                      <c:pt idx="20">
                        <c:v>26</c:v>
                      </c:pt>
                      <c:pt idx="21">
                        <c:v>25.75</c:v>
                      </c:pt>
                      <c:pt idx="22">
                        <c:v>25.733333333333334</c:v>
                      </c:pt>
                      <c:pt idx="23">
                        <c:v>25.716666666666665</c:v>
                      </c:pt>
                      <c:pt idx="24">
                        <c:v>25.666666666666668</c:v>
                      </c:pt>
                      <c:pt idx="25">
                        <c:v>25.7</c:v>
                      </c:pt>
                      <c:pt idx="26">
                        <c:v>25.783333333333331</c:v>
                      </c:pt>
                      <c:pt idx="27">
                        <c:v>25.766666666666669</c:v>
                      </c:pt>
                      <c:pt idx="28">
                        <c:v>25.2</c:v>
                      </c:pt>
                      <c:pt idx="29">
                        <c:v>25.016666666666666</c:v>
                      </c:pt>
                      <c:pt idx="30">
                        <c:v>25.366666666666671</c:v>
                      </c:pt>
                      <c:pt idx="31">
                        <c:v>25.466666666666665</c:v>
                      </c:pt>
                      <c:pt idx="32">
                        <c:v>25.75</c:v>
                      </c:pt>
                      <c:pt idx="33">
                        <c:v>26.016666666666666</c:v>
                      </c:pt>
                      <c:pt idx="34">
                        <c:v>26.266666666666666</c:v>
                      </c:pt>
                      <c:pt idx="35">
                        <c:v>26.25</c:v>
                      </c:pt>
                      <c:pt idx="36">
                        <c:v>26.616666666666664</c:v>
                      </c:pt>
                      <c:pt idx="37">
                        <c:v>26.216666666666669</c:v>
                      </c:pt>
                      <c:pt idx="38">
                        <c:v>26.233333333333331</c:v>
                      </c:pt>
                      <c:pt idx="39">
                        <c:v>26.483333333333331</c:v>
                      </c:pt>
                      <c:pt idx="40">
                        <c:v>26.316666666666666</c:v>
                      </c:pt>
                      <c:pt idx="41">
                        <c:v>26.383333333333336</c:v>
                      </c:pt>
                      <c:pt idx="42">
                        <c:v>26.316666666666666</c:v>
                      </c:pt>
                      <c:pt idx="43">
                        <c:v>26.150000000000002</c:v>
                      </c:pt>
                      <c:pt idx="44">
                        <c:v>26.016666666666666</c:v>
                      </c:pt>
                      <c:pt idx="45">
                        <c:v>26.083333333333332</c:v>
                      </c:pt>
                      <c:pt idx="46">
                        <c:v>26.099999999999998</c:v>
                      </c:pt>
                      <c:pt idx="47">
                        <c:v>26.016666666666666</c:v>
                      </c:pt>
                    </c:numCache>
                  </c:numRef>
                </c:yVal>
                <c:smooth val="0"/>
                <c:extLst xmlns:c15="http://schemas.microsoft.com/office/drawing/2012/chart">
                  <c:ext xmlns:c16="http://schemas.microsoft.com/office/drawing/2014/chart" uri="{C3380CC4-5D6E-409C-BE32-E72D297353CC}">
                    <c16:uniqueId val="{00000006-EFE8-4896-8877-874849084292}"/>
                  </c:ext>
                </c:extLst>
              </c15:ser>
            </c15:filteredScatterSeries>
            <c15:filteredScatterSeries>
              <c15:ser>
                <c:idx val="6"/>
                <c:order val="6"/>
                <c:tx>
                  <c:strRef>
                    <c:extLst xmlns:c15="http://schemas.microsoft.com/office/drawing/2012/chart">
                      <c:ext xmlns:c15="http://schemas.microsoft.com/office/drawing/2012/chart" uri="{02D57815-91ED-43cb-92C2-25804820EDAC}">
                        <c15:formulaRef>
                          <c15:sqref>Sheet1!$H$5</c15:sqref>
                        </c15:formulaRef>
                      </c:ext>
                    </c:extLst>
                    <c:strCache>
                      <c:ptCount val="1"/>
                      <c:pt idx="0">
                        <c:v>Office Area</c:v>
                      </c:pt>
                    </c:strCache>
                  </c:strRef>
                </c:tx>
                <c:spPr>
                  <a:ln w="19050" cap="rnd">
                    <a:solidFill>
                      <a:schemeClr val="accent1">
                        <a:lumMod val="60000"/>
                      </a:schemeClr>
                    </a:solidFill>
                    <a:round/>
                  </a:ln>
                  <a:effectLst/>
                </c:spPr>
                <c:marker>
                  <c:symbol val="none"/>
                </c:marker>
                <c:xVal>
                  <c:numRef>
                    <c:extLst xmlns:c15="http://schemas.microsoft.com/office/drawing/2012/chart">
                      <c:ext xmlns:c15="http://schemas.microsoft.com/office/drawing/2012/chart" uri="{02D57815-91ED-43cb-92C2-25804820EDAC}">
                        <c15:formulaRef>
                          <c15:sqref>Sheet1!$A$1148:$A$1195</c15:sqref>
                        </c15:formulaRef>
                      </c:ext>
                    </c:extLst>
                    <c:numCache>
                      <c:formatCode>m/d/yyyy\ h:mm</c:formatCode>
                      <c:ptCount val="48"/>
                      <c:pt idx="0">
                        <c:v>43320.000075752316</c:v>
                      </c:pt>
                      <c:pt idx="1">
                        <c:v>43320.041742476853</c:v>
                      </c:pt>
                      <c:pt idx="2">
                        <c:v>43320.08340920139</c:v>
                      </c:pt>
                      <c:pt idx="3">
                        <c:v>43320.125075925927</c:v>
                      </c:pt>
                      <c:pt idx="4">
                        <c:v>43320.166742650465</c:v>
                      </c:pt>
                      <c:pt idx="5">
                        <c:v>43320.208409375002</c:v>
                      </c:pt>
                      <c:pt idx="6">
                        <c:v>43320.250076099539</c:v>
                      </c:pt>
                      <c:pt idx="7">
                        <c:v>43320.291742824076</c:v>
                      </c:pt>
                      <c:pt idx="8">
                        <c:v>43320.333409548613</c:v>
                      </c:pt>
                      <c:pt idx="9">
                        <c:v>43320.375076273151</c:v>
                      </c:pt>
                      <c:pt idx="10">
                        <c:v>43320.416742997688</c:v>
                      </c:pt>
                      <c:pt idx="11">
                        <c:v>43320.458409722225</c:v>
                      </c:pt>
                      <c:pt idx="12">
                        <c:v>43320.500076446762</c:v>
                      </c:pt>
                      <c:pt idx="13">
                        <c:v>43320.541743171299</c:v>
                      </c:pt>
                      <c:pt idx="14">
                        <c:v>43320.583409895837</c:v>
                      </c:pt>
                      <c:pt idx="15">
                        <c:v>43320.625076620374</c:v>
                      </c:pt>
                      <c:pt idx="16">
                        <c:v>43320.666743344904</c:v>
                      </c:pt>
                      <c:pt idx="17">
                        <c:v>43320.708410069441</c:v>
                      </c:pt>
                      <c:pt idx="18">
                        <c:v>43320.750076793978</c:v>
                      </c:pt>
                      <c:pt idx="19">
                        <c:v>43320.791743518515</c:v>
                      </c:pt>
                      <c:pt idx="20">
                        <c:v>43320.833410243053</c:v>
                      </c:pt>
                      <c:pt idx="21">
                        <c:v>43320.87507696759</c:v>
                      </c:pt>
                      <c:pt idx="22">
                        <c:v>43320.916743692127</c:v>
                      </c:pt>
                      <c:pt idx="23">
                        <c:v>43320.958410416664</c:v>
                      </c:pt>
                      <c:pt idx="24">
                        <c:v>43321.000077141201</c:v>
                      </c:pt>
                      <c:pt idx="25">
                        <c:v>43321.041743865739</c:v>
                      </c:pt>
                      <c:pt idx="26">
                        <c:v>43321.083410590276</c:v>
                      </c:pt>
                      <c:pt idx="27">
                        <c:v>43321.125077314813</c:v>
                      </c:pt>
                      <c:pt idx="28">
                        <c:v>43321.16674403935</c:v>
                      </c:pt>
                      <c:pt idx="29">
                        <c:v>43321.208410763888</c:v>
                      </c:pt>
                      <c:pt idx="30">
                        <c:v>43321.250077488425</c:v>
                      </c:pt>
                      <c:pt idx="31">
                        <c:v>43321.291744212962</c:v>
                      </c:pt>
                      <c:pt idx="32">
                        <c:v>43321.333410937499</c:v>
                      </c:pt>
                      <c:pt idx="33">
                        <c:v>43321.375077662036</c:v>
                      </c:pt>
                      <c:pt idx="34">
                        <c:v>43321.416744386574</c:v>
                      </c:pt>
                      <c:pt idx="35">
                        <c:v>43321.458411111111</c:v>
                      </c:pt>
                      <c:pt idx="36">
                        <c:v>43321.500077835648</c:v>
                      </c:pt>
                      <c:pt idx="37">
                        <c:v>43321.541744560185</c:v>
                      </c:pt>
                      <c:pt idx="38">
                        <c:v>43321.583411284722</c:v>
                      </c:pt>
                      <c:pt idx="39">
                        <c:v>43321.62507800926</c:v>
                      </c:pt>
                      <c:pt idx="40">
                        <c:v>43321.666744733797</c:v>
                      </c:pt>
                      <c:pt idx="41">
                        <c:v>43321.708411458334</c:v>
                      </c:pt>
                      <c:pt idx="42">
                        <c:v>43321.750078182871</c:v>
                      </c:pt>
                      <c:pt idx="43">
                        <c:v>43321.791744907408</c:v>
                      </c:pt>
                      <c:pt idx="44">
                        <c:v>43321.833411631946</c:v>
                      </c:pt>
                      <c:pt idx="45">
                        <c:v>43321.875078356483</c:v>
                      </c:pt>
                      <c:pt idx="46">
                        <c:v>43321.91674508102</c:v>
                      </c:pt>
                      <c:pt idx="47">
                        <c:v>43321.958411805557</c:v>
                      </c:pt>
                    </c:numCache>
                  </c:numRef>
                </c:xVal>
                <c:yVal>
                  <c:numRef>
                    <c:extLst xmlns:c15="http://schemas.microsoft.com/office/drawing/2012/chart">
                      <c:ext xmlns:c15="http://schemas.microsoft.com/office/drawing/2012/chart" uri="{02D57815-91ED-43cb-92C2-25804820EDAC}">
                        <c15:formulaRef>
                          <c15:sqref>Sheet1!$H$1148:$H$1195</c15:sqref>
                        </c15:formulaRef>
                      </c:ext>
                    </c:extLst>
                    <c:numCache>
                      <c:formatCode>General</c:formatCode>
                      <c:ptCount val="48"/>
                      <c:pt idx="0">
                        <c:v>27.400000000000002</c:v>
                      </c:pt>
                      <c:pt idx="1">
                        <c:v>27.400000000000002</c:v>
                      </c:pt>
                      <c:pt idx="2">
                        <c:v>27.366666666666671</c:v>
                      </c:pt>
                      <c:pt idx="3">
                        <c:v>27.166666666666668</c:v>
                      </c:pt>
                      <c:pt idx="4">
                        <c:v>26.900000000000002</c:v>
                      </c:pt>
                      <c:pt idx="5">
                        <c:v>26.733333333333331</c:v>
                      </c:pt>
                      <c:pt idx="6">
                        <c:v>26.599999999999998</c:v>
                      </c:pt>
                      <c:pt idx="7">
                        <c:v>26.933333333333334</c:v>
                      </c:pt>
                      <c:pt idx="8">
                        <c:v>27.333333333333332</c:v>
                      </c:pt>
                      <c:pt idx="9">
                        <c:v>27.466666666666669</c:v>
                      </c:pt>
                      <c:pt idx="10">
                        <c:v>27.650000000000002</c:v>
                      </c:pt>
                      <c:pt idx="11">
                        <c:v>28.116666666666664</c:v>
                      </c:pt>
                      <c:pt idx="12">
                        <c:v>27.783333333333331</c:v>
                      </c:pt>
                      <c:pt idx="13">
                        <c:v>27.7</c:v>
                      </c:pt>
                      <c:pt idx="14">
                        <c:v>27.75</c:v>
                      </c:pt>
                      <c:pt idx="15">
                        <c:v>27.966666666666669</c:v>
                      </c:pt>
                      <c:pt idx="16">
                        <c:v>27.999999999999996</c:v>
                      </c:pt>
                      <c:pt idx="17">
                        <c:v>28.433333333333334</c:v>
                      </c:pt>
                      <c:pt idx="18">
                        <c:v>28.316666666666663</c:v>
                      </c:pt>
                      <c:pt idx="19">
                        <c:v>28.083333333333332</c:v>
                      </c:pt>
                      <c:pt idx="20">
                        <c:v>28.45</c:v>
                      </c:pt>
                      <c:pt idx="21">
                        <c:v>28.266666666666666</c:v>
                      </c:pt>
                      <c:pt idx="22">
                        <c:v>27.633333333333329</c:v>
                      </c:pt>
                      <c:pt idx="23">
                        <c:v>27.5</c:v>
                      </c:pt>
                      <c:pt idx="24">
                        <c:v>27.5</c:v>
                      </c:pt>
                      <c:pt idx="25">
                        <c:v>27.383333333333336</c:v>
                      </c:pt>
                      <c:pt idx="26">
                        <c:v>27.25</c:v>
                      </c:pt>
                      <c:pt idx="27">
                        <c:v>27.2</c:v>
                      </c:pt>
                      <c:pt idx="28">
                        <c:v>27.45</c:v>
                      </c:pt>
                      <c:pt idx="29">
                        <c:v>27.583333333333332</c:v>
                      </c:pt>
                      <c:pt idx="30">
                        <c:v>27.516666666666666</c:v>
                      </c:pt>
                      <c:pt idx="31">
                        <c:v>27.666666666666668</c:v>
                      </c:pt>
                      <c:pt idx="32">
                        <c:v>28.033333333333331</c:v>
                      </c:pt>
                      <c:pt idx="33">
                        <c:v>28.2</c:v>
                      </c:pt>
                      <c:pt idx="34">
                        <c:v>28.216666666666669</c:v>
                      </c:pt>
                      <c:pt idx="35">
                        <c:v>28.333333333333332</c:v>
                      </c:pt>
                      <c:pt idx="36">
                        <c:v>28.533333333333335</c:v>
                      </c:pt>
                      <c:pt idx="37">
                        <c:v>28.233333333333331</c:v>
                      </c:pt>
                      <c:pt idx="38">
                        <c:v>28.183333333333334</c:v>
                      </c:pt>
                      <c:pt idx="39">
                        <c:v>28.316666666666666</c:v>
                      </c:pt>
                      <c:pt idx="40">
                        <c:v>28.566666666666663</c:v>
                      </c:pt>
                      <c:pt idx="41">
                        <c:v>28.599999999999998</c:v>
                      </c:pt>
                      <c:pt idx="42">
                        <c:v>28.599999999999998</c:v>
                      </c:pt>
                      <c:pt idx="43">
                        <c:v>28.466666666666669</c:v>
                      </c:pt>
                      <c:pt idx="44">
                        <c:v>28.466666666666669</c:v>
                      </c:pt>
                      <c:pt idx="45">
                        <c:v>28.216666666666665</c:v>
                      </c:pt>
                      <c:pt idx="46">
                        <c:v>27.966666666666669</c:v>
                      </c:pt>
                      <c:pt idx="47">
                        <c:v>27.816666666666666</c:v>
                      </c:pt>
                    </c:numCache>
                  </c:numRef>
                </c:yVal>
                <c:smooth val="0"/>
                <c:extLst xmlns:c15="http://schemas.microsoft.com/office/drawing/2012/chart">
                  <c:ext xmlns:c16="http://schemas.microsoft.com/office/drawing/2014/chart" uri="{C3380CC4-5D6E-409C-BE32-E72D297353CC}">
                    <c16:uniqueId val="{00000007-EFE8-4896-8877-874849084292}"/>
                  </c:ext>
                </c:extLst>
              </c15:ser>
            </c15:filteredScatterSeries>
            <c15:filteredScatterSeries>
              <c15:ser>
                <c:idx val="8"/>
                <c:order val="8"/>
                <c:tx>
                  <c:strRef>
                    <c:extLst xmlns:c15="http://schemas.microsoft.com/office/drawing/2012/chart">
                      <c:ext xmlns:c15="http://schemas.microsoft.com/office/drawing/2012/chart" uri="{02D57815-91ED-43cb-92C2-25804820EDAC}">
                        <c15:formulaRef>
                          <c15:sqref>Sheet1!$J$5</c15:sqref>
                        </c15:formulaRef>
                      </c:ext>
                    </c:extLst>
                    <c:strCache>
                      <c:ptCount val="1"/>
                      <c:pt idx="0">
                        <c:v>Air-conditioning Unit</c:v>
                      </c:pt>
                    </c:strCache>
                  </c:strRef>
                </c:tx>
                <c:spPr>
                  <a:ln w="19050" cap="rnd">
                    <a:solidFill>
                      <a:schemeClr val="accent3">
                        <a:lumMod val="60000"/>
                      </a:schemeClr>
                    </a:solidFill>
                    <a:round/>
                  </a:ln>
                  <a:effectLst/>
                </c:spPr>
                <c:marker>
                  <c:symbol val="none"/>
                </c:marker>
                <c:xVal>
                  <c:numRef>
                    <c:extLst xmlns:c15="http://schemas.microsoft.com/office/drawing/2012/chart">
                      <c:ext xmlns:c15="http://schemas.microsoft.com/office/drawing/2012/chart" uri="{02D57815-91ED-43cb-92C2-25804820EDAC}">
                        <c15:formulaRef>
                          <c15:sqref>Sheet1!$A$1148:$A$1195</c15:sqref>
                        </c15:formulaRef>
                      </c:ext>
                    </c:extLst>
                    <c:numCache>
                      <c:formatCode>m/d/yyyy\ h:mm</c:formatCode>
                      <c:ptCount val="48"/>
                      <c:pt idx="0">
                        <c:v>43320.000075752316</c:v>
                      </c:pt>
                      <c:pt idx="1">
                        <c:v>43320.041742476853</c:v>
                      </c:pt>
                      <c:pt idx="2">
                        <c:v>43320.08340920139</c:v>
                      </c:pt>
                      <c:pt idx="3">
                        <c:v>43320.125075925927</c:v>
                      </c:pt>
                      <c:pt idx="4">
                        <c:v>43320.166742650465</c:v>
                      </c:pt>
                      <c:pt idx="5">
                        <c:v>43320.208409375002</c:v>
                      </c:pt>
                      <c:pt idx="6">
                        <c:v>43320.250076099539</c:v>
                      </c:pt>
                      <c:pt idx="7">
                        <c:v>43320.291742824076</c:v>
                      </c:pt>
                      <c:pt idx="8">
                        <c:v>43320.333409548613</c:v>
                      </c:pt>
                      <c:pt idx="9">
                        <c:v>43320.375076273151</c:v>
                      </c:pt>
                      <c:pt idx="10">
                        <c:v>43320.416742997688</c:v>
                      </c:pt>
                      <c:pt idx="11">
                        <c:v>43320.458409722225</c:v>
                      </c:pt>
                      <c:pt idx="12">
                        <c:v>43320.500076446762</c:v>
                      </c:pt>
                      <c:pt idx="13">
                        <c:v>43320.541743171299</c:v>
                      </c:pt>
                      <c:pt idx="14">
                        <c:v>43320.583409895837</c:v>
                      </c:pt>
                      <c:pt idx="15">
                        <c:v>43320.625076620374</c:v>
                      </c:pt>
                      <c:pt idx="16">
                        <c:v>43320.666743344904</c:v>
                      </c:pt>
                      <c:pt idx="17">
                        <c:v>43320.708410069441</c:v>
                      </c:pt>
                      <c:pt idx="18">
                        <c:v>43320.750076793978</c:v>
                      </c:pt>
                      <c:pt idx="19">
                        <c:v>43320.791743518515</c:v>
                      </c:pt>
                      <c:pt idx="20">
                        <c:v>43320.833410243053</c:v>
                      </c:pt>
                      <c:pt idx="21">
                        <c:v>43320.87507696759</c:v>
                      </c:pt>
                      <c:pt idx="22">
                        <c:v>43320.916743692127</c:v>
                      </c:pt>
                      <c:pt idx="23">
                        <c:v>43320.958410416664</c:v>
                      </c:pt>
                      <c:pt idx="24">
                        <c:v>43321.000077141201</c:v>
                      </c:pt>
                      <c:pt idx="25">
                        <c:v>43321.041743865739</c:v>
                      </c:pt>
                      <c:pt idx="26">
                        <c:v>43321.083410590276</c:v>
                      </c:pt>
                      <c:pt idx="27">
                        <c:v>43321.125077314813</c:v>
                      </c:pt>
                      <c:pt idx="28">
                        <c:v>43321.16674403935</c:v>
                      </c:pt>
                      <c:pt idx="29">
                        <c:v>43321.208410763888</c:v>
                      </c:pt>
                      <c:pt idx="30">
                        <c:v>43321.250077488425</c:v>
                      </c:pt>
                      <c:pt idx="31">
                        <c:v>43321.291744212962</c:v>
                      </c:pt>
                      <c:pt idx="32">
                        <c:v>43321.333410937499</c:v>
                      </c:pt>
                      <c:pt idx="33">
                        <c:v>43321.375077662036</c:v>
                      </c:pt>
                      <c:pt idx="34">
                        <c:v>43321.416744386574</c:v>
                      </c:pt>
                      <c:pt idx="35">
                        <c:v>43321.458411111111</c:v>
                      </c:pt>
                      <c:pt idx="36">
                        <c:v>43321.500077835648</c:v>
                      </c:pt>
                      <c:pt idx="37">
                        <c:v>43321.541744560185</c:v>
                      </c:pt>
                      <c:pt idx="38">
                        <c:v>43321.583411284722</c:v>
                      </c:pt>
                      <c:pt idx="39">
                        <c:v>43321.62507800926</c:v>
                      </c:pt>
                      <c:pt idx="40">
                        <c:v>43321.666744733797</c:v>
                      </c:pt>
                      <c:pt idx="41">
                        <c:v>43321.708411458334</c:v>
                      </c:pt>
                      <c:pt idx="42">
                        <c:v>43321.750078182871</c:v>
                      </c:pt>
                      <c:pt idx="43">
                        <c:v>43321.791744907408</c:v>
                      </c:pt>
                      <c:pt idx="44">
                        <c:v>43321.833411631946</c:v>
                      </c:pt>
                      <c:pt idx="45">
                        <c:v>43321.875078356483</c:v>
                      </c:pt>
                      <c:pt idx="46">
                        <c:v>43321.91674508102</c:v>
                      </c:pt>
                      <c:pt idx="47">
                        <c:v>43321.958411805557</c:v>
                      </c:pt>
                    </c:numCache>
                  </c:numRef>
                </c:xVal>
                <c:yVal>
                  <c:numRef>
                    <c:extLst xmlns:c15="http://schemas.microsoft.com/office/drawing/2012/chart">
                      <c:ext xmlns:c15="http://schemas.microsoft.com/office/drawing/2012/chart" uri="{02D57815-91ED-43cb-92C2-25804820EDAC}">
                        <c15:formulaRef>
                          <c15:sqref>Sheet1!$J$1148:$J$1195</c15:sqref>
                        </c15:formulaRef>
                      </c:ext>
                    </c:extLst>
                    <c:numCache>
                      <c:formatCode>General</c:formatCode>
                      <c:ptCount val="48"/>
                      <c:pt idx="0">
                        <c:v>24.266666666666666</c:v>
                      </c:pt>
                      <c:pt idx="1">
                        <c:v>24.55</c:v>
                      </c:pt>
                      <c:pt idx="2">
                        <c:v>24.833333333333332</c:v>
                      </c:pt>
                      <c:pt idx="3">
                        <c:v>25.150000000000002</c:v>
                      </c:pt>
                      <c:pt idx="4">
                        <c:v>25.216666666666669</c:v>
                      </c:pt>
                      <c:pt idx="5">
                        <c:v>25.05</c:v>
                      </c:pt>
                      <c:pt idx="6">
                        <c:v>25.016666666666666</c:v>
                      </c:pt>
                      <c:pt idx="7">
                        <c:v>25.783333333333335</c:v>
                      </c:pt>
                      <c:pt idx="8">
                        <c:v>25.849999999999998</c:v>
                      </c:pt>
                      <c:pt idx="9">
                        <c:v>23.266666666666666</c:v>
                      </c:pt>
                      <c:pt idx="10">
                        <c:v>23.883333333333336</c:v>
                      </c:pt>
                      <c:pt idx="11">
                        <c:v>23.866666666666664</c:v>
                      </c:pt>
                      <c:pt idx="12">
                        <c:v>24.383333333333336</c:v>
                      </c:pt>
                      <c:pt idx="13">
                        <c:v>25.75</c:v>
                      </c:pt>
                      <c:pt idx="14">
                        <c:v>25.716666666666665</c:v>
                      </c:pt>
                      <c:pt idx="15">
                        <c:v>23.016666666666669</c:v>
                      </c:pt>
                      <c:pt idx="16">
                        <c:v>23.233333333333334</c:v>
                      </c:pt>
                      <c:pt idx="17">
                        <c:v>23.033333333333335</c:v>
                      </c:pt>
                      <c:pt idx="18">
                        <c:v>22.833333333333332</c:v>
                      </c:pt>
                      <c:pt idx="19">
                        <c:v>20.816666666666666</c:v>
                      </c:pt>
                      <c:pt idx="20">
                        <c:v>21.283333333333335</c:v>
                      </c:pt>
                      <c:pt idx="21">
                        <c:v>21.733333333333331</c:v>
                      </c:pt>
                      <c:pt idx="22">
                        <c:v>23.616666666666664</c:v>
                      </c:pt>
                      <c:pt idx="23">
                        <c:v>23.649999999999995</c:v>
                      </c:pt>
                      <c:pt idx="24">
                        <c:v>23.616666666666664</c:v>
                      </c:pt>
                      <c:pt idx="25">
                        <c:v>23.716666666666665</c:v>
                      </c:pt>
                      <c:pt idx="26">
                        <c:v>23.7</c:v>
                      </c:pt>
                      <c:pt idx="27">
                        <c:v>23.7</c:v>
                      </c:pt>
                      <c:pt idx="28">
                        <c:v>23.633333333333336</c:v>
                      </c:pt>
                      <c:pt idx="29">
                        <c:v>23.816666666666666</c:v>
                      </c:pt>
                      <c:pt idx="30">
                        <c:v>24.333333333333332</c:v>
                      </c:pt>
                      <c:pt idx="31">
                        <c:v>24.466666666666669</c:v>
                      </c:pt>
                      <c:pt idx="32">
                        <c:v>25.033333333333335</c:v>
                      </c:pt>
                      <c:pt idx="33">
                        <c:v>22.150000000000002</c:v>
                      </c:pt>
                      <c:pt idx="34">
                        <c:v>21.950000000000003</c:v>
                      </c:pt>
                      <c:pt idx="35">
                        <c:v>21.95</c:v>
                      </c:pt>
                      <c:pt idx="36">
                        <c:v>25.716666666666669</c:v>
                      </c:pt>
                      <c:pt idx="37">
                        <c:v>25.8</c:v>
                      </c:pt>
                      <c:pt idx="38">
                        <c:v>25.883333333333329</c:v>
                      </c:pt>
                      <c:pt idx="39">
                        <c:v>26.416666666666668</c:v>
                      </c:pt>
                      <c:pt idx="40">
                        <c:v>25.333333333333332</c:v>
                      </c:pt>
                      <c:pt idx="41">
                        <c:v>22.333333333333339</c:v>
                      </c:pt>
                      <c:pt idx="42">
                        <c:v>21.5</c:v>
                      </c:pt>
                      <c:pt idx="43">
                        <c:v>20.866666666666671</c:v>
                      </c:pt>
                      <c:pt idx="44">
                        <c:v>22</c:v>
                      </c:pt>
                      <c:pt idx="45">
                        <c:v>24.450000000000003</c:v>
                      </c:pt>
                      <c:pt idx="46">
                        <c:v>24.299999999999997</c:v>
                      </c:pt>
                      <c:pt idx="47">
                        <c:v>24.116666666666664</c:v>
                      </c:pt>
                    </c:numCache>
                  </c:numRef>
                </c:yVal>
                <c:smooth val="0"/>
                <c:extLst xmlns:c15="http://schemas.microsoft.com/office/drawing/2012/chart">
                  <c:ext xmlns:c16="http://schemas.microsoft.com/office/drawing/2014/chart" uri="{C3380CC4-5D6E-409C-BE32-E72D297353CC}">
                    <c16:uniqueId val="{00000008-EFE8-4896-8877-874849084292}"/>
                  </c:ext>
                </c:extLst>
              </c15:ser>
            </c15:filteredScatterSeries>
            <c15:filteredScatterSeries>
              <c15:ser>
                <c:idx val="9"/>
                <c:order val="9"/>
                <c:tx>
                  <c:strRef>
                    <c:extLst xmlns:c15="http://schemas.microsoft.com/office/drawing/2012/chart">
                      <c:ext xmlns:c15="http://schemas.microsoft.com/office/drawing/2012/chart" uri="{02D57815-91ED-43cb-92C2-25804820EDAC}">
                        <c15:formulaRef>
                          <c15:sqref>Sheet1!$K$5</c15:sqref>
                        </c15:formulaRef>
                      </c:ext>
                    </c:extLst>
                    <c:strCache>
                      <c:ptCount val="1"/>
                      <c:pt idx="0">
                        <c:v>Computer lab area</c:v>
                      </c:pt>
                    </c:strCache>
                  </c:strRef>
                </c:tx>
                <c:spPr>
                  <a:ln w="19050" cap="rnd">
                    <a:solidFill>
                      <a:schemeClr val="accent4">
                        <a:lumMod val="60000"/>
                      </a:schemeClr>
                    </a:solidFill>
                    <a:round/>
                  </a:ln>
                  <a:effectLst/>
                </c:spPr>
                <c:marker>
                  <c:symbol val="none"/>
                </c:marker>
                <c:xVal>
                  <c:numRef>
                    <c:extLst xmlns:c15="http://schemas.microsoft.com/office/drawing/2012/chart">
                      <c:ext xmlns:c15="http://schemas.microsoft.com/office/drawing/2012/chart" uri="{02D57815-91ED-43cb-92C2-25804820EDAC}">
                        <c15:formulaRef>
                          <c15:sqref>Sheet1!$A$1148:$A$1195</c15:sqref>
                        </c15:formulaRef>
                      </c:ext>
                    </c:extLst>
                    <c:numCache>
                      <c:formatCode>m/d/yyyy\ h:mm</c:formatCode>
                      <c:ptCount val="48"/>
                      <c:pt idx="0">
                        <c:v>43320.000075752316</c:v>
                      </c:pt>
                      <c:pt idx="1">
                        <c:v>43320.041742476853</c:v>
                      </c:pt>
                      <c:pt idx="2">
                        <c:v>43320.08340920139</c:v>
                      </c:pt>
                      <c:pt idx="3">
                        <c:v>43320.125075925927</c:v>
                      </c:pt>
                      <c:pt idx="4">
                        <c:v>43320.166742650465</c:v>
                      </c:pt>
                      <c:pt idx="5">
                        <c:v>43320.208409375002</c:v>
                      </c:pt>
                      <c:pt idx="6">
                        <c:v>43320.250076099539</c:v>
                      </c:pt>
                      <c:pt idx="7">
                        <c:v>43320.291742824076</c:v>
                      </c:pt>
                      <c:pt idx="8">
                        <c:v>43320.333409548613</c:v>
                      </c:pt>
                      <c:pt idx="9">
                        <c:v>43320.375076273151</c:v>
                      </c:pt>
                      <c:pt idx="10">
                        <c:v>43320.416742997688</c:v>
                      </c:pt>
                      <c:pt idx="11">
                        <c:v>43320.458409722225</c:v>
                      </c:pt>
                      <c:pt idx="12">
                        <c:v>43320.500076446762</c:v>
                      </c:pt>
                      <c:pt idx="13">
                        <c:v>43320.541743171299</c:v>
                      </c:pt>
                      <c:pt idx="14">
                        <c:v>43320.583409895837</c:v>
                      </c:pt>
                      <c:pt idx="15">
                        <c:v>43320.625076620374</c:v>
                      </c:pt>
                      <c:pt idx="16">
                        <c:v>43320.666743344904</c:v>
                      </c:pt>
                      <c:pt idx="17">
                        <c:v>43320.708410069441</c:v>
                      </c:pt>
                      <c:pt idx="18">
                        <c:v>43320.750076793978</c:v>
                      </c:pt>
                      <c:pt idx="19">
                        <c:v>43320.791743518515</c:v>
                      </c:pt>
                      <c:pt idx="20">
                        <c:v>43320.833410243053</c:v>
                      </c:pt>
                      <c:pt idx="21">
                        <c:v>43320.87507696759</c:v>
                      </c:pt>
                      <c:pt idx="22">
                        <c:v>43320.916743692127</c:v>
                      </c:pt>
                      <c:pt idx="23">
                        <c:v>43320.958410416664</c:v>
                      </c:pt>
                      <c:pt idx="24">
                        <c:v>43321.000077141201</c:v>
                      </c:pt>
                      <c:pt idx="25">
                        <c:v>43321.041743865739</c:v>
                      </c:pt>
                      <c:pt idx="26">
                        <c:v>43321.083410590276</c:v>
                      </c:pt>
                      <c:pt idx="27">
                        <c:v>43321.125077314813</c:v>
                      </c:pt>
                      <c:pt idx="28">
                        <c:v>43321.16674403935</c:v>
                      </c:pt>
                      <c:pt idx="29">
                        <c:v>43321.208410763888</c:v>
                      </c:pt>
                      <c:pt idx="30">
                        <c:v>43321.250077488425</c:v>
                      </c:pt>
                      <c:pt idx="31">
                        <c:v>43321.291744212962</c:v>
                      </c:pt>
                      <c:pt idx="32">
                        <c:v>43321.333410937499</c:v>
                      </c:pt>
                      <c:pt idx="33">
                        <c:v>43321.375077662036</c:v>
                      </c:pt>
                      <c:pt idx="34">
                        <c:v>43321.416744386574</c:v>
                      </c:pt>
                      <c:pt idx="35">
                        <c:v>43321.458411111111</c:v>
                      </c:pt>
                      <c:pt idx="36">
                        <c:v>43321.500077835648</c:v>
                      </c:pt>
                      <c:pt idx="37">
                        <c:v>43321.541744560185</c:v>
                      </c:pt>
                      <c:pt idx="38">
                        <c:v>43321.583411284722</c:v>
                      </c:pt>
                      <c:pt idx="39">
                        <c:v>43321.62507800926</c:v>
                      </c:pt>
                      <c:pt idx="40">
                        <c:v>43321.666744733797</c:v>
                      </c:pt>
                      <c:pt idx="41">
                        <c:v>43321.708411458334</c:v>
                      </c:pt>
                      <c:pt idx="42">
                        <c:v>43321.750078182871</c:v>
                      </c:pt>
                      <c:pt idx="43">
                        <c:v>43321.791744907408</c:v>
                      </c:pt>
                      <c:pt idx="44">
                        <c:v>43321.833411631946</c:v>
                      </c:pt>
                      <c:pt idx="45">
                        <c:v>43321.875078356483</c:v>
                      </c:pt>
                      <c:pt idx="46">
                        <c:v>43321.91674508102</c:v>
                      </c:pt>
                      <c:pt idx="47">
                        <c:v>43321.958411805557</c:v>
                      </c:pt>
                    </c:numCache>
                  </c:numRef>
                </c:xVal>
                <c:yVal>
                  <c:numRef>
                    <c:extLst xmlns:c15="http://schemas.microsoft.com/office/drawing/2012/chart">
                      <c:ext xmlns:c15="http://schemas.microsoft.com/office/drawing/2012/chart" uri="{02D57815-91ED-43cb-92C2-25804820EDAC}">
                        <c15:formulaRef>
                          <c15:sqref>Sheet1!$K$1148:$K$1195</c15:sqref>
                        </c15:formulaRef>
                      </c:ext>
                    </c:extLst>
                    <c:numCache>
                      <c:formatCode>General</c:formatCode>
                      <c:ptCount val="48"/>
                      <c:pt idx="0">
                        <c:v>27.7</c:v>
                      </c:pt>
                      <c:pt idx="1">
                        <c:v>27.666666666666668</c:v>
                      </c:pt>
                      <c:pt idx="2">
                        <c:v>27.483333333333334</c:v>
                      </c:pt>
                      <c:pt idx="3">
                        <c:v>26.750000000000004</c:v>
                      </c:pt>
                      <c:pt idx="4">
                        <c:v>25.916666666666671</c:v>
                      </c:pt>
                      <c:pt idx="5">
                        <c:v>25.55</c:v>
                      </c:pt>
                      <c:pt idx="6">
                        <c:v>25.383333333333329</c:v>
                      </c:pt>
                      <c:pt idx="7">
                        <c:v>25.95</c:v>
                      </c:pt>
                      <c:pt idx="8">
                        <c:v>26.400000000000002</c:v>
                      </c:pt>
                      <c:pt idx="9">
                        <c:v>26.5</c:v>
                      </c:pt>
                      <c:pt idx="10">
                        <c:v>26.683333333333334</c:v>
                      </c:pt>
                      <c:pt idx="11">
                        <c:v>27.166666666666661</c:v>
                      </c:pt>
                      <c:pt idx="12">
                        <c:v>27.183333333333337</c:v>
                      </c:pt>
                      <c:pt idx="13">
                        <c:v>27.333333333333332</c:v>
                      </c:pt>
                      <c:pt idx="14">
                        <c:v>27.483333333333334</c:v>
                      </c:pt>
                      <c:pt idx="15">
                        <c:v>27.5</c:v>
                      </c:pt>
                      <c:pt idx="16">
                        <c:v>27.783333333333331</c:v>
                      </c:pt>
                      <c:pt idx="17">
                        <c:v>28.099999999999998</c:v>
                      </c:pt>
                      <c:pt idx="18">
                        <c:v>28.016666666666666</c:v>
                      </c:pt>
                      <c:pt idx="19">
                        <c:v>28.099999999999998</c:v>
                      </c:pt>
                      <c:pt idx="20">
                        <c:v>28.500000000000004</c:v>
                      </c:pt>
                      <c:pt idx="21">
                        <c:v>28.2</c:v>
                      </c:pt>
                      <c:pt idx="22">
                        <c:v>28.149999999999995</c:v>
                      </c:pt>
                      <c:pt idx="23">
                        <c:v>28.099999999999998</c:v>
                      </c:pt>
                      <c:pt idx="24">
                        <c:v>28.099999999999998</c:v>
                      </c:pt>
                      <c:pt idx="25">
                        <c:v>28.099999999999998</c:v>
                      </c:pt>
                      <c:pt idx="26">
                        <c:v>28.099999999999998</c:v>
                      </c:pt>
                      <c:pt idx="27">
                        <c:v>28.099999999999998</c:v>
                      </c:pt>
                      <c:pt idx="28">
                        <c:v>28.099999999999998</c:v>
                      </c:pt>
                      <c:pt idx="29">
                        <c:v>28.033333333333335</c:v>
                      </c:pt>
                      <c:pt idx="30">
                        <c:v>27.75</c:v>
                      </c:pt>
                      <c:pt idx="31">
                        <c:v>27.833333333333332</c:v>
                      </c:pt>
                      <c:pt idx="32">
                        <c:v>27.866666666666671</c:v>
                      </c:pt>
                      <c:pt idx="33">
                        <c:v>27.716666666666665</c:v>
                      </c:pt>
                      <c:pt idx="34">
                        <c:v>27.633333333333329</c:v>
                      </c:pt>
                      <c:pt idx="35">
                        <c:v>27.683333333333334</c:v>
                      </c:pt>
                      <c:pt idx="36">
                        <c:v>28.066666666666666</c:v>
                      </c:pt>
                      <c:pt idx="37">
                        <c:v>28.033333333333331</c:v>
                      </c:pt>
                      <c:pt idx="38">
                        <c:v>28.049999999999997</c:v>
                      </c:pt>
                      <c:pt idx="39">
                        <c:v>28.116666666666664</c:v>
                      </c:pt>
                      <c:pt idx="40">
                        <c:v>28.316666666666666</c:v>
                      </c:pt>
                      <c:pt idx="41">
                        <c:v>28.383333333333336</c:v>
                      </c:pt>
                      <c:pt idx="42">
                        <c:v>28.400000000000002</c:v>
                      </c:pt>
                      <c:pt idx="43">
                        <c:v>28.400000000000002</c:v>
                      </c:pt>
                      <c:pt idx="44">
                        <c:v>28.466666666666665</c:v>
                      </c:pt>
                      <c:pt idx="45">
                        <c:v>28.633333333333329</c:v>
                      </c:pt>
                      <c:pt idx="46">
                        <c:v>28.599999999999998</c:v>
                      </c:pt>
                      <c:pt idx="47">
                        <c:v>28.5</c:v>
                      </c:pt>
                    </c:numCache>
                  </c:numRef>
                </c:yVal>
                <c:smooth val="0"/>
                <c:extLst xmlns:c15="http://schemas.microsoft.com/office/drawing/2012/chart">
                  <c:ext xmlns:c16="http://schemas.microsoft.com/office/drawing/2014/chart" uri="{C3380CC4-5D6E-409C-BE32-E72D297353CC}">
                    <c16:uniqueId val="{00000009-EFE8-4896-8877-874849084292}"/>
                  </c:ext>
                </c:extLst>
              </c15:ser>
            </c15:filteredScatterSeries>
            <c15:filteredScatterSeries>
              <c15:ser>
                <c:idx val="10"/>
                <c:order val="10"/>
                <c:tx>
                  <c:strRef>
                    <c:extLst xmlns:c15="http://schemas.microsoft.com/office/drawing/2012/chart">
                      <c:ext xmlns:c15="http://schemas.microsoft.com/office/drawing/2012/chart" uri="{02D57815-91ED-43cb-92C2-25804820EDAC}">
                        <c15:formulaRef>
                          <c15:sqref>Sheet1!$L$5</c15:sqref>
                        </c15:formulaRef>
                      </c:ext>
                    </c:extLst>
                    <c:strCache>
                      <c:ptCount val="1"/>
                      <c:pt idx="0">
                        <c:v>Back of the Library</c:v>
                      </c:pt>
                    </c:strCache>
                  </c:strRef>
                </c:tx>
                <c:spPr>
                  <a:ln w="19050" cap="rnd">
                    <a:solidFill>
                      <a:schemeClr val="accent5">
                        <a:lumMod val="60000"/>
                      </a:schemeClr>
                    </a:solidFill>
                    <a:round/>
                  </a:ln>
                  <a:effectLst/>
                </c:spPr>
                <c:marker>
                  <c:symbol val="none"/>
                </c:marker>
                <c:xVal>
                  <c:numRef>
                    <c:extLst xmlns:c15="http://schemas.microsoft.com/office/drawing/2012/chart">
                      <c:ext xmlns:c15="http://schemas.microsoft.com/office/drawing/2012/chart" uri="{02D57815-91ED-43cb-92C2-25804820EDAC}">
                        <c15:formulaRef>
                          <c15:sqref>Sheet1!$A$1148:$A$1195</c15:sqref>
                        </c15:formulaRef>
                      </c:ext>
                    </c:extLst>
                    <c:numCache>
                      <c:formatCode>m/d/yyyy\ h:mm</c:formatCode>
                      <c:ptCount val="48"/>
                      <c:pt idx="0">
                        <c:v>43320.000075752316</c:v>
                      </c:pt>
                      <c:pt idx="1">
                        <c:v>43320.041742476853</c:v>
                      </c:pt>
                      <c:pt idx="2">
                        <c:v>43320.08340920139</c:v>
                      </c:pt>
                      <c:pt idx="3">
                        <c:v>43320.125075925927</c:v>
                      </c:pt>
                      <c:pt idx="4">
                        <c:v>43320.166742650465</c:v>
                      </c:pt>
                      <c:pt idx="5">
                        <c:v>43320.208409375002</c:v>
                      </c:pt>
                      <c:pt idx="6">
                        <c:v>43320.250076099539</c:v>
                      </c:pt>
                      <c:pt idx="7">
                        <c:v>43320.291742824076</c:v>
                      </c:pt>
                      <c:pt idx="8">
                        <c:v>43320.333409548613</c:v>
                      </c:pt>
                      <c:pt idx="9">
                        <c:v>43320.375076273151</c:v>
                      </c:pt>
                      <c:pt idx="10">
                        <c:v>43320.416742997688</c:v>
                      </c:pt>
                      <c:pt idx="11">
                        <c:v>43320.458409722225</c:v>
                      </c:pt>
                      <c:pt idx="12">
                        <c:v>43320.500076446762</c:v>
                      </c:pt>
                      <c:pt idx="13">
                        <c:v>43320.541743171299</c:v>
                      </c:pt>
                      <c:pt idx="14">
                        <c:v>43320.583409895837</c:v>
                      </c:pt>
                      <c:pt idx="15">
                        <c:v>43320.625076620374</c:v>
                      </c:pt>
                      <c:pt idx="16">
                        <c:v>43320.666743344904</c:v>
                      </c:pt>
                      <c:pt idx="17">
                        <c:v>43320.708410069441</c:v>
                      </c:pt>
                      <c:pt idx="18">
                        <c:v>43320.750076793978</c:v>
                      </c:pt>
                      <c:pt idx="19">
                        <c:v>43320.791743518515</c:v>
                      </c:pt>
                      <c:pt idx="20">
                        <c:v>43320.833410243053</c:v>
                      </c:pt>
                      <c:pt idx="21">
                        <c:v>43320.87507696759</c:v>
                      </c:pt>
                      <c:pt idx="22">
                        <c:v>43320.916743692127</c:v>
                      </c:pt>
                      <c:pt idx="23">
                        <c:v>43320.958410416664</c:v>
                      </c:pt>
                      <c:pt idx="24">
                        <c:v>43321.000077141201</c:v>
                      </c:pt>
                      <c:pt idx="25">
                        <c:v>43321.041743865739</c:v>
                      </c:pt>
                      <c:pt idx="26">
                        <c:v>43321.083410590276</c:v>
                      </c:pt>
                      <c:pt idx="27">
                        <c:v>43321.125077314813</c:v>
                      </c:pt>
                      <c:pt idx="28">
                        <c:v>43321.16674403935</c:v>
                      </c:pt>
                      <c:pt idx="29">
                        <c:v>43321.208410763888</c:v>
                      </c:pt>
                      <c:pt idx="30">
                        <c:v>43321.250077488425</c:v>
                      </c:pt>
                      <c:pt idx="31">
                        <c:v>43321.291744212962</c:v>
                      </c:pt>
                      <c:pt idx="32">
                        <c:v>43321.333410937499</c:v>
                      </c:pt>
                      <c:pt idx="33">
                        <c:v>43321.375077662036</c:v>
                      </c:pt>
                      <c:pt idx="34">
                        <c:v>43321.416744386574</c:v>
                      </c:pt>
                      <c:pt idx="35">
                        <c:v>43321.458411111111</c:v>
                      </c:pt>
                      <c:pt idx="36">
                        <c:v>43321.500077835648</c:v>
                      </c:pt>
                      <c:pt idx="37">
                        <c:v>43321.541744560185</c:v>
                      </c:pt>
                      <c:pt idx="38">
                        <c:v>43321.583411284722</c:v>
                      </c:pt>
                      <c:pt idx="39">
                        <c:v>43321.62507800926</c:v>
                      </c:pt>
                      <c:pt idx="40">
                        <c:v>43321.666744733797</c:v>
                      </c:pt>
                      <c:pt idx="41">
                        <c:v>43321.708411458334</c:v>
                      </c:pt>
                      <c:pt idx="42">
                        <c:v>43321.750078182871</c:v>
                      </c:pt>
                      <c:pt idx="43">
                        <c:v>43321.791744907408</c:v>
                      </c:pt>
                      <c:pt idx="44">
                        <c:v>43321.833411631946</c:v>
                      </c:pt>
                      <c:pt idx="45">
                        <c:v>43321.875078356483</c:v>
                      </c:pt>
                      <c:pt idx="46">
                        <c:v>43321.91674508102</c:v>
                      </c:pt>
                      <c:pt idx="47">
                        <c:v>43321.958411805557</c:v>
                      </c:pt>
                    </c:numCache>
                  </c:numRef>
                </c:xVal>
                <c:yVal>
                  <c:numRef>
                    <c:extLst xmlns:c15="http://schemas.microsoft.com/office/drawing/2012/chart">
                      <c:ext xmlns:c15="http://schemas.microsoft.com/office/drawing/2012/chart" uri="{02D57815-91ED-43cb-92C2-25804820EDAC}">
                        <c15:formulaRef>
                          <c15:sqref>Sheet1!$L$1148:$L$1195</c15:sqref>
                        </c15:formulaRef>
                      </c:ext>
                    </c:extLst>
                    <c:numCache>
                      <c:formatCode>General</c:formatCode>
                      <c:ptCount val="48"/>
                      <c:pt idx="0">
                        <c:v>27.599999999999998</c:v>
                      </c:pt>
                      <c:pt idx="1">
                        <c:v>27.599999999999998</c:v>
                      </c:pt>
                      <c:pt idx="2">
                        <c:v>27.483333333333334</c:v>
                      </c:pt>
                      <c:pt idx="3">
                        <c:v>27.233333333333334</c:v>
                      </c:pt>
                      <c:pt idx="4">
                        <c:v>26.799999999999997</c:v>
                      </c:pt>
                      <c:pt idx="5">
                        <c:v>26.55</c:v>
                      </c:pt>
                      <c:pt idx="6">
                        <c:v>26.400000000000002</c:v>
                      </c:pt>
                      <c:pt idx="7">
                        <c:v>26.633333333333336</c:v>
                      </c:pt>
                      <c:pt idx="8">
                        <c:v>27</c:v>
                      </c:pt>
                      <c:pt idx="9">
                        <c:v>27</c:v>
                      </c:pt>
                      <c:pt idx="10">
                        <c:v>27.133333333333336</c:v>
                      </c:pt>
                      <c:pt idx="11">
                        <c:v>28.016666666666666</c:v>
                      </c:pt>
                      <c:pt idx="12">
                        <c:v>27.599999999999998</c:v>
                      </c:pt>
                      <c:pt idx="13">
                        <c:v>27.616666666666664</c:v>
                      </c:pt>
                      <c:pt idx="14">
                        <c:v>27.75</c:v>
                      </c:pt>
                      <c:pt idx="15">
                        <c:v>27.733333333333334</c:v>
                      </c:pt>
                      <c:pt idx="16">
                        <c:v>28.200000000000003</c:v>
                      </c:pt>
                      <c:pt idx="17">
                        <c:v>28.783333333333331</c:v>
                      </c:pt>
                      <c:pt idx="18">
                        <c:v>28.766666666666666</c:v>
                      </c:pt>
                      <c:pt idx="19">
                        <c:v>28.666666666666668</c:v>
                      </c:pt>
                      <c:pt idx="20">
                        <c:v>28.933333333333334</c:v>
                      </c:pt>
                      <c:pt idx="21">
                        <c:v>28.116666666666664</c:v>
                      </c:pt>
                      <c:pt idx="22">
                        <c:v>27.900000000000002</c:v>
                      </c:pt>
                      <c:pt idx="23">
                        <c:v>27.75</c:v>
                      </c:pt>
                      <c:pt idx="24">
                        <c:v>27.7</c:v>
                      </c:pt>
                      <c:pt idx="25">
                        <c:v>27.7</c:v>
                      </c:pt>
                      <c:pt idx="26">
                        <c:v>27.649999999999995</c:v>
                      </c:pt>
                      <c:pt idx="27">
                        <c:v>27.599999999999998</c:v>
                      </c:pt>
                      <c:pt idx="28">
                        <c:v>27.666666666666668</c:v>
                      </c:pt>
                      <c:pt idx="29">
                        <c:v>27.766666666666666</c:v>
                      </c:pt>
                      <c:pt idx="30">
                        <c:v>27.616666666666664</c:v>
                      </c:pt>
                      <c:pt idx="31">
                        <c:v>27.566666666666663</c:v>
                      </c:pt>
                      <c:pt idx="32">
                        <c:v>27.75</c:v>
                      </c:pt>
                      <c:pt idx="33">
                        <c:v>27.733333333333331</c:v>
                      </c:pt>
                      <c:pt idx="34">
                        <c:v>27.649999999999995</c:v>
                      </c:pt>
                      <c:pt idx="35">
                        <c:v>27.733333333333334</c:v>
                      </c:pt>
                      <c:pt idx="36">
                        <c:v>28.233333333333334</c:v>
                      </c:pt>
                      <c:pt idx="37">
                        <c:v>28.183333333333334</c:v>
                      </c:pt>
                      <c:pt idx="38">
                        <c:v>28.133333333333336</c:v>
                      </c:pt>
                      <c:pt idx="39">
                        <c:v>28.216666666666669</c:v>
                      </c:pt>
                      <c:pt idx="40">
                        <c:v>28.733333333333334</c:v>
                      </c:pt>
                      <c:pt idx="41">
                        <c:v>29.016666666666666</c:v>
                      </c:pt>
                      <c:pt idx="42">
                        <c:v>29.099999999999998</c:v>
                      </c:pt>
                      <c:pt idx="43">
                        <c:v>29</c:v>
                      </c:pt>
                      <c:pt idx="44">
                        <c:v>28.799999999999997</c:v>
                      </c:pt>
                      <c:pt idx="45">
                        <c:v>28.55</c:v>
                      </c:pt>
                      <c:pt idx="46">
                        <c:v>28.349999999999998</c:v>
                      </c:pt>
                      <c:pt idx="47">
                        <c:v>28.149999999999995</c:v>
                      </c:pt>
                    </c:numCache>
                  </c:numRef>
                </c:yVal>
                <c:smooth val="0"/>
                <c:extLst xmlns:c15="http://schemas.microsoft.com/office/drawing/2012/chart">
                  <c:ext xmlns:c16="http://schemas.microsoft.com/office/drawing/2014/chart" uri="{C3380CC4-5D6E-409C-BE32-E72D297353CC}">
                    <c16:uniqueId val="{0000000A-EFE8-4896-8877-874849084292}"/>
                  </c:ext>
                </c:extLst>
              </c15:ser>
            </c15:filteredScatterSeries>
            <c15:filteredScatterSeries>
              <c15:ser>
                <c:idx val="11"/>
                <c:order val="11"/>
                <c:tx>
                  <c:strRef>
                    <c:extLst xmlns:c15="http://schemas.microsoft.com/office/drawing/2012/chart">
                      <c:ext xmlns:c15="http://schemas.microsoft.com/office/drawing/2012/chart" uri="{02D57815-91ED-43cb-92C2-25804820EDAC}">
                        <c15:formulaRef>
                          <c15:sqref>Sheet1!$M$5</c15:sqref>
                        </c15:formulaRef>
                      </c:ext>
                    </c:extLst>
                    <c:strCache>
                      <c:ptCount val="1"/>
                      <c:pt idx="0">
                        <c:v>Anenometer (2.9m height)</c:v>
                      </c:pt>
                    </c:strCache>
                  </c:strRef>
                </c:tx>
                <c:spPr>
                  <a:ln w="19050" cap="rnd">
                    <a:solidFill>
                      <a:schemeClr val="accent6">
                        <a:lumMod val="60000"/>
                      </a:schemeClr>
                    </a:solidFill>
                    <a:round/>
                  </a:ln>
                  <a:effectLst/>
                </c:spPr>
                <c:marker>
                  <c:symbol val="none"/>
                </c:marker>
                <c:xVal>
                  <c:numRef>
                    <c:extLst xmlns:c15="http://schemas.microsoft.com/office/drawing/2012/chart">
                      <c:ext xmlns:c15="http://schemas.microsoft.com/office/drawing/2012/chart" uri="{02D57815-91ED-43cb-92C2-25804820EDAC}">
                        <c15:formulaRef>
                          <c15:sqref>Sheet1!$A$1148:$A$1195</c15:sqref>
                        </c15:formulaRef>
                      </c:ext>
                    </c:extLst>
                    <c:numCache>
                      <c:formatCode>m/d/yyyy\ h:mm</c:formatCode>
                      <c:ptCount val="48"/>
                      <c:pt idx="0">
                        <c:v>43320.000075752316</c:v>
                      </c:pt>
                      <c:pt idx="1">
                        <c:v>43320.041742476853</c:v>
                      </c:pt>
                      <c:pt idx="2">
                        <c:v>43320.08340920139</c:v>
                      </c:pt>
                      <c:pt idx="3">
                        <c:v>43320.125075925927</c:v>
                      </c:pt>
                      <c:pt idx="4">
                        <c:v>43320.166742650465</c:v>
                      </c:pt>
                      <c:pt idx="5">
                        <c:v>43320.208409375002</c:v>
                      </c:pt>
                      <c:pt idx="6">
                        <c:v>43320.250076099539</c:v>
                      </c:pt>
                      <c:pt idx="7">
                        <c:v>43320.291742824076</c:v>
                      </c:pt>
                      <c:pt idx="8">
                        <c:v>43320.333409548613</c:v>
                      </c:pt>
                      <c:pt idx="9">
                        <c:v>43320.375076273151</c:v>
                      </c:pt>
                      <c:pt idx="10">
                        <c:v>43320.416742997688</c:v>
                      </c:pt>
                      <c:pt idx="11">
                        <c:v>43320.458409722225</c:v>
                      </c:pt>
                      <c:pt idx="12">
                        <c:v>43320.500076446762</c:v>
                      </c:pt>
                      <c:pt idx="13">
                        <c:v>43320.541743171299</c:v>
                      </c:pt>
                      <c:pt idx="14">
                        <c:v>43320.583409895837</c:v>
                      </c:pt>
                      <c:pt idx="15">
                        <c:v>43320.625076620374</c:v>
                      </c:pt>
                      <c:pt idx="16">
                        <c:v>43320.666743344904</c:v>
                      </c:pt>
                      <c:pt idx="17">
                        <c:v>43320.708410069441</c:v>
                      </c:pt>
                      <c:pt idx="18">
                        <c:v>43320.750076793978</c:v>
                      </c:pt>
                      <c:pt idx="19">
                        <c:v>43320.791743518515</c:v>
                      </c:pt>
                      <c:pt idx="20">
                        <c:v>43320.833410243053</c:v>
                      </c:pt>
                      <c:pt idx="21">
                        <c:v>43320.87507696759</c:v>
                      </c:pt>
                      <c:pt idx="22">
                        <c:v>43320.916743692127</c:v>
                      </c:pt>
                      <c:pt idx="23">
                        <c:v>43320.958410416664</c:v>
                      </c:pt>
                      <c:pt idx="24">
                        <c:v>43321.000077141201</c:v>
                      </c:pt>
                      <c:pt idx="25">
                        <c:v>43321.041743865739</c:v>
                      </c:pt>
                      <c:pt idx="26">
                        <c:v>43321.083410590276</c:v>
                      </c:pt>
                      <c:pt idx="27">
                        <c:v>43321.125077314813</c:v>
                      </c:pt>
                      <c:pt idx="28">
                        <c:v>43321.16674403935</c:v>
                      </c:pt>
                      <c:pt idx="29">
                        <c:v>43321.208410763888</c:v>
                      </c:pt>
                      <c:pt idx="30">
                        <c:v>43321.250077488425</c:v>
                      </c:pt>
                      <c:pt idx="31">
                        <c:v>43321.291744212962</c:v>
                      </c:pt>
                      <c:pt idx="32">
                        <c:v>43321.333410937499</c:v>
                      </c:pt>
                      <c:pt idx="33">
                        <c:v>43321.375077662036</c:v>
                      </c:pt>
                      <c:pt idx="34">
                        <c:v>43321.416744386574</c:v>
                      </c:pt>
                      <c:pt idx="35">
                        <c:v>43321.458411111111</c:v>
                      </c:pt>
                      <c:pt idx="36">
                        <c:v>43321.500077835648</c:v>
                      </c:pt>
                      <c:pt idx="37">
                        <c:v>43321.541744560185</c:v>
                      </c:pt>
                      <c:pt idx="38">
                        <c:v>43321.583411284722</c:v>
                      </c:pt>
                      <c:pt idx="39">
                        <c:v>43321.62507800926</c:v>
                      </c:pt>
                      <c:pt idx="40">
                        <c:v>43321.666744733797</c:v>
                      </c:pt>
                      <c:pt idx="41">
                        <c:v>43321.708411458334</c:v>
                      </c:pt>
                      <c:pt idx="42">
                        <c:v>43321.750078182871</c:v>
                      </c:pt>
                      <c:pt idx="43">
                        <c:v>43321.791744907408</c:v>
                      </c:pt>
                      <c:pt idx="44">
                        <c:v>43321.833411631946</c:v>
                      </c:pt>
                      <c:pt idx="45">
                        <c:v>43321.875078356483</c:v>
                      </c:pt>
                      <c:pt idx="46">
                        <c:v>43321.91674508102</c:v>
                      </c:pt>
                      <c:pt idx="47">
                        <c:v>43321.958411805557</c:v>
                      </c:pt>
                    </c:numCache>
                  </c:numRef>
                </c:xVal>
                <c:yVal>
                  <c:numRef>
                    <c:extLst xmlns:c15="http://schemas.microsoft.com/office/drawing/2012/chart">
                      <c:ext xmlns:c15="http://schemas.microsoft.com/office/drawing/2012/chart" uri="{02D57815-91ED-43cb-92C2-25804820EDAC}">
                        <c15:formulaRef>
                          <c15:sqref>Sheet1!$M$1148:$M$1195</c15:sqref>
                        </c15:formulaRef>
                      </c:ext>
                    </c:extLst>
                    <c:numCache>
                      <c:formatCode>General</c:formatCode>
                      <c:ptCount val="48"/>
                      <c:pt idx="0">
                        <c:v>23.233333333333334</c:v>
                      </c:pt>
                      <c:pt idx="1">
                        <c:v>23.399999999999995</c:v>
                      </c:pt>
                      <c:pt idx="2">
                        <c:v>23.566666666666666</c:v>
                      </c:pt>
                      <c:pt idx="3">
                        <c:v>26.3</c:v>
                      </c:pt>
                      <c:pt idx="4">
                        <c:v>26.850000000000005</c:v>
                      </c:pt>
                      <c:pt idx="5">
                        <c:v>26.816666666666666</c:v>
                      </c:pt>
                      <c:pt idx="6">
                        <c:v>26.8</c:v>
                      </c:pt>
                      <c:pt idx="7">
                        <c:v>25.516666666666666</c:v>
                      </c:pt>
                      <c:pt idx="8">
                        <c:v>24.400000000000002</c:v>
                      </c:pt>
                      <c:pt idx="9">
                        <c:v>23.983333333333334</c:v>
                      </c:pt>
                      <c:pt idx="10">
                        <c:v>25.133333333333336</c:v>
                      </c:pt>
                      <c:pt idx="11">
                        <c:v>25.266666666666666</c:v>
                      </c:pt>
                      <c:pt idx="12">
                        <c:v>24.849999999999998</c:v>
                      </c:pt>
                      <c:pt idx="13">
                        <c:v>25.333333333333332</c:v>
                      </c:pt>
                      <c:pt idx="14">
                        <c:v>25.316666666666666</c:v>
                      </c:pt>
                      <c:pt idx="15">
                        <c:v>24.866666666666664</c:v>
                      </c:pt>
                      <c:pt idx="16">
                        <c:v>25.3</c:v>
                      </c:pt>
                      <c:pt idx="17">
                        <c:v>25.666666666666668</c:v>
                      </c:pt>
                      <c:pt idx="18">
                        <c:v>24.349999999999998</c:v>
                      </c:pt>
                      <c:pt idx="19">
                        <c:v>23.333333333333332</c:v>
                      </c:pt>
                      <c:pt idx="20">
                        <c:v>22.933333333333334</c:v>
                      </c:pt>
                      <c:pt idx="21">
                        <c:v>22.383333333333336</c:v>
                      </c:pt>
                      <c:pt idx="22">
                        <c:v>22.383333333333329</c:v>
                      </c:pt>
                      <c:pt idx="23">
                        <c:v>22.266666666666666</c:v>
                      </c:pt>
                      <c:pt idx="24">
                        <c:v>22.116666666666664</c:v>
                      </c:pt>
                      <c:pt idx="25">
                        <c:v>22.5</c:v>
                      </c:pt>
                      <c:pt idx="26">
                        <c:v>22.549999999999997</c:v>
                      </c:pt>
                      <c:pt idx="27">
                        <c:v>22.433333333333334</c:v>
                      </c:pt>
                      <c:pt idx="28">
                        <c:v>22.466666666666665</c:v>
                      </c:pt>
                      <c:pt idx="29">
                        <c:v>22.666666666666668</c:v>
                      </c:pt>
                      <c:pt idx="30">
                        <c:v>22.7</c:v>
                      </c:pt>
                      <c:pt idx="31">
                        <c:v>22.533333333333335</c:v>
                      </c:pt>
                      <c:pt idx="32">
                        <c:v>22.966666666666669</c:v>
                      </c:pt>
                      <c:pt idx="33">
                        <c:v>24.016666666666666</c:v>
                      </c:pt>
                      <c:pt idx="34">
                        <c:v>24.666666666666668</c:v>
                      </c:pt>
                      <c:pt idx="35">
                        <c:v>24.799999999999997</c:v>
                      </c:pt>
                      <c:pt idx="36">
                        <c:v>25.5</c:v>
                      </c:pt>
                      <c:pt idx="37">
                        <c:v>24.883333333333329</c:v>
                      </c:pt>
                      <c:pt idx="38">
                        <c:v>24.816666666666666</c:v>
                      </c:pt>
                      <c:pt idx="39">
                        <c:v>25.766666666666666</c:v>
                      </c:pt>
                      <c:pt idx="40">
                        <c:v>24.883333333333336</c:v>
                      </c:pt>
                      <c:pt idx="41">
                        <c:v>24.716666666666669</c:v>
                      </c:pt>
                      <c:pt idx="42">
                        <c:v>24.149999999999995</c:v>
                      </c:pt>
                      <c:pt idx="43">
                        <c:v>23.683333333333337</c:v>
                      </c:pt>
                      <c:pt idx="44">
                        <c:v>23.349999999999998</c:v>
                      </c:pt>
                      <c:pt idx="45">
                        <c:v>23.3</c:v>
                      </c:pt>
                      <c:pt idx="46">
                        <c:v>23.083333333333332</c:v>
                      </c:pt>
                      <c:pt idx="47">
                        <c:v>22.883333333333336</c:v>
                      </c:pt>
                    </c:numCache>
                  </c:numRef>
                </c:yVal>
                <c:smooth val="0"/>
                <c:extLst xmlns:c15="http://schemas.microsoft.com/office/drawing/2012/chart">
                  <c:ext xmlns:c16="http://schemas.microsoft.com/office/drawing/2014/chart" uri="{C3380CC4-5D6E-409C-BE32-E72D297353CC}">
                    <c16:uniqueId val="{0000000B-EFE8-4896-8877-874849084292}"/>
                  </c:ext>
                </c:extLst>
              </c15:ser>
            </c15:filteredScatterSeries>
          </c:ext>
        </c:extLst>
      </c:scatterChart>
      <c:valAx>
        <c:axId val="603718272"/>
        <c:scaling>
          <c:orientation val="minMax"/>
          <c:max val="43322"/>
          <c:min val="43320"/>
        </c:scaling>
        <c:delete val="0"/>
        <c:axPos val="b"/>
        <c:majorGridlines>
          <c:spPr>
            <a:ln w="9525" cap="flat" cmpd="sng" algn="ctr">
              <a:solidFill>
                <a:schemeClr val="tx1">
                  <a:lumMod val="15000"/>
                  <a:lumOff val="85000"/>
                </a:schemeClr>
              </a:solidFill>
              <a:round/>
            </a:ln>
            <a:effectLst/>
          </c:spPr>
        </c:majorGridlines>
        <c:numFmt formatCode="dd/mm\ hh:mm" sourceLinked="0"/>
        <c:majorTickMark val="none"/>
        <c:minorTickMark val="none"/>
        <c:tickLblPos val="nextTo"/>
        <c:spPr>
          <a:noFill/>
          <a:ln w="9525" cap="flat" cmpd="sng" algn="ctr">
            <a:solidFill>
              <a:schemeClr val="tx1">
                <a:lumMod val="25000"/>
                <a:lumOff val="75000"/>
              </a:schemeClr>
            </a:solidFill>
            <a:round/>
          </a:ln>
          <a:effectLst/>
        </c:spPr>
        <c:txPr>
          <a:bodyPr rot="-2700000" spcFirstLastPara="1" vertOverflow="ellipsis" wrap="square" anchor="ctr" anchorCtr="1"/>
          <a:lstStyle/>
          <a:p>
            <a:pPr>
              <a:defRPr sz="900" b="0" i="0" u="none" strike="noStrike" kern="1200" baseline="0">
                <a:solidFill>
                  <a:schemeClr val="tx1"/>
                </a:solidFill>
                <a:latin typeface="+mj-lt"/>
                <a:ea typeface="+mn-ea"/>
                <a:cs typeface="+mn-cs"/>
              </a:defRPr>
            </a:pPr>
            <a:endParaRPr lang="en-US"/>
          </a:p>
        </c:txPr>
        <c:crossAx val="603717288"/>
        <c:crosses val="autoZero"/>
        <c:crossBetween val="midCat"/>
        <c:majorUnit val="0.125"/>
      </c:valAx>
      <c:valAx>
        <c:axId val="603717288"/>
        <c:scaling>
          <c:orientation val="minMax"/>
          <c:max val="46"/>
          <c:min val="1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j-lt"/>
                    <a:ea typeface="+mn-ea"/>
                    <a:cs typeface="+mn-cs"/>
                  </a:defRPr>
                </a:pPr>
                <a:r>
                  <a:rPr lang="en-GB" sz="1000" b="0" i="0" baseline="0">
                    <a:solidFill>
                      <a:schemeClr val="tx1"/>
                    </a:solidFill>
                    <a:effectLst/>
                    <a:latin typeface="+mj-lt"/>
                  </a:rPr>
                  <a:t>Temperature </a:t>
                </a:r>
                <a:r>
                  <a:rPr lang="en-GB" sz="1000" b="1" i="0" baseline="0">
                    <a:solidFill>
                      <a:schemeClr val="tx1"/>
                    </a:solidFill>
                    <a:effectLst/>
                    <a:latin typeface="+mj-lt"/>
                  </a:rPr>
                  <a:t>°</a:t>
                </a:r>
                <a:r>
                  <a:rPr lang="en-GB" sz="1000" b="0" i="0" baseline="0">
                    <a:solidFill>
                      <a:schemeClr val="tx1"/>
                    </a:solidFill>
                    <a:effectLst/>
                    <a:latin typeface="+mj-lt"/>
                  </a:rPr>
                  <a:t>C</a:t>
                </a:r>
                <a:endParaRPr lang="en-GB" sz="1000">
                  <a:solidFill>
                    <a:schemeClr val="tx1"/>
                  </a:solidFill>
                  <a:effectLst/>
                  <a:latin typeface="+mj-lt"/>
                </a:endParaRPr>
              </a:p>
            </c:rich>
          </c:tx>
          <c:layout>
            <c:manualLayout>
              <c:xMode val="edge"/>
              <c:yMode val="edge"/>
              <c:x val="0"/>
              <c:y val="0.2158121726538305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j-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3718272"/>
        <c:crosses val="autoZero"/>
        <c:crossBetween val="midCat"/>
        <c:majorUnit val="4"/>
      </c:valAx>
      <c:spPr>
        <a:noFill/>
        <a:ln>
          <a:noFill/>
        </a:ln>
        <a:effectLst/>
      </c:spPr>
    </c:plotArea>
    <c:legend>
      <c:legendPos val="b"/>
      <c:layout>
        <c:manualLayout>
          <c:xMode val="edge"/>
          <c:yMode val="edge"/>
          <c:x val="9.1668307086614165E-2"/>
          <c:y val="0.89686374569032512"/>
          <c:w val="0.86805864069977368"/>
          <c:h val="0.1005598690407601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j-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0022992993644385E-2"/>
          <c:y val="2.3047617664934822E-2"/>
          <c:w val="0.85608934730266151"/>
          <c:h val="0.63899166450347555"/>
        </c:manualLayout>
      </c:layout>
      <c:scatterChart>
        <c:scatterStyle val="lineMarker"/>
        <c:varyColors val="0"/>
        <c:ser>
          <c:idx val="0"/>
          <c:order val="0"/>
          <c:tx>
            <c:strRef>
              <c:f>Sheet1!$B$5</c:f>
              <c:strCache>
                <c:ptCount val="1"/>
                <c:pt idx="0">
                  <c:v>EX. dry-bulb temp.</c:v>
                </c:pt>
              </c:strCache>
            </c:strRef>
          </c:tx>
          <c:spPr>
            <a:ln w="19050" cap="rnd">
              <a:solidFill>
                <a:srgbClr val="FF0000"/>
              </a:solidFill>
              <a:round/>
            </a:ln>
            <a:effectLst/>
          </c:spPr>
          <c:marker>
            <c:symbol val="none"/>
          </c:marker>
          <c:xVal>
            <c:numRef>
              <c:f>Sheet1!$A$20:$A$115</c:f>
              <c:numCache>
                <c:formatCode>m/d/yyyy\ h:mm</c:formatCode>
                <c:ptCount val="96"/>
                <c:pt idx="0">
                  <c:v>43273.000010474534</c:v>
                </c:pt>
                <c:pt idx="1">
                  <c:v>43273.041677199071</c:v>
                </c:pt>
                <c:pt idx="2">
                  <c:v>43273.083343923608</c:v>
                </c:pt>
                <c:pt idx="3">
                  <c:v>43273.125010648146</c:v>
                </c:pt>
                <c:pt idx="4">
                  <c:v>43273.166677372683</c:v>
                </c:pt>
                <c:pt idx="5">
                  <c:v>43273.20834409722</c:v>
                </c:pt>
                <c:pt idx="6">
                  <c:v>43273.250010821757</c:v>
                </c:pt>
                <c:pt idx="7">
                  <c:v>43273.291677546295</c:v>
                </c:pt>
                <c:pt idx="8">
                  <c:v>43273.333344270832</c:v>
                </c:pt>
                <c:pt idx="9">
                  <c:v>43273.375010995369</c:v>
                </c:pt>
                <c:pt idx="10">
                  <c:v>43273.416677719906</c:v>
                </c:pt>
                <c:pt idx="11">
                  <c:v>43273.458344444443</c:v>
                </c:pt>
                <c:pt idx="12">
                  <c:v>43273.500011168981</c:v>
                </c:pt>
                <c:pt idx="13">
                  <c:v>43273.541677893518</c:v>
                </c:pt>
                <c:pt idx="14">
                  <c:v>43273.583344618055</c:v>
                </c:pt>
                <c:pt idx="15">
                  <c:v>43273.625011342592</c:v>
                </c:pt>
                <c:pt idx="16">
                  <c:v>43273.666678067129</c:v>
                </c:pt>
                <c:pt idx="17">
                  <c:v>43273.708344791667</c:v>
                </c:pt>
                <c:pt idx="18">
                  <c:v>43273.750011516204</c:v>
                </c:pt>
                <c:pt idx="19">
                  <c:v>43273.791678240741</c:v>
                </c:pt>
                <c:pt idx="20">
                  <c:v>43273.833344965278</c:v>
                </c:pt>
                <c:pt idx="21">
                  <c:v>43273.875011689815</c:v>
                </c:pt>
                <c:pt idx="22">
                  <c:v>43273.916678414353</c:v>
                </c:pt>
                <c:pt idx="23">
                  <c:v>43273.95834513889</c:v>
                </c:pt>
                <c:pt idx="24">
                  <c:v>43274.000011863427</c:v>
                </c:pt>
                <c:pt idx="25">
                  <c:v>43274.041678587964</c:v>
                </c:pt>
                <c:pt idx="26">
                  <c:v>43274.083345312501</c:v>
                </c:pt>
                <c:pt idx="27">
                  <c:v>43274.125012037039</c:v>
                </c:pt>
                <c:pt idx="28">
                  <c:v>43274.166678761576</c:v>
                </c:pt>
                <c:pt idx="29">
                  <c:v>43274.208345486113</c:v>
                </c:pt>
                <c:pt idx="30">
                  <c:v>43274.25001221065</c:v>
                </c:pt>
                <c:pt idx="31">
                  <c:v>43274.291678935188</c:v>
                </c:pt>
                <c:pt idx="32">
                  <c:v>43274.333345659725</c:v>
                </c:pt>
                <c:pt idx="33">
                  <c:v>43274.375012384262</c:v>
                </c:pt>
                <c:pt idx="34">
                  <c:v>43274.416679108799</c:v>
                </c:pt>
                <c:pt idx="35">
                  <c:v>43274.458345833336</c:v>
                </c:pt>
                <c:pt idx="36">
                  <c:v>43274.500012557874</c:v>
                </c:pt>
                <c:pt idx="37">
                  <c:v>43274.541679282411</c:v>
                </c:pt>
                <c:pt idx="38">
                  <c:v>43274.583346006948</c:v>
                </c:pt>
                <c:pt idx="39">
                  <c:v>43274.625012731478</c:v>
                </c:pt>
                <c:pt idx="40">
                  <c:v>43274.666679456015</c:v>
                </c:pt>
                <c:pt idx="41">
                  <c:v>43274.708346180552</c:v>
                </c:pt>
                <c:pt idx="42">
                  <c:v>43274.75001290509</c:v>
                </c:pt>
                <c:pt idx="43">
                  <c:v>43274.791679629627</c:v>
                </c:pt>
                <c:pt idx="44">
                  <c:v>43274.833346354164</c:v>
                </c:pt>
                <c:pt idx="45">
                  <c:v>43274.875013078701</c:v>
                </c:pt>
                <c:pt idx="46">
                  <c:v>43274.916679803238</c:v>
                </c:pt>
                <c:pt idx="47">
                  <c:v>43274.958346527776</c:v>
                </c:pt>
                <c:pt idx="48">
                  <c:v>43275.000013252313</c:v>
                </c:pt>
                <c:pt idx="49">
                  <c:v>43275.04167997685</c:v>
                </c:pt>
                <c:pt idx="50">
                  <c:v>43275.083346701387</c:v>
                </c:pt>
                <c:pt idx="51">
                  <c:v>43275.125013425924</c:v>
                </c:pt>
                <c:pt idx="52">
                  <c:v>43275.166680150462</c:v>
                </c:pt>
                <c:pt idx="53">
                  <c:v>43275.208346874999</c:v>
                </c:pt>
                <c:pt idx="54">
                  <c:v>43275.250013599536</c:v>
                </c:pt>
                <c:pt idx="55">
                  <c:v>43275.291680324073</c:v>
                </c:pt>
                <c:pt idx="56">
                  <c:v>43275.33334704861</c:v>
                </c:pt>
                <c:pt idx="57">
                  <c:v>43275.375013773148</c:v>
                </c:pt>
                <c:pt idx="58">
                  <c:v>43275.416680497685</c:v>
                </c:pt>
                <c:pt idx="59">
                  <c:v>43275.458347222222</c:v>
                </c:pt>
                <c:pt idx="60">
                  <c:v>43275.500013946759</c:v>
                </c:pt>
                <c:pt idx="61">
                  <c:v>43275.541680671296</c:v>
                </c:pt>
                <c:pt idx="62">
                  <c:v>43275.583347395834</c:v>
                </c:pt>
                <c:pt idx="63">
                  <c:v>43275.625014120371</c:v>
                </c:pt>
                <c:pt idx="64">
                  <c:v>43275.666680844908</c:v>
                </c:pt>
                <c:pt idx="65">
                  <c:v>43275.708347569445</c:v>
                </c:pt>
                <c:pt idx="66">
                  <c:v>43275.750014293983</c:v>
                </c:pt>
                <c:pt idx="67">
                  <c:v>43275.79168101852</c:v>
                </c:pt>
                <c:pt idx="68">
                  <c:v>43275.833347743057</c:v>
                </c:pt>
                <c:pt idx="69">
                  <c:v>43275.875014467594</c:v>
                </c:pt>
                <c:pt idx="70">
                  <c:v>43275.916681192131</c:v>
                </c:pt>
                <c:pt idx="71">
                  <c:v>43275.958347916669</c:v>
                </c:pt>
                <c:pt idx="72">
                  <c:v>43276.000014641206</c:v>
                </c:pt>
                <c:pt idx="73">
                  <c:v>43276.041681365743</c:v>
                </c:pt>
                <c:pt idx="74">
                  <c:v>43276.08334809028</c:v>
                </c:pt>
                <c:pt idx="75">
                  <c:v>43276.125014814817</c:v>
                </c:pt>
                <c:pt idx="76">
                  <c:v>43276.166681539355</c:v>
                </c:pt>
                <c:pt idx="77">
                  <c:v>43276.208348263892</c:v>
                </c:pt>
                <c:pt idx="78">
                  <c:v>43276.250014988429</c:v>
                </c:pt>
                <c:pt idx="79">
                  <c:v>43276.291681712966</c:v>
                </c:pt>
                <c:pt idx="80">
                  <c:v>43276.333348437503</c:v>
                </c:pt>
                <c:pt idx="81">
                  <c:v>43276.375015162041</c:v>
                </c:pt>
                <c:pt idx="82">
                  <c:v>43276.416681886571</c:v>
                </c:pt>
                <c:pt idx="83">
                  <c:v>43276.458348611108</c:v>
                </c:pt>
                <c:pt idx="84">
                  <c:v>43276.500015335645</c:v>
                </c:pt>
                <c:pt idx="85">
                  <c:v>43276.541682060182</c:v>
                </c:pt>
                <c:pt idx="86">
                  <c:v>43276.583348784719</c:v>
                </c:pt>
                <c:pt idx="87">
                  <c:v>43276.625015509257</c:v>
                </c:pt>
                <c:pt idx="88">
                  <c:v>43276.666682233794</c:v>
                </c:pt>
                <c:pt idx="89">
                  <c:v>43276.708348958331</c:v>
                </c:pt>
                <c:pt idx="90">
                  <c:v>43276.750015682868</c:v>
                </c:pt>
                <c:pt idx="91">
                  <c:v>43276.791682407405</c:v>
                </c:pt>
                <c:pt idx="92">
                  <c:v>43276.833349131943</c:v>
                </c:pt>
                <c:pt idx="93">
                  <c:v>43276.87501585648</c:v>
                </c:pt>
                <c:pt idx="94">
                  <c:v>43276.916682581017</c:v>
                </c:pt>
                <c:pt idx="95">
                  <c:v>43276.958349305554</c:v>
                </c:pt>
              </c:numCache>
            </c:numRef>
          </c:xVal>
          <c:yVal>
            <c:numRef>
              <c:f>Sheet1!$B$20:$B$115</c:f>
              <c:numCache>
                <c:formatCode>General</c:formatCode>
                <c:ptCount val="96"/>
                <c:pt idx="0">
                  <c:v>33.383333333333333</c:v>
                </c:pt>
                <c:pt idx="1">
                  <c:v>32.716666666666661</c:v>
                </c:pt>
                <c:pt idx="2">
                  <c:v>32.266666666666673</c:v>
                </c:pt>
                <c:pt idx="3">
                  <c:v>31.200000000000003</c:v>
                </c:pt>
                <c:pt idx="4">
                  <c:v>30.233333333333331</c:v>
                </c:pt>
                <c:pt idx="5">
                  <c:v>30.083333333333339</c:v>
                </c:pt>
                <c:pt idx="6">
                  <c:v>29.866666666666664</c:v>
                </c:pt>
                <c:pt idx="7">
                  <c:v>29.900000000000002</c:v>
                </c:pt>
                <c:pt idx="8">
                  <c:v>30.866666666666664</c:v>
                </c:pt>
                <c:pt idx="9">
                  <c:v>33.433333333333337</c:v>
                </c:pt>
                <c:pt idx="10">
                  <c:v>34.800000000000004</c:v>
                </c:pt>
                <c:pt idx="11">
                  <c:v>35.833333333333336</c:v>
                </c:pt>
                <c:pt idx="12">
                  <c:v>36.383333333333333</c:v>
                </c:pt>
                <c:pt idx="13">
                  <c:v>37.4</c:v>
                </c:pt>
                <c:pt idx="14">
                  <c:v>37.433333333333337</c:v>
                </c:pt>
                <c:pt idx="15">
                  <c:v>37.933333333333337</c:v>
                </c:pt>
                <c:pt idx="16">
                  <c:v>37.750000000000007</c:v>
                </c:pt>
                <c:pt idx="17">
                  <c:v>37.9</c:v>
                </c:pt>
                <c:pt idx="18">
                  <c:v>36.93333333333333</c:v>
                </c:pt>
                <c:pt idx="19">
                  <c:v>36.06666666666667</c:v>
                </c:pt>
                <c:pt idx="20">
                  <c:v>35.166666666666664</c:v>
                </c:pt>
                <c:pt idx="21">
                  <c:v>34.283333333333331</c:v>
                </c:pt>
                <c:pt idx="22">
                  <c:v>33.550000000000004</c:v>
                </c:pt>
                <c:pt idx="23">
                  <c:v>32.583333333333329</c:v>
                </c:pt>
                <c:pt idx="24">
                  <c:v>32.15</c:v>
                </c:pt>
                <c:pt idx="25">
                  <c:v>31.550000000000008</c:v>
                </c:pt>
                <c:pt idx="26">
                  <c:v>30.950000000000003</c:v>
                </c:pt>
                <c:pt idx="27">
                  <c:v>31.483333333333334</c:v>
                </c:pt>
                <c:pt idx="28">
                  <c:v>31.150000000000002</c:v>
                </c:pt>
                <c:pt idx="29">
                  <c:v>26.583333333333332</c:v>
                </c:pt>
                <c:pt idx="30">
                  <c:v>26.733333333333334</c:v>
                </c:pt>
                <c:pt idx="31">
                  <c:v>29.900000000000002</c:v>
                </c:pt>
                <c:pt idx="32">
                  <c:v>31.200000000000003</c:v>
                </c:pt>
                <c:pt idx="33">
                  <c:v>34.249999999999993</c:v>
                </c:pt>
                <c:pt idx="34">
                  <c:v>35.416666666666664</c:v>
                </c:pt>
                <c:pt idx="35">
                  <c:v>36.050000000000004</c:v>
                </c:pt>
                <c:pt idx="36">
                  <c:v>37.35</c:v>
                </c:pt>
                <c:pt idx="37">
                  <c:v>37.68333333333333</c:v>
                </c:pt>
                <c:pt idx="38">
                  <c:v>38.31666666666667</c:v>
                </c:pt>
                <c:pt idx="39">
                  <c:v>38.116666666666667</c:v>
                </c:pt>
                <c:pt idx="40">
                  <c:v>38.06666666666667</c:v>
                </c:pt>
                <c:pt idx="41">
                  <c:v>37.966666666666669</c:v>
                </c:pt>
                <c:pt idx="42">
                  <c:v>36.949999999999996</c:v>
                </c:pt>
                <c:pt idx="43">
                  <c:v>35.866666666666667</c:v>
                </c:pt>
                <c:pt idx="44">
                  <c:v>34.833333333333336</c:v>
                </c:pt>
                <c:pt idx="45">
                  <c:v>33.866666666666667</c:v>
                </c:pt>
                <c:pt idx="46">
                  <c:v>33.266666666666666</c:v>
                </c:pt>
                <c:pt idx="47">
                  <c:v>32.583333333333336</c:v>
                </c:pt>
                <c:pt idx="48">
                  <c:v>32.416666666666664</c:v>
                </c:pt>
                <c:pt idx="49">
                  <c:v>32.316666666666663</c:v>
                </c:pt>
                <c:pt idx="50">
                  <c:v>30.783333333333335</c:v>
                </c:pt>
                <c:pt idx="51">
                  <c:v>28.116666666666664</c:v>
                </c:pt>
                <c:pt idx="52">
                  <c:v>26.700000000000003</c:v>
                </c:pt>
                <c:pt idx="53">
                  <c:v>24.900000000000002</c:v>
                </c:pt>
                <c:pt idx="54">
                  <c:v>27.333333333333332</c:v>
                </c:pt>
                <c:pt idx="55">
                  <c:v>36.133333333333333</c:v>
                </c:pt>
                <c:pt idx="56">
                  <c:v>31.649999999999995</c:v>
                </c:pt>
                <c:pt idx="57">
                  <c:v>34.166666666666664</c:v>
                </c:pt>
                <c:pt idx="58">
                  <c:v>35.199999999999996</c:v>
                </c:pt>
                <c:pt idx="59">
                  <c:v>36.583333333333329</c:v>
                </c:pt>
                <c:pt idx="60">
                  <c:v>36.75</c:v>
                </c:pt>
                <c:pt idx="61">
                  <c:v>37.699999999999996</c:v>
                </c:pt>
                <c:pt idx="62">
                  <c:v>38.116666666666667</c:v>
                </c:pt>
                <c:pt idx="63">
                  <c:v>38.15</c:v>
                </c:pt>
                <c:pt idx="64">
                  <c:v>38.35</c:v>
                </c:pt>
                <c:pt idx="65">
                  <c:v>38.299999999999997</c:v>
                </c:pt>
                <c:pt idx="66">
                  <c:v>37.266666666666673</c:v>
                </c:pt>
                <c:pt idx="67">
                  <c:v>36.083333333333329</c:v>
                </c:pt>
                <c:pt idx="68">
                  <c:v>34.166666666666664</c:v>
                </c:pt>
                <c:pt idx="69">
                  <c:v>31.366666666666664</c:v>
                </c:pt>
                <c:pt idx="70">
                  <c:v>31.283333333333335</c:v>
                </c:pt>
                <c:pt idx="71">
                  <c:v>33.733333333333334</c:v>
                </c:pt>
                <c:pt idx="72">
                  <c:v>30.183333333333334</c:v>
                </c:pt>
                <c:pt idx="73">
                  <c:v>27.400000000000006</c:v>
                </c:pt>
                <c:pt idx="74">
                  <c:v>27.083333333333332</c:v>
                </c:pt>
                <c:pt idx="75">
                  <c:v>26.766666666666666</c:v>
                </c:pt>
                <c:pt idx="76">
                  <c:v>25.616666666666671</c:v>
                </c:pt>
                <c:pt idx="77">
                  <c:v>25.899999999999995</c:v>
                </c:pt>
                <c:pt idx="78">
                  <c:v>27.799999999999997</c:v>
                </c:pt>
                <c:pt idx="79">
                  <c:v>32.416666666666664</c:v>
                </c:pt>
                <c:pt idx="80">
                  <c:v>32.066666666666663</c:v>
                </c:pt>
                <c:pt idx="81">
                  <c:v>37.983333333333327</c:v>
                </c:pt>
                <c:pt idx="82">
                  <c:v>39.800000000000004</c:v>
                </c:pt>
                <c:pt idx="83">
                  <c:v>38.800000000000004</c:v>
                </c:pt>
                <c:pt idx="84">
                  <c:v>39.200000000000003</c:v>
                </c:pt>
                <c:pt idx="85">
                  <c:v>40.299999999999997</c:v>
                </c:pt>
                <c:pt idx="86">
                  <c:v>40.366666666666667</c:v>
                </c:pt>
                <c:pt idx="87">
                  <c:v>40.250000000000007</c:v>
                </c:pt>
                <c:pt idx="88">
                  <c:v>39.733333333333334</c:v>
                </c:pt>
                <c:pt idx="89">
                  <c:v>39.85</c:v>
                </c:pt>
                <c:pt idx="90">
                  <c:v>38.783333333333331</c:v>
                </c:pt>
                <c:pt idx="91">
                  <c:v>37.800000000000004</c:v>
                </c:pt>
                <c:pt idx="92">
                  <c:v>36.6</c:v>
                </c:pt>
                <c:pt idx="93">
                  <c:v>36.31666666666667</c:v>
                </c:pt>
                <c:pt idx="94">
                  <c:v>33.6</c:v>
                </c:pt>
                <c:pt idx="95">
                  <c:v>34.233333333333334</c:v>
                </c:pt>
              </c:numCache>
            </c:numRef>
          </c:yVal>
          <c:smooth val="0"/>
          <c:extLst>
            <c:ext xmlns:c16="http://schemas.microsoft.com/office/drawing/2014/chart" uri="{C3380CC4-5D6E-409C-BE32-E72D297353CC}">
              <c16:uniqueId val="{00000000-2B61-42A4-BCBE-EED6F8ED84BA}"/>
            </c:ext>
          </c:extLst>
        </c:ser>
        <c:ser>
          <c:idx val="1"/>
          <c:order val="1"/>
          <c:tx>
            <c:strRef>
              <c:f>Sheet1!$C$5</c:f>
              <c:strCache>
                <c:ptCount val="1"/>
                <c:pt idx="0">
                  <c:v>EX. Wet Bulb Temp.</c:v>
                </c:pt>
              </c:strCache>
            </c:strRef>
          </c:tx>
          <c:spPr>
            <a:ln w="19050" cap="rnd">
              <a:solidFill>
                <a:srgbClr val="00B050"/>
              </a:solidFill>
              <a:round/>
            </a:ln>
            <a:effectLst/>
          </c:spPr>
          <c:marker>
            <c:symbol val="none"/>
          </c:marker>
          <c:xVal>
            <c:numRef>
              <c:f>Sheet1!$A$20:$A$115</c:f>
              <c:numCache>
                <c:formatCode>m/d/yyyy\ h:mm</c:formatCode>
                <c:ptCount val="96"/>
                <c:pt idx="0">
                  <c:v>43273.000010474534</c:v>
                </c:pt>
                <c:pt idx="1">
                  <c:v>43273.041677199071</c:v>
                </c:pt>
                <c:pt idx="2">
                  <c:v>43273.083343923608</c:v>
                </c:pt>
                <c:pt idx="3">
                  <c:v>43273.125010648146</c:v>
                </c:pt>
                <c:pt idx="4">
                  <c:v>43273.166677372683</c:v>
                </c:pt>
                <c:pt idx="5">
                  <c:v>43273.20834409722</c:v>
                </c:pt>
                <c:pt idx="6">
                  <c:v>43273.250010821757</c:v>
                </c:pt>
                <c:pt idx="7">
                  <c:v>43273.291677546295</c:v>
                </c:pt>
                <c:pt idx="8">
                  <c:v>43273.333344270832</c:v>
                </c:pt>
                <c:pt idx="9">
                  <c:v>43273.375010995369</c:v>
                </c:pt>
                <c:pt idx="10">
                  <c:v>43273.416677719906</c:v>
                </c:pt>
                <c:pt idx="11">
                  <c:v>43273.458344444443</c:v>
                </c:pt>
                <c:pt idx="12">
                  <c:v>43273.500011168981</c:v>
                </c:pt>
                <c:pt idx="13">
                  <c:v>43273.541677893518</c:v>
                </c:pt>
                <c:pt idx="14">
                  <c:v>43273.583344618055</c:v>
                </c:pt>
                <c:pt idx="15">
                  <c:v>43273.625011342592</c:v>
                </c:pt>
                <c:pt idx="16">
                  <c:v>43273.666678067129</c:v>
                </c:pt>
                <c:pt idx="17">
                  <c:v>43273.708344791667</c:v>
                </c:pt>
                <c:pt idx="18">
                  <c:v>43273.750011516204</c:v>
                </c:pt>
                <c:pt idx="19">
                  <c:v>43273.791678240741</c:v>
                </c:pt>
                <c:pt idx="20">
                  <c:v>43273.833344965278</c:v>
                </c:pt>
                <c:pt idx="21">
                  <c:v>43273.875011689815</c:v>
                </c:pt>
                <c:pt idx="22">
                  <c:v>43273.916678414353</c:v>
                </c:pt>
                <c:pt idx="23">
                  <c:v>43273.95834513889</c:v>
                </c:pt>
                <c:pt idx="24">
                  <c:v>43274.000011863427</c:v>
                </c:pt>
                <c:pt idx="25">
                  <c:v>43274.041678587964</c:v>
                </c:pt>
                <c:pt idx="26">
                  <c:v>43274.083345312501</c:v>
                </c:pt>
                <c:pt idx="27">
                  <c:v>43274.125012037039</c:v>
                </c:pt>
                <c:pt idx="28">
                  <c:v>43274.166678761576</c:v>
                </c:pt>
                <c:pt idx="29">
                  <c:v>43274.208345486113</c:v>
                </c:pt>
                <c:pt idx="30">
                  <c:v>43274.25001221065</c:v>
                </c:pt>
                <c:pt idx="31">
                  <c:v>43274.291678935188</c:v>
                </c:pt>
                <c:pt idx="32">
                  <c:v>43274.333345659725</c:v>
                </c:pt>
                <c:pt idx="33">
                  <c:v>43274.375012384262</c:v>
                </c:pt>
                <c:pt idx="34">
                  <c:v>43274.416679108799</c:v>
                </c:pt>
                <c:pt idx="35">
                  <c:v>43274.458345833336</c:v>
                </c:pt>
                <c:pt idx="36">
                  <c:v>43274.500012557874</c:v>
                </c:pt>
                <c:pt idx="37">
                  <c:v>43274.541679282411</c:v>
                </c:pt>
                <c:pt idx="38">
                  <c:v>43274.583346006948</c:v>
                </c:pt>
                <c:pt idx="39">
                  <c:v>43274.625012731478</c:v>
                </c:pt>
                <c:pt idx="40">
                  <c:v>43274.666679456015</c:v>
                </c:pt>
                <c:pt idx="41">
                  <c:v>43274.708346180552</c:v>
                </c:pt>
                <c:pt idx="42">
                  <c:v>43274.75001290509</c:v>
                </c:pt>
                <c:pt idx="43">
                  <c:v>43274.791679629627</c:v>
                </c:pt>
                <c:pt idx="44">
                  <c:v>43274.833346354164</c:v>
                </c:pt>
                <c:pt idx="45">
                  <c:v>43274.875013078701</c:v>
                </c:pt>
                <c:pt idx="46">
                  <c:v>43274.916679803238</c:v>
                </c:pt>
                <c:pt idx="47">
                  <c:v>43274.958346527776</c:v>
                </c:pt>
                <c:pt idx="48">
                  <c:v>43275.000013252313</c:v>
                </c:pt>
                <c:pt idx="49">
                  <c:v>43275.04167997685</c:v>
                </c:pt>
                <c:pt idx="50">
                  <c:v>43275.083346701387</c:v>
                </c:pt>
                <c:pt idx="51">
                  <c:v>43275.125013425924</c:v>
                </c:pt>
                <c:pt idx="52">
                  <c:v>43275.166680150462</c:v>
                </c:pt>
                <c:pt idx="53">
                  <c:v>43275.208346874999</c:v>
                </c:pt>
                <c:pt idx="54">
                  <c:v>43275.250013599536</c:v>
                </c:pt>
                <c:pt idx="55">
                  <c:v>43275.291680324073</c:v>
                </c:pt>
                <c:pt idx="56">
                  <c:v>43275.33334704861</c:v>
                </c:pt>
                <c:pt idx="57">
                  <c:v>43275.375013773148</c:v>
                </c:pt>
                <c:pt idx="58">
                  <c:v>43275.416680497685</c:v>
                </c:pt>
                <c:pt idx="59">
                  <c:v>43275.458347222222</c:v>
                </c:pt>
                <c:pt idx="60">
                  <c:v>43275.500013946759</c:v>
                </c:pt>
                <c:pt idx="61">
                  <c:v>43275.541680671296</c:v>
                </c:pt>
                <c:pt idx="62">
                  <c:v>43275.583347395834</c:v>
                </c:pt>
                <c:pt idx="63">
                  <c:v>43275.625014120371</c:v>
                </c:pt>
                <c:pt idx="64">
                  <c:v>43275.666680844908</c:v>
                </c:pt>
                <c:pt idx="65">
                  <c:v>43275.708347569445</c:v>
                </c:pt>
                <c:pt idx="66">
                  <c:v>43275.750014293983</c:v>
                </c:pt>
                <c:pt idx="67">
                  <c:v>43275.79168101852</c:v>
                </c:pt>
                <c:pt idx="68">
                  <c:v>43275.833347743057</c:v>
                </c:pt>
                <c:pt idx="69">
                  <c:v>43275.875014467594</c:v>
                </c:pt>
                <c:pt idx="70">
                  <c:v>43275.916681192131</c:v>
                </c:pt>
                <c:pt idx="71">
                  <c:v>43275.958347916669</c:v>
                </c:pt>
                <c:pt idx="72">
                  <c:v>43276.000014641206</c:v>
                </c:pt>
                <c:pt idx="73">
                  <c:v>43276.041681365743</c:v>
                </c:pt>
                <c:pt idx="74">
                  <c:v>43276.08334809028</c:v>
                </c:pt>
                <c:pt idx="75">
                  <c:v>43276.125014814817</c:v>
                </c:pt>
                <c:pt idx="76">
                  <c:v>43276.166681539355</c:v>
                </c:pt>
                <c:pt idx="77">
                  <c:v>43276.208348263892</c:v>
                </c:pt>
                <c:pt idx="78">
                  <c:v>43276.250014988429</c:v>
                </c:pt>
                <c:pt idx="79">
                  <c:v>43276.291681712966</c:v>
                </c:pt>
                <c:pt idx="80">
                  <c:v>43276.333348437503</c:v>
                </c:pt>
                <c:pt idx="81">
                  <c:v>43276.375015162041</c:v>
                </c:pt>
                <c:pt idx="82">
                  <c:v>43276.416681886571</c:v>
                </c:pt>
                <c:pt idx="83">
                  <c:v>43276.458348611108</c:v>
                </c:pt>
                <c:pt idx="84">
                  <c:v>43276.500015335645</c:v>
                </c:pt>
                <c:pt idx="85">
                  <c:v>43276.541682060182</c:v>
                </c:pt>
                <c:pt idx="86">
                  <c:v>43276.583348784719</c:v>
                </c:pt>
                <c:pt idx="87">
                  <c:v>43276.625015509257</c:v>
                </c:pt>
                <c:pt idx="88">
                  <c:v>43276.666682233794</c:v>
                </c:pt>
                <c:pt idx="89">
                  <c:v>43276.708348958331</c:v>
                </c:pt>
                <c:pt idx="90">
                  <c:v>43276.750015682868</c:v>
                </c:pt>
                <c:pt idx="91">
                  <c:v>43276.791682407405</c:v>
                </c:pt>
                <c:pt idx="92">
                  <c:v>43276.833349131943</c:v>
                </c:pt>
                <c:pt idx="93">
                  <c:v>43276.87501585648</c:v>
                </c:pt>
                <c:pt idx="94">
                  <c:v>43276.916682581017</c:v>
                </c:pt>
                <c:pt idx="95">
                  <c:v>43276.958349305554</c:v>
                </c:pt>
              </c:numCache>
            </c:numRef>
          </c:xVal>
          <c:yVal>
            <c:numRef>
              <c:f>Sheet1!$C$20:$C$115</c:f>
              <c:numCache>
                <c:formatCode>General</c:formatCode>
                <c:ptCount val="96"/>
                <c:pt idx="0">
                  <c:v>15.800000000000002</c:v>
                </c:pt>
                <c:pt idx="1">
                  <c:v>15.566666666666668</c:v>
                </c:pt>
                <c:pt idx="2">
                  <c:v>15.416666666666666</c:v>
                </c:pt>
                <c:pt idx="3">
                  <c:v>15.016666666666667</c:v>
                </c:pt>
                <c:pt idx="4">
                  <c:v>14.75</c:v>
                </c:pt>
                <c:pt idx="5">
                  <c:v>14.199999999999998</c:v>
                </c:pt>
                <c:pt idx="6">
                  <c:v>14.233333333333334</c:v>
                </c:pt>
                <c:pt idx="7">
                  <c:v>14.866666666666665</c:v>
                </c:pt>
                <c:pt idx="8">
                  <c:v>15.216666666666667</c:v>
                </c:pt>
                <c:pt idx="9">
                  <c:v>16.533333333333331</c:v>
                </c:pt>
                <c:pt idx="10">
                  <c:v>16.833333333333332</c:v>
                </c:pt>
                <c:pt idx="11">
                  <c:v>16.766666666666666</c:v>
                </c:pt>
                <c:pt idx="12">
                  <c:v>16.733333333333334</c:v>
                </c:pt>
                <c:pt idx="13">
                  <c:v>17.099999999999998</c:v>
                </c:pt>
                <c:pt idx="14">
                  <c:v>17.016666666666666</c:v>
                </c:pt>
                <c:pt idx="15">
                  <c:v>17.299999999999997</c:v>
                </c:pt>
                <c:pt idx="16">
                  <c:v>17.166666666666668</c:v>
                </c:pt>
                <c:pt idx="17">
                  <c:v>17.100000000000001</c:v>
                </c:pt>
                <c:pt idx="18">
                  <c:v>16.683333333333334</c:v>
                </c:pt>
                <c:pt idx="19">
                  <c:v>16.3</c:v>
                </c:pt>
                <c:pt idx="20">
                  <c:v>15.983333333333334</c:v>
                </c:pt>
                <c:pt idx="21">
                  <c:v>15.649999999999999</c:v>
                </c:pt>
                <c:pt idx="22">
                  <c:v>15.533333333333333</c:v>
                </c:pt>
                <c:pt idx="23">
                  <c:v>15.266666666666666</c:v>
                </c:pt>
                <c:pt idx="24">
                  <c:v>15.1</c:v>
                </c:pt>
                <c:pt idx="25">
                  <c:v>15.183333333333332</c:v>
                </c:pt>
                <c:pt idx="26">
                  <c:v>15.283333333333333</c:v>
                </c:pt>
                <c:pt idx="27">
                  <c:v>15.933333333333335</c:v>
                </c:pt>
                <c:pt idx="28">
                  <c:v>15.399999999999999</c:v>
                </c:pt>
                <c:pt idx="29">
                  <c:v>13.816666666666665</c:v>
                </c:pt>
                <c:pt idx="30">
                  <c:v>14.199999999999998</c:v>
                </c:pt>
                <c:pt idx="31">
                  <c:v>15.883333333333333</c:v>
                </c:pt>
                <c:pt idx="32">
                  <c:v>16.150000000000002</c:v>
                </c:pt>
                <c:pt idx="33">
                  <c:v>16.083333333333336</c:v>
                </c:pt>
                <c:pt idx="34">
                  <c:v>16.333333333333332</c:v>
                </c:pt>
                <c:pt idx="35">
                  <c:v>16.3</c:v>
                </c:pt>
                <c:pt idx="36">
                  <c:v>16.816666666666666</c:v>
                </c:pt>
                <c:pt idx="37">
                  <c:v>17.150000000000002</c:v>
                </c:pt>
                <c:pt idx="38">
                  <c:v>17.45</c:v>
                </c:pt>
                <c:pt idx="39">
                  <c:v>17.25</c:v>
                </c:pt>
                <c:pt idx="40">
                  <c:v>17.283333333333331</c:v>
                </c:pt>
                <c:pt idx="41">
                  <c:v>17.150000000000002</c:v>
                </c:pt>
                <c:pt idx="42">
                  <c:v>16.766666666666666</c:v>
                </c:pt>
                <c:pt idx="43">
                  <c:v>16.416666666666668</c:v>
                </c:pt>
                <c:pt idx="44">
                  <c:v>16.2</c:v>
                </c:pt>
                <c:pt idx="45">
                  <c:v>15.983333333333334</c:v>
                </c:pt>
                <c:pt idx="46">
                  <c:v>15.866666666666667</c:v>
                </c:pt>
                <c:pt idx="47">
                  <c:v>15.850000000000001</c:v>
                </c:pt>
                <c:pt idx="48">
                  <c:v>16.033333333333335</c:v>
                </c:pt>
                <c:pt idx="49">
                  <c:v>16.166666666666668</c:v>
                </c:pt>
                <c:pt idx="50">
                  <c:v>15.583333333333334</c:v>
                </c:pt>
                <c:pt idx="51">
                  <c:v>14.616666666666667</c:v>
                </c:pt>
                <c:pt idx="52">
                  <c:v>14</c:v>
                </c:pt>
                <c:pt idx="53">
                  <c:v>13.65</c:v>
                </c:pt>
                <c:pt idx="54">
                  <c:v>15.166666666666666</c:v>
                </c:pt>
                <c:pt idx="55">
                  <c:v>18.716666666666665</c:v>
                </c:pt>
                <c:pt idx="56">
                  <c:v>17.066666666666666</c:v>
                </c:pt>
                <c:pt idx="57">
                  <c:v>17.516666666666669</c:v>
                </c:pt>
                <c:pt idx="58">
                  <c:v>17.850000000000001</c:v>
                </c:pt>
                <c:pt idx="59">
                  <c:v>17.483333333333331</c:v>
                </c:pt>
                <c:pt idx="60">
                  <c:v>17.283333333333335</c:v>
                </c:pt>
                <c:pt idx="61">
                  <c:v>17.016666666666666</c:v>
                </c:pt>
                <c:pt idx="62">
                  <c:v>16.650000000000002</c:v>
                </c:pt>
                <c:pt idx="63">
                  <c:v>16.499999999999996</c:v>
                </c:pt>
                <c:pt idx="64">
                  <c:v>16.45</c:v>
                </c:pt>
                <c:pt idx="65">
                  <c:v>16.349999999999998</c:v>
                </c:pt>
                <c:pt idx="66">
                  <c:v>15.816666666666668</c:v>
                </c:pt>
                <c:pt idx="67">
                  <c:v>15.416666666666666</c:v>
                </c:pt>
                <c:pt idx="68">
                  <c:v>14.800000000000002</c:v>
                </c:pt>
                <c:pt idx="69">
                  <c:v>13.866666666666667</c:v>
                </c:pt>
                <c:pt idx="70">
                  <c:v>13.866666666666665</c:v>
                </c:pt>
                <c:pt idx="71">
                  <c:v>14.266666666666667</c:v>
                </c:pt>
                <c:pt idx="72">
                  <c:v>13.25</c:v>
                </c:pt>
                <c:pt idx="73">
                  <c:v>12.199999999999998</c:v>
                </c:pt>
                <c:pt idx="74">
                  <c:v>12.15</c:v>
                </c:pt>
                <c:pt idx="75">
                  <c:v>12.083333333333334</c:v>
                </c:pt>
                <c:pt idx="76">
                  <c:v>11.733333333333334</c:v>
                </c:pt>
                <c:pt idx="77">
                  <c:v>11.850000000000001</c:v>
                </c:pt>
                <c:pt idx="78">
                  <c:v>13.183333333333332</c:v>
                </c:pt>
                <c:pt idx="79">
                  <c:v>15.966666666666669</c:v>
                </c:pt>
                <c:pt idx="80">
                  <c:v>15.6</c:v>
                </c:pt>
                <c:pt idx="81">
                  <c:v>17.983333333333331</c:v>
                </c:pt>
                <c:pt idx="82">
                  <c:v>19.066666666666666</c:v>
                </c:pt>
                <c:pt idx="83">
                  <c:v>18.716666666666669</c:v>
                </c:pt>
                <c:pt idx="84">
                  <c:v>18.716666666666665</c:v>
                </c:pt>
                <c:pt idx="85">
                  <c:v>18.783333333333335</c:v>
                </c:pt>
                <c:pt idx="86">
                  <c:v>18.849999999999998</c:v>
                </c:pt>
                <c:pt idx="87">
                  <c:v>18.5</c:v>
                </c:pt>
                <c:pt idx="88">
                  <c:v>18.150000000000002</c:v>
                </c:pt>
                <c:pt idx="89">
                  <c:v>18.216666666666665</c:v>
                </c:pt>
                <c:pt idx="90">
                  <c:v>17.766666666666669</c:v>
                </c:pt>
                <c:pt idx="91">
                  <c:v>17.399999999999999</c:v>
                </c:pt>
                <c:pt idx="92">
                  <c:v>16.983333333333334</c:v>
                </c:pt>
                <c:pt idx="93">
                  <c:v>16.983333333333334</c:v>
                </c:pt>
                <c:pt idx="94">
                  <c:v>16.200000000000003</c:v>
                </c:pt>
                <c:pt idx="95">
                  <c:v>16.216666666666665</c:v>
                </c:pt>
              </c:numCache>
            </c:numRef>
          </c:yVal>
          <c:smooth val="0"/>
          <c:extLst>
            <c:ext xmlns:c16="http://schemas.microsoft.com/office/drawing/2014/chart" uri="{C3380CC4-5D6E-409C-BE32-E72D297353CC}">
              <c16:uniqueId val="{00000001-2B61-42A4-BCBE-EED6F8ED84BA}"/>
            </c:ext>
          </c:extLst>
        </c:ser>
        <c:ser>
          <c:idx val="2"/>
          <c:order val="2"/>
          <c:tx>
            <c:strRef>
              <c:f>Sheet1!$D$5</c:f>
              <c:strCache>
                <c:ptCount val="1"/>
                <c:pt idx="0">
                  <c:v>Supply temp. (Tower A)</c:v>
                </c:pt>
              </c:strCache>
            </c:strRef>
          </c:tx>
          <c:spPr>
            <a:ln w="19050" cap="rnd">
              <a:solidFill>
                <a:srgbClr val="0070C0"/>
              </a:solidFill>
              <a:round/>
            </a:ln>
            <a:effectLst/>
          </c:spPr>
          <c:marker>
            <c:symbol val="none"/>
          </c:marker>
          <c:xVal>
            <c:numRef>
              <c:f>Sheet1!$A$20:$A$115</c:f>
              <c:numCache>
                <c:formatCode>m/d/yyyy\ h:mm</c:formatCode>
                <c:ptCount val="96"/>
                <c:pt idx="0">
                  <c:v>43273.000010474534</c:v>
                </c:pt>
                <c:pt idx="1">
                  <c:v>43273.041677199071</c:v>
                </c:pt>
                <c:pt idx="2">
                  <c:v>43273.083343923608</c:v>
                </c:pt>
                <c:pt idx="3">
                  <c:v>43273.125010648146</c:v>
                </c:pt>
                <c:pt idx="4">
                  <c:v>43273.166677372683</c:v>
                </c:pt>
                <c:pt idx="5">
                  <c:v>43273.20834409722</c:v>
                </c:pt>
                <c:pt idx="6">
                  <c:v>43273.250010821757</c:v>
                </c:pt>
                <c:pt idx="7">
                  <c:v>43273.291677546295</c:v>
                </c:pt>
                <c:pt idx="8">
                  <c:v>43273.333344270832</c:v>
                </c:pt>
                <c:pt idx="9">
                  <c:v>43273.375010995369</c:v>
                </c:pt>
                <c:pt idx="10">
                  <c:v>43273.416677719906</c:v>
                </c:pt>
                <c:pt idx="11">
                  <c:v>43273.458344444443</c:v>
                </c:pt>
                <c:pt idx="12">
                  <c:v>43273.500011168981</c:v>
                </c:pt>
                <c:pt idx="13">
                  <c:v>43273.541677893518</c:v>
                </c:pt>
                <c:pt idx="14">
                  <c:v>43273.583344618055</c:v>
                </c:pt>
                <c:pt idx="15">
                  <c:v>43273.625011342592</c:v>
                </c:pt>
                <c:pt idx="16">
                  <c:v>43273.666678067129</c:v>
                </c:pt>
                <c:pt idx="17">
                  <c:v>43273.708344791667</c:v>
                </c:pt>
                <c:pt idx="18">
                  <c:v>43273.750011516204</c:v>
                </c:pt>
                <c:pt idx="19">
                  <c:v>43273.791678240741</c:v>
                </c:pt>
                <c:pt idx="20">
                  <c:v>43273.833344965278</c:v>
                </c:pt>
                <c:pt idx="21">
                  <c:v>43273.875011689815</c:v>
                </c:pt>
                <c:pt idx="22">
                  <c:v>43273.916678414353</c:v>
                </c:pt>
                <c:pt idx="23">
                  <c:v>43273.95834513889</c:v>
                </c:pt>
                <c:pt idx="24">
                  <c:v>43274.000011863427</c:v>
                </c:pt>
                <c:pt idx="25">
                  <c:v>43274.041678587964</c:v>
                </c:pt>
                <c:pt idx="26">
                  <c:v>43274.083345312501</c:v>
                </c:pt>
                <c:pt idx="27">
                  <c:v>43274.125012037039</c:v>
                </c:pt>
                <c:pt idx="28">
                  <c:v>43274.166678761576</c:v>
                </c:pt>
                <c:pt idx="29">
                  <c:v>43274.208345486113</c:v>
                </c:pt>
                <c:pt idx="30">
                  <c:v>43274.25001221065</c:v>
                </c:pt>
                <c:pt idx="31">
                  <c:v>43274.291678935188</c:v>
                </c:pt>
                <c:pt idx="32">
                  <c:v>43274.333345659725</c:v>
                </c:pt>
                <c:pt idx="33">
                  <c:v>43274.375012384262</c:v>
                </c:pt>
                <c:pt idx="34">
                  <c:v>43274.416679108799</c:v>
                </c:pt>
                <c:pt idx="35">
                  <c:v>43274.458345833336</c:v>
                </c:pt>
                <c:pt idx="36">
                  <c:v>43274.500012557874</c:v>
                </c:pt>
                <c:pt idx="37">
                  <c:v>43274.541679282411</c:v>
                </c:pt>
                <c:pt idx="38">
                  <c:v>43274.583346006948</c:v>
                </c:pt>
                <c:pt idx="39">
                  <c:v>43274.625012731478</c:v>
                </c:pt>
                <c:pt idx="40">
                  <c:v>43274.666679456015</c:v>
                </c:pt>
                <c:pt idx="41">
                  <c:v>43274.708346180552</c:v>
                </c:pt>
                <c:pt idx="42">
                  <c:v>43274.75001290509</c:v>
                </c:pt>
                <c:pt idx="43">
                  <c:v>43274.791679629627</c:v>
                </c:pt>
                <c:pt idx="44">
                  <c:v>43274.833346354164</c:v>
                </c:pt>
                <c:pt idx="45">
                  <c:v>43274.875013078701</c:v>
                </c:pt>
                <c:pt idx="46">
                  <c:v>43274.916679803238</c:v>
                </c:pt>
                <c:pt idx="47">
                  <c:v>43274.958346527776</c:v>
                </c:pt>
                <c:pt idx="48">
                  <c:v>43275.000013252313</c:v>
                </c:pt>
                <c:pt idx="49">
                  <c:v>43275.04167997685</c:v>
                </c:pt>
                <c:pt idx="50">
                  <c:v>43275.083346701387</c:v>
                </c:pt>
                <c:pt idx="51">
                  <c:v>43275.125013425924</c:v>
                </c:pt>
                <c:pt idx="52">
                  <c:v>43275.166680150462</c:v>
                </c:pt>
                <c:pt idx="53">
                  <c:v>43275.208346874999</c:v>
                </c:pt>
                <c:pt idx="54">
                  <c:v>43275.250013599536</c:v>
                </c:pt>
                <c:pt idx="55">
                  <c:v>43275.291680324073</c:v>
                </c:pt>
                <c:pt idx="56">
                  <c:v>43275.33334704861</c:v>
                </c:pt>
                <c:pt idx="57">
                  <c:v>43275.375013773148</c:v>
                </c:pt>
                <c:pt idx="58">
                  <c:v>43275.416680497685</c:v>
                </c:pt>
                <c:pt idx="59">
                  <c:v>43275.458347222222</c:v>
                </c:pt>
                <c:pt idx="60">
                  <c:v>43275.500013946759</c:v>
                </c:pt>
                <c:pt idx="61">
                  <c:v>43275.541680671296</c:v>
                </c:pt>
                <c:pt idx="62">
                  <c:v>43275.583347395834</c:v>
                </c:pt>
                <c:pt idx="63">
                  <c:v>43275.625014120371</c:v>
                </c:pt>
                <c:pt idx="64">
                  <c:v>43275.666680844908</c:v>
                </c:pt>
                <c:pt idx="65">
                  <c:v>43275.708347569445</c:v>
                </c:pt>
                <c:pt idx="66">
                  <c:v>43275.750014293983</c:v>
                </c:pt>
                <c:pt idx="67">
                  <c:v>43275.79168101852</c:v>
                </c:pt>
                <c:pt idx="68">
                  <c:v>43275.833347743057</c:v>
                </c:pt>
                <c:pt idx="69">
                  <c:v>43275.875014467594</c:v>
                </c:pt>
                <c:pt idx="70">
                  <c:v>43275.916681192131</c:v>
                </c:pt>
                <c:pt idx="71">
                  <c:v>43275.958347916669</c:v>
                </c:pt>
                <c:pt idx="72">
                  <c:v>43276.000014641206</c:v>
                </c:pt>
                <c:pt idx="73">
                  <c:v>43276.041681365743</c:v>
                </c:pt>
                <c:pt idx="74">
                  <c:v>43276.08334809028</c:v>
                </c:pt>
                <c:pt idx="75">
                  <c:v>43276.125014814817</c:v>
                </c:pt>
                <c:pt idx="76">
                  <c:v>43276.166681539355</c:v>
                </c:pt>
                <c:pt idx="77">
                  <c:v>43276.208348263892</c:v>
                </c:pt>
                <c:pt idx="78">
                  <c:v>43276.250014988429</c:v>
                </c:pt>
                <c:pt idx="79">
                  <c:v>43276.291681712966</c:v>
                </c:pt>
                <c:pt idx="80">
                  <c:v>43276.333348437503</c:v>
                </c:pt>
                <c:pt idx="81">
                  <c:v>43276.375015162041</c:v>
                </c:pt>
                <c:pt idx="82">
                  <c:v>43276.416681886571</c:v>
                </c:pt>
                <c:pt idx="83">
                  <c:v>43276.458348611108</c:v>
                </c:pt>
                <c:pt idx="84">
                  <c:v>43276.500015335645</c:v>
                </c:pt>
                <c:pt idx="85">
                  <c:v>43276.541682060182</c:v>
                </c:pt>
                <c:pt idx="86">
                  <c:v>43276.583348784719</c:v>
                </c:pt>
                <c:pt idx="87">
                  <c:v>43276.625015509257</c:v>
                </c:pt>
                <c:pt idx="88">
                  <c:v>43276.666682233794</c:v>
                </c:pt>
                <c:pt idx="89">
                  <c:v>43276.708348958331</c:v>
                </c:pt>
                <c:pt idx="90">
                  <c:v>43276.750015682868</c:v>
                </c:pt>
                <c:pt idx="91">
                  <c:v>43276.791682407405</c:v>
                </c:pt>
                <c:pt idx="92">
                  <c:v>43276.833349131943</c:v>
                </c:pt>
                <c:pt idx="93">
                  <c:v>43276.87501585648</c:v>
                </c:pt>
                <c:pt idx="94">
                  <c:v>43276.916682581017</c:v>
                </c:pt>
                <c:pt idx="95">
                  <c:v>43276.958349305554</c:v>
                </c:pt>
              </c:numCache>
            </c:numRef>
          </c:xVal>
          <c:yVal>
            <c:numRef>
              <c:f>Sheet1!$D$20:$D$115</c:f>
              <c:numCache>
                <c:formatCode>General</c:formatCode>
                <c:ptCount val="96"/>
                <c:pt idx="0">
                  <c:v>25.766666666666666</c:v>
                </c:pt>
                <c:pt idx="1">
                  <c:v>25.700000000000003</c:v>
                </c:pt>
                <c:pt idx="2">
                  <c:v>25.616666666666664</c:v>
                </c:pt>
                <c:pt idx="3">
                  <c:v>25.2</c:v>
                </c:pt>
                <c:pt idx="4">
                  <c:v>23.333333333333332</c:v>
                </c:pt>
                <c:pt idx="5">
                  <c:v>21.849999999999998</c:v>
                </c:pt>
                <c:pt idx="6">
                  <c:v>21.666666666666661</c:v>
                </c:pt>
                <c:pt idx="7">
                  <c:v>21.516666666666666</c:v>
                </c:pt>
                <c:pt idx="8">
                  <c:v>22.216666666666669</c:v>
                </c:pt>
                <c:pt idx="9">
                  <c:v>23.349999999999998</c:v>
                </c:pt>
                <c:pt idx="10">
                  <c:v>23.266666666666666</c:v>
                </c:pt>
                <c:pt idx="11">
                  <c:v>23.083333333333332</c:v>
                </c:pt>
                <c:pt idx="12">
                  <c:v>23.533333333333331</c:v>
                </c:pt>
                <c:pt idx="13">
                  <c:v>23.916666666666668</c:v>
                </c:pt>
                <c:pt idx="14">
                  <c:v>23.8</c:v>
                </c:pt>
                <c:pt idx="15">
                  <c:v>24.233333333333334</c:v>
                </c:pt>
                <c:pt idx="16">
                  <c:v>24.75</c:v>
                </c:pt>
                <c:pt idx="17">
                  <c:v>24.216666666666669</c:v>
                </c:pt>
                <c:pt idx="18">
                  <c:v>23.650000000000002</c:v>
                </c:pt>
                <c:pt idx="19">
                  <c:v>22.966666666666669</c:v>
                </c:pt>
                <c:pt idx="20">
                  <c:v>23.233333333333331</c:v>
                </c:pt>
                <c:pt idx="21">
                  <c:v>23.883333333333329</c:v>
                </c:pt>
                <c:pt idx="22">
                  <c:v>23.666666666666668</c:v>
                </c:pt>
                <c:pt idx="23">
                  <c:v>22.416666666666668</c:v>
                </c:pt>
                <c:pt idx="24">
                  <c:v>23.333333333333332</c:v>
                </c:pt>
                <c:pt idx="25">
                  <c:v>25.416666666666668</c:v>
                </c:pt>
                <c:pt idx="26">
                  <c:v>25.55</c:v>
                </c:pt>
                <c:pt idx="27">
                  <c:v>25.433333333333334</c:v>
                </c:pt>
                <c:pt idx="28">
                  <c:v>25.150000000000002</c:v>
                </c:pt>
                <c:pt idx="29">
                  <c:v>25.133333333333336</c:v>
                </c:pt>
                <c:pt idx="30">
                  <c:v>24.533333333333335</c:v>
                </c:pt>
                <c:pt idx="31">
                  <c:v>24.733333333333334</c:v>
                </c:pt>
                <c:pt idx="32">
                  <c:v>23.316666666666666</c:v>
                </c:pt>
                <c:pt idx="33">
                  <c:v>22.816666666666666</c:v>
                </c:pt>
                <c:pt idx="34">
                  <c:v>22.8</c:v>
                </c:pt>
                <c:pt idx="35">
                  <c:v>23</c:v>
                </c:pt>
                <c:pt idx="36">
                  <c:v>23.349999999999998</c:v>
                </c:pt>
                <c:pt idx="37">
                  <c:v>24.483333333333334</c:v>
                </c:pt>
                <c:pt idx="38">
                  <c:v>24.216666666666669</c:v>
                </c:pt>
                <c:pt idx="39">
                  <c:v>24.366666666666664</c:v>
                </c:pt>
                <c:pt idx="40">
                  <c:v>24.366666666666671</c:v>
                </c:pt>
                <c:pt idx="41">
                  <c:v>24.25</c:v>
                </c:pt>
                <c:pt idx="42">
                  <c:v>23.766666666666666</c:v>
                </c:pt>
                <c:pt idx="43">
                  <c:v>24.616666666666671</c:v>
                </c:pt>
                <c:pt idx="44">
                  <c:v>25.483333333333331</c:v>
                </c:pt>
                <c:pt idx="45">
                  <c:v>25.650000000000002</c:v>
                </c:pt>
                <c:pt idx="46">
                  <c:v>25.583333333333332</c:v>
                </c:pt>
                <c:pt idx="47">
                  <c:v>25.549999999999997</c:v>
                </c:pt>
                <c:pt idx="48">
                  <c:v>25.3</c:v>
                </c:pt>
                <c:pt idx="49">
                  <c:v>25.25</c:v>
                </c:pt>
                <c:pt idx="50">
                  <c:v>25.400000000000002</c:v>
                </c:pt>
                <c:pt idx="51">
                  <c:v>25.083333333333339</c:v>
                </c:pt>
                <c:pt idx="52">
                  <c:v>24.900000000000002</c:v>
                </c:pt>
                <c:pt idx="53">
                  <c:v>24.666666666666668</c:v>
                </c:pt>
                <c:pt idx="54">
                  <c:v>24.55</c:v>
                </c:pt>
                <c:pt idx="55">
                  <c:v>24.783333333333331</c:v>
                </c:pt>
                <c:pt idx="56">
                  <c:v>22.783333333333331</c:v>
                </c:pt>
                <c:pt idx="57">
                  <c:v>21.116666666666667</c:v>
                </c:pt>
                <c:pt idx="58">
                  <c:v>21.483333333333331</c:v>
                </c:pt>
                <c:pt idx="59">
                  <c:v>22.3</c:v>
                </c:pt>
                <c:pt idx="60">
                  <c:v>22.616666666666664</c:v>
                </c:pt>
                <c:pt idx="61">
                  <c:v>23.366666666666664</c:v>
                </c:pt>
                <c:pt idx="62">
                  <c:v>23.299999999999997</c:v>
                </c:pt>
                <c:pt idx="63">
                  <c:v>23.583333333333332</c:v>
                </c:pt>
                <c:pt idx="64">
                  <c:v>23.183333333333334</c:v>
                </c:pt>
                <c:pt idx="65">
                  <c:v>23.416666666666668</c:v>
                </c:pt>
                <c:pt idx="66">
                  <c:v>23.016666666666666</c:v>
                </c:pt>
                <c:pt idx="67">
                  <c:v>22.883333333333329</c:v>
                </c:pt>
                <c:pt idx="68">
                  <c:v>20.683333333333334</c:v>
                </c:pt>
                <c:pt idx="69">
                  <c:v>19.566666666666666</c:v>
                </c:pt>
                <c:pt idx="70">
                  <c:v>21.516666666666669</c:v>
                </c:pt>
                <c:pt idx="71">
                  <c:v>22.333333333333332</c:v>
                </c:pt>
                <c:pt idx="72">
                  <c:v>18.816666666666666</c:v>
                </c:pt>
                <c:pt idx="73">
                  <c:v>17.983333333333334</c:v>
                </c:pt>
                <c:pt idx="74">
                  <c:v>18.100000000000001</c:v>
                </c:pt>
                <c:pt idx="75">
                  <c:v>17.333333333333332</c:v>
                </c:pt>
                <c:pt idx="76">
                  <c:v>17.099999999999998</c:v>
                </c:pt>
                <c:pt idx="77">
                  <c:v>17.483333333333334</c:v>
                </c:pt>
                <c:pt idx="78">
                  <c:v>18.033333333333335</c:v>
                </c:pt>
                <c:pt idx="79">
                  <c:v>18.75</c:v>
                </c:pt>
                <c:pt idx="80">
                  <c:v>19.2</c:v>
                </c:pt>
                <c:pt idx="81">
                  <c:v>20.633333333333333</c:v>
                </c:pt>
                <c:pt idx="82">
                  <c:v>21.433333333333334</c:v>
                </c:pt>
                <c:pt idx="83">
                  <c:v>21.849999999999998</c:v>
                </c:pt>
                <c:pt idx="84">
                  <c:v>22.599999999999998</c:v>
                </c:pt>
                <c:pt idx="85">
                  <c:v>22.983333333333331</c:v>
                </c:pt>
                <c:pt idx="86">
                  <c:v>23.5</c:v>
                </c:pt>
                <c:pt idx="87">
                  <c:v>24.149999999999995</c:v>
                </c:pt>
                <c:pt idx="88">
                  <c:v>24.416666666666668</c:v>
                </c:pt>
                <c:pt idx="89">
                  <c:v>24.316666666666666</c:v>
                </c:pt>
                <c:pt idx="90">
                  <c:v>24.133333333333329</c:v>
                </c:pt>
                <c:pt idx="91">
                  <c:v>24.366666666666671</c:v>
                </c:pt>
                <c:pt idx="92">
                  <c:v>24.183333333333337</c:v>
                </c:pt>
                <c:pt idx="93">
                  <c:v>23.899999999999995</c:v>
                </c:pt>
                <c:pt idx="94">
                  <c:v>21.883333333333329</c:v>
                </c:pt>
                <c:pt idx="95">
                  <c:v>23.45</c:v>
                </c:pt>
              </c:numCache>
            </c:numRef>
          </c:yVal>
          <c:smooth val="0"/>
          <c:extLst>
            <c:ext xmlns:c16="http://schemas.microsoft.com/office/drawing/2014/chart" uri="{C3380CC4-5D6E-409C-BE32-E72D297353CC}">
              <c16:uniqueId val="{00000002-2B61-42A4-BCBE-EED6F8ED84BA}"/>
            </c:ext>
          </c:extLst>
        </c:ser>
        <c:ser>
          <c:idx val="3"/>
          <c:order val="3"/>
          <c:tx>
            <c:strRef>
              <c:f>Sheet1!$E$5</c:f>
              <c:strCache>
                <c:ptCount val="1"/>
                <c:pt idx="0">
                  <c:v>Supply temp. (Tower B)</c:v>
                </c:pt>
              </c:strCache>
            </c:strRef>
          </c:tx>
          <c:spPr>
            <a:ln w="19050" cap="rnd">
              <a:solidFill>
                <a:srgbClr val="00B0F0"/>
              </a:solidFill>
              <a:round/>
            </a:ln>
            <a:effectLst/>
          </c:spPr>
          <c:marker>
            <c:symbol val="none"/>
          </c:marker>
          <c:xVal>
            <c:numRef>
              <c:f>Sheet1!$A$20:$A$115</c:f>
              <c:numCache>
                <c:formatCode>m/d/yyyy\ h:mm</c:formatCode>
                <c:ptCount val="96"/>
                <c:pt idx="0">
                  <c:v>43273.000010474534</c:v>
                </c:pt>
                <c:pt idx="1">
                  <c:v>43273.041677199071</c:v>
                </c:pt>
                <c:pt idx="2">
                  <c:v>43273.083343923608</c:v>
                </c:pt>
                <c:pt idx="3">
                  <c:v>43273.125010648146</c:v>
                </c:pt>
                <c:pt idx="4">
                  <c:v>43273.166677372683</c:v>
                </c:pt>
                <c:pt idx="5">
                  <c:v>43273.20834409722</c:v>
                </c:pt>
                <c:pt idx="6">
                  <c:v>43273.250010821757</c:v>
                </c:pt>
                <c:pt idx="7">
                  <c:v>43273.291677546295</c:v>
                </c:pt>
                <c:pt idx="8">
                  <c:v>43273.333344270832</c:v>
                </c:pt>
                <c:pt idx="9">
                  <c:v>43273.375010995369</c:v>
                </c:pt>
                <c:pt idx="10">
                  <c:v>43273.416677719906</c:v>
                </c:pt>
                <c:pt idx="11">
                  <c:v>43273.458344444443</c:v>
                </c:pt>
                <c:pt idx="12">
                  <c:v>43273.500011168981</c:v>
                </c:pt>
                <c:pt idx="13">
                  <c:v>43273.541677893518</c:v>
                </c:pt>
                <c:pt idx="14">
                  <c:v>43273.583344618055</c:v>
                </c:pt>
                <c:pt idx="15">
                  <c:v>43273.625011342592</c:v>
                </c:pt>
                <c:pt idx="16">
                  <c:v>43273.666678067129</c:v>
                </c:pt>
                <c:pt idx="17">
                  <c:v>43273.708344791667</c:v>
                </c:pt>
                <c:pt idx="18">
                  <c:v>43273.750011516204</c:v>
                </c:pt>
                <c:pt idx="19">
                  <c:v>43273.791678240741</c:v>
                </c:pt>
                <c:pt idx="20">
                  <c:v>43273.833344965278</c:v>
                </c:pt>
                <c:pt idx="21">
                  <c:v>43273.875011689815</c:v>
                </c:pt>
                <c:pt idx="22">
                  <c:v>43273.916678414353</c:v>
                </c:pt>
                <c:pt idx="23">
                  <c:v>43273.95834513889</c:v>
                </c:pt>
                <c:pt idx="24">
                  <c:v>43274.000011863427</c:v>
                </c:pt>
                <c:pt idx="25">
                  <c:v>43274.041678587964</c:v>
                </c:pt>
                <c:pt idx="26">
                  <c:v>43274.083345312501</c:v>
                </c:pt>
                <c:pt idx="27">
                  <c:v>43274.125012037039</c:v>
                </c:pt>
                <c:pt idx="28">
                  <c:v>43274.166678761576</c:v>
                </c:pt>
                <c:pt idx="29">
                  <c:v>43274.208345486113</c:v>
                </c:pt>
                <c:pt idx="30">
                  <c:v>43274.25001221065</c:v>
                </c:pt>
                <c:pt idx="31">
                  <c:v>43274.291678935188</c:v>
                </c:pt>
                <c:pt idx="32">
                  <c:v>43274.333345659725</c:v>
                </c:pt>
                <c:pt idx="33">
                  <c:v>43274.375012384262</c:v>
                </c:pt>
                <c:pt idx="34">
                  <c:v>43274.416679108799</c:v>
                </c:pt>
                <c:pt idx="35">
                  <c:v>43274.458345833336</c:v>
                </c:pt>
                <c:pt idx="36">
                  <c:v>43274.500012557874</c:v>
                </c:pt>
                <c:pt idx="37">
                  <c:v>43274.541679282411</c:v>
                </c:pt>
                <c:pt idx="38">
                  <c:v>43274.583346006948</c:v>
                </c:pt>
                <c:pt idx="39">
                  <c:v>43274.625012731478</c:v>
                </c:pt>
                <c:pt idx="40">
                  <c:v>43274.666679456015</c:v>
                </c:pt>
                <c:pt idx="41">
                  <c:v>43274.708346180552</c:v>
                </c:pt>
                <c:pt idx="42">
                  <c:v>43274.75001290509</c:v>
                </c:pt>
                <c:pt idx="43">
                  <c:v>43274.791679629627</c:v>
                </c:pt>
                <c:pt idx="44">
                  <c:v>43274.833346354164</c:v>
                </c:pt>
                <c:pt idx="45">
                  <c:v>43274.875013078701</c:v>
                </c:pt>
                <c:pt idx="46">
                  <c:v>43274.916679803238</c:v>
                </c:pt>
                <c:pt idx="47">
                  <c:v>43274.958346527776</c:v>
                </c:pt>
                <c:pt idx="48">
                  <c:v>43275.000013252313</c:v>
                </c:pt>
                <c:pt idx="49">
                  <c:v>43275.04167997685</c:v>
                </c:pt>
                <c:pt idx="50">
                  <c:v>43275.083346701387</c:v>
                </c:pt>
                <c:pt idx="51">
                  <c:v>43275.125013425924</c:v>
                </c:pt>
                <c:pt idx="52">
                  <c:v>43275.166680150462</c:v>
                </c:pt>
                <c:pt idx="53">
                  <c:v>43275.208346874999</c:v>
                </c:pt>
                <c:pt idx="54">
                  <c:v>43275.250013599536</c:v>
                </c:pt>
                <c:pt idx="55">
                  <c:v>43275.291680324073</c:v>
                </c:pt>
                <c:pt idx="56">
                  <c:v>43275.33334704861</c:v>
                </c:pt>
                <c:pt idx="57">
                  <c:v>43275.375013773148</c:v>
                </c:pt>
                <c:pt idx="58">
                  <c:v>43275.416680497685</c:v>
                </c:pt>
                <c:pt idx="59">
                  <c:v>43275.458347222222</c:v>
                </c:pt>
                <c:pt idx="60">
                  <c:v>43275.500013946759</c:v>
                </c:pt>
                <c:pt idx="61">
                  <c:v>43275.541680671296</c:v>
                </c:pt>
                <c:pt idx="62">
                  <c:v>43275.583347395834</c:v>
                </c:pt>
                <c:pt idx="63">
                  <c:v>43275.625014120371</c:v>
                </c:pt>
                <c:pt idx="64">
                  <c:v>43275.666680844908</c:v>
                </c:pt>
                <c:pt idx="65">
                  <c:v>43275.708347569445</c:v>
                </c:pt>
                <c:pt idx="66">
                  <c:v>43275.750014293983</c:v>
                </c:pt>
                <c:pt idx="67">
                  <c:v>43275.79168101852</c:v>
                </c:pt>
                <c:pt idx="68">
                  <c:v>43275.833347743057</c:v>
                </c:pt>
                <c:pt idx="69">
                  <c:v>43275.875014467594</c:v>
                </c:pt>
                <c:pt idx="70">
                  <c:v>43275.916681192131</c:v>
                </c:pt>
                <c:pt idx="71">
                  <c:v>43275.958347916669</c:v>
                </c:pt>
                <c:pt idx="72">
                  <c:v>43276.000014641206</c:v>
                </c:pt>
                <c:pt idx="73">
                  <c:v>43276.041681365743</c:v>
                </c:pt>
                <c:pt idx="74">
                  <c:v>43276.08334809028</c:v>
                </c:pt>
                <c:pt idx="75">
                  <c:v>43276.125014814817</c:v>
                </c:pt>
                <c:pt idx="76">
                  <c:v>43276.166681539355</c:v>
                </c:pt>
                <c:pt idx="77">
                  <c:v>43276.208348263892</c:v>
                </c:pt>
                <c:pt idx="78">
                  <c:v>43276.250014988429</c:v>
                </c:pt>
                <c:pt idx="79">
                  <c:v>43276.291681712966</c:v>
                </c:pt>
                <c:pt idx="80">
                  <c:v>43276.333348437503</c:v>
                </c:pt>
                <c:pt idx="81">
                  <c:v>43276.375015162041</c:v>
                </c:pt>
                <c:pt idx="82">
                  <c:v>43276.416681886571</c:v>
                </c:pt>
                <c:pt idx="83">
                  <c:v>43276.458348611108</c:v>
                </c:pt>
                <c:pt idx="84">
                  <c:v>43276.500015335645</c:v>
                </c:pt>
                <c:pt idx="85">
                  <c:v>43276.541682060182</c:v>
                </c:pt>
                <c:pt idx="86">
                  <c:v>43276.583348784719</c:v>
                </c:pt>
                <c:pt idx="87">
                  <c:v>43276.625015509257</c:v>
                </c:pt>
                <c:pt idx="88">
                  <c:v>43276.666682233794</c:v>
                </c:pt>
                <c:pt idx="89">
                  <c:v>43276.708348958331</c:v>
                </c:pt>
                <c:pt idx="90">
                  <c:v>43276.750015682868</c:v>
                </c:pt>
                <c:pt idx="91">
                  <c:v>43276.791682407405</c:v>
                </c:pt>
                <c:pt idx="92">
                  <c:v>43276.833349131943</c:v>
                </c:pt>
                <c:pt idx="93">
                  <c:v>43276.87501585648</c:v>
                </c:pt>
                <c:pt idx="94">
                  <c:v>43276.916682581017</c:v>
                </c:pt>
                <c:pt idx="95">
                  <c:v>43276.958349305554</c:v>
                </c:pt>
              </c:numCache>
            </c:numRef>
          </c:xVal>
          <c:yVal>
            <c:numRef>
              <c:f>Sheet1!$E$20:$E$115</c:f>
              <c:numCache>
                <c:formatCode>General</c:formatCode>
                <c:ptCount val="96"/>
                <c:pt idx="0">
                  <c:v>21.833333333333332</c:v>
                </c:pt>
                <c:pt idx="1">
                  <c:v>21.683333333333334</c:v>
                </c:pt>
                <c:pt idx="2">
                  <c:v>21.349999999999998</c:v>
                </c:pt>
                <c:pt idx="3">
                  <c:v>21.216666666666669</c:v>
                </c:pt>
                <c:pt idx="4">
                  <c:v>21.766666666666666</c:v>
                </c:pt>
                <c:pt idx="5">
                  <c:v>21.95</c:v>
                </c:pt>
                <c:pt idx="6">
                  <c:v>23.816666666666663</c:v>
                </c:pt>
                <c:pt idx="7">
                  <c:v>24.716666666666669</c:v>
                </c:pt>
                <c:pt idx="8">
                  <c:v>24.8</c:v>
                </c:pt>
                <c:pt idx="9">
                  <c:v>22.799999999999997</c:v>
                </c:pt>
                <c:pt idx="10">
                  <c:v>23.366666666666671</c:v>
                </c:pt>
                <c:pt idx="11">
                  <c:v>23.883333333333329</c:v>
                </c:pt>
                <c:pt idx="12">
                  <c:v>24.483333333333331</c:v>
                </c:pt>
                <c:pt idx="13">
                  <c:v>23.916666666666668</c:v>
                </c:pt>
                <c:pt idx="14">
                  <c:v>24.55</c:v>
                </c:pt>
                <c:pt idx="15">
                  <c:v>24.7</c:v>
                </c:pt>
                <c:pt idx="16">
                  <c:v>24.416666666666668</c:v>
                </c:pt>
                <c:pt idx="17">
                  <c:v>24.066666666666663</c:v>
                </c:pt>
                <c:pt idx="18">
                  <c:v>23.7</c:v>
                </c:pt>
                <c:pt idx="19">
                  <c:v>23.066666666666666</c:v>
                </c:pt>
                <c:pt idx="20">
                  <c:v>22.283333333333331</c:v>
                </c:pt>
                <c:pt idx="21">
                  <c:v>21.816666666666663</c:v>
                </c:pt>
                <c:pt idx="22">
                  <c:v>21.700000000000003</c:v>
                </c:pt>
                <c:pt idx="23">
                  <c:v>21.916666666666661</c:v>
                </c:pt>
                <c:pt idx="24">
                  <c:v>21.533333333333331</c:v>
                </c:pt>
                <c:pt idx="25">
                  <c:v>21.116666666666671</c:v>
                </c:pt>
                <c:pt idx="26">
                  <c:v>20.95</c:v>
                </c:pt>
                <c:pt idx="27">
                  <c:v>21.066666666666666</c:v>
                </c:pt>
                <c:pt idx="28">
                  <c:v>20.683333333333334</c:v>
                </c:pt>
                <c:pt idx="29">
                  <c:v>18.783333333333335</c:v>
                </c:pt>
                <c:pt idx="30">
                  <c:v>20.616666666666664</c:v>
                </c:pt>
                <c:pt idx="31">
                  <c:v>20.583333333333332</c:v>
                </c:pt>
                <c:pt idx="32">
                  <c:v>21.566666666666666</c:v>
                </c:pt>
                <c:pt idx="33">
                  <c:v>21.166666666666664</c:v>
                </c:pt>
                <c:pt idx="34">
                  <c:v>21.75</c:v>
                </c:pt>
                <c:pt idx="35">
                  <c:v>22.533333333333331</c:v>
                </c:pt>
                <c:pt idx="36">
                  <c:v>23.616666666666664</c:v>
                </c:pt>
                <c:pt idx="37">
                  <c:v>23.7</c:v>
                </c:pt>
                <c:pt idx="38">
                  <c:v>24.083333333333332</c:v>
                </c:pt>
                <c:pt idx="39">
                  <c:v>23.399999999999995</c:v>
                </c:pt>
                <c:pt idx="40">
                  <c:v>23.916666666666668</c:v>
                </c:pt>
                <c:pt idx="41">
                  <c:v>23.549999999999997</c:v>
                </c:pt>
                <c:pt idx="42">
                  <c:v>23.5</c:v>
                </c:pt>
                <c:pt idx="43">
                  <c:v>22.516666666666666</c:v>
                </c:pt>
                <c:pt idx="44">
                  <c:v>21.916666666666668</c:v>
                </c:pt>
                <c:pt idx="45">
                  <c:v>21.566666666666666</c:v>
                </c:pt>
                <c:pt idx="46">
                  <c:v>21.416666666666671</c:v>
                </c:pt>
                <c:pt idx="47">
                  <c:v>21.349999999999998</c:v>
                </c:pt>
                <c:pt idx="48">
                  <c:v>21.333333333333332</c:v>
                </c:pt>
                <c:pt idx="49">
                  <c:v>21.133333333333336</c:v>
                </c:pt>
                <c:pt idx="50">
                  <c:v>20.65</c:v>
                </c:pt>
                <c:pt idx="51">
                  <c:v>19.400000000000002</c:v>
                </c:pt>
                <c:pt idx="52">
                  <c:v>18.983333333333334</c:v>
                </c:pt>
                <c:pt idx="53">
                  <c:v>18.399999999999999</c:v>
                </c:pt>
                <c:pt idx="54">
                  <c:v>18.8</c:v>
                </c:pt>
                <c:pt idx="55">
                  <c:v>19.766666666666666</c:v>
                </c:pt>
                <c:pt idx="56">
                  <c:v>20.516666666666666</c:v>
                </c:pt>
                <c:pt idx="57">
                  <c:v>20.499999999999996</c:v>
                </c:pt>
                <c:pt idx="58">
                  <c:v>20.916666666666668</c:v>
                </c:pt>
                <c:pt idx="59">
                  <c:v>21.733333333333334</c:v>
                </c:pt>
                <c:pt idx="60">
                  <c:v>22.150000000000002</c:v>
                </c:pt>
                <c:pt idx="61">
                  <c:v>22.733333333333334</c:v>
                </c:pt>
                <c:pt idx="62">
                  <c:v>22.933333333333334</c:v>
                </c:pt>
                <c:pt idx="63">
                  <c:v>22.966666666666669</c:v>
                </c:pt>
                <c:pt idx="64">
                  <c:v>22.633333333333329</c:v>
                </c:pt>
                <c:pt idx="65">
                  <c:v>22.849999999999998</c:v>
                </c:pt>
                <c:pt idx="66">
                  <c:v>21.933333333333334</c:v>
                </c:pt>
                <c:pt idx="67">
                  <c:v>21.283333333333335</c:v>
                </c:pt>
              </c:numCache>
            </c:numRef>
          </c:yVal>
          <c:smooth val="0"/>
          <c:extLst>
            <c:ext xmlns:c16="http://schemas.microsoft.com/office/drawing/2014/chart" uri="{C3380CC4-5D6E-409C-BE32-E72D297353CC}">
              <c16:uniqueId val="{00000003-2B61-42A4-BCBE-EED6F8ED84BA}"/>
            </c:ext>
          </c:extLst>
        </c:ser>
        <c:ser>
          <c:idx val="7"/>
          <c:order val="7"/>
          <c:tx>
            <c:strRef>
              <c:f>Sheet1!$I$5</c:f>
              <c:strCache>
                <c:ptCount val="1"/>
                <c:pt idx="0">
                  <c:v>Middle of the Library</c:v>
                </c:pt>
              </c:strCache>
            </c:strRef>
          </c:tx>
          <c:spPr>
            <a:ln w="19050" cap="rnd">
              <a:solidFill>
                <a:schemeClr val="tx1">
                  <a:lumMod val="50000"/>
                  <a:lumOff val="50000"/>
                </a:schemeClr>
              </a:solidFill>
              <a:round/>
            </a:ln>
            <a:effectLst/>
          </c:spPr>
          <c:marker>
            <c:symbol val="none"/>
          </c:marker>
          <c:xVal>
            <c:numRef>
              <c:f>Sheet1!$A$20:$A$115</c:f>
              <c:numCache>
                <c:formatCode>m/d/yyyy\ h:mm</c:formatCode>
                <c:ptCount val="96"/>
                <c:pt idx="0">
                  <c:v>43273.000010474534</c:v>
                </c:pt>
                <c:pt idx="1">
                  <c:v>43273.041677199071</c:v>
                </c:pt>
                <c:pt idx="2">
                  <c:v>43273.083343923608</c:v>
                </c:pt>
                <c:pt idx="3">
                  <c:v>43273.125010648146</c:v>
                </c:pt>
                <c:pt idx="4">
                  <c:v>43273.166677372683</c:v>
                </c:pt>
                <c:pt idx="5">
                  <c:v>43273.20834409722</c:v>
                </c:pt>
                <c:pt idx="6">
                  <c:v>43273.250010821757</c:v>
                </c:pt>
                <c:pt idx="7">
                  <c:v>43273.291677546295</c:v>
                </c:pt>
                <c:pt idx="8">
                  <c:v>43273.333344270832</c:v>
                </c:pt>
                <c:pt idx="9">
                  <c:v>43273.375010995369</c:v>
                </c:pt>
                <c:pt idx="10">
                  <c:v>43273.416677719906</c:v>
                </c:pt>
                <c:pt idx="11">
                  <c:v>43273.458344444443</c:v>
                </c:pt>
                <c:pt idx="12">
                  <c:v>43273.500011168981</c:v>
                </c:pt>
                <c:pt idx="13">
                  <c:v>43273.541677893518</c:v>
                </c:pt>
                <c:pt idx="14">
                  <c:v>43273.583344618055</c:v>
                </c:pt>
                <c:pt idx="15">
                  <c:v>43273.625011342592</c:v>
                </c:pt>
                <c:pt idx="16">
                  <c:v>43273.666678067129</c:v>
                </c:pt>
                <c:pt idx="17">
                  <c:v>43273.708344791667</c:v>
                </c:pt>
                <c:pt idx="18">
                  <c:v>43273.750011516204</c:v>
                </c:pt>
                <c:pt idx="19">
                  <c:v>43273.791678240741</c:v>
                </c:pt>
                <c:pt idx="20">
                  <c:v>43273.833344965278</c:v>
                </c:pt>
                <c:pt idx="21">
                  <c:v>43273.875011689815</c:v>
                </c:pt>
                <c:pt idx="22">
                  <c:v>43273.916678414353</c:v>
                </c:pt>
                <c:pt idx="23">
                  <c:v>43273.95834513889</c:v>
                </c:pt>
                <c:pt idx="24">
                  <c:v>43274.000011863427</c:v>
                </c:pt>
                <c:pt idx="25">
                  <c:v>43274.041678587964</c:v>
                </c:pt>
                <c:pt idx="26">
                  <c:v>43274.083345312501</c:v>
                </c:pt>
                <c:pt idx="27">
                  <c:v>43274.125012037039</c:v>
                </c:pt>
                <c:pt idx="28">
                  <c:v>43274.166678761576</c:v>
                </c:pt>
                <c:pt idx="29">
                  <c:v>43274.208345486113</c:v>
                </c:pt>
                <c:pt idx="30">
                  <c:v>43274.25001221065</c:v>
                </c:pt>
                <c:pt idx="31">
                  <c:v>43274.291678935188</c:v>
                </c:pt>
                <c:pt idx="32">
                  <c:v>43274.333345659725</c:v>
                </c:pt>
                <c:pt idx="33">
                  <c:v>43274.375012384262</c:v>
                </c:pt>
                <c:pt idx="34">
                  <c:v>43274.416679108799</c:v>
                </c:pt>
                <c:pt idx="35">
                  <c:v>43274.458345833336</c:v>
                </c:pt>
                <c:pt idx="36">
                  <c:v>43274.500012557874</c:v>
                </c:pt>
                <c:pt idx="37">
                  <c:v>43274.541679282411</c:v>
                </c:pt>
                <c:pt idx="38">
                  <c:v>43274.583346006948</c:v>
                </c:pt>
                <c:pt idx="39">
                  <c:v>43274.625012731478</c:v>
                </c:pt>
                <c:pt idx="40">
                  <c:v>43274.666679456015</c:v>
                </c:pt>
                <c:pt idx="41">
                  <c:v>43274.708346180552</c:v>
                </c:pt>
                <c:pt idx="42">
                  <c:v>43274.75001290509</c:v>
                </c:pt>
                <c:pt idx="43">
                  <c:v>43274.791679629627</c:v>
                </c:pt>
                <c:pt idx="44">
                  <c:v>43274.833346354164</c:v>
                </c:pt>
                <c:pt idx="45">
                  <c:v>43274.875013078701</c:v>
                </c:pt>
                <c:pt idx="46">
                  <c:v>43274.916679803238</c:v>
                </c:pt>
                <c:pt idx="47">
                  <c:v>43274.958346527776</c:v>
                </c:pt>
                <c:pt idx="48">
                  <c:v>43275.000013252313</c:v>
                </c:pt>
                <c:pt idx="49">
                  <c:v>43275.04167997685</c:v>
                </c:pt>
                <c:pt idx="50">
                  <c:v>43275.083346701387</c:v>
                </c:pt>
                <c:pt idx="51">
                  <c:v>43275.125013425924</c:v>
                </c:pt>
                <c:pt idx="52">
                  <c:v>43275.166680150462</c:v>
                </c:pt>
                <c:pt idx="53">
                  <c:v>43275.208346874999</c:v>
                </c:pt>
                <c:pt idx="54">
                  <c:v>43275.250013599536</c:v>
                </c:pt>
                <c:pt idx="55">
                  <c:v>43275.291680324073</c:v>
                </c:pt>
                <c:pt idx="56">
                  <c:v>43275.33334704861</c:v>
                </c:pt>
                <c:pt idx="57">
                  <c:v>43275.375013773148</c:v>
                </c:pt>
                <c:pt idx="58">
                  <c:v>43275.416680497685</c:v>
                </c:pt>
                <c:pt idx="59">
                  <c:v>43275.458347222222</c:v>
                </c:pt>
                <c:pt idx="60">
                  <c:v>43275.500013946759</c:v>
                </c:pt>
                <c:pt idx="61">
                  <c:v>43275.541680671296</c:v>
                </c:pt>
                <c:pt idx="62">
                  <c:v>43275.583347395834</c:v>
                </c:pt>
                <c:pt idx="63">
                  <c:v>43275.625014120371</c:v>
                </c:pt>
                <c:pt idx="64">
                  <c:v>43275.666680844908</c:v>
                </c:pt>
                <c:pt idx="65">
                  <c:v>43275.708347569445</c:v>
                </c:pt>
                <c:pt idx="66">
                  <c:v>43275.750014293983</c:v>
                </c:pt>
                <c:pt idx="67">
                  <c:v>43275.79168101852</c:v>
                </c:pt>
                <c:pt idx="68">
                  <c:v>43275.833347743057</c:v>
                </c:pt>
                <c:pt idx="69">
                  <c:v>43275.875014467594</c:v>
                </c:pt>
                <c:pt idx="70">
                  <c:v>43275.916681192131</c:v>
                </c:pt>
                <c:pt idx="71">
                  <c:v>43275.958347916669</c:v>
                </c:pt>
                <c:pt idx="72">
                  <c:v>43276.000014641206</c:v>
                </c:pt>
                <c:pt idx="73">
                  <c:v>43276.041681365743</c:v>
                </c:pt>
                <c:pt idx="74">
                  <c:v>43276.08334809028</c:v>
                </c:pt>
                <c:pt idx="75">
                  <c:v>43276.125014814817</c:v>
                </c:pt>
                <c:pt idx="76">
                  <c:v>43276.166681539355</c:v>
                </c:pt>
                <c:pt idx="77">
                  <c:v>43276.208348263892</c:v>
                </c:pt>
                <c:pt idx="78">
                  <c:v>43276.250014988429</c:v>
                </c:pt>
                <c:pt idx="79">
                  <c:v>43276.291681712966</c:v>
                </c:pt>
                <c:pt idx="80">
                  <c:v>43276.333348437503</c:v>
                </c:pt>
                <c:pt idx="81">
                  <c:v>43276.375015162041</c:v>
                </c:pt>
                <c:pt idx="82">
                  <c:v>43276.416681886571</c:v>
                </c:pt>
                <c:pt idx="83">
                  <c:v>43276.458348611108</c:v>
                </c:pt>
                <c:pt idx="84">
                  <c:v>43276.500015335645</c:v>
                </c:pt>
                <c:pt idx="85">
                  <c:v>43276.541682060182</c:v>
                </c:pt>
                <c:pt idx="86">
                  <c:v>43276.583348784719</c:v>
                </c:pt>
                <c:pt idx="87">
                  <c:v>43276.625015509257</c:v>
                </c:pt>
                <c:pt idx="88">
                  <c:v>43276.666682233794</c:v>
                </c:pt>
                <c:pt idx="89">
                  <c:v>43276.708348958331</c:v>
                </c:pt>
                <c:pt idx="90">
                  <c:v>43276.750015682868</c:v>
                </c:pt>
                <c:pt idx="91">
                  <c:v>43276.791682407405</c:v>
                </c:pt>
                <c:pt idx="92">
                  <c:v>43276.833349131943</c:v>
                </c:pt>
                <c:pt idx="93">
                  <c:v>43276.87501585648</c:v>
                </c:pt>
                <c:pt idx="94">
                  <c:v>43276.916682581017</c:v>
                </c:pt>
                <c:pt idx="95">
                  <c:v>43276.958349305554</c:v>
                </c:pt>
              </c:numCache>
            </c:numRef>
          </c:xVal>
          <c:yVal>
            <c:numRef>
              <c:f>Sheet1!$I$20:$I$115</c:f>
              <c:numCache>
                <c:formatCode>General</c:formatCode>
                <c:ptCount val="96"/>
                <c:pt idx="0">
                  <c:v>27.099999999999998</c:v>
                </c:pt>
                <c:pt idx="1">
                  <c:v>27</c:v>
                </c:pt>
                <c:pt idx="2">
                  <c:v>26.916666666666668</c:v>
                </c:pt>
                <c:pt idx="3">
                  <c:v>26.866666666666671</c:v>
                </c:pt>
                <c:pt idx="4">
                  <c:v>26.8</c:v>
                </c:pt>
                <c:pt idx="5">
                  <c:v>26.666666666666668</c:v>
                </c:pt>
                <c:pt idx="6">
                  <c:v>26.650000000000002</c:v>
                </c:pt>
                <c:pt idx="7">
                  <c:v>26.8</c:v>
                </c:pt>
                <c:pt idx="8">
                  <c:v>26.8</c:v>
                </c:pt>
                <c:pt idx="9">
                  <c:v>26.8</c:v>
                </c:pt>
                <c:pt idx="10">
                  <c:v>26.8</c:v>
                </c:pt>
                <c:pt idx="11">
                  <c:v>26.8</c:v>
                </c:pt>
                <c:pt idx="12">
                  <c:v>26.850000000000005</c:v>
                </c:pt>
                <c:pt idx="13">
                  <c:v>26.933333333333334</c:v>
                </c:pt>
                <c:pt idx="14">
                  <c:v>26.966666666666669</c:v>
                </c:pt>
                <c:pt idx="15">
                  <c:v>27.066666666666663</c:v>
                </c:pt>
                <c:pt idx="16">
                  <c:v>27.116666666666664</c:v>
                </c:pt>
                <c:pt idx="17">
                  <c:v>27.099999999999998</c:v>
                </c:pt>
                <c:pt idx="18">
                  <c:v>27.099999999999998</c:v>
                </c:pt>
                <c:pt idx="19">
                  <c:v>27</c:v>
                </c:pt>
                <c:pt idx="20">
                  <c:v>26.916666666666668</c:v>
                </c:pt>
                <c:pt idx="21">
                  <c:v>26.849999999999998</c:v>
                </c:pt>
                <c:pt idx="22">
                  <c:v>26.8</c:v>
                </c:pt>
                <c:pt idx="23">
                  <c:v>26.716666666666665</c:v>
                </c:pt>
                <c:pt idx="24">
                  <c:v>26.649999999999995</c:v>
                </c:pt>
                <c:pt idx="25">
                  <c:v>26.599999999999998</c:v>
                </c:pt>
                <c:pt idx="26">
                  <c:v>26.583333333333332</c:v>
                </c:pt>
                <c:pt idx="27">
                  <c:v>26.5</c:v>
                </c:pt>
                <c:pt idx="28">
                  <c:v>26.450000000000003</c:v>
                </c:pt>
                <c:pt idx="29">
                  <c:v>26.299999999999997</c:v>
                </c:pt>
                <c:pt idx="30">
                  <c:v>26.216666666666669</c:v>
                </c:pt>
                <c:pt idx="31">
                  <c:v>26.350000000000005</c:v>
                </c:pt>
                <c:pt idx="32">
                  <c:v>26.566666666666663</c:v>
                </c:pt>
                <c:pt idx="33">
                  <c:v>26.5</c:v>
                </c:pt>
                <c:pt idx="34">
                  <c:v>26.516666666666666</c:v>
                </c:pt>
                <c:pt idx="35">
                  <c:v>26.583333333333332</c:v>
                </c:pt>
                <c:pt idx="36">
                  <c:v>26.599999999999998</c:v>
                </c:pt>
                <c:pt idx="37">
                  <c:v>26.683333333333334</c:v>
                </c:pt>
                <c:pt idx="38">
                  <c:v>26.783333333333335</c:v>
                </c:pt>
                <c:pt idx="39">
                  <c:v>26.8</c:v>
                </c:pt>
                <c:pt idx="40">
                  <c:v>26.883333333333336</c:v>
                </c:pt>
                <c:pt idx="41">
                  <c:v>26.900000000000002</c:v>
                </c:pt>
                <c:pt idx="42">
                  <c:v>26.900000000000002</c:v>
                </c:pt>
                <c:pt idx="43">
                  <c:v>26.849999999999998</c:v>
                </c:pt>
                <c:pt idx="44">
                  <c:v>26.766666666666666</c:v>
                </c:pt>
                <c:pt idx="45">
                  <c:v>26.7</c:v>
                </c:pt>
                <c:pt idx="46">
                  <c:v>26.7</c:v>
                </c:pt>
                <c:pt idx="47">
                  <c:v>26.666666666666668</c:v>
                </c:pt>
                <c:pt idx="48">
                  <c:v>26.599999999999998</c:v>
                </c:pt>
                <c:pt idx="49">
                  <c:v>26.5</c:v>
                </c:pt>
                <c:pt idx="50">
                  <c:v>26.5</c:v>
                </c:pt>
                <c:pt idx="51">
                  <c:v>26.383333333333336</c:v>
                </c:pt>
                <c:pt idx="52">
                  <c:v>26.149999999999995</c:v>
                </c:pt>
                <c:pt idx="53">
                  <c:v>26</c:v>
                </c:pt>
                <c:pt idx="54">
                  <c:v>25.900000000000002</c:v>
                </c:pt>
                <c:pt idx="55">
                  <c:v>25.95</c:v>
                </c:pt>
                <c:pt idx="56">
                  <c:v>26.116666666666671</c:v>
                </c:pt>
                <c:pt idx="57">
                  <c:v>25.783333333333331</c:v>
                </c:pt>
                <c:pt idx="58">
                  <c:v>25.716666666666665</c:v>
                </c:pt>
                <c:pt idx="59">
                  <c:v>25.850000000000005</c:v>
                </c:pt>
                <c:pt idx="60">
                  <c:v>25.916666666666668</c:v>
                </c:pt>
                <c:pt idx="61">
                  <c:v>26.033333333333331</c:v>
                </c:pt>
                <c:pt idx="62">
                  <c:v>26.099999999999998</c:v>
                </c:pt>
                <c:pt idx="63">
                  <c:v>26.149999999999995</c:v>
                </c:pt>
                <c:pt idx="64">
                  <c:v>26.233333333333334</c:v>
                </c:pt>
                <c:pt idx="65">
                  <c:v>26.383333333333336</c:v>
                </c:pt>
                <c:pt idx="66">
                  <c:v>26.316666666666666</c:v>
                </c:pt>
                <c:pt idx="67">
                  <c:v>26.2</c:v>
                </c:pt>
                <c:pt idx="68">
                  <c:v>25.816666666666666</c:v>
                </c:pt>
                <c:pt idx="69">
                  <c:v>25.200000000000003</c:v>
                </c:pt>
                <c:pt idx="70">
                  <c:v>25</c:v>
                </c:pt>
                <c:pt idx="71">
                  <c:v>25.083333333333332</c:v>
                </c:pt>
                <c:pt idx="72">
                  <c:v>24.783333333333335</c:v>
                </c:pt>
                <c:pt idx="73">
                  <c:v>24.233333333333334</c:v>
                </c:pt>
                <c:pt idx="74">
                  <c:v>24.016666666666666</c:v>
                </c:pt>
                <c:pt idx="75">
                  <c:v>23.733333333333334</c:v>
                </c:pt>
                <c:pt idx="76">
                  <c:v>23.383333333333336</c:v>
                </c:pt>
                <c:pt idx="77">
                  <c:v>23.216666666666669</c:v>
                </c:pt>
                <c:pt idx="78">
                  <c:v>23.150000000000002</c:v>
                </c:pt>
                <c:pt idx="79">
                  <c:v>23.350000000000005</c:v>
                </c:pt>
                <c:pt idx="80">
                  <c:v>23.400000000000002</c:v>
                </c:pt>
                <c:pt idx="81">
                  <c:v>23.533333333333331</c:v>
                </c:pt>
                <c:pt idx="82">
                  <c:v>23.783333333333331</c:v>
                </c:pt>
                <c:pt idx="83">
                  <c:v>24.033333333333331</c:v>
                </c:pt>
                <c:pt idx="84">
                  <c:v>24.266666666666666</c:v>
                </c:pt>
                <c:pt idx="85">
                  <c:v>24.400000000000002</c:v>
                </c:pt>
                <c:pt idx="86">
                  <c:v>24.683333333333337</c:v>
                </c:pt>
                <c:pt idx="87">
                  <c:v>24.95</c:v>
                </c:pt>
                <c:pt idx="88">
                  <c:v>25.233333333333334</c:v>
                </c:pt>
                <c:pt idx="89">
                  <c:v>25.45</c:v>
                </c:pt>
                <c:pt idx="90">
                  <c:v>25.599999999999998</c:v>
                </c:pt>
                <c:pt idx="91">
                  <c:v>25.599999999999998</c:v>
                </c:pt>
                <c:pt idx="92">
                  <c:v>25.633333333333329</c:v>
                </c:pt>
                <c:pt idx="93">
                  <c:v>25.566666666666666</c:v>
                </c:pt>
                <c:pt idx="94">
                  <c:v>25.216666666666669</c:v>
                </c:pt>
                <c:pt idx="95">
                  <c:v>25.133333333333336</c:v>
                </c:pt>
              </c:numCache>
            </c:numRef>
          </c:yVal>
          <c:smooth val="0"/>
          <c:extLst>
            <c:ext xmlns:c16="http://schemas.microsoft.com/office/drawing/2014/chart" uri="{C3380CC4-5D6E-409C-BE32-E72D297353CC}">
              <c16:uniqueId val="{00000004-2B61-42A4-BCBE-EED6F8ED84BA}"/>
            </c:ext>
          </c:extLst>
        </c:ser>
        <c:dLbls>
          <c:showLegendKey val="0"/>
          <c:showVal val="0"/>
          <c:showCatName val="0"/>
          <c:showSerName val="0"/>
          <c:showPercent val="0"/>
          <c:showBubbleSize val="0"/>
        </c:dLbls>
        <c:axId val="449405960"/>
        <c:axId val="457342992"/>
        <c:extLst>
          <c:ext xmlns:c15="http://schemas.microsoft.com/office/drawing/2012/chart" uri="{02D57815-91ED-43cb-92C2-25804820EDAC}">
            <c15:filteredScatterSeries>
              <c15:ser>
                <c:idx val="4"/>
                <c:order val="4"/>
                <c:tx>
                  <c:strRef>
                    <c:extLst>
                      <c:ext uri="{02D57815-91ED-43cb-92C2-25804820EDAC}">
                        <c15:formulaRef>
                          <c15:sqref>Sheet1!$F$5</c15:sqref>
                        </c15:formulaRef>
                      </c:ext>
                    </c:extLst>
                    <c:strCache>
                      <c:ptCount val="1"/>
                      <c:pt idx="0">
                        <c:v>Tower Top</c:v>
                      </c:pt>
                    </c:strCache>
                  </c:strRef>
                </c:tx>
                <c:spPr>
                  <a:ln w="19050" cap="rnd">
                    <a:solidFill>
                      <a:schemeClr val="accent5"/>
                    </a:solidFill>
                    <a:round/>
                  </a:ln>
                  <a:effectLst/>
                </c:spPr>
                <c:marker>
                  <c:symbol val="none"/>
                </c:marker>
                <c:xVal>
                  <c:numRef>
                    <c:extLst>
                      <c:ext uri="{02D57815-91ED-43cb-92C2-25804820EDAC}">
                        <c15:formulaRef>
                          <c15:sqref>Sheet1!$A$20:$A$115</c15:sqref>
                        </c15:formulaRef>
                      </c:ext>
                    </c:extLst>
                    <c:numCache>
                      <c:formatCode>m/d/yyyy\ h:mm</c:formatCode>
                      <c:ptCount val="96"/>
                      <c:pt idx="0">
                        <c:v>43273.000010474534</c:v>
                      </c:pt>
                      <c:pt idx="1">
                        <c:v>43273.041677199071</c:v>
                      </c:pt>
                      <c:pt idx="2">
                        <c:v>43273.083343923608</c:v>
                      </c:pt>
                      <c:pt idx="3">
                        <c:v>43273.125010648146</c:v>
                      </c:pt>
                      <c:pt idx="4">
                        <c:v>43273.166677372683</c:v>
                      </c:pt>
                      <c:pt idx="5">
                        <c:v>43273.20834409722</c:v>
                      </c:pt>
                      <c:pt idx="6">
                        <c:v>43273.250010821757</c:v>
                      </c:pt>
                      <c:pt idx="7">
                        <c:v>43273.291677546295</c:v>
                      </c:pt>
                      <c:pt idx="8">
                        <c:v>43273.333344270832</c:v>
                      </c:pt>
                      <c:pt idx="9">
                        <c:v>43273.375010995369</c:v>
                      </c:pt>
                      <c:pt idx="10">
                        <c:v>43273.416677719906</c:v>
                      </c:pt>
                      <c:pt idx="11">
                        <c:v>43273.458344444443</c:v>
                      </c:pt>
                      <c:pt idx="12">
                        <c:v>43273.500011168981</c:v>
                      </c:pt>
                      <c:pt idx="13">
                        <c:v>43273.541677893518</c:v>
                      </c:pt>
                      <c:pt idx="14">
                        <c:v>43273.583344618055</c:v>
                      </c:pt>
                      <c:pt idx="15">
                        <c:v>43273.625011342592</c:v>
                      </c:pt>
                      <c:pt idx="16">
                        <c:v>43273.666678067129</c:v>
                      </c:pt>
                      <c:pt idx="17">
                        <c:v>43273.708344791667</c:v>
                      </c:pt>
                      <c:pt idx="18">
                        <c:v>43273.750011516204</c:v>
                      </c:pt>
                      <c:pt idx="19">
                        <c:v>43273.791678240741</c:v>
                      </c:pt>
                      <c:pt idx="20">
                        <c:v>43273.833344965278</c:v>
                      </c:pt>
                      <c:pt idx="21">
                        <c:v>43273.875011689815</c:v>
                      </c:pt>
                      <c:pt idx="22">
                        <c:v>43273.916678414353</c:v>
                      </c:pt>
                      <c:pt idx="23">
                        <c:v>43273.95834513889</c:v>
                      </c:pt>
                      <c:pt idx="24">
                        <c:v>43274.000011863427</c:v>
                      </c:pt>
                      <c:pt idx="25">
                        <c:v>43274.041678587964</c:v>
                      </c:pt>
                      <c:pt idx="26">
                        <c:v>43274.083345312501</c:v>
                      </c:pt>
                      <c:pt idx="27">
                        <c:v>43274.125012037039</c:v>
                      </c:pt>
                      <c:pt idx="28">
                        <c:v>43274.166678761576</c:v>
                      </c:pt>
                      <c:pt idx="29">
                        <c:v>43274.208345486113</c:v>
                      </c:pt>
                      <c:pt idx="30">
                        <c:v>43274.25001221065</c:v>
                      </c:pt>
                      <c:pt idx="31">
                        <c:v>43274.291678935188</c:v>
                      </c:pt>
                      <c:pt idx="32">
                        <c:v>43274.333345659725</c:v>
                      </c:pt>
                      <c:pt idx="33">
                        <c:v>43274.375012384262</c:v>
                      </c:pt>
                      <c:pt idx="34">
                        <c:v>43274.416679108799</c:v>
                      </c:pt>
                      <c:pt idx="35">
                        <c:v>43274.458345833336</c:v>
                      </c:pt>
                      <c:pt idx="36">
                        <c:v>43274.500012557874</c:v>
                      </c:pt>
                      <c:pt idx="37">
                        <c:v>43274.541679282411</c:v>
                      </c:pt>
                      <c:pt idx="38">
                        <c:v>43274.583346006948</c:v>
                      </c:pt>
                      <c:pt idx="39">
                        <c:v>43274.625012731478</c:v>
                      </c:pt>
                      <c:pt idx="40">
                        <c:v>43274.666679456015</c:v>
                      </c:pt>
                      <c:pt idx="41">
                        <c:v>43274.708346180552</c:v>
                      </c:pt>
                      <c:pt idx="42">
                        <c:v>43274.75001290509</c:v>
                      </c:pt>
                      <c:pt idx="43">
                        <c:v>43274.791679629627</c:v>
                      </c:pt>
                      <c:pt idx="44">
                        <c:v>43274.833346354164</c:v>
                      </c:pt>
                      <c:pt idx="45">
                        <c:v>43274.875013078701</c:v>
                      </c:pt>
                      <c:pt idx="46">
                        <c:v>43274.916679803238</c:v>
                      </c:pt>
                      <c:pt idx="47">
                        <c:v>43274.958346527776</c:v>
                      </c:pt>
                      <c:pt idx="48">
                        <c:v>43275.000013252313</c:v>
                      </c:pt>
                      <c:pt idx="49">
                        <c:v>43275.04167997685</c:v>
                      </c:pt>
                      <c:pt idx="50">
                        <c:v>43275.083346701387</c:v>
                      </c:pt>
                      <c:pt idx="51">
                        <c:v>43275.125013425924</c:v>
                      </c:pt>
                      <c:pt idx="52">
                        <c:v>43275.166680150462</c:v>
                      </c:pt>
                      <c:pt idx="53">
                        <c:v>43275.208346874999</c:v>
                      </c:pt>
                      <c:pt idx="54">
                        <c:v>43275.250013599536</c:v>
                      </c:pt>
                      <c:pt idx="55">
                        <c:v>43275.291680324073</c:v>
                      </c:pt>
                      <c:pt idx="56">
                        <c:v>43275.33334704861</c:v>
                      </c:pt>
                      <c:pt idx="57">
                        <c:v>43275.375013773148</c:v>
                      </c:pt>
                      <c:pt idx="58">
                        <c:v>43275.416680497685</c:v>
                      </c:pt>
                      <c:pt idx="59">
                        <c:v>43275.458347222222</c:v>
                      </c:pt>
                      <c:pt idx="60">
                        <c:v>43275.500013946759</c:v>
                      </c:pt>
                      <c:pt idx="61">
                        <c:v>43275.541680671296</c:v>
                      </c:pt>
                      <c:pt idx="62">
                        <c:v>43275.583347395834</c:v>
                      </c:pt>
                      <c:pt idx="63">
                        <c:v>43275.625014120371</c:v>
                      </c:pt>
                      <c:pt idx="64">
                        <c:v>43275.666680844908</c:v>
                      </c:pt>
                      <c:pt idx="65">
                        <c:v>43275.708347569445</c:v>
                      </c:pt>
                      <c:pt idx="66">
                        <c:v>43275.750014293983</c:v>
                      </c:pt>
                      <c:pt idx="67">
                        <c:v>43275.79168101852</c:v>
                      </c:pt>
                      <c:pt idx="68">
                        <c:v>43275.833347743057</c:v>
                      </c:pt>
                      <c:pt idx="69">
                        <c:v>43275.875014467594</c:v>
                      </c:pt>
                      <c:pt idx="70">
                        <c:v>43275.916681192131</c:v>
                      </c:pt>
                      <c:pt idx="71">
                        <c:v>43275.958347916669</c:v>
                      </c:pt>
                      <c:pt idx="72">
                        <c:v>43276.000014641206</c:v>
                      </c:pt>
                      <c:pt idx="73">
                        <c:v>43276.041681365743</c:v>
                      </c:pt>
                      <c:pt idx="74">
                        <c:v>43276.08334809028</c:v>
                      </c:pt>
                      <c:pt idx="75">
                        <c:v>43276.125014814817</c:v>
                      </c:pt>
                      <c:pt idx="76">
                        <c:v>43276.166681539355</c:v>
                      </c:pt>
                      <c:pt idx="77">
                        <c:v>43276.208348263892</c:v>
                      </c:pt>
                      <c:pt idx="78">
                        <c:v>43276.250014988429</c:v>
                      </c:pt>
                      <c:pt idx="79">
                        <c:v>43276.291681712966</c:v>
                      </c:pt>
                      <c:pt idx="80">
                        <c:v>43276.333348437503</c:v>
                      </c:pt>
                      <c:pt idx="81">
                        <c:v>43276.375015162041</c:v>
                      </c:pt>
                      <c:pt idx="82">
                        <c:v>43276.416681886571</c:v>
                      </c:pt>
                      <c:pt idx="83">
                        <c:v>43276.458348611108</c:v>
                      </c:pt>
                      <c:pt idx="84">
                        <c:v>43276.500015335645</c:v>
                      </c:pt>
                      <c:pt idx="85">
                        <c:v>43276.541682060182</c:v>
                      </c:pt>
                      <c:pt idx="86">
                        <c:v>43276.583348784719</c:v>
                      </c:pt>
                      <c:pt idx="87">
                        <c:v>43276.625015509257</c:v>
                      </c:pt>
                      <c:pt idx="88">
                        <c:v>43276.666682233794</c:v>
                      </c:pt>
                      <c:pt idx="89">
                        <c:v>43276.708348958331</c:v>
                      </c:pt>
                      <c:pt idx="90">
                        <c:v>43276.750015682868</c:v>
                      </c:pt>
                      <c:pt idx="91">
                        <c:v>43276.791682407405</c:v>
                      </c:pt>
                      <c:pt idx="92">
                        <c:v>43276.833349131943</c:v>
                      </c:pt>
                      <c:pt idx="93">
                        <c:v>43276.87501585648</c:v>
                      </c:pt>
                      <c:pt idx="94">
                        <c:v>43276.916682581017</c:v>
                      </c:pt>
                      <c:pt idx="95">
                        <c:v>43276.958349305554</c:v>
                      </c:pt>
                    </c:numCache>
                  </c:numRef>
                </c:xVal>
                <c:yVal>
                  <c:numRef>
                    <c:extLst>
                      <c:ext uri="{02D57815-91ED-43cb-92C2-25804820EDAC}">
                        <c15:formulaRef>
                          <c15:sqref>Sheet1!$F$20:$F$115</c15:sqref>
                        </c15:formulaRef>
                      </c:ext>
                    </c:extLst>
                    <c:numCache>
                      <c:formatCode>General</c:formatCode>
                      <c:ptCount val="96"/>
                      <c:pt idx="0">
                        <c:v>26.033333333333331</c:v>
                      </c:pt>
                      <c:pt idx="1">
                        <c:v>25.783333333333331</c:v>
                      </c:pt>
                      <c:pt idx="2">
                        <c:v>25.533333333333335</c:v>
                      </c:pt>
                      <c:pt idx="3">
                        <c:v>25.266666666666666</c:v>
                      </c:pt>
                      <c:pt idx="4">
                        <c:v>25.066666666666666</c:v>
                      </c:pt>
                      <c:pt idx="5">
                        <c:v>24.783333333333331</c:v>
                      </c:pt>
                      <c:pt idx="6">
                        <c:v>25.016666666666669</c:v>
                      </c:pt>
                      <c:pt idx="7">
                        <c:v>25.149999999999995</c:v>
                      </c:pt>
                      <c:pt idx="8">
                        <c:v>25.150000000000002</c:v>
                      </c:pt>
                      <c:pt idx="9">
                        <c:v>25.083333333333332</c:v>
                      </c:pt>
                      <c:pt idx="10">
                        <c:v>25.083333333333332</c:v>
                      </c:pt>
                      <c:pt idx="11">
                        <c:v>25.166666666666668</c:v>
                      </c:pt>
                      <c:pt idx="12">
                        <c:v>25.183333333333337</c:v>
                      </c:pt>
                      <c:pt idx="13">
                        <c:v>25.400000000000002</c:v>
                      </c:pt>
                      <c:pt idx="14">
                        <c:v>25.5</c:v>
                      </c:pt>
                      <c:pt idx="15">
                        <c:v>25.783333333333331</c:v>
                      </c:pt>
                      <c:pt idx="16">
                        <c:v>25.900000000000002</c:v>
                      </c:pt>
                      <c:pt idx="17">
                        <c:v>25.916666666666668</c:v>
                      </c:pt>
                      <c:pt idx="18">
                        <c:v>25.833333333333332</c:v>
                      </c:pt>
                      <c:pt idx="19">
                        <c:v>25.666666666666668</c:v>
                      </c:pt>
                      <c:pt idx="20">
                        <c:v>25.533333333333331</c:v>
                      </c:pt>
                      <c:pt idx="21">
                        <c:v>25.400000000000002</c:v>
                      </c:pt>
                      <c:pt idx="22">
                        <c:v>25.3</c:v>
                      </c:pt>
                      <c:pt idx="23">
                        <c:v>25.216666666666669</c:v>
                      </c:pt>
                      <c:pt idx="24">
                        <c:v>25.033333333333335</c:v>
                      </c:pt>
                      <c:pt idx="25">
                        <c:v>24.849999999999998</c:v>
                      </c:pt>
                      <c:pt idx="26">
                        <c:v>24.716666666666669</c:v>
                      </c:pt>
                      <c:pt idx="27">
                        <c:v>24.766666666666666</c:v>
                      </c:pt>
                      <c:pt idx="28">
                        <c:v>24.616666666666664</c:v>
                      </c:pt>
                      <c:pt idx="29">
                        <c:v>23.900000000000002</c:v>
                      </c:pt>
                      <c:pt idx="30">
                        <c:v>23.866666666666664</c:v>
                      </c:pt>
                      <c:pt idx="31">
                        <c:v>24.033333333333331</c:v>
                      </c:pt>
                      <c:pt idx="32">
                        <c:v>24.216666666666669</c:v>
                      </c:pt>
                      <c:pt idx="33">
                        <c:v>24.033333333333331</c:v>
                      </c:pt>
                      <c:pt idx="34">
                        <c:v>24.166666666666668</c:v>
                      </c:pt>
                      <c:pt idx="35">
                        <c:v>24.283333333333331</c:v>
                      </c:pt>
                      <c:pt idx="36">
                        <c:v>24.533333333333331</c:v>
                      </c:pt>
                      <c:pt idx="37">
                        <c:v>24.833333333333332</c:v>
                      </c:pt>
                      <c:pt idx="38">
                        <c:v>25.100000000000005</c:v>
                      </c:pt>
                      <c:pt idx="39">
                        <c:v>25.216666666666669</c:v>
                      </c:pt>
                      <c:pt idx="40">
                        <c:v>25.416666666666668</c:v>
                      </c:pt>
                      <c:pt idx="41">
                        <c:v>25.433333333333337</c:v>
                      </c:pt>
                      <c:pt idx="42">
                        <c:v>25.366666666666664</c:v>
                      </c:pt>
                      <c:pt idx="43">
                        <c:v>25.25</c:v>
                      </c:pt>
                      <c:pt idx="44">
                        <c:v>25.2</c:v>
                      </c:pt>
                      <c:pt idx="45">
                        <c:v>25.149999999999995</c:v>
                      </c:pt>
                      <c:pt idx="46">
                        <c:v>25.016666666666666</c:v>
                      </c:pt>
                      <c:pt idx="47">
                        <c:v>24.966666666666669</c:v>
                      </c:pt>
                      <c:pt idx="48">
                        <c:v>25</c:v>
                      </c:pt>
                      <c:pt idx="49">
                        <c:v>24.933333333333337</c:v>
                      </c:pt>
                      <c:pt idx="50">
                        <c:v>24.799999999999997</c:v>
                      </c:pt>
                      <c:pt idx="51">
                        <c:v>24.333333333333332</c:v>
                      </c:pt>
                      <c:pt idx="52">
                        <c:v>23.849999999999998</c:v>
                      </c:pt>
                      <c:pt idx="53">
                        <c:v>23.533333333333335</c:v>
                      </c:pt>
                      <c:pt idx="54">
                        <c:v>23.45</c:v>
                      </c:pt>
                      <c:pt idx="55">
                        <c:v>23.716666666666669</c:v>
                      </c:pt>
                      <c:pt idx="56">
                        <c:v>23.933333333333334</c:v>
                      </c:pt>
                      <c:pt idx="57">
                        <c:v>23.900000000000002</c:v>
                      </c:pt>
                      <c:pt idx="58">
                        <c:v>24</c:v>
                      </c:pt>
                      <c:pt idx="59">
                        <c:v>24.083333333333332</c:v>
                      </c:pt>
                      <c:pt idx="60">
                        <c:v>24.166666666666671</c:v>
                      </c:pt>
                      <c:pt idx="61">
                        <c:v>24.383333333333336</c:v>
                      </c:pt>
                      <c:pt idx="62">
                        <c:v>24.583333333333332</c:v>
                      </c:pt>
                      <c:pt idx="63">
                        <c:v>24.783333333333331</c:v>
                      </c:pt>
                      <c:pt idx="64">
                        <c:v>24.900000000000002</c:v>
                      </c:pt>
                      <c:pt idx="65">
                        <c:v>25.016666666666666</c:v>
                      </c:pt>
                      <c:pt idx="66">
                        <c:v>24.933333333333337</c:v>
                      </c:pt>
                      <c:pt idx="67">
                        <c:v>24.816666666666663</c:v>
                      </c:pt>
                      <c:pt idx="68">
                        <c:v>24.400000000000002</c:v>
                      </c:pt>
                      <c:pt idx="69">
                        <c:v>24.016666666666666</c:v>
                      </c:pt>
                      <c:pt idx="70">
                        <c:v>24</c:v>
                      </c:pt>
                      <c:pt idx="71">
                        <c:v>24.083333333333332</c:v>
                      </c:pt>
                      <c:pt idx="72">
                        <c:v>23.55</c:v>
                      </c:pt>
                      <c:pt idx="73">
                        <c:v>23</c:v>
                      </c:pt>
                      <c:pt idx="74">
                        <c:v>22.783333333333331</c:v>
                      </c:pt>
                      <c:pt idx="75">
                        <c:v>22.583333333333332</c:v>
                      </c:pt>
                      <c:pt idx="76">
                        <c:v>22.283333333333331</c:v>
                      </c:pt>
                      <c:pt idx="77">
                        <c:v>22.05</c:v>
                      </c:pt>
                      <c:pt idx="78">
                        <c:v>22.099999999999998</c:v>
                      </c:pt>
                      <c:pt idx="79">
                        <c:v>22.483333333333334</c:v>
                      </c:pt>
                      <c:pt idx="80">
                        <c:v>22.566666666666663</c:v>
                      </c:pt>
                      <c:pt idx="81">
                        <c:v>22.983333333333334</c:v>
                      </c:pt>
                      <c:pt idx="82">
                        <c:v>23.383333333333336</c:v>
                      </c:pt>
                      <c:pt idx="83">
                        <c:v>23.633333333333336</c:v>
                      </c:pt>
                      <c:pt idx="84">
                        <c:v>23.866666666666671</c:v>
                      </c:pt>
                      <c:pt idx="85">
                        <c:v>24.183333333333337</c:v>
                      </c:pt>
                      <c:pt idx="86">
                        <c:v>24.583333333333332</c:v>
                      </c:pt>
                      <c:pt idx="87">
                        <c:v>24.933333333333334</c:v>
                      </c:pt>
                      <c:pt idx="88">
                        <c:v>25.2</c:v>
                      </c:pt>
                      <c:pt idx="89">
                        <c:v>25.366666666666671</c:v>
                      </c:pt>
                      <c:pt idx="90">
                        <c:v>25.5</c:v>
                      </c:pt>
                      <c:pt idx="91">
                        <c:v>25.5</c:v>
                      </c:pt>
                      <c:pt idx="92">
                        <c:v>25.5</c:v>
                      </c:pt>
                      <c:pt idx="93">
                        <c:v>25.483333333333334</c:v>
                      </c:pt>
                      <c:pt idx="94">
                        <c:v>25.116666666666664</c:v>
                      </c:pt>
                      <c:pt idx="95">
                        <c:v>25.183333333333334</c:v>
                      </c:pt>
                    </c:numCache>
                  </c:numRef>
                </c:yVal>
                <c:smooth val="0"/>
                <c:extLst>
                  <c:ext xmlns:c16="http://schemas.microsoft.com/office/drawing/2014/chart" uri="{C3380CC4-5D6E-409C-BE32-E72D297353CC}">
                    <c16:uniqueId val="{00000005-2B61-42A4-BCBE-EED6F8ED84BA}"/>
                  </c:ext>
                </c:extLst>
              </c15:ser>
            </c15:filteredScatterSeries>
            <c15:filteredScatterSeries>
              <c15:ser>
                <c:idx val="5"/>
                <c:order val="5"/>
                <c:tx>
                  <c:strRef>
                    <c:extLst xmlns:c15="http://schemas.microsoft.com/office/drawing/2012/chart">
                      <c:ext xmlns:c15="http://schemas.microsoft.com/office/drawing/2012/chart" uri="{02D57815-91ED-43cb-92C2-25804820EDAC}">
                        <c15:formulaRef>
                          <c15:sqref>Sheet1!$G$5</c15:sqref>
                        </c15:formulaRef>
                      </c:ext>
                    </c:extLst>
                    <c:strCache>
                      <c:ptCount val="1"/>
                      <c:pt idx="0">
                        <c:v>Tower Bottom</c:v>
                      </c:pt>
                    </c:strCache>
                  </c:strRef>
                </c:tx>
                <c:spPr>
                  <a:ln w="19050" cap="rnd">
                    <a:solidFill>
                      <a:schemeClr val="accent6"/>
                    </a:solidFill>
                    <a:round/>
                  </a:ln>
                  <a:effectLst/>
                </c:spPr>
                <c:marker>
                  <c:symbol val="none"/>
                </c:marker>
                <c:xVal>
                  <c:numRef>
                    <c:extLst xmlns:c15="http://schemas.microsoft.com/office/drawing/2012/chart">
                      <c:ext xmlns:c15="http://schemas.microsoft.com/office/drawing/2012/chart" uri="{02D57815-91ED-43cb-92C2-25804820EDAC}">
                        <c15:formulaRef>
                          <c15:sqref>Sheet1!$A$20:$A$115</c15:sqref>
                        </c15:formulaRef>
                      </c:ext>
                    </c:extLst>
                    <c:numCache>
                      <c:formatCode>m/d/yyyy\ h:mm</c:formatCode>
                      <c:ptCount val="96"/>
                      <c:pt idx="0">
                        <c:v>43273.000010474534</c:v>
                      </c:pt>
                      <c:pt idx="1">
                        <c:v>43273.041677199071</c:v>
                      </c:pt>
                      <c:pt idx="2">
                        <c:v>43273.083343923608</c:v>
                      </c:pt>
                      <c:pt idx="3">
                        <c:v>43273.125010648146</c:v>
                      </c:pt>
                      <c:pt idx="4">
                        <c:v>43273.166677372683</c:v>
                      </c:pt>
                      <c:pt idx="5">
                        <c:v>43273.20834409722</c:v>
                      </c:pt>
                      <c:pt idx="6">
                        <c:v>43273.250010821757</c:v>
                      </c:pt>
                      <c:pt idx="7">
                        <c:v>43273.291677546295</c:v>
                      </c:pt>
                      <c:pt idx="8">
                        <c:v>43273.333344270832</c:v>
                      </c:pt>
                      <c:pt idx="9">
                        <c:v>43273.375010995369</c:v>
                      </c:pt>
                      <c:pt idx="10">
                        <c:v>43273.416677719906</c:v>
                      </c:pt>
                      <c:pt idx="11">
                        <c:v>43273.458344444443</c:v>
                      </c:pt>
                      <c:pt idx="12">
                        <c:v>43273.500011168981</c:v>
                      </c:pt>
                      <c:pt idx="13">
                        <c:v>43273.541677893518</c:v>
                      </c:pt>
                      <c:pt idx="14">
                        <c:v>43273.583344618055</c:v>
                      </c:pt>
                      <c:pt idx="15">
                        <c:v>43273.625011342592</c:v>
                      </c:pt>
                      <c:pt idx="16">
                        <c:v>43273.666678067129</c:v>
                      </c:pt>
                      <c:pt idx="17">
                        <c:v>43273.708344791667</c:v>
                      </c:pt>
                      <c:pt idx="18">
                        <c:v>43273.750011516204</c:v>
                      </c:pt>
                      <c:pt idx="19">
                        <c:v>43273.791678240741</c:v>
                      </c:pt>
                      <c:pt idx="20">
                        <c:v>43273.833344965278</c:v>
                      </c:pt>
                      <c:pt idx="21">
                        <c:v>43273.875011689815</c:v>
                      </c:pt>
                      <c:pt idx="22">
                        <c:v>43273.916678414353</c:v>
                      </c:pt>
                      <c:pt idx="23">
                        <c:v>43273.95834513889</c:v>
                      </c:pt>
                      <c:pt idx="24">
                        <c:v>43274.000011863427</c:v>
                      </c:pt>
                      <c:pt idx="25">
                        <c:v>43274.041678587964</c:v>
                      </c:pt>
                      <c:pt idx="26">
                        <c:v>43274.083345312501</c:v>
                      </c:pt>
                      <c:pt idx="27">
                        <c:v>43274.125012037039</c:v>
                      </c:pt>
                      <c:pt idx="28">
                        <c:v>43274.166678761576</c:v>
                      </c:pt>
                      <c:pt idx="29">
                        <c:v>43274.208345486113</c:v>
                      </c:pt>
                      <c:pt idx="30">
                        <c:v>43274.25001221065</c:v>
                      </c:pt>
                      <c:pt idx="31">
                        <c:v>43274.291678935188</c:v>
                      </c:pt>
                      <c:pt idx="32">
                        <c:v>43274.333345659725</c:v>
                      </c:pt>
                      <c:pt idx="33">
                        <c:v>43274.375012384262</c:v>
                      </c:pt>
                      <c:pt idx="34">
                        <c:v>43274.416679108799</c:v>
                      </c:pt>
                      <c:pt idx="35">
                        <c:v>43274.458345833336</c:v>
                      </c:pt>
                      <c:pt idx="36">
                        <c:v>43274.500012557874</c:v>
                      </c:pt>
                      <c:pt idx="37">
                        <c:v>43274.541679282411</c:v>
                      </c:pt>
                      <c:pt idx="38">
                        <c:v>43274.583346006948</c:v>
                      </c:pt>
                      <c:pt idx="39">
                        <c:v>43274.625012731478</c:v>
                      </c:pt>
                      <c:pt idx="40">
                        <c:v>43274.666679456015</c:v>
                      </c:pt>
                      <c:pt idx="41">
                        <c:v>43274.708346180552</c:v>
                      </c:pt>
                      <c:pt idx="42">
                        <c:v>43274.75001290509</c:v>
                      </c:pt>
                      <c:pt idx="43">
                        <c:v>43274.791679629627</c:v>
                      </c:pt>
                      <c:pt idx="44">
                        <c:v>43274.833346354164</c:v>
                      </c:pt>
                      <c:pt idx="45">
                        <c:v>43274.875013078701</c:v>
                      </c:pt>
                      <c:pt idx="46">
                        <c:v>43274.916679803238</c:v>
                      </c:pt>
                      <c:pt idx="47">
                        <c:v>43274.958346527776</c:v>
                      </c:pt>
                      <c:pt idx="48">
                        <c:v>43275.000013252313</c:v>
                      </c:pt>
                      <c:pt idx="49">
                        <c:v>43275.04167997685</c:v>
                      </c:pt>
                      <c:pt idx="50">
                        <c:v>43275.083346701387</c:v>
                      </c:pt>
                      <c:pt idx="51">
                        <c:v>43275.125013425924</c:v>
                      </c:pt>
                      <c:pt idx="52">
                        <c:v>43275.166680150462</c:v>
                      </c:pt>
                      <c:pt idx="53">
                        <c:v>43275.208346874999</c:v>
                      </c:pt>
                      <c:pt idx="54">
                        <c:v>43275.250013599536</c:v>
                      </c:pt>
                      <c:pt idx="55">
                        <c:v>43275.291680324073</c:v>
                      </c:pt>
                      <c:pt idx="56">
                        <c:v>43275.33334704861</c:v>
                      </c:pt>
                      <c:pt idx="57">
                        <c:v>43275.375013773148</c:v>
                      </c:pt>
                      <c:pt idx="58">
                        <c:v>43275.416680497685</c:v>
                      </c:pt>
                      <c:pt idx="59">
                        <c:v>43275.458347222222</c:v>
                      </c:pt>
                      <c:pt idx="60">
                        <c:v>43275.500013946759</c:v>
                      </c:pt>
                      <c:pt idx="61">
                        <c:v>43275.541680671296</c:v>
                      </c:pt>
                      <c:pt idx="62">
                        <c:v>43275.583347395834</c:v>
                      </c:pt>
                      <c:pt idx="63">
                        <c:v>43275.625014120371</c:v>
                      </c:pt>
                      <c:pt idx="64">
                        <c:v>43275.666680844908</c:v>
                      </c:pt>
                      <c:pt idx="65">
                        <c:v>43275.708347569445</c:v>
                      </c:pt>
                      <c:pt idx="66">
                        <c:v>43275.750014293983</c:v>
                      </c:pt>
                      <c:pt idx="67">
                        <c:v>43275.79168101852</c:v>
                      </c:pt>
                      <c:pt idx="68">
                        <c:v>43275.833347743057</c:v>
                      </c:pt>
                      <c:pt idx="69">
                        <c:v>43275.875014467594</c:v>
                      </c:pt>
                      <c:pt idx="70">
                        <c:v>43275.916681192131</c:v>
                      </c:pt>
                      <c:pt idx="71">
                        <c:v>43275.958347916669</c:v>
                      </c:pt>
                      <c:pt idx="72">
                        <c:v>43276.000014641206</c:v>
                      </c:pt>
                      <c:pt idx="73">
                        <c:v>43276.041681365743</c:v>
                      </c:pt>
                      <c:pt idx="74">
                        <c:v>43276.08334809028</c:v>
                      </c:pt>
                      <c:pt idx="75">
                        <c:v>43276.125014814817</c:v>
                      </c:pt>
                      <c:pt idx="76">
                        <c:v>43276.166681539355</c:v>
                      </c:pt>
                      <c:pt idx="77">
                        <c:v>43276.208348263892</c:v>
                      </c:pt>
                      <c:pt idx="78">
                        <c:v>43276.250014988429</c:v>
                      </c:pt>
                      <c:pt idx="79">
                        <c:v>43276.291681712966</c:v>
                      </c:pt>
                      <c:pt idx="80">
                        <c:v>43276.333348437503</c:v>
                      </c:pt>
                      <c:pt idx="81">
                        <c:v>43276.375015162041</c:v>
                      </c:pt>
                      <c:pt idx="82">
                        <c:v>43276.416681886571</c:v>
                      </c:pt>
                      <c:pt idx="83">
                        <c:v>43276.458348611108</c:v>
                      </c:pt>
                      <c:pt idx="84">
                        <c:v>43276.500015335645</c:v>
                      </c:pt>
                      <c:pt idx="85">
                        <c:v>43276.541682060182</c:v>
                      </c:pt>
                      <c:pt idx="86">
                        <c:v>43276.583348784719</c:v>
                      </c:pt>
                      <c:pt idx="87">
                        <c:v>43276.625015509257</c:v>
                      </c:pt>
                      <c:pt idx="88">
                        <c:v>43276.666682233794</c:v>
                      </c:pt>
                      <c:pt idx="89">
                        <c:v>43276.708348958331</c:v>
                      </c:pt>
                      <c:pt idx="90">
                        <c:v>43276.750015682868</c:v>
                      </c:pt>
                      <c:pt idx="91">
                        <c:v>43276.791682407405</c:v>
                      </c:pt>
                      <c:pt idx="92">
                        <c:v>43276.833349131943</c:v>
                      </c:pt>
                      <c:pt idx="93">
                        <c:v>43276.87501585648</c:v>
                      </c:pt>
                      <c:pt idx="94">
                        <c:v>43276.916682581017</c:v>
                      </c:pt>
                      <c:pt idx="95">
                        <c:v>43276.958349305554</c:v>
                      </c:pt>
                    </c:numCache>
                  </c:numRef>
                </c:xVal>
                <c:yVal>
                  <c:numRef>
                    <c:extLst xmlns:c15="http://schemas.microsoft.com/office/drawing/2012/chart">
                      <c:ext xmlns:c15="http://schemas.microsoft.com/office/drawing/2012/chart" uri="{02D57815-91ED-43cb-92C2-25804820EDAC}">
                        <c15:formulaRef>
                          <c15:sqref>Sheet1!$G$20:$G$115</c15:sqref>
                        </c15:formulaRef>
                      </c:ext>
                    </c:extLst>
                    <c:numCache>
                      <c:formatCode>General</c:formatCode>
                      <c:ptCount val="96"/>
                      <c:pt idx="0">
                        <c:v>25.599999999999998</c:v>
                      </c:pt>
                      <c:pt idx="1">
                        <c:v>25.450000000000003</c:v>
                      </c:pt>
                      <c:pt idx="2">
                        <c:v>25.266666666666666</c:v>
                      </c:pt>
                      <c:pt idx="3">
                        <c:v>25.116666666666671</c:v>
                      </c:pt>
                      <c:pt idx="4">
                        <c:v>25.116666666666671</c:v>
                      </c:pt>
                      <c:pt idx="5">
                        <c:v>24.933333333333337</c:v>
                      </c:pt>
                      <c:pt idx="6">
                        <c:v>25.133333333333336</c:v>
                      </c:pt>
                      <c:pt idx="7">
                        <c:v>25.366666666666664</c:v>
                      </c:pt>
                      <c:pt idx="8">
                        <c:v>25.516666666666666</c:v>
                      </c:pt>
                      <c:pt idx="9">
                        <c:v>25.333333333333332</c:v>
                      </c:pt>
                      <c:pt idx="10">
                        <c:v>25.3</c:v>
                      </c:pt>
                      <c:pt idx="11">
                        <c:v>25.349999999999998</c:v>
                      </c:pt>
                      <c:pt idx="12">
                        <c:v>25.416666666666668</c:v>
                      </c:pt>
                      <c:pt idx="13">
                        <c:v>25.566666666666666</c:v>
                      </c:pt>
                      <c:pt idx="14">
                        <c:v>25.616666666666664</c:v>
                      </c:pt>
                      <c:pt idx="15">
                        <c:v>25.783333333333335</c:v>
                      </c:pt>
                      <c:pt idx="16">
                        <c:v>25.916666666666668</c:v>
                      </c:pt>
                      <c:pt idx="17">
                        <c:v>25.883333333333336</c:v>
                      </c:pt>
                      <c:pt idx="18">
                        <c:v>25.716666666666665</c:v>
                      </c:pt>
                      <c:pt idx="19">
                        <c:v>25.633333333333329</c:v>
                      </c:pt>
                      <c:pt idx="20">
                        <c:v>25.516666666666666</c:v>
                      </c:pt>
                      <c:pt idx="21">
                        <c:v>25.399999999999995</c:v>
                      </c:pt>
                      <c:pt idx="22">
                        <c:v>25.333333333333332</c:v>
                      </c:pt>
                      <c:pt idx="23">
                        <c:v>25.283333333333331</c:v>
                      </c:pt>
                      <c:pt idx="24">
                        <c:v>25.216666666666669</c:v>
                      </c:pt>
                      <c:pt idx="25">
                        <c:v>25.05</c:v>
                      </c:pt>
                      <c:pt idx="26">
                        <c:v>24.933333333333334</c:v>
                      </c:pt>
                      <c:pt idx="27">
                        <c:v>25.033333333333335</c:v>
                      </c:pt>
                      <c:pt idx="28">
                        <c:v>24.650000000000002</c:v>
                      </c:pt>
                      <c:pt idx="29">
                        <c:v>23.716666666666669</c:v>
                      </c:pt>
                      <c:pt idx="30">
                        <c:v>23.716666666666665</c:v>
                      </c:pt>
                      <c:pt idx="31">
                        <c:v>23.916666666666668</c:v>
                      </c:pt>
                      <c:pt idx="32">
                        <c:v>24.3</c:v>
                      </c:pt>
                      <c:pt idx="33">
                        <c:v>24.166666666666668</c:v>
                      </c:pt>
                      <c:pt idx="34">
                        <c:v>24.333333333333332</c:v>
                      </c:pt>
                      <c:pt idx="35">
                        <c:v>24.499999999999996</c:v>
                      </c:pt>
                      <c:pt idx="36">
                        <c:v>24.766666666666666</c:v>
                      </c:pt>
                      <c:pt idx="37">
                        <c:v>24.966666666666669</c:v>
                      </c:pt>
                      <c:pt idx="38">
                        <c:v>25.166666666666668</c:v>
                      </c:pt>
                      <c:pt idx="39">
                        <c:v>25.099999999999998</c:v>
                      </c:pt>
                      <c:pt idx="40">
                        <c:v>25.333333333333332</c:v>
                      </c:pt>
                      <c:pt idx="41">
                        <c:v>25.316666666666666</c:v>
                      </c:pt>
                      <c:pt idx="42">
                        <c:v>25.316666666666666</c:v>
                      </c:pt>
                      <c:pt idx="43">
                        <c:v>25.233333333333334</c:v>
                      </c:pt>
                      <c:pt idx="44">
                        <c:v>25.149999999999995</c:v>
                      </c:pt>
                      <c:pt idx="45">
                        <c:v>25.099999999999998</c:v>
                      </c:pt>
                      <c:pt idx="46">
                        <c:v>25.016666666666666</c:v>
                      </c:pt>
                      <c:pt idx="47">
                        <c:v>25</c:v>
                      </c:pt>
                      <c:pt idx="48">
                        <c:v>25</c:v>
                      </c:pt>
                      <c:pt idx="49">
                        <c:v>24.883333333333336</c:v>
                      </c:pt>
                      <c:pt idx="50">
                        <c:v>24.583333333333332</c:v>
                      </c:pt>
                      <c:pt idx="51">
                        <c:v>23.916666666666668</c:v>
                      </c:pt>
                      <c:pt idx="52">
                        <c:v>23.450000000000003</c:v>
                      </c:pt>
                      <c:pt idx="53">
                        <c:v>23.116666666666664</c:v>
                      </c:pt>
                      <c:pt idx="54">
                        <c:v>22.966666666666669</c:v>
                      </c:pt>
                      <c:pt idx="55">
                        <c:v>23.233333333333334</c:v>
                      </c:pt>
                      <c:pt idx="56">
                        <c:v>23.55</c:v>
                      </c:pt>
                      <c:pt idx="57">
                        <c:v>23.583333333333329</c:v>
                      </c:pt>
                      <c:pt idx="58">
                        <c:v>23.816666666666666</c:v>
                      </c:pt>
                      <c:pt idx="59">
                        <c:v>24.066666666666666</c:v>
                      </c:pt>
                      <c:pt idx="60">
                        <c:v>24.233333333333334</c:v>
                      </c:pt>
                      <c:pt idx="61">
                        <c:v>24.533333333333335</c:v>
                      </c:pt>
                      <c:pt idx="62">
                        <c:v>24.666666666666668</c:v>
                      </c:pt>
                      <c:pt idx="63">
                        <c:v>24.733333333333334</c:v>
                      </c:pt>
                      <c:pt idx="64">
                        <c:v>24.75</c:v>
                      </c:pt>
                      <c:pt idx="65">
                        <c:v>24.849999999999998</c:v>
                      </c:pt>
                      <c:pt idx="66">
                        <c:v>24.633333333333329</c:v>
                      </c:pt>
                      <c:pt idx="67">
                        <c:v>24.55</c:v>
                      </c:pt>
                      <c:pt idx="68">
                        <c:v>23.983333333333334</c:v>
                      </c:pt>
                      <c:pt idx="69">
                        <c:v>23.316666666666666</c:v>
                      </c:pt>
                      <c:pt idx="70">
                        <c:v>23.433333333333334</c:v>
                      </c:pt>
                      <c:pt idx="71">
                        <c:v>23.650000000000002</c:v>
                      </c:pt>
                      <c:pt idx="72">
                        <c:v>23.033333333333335</c:v>
                      </c:pt>
                      <c:pt idx="73">
                        <c:v>22.400000000000002</c:v>
                      </c:pt>
                      <c:pt idx="74">
                        <c:v>22.283333333333331</c:v>
                      </c:pt>
                      <c:pt idx="75">
                        <c:v>21.966666666666665</c:v>
                      </c:pt>
                      <c:pt idx="76">
                        <c:v>21.566666666666666</c:v>
                      </c:pt>
                      <c:pt idx="77">
                        <c:v>21.466666666666669</c:v>
                      </c:pt>
                      <c:pt idx="78">
                        <c:v>21.650000000000002</c:v>
                      </c:pt>
                      <c:pt idx="79">
                        <c:v>22.033333333333331</c:v>
                      </c:pt>
                      <c:pt idx="80">
                        <c:v>22.116666666666664</c:v>
                      </c:pt>
                      <c:pt idx="81">
                        <c:v>22.683333333333334</c:v>
                      </c:pt>
                      <c:pt idx="82">
                        <c:v>23.116666666666664</c:v>
                      </c:pt>
                      <c:pt idx="83">
                        <c:v>23.5</c:v>
                      </c:pt>
                      <c:pt idx="84">
                        <c:v>23.700000000000003</c:v>
                      </c:pt>
                      <c:pt idx="85">
                        <c:v>23.95</c:v>
                      </c:pt>
                      <c:pt idx="86">
                        <c:v>24.216666666666669</c:v>
                      </c:pt>
                      <c:pt idx="87">
                        <c:v>24.483333333333334</c:v>
                      </c:pt>
                      <c:pt idx="88">
                        <c:v>24.716666666666669</c:v>
                      </c:pt>
                      <c:pt idx="89">
                        <c:v>24.833333333333332</c:v>
                      </c:pt>
                      <c:pt idx="90">
                        <c:v>24.900000000000002</c:v>
                      </c:pt>
                      <c:pt idx="91">
                        <c:v>24.983333333333334</c:v>
                      </c:pt>
                      <c:pt idx="92">
                        <c:v>25</c:v>
                      </c:pt>
                      <c:pt idx="93">
                        <c:v>24.933333333333334</c:v>
                      </c:pt>
                      <c:pt idx="94">
                        <c:v>24.333333333333332</c:v>
                      </c:pt>
                      <c:pt idx="95">
                        <c:v>24.583333333333332</c:v>
                      </c:pt>
                    </c:numCache>
                  </c:numRef>
                </c:yVal>
                <c:smooth val="0"/>
                <c:extLst xmlns:c15="http://schemas.microsoft.com/office/drawing/2012/chart">
                  <c:ext xmlns:c16="http://schemas.microsoft.com/office/drawing/2014/chart" uri="{C3380CC4-5D6E-409C-BE32-E72D297353CC}">
                    <c16:uniqueId val="{00000006-2B61-42A4-BCBE-EED6F8ED84BA}"/>
                  </c:ext>
                </c:extLst>
              </c15:ser>
            </c15:filteredScatterSeries>
            <c15:filteredScatterSeries>
              <c15:ser>
                <c:idx val="6"/>
                <c:order val="6"/>
                <c:tx>
                  <c:strRef>
                    <c:extLst xmlns:c15="http://schemas.microsoft.com/office/drawing/2012/chart">
                      <c:ext xmlns:c15="http://schemas.microsoft.com/office/drawing/2012/chart" uri="{02D57815-91ED-43cb-92C2-25804820EDAC}">
                        <c15:formulaRef>
                          <c15:sqref>Sheet1!$H$5</c15:sqref>
                        </c15:formulaRef>
                      </c:ext>
                    </c:extLst>
                    <c:strCache>
                      <c:ptCount val="1"/>
                      <c:pt idx="0">
                        <c:v>Office Area</c:v>
                      </c:pt>
                    </c:strCache>
                  </c:strRef>
                </c:tx>
                <c:spPr>
                  <a:ln w="19050" cap="rnd">
                    <a:solidFill>
                      <a:schemeClr val="accent1">
                        <a:lumMod val="60000"/>
                      </a:schemeClr>
                    </a:solidFill>
                    <a:round/>
                  </a:ln>
                  <a:effectLst/>
                </c:spPr>
                <c:marker>
                  <c:symbol val="none"/>
                </c:marker>
                <c:xVal>
                  <c:numRef>
                    <c:extLst xmlns:c15="http://schemas.microsoft.com/office/drawing/2012/chart">
                      <c:ext xmlns:c15="http://schemas.microsoft.com/office/drawing/2012/chart" uri="{02D57815-91ED-43cb-92C2-25804820EDAC}">
                        <c15:formulaRef>
                          <c15:sqref>Sheet1!$A$20:$A$115</c15:sqref>
                        </c15:formulaRef>
                      </c:ext>
                    </c:extLst>
                    <c:numCache>
                      <c:formatCode>m/d/yyyy\ h:mm</c:formatCode>
                      <c:ptCount val="96"/>
                      <c:pt idx="0">
                        <c:v>43273.000010474534</c:v>
                      </c:pt>
                      <c:pt idx="1">
                        <c:v>43273.041677199071</c:v>
                      </c:pt>
                      <c:pt idx="2">
                        <c:v>43273.083343923608</c:v>
                      </c:pt>
                      <c:pt idx="3">
                        <c:v>43273.125010648146</c:v>
                      </c:pt>
                      <c:pt idx="4">
                        <c:v>43273.166677372683</c:v>
                      </c:pt>
                      <c:pt idx="5">
                        <c:v>43273.20834409722</c:v>
                      </c:pt>
                      <c:pt idx="6">
                        <c:v>43273.250010821757</c:v>
                      </c:pt>
                      <c:pt idx="7">
                        <c:v>43273.291677546295</c:v>
                      </c:pt>
                      <c:pt idx="8">
                        <c:v>43273.333344270832</c:v>
                      </c:pt>
                      <c:pt idx="9">
                        <c:v>43273.375010995369</c:v>
                      </c:pt>
                      <c:pt idx="10">
                        <c:v>43273.416677719906</c:v>
                      </c:pt>
                      <c:pt idx="11">
                        <c:v>43273.458344444443</c:v>
                      </c:pt>
                      <c:pt idx="12">
                        <c:v>43273.500011168981</c:v>
                      </c:pt>
                      <c:pt idx="13">
                        <c:v>43273.541677893518</c:v>
                      </c:pt>
                      <c:pt idx="14">
                        <c:v>43273.583344618055</c:v>
                      </c:pt>
                      <c:pt idx="15">
                        <c:v>43273.625011342592</c:v>
                      </c:pt>
                      <c:pt idx="16">
                        <c:v>43273.666678067129</c:v>
                      </c:pt>
                      <c:pt idx="17">
                        <c:v>43273.708344791667</c:v>
                      </c:pt>
                      <c:pt idx="18">
                        <c:v>43273.750011516204</c:v>
                      </c:pt>
                      <c:pt idx="19">
                        <c:v>43273.791678240741</c:v>
                      </c:pt>
                      <c:pt idx="20">
                        <c:v>43273.833344965278</c:v>
                      </c:pt>
                      <c:pt idx="21">
                        <c:v>43273.875011689815</c:v>
                      </c:pt>
                      <c:pt idx="22">
                        <c:v>43273.916678414353</c:v>
                      </c:pt>
                      <c:pt idx="23">
                        <c:v>43273.95834513889</c:v>
                      </c:pt>
                      <c:pt idx="24">
                        <c:v>43274.000011863427</c:v>
                      </c:pt>
                      <c:pt idx="25">
                        <c:v>43274.041678587964</c:v>
                      </c:pt>
                      <c:pt idx="26">
                        <c:v>43274.083345312501</c:v>
                      </c:pt>
                      <c:pt idx="27">
                        <c:v>43274.125012037039</c:v>
                      </c:pt>
                      <c:pt idx="28">
                        <c:v>43274.166678761576</c:v>
                      </c:pt>
                      <c:pt idx="29">
                        <c:v>43274.208345486113</c:v>
                      </c:pt>
                      <c:pt idx="30">
                        <c:v>43274.25001221065</c:v>
                      </c:pt>
                      <c:pt idx="31">
                        <c:v>43274.291678935188</c:v>
                      </c:pt>
                      <c:pt idx="32">
                        <c:v>43274.333345659725</c:v>
                      </c:pt>
                      <c:pt idx="33">
                        <c:v>43274.375012384262</c:v>
                      </c:pt>
                      <c:pt idx="34">
                        <c:v>43274.416679108799</c:v>
                      </c:pt>
                      <c:pt idx="35">
                        <c:v>43274.458345833336</c:v>
                      </c:pt>
                      <c:pt idx="36">
                        <c:v>43274.500012557874</c:v>
                      </c:pt>
                      <c:pt idx="37">
                        <c:v>43274.541679282411</c:v>
                      </c:pt>
                      <c:pt idx="38">
                        <c:v>43274.583346006948</c:v>
                      </c:pt>
                      <c:pt idx="39">
                        <c:v>43274.625012731478</c:v>
                      </c:pt>
                      <c:pt idx="40">
                        <c:v>43274.666679456015</c:v>
                      </c:pt>
                      <c:pt idx="41">
                        <c:v>43274.708346180552</c:v>
                      </c:pt>
                      <c:pt idx="42">
                        <c:v>43274.75001290509</c:v>
                      </c:pt>
                      <c:pt idx="43">
                        <c:v>43274.791679629627</c:v>
                      </c:pt>
                      <c:pt idx="44">
                        <c:v>43274.833346354164</c:v>
                      </c:pt>
                      <c:pt idx="45">
                        <c:v>43274.875013078701</c:v>
                      </c:pt>
                      <c:pt idx="46">
                        <c:v>43274.916679803238</c:v>
                      </c:pt>
                      <c:pt idx="47">
                        <c:v>43274.958346527776</c:v>
                      </c:pt>
                      <c:pt idx="48">
                        <c:v>43275.000013252313</c:v>
                      </c:pt>
                      <c:pt idx="49">
                        <c:v>43275.04167997685</c:v>
                      </c:pt>
                      <c:pt idx="50">
                        <c:v>43275.083346701387</c:v>
                      </c:pt>
                      <c:pt idx="51">
                        <c:v>43275.125013425924</c:v>
                      </c:pt>
                      <c:pt idx="52">
                        <c:v>43275.166680150462</c:v>
                      </c:pt>
                      <c:pt idx="53">
                        <c:v>43275.208346874999</c:v>
                      </c:pt>
                      <c:pt idx="54">
                        <c:v>43275.250013599536</c:v>
                      </c:pt>
                      <c:pt idx="55">
                        <c:v>43275.291680324073</c:v>
                      </c:pt>
                      <c:pt idx="56">
                        <c:v>43275.33334704861</c:v>
                      </c:pt>
                      <c:pt idx="57">
                        <c:v>43275.375013773148</c:v>
                      </c:pt>
                      <c:pt idx="58">
                        <c:v>43275.416680497685</c:v>
                      </c:pt>
                      <c:pt idx="59">
                        <c:v>43275.458347222222</c:v>
                      </c:pt>
                      <c:pt idx="60">
                        <c:v>43275.500013946759</c:v>
                      </c:pt>
                      <c:pt idx="61">
                        <c:v>43275.541680671296</c:v>
                      </c:pt>
                      <c:pt idx="62">
                        <c:v>43275.583347395834</c:v>
                      </c:pt>
                      <c:pt idx="63">
                        <c:v>43275.625014120371</c:v>
                      </c:pt>
                      <c:pt idx="64">
                        <c:v>43275.666680844908</c:v>
                      </c:pt>
                      <c:pt idx="65">
                        <c:v>43275.708347569445</c:v>
                      </c:pt>
                      <c:pt idx="66">
                        <c:v>43275.750014293983</c:v>
                      </c:pt>
                      <c:pt idx="67">
                        <c:v>43275.79168101852</c:v>
                      </c:pt>
                      <c:pt idx="68">
                        <c:v>43275.833347743057</c:v>
                      </c:pt>
                      <c:pt idx="69">
                        <c:v>43275.875014467594</c:v>
                      </c:pt>
                      <c:pt idx="70">
                        <c:v>43275.916681192131</c:v>
                      </c:pt>
                      <c:pt idx="71">
                        <c:v>43275.958347916669</c:v>
                      </c:pt>
                      <c:pt idx="72">
                        <c:v>43276.000014641206</c:v>
                      </c:pt>
                      <c:pt idx="73">
                        <c:v>43276.041681365743</c:v>
                      </c:pt>
                      <c:pt idx="74">
                        <c:v>43276.08334809028</c:v>
                      </c:pt>
                      <c:pt idx="75">
                        <c:v>43276.125014814817</c:v>
                      </c:pt>
                      <c:pt idx="76">
                        <c:v>43276.166681539355</c:v>
                      </c:pt>
                      <c:pt idx="77">
                        <c:v>43276.208348263892</c:v>
                      </c:pt>
                      <c:pt idx="78">
                        <c:v>43276.250014988429</c:v>
                      </c:pt>
                      <c:pt idx="79">
                        <c:v>43276.291681712966</c:v>
                      </c:pt>
                      <c:pt idx="80">
                        <c:v>43276.333348437503</c:v>
                      </c:pt>
                      <c:pt idx="81">
                        <c:v>43276.375015162041</c:v>
                      </c:pt>
                      <c:pt idx="82">
                        <c:v>43276.416681886571</c:v>
                      </c:pt>
                      <c:pt idx="83">
                        <c:v>43276.458348611108</c:v>
                      </c:pt>
                      <c:pt idx="84">
                        <c:v>43276.500015335645</c:v>
                      </c:pt>
                      <c:pt idx="85">
                        <c:v>43276.541682060182</c:v>
                      </c:pt>
                      <c:pt idx="86">
                        <c:v>43276.583348784719</c:v>
                      </c:pt>
                      <c:pt idx="87">
                        <c:v>43276.625015509257</c:v>
                      </c:pt>
                      <c:pt idx="88">
                        <c:v>43276.666682233794</c:v>
                      </c:pt>
                      <c:pt idx="89">
                        <c:v>43276.708348958331</c:v>
                      </c:pt>
                      <c:pt idx="90">
                        <c:v>43276.750015682868</c:v>
                      </c:pt>
                      <c:pt idx="91">
                        <c:v>43276.791682407405</c:v>
                      </c:pt>
                      <c:pt idx="92">
                        <c:v>43276.833349131943</c:v>
                      </c:pt>
                      <c:pt idx="93">
                        <c:v>43276.87501585648</c:v>
                      </c:pt>
                      <c:pt idx="94">
                        <c:v>43276.916682581017</c:v>
                      </c:pt>
                      <c:pt idx="95">
                        <c:v>43276.958349305554</c:v>
                      </c:pt>
                    </c:numCache>
                  </c:numRef>
                </c:xVal>
                <c:yVal>
                  <c:numRef>
                    <c:extLst xmlns:c15="http://schemas.microsoft.com/office/drawing/2012/chart">
                      <c:ext xmlns:c15="http://schemas.microsoft.com/office/drawing/2012/chart" uri="{02D57815-91ED-43cb-92C2-25804820EDAC}">
                        <c15:formulaRef>
                          <c15:sqref>Sheet1!$H$20:$H$115</c15:sqref>
                        </c15:formulaRef>
                      </c:ext>
                    </c:extLst>
                    <c:numCache>
                      <c:formatCode>General</c:formatCode>
                      <c:ptCount val="96"/>
                      <c:pt idx="0">
                        <c:v>26.183333333333334</c:v>
                      </c:pt>
                      <c:pt idx="1">
                        <c:v>26.016666666666666</c:v>
                      </c:pt>
                      <c:pt idx="2">
                        <c:v>25.816666666666666</c:v>
                      </c:pt>
                      <c:pt idx="3">
                        <c:v>25.866666666666671</c:v>
                      </c:pt>
                      <c:pt idx="4">
                        <c:v>25.883333333333336</c:v>
                      </c:pt>
                      <c:pt idx="5">
                        <c:v>25.766666666666666</c:v>
                      </c:pt>
                      <c:pt idx="6">
                        <c:v>25.766666666666666</c:v>
                      </c:pt>
                      <c:pt idx="7">
                        <c:v>25.900000000000002</c:v>
                      </c:pt>
                      <c:pt idx="8">
                        <c:v>25.900000000000002</c:v>
                      </c:pt>
                      <c:pt idx="9">
                        <c:v>25.816666666666666</c:v>
                      </c:pt>
                      <c:pt idx="10">
                        <c:v>25.850000000000005</c:v>
                      </c:pt>
                      <c:pt idx="11">
                        <c:v>25.900000000000002</c:v>
                      </c:pt>
                      <c:pt idx="12">
                        <c:v>25.966666666666665</c:v>
                      </c:pt>
                      <c:pt idx="13">
                        <c:v>26.099999999999998</c:v>
                      </c:pt>
                      <c:pt idx="14">
                        <c:v>26.133333333333329</c:v>
                      </c:pt>
                      <c:pt idx="15">
                        <c:v>26.3</c:v>
                      </c:pt>
                      <c:pt idx="16">
                        <c:v>26.45</c:v>
                      </c:pt>
                      <c:pt idx="17">
                        <c:v>26.466666666666669</c:v>
                      </c:pt>
                      <c:pt idx="18">
                        <c:v>26.433333333333337</c:v>
                      </c:pt>
                      <c:pt idx="19">
                        <c:v>26.333333333333332</c:v>
                      </c:pt>
                      <c:pt idx="20">
                        <c:v>26.233333333333331</c:v>
                      </c:pt>
                      <c:pt idx="21">
                        <c:v>26.116666666666664</c:v>
                      </c:pt>
                      <c:pt idx="22">
                        <c:v>26.05</c:v>
                      </c:pt>
                      <c:pt idx="23">
                        <c:v>26</c:v>
                      </c:pt>
                      <c:pt idx="24">
                        <c:v>25.866666666666671</c:v>
                      </c:pt>
                      <c:pt idx="25">
                        <c:v>25.8</c:v>
                      </c:pt>
                      <c:pt idx="26">
                        <c:v>25.75</c:v>
                      </c:pt>
                      <c:pt idx="27">
                        <c:v>25.616666666666664</c:v>
                      </c:pt>
                      <c:pt idx="28">
                        <c:v>25.516666666666666</c:v>
                      </c:pt>
                      <c:pt idx="29">
                        <c:v>25.266666666666666</c:v>
                      </c:pt>
                      <c:pt idx="30">
                        <c:v>25.233333333333334</c:v>
                      </c:pt>
                      <c:pt idx="31">
                        <c:v>25.483333333333331</c:v>
                      </c:pt>
                      <c:pt idx="32">
                        <c:v>25.95</c:v>
                      </c:pt>
                      <c:pt idx="33">
                        <c:v>26.033333333333331</c:v>
                      </c:pt>
                      <c:pt idx="34">
                        <c:v>26</c:v>
                      </c:pt>
                      <c:pt idx="35">
                        <c:v>25.816666666666666</c:v>
                      </c:pt>
                      <c:pt idx="36">
                        <c:v>25.8</c:v>
                      </c:pt>
                      <c:pt idx="37">
                        <c:v>25.833333333333332</c:v>
                      </c:pt>
                      <c:pt idx="38">
                        <c:v>26</c:v>
                      </c:pt>
                      <c:pt idx="39">
                        <c:v>26.016666666666666</c:v>
                      </c:pt>
                      <c:pt idx="40">
                        <c:v>26.200000000000003</c:v>
                      </c:pt>
                      <c:pt idx="41">
                        <c:v>26.3</c:v>
                      </c:pt>
                      <c:pt idx="42">
                        <c:v>26.433333333333334</c:v>
                      </c:pt>
                      <c:pt idx="43">
                        <c:v>26.416666666666671</c:v>
                      </c:pt>
                      <c:pt idx="44">
                        <c:v>26.149999999999995</c:v>
                      </c:pt>
                      <c:pt idx="45">
                        <c:v>26.016666666666666</c:v>
                      </c:pt>
                      <c:pt idx="46">
                        <c:v>25.866666666666671</c:v>
                      </c:pt>
                      <c:pt idx="47">
                        <c:v>25.8</c:v>
                      </c:pt>
                      <c:pt idx="48">
                        <c:v>25.683333333333334</c:v>
                      </c:pt>
                      <c:pt idx="49">
                        <c:v>25.55</c:v>
                      </c:pt>
                      <c:pt idx="50">
                        <c:v>25.599999999999998</c:v>
                      </c:pt>
                      <c:pt idx="51">
                        <c:v>25.433333333333334</c:v>
                      </c:pt>
                      <c:pt idx="52">
                        <c:v>25.066666666666666</c:v>
                      </c:pt>
                      <c:pt idx="53">
                        <c:v>24.883333333333336</c:v>
                      </c:pt>
                      <c:pt idx="54">
                        <c:v>24.716666666666669</c:v>
                      </c:pt>
                      <c:pt idx="55">
                        <c:v>24.866666666666664</c:v>
                      </c:pt>
                      <c:pt idx="56">
                        <c:v>25.433333333333337</c:v>
                      </c:pt>
                      <c:pt idx="57">
                        <c:v>25.2</c:v>
                      </c:pt>
                      <c:pt idx="58">
                        <c:v>25.333333333333332</c:v>
                      </c:pt>
                      <c:pt idx="59">
                        <c:v>25.466666666666669</c:v>
                      </c:pt>
                      <c:pt idx="60">
                        <c:v>25.349999999999998</c:v>
                      </c:pt>
                      <c:pt idx="61">
                        <c:v>25.2</c:v>
                      </c:pt>
                      <c:pt idx="62">
                        <c:v>25.25</c:v>
                      </c:pt>
                      <c:pt idx="63">
                        <c:v>25.333333333333332</c:v>
                      </c:pt>
                      <c:pt idx="64">
                        <c:v>25.75</c:v>
                      </c:pt>
                      <c:pt idx="65">
                        <c:v>26.116666666666664</c:v>
                      </c:pt>
                      <c:pt idx="66">
                        <c:v>26.033333333333331</c:v>
                      </c:pt>
                      <c:pt idx="67">
                        <c:v>25.833333333333332</c:v>
                      </c:pt>
                      <c:pt idx="68">
                        <c:v>25.133333333333336</c:v>
                      </c:pt>
                      <c:pt idx="69">
                        <c:v>24.05</c:v>
                      </c:pt>
                      <c:pt idx="70">
                        <c:v>23.8</c:v>
                      </c:pt>
                      <c:pt idx="71">
                        <c:v>23.783333333333331</c:v>
                      </c:pt>
                      <c:pt idx="72">
                        <c:v>23.400000000000002</c:v>
                      </c:pt>
                      <c:pt idx="73">
                        <c:v>22.883333333333336</c:v>
                      </c:pt>
                      <c:pt idx="74">
                        <c:v>22.683333333333337</c:v>
                      </c:pt>
                      <c:pt idx="75">
                        <c:v>22.366666666666664</c:v>
                      </c:pt>
                      <c:pt idx="76">
                        <c:v>22.05</c:v>
                      </c:pt>
                      <c:pt idx="77">
                        <c:v>21.900000000000002</c:v>
                      </c:pt>
                      <c:pt idx="78">
                        <c:v>21.933333333333334</c:v>
                      </c:pt>
                      <c:pt idx="79">
                        <c:v>22.583333333333332</c:v>
                      </c:pt>
                      <c:pt idx="80">
                        <c:v>22.849999999999998</c:v>
                      </c:pt>
                      <c:pt idx="81">
                        <c:v>23.316666666666666</c:v>
                      </c:pt>
                      <c:pt idx="82">
                        <c:v>23.75</c:v>
                      </c:pt>
                      <c:pt idx="83">
                        <c:v>24.116666666666664</c:v>
                      </c:pt>
                      <c:pt idx="84">
                        <c:v>24.183333333333334</c:v>
                      </c:pt>
                      <c:pt idx="85">
                        <c:v>24.066666666666663</c:v>
                      </c:pt>
                      <c:pt idx="86">
                        <c:v>24.25</c:v>
                      </c:pt>
                      <c:pt idx="87">
                        <c:v>24.533333333333331</c:v>
                      </c:pt>
                      <c:pt idx="88">
                        <c:v>25.083333333333332</c:v>
                      </c:pt>
                      <c:pt idx="89">
                        <c:v>25.400000000000002</c:v>
                      </c:pt>
                      <c:pt idx="90">
                        <c:v>25.599999999999998</c:v>
                      </c:pt>
                      <c:pt idx="91">
                        <c:v>25.7</c:v>
                      </c:pt>
                      <c:pt idx="92">
                        <c:v>25.566666666666666</c:v>
                      </c:pt>
                      <c:pt idx="93">
                        <c:v>24.966666666666669</c:v>
                      </c:pt>
                      <c:pt idx="94">
                        <c:v>24.416666666666668</c:v>
                      </c:pt>
                      <c:pt idx="95">
                        <c:v>24.333333333333332</c:v>
                      </c:pt>
                    </c:numCache>
                  </c:numRef>
                </c:yVal>
                <c:smooth val="0"/>
                <c:extLst xmlns:c15="http://schemas.microsoft.com/office/drawing/2012/chart">
                  <c:ext xmlns:c16="http://schemas.microsoft.com/office/drawing/2014/chart" uri="{C3380CC4-5D6E-409C-BE32-E72D297353CC}">
                    <c16:uniqueId val="{00000007-2B61-42A4-BCBE-EED6F8ED84BA}"/>
                  </c:ext>
                </c:extLst>
              </c15:ser>
            </c15:filteredScatterSeries>
            <c15:filteredScatterSeries>
              <c15:ser>
                <c:idx val="8"/>
                <c:order val="8"/>
                <c:tx>
                  <c:strRef>
                    <c:extLst xmlns:c15="http://schemas.microsoft.com/office/drawing/2012/chart">
                      <c:ext xmlns:c15="http://schemas.microsoft.com/office/drawing/2012/chart" uri="{02D57815-91ED-43cb-92C2-25804820EDAC}">
                        <c15:formulaRef>
                          <c15:sqref>Sheet1!$J$5</c15:sqref>
                        </c15:formulaRef>
                      </c:ext>
                    </c:extLst>
                    <c:strCache>
                      <c:ptCount val="1"/>
                      <c:pt idx="0">
                        <c:v>Air-conditioning Unit</c:v>
                      </c:pt>
                    </c:strCache>
                  </c:strRef>
                </c:tx>
                <c:spPr>
                  <a:ln w="19050" cap="rnd">
                    <a:solidFill>
                      <a:schemeClr val="accent3">
                        <a:lumMod val="60000"/>
                      </a:schemeClr>
                    </a:solidFill>
                    <a:round/>
                  </a:ln>
                  <a:effectLst/>
                </c:spPr>
                <c:marker>
                  <c:symbol val="none"/>
                </c:marker>
                <c:xVal>
                  <c:numRef>
                    <c:extLst xmlns:c15="http://schemas.microsoft.com/office/drawing/2012/chart">
                      <c:ext xmlns:c15="http://schemas.microsoft.com/office/drawing/2012/chart" uri="{02D57815-91ED-43cb-92C2-25804820EDAC}">
                        <c15:formulaRef>
                          <c15:sqref>Sheet1!$A$20:$A$115</c15:sqref>
                        </c15:formulaRef>
                      </c:ext>
                    </c:extLst>
                    <c:numCache>
                      <c:formatCode>m/d/yyyy\ h:mm</c:formatCode>
                      <c:ptCount val="96"/>
                      <c:pt idx="0">
                        <c:v>43273.000010474534</c:v>
                      </c:pt>
                      <c:pt idx="1">
                        <c:v>43273.041677199071</c:v>
                      </c:pt>
                      <c:pt idx="2">
                        <c:v>43273.083343923608</c:v>
                      </c:pt>
                      <c:pt idx="3">
                        <c:v>43273.125010648146</c:v>
                      </c:pt>
                      <c:pt idx="4">
                        <c:v>43273.166677372683</c:v>
                      </c:pt>
                      <c:pt idx="5">
                        <c:v>43273.20834409722</c:v>
                      </c:pt>
                      <c:pt idx="6">
                        <c:v>43273.250010821757</c:v>
                      </c:pt>
                      <c:pt idx="7">
                        <c:v>43273.291677546295</c:v>
                      </c:pt>
                      <c:pt idx="8">
                        <c:v>43273.333344270832</c:v>
                      </c:pt>
                      <c:pt idx="9">
                        <c:v>43273.375010995369</c:v>
                      </c:pt>
                      <c:pt idx="10">
                        <c:v>43273.416677719906</c:v>
                      </c:pt>
                      <c:pt idx="11">
                        <c:v>43273.458344444443</c:v>
                      </c:pt>
                      <c:pt idx="12">
                        <c:v>43273.500011168981</c:v>
                      </c:pt>
                      <c:pt idx="13">
                        <c:v>43273.541677893518</c:v>
                      </c:pt>
                      <c:pt idx="14">
                        <c:v>43273.583344618055</c:v>
                      </c:pt>
                      <c:pt idx="15">
                        <c:v>43273.625011342592</c:v>
                      </c:pt>
                      <c:pt idx="16">
                        <c:v>43273.666678067129</c:v>
                      </c:pt>
                      <c:pt idx="17">
                        <c:v>43273.708344791667</c:v>
                      </c:pt>
                      <c:pt idx="18">
                        <c:v>43273.750011516204</c:v>
                      </c:pt>
                      <c:pt idx="19">
                        <c:v>43273.791678240741</c:v>
                      </c:pt>
                      <c:pt idx="20">
                        <c:v>43273.833344965278</c:v>
                      </c:pt>
                      <c:pt idx="21">
                        <c:v>43273.875011689815</c:v>
                      </c:pt>
                      <c:pt idx="22">
                        <c:v>43273.916678414353</c:v>
                      </c:pt>
                      <c:pt idx="23">
                        <c:v>43273.95834513889</c:v>
                      </c:pt>
                      <c:pt idx="24">
                        <c:v>43274.000011863427</c:v>
                      </c:pt>
                      <c:pt idx="25">
                        <c:v>43274.041678587964</c:v>
                      </c:pt>
                      <c:pt idx="26">
                        <c:v>43274.083345312501</c:v>
                      </c:pt>
                      <c:pt idx="27">
                        <c:v>43274.125012037039</c:v>
                      </c:pt>
                      <c:pt idx="28">
                        <c:v>43274.166678761576</c:v>
                      </c:pt>
                      <c:pt idx="29">
                        <c:v>43274.208345486113</c:v>
                      </c:pt>
                      <c:pt idx="30">
                        <c:v>43274.25001221065</c:v>
                      </c:pt>
                      <c:pt idx="31">
                        <c:v>43274.291678935188</c:v>
                      </c:pt>
                      <c:pt idx="32">
                        <c:v>43274.333345659725</c:v>
                      </c:pt>
                      <c:pt idx="33">
                        <c:v>43274.375012384262</c:v>
                      </c:pt>
                      <c:pt idx="34">
                        <c:v>43274.416679108799</c:v>
                      </c:pt>
                      <c:pt idx="35">
                        <c:v>43274.458345833336</c:v>
                      </c:pt>
                      <c:pt idx="36">
                        <c:v>43274.500012557874</c:v>
                      </c:pt>
                      <c:pt idx="37">
                        <c:v>43274.541679282411</c:v>
                      </c:pt>
                      <c:pt idx="38">
                        <c:v>43274.583346006948</c:v>
                      </c:pt>
                      <c:pt idx="39">
                        <c:v>43274.625012731478</c:v>
                      </c:pt>
                      <c:pt idx="40">
                        <c:v>43274.666679456015</c:v>
                      </c:pt>
                      <c:pt idx="41">
                        <c:v>43274.708346180552</c:v>
                      </c:pt>
                      <c:pt idx="42">
                        <c:v>43274.75001290509</c:v>
                      </c:pt>
                      <c:pt idx="43">
                        <c:v>43274.791679629627</c:v>
                      </c:pt>
                      <c:pt idx="44">
                        <c:v>43274.833346354164</c:v>
                      </c:pt>
                      <c:pt idx="45">
                        <c:v>43274.875013078701</c:v>
                      </c:pt>
                      <c:pt idx="46">
                        <c:v>43274.916679803238</c:v>
                      </c:pt>
                      <c:pt idx="47">
                        <c:v>43274.958346527776</c:v>
                      </c:pt>
                      <c:pt idx="48">
                        <c:v>43275.000013252313</c:v>
                      </c:pt>
                      <c:pt idx="49">
                        <c:v>43275.04167997685</c:v>
                      </c:pt>
                      <c:pt idx="50">
                        <c:v>43275.083346701387</c:v>
                      </c:pt>
                      <c:pt idx="51">
                        <c:v>43275.125013425924</c:v>
                      </c:pt>
                      <c:pt idx="52">
                        <c:v>43275.166680150462</c:v>
                      </c:pt>
                      <c:pt idx="53">
                        <c:v>43275.208346874999</c:v>
                      </c:pt>
                      <c:pt idx="54">
                        <c:v>43275.250013599536</c:v>
                      </c:pt>
                      <c:pt idx="55">
                        <c:v>43275.291680324073</c:v>
                      </c:pt>
                      <c:pt idx="56">
                        <c:v>43275.33334704861</c:v>
                      </c:pt>
                      <c:pt idx="57">
                        <c:v>43275.375013773148</c:v>
                      </c:pt>
                      <c:pt idx="58">
                        <c:v>43275.416680497685</c:v>
                      </c:pt>
                      <c:pt idx="59">
                        <c:v>43275.458347222222</c:v>
                      </c:pt>
                      <c:pt idx="60">
                        <c:v>43275.500013946759</c:v>
                      </c:pt>
                      <c:pt idx="61">
                        <c:v>43275.541680671296</c:v>
                      </c:pt>
                      <c:pt idx="62">
                        <c:v>43275.583347395834</c:v>
                      </c:pt>
                      <c:pt idx="63">
                        <c:v>43275.625014120371</c:v>
                      </c:pt>
                      <c:pt idx="64">
                        <c:v>43275.666680844908</c:v>
                      </c:pt>
                      <c:pt idx="65">
                        <c:v>43275.708347569445</c:v>
                      </c:pt>
                      <c:pt idx="66">
                        <c:v>43275.750014293983</c:v>
                      </c:pt>
                      <c:pt idx="67">
                        <c:v>43275.79168101852</c:v>
                      </c:pt>
                      <c:pt idx="68">
                        <c:v>43275.833347743057</c:v>
                      </c:pt>
                      <c:pt idx="69">
                        <c:v>43275.875014467594</c:v>
                      </c:pt>
                      <c:pt idx="70">
                        <c:v>43275.916681192131</c:v>
                      </c:pt>
                      <c:pt idx="71">
                        <c:v>43275.958347916669</c:v>
                      </c:pt>
                      <c:pt idx="72">
                        <c:v>43276.000014641206</c:v>
                      </c:pt>
                      <c:pt idx="73">
                        <c:v>43276.041681365743</c:v>
                      </c:pt>
                      <c:pt idx="74">
                        <c:v>43276.08334809028</c:v>
                      </c:pt>
                      <c:pt idx="75">
                        <c:v>43276.125014814817</c:v>
                      </c:pt>
                      <c:pt idx="76">
                        <c:v>43276.166681539355</c:v>
                      </c:pt>
                      <c:pt idx="77">
                        <c:v>43276.208348263892</c:v>
                      </c:pt>
                      <c:pt idx="78">
                        <c:v>43276.250014988429</c:v>
                      </c:pt>
                      <c:pt idx="79">
                        <c:v>43276.291681712966</c:v>
                      </c:pt>
                      <c:pt idx="80">
                        <c:v>43276.333348437503</c:v>
                      </c:pt>
                      <c:pt idx="81">
                        <c:v>43276.375015162041</c:v>
                      </c:pt>
                      <c:pt idx="82">
                        <c:v>43276.416681886571</c:v>
                      </c:pt>
                      <c:pt idx="83">
                        <c:v>43276.458348611108</c:v>
                      </c:pt>
                      <c:pt idx="84">
                        <c:v>43276.500015335645</c:v>
                      </c:pt>
                      <c:pt idx="85">
                        <c:v>43276.541682060182</c:v>
                      </c:pt>
                      <c:pt idx="86">
                        <c:v>43276.583348784719</c:v>
                      </c:pt>
                      <c:pt idx="87">
                        <c:v>43276.625015509257</c:v>
                      </c:pt>
                      <c:pt idx="88">
                        <c:v>43276.666682233794</c:v>
                      </c:pt>
                      <c:pt idx="89">
                        <c:v>43276.708348958331</c:v>
                      </c:pt>
                      <c:pt idx="90">
                        <c:v>43276.750015682868</c:v>
                      </c:pt>
                      <c:pt idx="91">
                        <c:v>43276.791682407405</c:v>
                      </c:pt>
                      <c:pt idx="92">
                        <c:v>43276.833349131943</c:v>
                      </c:pt>
                      <c:pt idx="93">
                        <c:v>43276.87501585648</c:v>
                      </c:pt>
                      <c:pt idx="94">
                        <c:v>43276.916682581017</c:v>
                      </c:pt>
                      <c:pt idx="95">
                        <c:v>43276.958349305554</c:v>
                      </c:pt>
                    </c:numCache>
                  </c:numRef>
                </c:xVal>
                <c:yVal>
                  <c:numRef>
                    <c:extLst xmlns:c15="http://schemas.microsoft.com/office/drawing/2012/chart">
                      <c:ext xmlns:c15="http://schemas.microsoft.com/office/drawing/2012/chart" uri="{02D57815-91ED-43cb-92C2-25804820EDAC}">
                        <c15:formulaRef>
                          <c15:sqref>Sheet1!$J$20:$J$115</c15:sqref>
                        </c15:formulaRef>
                      </c:ext>
                    </c:extLst>
                    <c:numCache>
                      <c:formatCode>General</c:formatCode>
                      <c:ptCount val="96"/>
                      <c:pt idx="0">
                        <c:v>23.2</c:v>
                      </c:pt>
                      <c:pt idx="1">
                        <c:v>22.933333333333337</c:v>
                      </c:pt>
                      <c:pt idx="2">
                        <c:v>22.7</c:v>
                      </c:pt>
                      <c:pt idx="3">
                        <c:v>22.599999999999998</c:v>
                      </c:pt>
                      <c:pt idx="4">
                        <c:v>22.750000000000004</c:v>
                      </c:pt>
                      <c:pt idx="5">
                        <c:v>22.783333333333331</c:v>
                      </c:pt>
                      <c:pt idx="6">
                        <c:v>23.25</c:v>
                      </c:pt>
                      <c:pt idx="7">
                        <c:v>23.799999999999997</c:v>
                      </c:pt>
                      <c:pt idx="8">
                        <c:v>24</c:v>
                      </c:pt>
                      <c:pt idx="9">
                        <c:v>23.616666666666671</c:v>
                      </c:pt>
                      <c:pt idx="10">
                        <c:v>23.566666666666666</c:v>
                      </c:pt>
                      <c:pt idx="11">
                        <c:v>23.799999999999997</c:v>
                      </c:pt>
                      <c:pt idx="12">
                        <c:v>23.966666666666665</c:v>
                      </c:pt>
                      <c:pt idx="13">
                        <c:v>24.266666666666669</c:v>
                      </c:pt>
                      <c:pt idx="14">
                        <c:v>24.3</c:v>
                      </c:pt>
                      <c:pt idx="15">
                        <c:v>24.733333333333334</c:v>
                      </c:pt>
                      <c:pt idx="16">
                        <c:v>24.883333333333336</c:v>
                      </c:pt>
                      <c:pt idx="17">
                        <c:v>24.75</c:v>
                      </c:pt>
                      <c:pt idx="18">
                        <c:v>24.483333333333334</c:v>
                      </c:pt>
                      <c:pt idx="19">
                        <c:v>24.016666666666666</c:v>
                      </c:pt>
                      <c:pt idx="20">
                        <c:v>23.583333333333332</c:v>
                      </c:pt>
                      <c:pt idx="21">
                        <c:v>23.2</c:v>
                      </c:pt>
                      <c:pt idx="22">
                        <c:v>23</c:v>
                      </c:pt>
                      <c:pt idx="23">
                        <c:v>23</c:v>
                      </c:pt>
                      <c:pt idx="24">
                        <c:v>22.899999999999995</c:v>
                      </c:pt>
                      <c:pt idx="25">
                        <c:v>22.583333333333332</c:v>
                      </c:pt>
                      <c:pt idx="26">
                        <c:v>22.366666666666671</c:v>
                      </c:pt>
                      <c:pt idx="27">
                        <c:v>22.299999999999997</c:v>
                      </c:pt>
                      <c:pt idx="28">
                        <c:v>22.083333333333332</c:v>
                      </c:pt>
                      <c:pt idx="29">
                        <c:v>21.100000000000005</c:v>
                      </c:pt>
                      <c:pt idx="30">
                        <c:v>21.283333333333335</c:v>
                      </c:pt>
                      <c:pt idx="31">
                        <c:v>21.916666666666668</c:v>
                      </c:pt>
                      <c:pt idx="32">
                        <c:v>23.400000000000002</c:v>
                      </c:pt>
                      <c:pt idx="33">
                        <c:v>23.083333333333332</c:v>
                      </c:pt>
                      <c:pt idx="34">
                        <c:v>23.366666666666664</c:v>
                      </c:pt>
                      <c:pt idx="35">
                        <c:v>23.333333333333332</c:v>
                      </c:pt>
                      <c:pt idx="36">
                        <c:v>23.566666666666666</c:v>
                      </c:pt>
                      <c:pt idx="37">
                        <c:v>23.899999999999995</c:v>
                      </c:pt>
                      <c:pt idx="38">
                        <c:v>24.2</c:v>
                      </c:pt>
                      <c:pt idx="39">
                        <c:v>24.05</c:v>
                      </c:pt>
                      <c:pt idx="40">
                        <c:v>24.45</c:v>
                      </c:pt>
                      <c:pt idx="41">
                        <c:v>24.483333333333334</c:v>
                      </c:pt>
                      <c:pt idx="42">
                        <c:v>24.5</c:v>
                      </c:pt>
                      <c:pt idx="43">
                        <c:v>24.166666666666668</c:v>
                      </c:pt>
                      <c:pt idx="44">
                        <c:v>23.316666666666666</c:v>
                      </c:pt>
                      <c:pt idx="45">
                        <c:v>22.966666666666669</c:v>
                      </c:pt>
                      <c:pt idx="46">
                        <c:v>22.8</c:v>
                      </c:pt>
                      <c:pt idx="47">
                        <c:v>22.716666666666669</c:v>
                      </c:pt>
                      <c:pt idx="48">
                        <c:v>22.566666666666666</c:v>
                      </c:pt>
                      <c:pt idx="49">
                        <c:v>22.433333333333337</c:v>
                      </c:pt>
                      <c:pt idx="50">
                        <c:v>22.200000000000003</c:v>
                      </c:pt>
                      <c:pt idx="51">
                        <c:v>21.45</c:v>
                      </c:pt>
                      <c:pt idx="52">
                        <c:v>20.8</c:v>
                      </c:pt>
                      <c:pt idx="53">
                        <c:v>20.400000000000002</c:v>
                      </c:pt>
                      <c:pt idx="54">
                        <c:v>20.366666666666664</c:v>
                      </c:pt>
                      <c:pt idx="55">
                        <c:v>20.966666666666669</c:v>
                      </c:pt>
                      <c:pt idx="56">
                        <c:v>21.883333333333329</c:v>
                      </c:pt>
                      <c:pt idx="57">
                        <c:v>21.666666666666671</c:v>
                      </c:pt>
                      <c:pt idx="58">
                        <c:v>22.066666666666666</c:v>
                      </c:pt>
                      <c:pt idx="59">
                        <c:v>22.583333333333332</c:v>
                      </c:pt>
                      <c:pt idx="60">
                        <c:v>22.849999999999998</c:v>
                      </c:pt>
                      <c:pt idx="61">
                        <c:v>23.066666666666666</c:v>
                      </c:pt>
                      <c:pt idx="62">
                        <c:v>23.216666666666665</c:v>
                      </c:pt>
                      <c:pt idx="63">
                        <c:v>23.433333333333334</c:v>
                      </c:pt>
                      <c:pt idx="64">
                        <c:v>23.933333333333334</c:v>
                      </c:pt>
                      <c:pt idx="65">
                        <c:v>24.316666666666666</c:v>
                      </c:pt>
                      <c:pt idx="66">
                        <c:v>23.533333333333335</c:v>
                      </c:pt>
                      <c:pt idx="67">
                        <c:v>22.749999999999996</c:v>
                      </c:pt>
                      <c:pt idx="68">
                        <c:v>21.433333333333334</c:v>
                      </c:pt>
                      <c:pt idx="69">
                        <c:v>20.45</c:v>
                      </c:pt>
                      <c:pt idx="70">
                        <c:v>20.483333333333334</c:v>
                      </c:pt>
                      <c:pt idx="71">
                        <c:v>20.75</c:v>
                      </c:pt>
                      <c:pt idx="72">
                        <c:v>19.850000000000001</c:v>
                      </c:pt>
                      <c:pt idx="73">
                        <c:v>18.966666666666669</c:v>
                      </c:pt>
                      <c:pt idx="74">
                        <c:v>18.883333333333333</c:v>
                      </c:pt>
                      <c:pt idx="75">
                        <c:v>18.55</c:v>
                      </c:pt>
                      <c:pt idx="76">
                        <c:v>18.150000000000002</c:v>
                      </c:pt>
                      <c:pt idx="77">
                        <c:v>18.150000000000002</c:v>
                      </c:pt>
                      <c:pt idx="78">
                        <c:v>18.433333333333334</c:v>
                      </c:pt>
                      <c:pt idx="79">
                        <c:v>19.249999999999996</c:v>
                      </c:pt>
                      <c:pt idx="80">
                        <c:v>19.516666666666666</c:v>
                      </c:pt>
                      <c:pt idx="81">
                        <c:v>20.533333333333331</c:v>
                      </c:pt>
                      <c:pt idx="82">
                        <c:v>21.366666666666664</c:v>
                      </c:pt>
                      <c:pt idx="83">
                        <c:v>21.966666666666665</c:v>
                      </c:pt>
                      <c:pt idx="84">
                        <c:v>22.233333333333334</c:v>
                      </c:pt>
                      <c:pt idx="85">
                        <c:v>22.516666666666666</c:v>
                      </c:pt>
                      <c:pt idx="86">
                        <c:v>22.900000000000002</c:v>
                      </c:pt>
                      <c:pt idx="87">
                        <c:v>23.233333333333334</c:v>
                      </c:pt>
                      <c:pt idx="88">
                        <c:v>24</c:v>
                      </c:pt>
                      <c:pt idx="89">
                        <c:v>24</c:v>
                      </c:pt>
                      <c:pt idx="90">
                        <c:v>24.083333333333332</c:v>
                      </c:pt>
                      <c:pt idx="91">
                        <c:v>23.700000000000003</c:v>
                      </c:pt>
                      <c:pt idx="92">
                        <c:v>23.316666666666666</c:v>
                      </c:pt>
                      <c:pt idx="93">
                        <c:v>22.866666666666664</c:v>
                      </c:pt>
                      <c:pt idx="94">
                        <c:v>21.966666666666669</c:v>
                      </c:pt>
                      <c:pt idx="95">
                        <c:v>22.150000000000002</c:v>
                      </c:pt>
                    </c:numCache>
                  </c:numRef>
                </c:yVal>
                <c:smooth val="0"/>
                <c:extLst xmlns:c15="http://schemas.microsoft.com/office/drawing/2012/chart">
                  <c:ext xmlns:c16="http://schemas.microsoft.com/office/drawing/2014/chart" uri="{C3380CC4-5D6E-409C-BE32-E72D297353CC}">
                    <c16:uniqueId val="{00000008-2B61-42A4-BCBE-EED6F8ED84BA}"/>
                  </c:ext>
                </c:extLst>
              </c15:ser>
            </c15:filteredScatterSeries>
            <c15:filteredScatterSeries>
              <c15:ser>
                <c:idx val="9"/>
                <c:order val="9"/>
                <c:tx>
                  <c:strRef>
                    <c:extLst xmlns:c15="http://schemas.microsoft.com/office/drawing/2012/chart">
                      <c:ext xmlns:c15="http://schemas.microsoft.com/office/drawing/2012/chart" uri="{02D57815-91ED-43cb-92C2-25804820EDAC}">
                        <c15:formulaRef>
                          <c15:sqref>Sheet1!$K$5</c15:sqref>
                        </c15:formulaRef>
                      </c:ext>
                    </c:extLst>
                    <c:strCache>
                      <c:ptCount val="1"/>
                      <c:pt idx="0">
                        <c:v>Computer lab area</c:v>
                      </c:pt>
                    </c:strCache>
                  </c:strRef>
                </c:tx>
                <c:spPr>
                  <a:ln w="19050" cap="rnd">
                    <a:solidFill>
                      <a:schemeClr val="accent4">
                        <a:lumMod val="60000"/>
                      </a:schemeClr>
                    </a:solidFill>
                    <a:round/>
                  </a:ln>
                  <a:effectLst/>
                </c:spPr>
                <c:marker>
                  <c:symbol val="none"/>
                </c:marker>
                <c:xVal>
                  <c:numRef>
                    <c:extLst xmlns:c15="http://schemas.microsoft.com/office/drawing/2012/chart">
                      <c:ext xmlns:c15="http://schemas.microsoft.com/office/drawing/2012/chart" uri="{02D57815-91ED-43cb-92C2-25804820EDAC}">
                        <c15:formulaRef>
                          <c15:sqref>Sheet1!$A$20:$A$115</c15:sqref>
                        </c15:formulaRef>
                      </c:ext>
                    </c:extLst>
                    <c:numCache>
                      <c:formatCode>m/d/yyyy\ h:mm</c:formatCode>
                      <c:ptCount val="96"/>
                      <c:pt idx="0">
                        <c:v>43273.000010474534</c:v>
                      </c:pt>
                      <c:pt idx="1">
                        <c:v>43273.041677199071</c:v>
                      </c:pt>
                      <c:pt idx="2">
                        <c:v>43273.083343923608</c:v>
                      </c:pt>
                      <c:pt idx="3">
                        <c:v>43273.125010648146</c:v>
                      </c:pt>
                      <c:pt idx="4">
                        <c:v>43273.166677372683</c:v>
                      </c:pt>
                      <c:pt idx="5">
                        <c:v>43273.20834409722</c:v>
                      </c:pt>
                      <c:pt idx="6">
                        <c:v>43273.250010821757</c:v>
                      </c:pt>
                      <c:pt idx="7">
                        <c:v>43273.291677546295</c:v>
                      </c:pt>
                      <c:pt idx="8">
                        <c:v>43273.333344270832</c:v>
                      </c:pt>
                      <c:pt idx="9">
                        <c:v>43273.375010995369</c:v>
                      </c:pt>
                      <c:pt idx="10">
                        <c:v>43273.416677719906</c:v>
                      </c:pt>
                      <c:pt idx="11">
                        <c:v>43273.458344444443</c:v>
                      </c:pt>
                      <c:pt idx="12">
                        <c:v>43273.500011168981</c:v>
                      </c:pt>
                      <c:pt idx="13">
                        <c:v>43273.541677893518</c:v>
                      </c:pt>
                      <c:pt idx="14">
                        <c:v>43273.583344618055</c:v>
                      </c:pt>
                      <c:pt idx="15">
                        <c:v>43273.625011342592</c:v>
                      </c:pt>
                      <c:pt idx="16">
                        <c:v>43273.666678067129</c:v>
                      </c:pt>
                      <c:pt idx="17">
                        <c:v>43273.708344791667</c:v>
                      </c:pt>
                      <c:pt idx="18">
                        <c:v>43273.750011516204</c:v>
                      </c:pt>
                      <c:pt idx="19">
                        <c:v>43273.791678240741</c:v>
                      </c:pt>
                      <c:pt idx="20">
                        <c:v>43273.833344965278</c:v>
                      </c:pt>
                      <c:pt idx="21">
                        <c:v>43273.875011689815</c:v>
                      </c:pt>
                      <c:pt idx="22">
                        <c:v>43273.916678414353</c:v>
                      </c:pt>
                      <c:pt idx="23">
                        <c:v>43273.95834513889</c:v>
                      </c:pt>
                      <c:pt idx="24">
                        <c:v>43274.000011863427</c:v>
                      </c:pt>
                      <c:pt idx="25">
                        <c:v>43274.041678587964</c:v>
                      </c:pt>
                      <c:pt idx="26">
                        <c:v>43274.083345312501</c:v>
                      </c:pt>
                      <c:pt idx="27">
                        <c:v>43274.125012037039</c:v>
                      </c:pt>
                      <c:pt idx="28">
                        <c:v>43274.166678761576</c:v>
                      </c:pt>
                      <c:pt idx="29">
                        <c:v>43274.208345486113</c:v>
                      </c:pt>
                      <c:pt idx="30">
                        <c:v>43274.25001221065</c:v>
                      </c:pt>
                      <c:pt idx="31">
                        <c:v>43274.291678935188</c:v>
                      </c:pt>
                      <c:pt idx="32">
                        <c:v>43274.333345659725</c:v>
                      </c:pt>
                      <c:pt idx="33">
                        <c:v>43274.375012384262</c:v>
                      </c:pt>
                      <c:pt idx="34">
                        <c:v>43274.416679108799</c:v>
                      </c:pt>
                      <c:pt idx="35">
                        <c:v>43274.458345833336</c:v>
                      </c:pt>
                      <c:pt idx="36">
                        <c:v>43274.500012557874</c:v>
                      </c:pt>
                      <c:pt idx="37">
                        <c:v>43274.541679282411</c:v>
                      </c:pt>
                      <c:pt idx="38">
                        <c:v>43274.583346006948</c:v>
                      </c:pt>
                      <c:pt idx="39">
                        <c:v>43274.625012731478</c:v>
                      </c:pt>
                      <c:pt idx="40">
                        <c:v>43274.666679456015</c:v>
                      </c:pt>
                      <c:pt idx="41">
                        <c:v>43274.708346180552</c:v>
                      </c:pt>
                      <c:pt idx="42">
                        <c:v>43274.75001290509</c:v>
                      </c:pt>
                      <c:pt idx="43">
                        <c:v>43274.791679629627</c:v>
                      </c:pt>
                      <c:pt idx="44">
                        <c:v>43274.833346354164</c:v>
                      </c:pt>
                      <c:pt idx="45">
                        <c:v>43274.875013078701</c:v>
                      </c:pt>
                      <c:pt idx="46">
                        <c:v>43274.916679803238</c:v>
                      </c:pt>
                      <c:pt idx="47">
                        <c:v>43274.958346527776</c:v>
                      </c:pt>
                      <c:pt idx="48">
                        <c:v>43275.000013252313</c:v>
                      </c:pt>
                      <c:pt idx="49">
                        <c:v>43275.04167997685</c:v>
                      </c:pt>
                      <c:pt idx="50">
                        <c:v>43275.083346701387</c:v>
                      </c:pt>
                      <c:pt idx="51">
                        <c:v>43275.125013425924</c:v>
                      </c:pt>
                      <c:pt idx="52">
                        <c:v>43275.166680150462</c:v>
                      </c:pt>
                      <c:pt idx="53">
                        <c:v>43275.208346874999</c:v>
                      </c:pt>
                      <c:pt idx="54">
                        <c:v>43275.250013599536</c:v>
                      </c:pt>
                      <c:pt idx="55">
                        <c:v>43275.291680324073</c:v>
                      </c:pt>
                      <c:pt idx="56">
                        <c:v>43275.33334704861</c:v>
                      </c:pt>
                      <c:pt idx="57">
                        <c:v>43275.375013773148</c:v>
                      </c:pt>
                      <c:pt idx="58">
                        <c:v>43275.416680497685</c:v>
                      </c:pt>
                      <c:pt idx="59">
                        <c:v>43275.458347222222</c:v>
                      </c:pt>
                      <c:pt idx="60">
                        <c:v>43275.500013946759</c:v>
                      </c:pt>
                      <c:pt idx="61">
                        <c:v>43275.541680671296</c:v>
                      </c:pt>
                      <c:pt idx="62">
                        <c:v>43275.583347395834</c:v>
                      </c:pt>
                      <c:pt idx="63">
                        <c:v>43275.625014120371</c:v>
                      </c:pt>
                      <c:pt idx="64">
                        <c:v>43275.666680844908</c:v>
                      </c:pt>
                      <c:pt idx="65">
                        <c:v>43275.708347569445</c:v>
                      </c:pt>
                      <c:pt idx="66">
                        <c:v>43275.750014293983</c:v>
                      </c:pt>
                      <c:pt idx="67">
                        <c:v>43275.79168101852</c:v>
                      </c:pt>
                      <c:pt idx="68">
                        <c:v>43275.833347743057</c:v>
                      </c:pt>
                      <c:pt idx="69">
                        <c:v>43275.875014467594</c:v>
                      </c:pt>
                      <c:pt idx="70">
                        <c:v>43275.916681192131</c:v>
                      </c:pt>
                      <c:pt idx="71">
                        <c:v>43275.958347916669</c:v>
                      </c:pt>
                      <c:pt idx="72">
                        <c:v>43276.000014641206</c:v>
                      </c:pt>
                      <c:pt idx="73">
                        <c:v>43276.041681365743</c:v>
                      </c:pt>
                      <c:pt idx="74">
                        <c:v>43276.08334809028</c:v>
                      </c:pt>
                      <c:pt idx="75">
                        <c:v>43276.125014814817</c:v>
                      </c:pt>
                      <c:pt idx="76">
                        <c:v>43276.166681539355</c:v>
                      </c:pt>
                      <c:pt idx="77">
                        <c:v>43276.208348263892</c:v>
                      </c:pt>
                      <c:pt idx="78">
                        <c:v>43276.250014988429</c:v>
                      </c:pt>
                      <c:pt idx="79">
                        <c:v>43276.291681712966</c:v>
                      </c:pt>
                      <c:pt idx="80">
                        <c:v>43276.333348437503</c:v>
                      </c:pt>
                      <c:pt idx="81">
                        <c:v>43276.375015162041</c:v>
                      </c:pt>
                      <c:pt idx="82">
                        <c:v>43276.416681886571</c:v>
                      </c:pt>
                      <c:pt idx="83">
                        <c:v>43276.458348611108</c:v>
                      </c:pt>
                      <c:pt idx="84">
                        <c:v>43276.500015335645</c:v>
                      </c:pt>
                      <c:pt idx="85">
                        <c:v>43276.541682060182</c:v>
                      </c:pt>
                      <c:pt idx="86">
                        <c:v>43276.583348784719</c:v>
                      </c:pt>
                      <c:pt idx="87">
                        <c:v>43276.625015509257</c:v>
                      </c:pt>
                      <c:pt idx="88">
                        <c:v>43276.666682233794</c:v>
                      </c:pt>
                      <c:pt idx="89">
                        <c:v>43276.708348958331</c:v>
                      </c:pt>
                      <c:pt idx="90">
                        <c:v>43276.750015682868</c:v>
                      </c:pt>
                      <c:pt idx="91">
                        <c:v>43276.791682407405</c:v>
                      </c:pt>
                      <c:pt idx="92">
                        <c:v>43276.833349131943</c:v>
                      </c:pt>
                      <c:pt idx="93">
                        <c:v>43276.87501585648</c:v>
                      </c:pt>
                      <c:pt idx="94">
                        <c:v>43276.916682581017</c:v>
                      </c:pt>
                      <c:pt idx="95">
                        <c:v>43276.958349305554</c:v>
                      </c:pt>
                    </c:numCache>
                  </c:numRef>
                </c:xVal>
                <c:yVal>
                  <c:numRef>
                    <c:extLst xmlns:c15="http://schemas.microsoft.com/office/drawing/2012/chart">
                      <c:ext xmlns:c15="http://schemas.microsoft.com/office/drawing/2012/chart" uri="{02D57815-91ED-43cb-92C2-25804820EDAC}">
                        <c15:formulaRef>
                          <c15:sqref>Sheet1!$K$20:$K$115</c15:sqref>
                        </c15:formulaRef>
                      </c:ext>
                    </c:extLst>
                    <c:numCache>
                      <c:formatCode>General</c:formatCode>
                      <c:ptCount val="96"/>
                      <c:pt idx="0">
                        <c:v>26.816666666666666</c:v>
                      </c:pt>
                      <c:pt idx="1">
                        <c:v>26.766666666666666</c:v>
                      </c:pt>
                      <c:pt idx="2">
                        <c:v>26.649999999999995</c:v>
                      </c:pt>
                      <c:pt idx="3">
                        <c:v>26.566666666666666</c:v>
                      </c:pt>
                      <c:pt idx="4">
                        <c:v>26.349999999999998</c:v>
                      </c:pt>
                      <c:pt idx="5">
                        <c:v>26.05</c:v>
                      </c:pt>
                      <c:pt idx="6">
                        <c:v>25.850000000000005</c:v>
                      </c:pt>
                      <c:pt idx="7">
                        <c:v>25.8</c:v>
                      </c:pt>
                      <c:pt idx="8">
                        <c:v>25.8</c:v>
                      </c:pt>
                      <c:pt idx="9">
                        <c:v>25.783333333333335</c:v>
                      </c:pt>
                      <c:pt idx="10">
                        <c:v>25.8</c:v>
                      </c:pt>
                      <c:pt idx="11">
                        <c:v>25.8</c:v>
                      </c:pt>
                      <c:pt idx="12">
                        <c:v>25.866666666666671</c:v>
                      </c:pt>
                      <c:pt idx="13">
                        <c:v>26</c:v>
                      </c:pt>
                      <c:pt idx="14">
                        <c:v>26.049999999999997</c:v>
                      </c:pt>
                      <c:pt idx="15">
                        <c:v>26.183333333333326</c:v>
                      </c:pt>
                      <c:pt idx="16">
                        <c:v>26.333333333333332</c:v>
                      </c:pt>
                      <c:pt idx="17">
                        <c:v>26.366666666666664</c:v>
                      </c:pt>
                      <c:pt idx="18">
                        <c:v>26.333333333333332</c:v>
                      </c:pt>
                      <c:pt idx="19">
                        <c:v>26.216666666666665</c:v>
                      </c:pt>
                      <c:pt idx="20">
                        <c:v>26.2</c:v>
                      </c:pt>
                      <c:pt idx="21">
                        <c:v>26.183333333333334</c:v>
                      </c:pt>
                      <c:pt idx="22">
                        <c:v>26.183333333333334</c:v>
                      </c:pt>
                      <c:pt idx="23">
                        <c:v>26.033333333333335</c:v>
                      </c:pt>
                      <c:pt idx="24">
                        <c:v>25.916666666666668</c:v>
                      </c:pt>
                      <c:pt idx="25">
                        <c:v>26</c:v>
                      </c:pt>
                      <c:pt idx="26">
                        <c:v>26</c:v>
                      </c:pt>
                      <c:pt idx="27">
                        <c:v>26.099999999999998</c:v>
                      </c:pt>
                      <c:pt idx="28">
                        <c:v>26.016666666666666</c:v>
                      </c:pt>
                      <c:pt idx="29">
                        <c:v>25.816666666666663</c:v>
                      </c:pt>
                      <c:pt idx="30">
                        <c:v>25.7</c:v>
                      </c:pt>
                      <c:pt idx="31">
                        <c:v>25.733333333333334</c:v>
                      </c:pt>
                      <c:pt idx="32">
                        <c:v>25.883333333333336</c:v>
                      </c:pt>
                      <c:pt idx="33">
                        <c:v>25.866666666666671</c:v>
                      </c:pt>
                      <c:pt idx="34">
                        <c:v>25.666666666666671</c:v>
                      </c:pt>
                      <c:pt idx="35">
                        <c:v>25.733333333333331</c:v>
                      </c:pt>
                      <c:pt idx="36">
                        <c:v>25.7</c:v>
                      </c:pt>
                      <c:pt idx="37">
                        <c:v>25.816666666666666</c:v>
                      </c:pt>
                      <c:pt idx="38">
                        <c:v>25.966666666666669</c:v>
                      </c:pt>
                      <c:pt idx="39">
                        <c:v>26.066666666666663</c:v>
                      </c:pt>
                      <c:pt idx="40">
                        <c:v>26.166666666666668</c:v>
                      </c:pt>
                      <c:pt idx="41">
                        <c:v>26.233333333333334</c:v>
                      </c:pt>
                      <c:pt idx="42">
                        <c:v>26.3</c:v>
                      </c:pt>
                      <c:pt idx="43">
                        <c:v>26.366666666666671</c:v>
                      </c:pt>
                      <c:pt idx="44">
                        <c:v>26.400000000000002</c:v>
                      </c:pt>
                      <c:pt idx="45">
                        <c:v>26.400000000000002</c:v>
                      </c:pt>
                      <c:pt idx="46">
                        <c:v>26.383333333333336</c:v>
                      </c:pt>
                      <c:pt idx="47">
                        <c:v>26.316666666666666</c:v>
                      </c:pt>
                      <c:pt idx="48">
                        <c:v>26.3</c:v>
                      </c:pt>
                      <c:pt idx="49">
                        <c:v>26.3</c:v>
                      </c:pt>
                      <c:pt idx="50">
                        <c:v>26.2</c:v>
                      </c:pt>
                      <c:pt idx="51">
                        <c:v>26.083333333333332</c:v>
                      </c:pt>
                      <c:pt idx="52">
                        <c:v>25.849999999999998</c:v>
                      </c:pt>
                      <c:pt idx="53">
                        <c:v>25.7</c:v>
                      </c:pt>
                      <c:pt idx="54">
                        <c:v>25.599999999999998</c:v>
                      </c:pt>
                      <c:pt idx="55">
                        <c:v>25.599999999999998</c:v>
                      </c:pt>
                      <c:pt idx="56">
                        <c:v>25.55</c:v>
                      </c:pt>
                      <c:pt idx="57">
                        <c:v>24.916666666666668</c:v>
                      </c:pt>
                      <c:pt idx="58">
                        <c:v>24.883333333333329</c:v>
                      </c:pt>
                      <c:pt idx="59">
                        <c:v>25</c:v>
                      </c:pt>
                      <c:pt idx="60">
                        <c:v>25.016666666666666</c:v>
                      </c:pt>
                      <c:pt idx="61">
                        <c:v>25.133333333333329</c:v>
                      </c:pt>
                      <c:pt idx="62">
                        <c:v>25.150000000000002</c:v>
                      </c:pt>
                      <c:pt idx="63">
                        <c:v>25.183333333333337</c:v>
                      </c:pt>
                      <c:pt idx="64">
                        <c:v>25.350000000000005</c:v>
                      </c:pt>
                      <c:pt idx="65">
                        <c:v>25.5</c:v>
                      </c:pt>
                      <c:pt idx="66">
                        <c:v>25.400000000000002</c:v>
                      </c:pt>
                      <c:pt idx="67">
                        <c:v>25.466666666666669</c:v>
                      </c:pt>
                      <c:pt idx="68">
                        <c:v>24.850000000000005</c:v>
                      </c:pt>
                      <c:pt idx="69">
                        <c:v>23.983333333333334</c:v>
                      </c:pt>
                      <c:pt idx="70">
                        <c:v>24.05</c:v>
                      </c:pt>
                      <c:pt idx="71">
                        <c:v>24.366666666666671</c:v>
                      </c:pt>
                      <c:pt idx="72">
                        <c:v>23.783333333333331</c:v>
                      </c:pt>
                      <c:pt idx="73">
                        <c:v>22.95</c:v>
                      </c:pt>
                      <c:pt idx="74">
                        <c:v>22.666666666666668</c:v>
                      </c:pt>
                      <c:pt idx="75">
                        <c:v>22.3</c:v>
                      </c:pt>
                      <c:pt idx="76">
                        <c:v>21.900000000000002</c:v>
                      </c:pt>
                      <c:pt idx="77">
                        <c:v>21.766666666666666</c:v>
                      </c:pt>
                      <c:pt idx="78">
                        <c:v>21.783333333333331</c:v>
                      </c:pt>
                      <c:pt idx="79">
                        <c:v>22.083333333333329</c:v>
                      </c:pt>
                      <c:pt idx="80">
                        <c:v>22.116666666666664</c:v>
                      </c:pt>
                      <c:pt idx="81">
                        <c:v>22.399999999999995</c:v>
                      </c:pt>
                      <c:pt idx="82">
                        <c:v>22.883333333333329</c:v>
                      </c:pt>
                      <c:pt idx="83">
                        <c:v>23.233333333333334</c:v>
                      </c:pt>
                      <c:pt idx="84">
                        <c:v>23.549999999999997</c:v>
                      </c:pt>
                      <c:pt idx="85">
                        <c:v>23.716666666666669</c:v>
                      </c:pt>
                      <c:pt idx="86">
                        <c:v>24.016666666666666</c:v>
                      </c:pt>
                      <c:pt idx="87">
                        <c:v>24.383333333333336</c:v>
                      </c:pt>
                      <c:pt idx="88">
                        <c:v>24.75</c:v>
                      </c:pt>
                      <c:pt idx="89">
                        <c:v>25.083333333333329</c:v>
                      </c:pt>
                      <c:pt idx="90">
                        <c:v>25.2</c:v>
                      </c:pt>
                      <c:pt idx="91">
                        <c:v>25.350000000000005</c:v>
                      </c:pt>
                      <c:pt idx="92">
                        <c:v>25.400000000000002</c:v>
                      </c:pt>
                      <c:pt idx="93">
                        <c:v>25.299999999999997</c:v>
                      </c:pt>
                      <c:pt idx="94">
                        <c:v>24.616666666666671</c:v>
                      </c:pt>
                      <c:pt idx="95">
                        <c:v>24.783333333333335</c:v>
                      </c:pt>
                    </c:numCache>
                  </c:numRef>
                </c:yVal>
                <c:smooth val="0"/>
                <c:extLst xmlns:c15="http://schemas.microsoft.com/office/drawing/2012/chart">
                  <c:ext xmlns:c16="http://schemas.microsoft.com/office/drawing/2014/chart" uri="{C3380CC4-5D6E-409C-BE32-E72D297353CC}">
                    <c16:uniqueId val="{00000009-2B61-42A4-BCBE-EED6F8ED84BA}"/>
                  </c:ext>
                </c:extLst>
              </c15:ser>
            </c15:filteredScatterSeries>
            <c15:filteredScatterSeries>
              <c15:ser>
                <c:idx val="10"/>
                <c:order val="10"/>
                <c:tx>
                  <c:strRef>
                    <c:extLst xmlns:c15="http://schemas.microsoft.com/office/drawing/2012/chart">
                      <c:ext xmlns:c15="http://schemas.microsoft.com/office/drawing/2012/chart" uri="{02D57815-91ED-43cb-92C2-25804820EDAC}">
                        <c15:formulaRef>
                          <c15:sqref>Sheet1!$L$5</c15:sqref>
                        </c15:formulaRef>
                      </c:ext>
                    </c:extLst>
                    <c:strCache>
                      <c:ptCount val="1"/>
                      <c:pt idx="0">
                        <c:v>Back of the Library</c:v>
                      </c:pt>
                    </c:strCache>
                  </c:strRef>
                </c:tx>
                <c:spPr>
                  <a:ln w="19050" cap="rnd">
                    <a:solidFill>
                      <a:schemeClr val="accent5">
                        <a:lumMod val="60000"/>
                      </a:schemeClr>
                    </a:solidFill>
                    <a:round/>
                  </a:ln>
                  <a:effectLst/>
                </c:spPr>
                <c:marker>
                  <c:symbol val="none"/>
                </c:marker>
                <c:xVal>
                  <c:numRef>
                    <c:extLst xmlns:c15="http://schemas.microsoft.com/office/drawing/2012/chart">
                      <c:ext xmlns:c15="http://schemas.microsoft.com/office/drawing/2012/chart" uri="{02D57815-91ED-43cb-92C2-25804820EDAC}">
                        <c15:formulaRef>
                          <c15:sqref>Sheet1!$A$20:$A$115</c15:sqref>
                        </c15:formulaRef>
                      </c:ext>
                    </c:extLst>
                    <c:numCache>
                      <c:formatCode>m/d/yyyy\ h:mm</c:formatCode>
                      <c:ptCount val="96"/>
                      <c:pt idx="0">
                        <c:v>43273.000010474534</c:v>
                      </c:pt>
                      <c:pt idx="1">
                        <c:v>43273.041677199071</c:v>
                      </c:pt>
                      <c:pt idx="2">
                        <c:v>43273.083343923608</c:v>
                      </c:pt>
                      <c:pt idx="3">
                        <c:v>43273.125010648146</c:v>
                      </c:pt>
                      <c:pt idx="4">
                        <c:v>43273.166677372683</c:v>
                      </c:pt>
                      <c:pt idx="5">
                        <c:v>43273.20834409722</c:v>
                      </c:pt>
                      <c:pt idx="6">
                        <c:v>43273.250010821757</c:v>
                      </c:pt>
                      <c:pt idx="7">
                        <c:v>43273.291677546295</c:v>
                      </c:pt>
                      <c:pt idx="8">
                        <c:v>43273.333344270832</c:v>
                      </c:pt>
                      <c:pt idx="9">
                        <c:v>43273.375010995369</c:v>
                      </c:pt>
                      <c:pt idx="10">
                        <c:v>43273.416677719906</c:v>
                      </c:pt>
                      <c:pt idx="11">
                        <c:v>43273.458344444443</c:v>
                      </c:pt>
                      <c:pt idx="12">
                        <c:v>43273.500011168981</c:v>
                      </c:pt>
                      <c:pt idx="13">
                        <c:v>43273.541677893518</c:v>
                      </c:pt>
                      <c:pt idx="14">
                        <c:v>43273.583344618055</c:v>
                      </c:pt>
                      <c:pt idx="15">
                        <c:v>43273.625011342592</c:v>
                      </c:pt>
                      <c:pt idx="16">
                        <c:v>43273.666678067129</c:v>
                      </c:pt>
                      <c:pt idx="17">
                        <c:v>43273.708344791667</c:v>
                      </c:pt>
                      <c:pt idx="18">
                        <c:v>43273.750011516204</c:v>
                      </c:pt>
                      <c:pt idx="19">
                        <c:v>43273.791678240741</c:v>
                      </c:pt>
                      <c:pt idx="20">
                        <c:v>43273.833344965278</c:v>
                      </c:pt>
                      <c:pt idx="21">
                        <c:v>43273.875011689815</c:v>
                      </c:pt>
                      <c:pt idx="22">
                        <c:v>43273.916678414353</c:v>
                      </c:pt>
                      <c:pt idx="23">
                        <c:v>43273.95834513889</c:v>
                      </c:pt>
                      <c:pt idx="24">
                        <c:v>43274.000011863427</c:v>
                      </c:pt>
                      <c:pt idx="25">
                        <c:v>43274.041678587964</c:v>
                      </c:pt>
                      <c:pt idx="26">
                        <c:v>43274.083345312501</c:v>
                      </c:pt>
                      <c:pt idx="27">
                        <c:v>43274.125012037039</c:v>
                      </c:pt>
                      <c:pt idx="28">
                        <c:v>43274.166678761576</c:v>
                      </c:pt>
                      <c:pt idx="29">
                        <c:v>43274.208345486113</c:v>
                      </c:pt>
                      <c:pt idx="30">
                        <c:v>43274.25001221065</c:v>
                      </c:pt>
                      <c:pt idx="31">
                        <c:v>43274.291678935188</c:v>
                      </c:pt>
                      <c:pt idx="32">
                        <c:v>43274.333345659725</c:v>
                      </c:pt>
                      <c:pt idx="33">
                        <c:v>43274.375012384262</c:v>
                      </c:pt>
                      <c:pt idx="34">
                        <c:v>43274.416679108799</c:v>
                      </c:pt>
                      <c:pt idx="35">
                        <c:v>43274.458345833336</c:v>
                      </c:pt>
                      <c:pt idx="36">
                        <c:v>43274.500012557874</c:v>
                      </c:pt>
                      <c:pt idx="37">
                        <c:v>43274.541679282411</c:v>
                      </c:pt>
                      <c:pt idx="38">
                        <c:v>43274.583346006948</c:v>
                      </c:pt>
                      <c:pt idx="39">
                        <c:v>43274.625012731478</c:v>
                      </c:pt>
                      <c:pt idx="40">
                        <c:v>43274.666679456015</c:v>
                      </c:pt>
                      <c:pt idx="41">
                        <c:v>43274.708346180552</c:v>
                      </c:pt>
                      <c:pt idx="42">
                        <c:v>43274.75001290509</c:v>
                      </c:pt>
                      <c:pt idx="43">
                        <c:v>43274.791679629627</c:v>
                      </c:pt>
                      <c:pt idx="44">
                        <c:v>43274.833346354164</c:v>
                      </c:pt>
                      <c:pt idx="45">
                        <c:v>43274.875013078701</c:v>
                      </c:pt>
                      <c:pt idx="46">
                        <c:v>43274.916679803238</c:v>
                      </c:pt>
                      <c:pt idx="47">
                        <c:v>43274.958346527776</c:v>
                      </c:pt>
                      <c:pt idx="48">
                        <c:v>43275.000013252313</c:v>
                      </c:pt>
                      <c:pt idx="49">
                        <c:v>43275.04167997685</c:v>
                      </c:pt>
                      <c:pt idx="50">
                        <c:v>43275.083346701387</c:v>
                      </c:pt>
                      <c:pt idx="51">
                        <c:v>43275.125013425924</c:v>
                      </c:pt>
                      <c:pt idx="52">
                        <c:v>43275.166680150462</c:v>
                      </c:pt>
                      <c:pt idx="53">
                        <c:v>43275.208346874999</c:v>
                      </c:pt>
                      <c:pt idx="54">
                        <c:v>43275.250013599536</c:v>
                      </c:pt>
                      <c:pt idx="55">
                        <c:v>43275.291680324073</c:v>
                      </c:pt>
                      <c:pt idx="56">
                        <c:v>43275.33334704861</c:v>
                      </c:pt>
                      <c:pt idx="57">
                        <c:v>43275.375013773148</c:v>
                      </c:pt>
                      <c:pt idx="58">
                        <c:v>43275.416680497685</c:v>
                      </c:pt>
                      <c:pt idx="59">
                        <c:v>43275.458347222222</c:v>
                      </c:pt>
                      <c:pt idx="60">
                        <c:v>43275.500013946759</c:v>
                      </c:pt>
                      <c:pt idx="61">
                        <c:v>43275.541680671296</c:v>
                      </c:pt>
                      <c:pt idx="62">
                        <c:v>43275.583347395834</c:v>
                      </c:pt>
                      <c:pt idx="63">
                        <c:v>43275.625014120371</c:v>
                      </c:pt>
                      <c:pt idx="64">
                        <c:v>43275.666680844908</c:v>
                      </c:pt>
                      <c:pt idx="65">
                        <c:v>43275.708347569445</c:v>
                      </c:pt>
                      <c:pt idx="66">
                        <c:v>43275.750014293983</c:v>
                      </c:pt>
                      <c:pt idx="67">
                        <c:v>43275.79168101852</c:v>
                      </c:pt>
                      <c:pt idx="68">
                        <c:v>43275.833347743057</c:v>
                      </c:pt>
                      <c:pt idx="69">
                        <c:v>43275.875014467594</c:v>
                      </c:pt>
                      <c:pt idx="70">
                        <c:v>43275.916681192131</c:v>
                      </c:pt>
                      <c:pt idx="71">
                        <c:v>43275.958347916669</c:v>
                      </c:pt>
                      <c:pt idx="72">
                        <c:v>43276.000014641206</c:v>
                      </c:pt>
                      <c:pt idx="73">
                        <c:v>43276.041681365743</c:v>
                      </c:pt>
                      <c:pt idx="74">
                        <c:v>43276.08334809028</c:v>
                      </c:pt>
                      <c:pt idx="75">
                        <c:v>43276.125014814817</c:v>
                      </c:pt>
                      <c:pt idx="76">
                        <c:v>43276.166681539355</c:v>
                      </c:pt>
                      <c:pt idx="77">
                        <c:v>43276.208348263892</c:v>
                      </c:pt>
                      <c:pt idx="78">
                        <c:v>43276.250014988429</c:v>
                      </c:pt>
                      <c:pt idx="79">
                        <c:v>43276.291681712966</c:v>
                      </c:pt>
                      <c:pt idx="80">
                        <c:v>43276.333348437503</c:v>
                      </c:pt>
                      <c:pt idx="81">
                        <c:v>43276.375015162041</c:v>
                      </c:pt>
                      <c:pt idx="82">
                        <c:v>43276.416681886571</c:v>
                      </c:pt>
                      <c:pt idx="83">
                        <c:v>43276.458348611108</c:v>
                      </c:pt>
                      <c:pt idx="84">
                        <c:v>43276.500015335645</c:v>
                      </c:pt>
                      <c:pt idx="85">
                        <c:v>43276.541682060182</c:v>
                      </c:pt>
                      <c:pt idx="86">
                        <c:v>43276.583348784719</c:v>
                      </c:pt>
                      <c:pt idx="87">
                        <c:v>43276.625015509257</c:v>
                      </c:pt>
                      <c:pt idx="88">
                        <c:v>43276.666682233794</c:v>
                      </c:pt>
                      <c:pt idx="89">
                        <c:v>43276.708348958331</c:v>
                      </c:pt>
                      <c:pt idx="90">
                        <c:v>43276.750015682868</c:v>
                      </c:pt>
                      <c:pt idx="91">
                        <c:v>43276.791682407405</c:v>
                      </c:pt>
                      <c:pt idx="92">
                        <c:v>43276.833349131943</c:v>
                      </c:pt>
                      <c:pt idx="93">
                        <c:v>43276.87501585648</c:v>
                      </c:pt>
                      <c:pt idx="94">
                        <c:v>43276.916682581017</c:v>
                      </c:pt>
                      <c:pt idx="95">
                        <c:v>43276.958349305554</c:v>
                      </c:pt>
                    </c:numCache>
                  </c:numRef>
                </c:xVal>
                <c:yVal>
                  <c:numRef>
                    <c:extLst xmlns:c15="http://schemas.microsoft.com/office/drawing/2012/chart">
                      <c:ext xmlns:c15="http://schemas.microsoft.com/office/drawing/2012/chart" uri="{02D57815-91ED-43cb-92C2-25804820EDAC}">
                        <c15:formulaRef>
                          <c15:sqref>Sheet1!$L$20:$L$115</c15:sqref>
                        </c15:formulaRef>
                      </c:ext>
                    </c:extLst>
                    <c:numCache>
                      <c:formatCode>General</c:formatCode>
                      <c:ptCount val="96"/>
                    </c:numCache>
                  </c:numRef>
                </c:yVal>
                <c:smooth val="0"/>
                <c:extLst xmlns:c15="http://schemas.microsoft.com/office/drawing/2012/chart">
                  <c:ext xmlns:c16="http://schemas.microsoft.com/office/drawing/2014/chart" uri="{C3380CC4-5D6E-409C-BE32-E72D297353CC}">
                    <c16:uniqueId val="{0000000A-2B61-42A4-BCBE-EED6F8ED84BA}"/>
                  </c:ext>
                </c:extLst>
              </c15:ser>
            </c15:filteredScatterSeries>
            <c15:filteredScatterSeries>
              <c15:ser>
                <c:idx val="11"/>
                <c:order val="11"/>
                <c:tx>
                  <c:strRef>
                    <c:extLst xmlns:c15="http://schemas.microsoft.com/office/drawing/2012/chart">
                      <c:ext xmlns:c15="http://schemas.microsoft.com/office/drawing/2012/chart" uri="{02D57815-91ED-43cb-92C2-25804820EDAC}">
                        <c15:formulaRef>
                          <c15:sqref>Sheet1!$M$5</c15:sqref>
                        </c15:formulaRef>
                      </c:ext>
                    </c:extLst>
                    <c:strCache>
                      <c:ptCount val="1"/>
                      <c:pt idx="0">
                        <c:v>Anenometer (2.9m height)</c:v>
                      </c:pt>
                    </c:strCache>
                  </c:strRef>
                </c:tx>
                <c:spPr>
                  <a:ln w="19050" cap="rnd">
                    <a:solidFill>
                      <a:schemeClr val="accent6">
                        <a:lumMod val="60000"/>
                      </a:schemeClr>
                    </a:solidFill>
                    <a:round/>
                  </a:ln>
                  <a:effectLst/>
                </c:spPr>
                <c:marker>
                  <c:symbol val="none"/>
                </c:marker>
                <c:xVal>
                  <c:numRef>
                    <c:extLst xmlns:c15="http://schemas.microsoft.com/office/drawing/2012/chart">
                      <c:ext xmlns:c15="http://schemas.microsoft.com/office/drawing/2012/chart" uri="{02D57815-91ED-43cb-92C2-25804820EDAC}">
                        <c15:formulaRef>
                          <c15:sqref>Sheet1!$A$20:$A$115</c15:sqref>
                        </c15:formulaRef>
                      </c:ext>
                    </c:extLst>
                    <c:numCache>
                      <c:formatCode>m/d/yyyy\ h:mm</c:formatCode>
                      <c:ptCount val="96"/>
                      <c:pt idx="0">
                        <c:v>43273.000010474534</c:v>
                      </c:pt>
                      <c:pt idx="1">
                        <c:v>43273.041677199071</c:v>
                      </c:pt>
                      <c:pt idx="2">
                        <c:v>43273.083343923608</c:v>
                      </c:pt>
                      <c:pt idx="3">
                        <c:v>43273.125010648146</c:v>
                      </c:pt>
                      <c:pt idx="4">
                        <c:v>43273.166677372683</c:v>
                      </c:pt>
                      <c:pt idx="5">
                        <c:v>43273.20834409722</c:v>
                      </c:pt>
                      <c:pt idx="6">
                        <c:v>43273.250010821757</c:v>
                      </c:pt>
                      <c:pt idx="7">
                        <c:v>43273.291677546295</c:v>
                      </c:pt>
                      <c:pt idx="8">
                        <c:v>43273.333344270832</c:v>
                      </c:pt>
                      <c:pt idx="9">
                        <c:v>43273.375010995369</c:v>
                      </c:pt>
                      <c:pt idx="10">
                        <c:v>43273.416677719906</c:v>
                      </c:pt>
                      <c:pt idx="11">
                        <c:v>43273.458344444443</c:v>
                      </c:pt>
                      <c:pt idx="12">
                        <c:v>43273.500011168981</c:v>
                      </c:pt>
                      <c:pt idx="13">
                        <c:v>43273.541677893518</c:v>
                      </c:pt>
                      <c:pt idx="14">
                        <c:v>43273.583344618055</c:v>
                      </c:pt>
                      <c:pt idx="15">
                        <c:v>43273.625011342592</c:v>
                      </c:pt>
                      <c:pt idx="16">
                        <c:v>43273.666678067129</c:v>
                      </c:pt>
                      <c:pt idx="17">
                        <c:v>43273.708344791667</c:v>
                      </c:pt>
                      <c:pt idx="18">
                        <c:v>43273.750011516204</c:v>
                      </c:pt>
                      <c:pt idx="19">
                        <c:v>43273.791678240741</c:v>
                      </c:pt>
                      <c:pt idx="20">
                        <c:v>43273.833344965278</c:v>
                      </c:pt>
                      <c:pt idx="21">
                        <c:v>43273.875011689815</c:v>
                      </c:pt>
                      <c:pt idx="22">
                        <c:v>43273.916678414353</c:v>
                      </c:pt>
                      <c:pt idx="23">
                        <c:v>43273.95834513889</c:v>
                      </c:pt>
                      <c:pt idx="24">
                        <c:v>43274.000011863427</c:v>
                      </c:pt>
                      <c:pt idx="25">
                        <c:v>43274.041678587964</c:v>
                      </c:pt>
                      <c:pt idx="26">
                        <c:v>43274.083345312501</c:v>
                      </c:pt>
                      <c:pt idx="27">
                        <c:v>43274.125012037039</c:v>
                      </c:pt>
                      <c:pt idx="28">
                        <c:v>43274.166678761576</c:v>
                      </c:pt>
                      <c:pt idx="29">
                        <c:v>43274.208345486113</c:v>
                      </c:pt>
                      <c:pt idx="30">
                        <c:v>43274.25001221065</c:v>
                      </c:pt>
                      <c:pt idx="31">
                        <c:v>43274.291678935188</c:v>
                      </c:pt>
                      <c:pt idx="32">
                        <c:v>43274.333345659725</c:v>
                      </c:pt>
                      <c:pt idx="33">
                        <c:v>43274.375012384262</c:v>
                      </c:pt>
                      <c:pt idx="34">
                        <c:v>43274.416679108799</c:v>
                      </c:pt>
                      <c:pt idx="35">
                        <c:v>43274.458345833336</c:v>
                      </c:pt>
                      <c:pt idx="36">
                        <c:v>43274.500012557874</c:v>
                      </c:pt>
                      <c:pt idx="37">
                        <c:v>43274.541679282411</c:v>
                      </c:pt>
                      <c:pt idx="38">
                        <c:v>43274.583346006948</c:v>
                      </c:pt>
                      <c:pt idx="39">
                        <c:v>43274.625012731478</c:v>
                      </c:pt>
                      <c:pt idx="40">
                        <c:v>43274.666679456015</c:v>
                      </c:pt>
                      <c:pt idx="41">
                        <c:v>43274.708346180552</c:v>
                      </c:pt>
                      <c:pt idx="42">
                        <c:v>43274.75001290509</c:v>
                      </c:pt>
                      <c:pt idx="43">
                        <c:v>43274.791679629627</c:v>
                      </c:pt>
                      <c:pt idx="44">
                        <c:v>43274.833346354164</c:v>
                      </c:pt>
                      <c:pt idx="45">
                        <c:v>43274.875013078701</c:v>
                      </c:pt>
                      <c:pt idx="46">
                        <c:v>43274.916679803238</c:v>
                      </c:pt>
                      <c:pt idx="47">
                        <c:v>43274.958346527776</c:v>
                      </c:pt>
                      <c:pt idx="48">
                        <c:v>43275.000013252313</c:v>
                      </c:pt>
                      <c:pt idx="49">
                        <c:v>43275.04167997685</c:v>
                      </c:pt>
                      <c:pt idx="50">
                        <c:v>43275.083346701387</c:v>
                      </c:pt>
                      <c:pt idx="51">
                        <c:v>43275.125013425924</c:v>
                      </c:pt>
                      <c:pt idx="52">
                        <c:v>43275.166680150462</c:v>
                      </c:pt>
                      <c:pt idx="53">
                        <c:v>43275.208346874999</c:v>
                      </c:pt>
                      <c:pt idx="54">
                        <c:v>43275.250013599536</c:v>
                      </c:pt>
                      <c:pt idx="55">
                        <c:v>43275.291680324073</c:v>
                      </c:pt>
                      <c:pt idx="56">
                        <c:v>43275.33334704861</c:v>
                      </c:pt>
                      <c:pt idx="57">
                        <c:v>43275.375013773148</c:v>
                      </c:pt>
                      <c:pt idx="58">
                        <c:v>43275.416680497685</c:v>
                      </c:pt>
                      <c:pt idx="59">
                        <c:v>43275.458347222222</c:v>
                      </c:pt>
                      <c:pt idx="60">
                        <c:v>43275.500013946759</c:v>
                      </c:pt>
                      <c:pt idx="61">
                        <c:v>43275.541680671296</c:v>
                      </c:pt>
                      <c:pt idx="62">
                        <c:v>43275.583347395834</c:v>
                      </c:pt>
                      <c:pt idx="63">
                        <c:v>43275.625014120371</c:v>
                      </c:pt>
                      <c:pt idx="64">
                        <c:v>43275.666680844908</c:v>
                      </c:pt>
                      <c:pt idx="65">
                        <c:v>43275.708347569445</c:v>
                      </c:pt>
                      <c:pt idx="66">
                        <c:v>43275.750014293983</c:v>
                      </c:pt>
                      <c:pt idx="67">
                        <c:v>43275.79168101852</c:v>
                      </c:pt>
                      <c:pt idx="68">
                        <c:v>43275.833347743057</c:v>
                      </c:pt>
                      <c:pt idx="69">
                        <c:v>43275.875014467594</c:v>
                      </c:pt>
                      <c:pt idx="70">
                        <c:v>43275.916681192131</c:v>
                      </c:pt>
                      <c:pt idx="71">
                        <c:v>43275.958347916669</c:v>
                      </c:pt>
                      <c:pt idx="72">
                        <c:v>43276.000014641206</c:v>
                      </c:pt>
                      <c:pt idx="73">
                        <c:v>43276.041681365743</c:v>
                      </c:pt>
                      <c:pt idx="74">
                        <c:v>43276.08334809028</c:v>
                      </c:pt>
                      <c:pt idx="75">
                        <c:v>43276.125014814817</c:v>
                      </c:pt>
                      <c:pt idx="76">
                        <c:v>43276.166681539355</c:v>
                      </c:pt>
                      <c:pt idx="77">
                        <c:v>43276.208348263892</c:v>
                      </c:pt>
                      <c:pt idx="78">
                        <c:v>43276.250014988429</c:v>
                      </c:pt>
                      <c:pt idx="79">
                        <c:v>43276.291681712966</c:v>
                      </c:pt>
                      <c:pt idx="80">
                        <c:v>43276.333348437503</c:v>
                      </c:pt>
                      <c:pt idx="81">
                        <c:v>43276.375015162041</c:v>
                      </c:pt>
                      <c:pt idx="82">
                        <c:v>43276.416681886571</c:v>
                      </c:pt>
                      <c:pt idx="83">
                        <c:v>43276.458348611108</c:v>
                      </c:pt>
                      <c:pt idx="84">
                        <c:v>43276.500015335645</c:v>
                      </c:pt>
                      <c:pt idx="85">
                        <c:v>43276.541682060182</c:v>
                      </c:pt>
                      <c:pt idx="86">
                        <c:v>43276.583348784719</c:v>
                      </c:pt>
                      <c:pt idx="87">
                        <c:v>43276.625015509257</c:v>
                      </c:pt>
                      <c:pt idx="88">
                        <c:v>43276.666682233794</c:v>
                      </c:pt>
                      <c:pt idx="89">
                        <c:v>43276.708348958331</c:v>
                      </c:pt>
                      <c:pt idx="90">
                        <c:v>43276.750015682868</c:v>
                      </c:pt>
                      <c:pt idx="91">
                        <c:v>43276.791682407405</c:v>
                      </c:pt>
                      <c:pt idx="92">
                        <c:v>43276.833349131943</c:v>
                      </c:pt>
                      <c:pt idx="93">
                        <c:v>43276.87501585648</c:v>
                      </c:pt>
                      <c:pt idx="94">
                        <c:v>43276.916682581017</c:v>
                      </c:pt>
                      <c:pt idx="95">
                        <c:v>43276.958349305554</c:v>
                      </c:pt>
                    </c:numCache>
                  </c:numRef>
                </c:xVal>
                <c:yVal>
                  <c:numRef>
                    <c:extLst xmlns:c15="http://schemas.microsoft.com/office/drawing/2012/chart">
                      <c:ext xmlns:c15="http://schemas.microsoft.com/office/drawing/2012/chart" uri="{02D57815-91ED-43cb-92C2-25804820EDAC}">
                        <c15:formulaRef>
                          <c15:sqref>Sheet1!$M$20:$M$115</c15:sqref>
                        </c15:formulaRef>
                      </c:ext>
                    </c:extLst>
                    <c:numCache>
                      <c:formatCode>General</c:formatCode>
                      <c:ptCount val="96"/>
                      <c:pt idx="0">
                        <c:v>22</c:v>
                      </c:pt>
                      <c:pt idx="1">
                        <c:v>21.899999999999995</c:v>
                      </c:pt>
                      <c:pt idx="2">
                        <c:v>21.366666666666664</c:v>
                      </c:pt>
                      <c:pt idx="3">
                        <c:v>21.466666666666665</c:v>
                      </c:pt>
                      <c:pt idx="4">
                        <c:v>20.883333333333336</c:v>
                      </c:pt>
                      <c:pt idx="5">
                        <c:v>21.016666666666666</c:v>
                      </c:pt>
                      <c:pt idx="6">
                        <c:v>21.583333333333332</c:v>
                      </c:pt>
                      <c:pt idx="7">
                        <c:v>22.733333333333331</c:v>
                      </c:pt>
                      <c:pt idx="8">
                        <c:v>22.833333333333332</c:v>
                      </c:pt>
                      <c:pt idx="9">
                        <c:v>22.366666666666664</c:v>
                      </c:pt>
                      <c:pt idx="10">
                        <c:v>22.483333333333334</c:v>
                      </c:pt>
                      <c:pt idx="11">
                        <c:v>23.266666666666666</c:v>
                      </c:pt>
                      <c:pt idx="12">
                        <c:v>23.383333333333336</c:v>
                      </c:pt>
                      <c:pt idx="13">
                        <c:v>23.616666666666664</c:v>
                      </c:pt>
                      <c:pt idx="14">
                        <c:v>23.799999999999997</c:v>
                      </c:pt>
                      <c:pt idx="15">
                        <c:v>24.3</c:v>
                      </c:pt>
                      <c:pt idx="16">
                        <c:v>24.466666666666669</c:v>
                      </c:pt>
                      <c:pt idx="17">
                        <c:v>24.033333333333331</c:v>
                      </c:pt>
                      <c:pt idx="18">
                        <c:v>23.283333333333335</c:v>
                      </c:pt>
                      <c:pt idx="19">
                        <c:v>22.566666666666663</c:v>
                      </c:pt>
                      <c:pt idx="20">
                        <c:v>21.983333333333331</c:v>
                      </c:pt>
                      <c:pt idx="68">
                        <c:v>19.416666666666668</c:v>
                      </c:pt>
                      <c:pt idx="69">
                        <c:v>18.583333333333332</c:v>
                      </c:pt>
                      <c:pt idx="70">
                        <c:v>19.083333333333332</c:v>
                      </c:pt>
                      <c:pt idx="71">
                        <c:v>19.483333333333331</c:v>
                      </c:pt>
                      <c:pt idx="72">
                        <c:v>17.583333333333332</c:v>
                      </c:pt>
                      <c:pt idx="73">
                        <c:v>17.333333333333332</c:v>
                      </c:pt>
                      <c:pt idx="74">
                        <c:v>17.566666666666666</c:v>
                      </c:pt>
                      <c:pt idx="75">
                        <c:v>16.3</c:v>
                      </c:pt>
                      <c:pt idx="76">
                        <c:v>16.3</c:v>
                      </c:pt>
                      <c:pt idx="77">
                        <c:v>16.783333333333331</c:v>
                      </c:pt>
                      <c:pt idx="78">
                        <c:v>17.133333333333336</c:v>
                      </c:pt>
                      <c:pt idx="79">
                        <c:v>17.966666666666669</c:v>
                      </c:pt>
                      <c:pt idx="80">
                        <c:v>18.466666666666665</c:v>
                      </c:pt>
                      <c:pt idx="81">
                        <c:v>19.900000000000002</c:v>
                      </c:pt>
                      <c:pt idx="82">
                        <c:v>20.849999999999998</c:v>
                      </c:pt>
                      <c:pt idx="83">
                        <c:v>21.400000000000002</c:v>
                      </c:pt>
                      <c:pt idx="84">
                        <c:v>21.766666666666666</c:v>
                      </c:pt>
                      <c:pt idx="85">
                        <c:v>22.45</c:v>
                      </c:pt>
                      <c:pt idx="86">
                        <c:v>23.166666666666668</c:v>
                      </c:pt>
                      <c:pt idx="87">
                        <c:v>23.516666666666666</c:v>
                      </c:pt>
                      <c:pt idx="88">
                        <c:v>23.8</c:v>
                      </c:pt>
                      <c:pt idx="89">
                        <c:v>23.400000000000002</c:v>
                      </c:pt>
                      <c:pt idx="90">
                        <c:v>23.400000000000002</c:v>
                      </c:pt>
                      <c:pt idx="91">
                        <c:v>22.799999999999997</c:v>
                      </c:pt>
                      <c:pt idx="92">
                        <c:v>22.316666666666666</c:v>
                      </c:pt>
                      <c:pt idx="93">
                        <c:v>21.75</c:v>
                      </c:pt>
                      <c:pt idx="94">
                        <c:v>20.466666666666665</c:v>
                      </c:pt>
                      <c:pt idx="95">
                        <c:v>21.349999999999998</c:v>
                      </c:pt>
                    </c:numCache>
                  </c:numRef>
                </c:yVal>
                <c:smooth val="0"/>
                <c:extLst xmlns:c15="http://schemas.microsoft.com/office/drawing/2012/chart">
                  <c:ext xmlns:c16="http://schemas.microsoft.com/office/drawing/2014/chart" uri="{C3380CC4-5D6E-409C-BE32-E72D297353CC}">
                    <c16:uniqueId val="{0000000B-2B61-42A4-BCBE-EED6F8ED84BA}"/>
                  </c:ext>
                </c:extLst>
              </c15:ser>
            </c15:filteredScatterSeries>
          </c:ext>
        </c:extLst>
      </c:scatterChart>
      <c:valAx>
        <c:axId val="449405960"/>
        <c:scaling>
          <c:orientation val="minMax"/>
          <c:max val="43275.5"/>
          <c:min val="43273.5"/>
        </c:scaling>
        <c:delete val="0"/>
        <c:axPos val="b"/>
        <c:majorGridlines>
          <c:spPr>
            <a:ln w="9525" cap="flat" cmpd="sng" algn="ctr">
              <a:solidFill>
                <a:schemeClr val="tx1">
                  <a:lumMod val="15000"/>
                  <a:lumOff val="85000"/>
                </a:schemeClr>
              </a:solidFill>
              <a:round/>
            </a:ln>
            <a:effectLst/>
          </c:spPr>
        </c:majorGridlines>
        <c:numFmt formatCode="dd/mm\ hh:mm" sourceLinked="0"/>
        <c:majorTickMark val="none"/>
        <c:minorTickMark val="none"/>
        <c:tickLblPos val="nextTo"/>
        <c:spPr>
          <a:noFill/>
          <a:ln w="9525" cap="flat" cmpd="sng" algn="ctr">
            <a:solidFill>
              <a:schemeClr val="tx1">
                <a:lumMod val="25000"/>
                <a:lumOff val="75000"/>
              </a:schemeClr>
            </a:solidFill>
            <a:round/>
          </a:ln>
          <a:effectLst/>
        </c:spPr>
        <c:txPr>
          <a:bodyPr rot="-2700000" spcFirstLastPara="1" vertOverflow="ellipsis" wrap="square" anchor="ctr" anchorCtr="1"/>
          <a:lstStyle/>
          <a:p>
            <a:pPr>
              <a:defRPr sz="900" b="0" i="0" u="none" strike="noStrike" kern="1200" baseline="0">
                <a:solidFill>
                  <a:schemeClr val="tx1"/>
                </a:solidFill>
                <a:latin typeface="+mj-lt"/>
                <a:ea typeface="+mn-ea"/>
                <a:cs typeface="+mn-cs"/>
              </a:defRPr>
            </a:pPr>
            <a:endParaRPr lang="en-US"/>
          </a:p>
        </c:txPr>
        <c:crossAx val="457342992"/>
        <c:crosses val="autoZero"/>
        <c:crossBetween val="midCat"/>
        <c:majorUnit val="0.125"/>
      </c:valAx>
      <c:valAx>
        <c:axId val="457342992"/>
        <c:scaling>
          <c:orientation val="minMax"/>
          <c:max val="45"/>
          <c:min val="1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j-lt"/>
                    <a:ea typeface="+mn-ea"/>
                    <a:cs typeface="+mn-cs"/>
                  </a:defRPr>
                </a:pPr>
                <a:r>
                  <a:rPr lang="en-GB" sz="1000" b="0" i="0" baseline="0">
                    <a:solidFill>
                      <a:schemeClr val="tx1"/>
                    </a:solidFill>
                    <a:effectLst/>
                    <a:latin typeface="+mj-lt"/>
                  </a:rPr>
                  <a:t>Temperature </a:t>
                </a:r>
                <a:r>
                  <a:rPr lang="en-GB" sz="1000" b="1" i="0" baseline="0">
                    <a:solidFill>
                      <a:schemeClr val="tx1"/>
                    </a:solidFill>
                    <a:effectLst/>
                    <a:latin typeface="+mj-lt"/>
                  </a:rPr>
                  <a:t>°</a:t>
                </a:r>
                <a:r>
                  <a:rPr lang="en-GB" sz="1000" b="0" i="0" baseline="0">
                    <a:solidFill>
                      <a:schemeClr val="tx1"/>
                    </a:solidFill>
                    <a:effectLst/>
                    <a:latin typeface="+mj-lt"/>
                  </a:rPr>
                  <a:t>C</a:t>
                </a:r>
                <a:endParaRPr lang="en-GB" sz="1000">
                  <a:solidFill>
                    <a:schemeClr val="tx1"/>
                  </a:solidFill>
                  <a:effectLst/>
                  <a:latin typeface="+mj-lt"/>
                </a:endParaRPr>
              </a:p>
            </c:rich>
          </c:tx>
          <c:layout>
            <c:manualLayout>
              <c:xMode val="edge"/>
              <c:yMode val="edge"/>
              <c:x val="1.1478420569329659E-2"/>
              <c:y val="0.2267700795271655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j-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9405960"/>
        <c:crosses val="autoZero"/>
        <c:crossBetween val="midCat"/>
      </c:valAx>
      <c:spPr>
        <a:noFill/>
        <a:ln>
          <a:noFill/>
        </a:ln>
        <a:effectLst/>
      </c:spPr>
    </c:plotArea>
    <c:legend>
      <c:legendPos val="b"/>
      <c:layout>
        <c:manualLayout>
          <c:xMode val="edge"/>
          <c:yMode val="edge"/>
          <c:x val="9.0867696290029859E-2"/>
          <c:y val="0.88489400363416115"/>
          <c:w val="0.83395190270637654"/>
          <c:h val="0.102534490880947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j-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8967916628966503E-2"/>
          <c:y val="2.2216518339203139E-2"/>
          <c:w val="0.83941172763449812"/>
          <c:h val="0.6440606387865796"/>
        </c:manualLayout>
      </c:layout>
      <c:scatterChart>
        <c:scatterStyle val="lineMarker"/>
        <c:varyColors val="0"/>
        <c:ser>
          <c:idx val="6"/>
          <c:order val="0"/>
          <c:tx>
            <c:strRef>
              <c:f>Sheet1!$B$5</c:f>
              <c:strCache>
                <c:ptCount val="1"/>
                <c:pt idx="0">
                  <c:v>Ext. wind TRUE dir.</c:v>
                </c:pt>
              </c:strCache>
              <c:extLst xmlns:c15="http://schemas.microsoft.com/office/drawing/2012/chart"/>
            </c:strRef>
          </c:tx>
          <c:spPr>
            <a:ln w="19050"/>
          </c:spPr>
          <c:marker>
            <c:symbol val="none"/>
          </c:marker>
          <c:xVal>
            <c:numRef>
              <c:f>Sheet1!$A$1148:$A$1195</c:f>
              <c:numCache>
                <c:formatCode>m/d/yyyy\ h:mm</c:formatCode>
                <c:ptCount val="48"/>
                <c:pt idx="0">
                  <c:v>43320.000075752316</c:v>
                </c:pt>
                <c:pt idx="1">
                  <c:v>43320.041742476853</c:v>
                </c:pt>
                <c:pt idx="2">
                  <c:v>43320.08340920139</c:v>
                </c:pt>
                <c:pt idx="3">
                  <c:v>43320.125075925927</c:v>
                </c:pt>
                <c:pt idx="4">
                  <c:v>43320.166742650465</c:v>
                </c:pt>
                <c:pt idx="5">
                  <c:v>43320.208409375002</c:v>
                </c:pt>
                <c:pt idx="6">
                  <c:v>43320.250076099539</c:v>
                </c:pt>
                <c:pt idx="7">
                  <c:v>43320.291742824076</c:v>
                </c:pt>
                <c:pt idx="8">
                  <c:v>43320.333409548613</c:v>
                </c:pt>
                <c:pt idx="9">
                  <c:v>43320.375076273151</c:v>
                </c:pt>
                <c:pt idx="10">
                  <c:v>43320.416742997688</c:v>
                </c:pt>
                <c:pt idx="11">
                  <c:v>43320.458409722225</c:v>
                </c:pt>
                <c:pt idx="12">
                  <c:v>43320.500076446762</c:v>
                </c:pt>
                <c:pt idx="13">
                  <c:v>43320.541743171299</c:v>
                </c:pt>
                <c:pt idx="14">
                  <c:v>43320.583409895837</c:v>
                </c:pt>
                <c:pt idx="15">
                  <c:v>43320.625076620374</c:v>
                </c:pt>
                <c:pt idx="16">
                  <c:v>43320.666743344904</c:v>
                </c:pt>
                <c:pt idx="17">
                  <c:v>43320.708410069441</c:v>
                </c:pt>
                <c:pt idx="18">
                  <c:v>43320.750076793978</c:v>
                </c:pt>
                <c:pt idx="19">
                  <c:v>43320.791743518515</c:v>
                </c:pt>
                <c:pt idx="20">
                  <c:v>43320.833410243053</c:v>
                </c:pt>
                <c:pt idx="21">
                  <c:v>43320.87507696759</c:v>
                </c:pt>
                <c:pt idx="22">
                  <c:v>43320.916743692127</c:v>
                </c:pt>
                <c:pt idx="23">
                  <c:v>43320.958410416664</c:v>
                </c:pt>
                <c:pt idx="24">
                  <c:v>43321.000077141201</c:v>
                </c:pt>
                <c:pt idx="25">
                  <c:v>43321.041743865739</c:v>
                </c:pt>
                <c:pt idx="26">
                  <c:v>43321.083410590276</c:v>
                </c:pt>
                <c:pt idx="27">
                  <c:v>43321.125077314813</c:v>
                </c:pt>
                <c:pt idx="28">
                  <c:v>43321.16674403935</c:v>
                </c:pt>
                <c:pt idx="29">
                  <c:v>43321.208410763888</c:v>
                </c:pt>
                <c:pt idx="30">
                  <c:v>43321.250077488425</c:v>
                </c:pt>
                <c:pt idx="31">
                  <c:v>43321.291744212962</c:v>
                </c:pt>
                <c:pt idx="32">
                  <c:v>43321.333410937499</c:v>
                </c:pt>
                <c:pt idx="33">
                  <c:v>43321.375077662036</c:v>
                </c:pt>
                <c:pt idx="34">
                  <c:v>43321.416744386574</c:v>
                </c:pt>
                <c:pt idx="35">
                  <c:v>43321.458411111111</c:v>
                </c:pt>
                <c:pt idx="36">
                  <c:v>43321.500077835648</c:v>
                </c:pt>
                <c:pt idx="37">
                  <c:v>43321.541744560185</c:v>
                </c:pt>
                <c:pt idx="38">
                  <c:v>43321.583411284722</c:v>
                </c:pt>
                <c:pt idx="39">
                  <c:v>43321.62507800926</c:v>
                </c:pt>
                <c:pt idx="40">
                  <c:v>43321.666744733797</c:v>
                </c:pt>
                <c:pt idx="41">
                  <c:v>43321.708411458334</c:v>
                </c:pt>
                <c:pt idx="42">
                  <c:v>43321.750078182871</c:v>
                </c:pt>
                <c:pt idx="43">
                  <c:v>43321.791744907408</c:v>
                </c:pt>
                <c:pt idx="44">
                  <c:v>43321.833411631946</c:v>
                </c:pt>
                <c:pt idx="45">
                  <c:v>43321.875078356483</c:v>
                </c:pt>
                <c:pt idx="46">
                  <c:v>43321.91674508102</c:v>
                </c:pt>
                <c:pt idx="47">
                  <c:v>43321.958411805557</c:v>
                </c:pt>
              </c:numCache>
              <c:extLst xmlns:c15="http://schemas.microsoft.com/office/drawing/2012/chart"/>
            </c:numRef>
          </c:xVal>
          <c:yVal>
            <c:numRef>
              <c:f>Sheet1!$B$1148:$B$1195</c:f>
              <c:numCache>
                <c:formatCode>General</c:formatCode>
                <c:ptCount val="48"/>
                <c:pt idx="0">
                  <c:v>229.66666666666666</c:v>
                </c:pt>
                <c:pt idx="1">
                  <c:v>286.83333333333331</c:v>
                </c:pt>
                <c:pt idx="2">
                  <c:v>276</c:v>
                </c:pt>
                <c:pt idx="3">
                  <c:v>293.16666666666669</c:v>
                </c:pt>
                <c:pt idx="4">
                  <c:v>293</c:v>
                </c:pt>
                <c:pt idx="5">
                  <c:v>293.83333333333331</c:v>
                </c:pt>
                <c:pt idx="6">
                  <c:v>293.83333333333331</c:v>
                </c:pt>
                <c:pt idx="7">
                  <c:v>287.83333333333331</c:v>
                </c:pt>
                <c:pt idx="8">
                  <c:v>273.33333333333331</c:v>
                </c:pt>
                <c:pt idx="9">
                  <c:v>290</c:v>
                </c:pt>
                <c:pt idx="10">
                  <c:v>302.66666666666669</c:v>
                </c:pt>
                <c:pt idx="11">
                  <c:v>220.66666666666666</c:v>
                </c:pt>
                <c:pt idx="12">
                  <c:v>282.16666666666669</c:v>
                </c:pt>
                <c:pt idx="13">
                  <c:v>200.16666666666666</c:v>
                </c:pt>
                <c:pt idx="14">
                  <c:v>258</c:v>
                </c:pt>
                <c:pt idx="15">
                  <c:v>322</c:v>
                </c:pt>
                <c:pt idx="16">
                  <c:v>201</c:v>
                </c:pt>
                <c:pt idx="17">
                  <c:v>265.33333333333331</c:v>
                </c:pt>
                <c:pt idx="18">
                  <c:v>242.66666666666666</c:v>
                </c:pt>
                <c:pt idx="19">
                  <c:v>224.16666666666666</c:v>
                </c:pt>
                <c:pt idx="20">
                  <c:v>225.33333333333334</c:v>
                </c:pt>
                <c:pt idx="21">
                  <c:v>231</c:v>
                </c:pt>
                <c:pt idx="22">
                  <c:v>28.5</c:v>
                </c:pt>
                <c:pt idx="23">
                  <c:v>81.333333333333329</c:v>
                </c:pt>
                <c:pt idx="24">
                  <c:v>130.33333333333334</c:v>
                </c:pt>
                <c:pt idx="25">
                  <c:v>82.166666666666671</c:v>
                </c:pt>
                <c:pt idx="26">
                  <c:v>223.83333333333334</c:v>
                </c:pt>
                <c:pt idx="27">
                  <c:v>85.833333333333329</c:v>
                </c:pt>
                <c:pt idx="28">
                  <c:v>111.66666666666667</c:v>
                </c:pt>
                <c:pt idx="29">
                  <c:v>264.33333333333331</c:v>
                </c:pt>
                <c:pt idx="30">
                  <c:v>271.33333333333331</c:v>
                </c:pt>
                <c:pt idx="31">
                  <c:v>307</c:v>
                </c:pt>
                <c:pt idx="32">
                  <c:v>252.5</c:v>
                </c:pt>
                <c:pt idx="33">
                  <c:v>298.16666666666669</c:v>
                </c:pt>
                <c:pt idx="34">
                  <c:v>283.83333333333331</c:v>
                </c:pt>
                <c:pt idx="35">
                  <c:v>205.83333333333334</c:v>
                </c:pt>
                <c:pt idx="36">
                  <c:v>316</c:v>
                </c:pt>
                <c:pt idx="37">
                  <c:v>255</c:v>
                </c:pt>
                <c:pt idx="38">
                  <c:v>138.83333333333334</c:v>
                </c:pt>
                <c:pt idx="39">
                  <c:v>304</c:v>
                </c:pt>
                <c:pt idx="40">
                  <c:v>276.33333333333331</c:v>
                </c:pt>
                <c:pt idx="41">
                  <c:v>224.5</c:v>
                </c:pt>
                <c:pt idx="42">
                  <c:v>254.16666666666666</c:v>
                </c:pt>
                <c:pt idx="43">
                  <c:v>309.66666666666669</c:v>
                </c:pt>
                <c:pt idx="44">
                  <c:v>132.33333333333334</c:v>
                </c:pt>
                <c:pt idx="45">
                  <c:v>164.83333333333334</c:v>
                </c:pt>
                <c:pt idx="46">
                  <c:v>214.5</c:v>
                </c:pt>
                <c:pt idx="47">
                  <c:v>193.16666666666666</c:v>
                </c:pt>
              </c:numCache>
              <c:extLst xmlns:c15="http://schemas.microsoft.com/office/drawing/2012/chart"/>
            </c:numRef>
          </c:yVal>
          <c:smooth val="0"/>
          <c:extLst xmlns:c15="http://schemas.microsoft.com/office/drawing/2012/chart">
            <c:ext xmlns:c16="http://schemas.microsoft.com/office/drawing/2014/chart" uri="{C3380CC4-5D6E-409C-BE32-E72D297353CC}">
              <c16:uniqueId val="{00000000-738F-40E1-83BC-1737F6BA55C2}"/>
            </c:ext>
          </c:extLst>
        </c:ser>
        <c:dLbls>
          <c:showLegendKey val="0"/>
          <c:showVal val="0"/>
          <c:showCatName val="0"/>
          <c:showSerName val="0"/>
          <c:showPercent val="0"/>
          <c:showBubbleSize val="0"/>
        </c:dLbls>
        <c:axId val="506130936"/>
        <c:axId val="506131264"/>
        <c:extLst>
          <c:ext xmlns:c15="http://schemas.microsoft.com/office/drawing/2012/chart" uri="{02D57815-91ED-43cb-92C2-25804820EDAC}">
            <c15:filteredScatterSeries>
              <c15:ser>
                <c:idx val="7"/>
                <c:order val="1"/>
                <c:tx>
                  <c:strRef>
                    <c:extLst>
                      <c:ext uri="{02D57815-91ED-43cb-92C2-25804820EDAC}">
                        <c15:formulaRef>
                          <c15:sqref>Sheet1!$C$5</c15:sqref>
                        </c15:formulaRef>
                      </c:ext>
                    </c:extLst>
                    <c:strCache>
                      <c:ptCount val="1"/>
                      <c:pt idx="0">
                        <c:v>Ext. wind MAG. dir.</c:v>
                      </c:pt>
                    </c:strCache>
                  </c:strRef>
                </c:tx>
                <c:marker>
                  <c:symbol val="none"/>
                </c:marker>
                <c:xVal>
                  <c:numRef>
                    <c:extLst>
                      <c:ext uri="{02D57815-91ED-43cb-92C2-25804820EDAC}">
                        <c15:formulaRef>
                          <c15:sqref>Sheet1!$A$1148:$A$1195</c15:sqref>
                        </c15:formulaRef>
                      </c:ext>
                    </c:extLst>
                    <c:numCache>
                      <c:formatCode>m/d/yyyy\ h:mm</c:formatCode>
                      <c:ptCount val="48"/>
                      <c:pt idx="0">
                        <c:v>43320.000075752316</c:v>
                      </c:pt>
                      <c:pt idx="1">
                        <c:v>43320.041742476853</c:v>
                      </c:pt>
                      <c:pt idx="2">
                        <c:v>43320.08340920139</c:v>
                      </c:pt>
                      <c:pt idx="3">
                        <c:v>43320.125075925927</c:v>
                      </c:pt>
                      <c:pt idx="4">
                        <c:v>43320.166742650465</c:v>
                      </c:pt>
                      <c:pt idx="5">
                        <c:v>43320.208409375002</c:v>
                      </c:pt>
                      <c:pt idx="6">
                        <c:v>43320.250076099539</c:v>
                      </c:pt>
                      <c:pt idx="7">
                        <c:v>43320.291742824076</c:v>
                      </c:pt>
                      <c:pt idx="8">
                        <c:v>43320.333409548613</c:v>
                      </c:pt>
                      <c:pt idx="9">
                        <c:v>43320.375076273151</c:v>
                      </c:pt>
                      <c:pt idx="10">
                        <c:v>43320.416742997688</c:v>
                      </c:pt>
                      <c:pt idx="11">
                        <c:v>43320.458409722225</c:v>
                      </c:pt>
                      <c:pt idx="12">
                        <c:v>43320.500076446762</c:v>
                      </c:pt>
                      <c:pt idx="13">
                        <c:v>43320.541743171299</c:v>
                      </c:pt>
                      <c:pt idx="14">
                        <c:v>43320.583409895837</c:v>
                      </c:pt>
                      <c:pt idx="15">
                        <c:v>43320.625076620374</c:v>
                      </c:pt>
                      <c:pt idx="16">
                        <c:v>43320.666743344904</c:v>
                      </c:pt>
                      <c:pt idx="17">
                        <c:v>43320.708410069441</c:v>
                      </c:pt>
                      <c:pt idx="18">
                        <c:v>43320.750076793978</c:v>
                      </c:pt>
                      <c:pt idx="19">
                        <c:v>43320.791743518515</c:v>
                      </c:pt>
                      <c:pt idx="20">
                        <c:v>43320.833410243053</c:v>
                      </c:pt>
                      <c:pt idx="21">
                        <c:v>43320.87507696759</c:v>
                      </c:pt>
                      <c:pt idx="22">
                        <c:v>43320.916743692127</c:v>
                      </c:pt>
                      <c:pt idx="23">
                        <c:v>43320.958410416664</c:v>
                      </c:pt>
                      <c:pt idx="24">
                        <c:v>43321.000077141201</c:v>
                      </c:pt>
                      <c:pt idx="25">
                        <c:v>43321.041743865739</c:v>
                      </c:pt>
                      <c:pt idx="26">
                        <c:v>43321.083410590276</c:v>
                      </c:pt>
                      <c:pt idx="27">
                        <c:v>43321.125077314813</c:v>
                      </c:pt>
                      <c:pt idx="28">
                        <c:v>43321.16674403935</c:v>
                      </c:pt>
                      <c:pt idx="29">
                        <c:v>43321.208410763888</c:v>
                      </c:pt>
                      <c:pt idx="30">
                        <c:v>43321.250077488425</c:v>
                      </c:pt>
                      <c:pt idx="31">
                        <c:v>43321.291744212962</c:v>
                      </c:pt>
                      <c:pt idx="32">
                        <c:v>43321.333410937499</c:v>
                      </c:pt>
                      <c:pt idx="33">
                        <c:v>43321.375077662036</c:v>
                      </c:pt>
                      <c:pt idx="34">
                        <c:v>43321.416744386574</c:v>
                      </c:pt>
                      <c:pt idx="35">
                        <c:v>43321.458411111111</c:v>
                      </c:pt>
                      <c:pt idx="36">
                        <c:v>43321.500077835648</c:v>
                      </c:pt>
                      <c:pt idx="37">
                        <c:v>43321.541744560185</c:v>
                      </c:pt>
                      <c:pt idx="38">
                        <c:v>43321.583411284722</c:v>
                      </c:pt>
                      <c:pt idx="39">
                        <c:v>43321.62507800926</c:v>
                      </c:pt>
                      <c:pt idx="40">
                        <c:v>43321.666744733797</c:v>
                      </c:pt>
                      <c:pt idx="41">
                        <c:v>43321.708411458334</c:v>
                      </c:pt>
                      <c:pt idx="42">
                        <c:v>43321.750078182871</c:v>
                      </c:pt>
                      <c:pt idx="43">
                        <c:v>43321.791744907408</c:v>
                      </c:pt>
                      <c:pt idx="44">
                        <c:v>43321.833411631946</c:v>
                      </c:pt>
                      <c:pt idx="45">
                        <c:v>43321.875078356483</c:v>
                      </c:pt>
                      <c:pt idx="46">
                        <c:v>43321.91674508102</c:v>
                      </c:pt>
                      <c:pt idx="47">
                        <c:v>43321.958411805557</c:v>
                      </c:pt>
                    </c:numCache>
                  </c:numRef>
                </c:xVal>
                <c:yVal>
                  <c:numRef>
                    <c:extLst>
                      <c:ext uri="{02D57815-91ED-43cb-92C2-25804820EDAC}">
                        <c15:formulaRef>
                          <c15:sqref>Sheet1!$C$1148:$C$1195</c15:sqref>
                        </c15:formulaRef>
                      </c:ext>
                    </c:extLst>
                    <c:numCache>
                      <c:formatCode>General</c:formatCode>
                      <c:ptCount val="48"/>
                      <c:pt idx="0">
                        <c:v>228.83333333333334</c:v>
                      </c:pt>
                      <c:pt idx="1">
                        <c:v>286.33333333333331</c:v>
                      </c:pt>
                      <c:pt idx="2">
                        <c:v>275.66666666666669</c:v>
                      </c:pt>
                      <c:pt idx="3">
                        <c:v>292.83333333333331</c:v>
                      </c:pt>
                      <c:pt idx="4">
                        <c:v>292.83333333333331</c:v>
                      </c:pt>
                      <c:pt idx="5">
                        <c:v>293.16666666666669</c:v>
                      </c:pt>
                      <c:pt idx="6">
                        <c:v>293.16666666666669</c:v>
                      </c:pt>
                      <c:pt idx="7">
                        <c:v>287.16666666666669</c:v>
                      </c:pt>
                      <c:pt idx="8">
                        <c:v>272.83333333333331</c:v>
                      </c:pt>
                      <c:pt idx="9">
                        <c:v>289.33333333333331</c:v>
                      </c:pt>
                      <c:pt idx="10">
                        <c:v>302.33333333333331</c:v>
                      </c:pt>
                      <c:pt idx="11">
                        <c:v>220</c:v>
                      </c:pt>
                      <c:pt idx="12">
                        <c:v>281.83333333333331</c:v>
                      </c:pt>
                      <c:pt idx="13">
                        <c:v>199.83333333333334</c:v>
                      </c:pt>
                      <c:pt idx="14">
                        <c:v>257.83333333333331</c:v>
                      </c:pt>
                      <c:pt idx="15">
                        <c:v>321.66666666666669</c:v>
                      </c:pt>
                      <c:pt idx="16">
                        <c:v>200.66666666666666</c:v>
                      </c:pt>
                      <c:pt idx="17">
                        <c:v>264.83333333333331</c:v>
                      </c:pt>
                      <c:pt idx="18">
                        <c:v>241.66666666666666</c:v>
                      </c:pt>
                      <c:pt idx="19">
                        <c:v>223.5</c:v>
                      </c:pt>
                      <c:pt idx="20">
                        <c:v>224.5</c:v>
                      </c:pt>
                      <c:pt idx="21">
                        <c:v>230.66666666666666</c:v>
                      </c:pt>
                      <c:pt idx="22">
                        <c:v>28.166666666666668</c:v>
                      </c:pt>
                      <c:pt idx="23">
                        <c:v>80.833333333333329</c:v>
                      </c:pt>
                      <c:pt idx="24">
                        <c:v>129.83333333333334</c:v>
                      </c:pt>
                      <c:pt idx="25">
                        <c:v>81.333333333333329</c:v>
                      </c:pt>
                      <c:pt idx="26">
                        <c:v>223.16666666666666</c:v>
                      </c:pt>
                      <c:pt idx="27">
                        <c:v>85.666666666666671</c:v>
                      </c:pt>
                      <c:pt idx="28">
                        <c:v>111</c:v>
                      </c:pt>
                      <c:pt idx="29">
                        <c:v>263.83333333333331</c:v>
                      </c:pt>
                      <c:pt idx="30">
                        <c:v>330.5</c:v>
                      </c:pt>
                      <c:pt idx="31">
                        <c:v>306.33333333333331</c:v>
                      </c:pt>
                      <c:pt idx="32">
                        <c:v>251.83333333333334</c:v>
                      </c:pt>
                      <c:pt idx="33">
                        <c:v>297.66666666666669</c:v>
                      </c:pt>
                      <c:pt idx="34">
                        <c:v>283.16666666666669</c:v>
                      </c:pt>
                      <c:pt idx="35">
                        <c:v>205.5</c:v>
                      </c:pt>
                      <c:pt idx="36">
                        <c:v>315.66666666666669</c:v>
                      </c:pt>
                      <c:pt idx="37">
                        <c:v>254.16666666666666</c:v>
                      </c:pt>
                      <c:pt idx="38">
                        <c:v>138.16666666666666</c:v>
                      </c:pt>
                      <c:pt idx="39">
                        <c:v>303.33333333333331</c:v>
                      </c:pt>
                      <c:pt idx="40">
                        <c:v>275.66666666666669</c:v>
                      </c:pt>
                      <c:pt idx="41">
                        <c:v>223.83333333333334</c:v>
                      </c:pt>
                      <c:pt idx="42">
                        <c:v>253.83333333333334</c:v>
                      </c:pt>
                      <c:pt idx="43">
                        <c:v>309.33333333333331</c:v>
                      </c:pt>
                      <c:pt idx="44">
                        <c:v>132</c:v>
                      </c:pt>
                      <c:pt idx="45">
                        <c:v>164.16666666666666</c:v>
                      </c:pt>
                      <c:pt idx="46">
                        <c:v>214</c:v>
                      </c:pt>
                      <c:pt idx="47">
                        <c:v>192.33333333333334</c:v>
                      </c:pt>
                    </c:numCache>
                  </c:numRef>
                </c:yVal>
                <c:smooth val="0"/>
                <c:extLst>
                  <c:ext xmlns:c16="http://schemas.microsoft.com/office/drawing/2014/chart" uri="{C3380CC4-5D6E-409C-BE32-E72D297353CC}">
                    <c16:uniqueId val="{00000002-738F-40E1-83BC-1737F6BA55C2}"/>
                  </c:ext>
                </c:extLst>
              </c15:ser>
            </c15:filteredScatterSeries>
          </c:ext>
        </c:extLst>
      </c:scatterChart>
      <c:scatterChart>
        <c:scatterStyle val="lineMarker"/>
        <c:varyColors val="0"/>
        <c:ser>
          <c:idx val="8"/>
          <c:order val="2"/>
          <c:tx>
            <c:strRef>
              <c:f>Sheet1!$D$5</c:f>
              <c:strCache>
                <c:ptCount val="1"/>
                <c:pt idx="0">
                  <c:v>Ext. wind speed m/s </c:v>
                </c:pt>
              </c:strCache>
            </c:strRef>
          </c:tx>
          <c:spPr>
            <a:ln w="19050">
              <a:solidFill>
                <a:srgbClr val="92D050"/>
              </a:solidFill>
            </a:ln>
          </c:spPr>
          <c:marker>
            <c:symbol val="none"/>
          </c:marker>
          <c:xVal>
            <c:numRef>
              <c:f>Sheet1!$A$1148:$A$1195</c:f>
              <c:numCache>
                <c:formatCode>m/d/yyyy\ h:mm</c:formatCode>
                <c:ptCount val="48"/>
                <c:pt idx="0">
                  <c:v>43320.000075752316</c:v>
                </c:pt>
                <c:pt idx="1">
                  <c:v>43320.041742476853</c:v>
                </c:pt>
                <c:pt idx="2">
                  <c:v>43320.08340920139</c:v>
                </c:pt>
                <c:pt idx="3">
                  <c:v>43320.125075925927</c:v>
                </c:pt>
                <c:pt idx="4">
                  <c:v>43320.166742650465</c:v>
                </c:pt>
                <c:pt idx="5">
                  <c:v>43320.208409375002</c:v>
                </c:pt>
                <c:pt idx="6">
                  <c:v>43320.250076099539</c:v>
                </c:pt>
                <c:pt idx="7">
                  <c:v>43320.291742824076</c:v>
                </c:pt>
                <c:pt idx="8">
                  <c:v>43320.333409548613</c:v>
                </c:pt>
                <c:pt idx="9">
                  <c:v>43320.375076273151</c:v>
                </c:pt>
                <c:pt idx="10">
                  <c:v>43320.416742997688</c:v>
                </c:pt>
                <c:pt idx="11">
                  <c:v>43320.458409722225</c:v>
                </c:pt>
                <c:pt idx="12">
                  <c:v>43320.500076446762</c:v>
                </c:pt>
                <c:pt idx="13">
                  <c:v>43320.541743171299</c:v>
                </c:pt>
                <c:pt idx="14">
                  <c:v>43320.583409895837</c:v>
                </c:pt>
                <c:pt idx="15">
                  <c:v>43320.625076620374</c:v>
                </c:pt>
                <c:pt idx="16">
                  <c:v>43320.666743344904</c:v>
                </c:pt>
                <c:pt idx="17">
                  <c:v>43320.708410069441</c:v>
                </c:pt>
                <c:pt idx="18">
                  <c:v>43320.750076793978</c:v>
                </c:pt>
                <c:pt idx="19">
                  <c:v>43320.791743518515</c:v>
                </c:pt>
                <c:pt idx="20">
                  <c:v>43320.833410243053</c:v>
                </c:pt>
                <c:pt idx="21">
                  <c:v>43320.87507696759</c:v>
                </c:pt>
                <c:pt idx="22">
                  <c:v>43320.916743692127</c:v>
                </c:pt>
                <c:pt idx="23">
                  <c:v>43320.958410416664</c:v>
                </c:pt>
                <c:pt idx="24">
                  <c:v>43321.000077141201</c:v>
                </c:pt>
                <c:pt idx="25">
                  <c:v>43321.041743865739</c:v>
                </c:pt>
                <c:pt idx="26">
                  <c:v>43321.083410590276</c:v>
                </c:pt>
                <c:pt idx="27">
                  <c:v>43321.125077314813</c:v>
                </c:pt>
                <c:pt idx="28">
                  <c:v>43321.16674403935</c:v>
                </c:pt>
                <c:pt idx="29">
                  <c:v>43321.208410763888</c:v>
                </c:pt>
                <c:pt idx="30">
                  <c:v>43321.250077488425</c:v>
                </c:pt>
                <c:pt idx="31">
                  <c:v>43321.291744212962</c:v>
                </c:pt>
                <c:pt idx="32">
                  <c:v>43321.333410937499</c:v>
                </c:pt>
                <c:pt idx="33">
                  <c:v>43321.375077662036</c:v>
                </c:pt>
                <c:pt idx="34">
                  <c:v>43321.416744386574</c:v>
                </c:pt>
                <c:pt idx="35">
                  <c:v>43321.458411111111</c:v>
                </c:pt>
                <c:pt idx="36">
                  <c:v>43321.500077835648</c:v>
                </c:pt>
                <c:pt idx="37">
                  <c:v>43321.541744560185</c:v>
                </c:pt>
                <c:pt idx="38">
                  <c:v>43321.583411284722</c:v>
                </c:pt>
                <c:pt idx="39">
                  <c:v>43321.62507800926</c:v>
                </c:pt>
                <c:pt idx="40">
                  <c:v>43321.666744733797</c:v>
                </c:pt>
                <c:pt idx="41">
                  <c:v>43321.708411458334</c:v>
                </c:pt>
                <c:pt idx="42">
                  <c:v>43321.750078182871</c:v>
                </c:pt>
                <c:pt idx="43">
                  <c:v>43321.791744907408</c:v>
                </c:pt>
                <c:pt idx="44">
                  <c:v>43321.833411631946</c:v>
                </c:pt>
                <c:pt idx="45">
                  <c:v>43321.875078356483</c:v>
                </c:pt>
                <c:pt idx="46">
                  <c:v>43321.91674508102</c:v>
                </c:pt>
                <c:pt idx="47">
                  <c:v>43321.958411805557</c:v>
                </c:pt>
              </c:numCache>
            </c:numRef>
          </c:xVal>
          <c:yVal>
            <c:numRef>
              <c:f>Sheet1!$D$1148:$D$1195</c:f>
              <c:numCache>
                <c:formatCode>General</c:formatCode>
                <c:ptCount val="48"/>
                <c:pt idx="0">
                  <c:v>2.1333333333333333</c:v>
                </c:pt>
                <c:pt idx="1">
                  <c:v>2.0666666666666669</c:v>
                </c:pt>
                <c:pt idx="2">
                  <c:v>2.5999999999999996</c:v>
                </c:pt>
                <c:pt idx="3">
                  <c:v>0.15</c:v>
                </c:pt>
                <c:pt idx="4">
                  <c:v>0</c:v>
                </c:pt>
                <c:pt idx="5">
                  <c:v>0</c:v>
                </c:pt>
                <c:pt idx="6">
                  <c:v>0</c:v>
                </c:pt>
                <c:pt idx="7">
                  <c:v>0.33333333333333331</c:v>
                </c:pt>
                <c:pt idx="8">
                  <c:v>0.8833333333333333</c:v>
                </c:pt>
                <c:pt idx="9">
                  <c:v>1.2166666666666666</c:v>
                </c:pt>
                <c:pt idx="10">
                  <c:v>1.9666666666666666</c:v>
                </c:pt>
                <c:pt idx="11">
                  <c:v>3.1999999999999997</c:v>
                </c:pt>
                <c:pt idx="12">
                  <c:v>5.0999999999999996</c:v>
                </c:pt>
                <c:pt idx="13">
                  <c:v>3.2333333333333338</c:v>
                </c:pt>
                <c:pt idx="14">
                  <c:v>4.1833333333333336</c:v>
                </c:pt>
                <c:pt idx="15">
                  <c:v>5.3</c:v>
                </c:pt>
                <c:pt idx="16">
                  <c:v>4.3166666666666673</c:v>
                </c:pt>
                <c:pt idx="17">
                  <c:v>3.8333333333333335</c:v>
                </c:pt>
                <c:pt idx="18">
                  <c:v>2.8499999999999996</c:v>
                </c:pt>
                <c:pt idx="19">
                  <c:v>2.9333333333333336</c:v>
                </c:pt>
                <c:pt idx="20">
                  <c:v>2.5666666666666664</c:v>
                </c:pt>
                <c:pt idx="21">
                  <c:v>2.5333333333333337</c:v>
                </c:pt>
                <c:pt idx="22">
                  <c:v>3.0166666666666662</c:v>
                </c:pt>
                <c:pt idx="23">
                  <c:v>1.95</c:v>
                </c:pt>
                <c:pt idx="24">
                  <c:v>3.1333333333333333</c:v>
                </c:pt>
                <c:pt idx="25">
                  <c:v>2.8666666666666667</c:v>
                </c:pt>
                <c:pt idx="26">
                  <c:v>2.1833333333333331</c:v>
                </c:pt>
                <c:pt idx="27">
                  <c:v>3.4833333333333338</c:v>
                </c:pt>
                <c:pt idx="28">
                  <c:v>1.9833333333333334</c:v>
                </c:pt>
                <c:pt idx="29">
                  <c:v>2.3666666666666667</c:v>
                </c:pt>
                <c:pt idx="30">
                  <c:v>1.8500000000000003</c:v>
                </c:pt>
                <c:pt idx="31">
                  <c:v>0</c:v>
                </c:pt>
                <c:pt idx="32">
                  <c:v>0.58333333333333337</c:v>
                </c:pt>
                <c:pt idx="33">
                  <c:v>1.5000000000000002</c:v>
                </c:pt>
                <c:pt idx="34">
                  <c:v>1.5833333333333333</c:v>
                </c:pt>
                <c:pt idx="35">
                  <c:v>1.7333333333333334</c:v>
                </c:pt>
                <c:pt idx="36">
                  <c:v>2.6833333333333336</c:v>
                </c:pt>
                <c:pt idx="37">
                  <c:v>2.5</c:v>
                </c:pt>
                <c:pt idx="38">
                  <c:v>2.9</c:v>
                </c:pt>
                <c:pt idx="39">
                  <c:v>2.6666666666666665</c:v>
                </c:pt>
                <c:pt idx="40">
                  <c:v>4.1333333333333337</c:v>
                </c:pt>
                <c:pt idx="41">
                  <c:v>1.8499999999999999</c:v>
                </c:pt>
                <c:pt idx="42">
                  <c:v>3.5666666666666664</c:v>
                </c:pt>
                <c:pt idx="43">
                  <c:v>2.0166666666666662</c:v>
                </c:pt>
                <c:pt idx="44">
                  <c:v>1.9166666666666667</c:v>
                </c:pt>
                <c:pt idx="45">
                  <c:v>2.3333333333333335</c:v>
                </c:pt>
                <c:pt idx="46">
                  <c:v>1.3499999999999999</c:v>
                </c:pt>
                <c:pt idx="47">
                  <c:v>1.5333333333333334</c:v>
                </c:pt>
              </c:numCache>
            </c:numRef>
          </c:yVal>
          <c:smooth val="0"/>
          <c:extLst>
            <c:ext xmlns:c16="http://schemas.microsoft.com/office/drawing/2014/chart" uri="{C3380CC4-5D6E-409C-BE32-E72D297353CC}">
              <c16:uniqueId val="{00000001-738F-40E1-83BC-1737F6BA55C2}"/>
            </c:ext>
          </c:extLst>
        </c:ser>
        <c:dLbls>
          <c:showLegendKey val="0"/>
          <c:showVal val="0"/>
          <c:showCatName val="0"/>
          <c:showSerName val="0"/>
          <c:showPercent val="0"/>
          <c:showBubbleSize val="0"/>
        </c:dLbls>
        <c:axId val="593125664"/>
        <c:axId val="513806768"/>
        <c:extLst>
          <c:ext xmlns:c15="http://schemas.microsoft.com/office/drawing/2012/chart" uri="{02D57815-91ED-43cb-92C2-25804820EDAC}">
            <c15:filteredScatterSeries>
              <c15:ser>
                <c:idx val="9"/>
                <c:order val="3"/>
                <c:tx>
                  <c:strRef>
                    <c:extLst>
                      <c:ext uri="{02D57815-91ED-43cb-92C2-25804820EDAC}">
                        <c15:formulaRef>
                          <c15:sqref>Sheet1!$E$5</c15:sqref>
                        </c15:formulaRef>
                      </c:ext>
                    </c:extLst>
                    <c:strCache>
                      <c:ptCount val="1"/>
                      <c:pt idx="0">
                        <c:v>Supply Air speed m/s (Tower A)</c:v>
                      </c:pt>
                    </c:strCache>
                  </c:strRef>
                </c:tx>
                <c:marker>
                  <c:symbol val="none"/>
                </c:marker>
                <c:xVal>
                  <c:numRef>
                    <c:extLst>
                      <c:ext uri="{02D57815-91ED-43cb-92C2-25804820EDAC}">
                        <c15:formulaRef>
                          <c15:sqref>Sheet1!$A$1148:$A$1195</c15:sqref>
                        </c15:formulaRef>
                      </c:ext>
                    </c:extLst>
                    <c:numCache>
                      <c:formatCode>m/d/yyyy\ h:mm</c:formatCode>
                      <c:ptCount val="48"/>
                      <c:pt idx="0">
                        <c:v>43320.000075752316</c:v>
                      </c:pt>
                      <c:pt idx="1">
                        <c:v>43320.041742476853</c:v>
                      </c:pt>
                      <c:pt idx="2">
                        <c:v>43320.08340920139</c:v>
                      </c:pt>
                      <c:pt idx="3">
                        <c:v>43320.125075925927</c:v>
                      </c:pt>
                      <c:pt idx="4">
                        <c:v>43320.166742650465</c:v>
                      </c:pt>
                      <c:pt idx="5">
                        <c:v>43320.208409375002</c:v>
                      </c:pt>
                      <c:pt idx="6">
                        <c:v>43320.250076099539</c:v>
                      </c:pt>
                      <c:pt idx="7">
                        <c:v>43320.291742824076</c:v>
                      </c:pt>
                      <c:pt idx="8">
                        <c:v>43320.333409548613</c:v>
                      </c:pt>
                      <c:pt idx="9">
                        <c:v>43320.375076273151</c:v>
                      </c:pt>
                      <c:pt idx="10">
                        <c:v>43320.416742997688</c:v>
                      </c:pt>
                      <c:pt idx="11">
                        <c:v>43320.458409722225</c:v>
                      </c:pt>
                      <c:pt idx="12">
                        <c:v>43320.500076446762</c:v>
                      </c:pt>
                      <c:pt idx="13">
                        <c:v>43320.541743171299</c:v>
                      </c:pt>
                      <c:pt idx="14">
                        <c:v>43320.583409895837</c:v>
                      </c:pt>
                      <c:pt idx="15">
                        <c:v>43320.625076620374</c:v>
                      </c:pt>
                      <c:pt idx="16">
                        <c:v>43320.666743344904</c:v>
                      </c:pt>
                      <c:pt idx="17">
                        <c:v>43320.708410069441</c:v>
                      </c:pt>
                      <c:pt idx="18">
                        <c:v>43320.750076793978</c:v>
                      </c:pt>
                      <c:pt idx="19">
                        <c:v>43320.791743518515</c:v>
                      </c:pt>
                      <c:pt idx="20">
                        <c:v>43320.833410243053</c:v>
                      </c:pt>
                      <c:pt idx="21">
                        <c:v>43320.87507696759</c:v>
                      </c:pt>
                      <c:pt idx="22">
                        <c:v>43320.916743692127</c:v>
                      </c:pt>
                      <c:pt idx="23">
                        <c:v>43320.958410416664</c:v>
                      </c:pt>
                      <c:pt idx="24">
                        <c:v>43321.000077141201</c:v>
                      </c:pt>
                      <c:pt idx="25">
                        <c:v>43321.041743865739</c:v>
                      </c:pt>
                      <c:pt idx="26">
                        <c:v>43321.083410590276</c:v>
                      </c:pt>
                      <c:pt idx="27">
                        <c:v>43321.125077314813</c:v>
                      </c:pt>
                      <c:pt idx="28">
                        <c:v>43321.16674403935</c:v>
                      </c:pt>
                      <c:pt idx="29">
                        <c:v>43321.208410763888</c:v>
                      </c:pt>
                      <c:pt idx="30">
                        <c:v>43321.250077488425</c:v>
                      </c:pt>
                      <c:pt idx="31">
                        <c:v>43321.291744212962</c:v>
                      </c:pt>
                      <c:pt idx="32">
                        <c:v>43321.333410937499</c:v>
                      </c:pt>
                      <c:pt idx="33">
                        <c:v>43321.375077662036</c:v>
                      </c:pt>
                      <c:pt idx="34">
                        <c:v>43321.416744386574</c:v>
                      </c:pt>
                      <c:pt idx="35">
                        <c:v>43321.458411111111</c:v>
                      </c:pt>
                      <c:pt idx="36">
                        <c:v>43321.500077835648</c:v>
                      </c:pt>
                      <c:pt idx="37">
                        <c:v>43321.541744560185</c:v>
                      </c:pt>
                      <c:pt idx="38">
                        <c:v>43321.583411284722</c:v>
                      </c:pt>
                      <c:pt idx="39">
                        <c:v>43321.62507800926</c:v>
                      </c:pt>
                      <c:pt idx="40">
                        <c:v>43321.666744733797</c:v>
                      </c:pt>
                      <c:pt idx="41">
                        <c:v>43321.708411458334</c:v>
                      </c:pt>
                      <c:pt idx="42">
                        <c:v>43321.750078182871</c:v>
                      </c:pt>
                      <c:pt idx="43">
                        <c:v>43321.791744907408</c:v>
                      </c:pt>
                      <c:pt idx="44">
                        <c:v>43321.833411631946</c:v>
                      </c:pt>
                      <c:pt idx="45">
                        <c:v>43321.875078356483</c:v>
                      </c:pt>
                      <c:pt idx="46">
                        <c:v>43321.91674508102</c:v>
                      </c:pt>
                      <c:pt idx="47">
                        <c:v>43321.958411805557</c:v>
                      </c:pt>
                    </c:numCache>
                  </c:numRef>
                </c:xVal>
                <c:yVal>
                  <c:numRef>
                    <c:extLst>
                      <c:ext uri="{02D57815-91ED-43cb-92C2-25804820EDAC}">
                        <c15:formulaRef>
                          <c15:sqref>Sheet1!$E$1148:$E$1195</c15:sqref>
                        </c15:formulaRef>
                      </c:ext>
                    </c:extLst>
                    <c:numCache>
                      <c:formatCode>General</c:formatCode>
                      <c:ptCount val="48"/>
                      <c:pt idx="0">
                        <c:v>6.6666666666666666E-2</c:v>
                      </c:pt>
                      <c:pt idx="1">
                        <c:v>0</c:v>
                      </c:pt>
                      <c:pt idx="2">
                        <c:v>0.13333333333333333</c:v>
                      </c:pt>
                      <c:pt idx="3">
                        <c:v>0.6333333333333333</c:v>
                      </c:pt>
                      <c:pt idx="4">
                        <c:v>0.76666666666666661</c:v>
                      </c:pt>
                      <c:pt idx="5">
                        <c:v>0.70000000000000007</c:v>
                      </c:pt>
                      <c:pt idx="6">
                        <c:v>0.51666666666666672</c:v>
                      </c:pt>
                      <c:pt idx="7">
                        <c:v>0.3</c:v>
                      </c:pt>
                      <c:pt idx="8">
                        <c:v>0.11666666666666665</c:v>
                      </c:pt>
                      <c:pt idx="9">
                        <c:v>0.3</c:v>
                      </c:pt>
                      <c:pt idx="10">
                        <c:v>0.16666666666666666</c:v>
                      </c:pt>
                      <c:pt idx="11">
                        <c:v>0.35000000000000003</c:v>
                      </c:pt>
                      <c:pt idx="12">
                        <c:v>0.35000000000000003</c:v>
                      </c:pt>
                      <c:pt idx="13">
                        <c:v>0.21666666666666665</c:v>
                      </c:pt>
                      <c:pt idx="14">
                        <c:v>0.20000000000000004</c:v>
                      </c:pt>
                      <c:pt idx="15">
                        <c:v>0.15</c:v>
                      </c:pt>
                      <c:pt idx="16">
                        <c:v>0.11666666666666665</c:v>
                      </c:pt>
                      <c:pt idx="17">
                        <c:v>0.18333333333333335</c:v>
                      </c:pt>
                      <c:pt idx="18">
                        <c:v>0</c:v>
                      </c:pt>
                      <c:pt idx="19">
                        <c:v>0.16666666666666666</c:v>
                      </c:pt>
                      <c:pt idx="20">
                        <c:v>0.43333333333333335</c:v>
                      </c:pt>
                      <c:pt idx="21">
                        <c:v>0.3833333333333333</c:v>
                      </c:pt>
                      <c:pt idx="22">
                        <c:v>0.39999999999999997</c:v>
                      </c:pt>
                      <c:pt idx="23">
                        <c:v>0.31666666666666665</c:v>
                      </c:pt>
                      <c:pt idx="24">
                        <c:v>0.45</c:v>
                      </c:pt>
                      <c:pt idx="25">
                        <c:v>0.65</c:v>
                      </c:pt>
                      <c:pt idx="26">
                        <c:v>0.65</c:v>
                      </c:pt>
                      <c:pt idx="27">
                        <c:v>0.58333333333333337</c:v>
                      </c:pt>
                      <c:pt idx="28">
                        <c:v>6.6666666666666666E-2</c:v>
                      </c:pt>
                      <c:pt idx="29">
                        <c:v>0</c:v>
                      </c:pt>
                      <c:pt idx="30">
                        <c:v>0</c:v>
                      </c:pt>
                      <c:pt idx="31">
                        <c:v>0</c:v>
                      </c:pt>
                      <c:pt idx="32">
                        <c:v>0</c:v>
                      </c:pt>
                      <c:pt idx="33">
                        <c:v>0.15</c:v>
                      </c:pt>
                      <c:pt idx="34">
                        <c:v>0.13333333333333333</c:v>
                      </c:pt>
                      <c:pt idx="35">
                        <c:v>0.3</c:v>
                      </c:pt>
                      <c:pt idx="36">
                        <c:v>0.3833333333333333</c:v>
                      </c:pt>
                      <c:pt idx="37">
                        <c:v>0.23333333333333331</c:v>
                      </c:pt>
                      <c:pt idx="38">
                        <c:v>0.15</c:v>
                      </c:pt>
                      <c:pt idx="39">
                        <c:v>0.19999999999999998</c:v>
                      </c:pt>
                      <c:pt idx="40">
                        <c:v>0.3</c:v>
                      </c:pt>
                      <c:pt idx="41">
                        <c:v>0.33333333333333331</c:v>
                      </c:pt>
                      <c:pt idx="42">
                        <c:v>0.13333333333333333</c:v>
                      </c:pt>
                      <c:pt idx="43">
                        <c:v>0</c:v>
                      </c:pt>
                      <c:pt idx="44">
                        <c:v>0</c:v>
                      </c:pt>
                      <c:pt idx="45">
                        <c:v>9.9999999999999992E-2</c:v>
                      </c:pt>
                      <c:pt idx="46">
                        <c:v>0.18333333333333335</c:v>
                      </c:pt>
                      <c:pt idx="47">
                        <c:v>0.11666666666666665</c:v>
                      </c:pt>
                    </c:numCache>
                  </c:numRef>
                </c:yVal>
                <c:smooth val="0"/>
                <c:extLst>
                  <c:ext xmlns:c16="http://schemas.microsoft.com/office/drawing/2014/chart" uri="{C3380CC4-5D6E-409C-BE32-E72D297353CC}">
                    <c16:uniqueId val="{00000003-738F-40E1-83BC-1737F6BA55C2}"/>
                  </c:ext>
                </c:extLst>
              </c15:ser>
            </c15:filteredScatterSeries>
            <c15:filteredScatterSeries>
              <c15:ser>
                <c:idx val="10"/>
                <c:order val="4"/>
                <c:tx>
                  <c:strRef>
                    <c:extLst xmlns:c15="http://schemas.microsoft.com/office/drawing/2012/chart">
                      <c:ext xmlns:c15="http://schemas.microsoft.com/office/drawing/2012/chart" uri="{02D57815-91ED-43cb-92C2-25804820EDAC}">
                        <c15:formulaRef>
                          <c15:sqref>Sheet1!$F$5</c15:sqref>
                        </c15:formulaRef>
                      </c:ext>
                    </c:extLst>
                    <c:strCache>
                      <c:ptCount val="1"/>
                      <c:pt idx="0">
                        <c:v>Supply Air speed m/s (Tower B)</c:v>
                      </c:pt>
                    </c:strCache>
                  </c:strRef>
                </c:tx>
                <c:marker>
                  <c:symbol val="none"/>
                </c:marker>
                <c:xVal>
                  <c:numRef>
                    <c:extLst xmlns:c15="http://schemas.microsoft.com/office/drawing/2012/chart">
                      <c:ext xmlns:c15="http://schemas.microsoft.com/office/drawing/2012/chart" uri="{02D57815-91ED-43cb-92C2-25804820EDAC}">
                        <c15:formulaRef>
                          <c15:sqref>Sheet1!$A$1148:$A$1195</c15:sqref>
                        </c15:formulaRef>
                      </c:ext>
                    </c:extLst>
                    <c:numCache>
                      <c:formatCode>m/d/yyyy\ h:mm</c:formatCode>
                      <c:ptCount val="48"/>
                      <c:pt idx="0">
                        <c:v>43320.000075752316</c:v>
                      </c:pt>
                      <c:pt idx="1">
                        <c:v>43320.041742476853</c:v>
                      </c:pt>
                      <c:pt idx="2">
                        <c:v>43320.08340920139</c:v>
                      </c:pt>
                      <c:pt idx="3">
                        <c:v>43320.125075925927</c:v>
                      </c:pt>
                      <c:pt idx="4">
                        <c:v>43320.166742650465</c:v>
                      </c:pt>
                      <c:pt idx="5">
                        <c:v>43320.208409375002</c:v>
                      </c:pt>
                      <c:pt idx="6">
                        <c:v>43320.250076099539</c:v>
                      </c:pt>
                      <c:pt idx="7">
                        <c:v>43320.291742824076</c:v>
                      </c:pt>
                      <c:pt idx="8">
                        <c:v>43320.333409548613</c:v>
                      </c:pt>
                      <c:pt idx="9">
                        <c:v>43320.375076273151</c:v>
                      </c:pt>
                      <c:pt idx="10">
                        <c:v>43320.416742997688</c:v>
                      </c:pt>
                      <c:pt idx="11">
                        <c:v>43320.458409722225</c:v>
                      </c:pt>
                      <c:pt idx="12">
                        <c:v>43320.500076446762</c:v>
                      </c:pt>
                      <c:pt idx="13">
                        <c:v>43320.541743171299</c:v>
                      </c:pt>
                      <c:pt idx="14">
                        <c:v>43320.583409895837</c:v>
                      </c:pt>
                      <c:pt idx="15">
                        <c:v>43320.625076620374</c:v>
                      </c:pt>
                      <c:pt idx="16">
                        <c:v>43320.666743344904</c:v>
                      </c:pt>
                      <c:pt idx="17">
                        <c:v>43320.708410069441</c:v>
                      </c:pt>
                      <c:pt idx="18">
                        <c:v>43320.750076793978</c:v>
                      </c:pt>
                      <c:pt idx="19">
                        <c:v>43320.791743518515</c:v>
                      </c:pt>
                      <c:pt idx="20">
                        <c:v>43320.833410243053</c:v>
                      </c:pt>
                      <c:pt idx="21">
                        <c:v>43320.87507696759</c:v>
                      </c:pt>
                      <c:pt idx="22">
                        <c:v>43320.916743692127</c:v>
                      </c:pt>
                      <c:pt idx="23">
                        <c:v>43320.958410416664</c:v>
                      </c:pt>
                      <c:pt idx="24">
                        <c:v>43321.000077141201</c:v>
                      </c:pt>
                      <c:pt idx="25">
                        <c:v>43321.041743865739</c:v>
                      </c:pt>
                      <c:pt idx="26">
                        <c:v>43321.083410590276</c:v>
                      </c:pt>
                      <c:pt idx="27">
                        <c:v>43321.125077314813</c:v>
                      </c:pt>
                      <c:pt idx="28">
                        <c:v>43321.16674403935</c:v>
                      </c:pt>
                      <c:pt idx="29">
                        <c:v>43321.208410763888</c:v>
                      </c:pt>
                      <c:pt idx="30">
                        <c:v>43321.250077488425</c:v>
                      </c:pt>
                      <c:pt idx="31">
                        <c:v>43321.291744212962</c:v>
                      </c:pt>
                      <c:pt idx="32">
                        <c:v>43321.333410937499</c:v>
                      </c:pt>
                      <c:pt idx="33">
                        <c:v>43321.375077662036</c:v>
                      </c:pt>
                      <c:pt idx="34">
                        <c:v>43321.416744386574</c:v>
                      </c:pt>
                      <c:pt idx="35">
                        <c:v>43321.458411111111</c:v>
                      </c:pt>
                      <c:pt idx="36">
                        <c:v>43321.500077835648</c:v>
                      </c:pt>
                      <c:pt idx="37">
                        <c:v>43321.541744560185</c:v>
                      </c:pt>
                      <c:pt idx="38">
                        <c:v>43321.583411284722</c:v>
                      </c:pt>
                      <c:pt idx="39">
                        <c:v>43321.62507800926</c:v>
                      </c:pt>
                      <c:pt idx="40">
                        <c:v>43321.666744733797</c:v>
                      </c:pt>
                      <c:pt idx="41">
                        <c:v>43321.708411458334</c:v>
                      </c:pt>
                      <c:pt idx="42">
                        <c:v>43321.750078182871</c:v>
                      </c:pt>
                      <c:pt idx="43">
                        <c:v>43321.791744907408</c:v>
                      </c:pt>
                      <c:pt idx="44">
                        <c:v>43321.833411631946</c:v>
                      </c:pt>
                      <c:pt idx="45">
                        <c:v>43321.875078356483</c:v>
                      </c:pt>
                      <c:pt idx="46">
                        <c:v>43321.91674508102</c:v>
                      </c:pt>
                      <c:pt idx="47">
                        <c:v>43321.958411805557</c:v>
                      </c:pt>
                    </c:numCache>
                  </c:numRef>
                </c:xVal>
                <c:yVal>
                  <c:numRef>
                    <c:extLst xmlns:c15="http://schemas.microsoft.com/office/drawing/2012/chart">
                      <c:ext xmlns:c15="http://schemas.microsoft.com/office/drawing/2012/chart" uri="{02D57815-91ED-43cb-92C2-25804820EDAC}">
                        <c15:formulaRef>
                          <c15:sqref>Sheet1!$F$1148:$F$1195</c15:sqref>
                        </c15:formulaRef>
                      </c:ext>
                    </c:extLst>
                    <c:numCache>
                      <c:formatCode>General</c:formatCode>
                      <c:ptCount val="4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6.6666666666666666E-2</c:v>
                      </c:pt>
                      <c:pt idx="19">
                        <c:v>9.9999999999999992E-2</c:v>
                      </c:pt>
                      <c:pt idx="20">
                        <c:v>0.70000000000000007</c:v>
                      </c:pt>
                      <c:pt idx="21">
                        <c:v>0.41666666666666669</c:v>
                      </c:pt>
                      <c:pt idx="22">
                        <c:v>0.70000000000000007</c:v>
                      </c:pt>
                      <c:pt idx="23">
                        <c:v>0.41666666666666669</c:v>
                      </c:pt>
                      <c:pt idx="24">
                        <c:v>0.48333333333333334</c:v>
                      </c:pt>
                      <c:pt idx="25">
                        <c:v>0.65</c:v>
                      </c:pt>
                      <c:pt idx="26">
                        <c:v>0.69999999999999984</c:v>
                      </c:pt>
                      <c:pt idx="27">
                        <c:v>0.71666666666666667</c:v>
                      </c:pt>
                      <c:pt idx="28">
                        <c:v>0.16666666666666666</c:v>
                      </c:pt>
                      <c:pt idx="29">
                        <c:v>9.9999999999999992E-2</c:v>
                      </c:pt>
                      <c:pt idx="30">
                        <c:v>0</c:v>
                      </c:pt>
                      <c:pt idx="31">
                        <c:v>0</c:v>
                      </c:pt>
                      <c:pt idx="32">
                        <c:v>0</c:v>
                      </c:pt>
                      <c:pt idx="33">
                        <c:v>0</c:v>
                      </c:pt>
                      <c:pt idx="34">
                        <c:v>0</c:v>
                      </c:pt>
                      <c:pt idx="35">
                        <c:v>0</c:v>
                      </c:pt>
                      <c:pt idx="36">
                        <c:v>0</c:v>
                      </c:pt>
                      <c:pt idx="37">
                        <c:v>0</c:v>
                      </c:pt>
                      <c:pt idx="38">
                        <c:v>0.19999999999999998</c:v>
                      </c:pt>
                      <c:pt idx="39">
                        <c:v>0</c:v>
                      </c:pt>
                      <c:pt idx="40">
                        <c:v>0</c:v>
                      </c:pt>
                      <c:pt idx="41">
                        <c:v>0.11666666666666665</c:v>
                      </c:pt>
                      <c:pt idx="42">
                        <c:v>0</c:v>
                      </c:pt>
                      <c:pt idx="43">
                        <c:v>0</c:v>
                      </c:pt>
                      <c:pt idx="44">
                        <c:v>0</c:v>
                      </c:pt>
                      <c:pt idx="45">
                        <c:v>0.46666666666666662</c:v>
                      </c:pt>
                      <c:pt idx="46">
                        <c:v>0.58333333333333337</c:v>
                      </c:pt>
                      <c:pt idx="47">
                        <c:v>0.53333333333333333</c:v>
                      </c:pt>
                    </c:numCache>
                  </c:numRef>
                </c:yVal>
                <c:smooth val="0"/>
                <c:extLst xmlns:c15="http://schemas.microsoft.com/office/drawing/2012/chart">
                  <c:ext xmlns:c16="http://schemas.microsoft.com/office/drawing/2014/chart" uri="{C3380CC4-5D6E-409C-BE32-E72D297353CC}">
                    <c16:uniqueId val="{00000004-738F-40E1-83BC-1737F6BA55C2}"/>
                  </c:ext>
                </c:extLst>
              </c15:ser>
            </c15:filteredScatterSeries>
            <c15:filteredScatterSeries>
              <c15:ser>
                <c:idx val="11"/>
                <c:order val="5"/>
                <c:tx>
                  <c:strRef>
                    <c:extLst xmlns:c15="http://schemas.microsoft.com/office/drawing/2012/chart">
                      <c:ext xmlns:c15="http://schemas.microsoft.com/office/drawing/2012/chart" uri="{02D57815-91ED-43cb-92C2-25804820EDAC}">
                        <c15:formulaRef>
                          <c15:sqref>Sheet1!$G$5</c15:sqref>
                        </c15:formulaRef>
                      </c:ext>
                    </c:extLst>
                    <c:strCache>
                      <c:ptCount val="1"/>
                      <c:pt idx="0">
                        <c:v>Anenometer air velocity (2.9m height)</c:v>
                      </c:pt>
                    </c:strCache>
                  </c:strRef>
                </c:tx>
                <c:marker>
                  <c:symbol val="none"/>
                </c:marker>
                <c:xVal>
                  <c:numRef>
                    <c:extLst xmlns:c15="http://schemas.microsoft.com/office/drawing/2012/chart">
                      <c:ext xmlns:c15="http://schemas.microsoft.com/office/drawing/2012/chart" uri="{02D57815-91ED-43cb-92C2-25804820EDAC}">
                        <c15:formulaRef>
                          <c15:sqref>Sheet1!$A$1148:$A$1195</c15:sqref>
                        </c15:formulaRef>
                      </c:ext>
                    </c:extLst>
                    <c:numCache>
                      <c:formatCode>m/d/yyyy\ h:mm</c:formatCode>
                      <c:ptCount val="48"/>
                      <c:pt idx="0">
                        <c:v>43320.000075752316</c:v>
                      </c:pt>
                      <c:pt idx="1">
                        <c:v>43320.041742476853</c:v>
                      </c:pt>
                      <c:pt idx="2">
                        <c:v>43320.08340920139</c:v>
                      </c:pt>
                      <c:pt idx="3">
                        <c:v>43320.125075925927</c:v>
                      </c:pt>
                      <c:pt idx="4">
                        <c:v>43320.166742650465</c:v>
                      </c:pt>
                      <c:pt idx="5">
                        <c:v>43320.208409375002</c:v>
                      </c:pt>
                      <c:pt idx="6">
                        <c:v>43320.250076099539</c:v>
                      </c:pt>
                      <c:pt idx="7">
                        <c:v>43320.291742824076</c:v>
                      </c:pt>
                      <c:pt idx="8">
                        <c:v>43320.333409548613</c:v>
                      </c:pt>
                      <c:pt idx="9">
                        <c:v>43320.375076273151</c:v>
                      </c:pt>
                      <c:pt idx="10">
                        <c:v>43320.416742997688</c:v>
                      </c:pt>
                      <c:pt idx="11">
                        <c:v>43320.458409722225</c:v>
                      </c:pt>
                      <c:pt idx="12">
                        <c:v>43320.500076446762</c:v>
                      </c:pt>
                      <c:pt idx="13">
                        <c:v>43320.541743171299</c:v>
                      </c:pt>
                      <c:pt idx="14">
                        <c:v>43320.583409895837</c:v>
                      </c:pt>
                      <c:pt idx="15">
                        <c:v>43320.625076620374</c:v>
                      </c:pt>
                      <c:pt idx="16">
                        <c:v>43320.666743344904</c:v>
                      </c:pt>
                      <c:pt idx="17">
                        <c:v>43320.708410069441</c:v>
                      </c:pt>
                      <c:pt idx="18">
                        <c:v>43320.750076793978</c:v>
                      </c:pt>
                      <c:pt idx="19">
                        <c:v>43320.791743518515</c:v>
                      </c:pt>
                      <c:pt idx="20">
                        <c:v>43320.833410243053</c:v>
                      </c:pt>
                      <c:pt idx="21">
                        <c:v>43320.87507696759</c:v>
                      </c:pt>
                      <c:pt idx="22">
                        <c:v>43320.916743692127</c:v>
                      </c:pt>
                      <c:pt idx="23">
                        <c:v>43320.958410416664</c:v>
                      </c:pt>
                      <c:pt idx="24">
                        <c:v>43321.000077141201</c:v>
                      </c:pt>
                      <c:pt idx="25">
                        <c:v>43321.041743865739</c:v>
                      </c:pt>
                      <c:pt idx="26">
                        <c:v>43321.083410590276</c:v>
                      </c:pt>
                      <c:pt idx="27">
                        <c:v>43321.125077314813</c:v>
                      </c:pt>
                      <c:pt idx="28">
                        <c:v>43321.16674403935</c:v>
                      </c:pt>
                      <c:pt idx="29">
                        <c:v>43321.208410763888</c:v>
                      </c:pt>
                      <c:pt idx="30">
                        <c:v>43321.250077488425</c:v>
                      </c:pt>
                      <c:pt idx="31">
                        <c:v>43321.291744212962</c:v>
                      </c:pt>
                      <c:pt idx="32">
                        <c:v>43321.333410937499</c:v>
                      </c:pt>
                      <c:pt idx="33">
                        <c:v>43321.375077662036</c:v>
                      </c:pt>
                      <c:pt idx="34">
                        <c:v>43321.416744386574</c:v>
                      </c:pt>
                      <c:pt idx="35">
                        <c:v>43321.458411111111</c:v>
                      </c:pt>
                      <c:pt idx="36">
                        <c:v>43321.500077835648</c:v>
                      </c:pt>
                      <c:pt idx="37">
                        <c:v>43321.541744560185</c:v>
                      </c:pt>
                      <c:pt idx="38">
                        <c:v>43321.583411284722</c:v>
                      </c:pt>
                      <c:pt idx="39">
                        <c:v>43321.62507800926</c:v>
                      </c:pt>
                      <c:pt idx="40">
                        <c:v>43321.666744733797</c:v>
                      </c:pt>
                      <c:pt idx="41">
                        <c:v>43321.708411458334</c:v>
                      </c:pt>
                      <c:pt idx="42">
                        <c:v>43321.750078182871</c:v>
                      </c:pt>
                      <c:pt idx="43">
                        <c:v>43321.791744907408</c:v>
                      </c:pt>
                      <c:pt idx="44">
                        <c:v>43321.833411631946</c:v>
                      </c:pt>
                      <c:pt idx="45">
                        <c:v>43321.875078356483</c:v>
                      </c:pt>
                      <c:pt idx="46">
                        <c:v>43321.91674508102</c:v>
                      </c:pt>
                      <c:pt idx="47">
                        <c:v>43321.958411805557</c:v>
                      </c:pt>
                    </c:numCache>
                  </c:numRef>
                </c:xVal>
                <c:yVal>
                  <c:numRef>
                    <c:extLst xmlns:c15="http://schemas.microsoft.com/office/drawing/2012/chart">
                      <c:ext xmlns:c15="http://schemas.microsoft.com/office/drawing/2012/chart" uri="{02D57815-91ED-43cb-92C2-25804820EDAC}">
                        <c15:formulaRef>
                          <c15:sqref>Sheet1!$G$1148:$G$1195</c15:sqref>
                        </c15:formulaRef>
                      </c:ext>
                    </c:extLst>
                    <c:numCache>
                      <c:formatCode>General</c:formatCode>
                      <c:ptCount val="48"/>
                      <c:pt idx="0">
                        <c:v>0.16666666666666666</c:v>
                      </c:pt>
                      <c:pt idx="1">
                        <c:v>0.23833333333333337</c:v>
                      </c:pt>
                      <c:pt idx="2">
                        <c:v>0.26499999999999996</c:v>
                      </c:pt>
                      <c:pt idx="3">
                        <c:v>0.19000000000000003</c:v>
                      </c:pt>
                      <c:pt idx="4">
                        <c:v>0.21</c:v>
                      </c:pt>
                      <c:pt idx="5">
                        <c:v>0.11499999999999999</c:v>
                      </c:pt>
                      <c:pt idx="6">
                        <c:v>0.19500000000000003</c:v>
                      </c:pt>
                      <c:pt idx="7">
                        <c:v>0.2183333333333333</c:v>
                      </c:pt>
                      <c:pt idx="8">
                        <c:v>0.13333333333333333</c:v>
                      </c:pt>
                      <c:pt idx="9">
                        <c:v>0.20499999999999999</c:v>
                      </c:pt>
                      <c:pt idx="10">
                        <c:v>0.12833333333333335</c:v>
                      </c:pt>
                      <c:pt idx="11">
                        <c:v>0.17166666666666666</c:v>
                      </c:pt>
                      <c:pt idx="12">
                        <c:v>0.13833333333333334</c:v>
                      </c:pt>
                      <c:pt idx="13">
                        <c:v>0.13333333333333333</c:v>
                      </c:pt>
                      <c:pt idx="14">
                        <c:v>6.8333333333333329E-2</c:v>
                      </c:pt>
                      <c:pt idx="15">
                        <c:v>0.10166666666666668</c:v>
                      </c:pt>
                      <c:pt idx="16">
                        <c:v>0.12333333333333335</c:v>
                      </c:pt>
                      <c:pt idx="17">
                        <c:v>2.5000000000000005E-2</c:v>
                      </c:pt>
                      <c:pt idx="18">
                        <c:v>0.18666666666666668</c:v>
                      </c:pt>
                      <c:pt idx="19">
                        <c:v>0.28000000000000003</c:v>
                      </c:pt>
                      <c:pt idx="20">
                        <c:v>0.41166666666666663</c:v>
                      </c:pt>
                      <c:pt idx="21">
                        <c:v>0.61166666666666669</c:v>
                      </c:pt>
                      <c:pt idx="22">
                        <c:v>0.58166666666666667</c:v>
                      </c:pt>
                      <c:pt idx="23">
                        <c:v>0.53333333333333333</c:v>
                      </c:pt>
                      <c:pt idx="24">
                        <c:v>0.7583333333333333</c:v>
                      </c:pt>
                      <c:pt idx="25">
                        <c:v>0.52333333333333332</c:v>
                      </c:pt>
                      <c:pt idx="26">
                        <c:v>0.57333333333333336</c:v>
                      </c:pt>
                      <c:pt idx="27">
                        <c:v>0.66</c:v>
                      </c:pt>
                      <c:pt idx="28">
                        <c:v>0.29333333333333333</c:v>
                      </c:pt>
                      <c:pt idx="29">
                        <c:v>0.30499999999999994</c:v>
                      </c:pt>
                      <c:pt idx="30">
                        <c:v>0.33166666666666661</c:v>
                      </c:pt>
                      <c:pt idx="31">
                        <c:v>0.56166666666666665</c:v>
                      </c:pt>
                      <c:pt idx="32">
                        <c:v>0.505</c:v>
                      </c:pt>
                      <c:pt idx="33">
                        <c:v>0.21333333333333329</c:v>
                      </c:pt>
                      <c:pt idx="34">
                        <c:v>9.6666666666666679E-2</c:v>
                      </c:pt>
                      <c:pt idx="35">
                        <c:v>1.4999999999999999E-2</c:v>
                      </c:pt>
                      <c:pt idx="36">
                        <c:v>0.20333333333333334</c:v>
                      </c:pt>
                      <c:pt idx="37">
                        <c:v>0.21166666666666667</c:v>
                      </c:pt>
                      <c:pt idx="38">
                        <c:v>0.16333333333333333</c:v>
                      </c:pt>
                      <c:pt idx="39">
                        <c:v>0.12</c:v>
                      </c:pt>
                      <c:pt idx="40">
                        <c:v>0.10166666666666668</c:v>
                      </c:pt>
                      <c:pt idx="41">
                        <c:v>0.14000000000000001</c:v>
                      </c:pt>
                      <c:pt idx="42">
                        <c:v>0.22999999999999998</c:v>
                      </c:pt>
                      <c:pt idx="43">
                        <c:v>0.29166666666666669</c:v>
                      </c:pt>
                      <c:pt idx="44">
                        <c:v>0.55166666666666664</c:v>
                      </c:pt>
                      <c:pt idx="45">
                        <c:v>0.3833333333333333</c:v>
                      </c:pt>
                      <c:pt idx="46">
                        <c:v>0.41333333333333339</c:v>
                      </c:pt>
                      <c:pt idx="47">
                        <c:v>0.5116666666666666</c:v>
                      </c:pt>
                    </c:numCache>
                  </c:numRef>
                </c:yVal>
                <c:smooth val="0"/>
                <c:extLst xmlns:c15="http://schemas.microsoft.com/office/drawing/2012/chart">
                  <c:ext xmlns:c16="http://schemas.microsoft.com/office/drawing/2014/chart" uri="{C3380CC4-5D6E-409C-BE32-E72D297353CC}">
                    <c16:uniqueId val="{00000005-738F-40E1-83BC-1737F6BA55C2}"/>
                  </c:ext>
                </c:extLst>
              </c15:ser>
            </c15:filteredScatterSeries>
          </c:ext>
        </c:extLst>
      </c:scatterChart>
      <c:valAx>
        <c:axId val="506130936"/>
        <c:scaling>
          <c:orientation val="minMax"/>
          <c:max val="43322"/>
          <c:min val="43320"/>
        </c:scaling>
        <c:delete val="0"/>
        <c:axPos val="b"/>
        <c:majorGridlines>
          <c:spPr>
            <a:ln w="9525" cap="flat" cmpd="sng" algn="ctr">
              <a:solidFill>
                <a:schemeClr val="tx1">
                  <a:lumMod val="15000"/>
                  <a:lumOff val="85000"/>
                </a:schemeClr>
              </a:solidFill>
              <a:round/>
            </a:ln>
            <a:effectLst/>
          </c:spPr>
        </c:majorGridlines>
        <c:numFmt formatCode="dd/mm\ hh:mm" sourceLinked="0"/>
        <c:majorTickMark val="none"/>
        <c:minorTickMark val="none"/>
        <c:tickLblPos val="nextTo"/>
        <c:spPr>
          <a:noFill/>
          <a:ln w="9525" cap="flat" cmpd="sng" algn="ctr">
            <a:solidFill>
              <a:schemeClr val="tx1">
                <a:lumMod val="25000"/>
                <a:lumOff val="75000"/>
              </a:schemeClr>
            </a:solidFill>
            <a:round/>
          </a:ln>
          <a:effectLst/>
        </c:spPr>
        <c:txPr>
          <a:bodyPr rot="-2700000" spcFirstLastPara="1" vertOverflow="ellipsis" wrap="square" anchor="ctr" anchorCtr="1"/>
          <a:lstStyle/>
          <a:p>
            <a:pPr>
              <a:defRPr sz="900" b="0" i="0" u="none" strike="noStrike" kern="1200" baseline="0">
                <a:solidFill>
                  <a:schemeClr val="tx1"/>
                </a:solidFill>
                <a:latin typeface="+mn-lt"/>
                <a:ea typeface="+mn-ea"/>
                <a:cs typeface="+mn-cs"/>
              </a:defRPr>
            </a:pPr>
            <a:endParaRPr lang="en-US"/>
          </a:p>
        </c:txPr>
        <c:crossAx val="506131264"/>
        <c:crosses val="autoZero"/>
        <c:crossBetween val="midCat"/>
        <c:majorUnit val="0.125"/>
      </c:valAx>
      <c:valAx>
        <c:axId val="5061312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j-lt"/>
                    <a:ea typeface="+mn-ea"/>
                    <a:cs typeface="+mn-cs"/>
                  </a:defRPr>
                </a:pPr>
                <a:r>
                  <a:rPr lang="en-GB" sz="1000" b="0" i="0" baseline="0">
                    <a:solidFill>
                      <a:schemeClr val="tx1"/>
                    </a:solidFill>
                    <a:effectLst/>
                    <a:latin typeface="+mj-lt"/>
                  </a:rPr>
                  <a:t>Wind Direction (Degree)</a:t>
                </a:r>
                <a:endParaRPr lang="en-GB" sz="1000">
                  <a:solidFill>
                    <a:schemeClr val="tx1"/>
                  </a:solidFill>
                  <a:effectLst/>
                  <a:latin typeface="+mj-lt"/>
                </a:endParaRPr>
              </a:p>
            </c:rich>
          </c:tx>
          <c:layout>
            <c:manualLayout>
              <c:xMode val="edge"/>
              <c:yMode val="edge"/>
              <c:x val="4.4754294357214288E-4"/>
              <c:y val="0.13385705880930698"/>
            </c:manualLayout>
          </c:layout>
          <c:overlay val="0"/>
          <c:spPr>
            <a:noFill/>
            <a:ln>
              <a:noFill/>
            </a:ln>
            <a:effectLst/>
          </c:spPr>
        </c:title>
        <c:numFmt formatCode="General"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6130936"/>
        <c:crosses val="autoZero"/>
        <c:crossBetween val="midCat"/>
      </c:valAx>
      <c:valAx>
        <c:axId val="513806768"/>
        <c:scaling>
          <c:orientation val="minMax"/>
          <c:max val="8"/>
        </c:scaling>
        <c:delete val="0"/>
        <c:axPos val="r"/>
        <c:title>
          <c:tx>
            <c:rich>
              <a:bodyPr rot="-5400000" spcFirstLastPara="1" vertOverflow="ellipsis" vert="horz" wrap="square" anchor="ctr" anchorCtr="1"/>
              <a:lstStyle/>
              <a:p>
                <a:pPr>
                  <a:defRPr sz="1000" b="0" i="0" u="none" strike="noStrike" kern="1200" baseline="0">
                    <a:solidFill>
                      <a:schemeClr val="tx1"/>
                    </a:solidFill>
                    <a:latin typeface="+mj-lt"/>
                    <a:ea typeface="+mn-ea"/>
                    <a:cs typeface="+mn-cs"/>
                  </a:defRPr>
                </a:pPr>
                <a:r>
                  <a:rPr lang="en-GB" sz="1000" b="0" i="0" baseline="0">
                    <a:solidFill>
                      <a:schemeClr val="tx1"/>
                    </a:solidFill>
                    <a:effectLst/>
                    <a:latin typeface="+mj-lt"/>
                  </a:rPr>
                  <a:t>Wind Speed</a:t>
                </a:r>
                <a:r>
                  <a:rPr lang="ar-SA" sz="1000" b="0" i="0" baseline="0">
                    <a:solidFill>
                      <a:schemeClr val="tx1"/>
                    </a:solidFill>
                    <a:effectLst/>
                    <a:latin typeface="+mj-lt"/>
                  </a:rPr>
                  <a:t> </a:t>
                </a:r>
                <a:r>
                  <a:rPr lang="en-GB" sz="1000" b="0" i="0" baseline="0">
                    <a:solidFill>
                      <a:schemeClr val="tx1"/>
                    </a:solidFill>
                    <a:effectLst/>
                    <a:latin typeface="+mj-lt"/>
                  </a:rPr>
                  <a:t>(m/s)</a:t>
                </a:r>
                <a:endParaRPr lang="en-US" sz="1000">
                  <a:solidFill>
                    <a:schemeClr val="tx1"/>
                  </a:solidFill>
                  <a:effectLst/>
                  <a:latin typeface="+mj-lt"/>
                </a:endParaRPr>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3125664"/>
        <c:crosses val="max"/>
        <c:crossBetween val="midCat"/>
      </c:valAx>
      <c:valAx>
        <c:axId val="593125664"/>
        <c:scaling>
          <c:orientation val="minMax"/>
        </c:scaling>
        <c:delete val="1"/>
        <c:axPos val="b"/>
        <c:numFmt formatCode="m/d/yyyy\ h:mm" sourceLinked="1"/>
        <c:majorTickMark val="out"/>
        <c:minorTickMark val="none"/>
        <c:tickLblPos val="nextTo"/>
        <c:crossAx val="513806768"/>
        <c:crosses val="autoZero"/>
        <c:crossBetween val="midCat"/>
      </c:valAx>
    </c:plotArea>
    <c:legend>
      <c:legendPos val="b"/>
      <c:layout>
        <c:manualLayout>
          <c:xMode val="edge"/>
          <c:yMode val="edge"/>
          <c:x val="9.9295327302136527E-2"/>
          <c:y val="0.91978211717427394"/>
          <c:w val="0.80004257112827371"/>
          <c:h val="6.7634763229284259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j-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ln>
      <a:noFill/>
    </a:ln>
  </c:spPr>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257323062217724E-2"/>
          <c:y val="2.2199223170204795E-2"/>
          <c:w val="0.91040865359113354"/>
          <c:h val="0.66078852442909863"/>
        </c:manualLayout>
      </c:layout>
      <c:scatterChart>
        <c:scatterStyle val="lineMarker"/>
        <c:varyColors val="0"/>
        <c:ser>
          <c:idx val="0"/>
          <c:order val="0"/>
          <c:tx>
            <c:strRef>
              <c:f>Sheet1!$B$5</c:f>
              <c:strCache>
                <c:ptCount val="1"/>
                <c:pt idx="0">
                  <c:v>Ext. RH</c:v>
                </c:pt>
              </c:strCache>
            </c:strRef>
          </c:tx>
          <c:spPr>
            <a:ln w="19050" cap="rnd">
              <a:solidFill>
                <a:schemeClr val="accent6">
                  <a:lumMod val="75000"/>
                </a:schemeClr>
              </a:solidFill>
              <a:round/>
            </a:ln>
            <a:effectLst/>
          </c:spPr>
          <c:marker>
            <c:symbol val="none"/>
          </c:marker>
          <c:xVal>
            <c:numRef>
              <c:f>Sheet1!$A$1148:$A$1195</c:f>
              <c:numCache>
                <c:formatCode>m/d/yyyy\ h:mm</c:formatCode>
                <c:ptCount val="48"/>
                <c:pt idx="0">
                  <c:v>43320.000075752316</c:v>
                </c:pt>
                <c:pt idx="1">
                  <c:v>43320.041742476853</c:v>
                </c:pt>
                <c:pt idx="2">
                  <c:v>43320.08340920139</c:v>
                </c:pt>
                <c:pt idx="3">
                  <c:v>43320.125075925927</c:v>
                </c:pt>
                <c:pt idx="4">
                  <c:v>43320.166742650465</c:v>
                </c:pt>
                <c:pt idx="5">
                  <c:v>43320.208409375002</c:v>
                </c:pt>
                <c:pt idx="6">
                  <c:v>43320.250076099539</c:v>
                </c:pt>
                <c:pt idx="7">
                  <c:v>43320.291742824076</c:v>
                </c:pt>
                <c:pt idx="8">
                  <c:v>43320.333409548613</c:v>
                </c:pt>
                <c:pt idx="9">
                  <c:v>43320.375076273151</c:v>
                </c:pt>
                <c:pt idx="10">
                  <c:v>43320.416742997688</c:v>
                </c:pt>
                <c:pt idx="11">
                  <c:v>43320.458409722225</c:v>
                </c:pt>
                <c:pt idx="12">
                  <c:v>43320.500076446762</c:v>
                </c:pt>
                <c:pt idx="13">
                  <c:v>43320.541743171299</c:v>
                </c:pt>
                <c:pt idx="14">
                  <c:v>43320.583409895837</c:v>
                </c:pt>
                <c:pt idx="15">
                  <c:v>43320.625076620374</c:v>
                </c:pt>
                <c:pt idx="16">
                  <c:v>43320.666743344904</c:v>
                </c:pt>
                <c:pt idx="17">
                  <c:v>43320.708410069441</c:v>
                </c:pt>
                <c:pt idx="18">
                  <c:v>43320.750076793978</c:v>
                </c:pt>
                <c:pt idx="19">
                  <c:v>43320.791743518515</c:v>
                </c:pt>
                <c:pt idx="20">
                  <c:v>43320.833410243053</c:v>
                </c:pt>
                <c:pt idx="21">
                  <c:v>43320.87507696759</c:v>
                </c:pt>
                <c:pt idx="22">
                  <c:v>43320.916743692127</c:v>
                </c:pt>
                <c:pt idx="23">
                  <c:v>43320.958410416664</c:v>
                </c:pt>
                <c:pt idx="24">
                  <c:v>43321.000077141201</c:v>
                </c:pt>
                <c:pt idx="25">
                  <c:v>43321.041743865739</c:v>
                </c:pt>
                <c:pt idx="26">
                  <c:v>43321.083410590276</c:v>
                </c:pt>
                <c:pt idx="27">
                  <c:v>43321.125077314813</c:v>
                </c:pt>
                <c:pt idx="28">
                  <c:v>43321.16674403935</c:v>
                </c:pt>
                <c:pt idx="29">
                  <c:v>43321.208410763888</c:v>
                </c:pt>
                <c:pt idx="30">
                  <c:v>43321.250077488425</c:v>
                </c:pt>
                <c:pt idx="31">
                  <c:v>43321.291744212962</c:v>
                </c:pt>
                <c:pt idx="32">
                  <c:v>43321.333410937499</c:v>
                </c:pt>
                <c:pt idx="33">
                  <c:v>43321.375077662036</c:v>
                </c:pt>
                <c:pt idx="34">
                  <c:v>43321.416744386574</c:v>
                </c:pt>
                <c:pt idx="35">
                  <c:v>43321.458411111111</c:v>
                </c:pt>
                <c:pt idx="36">
                  <c:v>43321.500077835648</c:v>
                </c:pt>
                <c:pt idx="37">
                  <c:v>43321.541744560185</c:v>
                </c:pt>
                <c:pt idx="38">
                  <c:v>43321.583411284722</c:v>
                </c:pt>
                <c:pt idx="39">
                  <c:v>43321.62507800926</c:v>
                </c:pt>
                <c:pt idx="40">
                  <c:v>43321.666744733797</c:v>
                </c:pt>
                <c:pt idx="41">
                  <c:v>43321.708411458334</c:v>
                </c:pt>
                <c:pt idx="42">
                  <c:v>43321.750078182871</c:v>
                </c:pt>
                <c:pt idx="43">
                  <c:v>43321.791744907408</c:v>
                </c:pt>
                <c:pt idx="44">
                  <c:v>43321.833411631946</c:v>
                </c:pt>
                <c:pt idx="45">
                  <c:v>43321.875078356483</c:v>
                </c:pt>
                <c:pt idx="46">
                  <c:v>43321.91674508102</c:v>
                </c:pt>
                <c:pt idx="47">
                  <c:v>43321.958411805557</c:v>
                </c:pt>
              </c:numCache>
            </c:numRef>
          </c:xVal>
          <c:yVal>
            <c:numRef>
              <c:f>Sheet1!$B$1148:$B$1195</c:f>
              <c:numCache>
                <c:formatCode>General</c:formatCode>
                <c:ptCount val="48"/>
                <c:pt idx="0">
                  <c:v>12.966666666666669</c:v>
                </c:pt>
                <c:pt idx="1">
                  <c:v>14.600000000000001</c:v>
                </c:pt>
                <c:pt idx="2">
                  <c:v>16.266666666666666</c:v>
                </c:pt>
                <c:pt idx="3">
                  <c:v>18.749999999999996</c:v>
                </c:pt>
                <c:pt idx="4">
                  <c:v>20.883333333333333</c:v>
                </c:pt>
                <c:pt idx="5">
                  <c:v>21.633333333333336</c:v>
                </c:pt>
                <c:pt idx="6">
                  <c:v>22.733333333333334</c:v>
                </c:pt>
                <c:pt idx="7">
                  <c:v>19.833333333333332</c:v>
                </c:pt>
                <c:pt idx="8">
                  <c:v>18.333333333333332</c:v>
                </c:pt>
                <c:pt idx="9">
                  <c:v>17.083333333333336</c:v>
                </c:pt>
                <c:pt idx="10">
                  <c:v>14.799999999999999</c:v>
                </c:pt>
                <c:pt idx="11">
                  <c:v>11.15</c:v>
                </c:pt>
                <c:pt idx="12">
                  <c:v>8.3833333333333329</c:v>
                </c:pt>
                <c:pt idx="13">
                  <c:v>7.2166666666666677</c:v>
                </c:pt>
                <c:pt idx="14">
                  <c:v>6.6000000000000005</c:v>
                </c:pt>
                <c:pt idx="15">
                  <c:v>6.4833333333333334</c:v>
                </c:pt>
                <c:pt idx="16">
                  <c:v>7.3166666666666664</c:v>
                </c:pt>
                <c:pt idx="17">
                  <c:v>8.1833333333333318</c:v>
                </c:pt>
                <c:pt idx="18">
                  <c:v>8.6166666666666671</c:v>
                </c:pt>
                <c:pt idx="19">
                  <c:v>9.0833333333333339</c:v>
                </c:pt>
                <c:pt idx="20">
                  <c:v>9.9666666666666668</c:v>
                </c:pt>
                <c:pt idx="21">
                  <c:v>10.266666666666666</c:v>
                </c:pt>
                <c:pt idx="22">
                  <c:v>11.333333333333334</c:v>
                </c:pt>
                <c:pt idx="23">
                  <c:v>12.566666666666665</c:v>
                </c:pt>
                <c:pt idx="24">
                  <c:v>13.866666666666667</c:v>
                </c:pt>
                <c:pt idx="25">
                  <c:v>15.166666666666666</c:v>
                </c:pt>
                <c:pt idx="26">
                  <c:v>16.066666666666666</c:v>
                </c:pt>
                <c:pt idx="27">
                  <c:v>17.266666666666666</c:v>
                </c:pt>
                <c:pt idx="28">
                  <c:v>18.349999999999998</c:v>
                </c:pt>
                <c:pt idx="29">
                  <c:v>19.366666666666664</c:v>
                </c:pt>
                <c:pt idx="30">
                  <c:v>20.483333333333334</c:v>
                </c:pt>
                <c:pt idx="31">
                  <c:v>21.016666666666666</c:v>
                </c:pt>
                <c:pt idx="32">
                  <c:v>21.250000000000004</c:v>
                </c:pt>
                <c:pt idx="33">
                  <c:v>18.766666666666666</c:v>
                </c:pt>
                <c:pt idx="34">
                  <c:v>17.333333333333336</c:v>
                </c:pt>
                <c:pt idx="35">
                  <c:v>15.25</c:v>
                </c:pt>
                <c:pt idx="36">
                  <c:v>13.200000000000001</c:v>
                </c:pt>
                <c:pt idx="37">
                  <c:v>11.066666666666668</c:v>
                </c:pt>
                <c:pt idx="38">
                  <c:v>10.183333333333334</c:v>
                </c:pt>
                <c:pt idx="39">
                  <c:v>10.066666666666665</c:v>
                </c:pt>
                <c:pt idx="40">
                  <c:v>9.6333333333333329</c:v>
                </c:pt>
                <c:pt idx="41">
                  <c:v>9.4666666666666668</c:v>
                </c:pt>
                <c:pt idx="42">
                  <c:v>10.299999999999999</c:v>
                </c:pt>
                <c:pt idx="43">
                  <c:v>11.450000000000001</c:v>
                </c:pt>
                <c:pt idx="44">
                  <c:v>12.25</c:v>
                </c:pt>
                <c:pt idx="45">
                  <c:v>12.616666666666667</c:v>
                </c:pt>
                <c:pt idx="46">
                  <c:v>13.283333333333333</c:v>
                </c:pt>
                <c:pt idx="47">
                  <c:v>13.799999999999999</c:v>
                </c:pt>
              </c:numCache>
            </c:numRef>
          </c:yVal>
          <c:smooth val="0"/>
          <c:extLst>
            <c:ext xmlns:c16="http://schemas.microsoft.com/office/drawing/2014/chart" uri="{C3380CC4-5D6E-409C-BE32-E72D297353CC}">
              <c16:uniqueId val="{00000000-EA47-4834-BEFC-53E88E6A234F}"/>
            </c:ext>
          </c:extLst>
        </c:ser>
        <c:ser>
          <c:idx val="1"/>
          <c:order val="1"/>
          <c:tx>
            <c:strRef>
              <c:f>Sheet1!$C$5</c:f>
              <c:strCache>
                <c:ptCount val="1"/>
                <c:pt idx="0">
                  <c:v>Supply RH (Tower A)</c:v>
                </c:pt>
              </c:strCache>
            </c:strRef>
          </c:tx>
          <c:spPr>
            <a:ln w="19050" cap="rnd">
              <a:solidFill>
                <a:srgbClr val="0070C0"/>
              </a:solidFill>
              <a:round/>
            </a:ln>
            <a:effectLst/>
          </c:spPr>
          <c:marker>
            <c:symbol val="none"/>
          </c:marker>
          <c:xVal>
            <c:numRef>
              <c:f>Sheet1!$A$1148:$A$1195</c:f>
              <c:numCache>
                <c:formatCode>m/d/yyyy\ h:mm</c:formatCode>
                <c:ptCount val="48"/>
                <c:pt idx="0">
                  <c:v>43320.000075752316</c:v>
                </c:pt>
                <c:pt idx="1">
                  <c:v>43320.041742476853</c:v>
                </c:pt>
                <c:pt idx="2">
                  <c:v>43320.08340920139</c:v>
                </c:pt>
                <c:pt idx="3">
                  <c:v>43320.125075925927</c:v>
                </c:pt>
                <c:pt idx="4">
                  <c:v>43320.166742650465</c:v>
                </c:pt>
                <c:pt idx="5">
                  <c:v>43320.208409375002</c:v>
                </c:pt>
                <c:pt idx="6">
                  <c:v>43320.250076099539</c:v>
                </c:pt>
                <c:pt idx="7">
                  <c:v>43320.291742824076</c:v>
                </c:pt>
                <c:pt idx="8">
                  <c:v>43320.333409548613</c:v>
                </c:pt>
                <c:pt idx="9">
                  <c:v>43320.375076273151</c:v>
                </c:pt>
                <c:pt idx="10">
                  <c:v>43320.416742997688</c:v>
                </c:pt>
                <c:pt idx="11">
                  <c:v>43320.458409722225</c:v>
                </c:pt>
                <c:pt idx="12">
                  <c:v>43320.500076446762</c:v>
                </c:pt>
                <c:pt idx="13">
                  <c:v>43320.541743171299</c:v>
                </c:pt>
                <c:pt idx="14">
                  <c:v>43320.583409895837</c:v>
                </c:pt>
                <c:pt idx="15">
                  <c:v>43320.625076620374</c:v>
                </c:pt>
                <c:pt idx="16">
                  <c:v>43320.666743344904</c:v>
                </c:pt>
                <c:pt idx="17">
                  <c:v>43320.708410069441</c:v>
                </c:pt>
                <c:pt idx="18">
                  <c:v>43320.750076793978</c:v>
                </c:pt>
                <c:pt idx="19">
                  <c:v>43320.791743518515</c:v>
                </c:pt>
                <c:pt idx="20">
                  <c:v>43320.833410243053</c:v>
                </c:pt>
                <c:pt idx="21">
                  <c:v>43320.87507696759</c:v>
                </c:pt>
                <c:pt idx="22">
                  <c:v>43320.916743692127</c:v>
                </c:pt>
                <c:pt idx="23">
                  <c:v>43320.958410416664</c:v>
                </c:pt>
                <c:pt idx="24">
                  <c:v>43321.000077141201</c:v>
                </c:pt>
                <c:pt idx="25">
                  <c:v>43321.041743865739</c:v>
                </c:pt>
                <c:pt idx="26">
                  <c:v>43321.083410590276</c:v>
                </c:pt>
                <c:pt idx="27">
                  <c:v>43321.125077314813</c:v>
                </c:pt>
                <c:pt idx="28">
                  <c:v>43321.16674403935</c:v>
                </c:pt>
                <c:pt idx="29">
                  <c:v>43321.208410763888</c:v>
                </c:pt>
                <c:pt idx="30">
                  <c:v>43321.250077488425</c:v>
                </c:pt>
                <c:pt idx="31">
                  <c:v>43321.291744212962</c:v>
                </c:pt>
                <c:pt idx="32">
                  <c:v>43321.333410937499</c:v>
                </c:pt>
                <c:pt idx="33">
                  <c:v>43321.375077662036</c:v>
                </c:pt>
                <c:pt idx="34">
                  <c:v>43321.416744386574</c:v>
                </c:pt>
                <c:pt idx="35">
                  <c:v>43321.458411111111</c:v>
                </c:pt>
                <c:pt idx="36">
                  <c:v>43321.500077835648</c:v>
                </c:pt>
                <c:pt idx="37">
                  <c:v>43321.541744560185</c:v>
                </c:pt>
                <c:pt idx="38">
                  <c:v>43321.583411284722</c:v>
                </c:pt>
                <c:pt idx="39">
                  <c:v>43321.62507800926</c:v>
                </c:pt>
                <c:pt idx="40">
                  <c:v>43321.666744733797</c:v>
                </c:pt>
                <c:pt idx="41">
                  <c:v>43321.708411458334</c:v>
                </c:pt>
                <c:pt idx="42">
                  <c:v>43321.750078182871</c:v>
                </c:pt>
                <c:pt idx="43">
                  <c:v>43321.791744907408</c:v>
                </c:pt>
                <c:pt idx="44">
                  <c:v>43321.833411631946</c:v>
                </c:pt>
                <c:pt idx="45">
                  <c:v>43321.875078356483</c:v>
                </c:pt>
                <c:pt idx="46">
                  <c:v>43321.91674508102</c:v>
                </c:pt>
                <c:pt idx="47">
                  <c:v>43321.958411805557</c:v>
                </c:pt>
              </c:numCache>
            </c:numRef>
          </c:xVal>
          <c:yVal>
            <c:numRef>
              <c:f>Sheet1!$C$1148:$C$1195</c:f>
              <c:numCache>
                <c:formatCode>General</c:formatCode>
                <c:ptCount val="48"/>
                <c:pt idx="0">
                  <c:v>47.18333333333333</c:v>
                </c:pt>
                <c:pt idx="1">
                  <c:v>49.199999999999996</c:v>
                </c:pt>
                <c:pt idx="2">
                  <c:v>56.716666666666669</c:v>
                </c:pt>
                <c:pt idx="3">
                  <c:v>67.283333333333331</c:v>
                </c:pt>
                <c:pt idx="4">
                  <c:v>69.36666666666666</c:v>
                </c:pt>
                <c:pt idx="5">
                  <c:v>69.983333333333334</c:v>
                </c:pt>
                <c:pt idx="6">
                  <c:v>70.533333333333331</c:v>
                </c:pt>
                <c:pt idx="7">
                  <c:v>66.066666666666677</c:v>
                </c:pt>
                <c:pt idx="8">
                  <c:v>65.016666666666666</c:v>
                </c:pt>
                <c:pt idx="9">
                  <c:v>62.983333333333327</c:v>
                </c:pt>
                <c:pt idx="10">
                  <c:v>55.566666666666663</c:v>
                </c:pt>
                <c:pt idx="11">
                  <c:v>49.516666666666659</c:v>
                </c:pt>
                <c:pt idx="12">
                  <c:v>45.199999999999996</c:v>
                </c:pt>
                <c:pt idx="13">
                  <c:v>44.166666666666664</c:v>
                </c:pt>
                <c:pt idx="14">
                  <c:v>42.033333333333331</c:v>
                </c:pt>
                <c:pt idx="15">
                  <c:v>41.916666666666664</c:v>
                </c:pt>
                <c:pt idx="16">
                  <c:v>40.300000000000004</c:v>
                </c:pt>
                <c:pt idx="17">
                  <c:v>39.783333333333331</c:v>
                </c:pt>
                <c:pt idx="18">
                  <c:v>43.483333333333327</c:v>
                </c:pt>
                <c:pt idx="19">
                  <c:v>38.733333333333334</c:v>
                </c:pt>
                <c:pt idx="20">
                  <c:v>34.866666666666667</c:v>
                </c:pt>
                <c:pt idx="21">
                  <c:v>41.43333333333333</c:v>
                </c:pt>
                <c:pt idx="22">
                  <c:v>43.966666666666661</c:v>
                </c:pt>
                <c:pt idx="23">
                  <c:v>45.5</c:v>
                </c:pt>
                <c:pt idx="24">
                  <c:v>46.266666666666673</c:v>
                </c:pt>
                <c:pt idx="25">
                  <c:v>44.800000000000004</c:v>
                </c:pt>
                <c:pt idx="26">
                  <c:v>43.983333333333327</c:v>
                </c:pt>
                <c:pt idx="27">
                  <c:v>44.85</c:v>
                </c:pt>
                <c:pt idx="28">
                  <c:v>44.883333333333333</c:v>
                </c:pt>
                <c:pt idx="29">
                  <c:v>50.516666666666673</c:v>
                </c:pt>
                <c:pt idx="30">
                  <c:v>56.6</c:v>
                </c:pt>
                <c:pt idx="31">
                  <c:v>56.45000000000001</c:v>
                </c:pt>
                <c:pt idx="32">
                  <c:v>60.75</c:v>
                </c:pt>
                <c:pt idx="33">
                  <c:v>61.199999999999996</c:v>
                </c:pt>
                <c:pt idx="34">
                  <c:v>61.966666666666669</c:v>
                </c:pt>
                <c:pt idx="35">
                  <c:v>57.949999999999996</c:v>
                </c:pt>
                <c:pt idx="36">
                  <c:v>53.333333333333336</c:v>
                </c:pt>
                <c:pt idx="37">
                  <c:v>53.31666666666667</c:v>
                </c:pt>
                <c:pt idx="38">
                  <c:v>50.533333333333339</c:v>
                </c:pt>
                <c:pt idx="39">
                  <c:v>51.6</c:v>
                </c:pt>
                <c:pt idx="40">
                  <c:v>48.06666666666667</c:v>
                </c:pt>
                <c:pt idx="41">
                  <c:v>48.716666666666661</c:v>
                </c:pt>
                <c:pt idx="42">
                  <c:v>50.433333333333337</c:v>
                </c:pt>
                <c:pt idx="43">
                  <c:v>51.45000000000001</c:v>
                </c:pt>
                <c:pt idx="44">
                  <c:v>47.066666666666663</c:v>
                </c:pt>
                <c:pt idx="45">
                  <c:v>45.216666666666669</c:v>
                </c:pt>
                <c:pt idx="46">
                  <c:v>46.35</c:v>
                </c:pt>
                <c:pt idx="47">
                  <c:v>47.516666666666673</c:v>
                </c:pt>
              </c:numCache>
            </c:numRef>
          </c:yVal>
          <c:smooth val="0"/>
          <c:extLst>
            <c:ext xmlns:c16="http://schemas.microsoft.com/office/drawing/2014/chart" uri="{C3380CC4-5D6E-409C-BE32-E72D297353CC}">
              <c16:uniqueId val="{00000001-EA47-4834-BEFC-53E88E6A234F}"/>
            </c:ext>
          </c:extLst>
        </c:ser>
        <c:ser>
          <c:idx val="2"/>
          <c:order val="2"/>
          <c:tx>
            <c:strRef>
              <c:f>Sheet1!$D$5</c:f>
              <c:strCache>
                <c:ptCount val="1"/>
                <c:pt idx="0">
                  <c:v>Supply RH (Tower B)</c:v>
                </c:pt>
              </c:strCache>
            </c:strRef>
          </c:tx>
          <c:spPr>
            <a:ln w="19050" cap="rnd">
              <a:solidFill>
                <a:srgbClr val="00B0F0"/>
              </a:solidFill>
              <a:round/>
            </a:ln>
            <a:effectLst/>
          </c:spPr>
          <c:marker>
            <c:symbol val="none"/>
          </c:marker>
          <c:xVal>
            <c:numRef>
              <c:f>Sheet1!$A$1148:$A$1195</c:f>
              <c:numCache>
                <c:formatCode>m/d/yyyy\ h:mm</c:formatCode>
                <c:ptCount val="48"/>
                <c:pt idx="0">
                  <c:v>43320.000075752316</c:v>
                </c:pt>
                <c:pt idx="1">
                  <c:v>43320.041742476853</c:v>
                </c:pt>
                <c:pt idx="2">
                  <c:v>43320.08340920139</c:v>
                </c:pt>
                <c:pt idx="3">
                  <c:v>43320.125075925927</c:v>
                </c:pt>
                <c:pt idx="4">
                  <c:v>43320.166742650465</c:v>
                </c:pt>
                <c:pt idx="5">
                  <c:v>43320.208409375002</c:v>
                </c:pt>
                <c:pt idx="6">
                  <c:v>43320.250076099539</c:v>
                </c:pt>
                <c:pt idx="7">
                  <c:v>43320.291742824076</c:v>
                </c:pt>
                <c:pt idx="8">
                  <c:v>43320.333409548613</c:v>
                </c:pt>
                <c:pt idx="9">
                  <c:v>43320.375076273151</c:v>
                </c:pt>
                <c:pt idx="10">
                  <c:v>43320.416742997688</c:v>
                </c:pt>
                <c:pt idx="11">
                  <c:v>43320.458409722225</c:v>
                </c:pt>
                <c:pt idx="12">
                  <c:v>43320.500076446762</c:v>
                </c:pt>
                <c:pt idx="13">
                  <c:v>43320.541743171299</c:v>
                </c:pt>
                <c:pt idx="14">
                  <c:v>43320.583409895837</c:v>
                </c:pt>
                <c:pt idx="15">
                  <c:v>43320.625076620374</c:v>
                </c:pt>
                <c:pt idx="16">
                  <c:v>43320.666743344904</c:v>
                </c:pt>
                <c:pt idx="17">
                  <c:v>43320.708410069441</c:v>
                </c:pt>
                <c:pt idx="18">
                  <c:v>43320.750076793978</c:v>
                </c:pt>
                <c:pt idx="19">
                  <c:v>43320.791743518515</c:v>
                </c:pt>
                <c:pt idx="20">
                  <c:v>43320.833410243053</c:v>
                </c:pt>
                <c:pt idx="21">
                  <c:v>43320.87507696759</c:v>
                </c:pt>
                <c:pt idx="22">
                  <c:v>43320.916743692127</c:v>
                </c:pt>
                <c:pt idx="23">
                  <c:v>43320.958410416664</c:v>
                </c:pt>
                <c:pt idx="24">
                  <c:v>43321.000077141201</c:v>
                </c:pt>
                <c:pt idx="25">
                  <c:v>43321.041743865739</c:v>
                </c:pt>
                <c:pt idx="26">
                  <c:v>43321.083410590276</c:v>
                </c:pt>
                <c:pt idx="27">
                  <c:v>43321.125077314813</c:v>
                </c:pt>
                <c:pt idx="28">
                  <c:v>43321.16674403935</c:v>
                </c:pt>
                <c:pt idx="29">
                  <c:v>43321.208410763888</c:v>
                </c:pt>
                <c:pt idx="30">
                  <c:v>43321.250077488425</c:v>
                </c:pt>
                <c:pt idx="31">
                  <c:v>43321.291744212962</c:v>
                </c:pt>
                <c:pt idx="32">
                  <c:v>43321.333410937499</c:v>
                </c:pt>
                <c:pt idx="33">
                  <c:v>43321.375077662036</c:v>
                </c:pt>
                <c:pt idx="34">
                  <c:v>43321.416744386574</c:v>
                </c:pt>
                <c:pt idx="35">
                  <c:v>43321.458411111111</c:v>
                </c:pt>
                <c:pt idx="36">
                  <c:v>43321.500077835648</c:v>
                </c:pt>
                <c:pt idx="37">
                  <c:v>43321.541744560185</c:v>
                </c:pt>
                <c:pt idx="38">
                  <c:v>43321.583411284722</c:v>
                </c:pt>
                <c:pt idx="39">
                  <c:v>43321.62507800926</c:v>
                </c:pt>
                <c:pt idx="40">
                  <c:v>43321.666744733797</c:v>
                </c:pt>
                <c:pt idx="41">
                  <c:v>43321.708411458334</c:v>
                </c:pt>
                <c:pt idx="42">
                  <c:v>43321.750078182871</c:v>
                </c:pt>
                <c:pt idx="43">
                  <c:v>43321.791744907408</c:v>
                </c:pt>
                <c:pt idx="44">
                  <c:v>43321.833411631946</c:v>
                </c:pt>
                <c:pt idx="45">
                  <c:v>43321.875078356483</c:v>
                </c:pt>
                <c:pt idx="46">
                  <c:v>43321.91674508102</c:v>
                </c:pt>
                <c:pt idx="47">
                  <c:v>43321.958411805557</c:v>
                </c:pt>
              </c:numCache>
            </c:numRef>
          </c:xVal>
          <c:yVal>
            <c:numRef>
              <c:f>Sheet1!$D$1148:$D$1195</c:f>
              <c:numCache>
                <c:formatCode>General</c:formatCode>
                <c:ptCount val="48"/>
                <c:pt idx="0">
                  <c:v>55.933333333333337</c:v>
                </c:pt>
                <c:pt idx="1">
                  <c:v>53.716666666666661</c:v>
                </c:pt>
                <c:pt idx="2">
                  <c:v>53.766666666666659</c:v>
                </c:pt>
                <c:pt idx="3">
                  <c:v>52.266666666666673</c:v>
                </c:pt>
                <c:pt idx="4">
                  <c:v>51.666666666666664</c:v>
                </c:pt>
                <c:pt idx="5">
                  <c:v>51.699999999999996</c:v>
                </c:pt>
                <c:pt idx="6">
                  <c:v>52.083333333333336</c:v>
                </c:pt>
                <c:pt idx="7">
                  <c:v>52.366666666666667</c:v>
                </c:pt>
                <c:pt idx="8">
                  <c:v>55.81666666666667</c:v>
                </c:pt>
                <c:pt idx="9">
                  <c:v>60.416666666666664</c:v>
                </c:pt>
                <c:pt idx="10">
                  <c:v>52.583333333333336</c:v>
                </c:pt>
                <c:pt idx="11">
                  <c:v>49.716666666666661</c:v>
                </c:pt>
                <c:pt idx="12">
                  <c:v>51.216666666666669</c:v>
                </c:pt>
                <c:pt idx="13">
                  <c:v>49.716666666666669</c:v>
                </c:pt>
                <c:pt idx="14">
                  <c:v>46.616666666666667</c:v>
                </c:pt>
                <c:pt idx="15">
                  <c:v>49.599999999999994</c:v>
                </c:pt>
                <c:pt idx="16">
                  <c:v>50.783333333333339</c:v>
                </c:pt>
                <c:pt idx="17">
                  <c:v>45.550000000000004</c:v>
                </c:pt>
                <c:pt idx="18">
                  <c:v>53.9</c:v>
                </c:pt>
                <c:pt idx="19">
                  <c:v>59.050000000000004</c:v>
                </c:pt>
                <c:pt idx="20">
                  <c:v>59.949999999999996</c:v>
                </c:pt>
                <c:pt idx="21">
                  <c:v>60.183333333333337</c:v>
                </c:pt>
                <c:pt idx="22">
                  <c:v>61.65</c:v>
                </c:pt>
                <c:pt idx="23">
                  <c:v>63.133333333333333</c:v>
                </c:pt>
                <c:pt idx="24">
                  <c:v>63.500000000000007</c:v>
                </c:pt>
                <c:pt idx="25">
                  <c:v>64.05</c:v>
                </c:pt>
                <c:pt idx="26">
                  <c:v>64.36666666666666</c:v>
                </c:pt>
                <c:pt idx="27">
                  <c:v>65.416666666666671</c:v>
                </c:pt>
                <c:pt idx="28">
                  <c:v>65.266666666666666</c:v>
                </c:pt>
                <c:pt idx="29">
                  <c:v>61.166666666666657</c:v>
                </c:pt>
                <c:pt idx="30">
                  <c:v>62.016666666666659</c:v>
                </c:pt>
                <c:pt idx="31">
                  <c:v>71.300000000000011</c:v>
                </c:pt>
                <c:pt idx="32">
                  <c:v>64.166666666666671</c:v>
                </c:pt>
                <c:pt idx="33">
                  <c:v>61.166666666666664</c:v>
                </c:pt>
                <c:pt idx="34">
                  <c:v>61.9</c:v>
                </c:pt>
                <c:pt idx="35">
                  <c:v>61.699999999999996</c:v>
                </c:pt>
                <c:pt idx="36">
                  <c:v>52.483333333333341</c:v>
                </c:pt>
                <c:pt idx="37">
                  <c:v>56.6</c:v>
                </c:pt>
                <c:pt idx="38">
                  <c:v>57.699999999999996</c:v>
                </c:pt>
                <c:pt idx="39">
                  <c:v>55.050000000000004</c:v>
                </c:pt>
                <c:pt idx="40">
                  <c:v>57.033333333333339</c:v>
                </c:pt>
                <c:pt idx="41">
                  <c:v>57.683333333333337</c:v>
                </c:pt>
                <c:pt idx="42">
                  <c:v>59.733333333333327</c:v>
                </c:pt>
                <c:pt idx="43">
                  <c:v>63.833333333333336</c:v>
                </c:pt>
                <c:pt idx="44">
                  <c:v>64</c:v>
                </c:pt>
                <c:pt idx="45">
                  <c:v>62.733333333333327</c:v>
                </c:pt>
                <c:pt idx="46">
                  <c:v>63.366666666666674</c:v>
                </c:pt>
                <c:pt idx="47">
                  <c:v>64.066666666666677</c:v>
                </c:pt>
              </c:numCache>
            </c:numRef>
          </c:yVal>
          <c:smooth val="0"/>
          <c:extLst>
            <c:ext xmlns:c16="http://schemas.microsoft.com/office/drawing/2014/chart" uri="{C3380CC4-5D6E-409C-BE32-E72D297353CC}">
              <c16:uniqueId val="{00000002-EA47-4834-BEFC-53E88E6A234F}"/>
            </c:ext>
          </c:extLst>
        </c:ser>
        <c:ser>
          <c:idx val="6"/>
          <c:order val="6"/>
          <c:tx>
            <c:strRef>
              <c:f>Sheet1!$H$5</c:f>
              <c:strCache>
                <c:ptCount val="1"/>
                <c:pt idx="0">
                  <c:v>Middle of the Library</c:v>
                </c:pt>
              </c:strCache>
            </c:strRef>
          </c:tx>
          <c:spPr>
            <a:ln w="19050" cap="rnd">
              <a:solidFill>
                <a:schemeClr val="tx1">
                  <a:lumMod val="50000"/>
                  <a:lumOff val="50000"/>
                </a:schemeClr>
              </a:solidFill>
              <a:round/>
            </a:ln>
            <a:effectLst/>
          </c:spPr>
          <c:marker>
            <c:symbol val="none"/>
          </c:marker>
          <c:xVal>
            <c:numRef>
              <c:f>Sheet1!$A$1148:$A$1195</c:f>
              <c:numCache>
                <c:formatCode>m/d/yyyy\ h:mm</c:formatCode>
                <c:ptCount val="48"/>
                <c:pt idx="0">
                  <c:v>43320.000075752316</c:v>
                </c:pt>
                <c:pt idx="1">
                  <c:v>43320.041742476853</c:v>
                </c:pt>
                <c:pt idx="2">
                  <c:v>43320.08340920139</c:v>
                </c:pt>
                <c:pt idx="3">
                  <c:v>43320.125075925927</c:v>
                </c:pt>
                <c:pt idx="4">
                  <c:v>43320.166742650465</c:v>
                </c:pt>
                <c:pt idx="5">
                  <c:v>43320.208409375002</c:v>
                </c:pt>
                <c:pt idx="6">
                  <c:v>43320.250076099539</c:v>
                </c:pt>
                <c:pt idx="7">
                  <c:v>43320.291742824076</c:v>
                </c:pt>
                <c:pt idx="8">
                  <c:v>43320.333409548613</c:v>
                </c:pt>
                <c:pt idx="9">
                  <c:v>43320.375076273151</c:v>
                </c:pt>
                <c:pt idx="10">
                  <c:v>43320.416742997688</c:v>
                </c:pt>
                <c:pt idx="11">
                  <c:v>43320.458409722225</c:v>
                </c:pt>
                <c:pt idx="12">
                  <c:v>43320.500076446762</c:v>
                </c:pt>
                <c:pt idx="13">
                  <c:v>43320.541743171299</c:v>
                </c:pt>
                <c:pt idx="14">
                  <c:v>43320.583409895837</c:v>
                </c:pt>
                <c:pt idx="15">
                  <c:v>43320.625076620374</c:v>
                </c:pt>
                <c:pt idx="16">
                  <c:v>43320.666743344904</c:v>
                </c:pt>
                <c:pt idx="17">
                  <c:v>43320.708410069441</c:v>
                </c:pt>
                <c:pt idx="18">
                  <c:v>43320.750076793978</c:v>
                </c:pt>
                <c:pt idx="19">
                  <c:v>43320.791743518515</c:v>
                </c:pt>
                <c:pt idx="20">
                  <c:v>43320.833410243053</c:v>
                </c:pt>
                <c:pt idx="21">
                  <c:v>43320.87507696759</c:v>
                </c:pt>
                <c:pt idx="22">
                  <c:v>43320.916743692127</c:v>
                </c:pt>
                <c:pt idx="23">
                  <c:v>43320.958410416664</c:v>
                </c:pt>
                <c:pt idx="24">
                  <c:v>43321.000077141201</c:v>
                </c:pt>
                <c:pt idx="25">
                  <c:v>43321.041743865739</c:v>
                </c:pt>
                <c:pt idx="26">
                  <c:v>43321.083410590276</c:v>
                </c:pt>
                <c:pt idx="27">
                  <c:v>43321.125077314813</c:v>
                </c:pt>
                <c:pt idx="28">
                  <c:v>43321.16674403935</c:v>
                </c:pt>
                <c:pt idx="29">
                  <c:v>43321.208410763888</c:v>
                </c:pt>
                <c:pt idx="30">
                  <c:v>43321.250077488425</c:v>
                </c:pt>
                <c:pt idx="31">
                  <c:v>43321.291744212962</c:v>
                </c:pt>
                <c:pt idx="32">
                  <c:v>43321.333410937499</c:v>
                </c:pt>
                <c:pt idx="33">
                  <c:v>43321.375077662036</c:v>
                </c:pt>
                <c:pt idx="34">
                  <c:v>43321.416744386574</c:v>
                </c:pt>
                <c:pt idx="35">
                  <c:v>43321.458411111111</c:v>
                </c:pt>
                <c:pt idx="36">
                  <c:v>43321.500077835648</c:v>
                </c:pt>
                <c:pt idx="37">
                  <c:v>43321.541744560185</c:v>
                </c:pt>
                <c:pt idx="38">
                  <c:v>43321.583411284722</c:v>
                </c:pt>
                <c:pt idx="39">
                  <c:v>43321.62507800926</c:v>
                </c:pt>
                <c:pt idx="40">
                  <c:v>43321.666744733797</c:v>
                </c:pt>
                <c:pt idx="41">
                  <c:v>43321.708411458334</c:v>
                </c:pt>
                <c:pt idx="42">
                  <c:v>43321.750078182871</c:v>
                </c:pt>
                <c:pt idx="43">
                  <c:v>43321.791744907408</c:v>
                </c:pt>
                <c:pt idx="44">
                  <c:v>43321.833411631946</c:v>
                </c:pt>
                <c:pt idx="45">
                  <c:v>43321.875078356483</c:v>
                </c:pt>
                <c:pt idx="46">
                  <c:v>43321.91674508102</c:v>
                </c:pt>
                <c:pt idx="47">
                  <c:v>43321.958411805557</c:v>
                </c:pt>
              </c:numCache>
            </c:numRef>
          </c:xVal>
          <c:yVal>
            <c:numRef>
              <c:f>Sheet1!$H$1148:$H$1195</c:f>
              <c:numCache>
                <c:formatCode>General</c:formatCode>
                <c:ptCount val="48"/>
                <c:pt idx="0">
                  <c:v>42.633333333333333</c:v>
                </c:pt>
                <c:pt idx="1">
                  <c:v>43.016666666666673</c:v>
                </c:pt>
                <c:pt idx="2">
                  <c:v>44.016666666666673</c:v>
                </c:pt>
                <c:pt idx="3">
                  <c:v>46.25</c:v>
                </c:pt>
                <c:pt idx="4">
                  <c:v>46.56666666666667</c:v>
                </c:pt>
                <c:pt idx="5">
                  <c:v>46.783333333333331</c:v>
                </c:pt>
                <c:pt idx="6">
                  <c:v>47.083333333333336</c:v>
                </c:pt>
                <c:pt idx="7">
                  <c:v>47.283333333333331</c:v>
                </c:pt>
                <c:pt idx="8">
                  <c:v>48.449999999999996</c:v>
                </c:pt>
                <c:pt idx="9">
                  <c:v>48.183333333333337</c:v>
                </c:pt>
                <c:pt idx="10">
                  <c:v>44.5</c:v>
                </c:pt>
                <c:pt idx="11">
                  <c:v>36.266666666666673</c:v>
                </c:pt>
                <c:pt idx="12">
                  <c:v>39.916666666666664</c:v>
                </c:pt>
                <c:pt idx="13">
                  <c:v>40.833333333333336</c:v>
                </c:pt>
                <c:pt idx="14">
                  <c:v>39.916666666666664</c:v>
                </c:pt>
                <c:pt idx="15">
                  <c:v>36.766666666666673</c:v>
                </c:pt>
                <c:pt idx="16">
                  <c:v>33.533333333333339</c:v>
                </c:pt>
                <c:pt idx="17">
                  <c:v>28.183333333333337</c:v>
                </c:pt>
                <c:pt idx="18">
                  <c:v>32.199999999999996</c:v>
                </c:pt>
                <c:pt idx="19">
                  <c:v>34.616666666666667</c:v>
                </c:pt>
                <c:pt idx="20">
                  <c:v>28.75</c:v>
                </c:pt>
                <c:pt idx="21">
                  <c:v>37.383333333333333</c:v>
                </c:pt>
                <c:pt idx="22">
                  <c:v>41.233333333333327</c:v>
                </c:pt>
                <c:pt idx="23">
                  <c:v>42.616666666666667</c:v>
                </c:pt>
                <c:pt idx="24">
                  <c:v>43.70000000000001</c:v>
                </c:pt>
                <c:pt idx="25">
                  <c:v>44.20000000000001</c:v>
                </c:pt>
                <c:pt idx="26">
                  <c:v>44.550000000000004</c:v>
                </c:pt>
                <c:pt idx="27">
                  <c:v>45.300000000000004</c:v>
                </c:pt>
                <c:pt idx="28">
                  <c:v>44.983333333333327</c:v>
                </c:pt>
                <c:pt idx="29">
                  <c:v>44.616666666666667</c:v>
                </c:pt>
                <c:pt idx="30">
                  <c:v>45.916666666666664</c:v>
                </c:pt>
                <c:pt idx="31">
                  <c:v>48.800000000000004</c:v>
                </c:pt>
                <c:pt idx="32">
                  <c:v>49.966666666666669</c:v>
                </c:pt>
                <c:pt idx="33">
                  <c:v>47.783333333333331</c:v>
                </c:pt>
                <c:pt idx="34">
                  <c:v>46.199999999999996</c:v>
                </c:pt>
                <c:pt idx="35">
                  <c:v>45.79999999999999</c:v>
                </c:pt>
                <c:pt idx="36">
                  <c:v>40.716666666666661</c:v>
                </c:pt>
                <c:pt idx="37">
                  <c:v>45.633333333333326</c:v>
                </c:pt>
                <c:pt idx="38">
                  <c:v>45.783333333333331</c:v>
                </c:pt>
                <c:pt idx="39">
                  <c:v>45.316666666666663</c:v>
                </c:pt>
                <c:pt idx="40">
                  <c:v>41.983333333333327</c:v>
                </c:pt>
                <c:pt idx="41">
                  <c:v>38.43333333333333</c:v>
                </c:pt>
                <c:pt idx="42">
                  <c:v>38.800000000000004</c:v>
                </c:pt>
                <c:pt idx="43">
                  <c:v>40.45000000000001</c:v>
                </c:pt>
                <c:pt idx="44">
                  <c:v>42.050000000000004</c:v>
                </c:pt>
                <c:pt idx="45">
                  <c:v>44</c:v>
                </c:pt>
                <c:pt idx="46">
                  <c:v>44.35</c:v>
                </c:pt>
                <c:pt idx="47">
                  <c:v>45.066666666666663</c:v>
                </c:pt>
              </c:numCache>
            </c:numRef>
          </c:yVal>
          <c:smooth val="0"/>
          <c:extLst>
            <c:ext xmlns:c16="http://schemas.microsoft.com/office/drawing/2014/chart" uri="{C3380CC4-5D6E-409C-BE32-E72D297353CC}">
              <c16:uniqueId val="{00000003-EA47-4834-BEFC-53E88E6A234F}"/>
            </c:ext>
          </c:extLst>
        </c:ser>
        <c:dLbls>
          <c:showLegendKey val="0"/>
          <c:showVal val="0"/>
          <c:showCatName val="0"/>
          <c:showSerName val="0"/>
          <c:showPercent val="0"/>
          <c:showBubbleSize val="0"/>
        </c:dLbls>
        <c:axId val="452514088"/>
        <c:axId val="452513432"/>
        <c:extLst>
          <c:ext xmlns:c15="http://schemas.microsoft.com/office/drawing/2012/chart" uri="{02D57815-91ED-43cb-92C2-25804820EDAC}">
            <c15:filteredScatterSeries>
              <c15:ser>
                <c:idx val="3"/>
                <c:order val="3"/>
                <c:tx>
                  <c:strRef>
                    <c:extLst>
                      <c:ext uri="{02D57815-91ED-43cb-92C2-25804820EDAC}">
                        <c15:formulaRef>
                          <c15:sqref>Sheet1!$E$5</c15:sqref>
                        </c15:formulaRef>
                      </c:ext>
                    </c:extLst>
                    <c:strCache>
                      <c:ptCount val="1"/>
                      <c:pt idx="0">
                        <c:v>Tower Top</c:v>
                      </c:pt>
                    </c:strCache>
                  </c:strRef>
                </c:tx>
                <c:spPr>
                  <a:ln w="19050" cap="rnd">
                    <a:solidFill>
                      <a:schemeClr val="accent4"/>
                    </a:solidFill>
                    <a:round/>
                  </a:ln>
                  <a:effectLst/>
                </c:spPr>
                <c:marker>
                  <c:symbol val="none"/>
                </c:marker>
                <c:xVal>
                  <c:numRef>
                    <c:extLst>
                      <c:ext uri="{02D57815-91ED-43cb-92C2-25804820EDAC}">
                        <c15:formulaRef>
                          <c15:sqref>Sheet1!$A$1148:$A$1195</c15:sqref>
                        </c15:formulaRef>
                      </c:ext>
                    </c:extLst>
                    <c:numCache>
                      <c:formatCode>m/d/yyyy\ h:mm</c:formatCode>
                      <c:ptCount val="48"/>
                      <c:pt idx="0">
                        <c:v>43320.000075752316</c:v>
                      </c:pt>
                      <c:pt idx="1">
                        <c:v>43320.041742476853</c:v>
                      </c:pt>
                      <c:pt idx="2">
                        <c:v>43320.08340920139</c:v>
                      </c:pt>
                      <c:pt idx="3">
                        <c:v>43320.125075925927</c:v>
                      </c:pt>
                      <c:pt idx="4">
                        <c:v>43320.166742650465</c:v>
                      </c:pt>
                      <c:pt idx="5">
                        <c:v>43320.208409375002</c:v>
                      </c:pt>
                      <c:pt idx="6">
                        <c:v>43320.250076099539</c:v>
                      </c:pt>
                      <c:pt idx="7">
                        <c:v>43320.291742824076</c:v>
                      </c:pt>
                      <c:pt idx="8">
                        <c:v>43320.333409548613</c:v>
                      </c:pt>
                      <c:pt idx="9">
                        <c:v>43320.375076273151</c:v>
                      </c:pt>
                      <c:pt idx="10">
                        <c:v>43320.416742997688</c:v>
                      </c:pt>
                      <c:pt idx="11">
                        <c:v>43320.458409722225</c:v>
                      </c:pt>
                      <c:pt idx="12">
                        <c:v>43320.500076446762</c:v>
                      </c:pt>
                      <c:pt idx="13">
                        <c:v>43320.541743171299</c:v>
                      </c:pt>
                      <c:pt idx="14">
                        <c:v>43320.583409895837</c:v>
                      </c:pt>
                      <c:pt idx="15">
                        <c:v>43320.625076620374</c:v>
                      </c:pt>
                      <c:pt idx="16">
                        <c:v>43320.666743344904</c:v>
                      </c:pt>
                      <c:pt idx="17">
                        <c:v>43320.708410069441</c:v>
                      </c:pt>
                      <c:pt idx="18">
                        <c:v>43320.750076793978</c:v>
                      </c:pt>
                      <c:pt idx="19">
                        <c:v>43320.791743518515</c:v>
                      </c:pt>
                      <c:pt idx="20">
                        <c:v>43320.833410243053</c:v>
                      </c:pt>
                      <c:pt idx="21">
                        <c:v>43320.87507696759</c:v>
                      </c:pt>
                      <c:pt idx="22">
                        <c:v>43320.916743692127</c:v>
                      </c:pt>
                      <c:pt idx="23">
                        <c:v>43320.958410416664</c:v>
                      </c:pt>
                      <c:pt idx="24">
                        <c:v>43321.000077141201</c:v>
                      </c:pt>
                      <c:pt idx="25">
                        <c:v>43321.041743865739</c:v>
                      </c:pt>
                      <c:pt idx="26">
                        <c:v>43321.083410590276</c:v>
                      </c:pt>
                      <c:pt idx="27">
                        <c:v>43321.125077314813</c:v>
                      </c:pt>
                      <c:pt idx="28">
                        <c:v>43321.16674403935</c:v>
                      </c:pt>
                      <c:pt idx="29">
                        <c:v>43321.208410763888</c:v>
                      </c:pt>
                      <c:pt idx="30">
                        <c:v>43321.250077488425</c:v>
                      </c:pt>
                      <c:pt idx="31">
                        <c:v>43321.291744212962</c:v>
                      </c:pt>
                      <c:pt idx="32">
                        <c:v>43321.333410937499</c:v>
                      </c:pt>
                      <c:pt idx="33">
                        <c:v>43321.375077662036</c:v>
                      </c:pt>
                      <c:pt idx="34">
                        <c:v>43321.416744386574</c:v>
                      </c:pt>
                      <c:pt idx="35">
                        <c:v>43321.458411111111</c:v>
                      </c:pt>
                      <c:pt idx="36">
                        <c:v>43321.500077835648</c:v>
                      </c:pt>
                      <c:pt idx="37">
                        <c:v>43321.541744560185</c:v>
                      </c:pt>
                      <c:pt idx="38">
                        <c:v>43321.583411284722</c:v>
                      </c:pt>
                      <c:pt idx="39">
                        <c:v>43321.62507800926</c:v>
                      </c:pt>
                      <c:pt idx="40">
                        <c:v>43321.666744733797</c:v>
                      </c:pt>
                      <c:pt idx="41">
                        <c:v>43321.708411458334</c:v>
                      </c:pt>
                      <c:pt idx="42">
                        <c:v>43321.750078182871</c:v>
                      </c:pt>
                      <c:pt idx="43">
                        <c:v>43321.791744907408</c:v>
                      </c:pt>
                      <c:pt idx="44">
                        <c:v>43321.833411631946</c:v>
                      </c:pt>
                      <c:pt idx="45">
                        <c:v>43321.875078356483</c:v>
                      </c:pt>
                      <c:pt idx="46">
                        <c:v>43321.91674508102</c:v>
                      </c:pt>
                      <c:pt idx="47">
                        <c:v>43321.958411805557</c:v>
                      </c:pt>
                    </c:numCache>
                  </c:numRef>
                </c:xVal>
                <c:yVal>
                  <c:numRef>
                    <c:extLst>
                      <c:ext uri="{02D57815-91ED-43cb-92C2-25804820EDAC}">
                        <c15:formulaRef>
                          <c15:sqref>Sheet1!$E$1148:$E$1195</c15:sqref>
                        </c15:formulaRef>
                      </c:ext>
                    </c:extLst>
                    <c:numCache>
                      <c:formatCode>General</c:formatCode>
                      <c:ptCount val="48"/>
                      <c:pt idx="0">
                        <c:v>46.699999999999996</c:v>
                      </c:pt>
                      <c:pt idx="1">
                        <c:v>47.35</c:v>
                      </c:pt>
                      <c:pt idx="2">
                        <c:v>48.9</c:v>
                      </c:pt>
                      <c:pt idx="3">
                        <c:v>48.366666666666674</c:v>
                      </c:pt>
                      <c:pt idx="4">
                        <c:v>45.733333333333327</c:v>
                      </c:pt>
                      <c:pt idx="5">
                        <c:v>45.366666666666667</c:v>
                      </c:pt>
                      <c:pt idx="6">
                        <c:v>45.25</c:v>
                      </c:pt>
                      <c:pt idx="7">
                        <c:v>47.933333333333337</c:v>
                      </c:pt>
                      <c:pt idx="8">
                        <c:v>51.199999999999996</c:v>
                      </c:pt>
                      <c:pt idx="9">
                        <c:v>52.900000000000006</c:v>
                      </c:pt>
                      <c:pt idx="10">
                        <c:v>49.516666666666673</c:v>
                      </c:pt>
                      <c:pt idx="11">
                        <c:v>44.449999999999996</c:v>
                      </c:pt>
                      <c:pt idx="12">
                        <c:v>46.666666666666664</c:v>
                      </c:pt>
                      <c:pt idx="13">
                        <c:v>45.31666666666667</c:v>
                      </c:pt>
                      <c:pt idx="14">
                        <c:v>44.25</c:v>
                      </c:pt>
                      <c:pt idx="15">
                        <c:v>44.666666666666664</c:v>
                      </c:pt>
                      <c:pt idx="16">
                        <c:v>44.783333333333331</c:v>
                      </c:pt>
                      <c:pt idx="17">
                        <c:v>41.366666666666667</c:v>
                      </c:pt>
                      <c:pt idx="18">
                        <c:v>46.300000000000004</c:v>
                      </c:pt>
                      <c:pt idx="19">
                        <c:v>47.783333333333331</c:v>
                      </c:pt>
                      <c:pt idx="20">
                        <c:v>47.466666666666669</c:v>
                      </c:pt>
                      <c:pt idx="21">
                        <c:v>46.766666666666659</c:v>
                      </c:pt>
                      <c:pt idx="22">
                        <c:v>47.133333333333333</c:v>
                      </c:pt>
                      <c:pt idx="23">
                        <c:v>48.333333333333336</c:v>
                      </c:pt>
                      <c:pt idx="24">
                        <c:v>49.4</c:v>
                      </c:pt>
                      <c:pt idx="25">
                        <c:v>50.300000000000004</c:v>
                      </c:pt>
                      <c:pt idx="26">
                        <c:v>50.75</c:v>
                      </c:pt>
                      <c:pt idx="27">
                        <c:v>51.449999999999996</c:v>
                      </c:pt>
                      <c:pt idx="28">
                        <c:v>51.783333333333331</c:v>
                      </c:pt>
                      <c:pt idx="29">
                        <c:v>52.15</c:v>
                      </c:pt>
                      <c:pt idx="30">
                        <c:v>53.81666666666667</c:v>
                      </c:pt>
                      <c:pt idx="31">
                        <c:v>58.25</c:v>
                      </c:pt>
                      <c:pt idx="32">
                        <c:v>57.06666666666667</c:v>
                      </c:pt>
                      <c:pt idx="33">
                        <c:v>55.5</c:v>
                      </c:pt>
                      <c:pt idx="34">
                        <c:v>55.733333333333327</c:v>
                      </c:pt>
                      <c:pt idx="35">
                        <c:v>56.033333333333331</c:v>
                      </c:pt>
                      <c:pt idx="36">
                        <c:v>51.699999999999996</c:v>
                      </c:pt>
                      <c:pt idx="37">
                        <c:v>53.25</c:v>
                      </c:pt>
                      <c:pt idx="38">
                        <c:v>52.54999999999999</c:v>
                      </c:pt>
                      <c:pt idx="39">
                        <c:v>51.666666666666664</c:v>
                      </c:pt>
                      <c:pt idx="40">
                        <c:v>51</c:v>
                      </c:pt>
                      <c:pt idx="41">
                        <c:v>50.283333333333331</c:v>
                      </c:pt>
                      <c:pt idx="42">
                        <c:v>50.966666666666669</c:v>
                      </c:pt>
                      <c:pt idx="43">
                        <c:v>51.716666666666669</c:v>
                      </c:pt>
                      <c:pt idx="44">
                        <c:v>51.183333333333337</c:v>
                      </c:pt>
                      <c:pt idx="45">
                        <c:v>50.1</c:v>
                      </c:pt>
                      <c:pt idx="46">
                        <c:v>49.933333333333337</c:v>
                      </c:pt>
                      <c:pt idx="47">
                        <c:v>49.800000000000004</c:v>
                      </c:pt>
                    </c:numCache>
                  </c:numRef>
                </c:yVal>
                <c:smooth val="0"/>
                <c:extLst>
                  <c:ext xmlns:c16="http://schemas.microsoft.com/office/drawing/2014/chart" uri="{C3380CC4-5D6E-409C-BE32-E72D297353CC}">
                    <c16:uniqueId val="{00000004-EA47-4834-BEFC-53E88E6A234F}"/>
                  </c:ext>
                </c:extLst>
              </c15:ser>
            </c15:filteredScatterSeries>
            <c15:filteredScatterSeries>
              <c15:ser>
                <c:idx val="4"/>
                <c:order val="4"/>
                <c:tx>
                  <c:strRef>
                    <c:extLst xmlns:c15="http://schemas.microsoft.com/office/drawing/2012/chart">
                      <c:ext xmlns:c15="http://schemas.microsoft.com/office/drawing/2012/chart" uri="{02D57815-91ED-43cb-92C2-25804820EDAC}">
                        <c15:formulaRef>
                          <c15:sqref>Sheet1!$F$5</c15:sqref>
                        </c15:formulaRef>
                      </c:ext>
                    </c:extLst>
                    <c:strCache>
                      <c:ptCount val="1"/>
                      <c:pt idx="0">
                        <c:v>Tower Bottom</c:v>
                      </c:pt>
                    </c:strCache>
                  </c:strRef>
                </c:tx>
                <c:spPr>
                  <a:ln w="19050" cap="rnd">
                    <a:solidFill>
                      <a:schemeClr val="accent5"/>
                    </a:solidFill>
                    <a:round/>
                  </a:ln>
                  <a:effectLst/>
                </c:spPr>
                <c:marker>
                  <c:symbol val="none"/>
                </c:marker>
                <c:xVal>
                  <c:numRef>
                    <c:extLst xmlns:c15="http://schemas.microsoft.com/office/drawing/2012/chart">
                      <c:ext xmlns:c15="http://schemas.microsoft.com/office/drawing/2012/chart" uri="{02D57815-91ED-43cb-92C2-25804820EDAC}">
                        <c15:formulaRef>
                          <c15:sqref>Sheet1!$A$1148:$A$1195</c15:sqref>
                        </c15:formulaRef>
                      </c:ext>
                    </c:extLst>
                    <c:numCache>
                      <c:formatCode>m/d/yyyy\ h:mm</c:formatCode>
                      <c:ptCount val="48"/>
                      <c:pt idx="0">
                        <c:v>43320.000075752316</c:v>
                      </c:pt>
                      <c:pt idx="1">
                        <c:v>43320.041742476853</c:v>
                      </c:pt>
                      <c:pt idx="2">
                        <c:v>43320.08340920139</c:v>
                      </c:pt>
                      <c:pt idx="3">
                        <c:v>43320.125075925927</c:v>
                      </c:pt>
                      <c:pt idx="4">
                        <c:v>43320.166742650465</c:v>
                      </c:pt>
                      <c:pt idx="5">
                        <c:v>43320.208409375002</c:v>
                      </c:pt>
                      <c:pt idx="6">
                        <c:v>43320.250076099539</c:v>
                      </c:pt>
                      <c:pt idx="7">
                        <c:v>43320.291742824076</c:v>
                      </c:pt>
                      <c:pt idx="8">
                        <c:v>43320.333409548613</c:v>
                      </c:pt>
                      <c:pt idx="9">
                        <c:v>43320.375076273151</c:v>
                      </c:pt>
                      <c:pt idx="10">
                        <c:v>43320.416742997688</c:v>
                      </c:pt>
                      <c:pt idx="11">
                        <c:v>43320.458409722225</c:v>
                      </c:pt>
                      <c:pt idx="12">
                        <c:v>43320.500076446762</c:v>
                      </c:pt>
                      <c:pt idx="13">
                        <c:v>43320.541743171299</c:v>
                      </c:pt>
                      <c:pt idx="14">
                        <c:v>43320.583409895837</c:v>
                      </c:pt>
                      <c:pt idx="15">
                        <c:v>43320.625076620374</c:v>
                      </c:pt>
                      <c:pt idx="16">
                        <c:v>43320.666743344904</c:v>
                      </c:pt>
                      <c:pt idx="17">
                        <c:v>43320.708410069441</c:v>
                      </c:pt>
                      <c:pt idx="18">
                        <c:v>43320.750076793978</c:v>
                      </c:pt>
                      <c:pt idx="19">
                        <c:v>43320.791743518515</c:v>
                      </c:pt>
                      <c:pt idx="20">
                        <c:v>43320.833410243053</c:v>
                      </c:pt>
                      <c:pt idx="21">
                        <c:v>43320.87507696759</c:v>
                      </c:pt>
                      <c:pt idx="22">
                        <c:v>43320.916743692127</c:v>
                      </c:pt>
                      <c:pt idx="23">
                        <c:v>43320.958410416664</c:v>
                      </c:pt>
                      <c:pt idx="24">
                        <c:v>43321.000077141201</c:v>
                      </c:pt>
                      <c:pt idx="25">
                        <c:v>43321.041743865739</c:v>
                      </c:pt>
                      <c:pt idx="26">
                        <c:v>43321.083410590276</c:v>
                      </c:pt>
                      <c:pt idx="27">
                        <c:v>43321.125077314813</c:v>
                      </c:pt>
                      <c:pt idx="28">
                        <c:v>43321.16674403935</c:v>
                      </c:pt>
                      <c:pt idx="29">
                        <c:v>43321.208410763888</c:v>
                      </c:pt>
                      <c:pt idx="30">
                        <c:v>43321.250077488425</c:v>
                      </c:pt>
                      <c:pt idx="31">
                        <c:v>43321.291744212962</c:v>
                      </c:pt>
                      <c:pt idx="32">
                        <c:v>43321.333410937499</c:v>
                      </c:pt>
                      <c:pt idx="33">
                        <c:v>43321.375077662036</c:v>
                      </c:pt>
                      <c:pt idx="34">
                        <c:v>43321.416744386574</c:v>
                      </c:pt>
                      <c:pt idx="35">
                        <c:v>43321.458411111111</c:v>
                      </c:pt>
                      <c:pt idx="36">
                        <c:v>43321.500077835648</c:v>
                      </c:pt>
                      <c:pt idx="37">
                        <c:v>43321.541744560185</c:v>
                      </c:pt>
                      <c:pt idx="38">
                        <c:v>43321.583411284722</c:v>
                      </c:pt>
                      <c:pt idx="39">
                        <c:v>43321.62507800926</c:v>
                      </c:pt>
                      <c:pt idx="40">
                        <c:v>43321.666744733797</c:v>
                      </c:pt>
                      <c:pt idx="41">
                        <c:v>43321.708411458334</c:v>
                      </c:pt>
                      <c:pt idx="42">
                        <c:v>43321.750078182871</c:v>
                      </c:pt>
                      <c:pt idx="43">
                        <c:v>43321.791744907408</c:v>
                      </c:pt>
                      <c:pt idx="44">
                        <c:v>43321.833411631946</c:v>
                      </c:pt>
                      <c:pt idx="45">
                        <c:v>43321.875078356483</c:v>
                      </c:pt>
                      <c:pt idx="46">
                        <c:v>43321.91674508102</c:v>
                      </c:pt>
                      <c:pt idx="47">
                        <c:v>43321.958411805557</c:v>
                      </c:pt>
                    </c:numCache>
                  </c:numRef>
                </c:xVal>
                <c:yVal>
                  <c:numRef>
                    <c:extLst xmlns:c15="http://schemas.microsoft.com/office/drawing/2012/chart">
                      <c:ext xmlns:c15="http://schemas.microsoft.com/office/drawing/2012/chart" uri="{02D57815-91ED-43cb-92C2-25804820EDAC}">
                        <c15:formulaRef>
                          <c15:sqref>Sheet1!$F$1148:$F$1195</c15:sqref>
                        </c15:formulaRef>
                      </c:ext>
                    </c:extLst>
                    <c:numCache>
                      <c:formatCode>General</c:formatCode>
                      <c:ptCount val="48"/>
                      <c:pt idx="0">
                        <c:v>51.216666666666669</c:v>
                      </c:pt>
                      <c:pt idx="1">
                        <c:v>51.983333333333327</c:v>
                      </c:pt>
                      <c:pt idx="2">
                        <c:v>52.966666666666669</c:v>
                      </c:pt>
                      <c:pt idx="3">
                        <c:v>50.366666666666674</c:v>
                      </c:pt>
                      <c:pt idx="4">
                        <c:v>47.666666666666657</c:v>
                      </c:pt>
                      <c:pt idx="5">
                        <c:v>46.800000000000004</c:v>
                      </c:pt>
                      <c:pt idx="6">
                        <c:v>46.6</c:v>
                      </c:pt>
                      <c:pt idx="7">
                        <c:v>49.25</c:v>
                      </c:pt>
                      <c:pt idx="8">
                        <c:v>52.633333333333333</c:v>
                      </c:pt>
                      <c:pt idx="9">
                        <c:v>54.683333333333337</c:v>
                      </c:pt>
                      <c:pt idx="10">
                        <c:v>51.083333333333336</c:v>
                      </c:pt>
                      <c:pt idx="11">
                        <c:v>45.816666666666663</c:v>
                      </c:pt>
                      <c:pt idx="12">
                        <c:v>49.033333333333331</c:v>
                      </c:pt>
                      <c:pt idx="13">
                        <c:v>47.81666666666667</c:v>
                      </c:pt>
                      <c:pt idx="14">
                        <c:v>46.45000000000001</c:v>
                      </c:pt>
                      <c:pt idx="15">
                        <c:v>46.5</c:v>
                      </c:pt>
                      <c:pt idx="16">
                        <c:v>46.85</c:v>
                      </c:pt>
                      <c:pt idx="17">
                        <c:v>43.25</c:v>
                      </c:pt>
                      <c:pt idx="18">
                        <c:v>48.75</c:v>
                      </c:pt>
                      <c:pt idx="19">
                        <c:v>50.783333333333331</c:v>
                      </c:pt>
                      <c:pt idx="20">
                        <c:v>50.15</c:v>
                      </c:pt>
                      <c:pt idx="21">
                        <c:v>49.81666666666667</c:v>
                      </c:pt>
                      <c:pt idx="22">
                        <c:v>50.75</c:v>
                      </c:pt>
                      <c:pt idx="23">
                        <c:v>51.85</c:v>
                      </c:pt>
                      <c:pt idx="24">
                        <c:v>52.716666666666669</c:v>
                      </c:pt>
                      <c:pt idx="25">
                        <c:v>53.316666666666663</c:v>
                      </c:pt>
                      <c:pt idx="26">
                        <c:v>53.6</c:v>
                      </c:pt>
                      <c:pt idx="27">
                        <c:v>54.349999999999994</c:v>
                      </c:pt>
                      <c:pt idx="28">
                        <c:v>55.266666666666659</c:v>
                      </c:pt>
                      <c:pt idx="29">
                        <c:v>55.949999999999989</c:v>
                      </c:pt>
                      <c:pt idx="30">
                        <c:v>56.583333333333336</c:v>
                      </c:pt>
                      <c:pt idx="31">
                        <c:v>60.616666666666667</c:v>
                      </c:pt>
                      <c:pt idx="32">
                        <c:v>59.366666666666667</c:v>
                      </c:pt>
                      <c:pt idx="33">
                        <c:v>57.133333333333326</c:v>
                      </c:pt>
                      <c:pt idx="34">
                        <c:v>56.666666666666664</c:v>
                      </c:pt>
                      <c:pt idx="35">
                        <c:v>57.483333333333327</c:v>
                      </c:pt>
                      <c:pt idx="36">
                        <c:v>52.866666666666674</c:v>
                      </c:pt>
                      <c:pt idx="37">
                        <c:v>55.333333333333336</c:v>
                      </c:pt>
                      <c:pt idx="38">
                        <c:v>55.199999999999996</c:v>
                      </c:pt>
                      <c:pt idx="39">
                        <c:v>54.25</c:v>
                      </c:pt>
                      <c:pt idx="40">
                        <c:v>53.949999999999996</c:v>
                      </c:pt>
                      <c:pt idx="41">
                        <c:v>52.516666666666673</c:v>
                      </c:pt>
                      <c:pt idx="42">
                        <c:v>53.400000000000006</c:v>
                      </c:pt>
                      <c:pt idx="43">
                        <c:v>54.666666666666679</c:v>
                      </c:pt>
                      <c:pt idx="44">
                        <c:v>54.416666666666664</c:v>
                      </c:pt>
                      <c:pt idx="45">
                        <c:v>53.283333333333331</c:v>
                      </c:pt>
                      <c:pt idx="46">
                        <c:v>52.966666666666661</c:v>
                      </c:pt>
                      <c:pt idx="47">
                        <c:v>53.366666666666667</c:v>
                      </c:pt>
                    </c:numCache>
                  </c:numRef>
                </c:yVal>
                <c:smooth val="0"/>
                <c:extLst xmlns:c15="http://schemas.microsoft.com/office/drawing/2012/chart">
                  <c:ext xmlns:c16="http://schemas.microsoft.com/office/drawing/2014/chart" uri="{C3380CC4-5D6E-409C-BE32-E72D297353CC}">
                    <c16:uniqueId val="{00000005-EA47-4834-BEFC-53E88E6A234F}"/>
                  </c:ext>
                </c:extLst>
              </c15:ser>
            </c15:filteredScatterSeries>
            <c15:filteredScatterSeries>
              <c15:ser>
                <c:idx val="5"/>
                <c:order val="5"/>
                <c:tx>
                  <c:strRef>
                    <c:extLst xmlns:c15="http://schemas.microsoft.com/office/drawing/2012/chart">
                      <c:ext xmlns:c15="http://schemas.microsoft.com/office/drawing/2012/chart" uri="{02D57815-91ED-43cb-92C2-25804820EDAC}">
                        <c15:formulaRef>
                          <c15:sqref>Sheet1!$G$5</c15:sqref>
                        </c15:formulaRef>
                      </c:ext>
                    </c:extLst>
                    <c:strCache>
                      <c:ptCount val="1"/>
                      <c:pt idx="0">
                        <c:v>Office Area</c:v>
                      </c:pt>
                    </c:strCache>
                  </c:strRef>
                </c:tx>
                <c:spPr>
                  <a:ln w="19050" cap="rnd">
                    <a:solidFill>
                      <a:schemeClr val="accent6"/>
                    </a:solidFill>
                    <a:round/>
                  </a:ln>
                  <a:effectLst/>
                </c:spPr>
                <c:marker>
                  <c:symbol val="none"/>
                </c:marker>
                <c:xVal>
                  <c:numRef>
                    <c:extLst xmlns:c15="http://schemas.microsoft.com/office/drawing/2012/chart">
                      <c:ext xmlns:c15="http://schemas.microsoft.com/office/drawing/2012/chart" uri="{02D57815-91ED-43cb-92C2-25804820EDAC}">
                        <c15:formulaRef>
                          <c15:sqref>Sheet1!$A$1148:$A$1195</c15:sqref>
                        </c15:formulaRef>
                      </c:ext>
                    </c:extLst>
                    <c:numCache>
                      <c:formatCode>m/d/yyyy\ h:mm</c:formatCode>
                      <c:ptCount val="48"/>
                      <c:pt idx="0">
                        <c:v>43320.000075752316</c:v>
                      </c:pt>
                      <c:pt idx="1">
                        <c:v>43320.041742476853</c:v>
                      </c:pt>
                      <c:pt idx="2">
                        <c:v>43320.08340920139</c:v>
                      </c:pt>
                      <c:pt idx="3">
                        <c:v>43320.125075925927</c:v>
                      </c:pt>
                      <c:pt idx="4">
                        <c:v>43320.166742650465</c:v>
                      </c:pt>
                      <c:pt idx="5">
                        <c:v>43320.208409375002</c:v>
                      </c:pt>
                      <c:pt idx="6">
                        <c:v>43320.250076099539</c:v>
                      </c:pt>
                      <c:pt idx="7">
                        <c:v>43320.291742824076</c:v>
                      </c:pt>
                      <c:pt idx="8">
                        <c:v>43320.333409548613</c:v>
                      </c:pt>
                      <c:pt idx="9">
                        <c:v>43320.375076273151</c:v>
                      </c:pt>
                      <c:pt idx="10">
                        <c:v>43320.416742997688</c:v>
                      </c:pt>
                      <c:pt idx="11">
                        <c:v>43320.458409722225</c:v>
                      </c:pt>
                      <c:pt idx="12">
                        <c:v>43320.500076446762</c:v>
                      </c:pt>
                      <c:pt idx="13">
                        <c:v>43320.541743171299</c:v>
                      </c:pt>
                      <c:pt idx="14">
                        <c:v>43320.583409895837</c:v>
                      </c:pt>
                      <c:pt idx="15">
                        <c:v>43320.625076620374</c:v>
                      </c:pt>
                      <c:pt idx="16">
                        <c:v>43320.666743344904</c:v>
                      </c:pt>
                      <c:pt idx="17">
                        <c:v>43320.708410069441</c:v>
                      </c:pt>
                      <c:pt idx="18">
                        <c:v>43320.750076793978</c:v>
                      </c:pt>
                      <c:pt idx="19">
                        <c:v>43320.791743518515</c:v>
                      </c:pt>
                      <c:pt idx="20">
                        <c:v>43320.833410243053</c:v>
                      </c:pt>
                      <c:pt idx="21">
                        <c:v>43320.87507696759</c:v>
                      </c:pt>
                      <c:pt idx="22">
                        <c:v>43320.916743692127</c:v>
                      </c:pt>
                      <c:pt idx="23">
                        <c:v>43320.958410416664</c:v>
                      </c:pt>
                      <c:pt idx="24">
                        <c:v>43321.000077141201</c:v>
                      </c:pt>
                      <c:pt idx="25">
                        <c:v>43321.041743865739</c:v>
                      </c:pt>
                      <c:pt idx="26">
                        <c:v>43321.083410590276</c:v>
                      </c:pt>
                      <c:pt idx="27">
                        <c:v>43321.125077314813</c:v>
                      </c:pt>
                      <c:pt idx="28">
                        <c:v>43321.16674403935</c:v>
                      </c:pt>
                      <c:pt idx="29">
                        <c:v>43321.208410763888</c:v>
                      </c:pt>
                      <c:pt idx="30">
                        <c:v>43321.250077488425</c:v>
                      </c:pt>
                      <c:pt idx="31">
                        <c:v>43321.291744212962</c:v>
                      </c:pt>
                      <c:pt idx="32">
                        <c:v>43321.333410937499</c:v>
                      </c:pt>
                      <c:pt idx="33">
                        <c:v>43321.375077662036</c:v>
                      </c:pt>
                      <c:pt idx="34">
                        <c:v>43321.416744386574</c:v>
                      </c:pt>
                      <c:pt idx="35">
                        <c:v>43321.458411111111</c:v>
                      </c:pt>
                      <c:pt idx="36">
                        <c:v>43321.500077835648</c:v>
                      </c:pt>
                      <c:pt idx="37">
                        <c:v>43321.541744560185</c:v>
                      </c:pt>
                      <c:pt idx="38">
                        <c:v>43321.583411284722</c:v>
                      </c:pt>
                      <c:pt idx="39">
                        <c:v>43321.62507800926</c:v>
                      </c:pt>
                      <c:pt idx="40">
                        <c:v>43321.666744733797</c:v>
                      </c:pt>
                      <c:pt idx="41">
                        <c:v>43321.708411458334</c:v>
                      </c:pt>
                      <c:pt idx="42">
                        <c:v>43321.750078182871</c:v>
                      </c:pt>
                      <c:pt idx="43">
                        <c:v>43321.791744907408</c:v>
                      </c:pt>
                      <c:pt idx="44">
                        <c:v>43321.833411631946</c:v>
                      </c:pt>
                      <c:pt idx="45">
                        <c:v>43321.875078356483</c:v>
                      </c:pt>
                      <c:pt idx="46">
                        <c:v>43321.91674508102</c:v>
                      </c:pt>
                      <c:pt idx="47">
                        <c:v>43321.958411805557</c:v>
                      </c:pt>
                    </c:numCache>
                  </c:numRef>
                </c:xVal>
                <c:yVal>
                  <c:numRef>
                    <c:extLst xmlns:c15="http://schemas.microsoft.com/office/drawing/2012/chart">
                      <c:ext xmlns:c15="http://schemas.microsoft.com/office/drawing/2012/chart" uri="{02D57815-91ED-43cb-92C2-25804820EDAC}">
                        <c15:formulaRef>
                          <c15:sqref>Sheet1!$G$1148:$G$1195</c15:sqref>
                        </c15:formulaRef>
                      </c:ext>
                    </c:extLst>
                    <c:numCache>
                      <c:formatCode>General</c:formatCode>
                      <c:ptCount val="48"/>
                      <c:pt idx="0">
                        <c:v>45.416666666666664</c:v>
                      </c:pt>
                      <c:pt idx="1">
                        <c:v>45.93333333333333</c:v>
                      </c:pt>
                      <c:pt idx="2">
                        <c:v>46.883333333333333</c:v>
                      </c:pt>
                      <c:pt idx="3">
                        <c:v>48.050000000000004</c:v>
                      </c:pt>
                      <c:pt idx="4">
                        <c:v>48.266666666666673</c:v>
                      </c:pt>
                      <c:pt idx="5">
                        <c:v>48.583333333333336</c:v>
                      </c:pt>
                      <c:pt idx="6">
                        <c:v>48.800000000000004</c:v>
                      </c:pt>
                      <c:pt idx="7">
                        <c:v>48.766666666666673</c:v>
                      </c:pt>
                      <c:pt idx="8">
                        <c:v>48.966666666666669</c:v>
                      </c:pt>
                      <c:pt idx="9">
                        <c:v>48.583333333333336</c:v>
                      </c:pt>
                      <c:pt idx="10">
                        <c:v>46.366666666666667</c:v>
                      </c:pt>
                      <c:pt idx="11">
                        <c:v>39.033333333333339</c:v>
                      </c:pt>
                      <c:pt idx="12">
                        <c:v>42.266666666666666</c:v>
                      </c:pt>
                      <c:pt idx="13">
                        <c:v>43.9</c:v>
                      </c:pt>
                      <c:pt idx="14">
                        <c:v>42.816666666666663</c:v>
                      </c:pt>
                      <c:pt idx="15">
                        <c:v>38.15</c:v>
                      </c:pt>
                      <c:pt idx="16">
                        <c:v>36.65</c:v>
                      </c:pt>
                      <c:pt idx="17">
                        <c:v>33.050000000000004</c:v>
                      </c:pt>
                      <c:pt idx="18">
                        <c:v>35.916666666666664</c:v>
                      </c:pt>
                      <c:pt idx="19">
                        <c:v>38.133333333333333</c:v>
                      </c:pt>
                      <c:pt idx="20">
                        <c:v>33.266666666666673</c:v>
                      </c:pt>
                      <c:pt idx="21">
                        <c:v>37.416666666666664</c:v>
                      </c:pt>
                      <c:pt idx="22">
                        <c:v>42.483333333333327</c:v>
                      </c:pt>
                      <c:pt idx="23">
                        <c:v>43.866666666666674</c:v>
                      </c:pt>
                      <c:pt idx="24">
                        <c:v>44.5</c:v>
                      </c:pt>
                      <c:pt idx="25">
                        <c:v>45.133333333333333</c:v>
                      </c:pt>
                      <c:pt idx="26">
                        <c:v>46.04999999999999</c:v>
                      </c:pt>
                      <c:pt idx="27">
                        <c:v>46.466666666666669</c:v>
                      </c:pt>
                      <c:pt idx="28">
                        <c:v>43.583333333333336</c:v>
                      </c:pt>
                      <c:pt idx="29">
                        <c:v>43.550000000000004</c:v>
                      </c:pt>
                      <c:pt idx="30">
                        <c:v>46.583333333333336</c:v>
                      </c:pt>
                      <c:pt idx="31">
                        <c:v>48.35</c:v>
                      </c:pt>
                      <c:pt idx="32">
                        <c:v>49.266666666666673</c:v>
                      </c:pt>
                      <c:pt idx="33">
                        <c:v>47.300000000000004</c:v>
                      </c:pt>
                      <c:pt idx="34">
                        <c:v>46.050000000000004</c:v>
                      </c:pt>
                      <c:pt idx="35">
                        <c:v>45.800000000000004</c:v>
                      </c:pt>
                      <c:pt idx="36">
                        <c:v>43.800000000000004</c:v>
                      </c:pt>
                      <c:pt idx="37">
                        <c:v>46.95000000000001</c:v>
                      </c:pt>
                      <c:pt idx="38">
                        <c:v>47.54999999999999</c:v>
                      </c:pt>
                      <c:pt idx="39">
                        <c:v>46.966666666666669</c:v>
                      </c:pt>
                      <c:pt idx="40">
                        <c:v>43.783333333333339</c:v>
                      </c:pt>
                      <c:pt idx="41">
                        <c:v>41.116666666666667</c:v>
                      </c:pt>
                      <c:pt idx="42">
                        <c:v>41.31666666666667</c:v>
                      </c:pt>
                      <c:pt idx="43">
                        <c:v>42.533333333333339</c:v>
                      </c:pt>
                      <c:pt idx="44">
                        <c:v>43.449999999999996</c:v>
                      </c:pt>
                      <c:pt idx="45">
                        <c:v>44.816666666666663</c:v>
                      </c:pt>
                      <c:pt idx="46">
                        <c:v>45.449999999999996</c:v>
                      </c:pt>
                      <c:pt idx="47">
                        <c:v>46.533333333333331</c:v>
                      </c:pt>
                    </c:numCache>
                  </c:numRef>
                </c:yVal>
                <c:smooth val="0"/>
                <c:extLst xmlns:c15="http://schemas.microsoft.com/office/drawing/2012/chart">
                  <c:ext xmlns:c16="http://schemas.microsoft.com/office/drawing/2014/chart" uri="{C3380CC4-5D6E-409C-BE32-E72D297353CC}">
                    <c16:uniqueId val="{00000006-EA47-4834-BEFC-53E88E6A234F}"/>
                  </c:ext>
                </c:extLst>
              </c15:ser>
            </c15:filteredScatterSeries>
            <c15:filteredScatterSeries>
              <c15:ser>
                <c:idx val="7"/>
                <c:order val="7"/>
                <c:tx>
                  <c:strRef>
                    <c:extLst xmlns:c15="http://schemas.microsoft.com/office/drawing/2012/chart">
                      <c:ext xmlns:c15="http://schemas.microsoft.com/office/drawing/2012/chart" uri="{02D57815-91ED-43cb-92C2-25804820EDAC}">
                        <c15:formulaRef>
                          <c15:sqref>Sheet1!$I$5</c15:sqref>
                        </c15:formulaRef>
                      </c:ext>
                    </c:extLst>
                    <c:strCache>
                      <c:ptCount val="1"/>
                      <c:pt idx="0">
                        <c:v>Air-conditioning Unit</c:v>
                      </c:pt>
                    </c:strCache>
                  </c:strRef>
                </c:tx>
                <c:spPr>
                  <a:ln w="19050" cap="rnd">
                    <a:solidFill>
                      <a:schemeClr val="accent2">
                        <a:lumMod val="60000"/>
                      </a:schemeClr>
                    </a:solidFill>
                    <a:round/>
                  </a:ln>
                  <a:effectLst/>
                </c:spPr>
                <c:marker>
                  <c:symbol val="none"/>
                </c:marker>
                <c:xVal>
                  <c:numRef>
                    <c:extLst xmlns:c15="http://schemas.microsoft.com/office/drawing/2012/chart">
                      <c:ext xmlns:c15="http://schemas.microsoft.com/office/drawing/2012/chart" uri="{02D57815-91ED-43cb-92C2-25804820EDAC}">
                        <c15:formulaRef>
                          <c15:sqref>Sheet1!$A$1148:$A$1195</c15:sqref>
                        </c15:formulaRef>
                      </c:ext>
                    </c:extLst>
                    <c:numCache>
                      <c:formatCode>m/d/yyyy\ h:mm</c:formatCode>
                      <c:ptCount val="48"/>
                      <c:pt idx="0">
                        <c:v>43320.000075752316</c:v>
                      </c:pt>
                      <c:pt idx="1">
                        <c:v>43320.041742476853</c:v>
                      </c:pt>
                      <c:pt idx="2">
                        <c:v>43320.08340920139</c:v>
                      </c:pt>
                      <c:pt idx="3">
                        <c:v>43320.125075925927</c:v>
                      </c:pt>
                      <c:pt idx="4">
                        <c:v>43320.166742650465</c:v>
                      </c:pt>
                      <c:pt idx="5">
                        <c:v>43320.208409375002</c:v>
                      </c:pt>
                      <c:pt idx="6">
                        <c:v>43320.250076099539</c:v>
                      </c:pt>
                      <c:pt idx="7">
                        <c:v>43320.291742824076</c:v>
                      </c:pt>
                      <c:pt idx="8">
                        <c:v>43320.333409548613</c:v>
                      </c:pt>
                      <c:pt idx="9">
                        <c:v>43320.375076273151</c:v>
                      </c:pt>
                      <c:pt idx="10">
                        <c:v>43320.416742997688</c:v>
                      </c:pt>
                      <c:pt idx="11">
                        <c:v>43320.458409722225</c:v>
                      </c:pt>
                      <c:pt idx="12">
                        <c:v>43320.500076446762</c:v>
                      </c:pt>
                      <c:pt idx="13">
                        <c:v>43320.541743171299</c:v>
                      </c:pt>
                      <c:pt idx="14">
                        <c:v>43320.583409895837</c:v>
                      </c:pt>
                      <c:pt idx="15">
                        <c:v>43320.625076620374</c:v>
                      </c:pt>
                      <c:pt idx="16">
                        <c:v>43320.666743344904</c:v>
                      </c:pt>
                      <c:pt idx="17">
                        <c:v>43320.708410069441</c:v>
                      </c:pt>
                      <c:pt idx="18">
                        <c:v>43320.750076793978</c:v>
                      </c:pt>
                      <c:pt idx="19">
                        <c:v>43320.791743518515</c:v>
                      </c:pt>
                      <c:pt idx="20">
                        <c:v>43320.833410243053</c:v>
                      </c:pt>
                      <c:pt idx="21">
                        <c:v>43320.87507696759</c:v>
                      </c:pt>
                      <c:pt idx="22">
                        <c:v>43320.916743692127</c:v>
                      </c:pt>
                      <c:pt idx="23">
                        <c:v>43320.958410416664</c:v>
                      </c:pt>
                      <c:pt idx="24">
                        <c:v>43321.000077141201</c:v>
                      </c:pt>
                      <c:pt idx="25">
                        <c:v>43321.041743865739</c:v>
                      </c:pt>
                      <c:pt idx="26">
                        <c:v>43321.083410590276</c:v>
                      </c:pt>
                      <c:pt idx="27">
                        <c:v>43321.125077314813</c:v>
                      </c:pt>
                      <c:pt idx="28">
                        <c:v>43321.16674403935</c:v>
                      </c:pt>
                      <c:pt idx="29">
                        <c:v>43321.208410763888</c:v>
                      </c:pt>
                      <c:pt idx="30">
                        <c:v>43321.250077488425</c:v>
                      </c:pt>
                      <c:pt idx="31">
                        <c:v>43321.291744212962</c:v>
                      </c:pt>
                      <c:pt idx="32">
                        <c:v>43321.333410937499</c:v>
                      </c:pt>
                      <c:pt idx="33">
                        <c:v>43321.375077662036</c:v>
                      </c:pt>
                      <c:pt idx="34">
                        <c:v>43321.416744386574</c:v>
                      </c:pt>
                      <c:pt idx="35">
                        <c:v>43321.458411111111</c:v>
                      </c:pt>
                      <c:pt idx="36">
                        <c:v>43321.500077835648</c:v>
                      </c:pt>
                      <c:pt idx="37">
                        <c:v>43321.541744560185</c:v>
                      </c:pt>
                      <c:pt idx="38">
                        <c:v>43321.583411284722</c:v>
                      </c:pt>
                      <c:pt idx="39">
                        <c:v>43321.62507800926</c:v>
                      </c:pt>
                      <c:pt idx="40">
                        <c:v>43321.666744733797</c:v>
                      </c:pt>
                      <c:pt idx="41">
                        <c:v>43321.708411458334</c:v>
                      </c:pt>
                      <c:pt idx="42">
                        <c:v>43321.750078182871</c:v>
                      </c:pt>
                      <c:pt idx="43">
                        <c:v>43321.791744907408</c:v>
                      </c:pt>
                      <c:pt idx="44">
                        <c:v>43321.833411631946</c:v>
                      </c:pt>
                      <c:pt idx="45">
                        <c:v>43321.875078356483</c:v>
                      </c:pt>
                      <c:pt idx="46">
                        <c:v>43321.91674508102</c:v>
                      </c:pt>
                      <c:pt idx="47">
                        <c:v>43321.958411805557</c:v>
                      </c:pt>
                    </c:numCache>
                  </c:numRef>
                </c:xVal>
                <c:yVal>
                  <c:numRef>
                    <c:extLst xmlns:c15="http://schemas.microsoft.com/office/drawing/2012/chart">
                      <c:ext xmlns:c15="http://schemas.microsoft.com/office/drawing/2012/chart" uri="{02D57815-91ED-43cb-92C2-25804820EDAC}">
                        <c15:formulaRef>
                          <c15:sqref>Sheet1!$I$1148:$I$1195</c15:sqref>
                        </c15:formulaRef>
                      </c:ext>
                    </c:extLst>
                    <c:numCache>
                      <c:formatCode>General</c:formatCode>
                      <c:ptCount val="48"/>
                      <c:pt idx="0">
                        <c:v>54.633333333333333</c:v>
                      </c:pt>
                      <c:pt idx="1">
                        <c:v>54.366666666666667</c:v>
                      </c:pt>
                      <c:pt idx="2">
                        <c:v>55.233333333333327</c:v>
                      </c:pt>
                      <c:pt idx="3">
                        <c:v>55.783333333333339</c:v>
                      </c:pt>
                      <c:pt idx="4">
                        <c:v>54.333333333333336</c:v>
                      </c:pt>
                      <c:pt idx="5">
                        <c:v>54.366666666666667</c:v>
                      </c:pt>
                      <c:pt idx="6">
                        <c:v>54.866666666666667</c:v>
                      </c:pt>
                      <c:pt idx="7">
                        <c:v>53.800000000000004</c:v>
                      </c:pt>
                      <c:pt idx="8">
                        <c:v>54.566666666666663</c:v>
                      </c:pt>
                      <c:pt idx="9">
                        <c:v>58.9</c:v>
                      </c:pt>
                      <c:pt idx="10">
                        <c:v>51.93333333333333</c:v>
                      </c:pt>
                      <c:pt idx="11">
                        <c:v>43.9</c:v>
                      </c:pt>
                      <c:pt idx="12">
                        <c:v>49.183333333333337</c:v>
                      </c:pt>
                      <c:pt idx="13">
                        <c:v>48.050000000000004</c:v>
                      </c:pt>
                      <c:pt idx="14">
                        <c:v>47.066666666666663</c:v>
                      </c:pt>
                      <c:pt idx="15">
                        <c:v>46.616666666666674</c:v>
                      </c:pt>
                      <c:pt idx="16">
                        <c:v>45.68333333333333</c:v>
                      </c:pt>
                      <c:pt idx="17">
                        <c:v>39.466666666666669</c:v>
                      </c:pt>
                      <c:pt idx="18">
                        <c:v>46.266666666666673</c:v>
                      </c:pt>
                      <c:pt idx="19">
                        <c:v>53.25</c:v>
                      </c:pt>
                      <c:pt idx="20">
                        <c:v>50.416666666666664</c:v>
                      </c:pt>
                      <c:pt idx="21">
                        <c:v>56.616666666666667</c:v>
                      </c:pt>
                      <c:pt idx="22">
                        <c:v>57.79999999999999</c:v>
                      </c:pt>
                      <c:pt idx="23">
                        <c:v>58.916666666666664</c:v>
                      </c:pt>
                      <c:pt idx="24">
                        <c:v>59.683333333333337</c:v>
                      </c:pt>
                      <c:pt idx="25">
                        <c:v>60.133333333333333</c:v>
                      </c:pt>
                      <c:pt idx="26">
                        <c:v>60.783333333333339</c:v>
                      </c:pt>
                      <c:pt idx="27">
                        <c:v>61.866666666666667</c:v>
                      </c:pt>
                      <c:pt idx="28">
                        <c:v>60.533333333333331</c:v>
                      </c:pt>
                      <c:pt idx="29">
                        <c:v>59.316666666666663</c:v>
                      </c:pt>
                      <c:pt idx="30">
                        <c:v>59.599999999999994</c:v>
                      </c:pt>
                      <c:pt idx="31">
                        <c:v>64.649999999999991</c:v>
                      </c:pt>
                      <c:pt idx="32">
                        <c:v>60.983333333333327</c:v>
                      </c:pt>
                      <c:pt idx="33">
                        <c:v>59.949999999999996</c:v>
                      </c:pt>
                      <c:pt idx="34">
                        <c:v>59.766666666666673</c:v>
                      </c:pt>
                      <c:pt idx="35">
                        <c:v>60.1</c:v>
                      </c:pt>
                      <c:pt idx="36">
                        <c:v>52.583333333333336</c:v>
                      </c:pt>
                      <c:pt idx="37">
                        <c:v>55.85</c:v>
                      </c:pt>
                      <c:pt idx="38">
                        <c:v>55.883333333333326</c:v>
                      </c:pt>
                      <c:pt idx="39">
                        <c:v>53.266666666666659</c:v>
                      </c:pt>
                      <c:pt idx="40">
                        <c:v>51.650000000000006</c:v>
                      </c:pt>
                      <c:pt idx="41">
                        <c:v>54.316666666666663</c:v>
                      </c:pt>
                      <c:pt idx="42">
                        <c:v>56.566666666666663</c:v>
                      </c:pt>
                      <c:pt idx="43">
                        <c:v>60.35</c:v>
                      </c:pt>
                      <c:pt idx="44">
                        <c:v>62.716666666666669</c:v>
                      </c:pt>
                      <c:pt idx="45">
                        <c:v>59.800000000000004</c:v>
                      </c:pt>
                      <c:pt idx="46">
                        <c:v>59.29999999999999</c:v>
                      </c:pt>
                      <c:pt idx="47">
                        <c:v>60.116666666666667</c:v>
                      </c:pt>
                    </c:numCache>
                  </c:numRef>
                </c:yVal>
                <c:smooth val="0"/>
                <c:extLst xmlns:c15="http://schemas.microsoft.com/office/drawing/2012/chart">
                  <c:ext xmlns:c16="http://schemas.microsoft.com/office/drawing/2014/chart" uri="{C3380CC4-5D6E-409C-BE32-E72D297353CC}">
                    <c16:uniqueId val="{00000007-EA47-4834-BEFC-53E88E6A234F}"/>
                  </c:ext>
                </c:extLst>
              </c15:ser>
            </c15:filteredScatterSeries>
            <c15:filteredScatterSeries>
              <c15:ser>
                <c:idx val="8"/>
                <c:order val="8"/>
                <c:tx>
                  <c:strRef>
                    <c:extLst xmlns:c15="http://schemas.microsoft.com/office/drawing/2012/chart">
                      <c:ext xmlns:c15="http://schemas.microsoft.com/office/drawing/2012/chart" uri="{02D57815-91ED-43cb-92C2-25804820EDAC}">
                        <c15:formulaRef>
                          <c15:sqref>Sheet1!$J$5</c15:sqref>
                        </c15:formulaRef>
                      </c:ext>
                    </c:extLst>
                    <c:strCache>
                      <c:ptCount val="1"/>
                      <c:pt idx="0">
                        <c:v>Computer lab area</c:v>
                      </c:pt>
                    </c:strCache>
                  </c:strRef>
                </c:tx>
                <c:spPr>
                  <a:ln w="19050" cap="rnd">
                    <a:solidFill>
                      <a:schemeClr val="accent3">
                        <a:lumMod val="60000"/>
                      </a:schemeClr>
                    </a:solidFill>
                    <a:round/>
                  </a:ln>
                  <a:effectLst/>
                </c:spPr>
                <c:marker>
                  <c:symbol val="none"/>
                </c:marker>
                <c:xVal>
                  <c:numRef>
                    <c:extLst xmlns:c15="http://schemas.microsoft.com/office/drawing/2012/chart">
                      <c:ext xmlns:c15="http://schemas.microsoft.com/office/drawing/2012/chart" uri="{02D57815-91ED-43cb-92C2-25804820EDAC}">
                        <c15:formulaRef>
                          <c15:sqref>Sheet1!$A$1148:$A$1195</c15:sqref>
                        </c15:formulaRef>
                      </c:ext>
                    </c:extLst>
                    <c:numCache>
                      <c:formatCode>m/d/yyyy\ h:mm</c:formatCode>
                      <c:ptCount val="48"/>
                      <c:pt idx="0">
                        <c:v>43320.000075752316</c:v>
                      </c:pt>
                      <c:pt idx="1">
                        <c:v>43320.041742476853</c:v>
                      </c:pt>
                      <c:pt idx="2">
                        <c:v>43320.08340920139</c:v>
                      </c:pt>
                      <c:pt idx="3">
                        <c:v>43320.125075925927</c:v>
                      </c:pt>
                      <c:pt idx="4">
                        <c:v>43320.166742650465</c:v>
                      </c:pt>
                      <c:pt idx="5">
                        <c:v>43320.208409375002</c:v>
                      </c:pt>
                      <c:pt idx="6">
                        <c:v>43320.250076099539</c:v>
                      </c:pt>
                      <c:pt idx="7">
                        <c:v>43320.291742824076</c:v>
                      </c:pt>
                      <c:pt idx="8">
                        <c:v>43320.333409548613</c:v>
                      </c:pt>
                      <c:pt idx="9">
                        <c:v>43320.375076273151</c:v>
                      </c:pt>
                      <c:pt idx="10">
                        <c:v>43320.416742997688</c:v>
                      </c:pt>
                      <c:pt idx="11">
                        <c:v>43320.458409722225</c:v>
                      </c:pt>
                      <c:pt idx="12">
                        <c:v>43320.500076446762</c:v>
                      </c:pt>
                      <c:pt idx="13">
                        <c:v>43320.541743171299</c:v>
                      </c:pt>
                      <c:pt idx="14">
                        <c:v>43320.583409895837</c:v>
                      </c:pt>
                      <c:pt idx="15">
                        <c:v>43320.625076620374</c:v>
                      </c:pt>
                      <c:pt idx="16">
                        <c:v>43320.666743344904</c:v>
                      </c:pt>
                      <c:pt idx="17">
                        <c:v>43320.708410069441</c:v>
                      </c:pt>
                      <c:pt idx="18">
                        <c:v>43320.750076793978</c:v>
                      </c:pt>
                      <c:pt idx="19">
                        <c:v>43320.791743518515</c:v>
                      </c:pt>
                      <c:pt idx="20">
                        <c:v>43320.833410243053</c:v>
                      </c:pt>
                      <c:pt idx="21">
                        <c:v>43320.87507696759</c:v>
                      </c:pt>
                      <c:pt idx="22">
                        <c:v>43320.916743692127</c:v>
                      </c:pt>
                      <c:pt idx="23">
                        <c:v>43320.958410416664</c:v>
                      </c:pt>
                      <c:pt idx="24">
                        <c:v>43321.000077141201</c:v>
                      </c:pt>
                      <c:pt idx="25">
                        <c:v>43321.041743865739</c:v>
                      </c:pt>
                      <c:pt idx="26">
                        <c:v>43321.083410590276</c:v>
                      </c:pt>
                      <c:pt idx="27">
                        <c:v>43321.125077314813</c:v>
                      </c:pt>
                      <c:pt idx="28">
                        <c:v>43321.16674403935</c:v>
                      </c:pt>
                      <c:pt idx="29">
                        <c:v>43321.208410763888</c:v>
                      </c:pt>
                      <c:pt idx="30">
                        <c:v>43321.250077488425</c:v>
                      </c:pt>
                      <c:pt idx="31">
                        <c:v>43321.291744212962</c:v>
                      </c:pt>
                      <c:pt idx="32">
                        <c:v>43321.333410937499</c:v>
                      </c:pt>
                      <c:pt idx="33">
                        <c:v>43321.375077662036</c:v>
                      </c:pt>
                      <c:pt idx="34">
                        <c:v>43321.416744386574</c:v>
                      </c:pt>
                      <c:pt idx="35">
                        <c:v>43321.458411111111</c:v>
                      </c:pt>
                      <c:pt idx="36">
                        <c:v>43321.500077835648</c:v>
                      </c:pt>
                      <c:pt idx="37">
                        <c:v>43321.541744560185</c:v>
                      </c:pt>
                      <c:pt idx="38">
                        <c:v>43321.583411284722</c:v>
                      </c:pt>
                      <c:pt idx="39">
                        <c:v>43321.62507800926</c:v>
                      </c:pt>
                      <c:pt idx="40">
                        <c:v>43321.666744733797</c:v>
                      </c:pt>
                      <c:pt idx="41">
                        <c:v>43321.708411458334</c:v>
                      </c:pt>
                      <c:pt idx="42">
                        <c:v>43321.750078182871</c:v>
                      </c:pt>
                      <c:pt idx="43">
                        <c:v>43321.791744907408</c:v>
                      </c:pt>
                      <c:pt idx="44">
                        <c:v>43321.833411631946</c:v>
                      </c:pt>
                      <c:pt idx="45">
                        <c:v>43321.875078356483</c:v>
                      </c:pt>
                      <c:pt idx="46">
                        <c:v>43321.91674508102</c:v>
                      </c:pt>
                      <c:pt idx="47">
                        <c:v>43321.958411805557</c:v>
                      </c:pt>
                    </c:numCache>
                  </c:numRef>
                </c:xVal>
                <c:yVal>
                  <c:numRef>
                    <c:extLst xmlns:c15="http://schemas.microsoft.com/office/drawing/2012/chart">
                      <c:ext xmlns:c15="http://schemas.microsoft.com/office/drawing/2012/chart" uri="{02D57815-91ED-43cb-92C2-25804820EDAC}">
                        <c15:formulaRef>
                          <c15:sqref>Sheet1!$J$1148:$J$1195</c15:sqref>
                        </c15:formulaRef>
                      </c:ext>
                    </c:extLst>
                    <c:numCache>
                      <c:formatCode>General</c:formatCode>
                      <c:ptCount val="48"/>
                      <c:pt idx="0">
                        <c:v>43.366666666666674</c:v>
                      </c:pt>
                      <c:pt idx="1">
                        <c:v>44.033333333333331</c:v>
                      </c:pt>
                      <c:pt idx="2">
                        <c:v>45.266666666666659</c:v>
                      </c:pt>
                      <c:pt idx="3">
                        <c:v>48.199999999999996</c:v>
                      </c:pt>
                      <c:pt idx="4">
                        <c:v>49.983333333333327</c:v>
                      </c:pt>
                      <c:pt idx="5">
                        <c:v>50.816666666666663</c:v>
                      </c:pt>
                      <c:pt idx="6">
                        <c:v>51.566666666666663</c:v>
                      </c:pt>
                      <c:pt idx="7">
                        <c:v>51.316666666666663</c:v>
                      </c:pt>
                      <c:pt idx="8">
                        <c:v>51.083333333333336</c:v>
                      </c:pt>
                      <c:pt idx="9">
                        <c:v>51.533333333333339</c:v>
                      </c:pt>
                      <c:pt idx="10">
                        <c:v>50.533333333333331</c:v>
                      </c:pt>
                      <c:pt idx="11">
                        <c:v>45.866666666666667</c:v>
                      </c:pt>
                      <c:pt idx="12">
                        <c:v>44.766666666666673</c:v>
                      </c:pt>
                      <c:pt idx="13">
                        <c:v>43.633333333333333</c:v>
                      </c:pt>
                      <c:pt idx="14">
                        <c:v>42.300000000000004</c:v>
                      </c:pt>
                      <c:pt idx="15">
                        <c:v>41.43333333333333</c:v>
                      </c:pt>
                      <c:pt idx="16">
                        <c:v>40.1</c:v>
                      </c:pt>
                      <c:pt idx="17">
                        <c:v>38.550000000000004</c:v>
                      </c:pt>
                      <c:pt idx="18">
                        <c:v>39.733333333333334</c:v>
                      </c:pt>
                      <c:pt idx="19">
                        <c:v>40.050000000000004</c:v>
                      </c:pt>
                      <c:pt idx="20">
                        <c:v>36.199999999999996</c:v>
                      </c:pt>
                      <c:pt idx="21">
                        <c:v>40.75</c:v>
                      </c:pt>
                      <c:pt idx="22">
                        <c:v>42.833333333333336</c:v>
                      </c:pt>
                      <c:pt idx="23">
                        <c:v>43.883333333333326</c:v>
                      </c:pt>
                      <c:pt idx="24">
                        <c:v>44.650000000000006</c:v>
                      </c:pt>
                      <c:pt idx="25">
                        <c:v>45.033333333333331</c:v>
                      </c:pt>
                      <c:pt idx="26">
                        <c:v>45.20000000000001</c:v>
                      </c:pt>
                      <c:pt idx="27">
                        <c:v>45.616666666666667</c:v>
                      </c:pt>
                      <c:pt idx="28">
                        <c:v>45.633333333333333</c:v>
                      </c:pt>
                      <c:pt idx="29">
                        <c:v>45.283333333333339</c:v>
                      </c:pt>
                      <c:pt idx="30">
                        <c:v>46.35</c:v>
                      </c:pt>
                      <c:pt idx="31">
                        <c:v>49.083333333333336</c:v>
                      </c:pt>
                      <c:pt idx="32">
                        <c:v>49.433333333333337</c:v>
                      </c:pt>
                      <c:pt idx="33">
                        <c:v>49.316666666666663</c:v>
                      </c:pt>
                      <c:pt idx="34">
                        <c:v>49.633333333333333</c:v>
                      </c:pt>
                      <c:pt idx="35">
                        <c:v>50.033333333333339</c:v>
                      </c:pt>
                      <c:pt idx="36">
                        <c:v>47.25</c:v>
                      </c:pt>
                      <c:pt idx="37">
                        <c:v>47.18333333333333</c:v>
                      </c:pt>
                      <c:pt idx="38">
                        <c:v>46.81666666666667</c:v>
                      </c:pt>
                      <c:pt idx="39">
                        <c:v>46.449999999999996</c:v>
                      </c:pt>
                      <c:pt idx="40">
                        <c:v>44.883333333333333</c:v>
                      </c:pt>
                      <c:pt idx="41">
                        <c:v>43.75</c:v>
                      </c:pt>
                      <c:pt idx="42">
                        <c:v>43.68333333333333</c:v>
                      </c:pt>
                      <c:pt idx="43">
                        <c:v>44.29999999999999</c:v>
                      </c:pt>
                      <c:pt idx="44">
                        <c:v>44.783333333333331</c:v>
                      </c:pt>
                      <c:pt idx="45">
                        <c:v>44.949999999999996</c:v>
                      </c:pt>
                      <c:pt idx="46">
                        <c:v>45.283333333333339</c:v>
                      </c:pt>
                      <c:pt idx="47">
                        <c:v>45.683333333333337</c:v>
                      </c:pt>
                    </c:numCache>
                  </c:numRef>
                </c:yVal>
                <c:smooth val="0"/>
                <c:extLst xmlns:c15="http://schemas.microsoft.com/office/drawing/2012/chart">
                  <c:ext xmlns:c16="http://schemas.microsoft.com/office/drawing/2014/chart" uri="{C3380CC4-5D6E-409C-BE32-E72D297353CC}">
                    <c16:uniqueId val="{00000008-EA47-4834-BEFC-53E88E6A234F}"/>
                  </c:ext>
                </c:extLst>
              </c15:ser>
            </c15:filteredScatterSeries>
            <c15:filteredScatterSeries>
              <c15:ser>
                <c:idx val="9"/>
                <c:order val="9"/>
                <c:tx>
                  <c:strRef>
                    <c:extLst xmlns:c15="http://schemas.microsoft.com/office/drawing/2012/chart">
                      <c:ext xmlns:c15="http://schemas.microsoft.com/office/drawing/2012/chart" uri="{02D57815-91ED-43cb-92C2-25804820EDAC}">
                        <c15:formulaRef>
                          <c15:sqref>Sheet1!$K$5</c15:sqref>
                        </c15:formulaRef>
                      </c:ext>
                    </c:extLst>
                    <c:strCache>
                      <c:ptCount val="1"/>
                      <c:pt idx="0">
                        <c:v>Back of the Library</c:v>
                      </c:pt>
                    </c:strCache>
                  </c:strRef>
                </c:tx>
                <c:spPr>
                  <a:ln w="19050" cap="rnd">
                    <a:solidFill>
                      <a:schemeClr val="accent4">
                        <a:lumMod val="60000"/>
                      </a:schemeClr>
                    </a:solidFill>
                    <a:round/>
                  </a:ln>
                  <a:effectLst/>
                </c:spPr>
                <c:marker>
                  <c:symbol val="none"/>
                </c:marker>
                <c:xVal>
                  <c:numRef>
                    <c:extLst xmlns:c15="http://schemas.microsoft.com/office/drawing/2012/chart">
                      <c:ext xmlns:c15="http://schemas.microsoft.com/office/drawing/2012/chart" uri="{02D57815-91ED-43cb-92C2-25804820EDAC}">
                        <c15:formulaRef>
                          <c15:sqref>Sheet1!$A$1148:$A$1195</c15:sqref>
                        </c15:formulaRef>
                      </c:ext>
                    </c:extLst>
                    <c:numCache>
                      <c:formatCode>m/d/yyyy\ h:mm</c:formatCode>
                      <c:ptCount val="48"/>
                      <c:pt idx="0">
                        <c:v>43320.000075752316</c:v>
                      </c:pt>
                      <c:pt idx="1">
                        <c:v>43320.041742476853</c:v>
                      </c:pt>
                      <c:pt idx="2">
                        <c:v>43320.08340920139</c:v>
                      </c:pt>
                      <c:pt idx="3">
                        <c:v>43320.125075925927</c:v>
                      </c:pt>
                      <c:pt idx="4">
                        <c:v>43320.166742650465</c:v>
                      </c:pt>
                      <c:pt idx="5">
                        <c:v>43320.208409375002</c:v>
                      </c:pt>
                      <c:pt idx="6">
                        <c:v>43320.250076099539</c:v>
                      </c:pt>
                      <c:pt idx="7">
                        <c:v>43320.291742824076</c:v>
                      </c:pt>
                      <c:pt idx="8">
                        <c:v>43320.333409548613</c:v>
                      </c:pt>
                      <c:pt idx="9">
                        <c:v>43320.375076273151</c:v>
                      </c:pt>
                      <c:pt idx="10">
                        <c:v>43320.416742997688</c:v>
                      </c:pt>
                      <c:pt idx="11">
                        <c:v>43320.458409722225</c:v>
                      </c:pt>
                      <c:pt idx="12">
                        <c:v>43320.500076446762</c:v>
                      </c:pt>
                      <c:pt idx="13">
                        <c:v>43320.541743171299</c:v>
                      </c:pt>
                      <c:pt idx="14">
                        <c:v>43320.583409895837</c:v>
                      </c:pt>
                      <c:pt idx="15">
                        <c:v>43320.625076620374</c:v>
                      </c:pt>
                      <c:pt idx="16">
                        <c:v>43320.666743344904</c:v>
                      </c:pt>
                      <c:pt idx="17">
                        <c:v>43320.708410069441</c:v>
                      </c:pt>
                      <c:pt idx="18">
                        <c:v>43320.750076793978</c:v>
                      </c:pt>
                      <c:pt idx="19">
                        <c:v>43320.791743518515</c:v>
                      </c:pt>
                      <c:pt idx="20">
                        <c:v>43320.833410243053</c:v>
                      </c:pt>
                      <c:pt idx="21">
                        <c:v>43320.87507696759</c:v>
                      </c:pt>
                      <c:pt idx="22">
                        <c:v>43320.916743692127</c:v>
                      </c:pt>
                      <c:pt idx="23">
                        <c:v>43320.958410416664</c:v>
                      </c:pt>
                      <c:pt idx="24">
                        <c:v>43321.000077141201</c:v>
                      </c:pt>
                      <c:pt idx="25">
                        <c:v>43321.041743865739</c:v>
                      </c:pt>
                      <c:pt idx="26">
                        <c:v>43321.083410590276</c:v>
                      </c:pt>
                      <c:pt idx="27">
                        <c:v>43321.125077314813</c:v>
                      </c:pt>
                      <c:pt idx="28">
                        <c:v>43321.16674403935</c:v>
                      </c:pt>
                      <c:pt idx="29">
                        <c:v>43321.208410763888</c:v>
                      </c:pt>
                      <c:pt idx="30">
                        <c:v>43321.250077488425</c:v>
                      </c:pt>
                      <c:pt idx="31">
                        <c:v>43321.291744212962</c:v>
                      </c:pt>
                      <c:pt idx="32">
                        <c:v>43321.333410937499</c:v>
                      </c:pt>
                      <c:pt idx="33">
                        <c:v>43321.375077662036</c:v>
                      </c:pt>
                      <c:pt idx="34">
                        <c:v>43321.416744386574</c:v>
                      </c:pt>
                      <c:pt idx="35">
                        <c:v>43321.458411111111</c:v>
                      </c:pt>
                      <c:pt idx="36">
                        <c:v>43321.500077835648</c:v>
                      </c:pt>
                      <c:pt idx="37">
                        <c:v>43321.541744560185</c:v>
                      </c:pt>
                      <c:pt idx="38">
                        <c:v>43321.583411284722</c:v>
                      </c:pt>
                      <c:pt idx="39">
                        <c:v>43321.62507800926</c:v>
                      </c:pt>
                      <c:pt idx="40">
                        <c:v>43321.666744733797</c:v>
                      </c:pt>
                      <c:pt idx="41">
                        <c:v>43321.708411458334</c:v>
                      </c:pt>
                      <c:pt idx="42">
                        <c:v>43321.750078182871</c:v>
                      </c:pt>
                      <c:pt idx="43">
                        <c:v>43321.791744907408</c:v>
                      </c:pt>
                      <c:pt idx="44">
                        <c:v>43321.833411631946</c:v>
                      </c:pt>
                      <c:pt idx="45">
                        <c:v>43321.875078356483</c:v>
                      </c:pt>
                      <c:pt idx="46">
                        <c:v>43321.91674508102</c:v>
                      </c:pt>
                      <c:pt idx="47">
                        <c:v>43321.958411805557</c:v>
                      </c:pt>
                    </c:numCache>
                  </c:numRef>
                </c:xVal>
                <c:yVal>
                  <c:numRef>
                    <c:extLst xmlns:c15="http://schemas.microsoft.com/office/drawing/2012/chart">
                      <c:ext xmlns:c15="http://schemas.microsoft.com/office/drawing/2012/chart" uri="{02D57815-91ED-43cb-92C2-25804820EDAC}">
                        <c15:formulaRef>
                          <c15:sqref>Sheet1!$K$1148:$K$1195</c15:sqref>
                        </c15:formulaRef>
                      </c:ext>
                    </c:extLst>
                    <c:numCache>
                      <c:formatCode>General</c:formatCode>
                      <c:ptCount val="48"/>
                      <c:pt idx="0">
                        <c:v>44.933333333333337</c:v>
                      </c:pt>
                      <c:pt idx="1">
                        <c:v>45.416666666666664</c:v>
                      </c:pt>
                      <c:pt idx="2">
                        <c:v>46.133333333333333</c:v>
                      </c:pt>
                      <c:pt idx="3">
                        <c:v>48.866666666666674</c:v>
                      </c:pt>
                      <c:pt idx="4">
                        <c:v>49.866666666666667</c:v>
                      </c:pt>
                      <c:pt idx="5">
                        <c:v>50.033333333333339</c:v>
                      </c:pt>
                      <c:pt idx="6">
                        <c:v>50.68333333333333</c:v>
                      </c:pt>
                      <c:pt idx="7">
                        <c:v>50.93333333333333</c:v>
                      </c:pt>
                      <c:pt idx="8">
                        <c:v>51.75</c:v>
                      </c:pt>
                      <c:pt idx="9">
                        <c:v>51.966666666666669</c:v>
                      </c:pt>
                      <c:pt idx="10">
                        <c:v>49.116666666666667</c:v>
                      </c:pt>
                      <c:pt idx="11">
                        <c:v>39.383333333333326</c:v>
                      </c:pt>
                      <c:pt idx="12">
                        <c:v>42.433333333333337</c:v>
                      </c:pt>
                      <c:pt idx="13">
                        <c:v>43.400000000000006</c:v>
                      </c:pt>
                      <c:pt idx="14">
                        <c:v>43</c:v>
                      </c:pt>
                      <c:pt idx="15">
                        <c:v>39.133333333333333</c:v>
                      </c:pt>
                      <c:pt idx="16">
                        <c:v>35.85</c:v>
                      </c:pt>
                      <c:pt idx="17">
                        <c:v>30.283333333333335</c:v>
                      </c:pt>
                      <c:pt idx="18">
                        <c:v>33.35</c:v>
                      </c:pt>
                      <c:pt idx="19">
                        <c:v>36.433333333333337</c:v>
                      </c:pt>
                      <c:pt idx="20">
                        <c:v>31.200000000000003</c:v>
                      </c:pt>
                      <c:pt idx="21">
                        <c:v>40.15</c:v>
                      </c:pt>
                      <c:pt idx="22">
                        <c:v>43.733333333333341</c:v>
                      </c:pt>
                      <c:pt idx="23">
                        <c:v>45.150000000000006</c:v>
                      </c:pt>
                      <c:pt idx="24">
                        <c:v>46.516666666666659</c:v>
                      </c:pt>
                      <c:pt idx="25">
                        <c:v>46.583333333333336</c:v>
                      </c:pt>
                      <c:pt idx="26">
                        <c:v>46.966666666666669</c:v>
                      </c:pt>
                      <c:pt idx="27">
                        <c:v>47.65</c:v>
                      </c:pt>
                      <c:pt idx="28">
                        <c:v>47.166666666666664</c:v>
                      </c:pt>
                      <c:pt idx="29">
                        <c:v>46.849999999999994</c:v>
                      </c:pt>
                      <c:pt idx="30">
                        <c:v>48.666666666666664</c:v>
                      </c:pt>
                      <c:pt idx="31">
                        <c:v>53.133333333333333</c:v>
                      </c:pt>
                      <c:pt idx="32">
                        <c:v>53.400000000000006</c:v>
                      </c:pt>
                      <c:pt idx="33">
                        <c:v>51.4</c:v>
                      </c:pt>
                      <c:pt idx="34">
                        <c:v>50.199999999999996</c:v>
                      </c:pt>
                      <c:pt idx="35">
                        <c:v>49.866666666666667</c:v>
                      </c:pt>
                      <c:pt idx="36">
                        <c:v>44.81666666666667</c:v>
                      </c:pt>
                      <c:pt idx="37">
                        <c:v>48.366666666666667</c:v>
                      </c:pt>
                      <c:pt idx="38">
                        <c:v>48.533333333333339</c:v>
                      </c:pt>
                      <c:pt idx="39">
                        <c:v>48.15</c:v>
                      </c:pt>
                      <c:pt idx="40">
                        <c:v>43.800000000000004</c:v>
                      </c:pt>
                      <c:pt idx="41">
                        <c:v>40.366666666666667</c:v>
                      </c:pt>
                      <c:pt idx="42">
                        <c:v>39.883333333333333</c:v>
                      </c:pt>
                      <c:pt idx="43">
                        <c:v>41.333333333333336</c:v>
                      </c:pt>
                      <c:pt idx="44">
                        <c:v>43.800000000000004</c:v>
                      </c:pt>
                      <c:pt idx="45">
                        <c:v>46</c:v>
                      </c:pt>
                      <c:pt idx="46">
                        <c:v>46.416666666666664</c:v>
                      </c:pt>
                      <c:pt idx="47">
                        <c:v>47.383333333333333</c:v>
                      </c:pt>
                    </c:numCache>
                  </c:numRef>
                </c:yVal>
                <c:smooth val="0"/>
                <c:extLst xmlns:c15="http://schemas.microsoft.com/office/drawing/2012/chart">
                  <c:ext xmlns:c16="http://schemas.microsoft.com/office/drawing/2014/chart" uri="{C3380CC4-5D6E-409C-BE32-E72D297353CC}">
                    <c16:uniqueId val="{00000009-EA47-4834-BEFC-53E88E6A234F}"/>
                  </c:ext>
                </c:extLst>
              </c15:ser>
            </c15:filteredScatterSeries>
          </c:ext>
        </c:extLst>
      </c:scatterChart>
      <c:valAx>
        <c:axId val="452514088"/>
        <c:scaling>
          <c:orientation val="minMax"/>
          <c:max val="43322"/>
          <c:min val="43320"/>
        </c:scaling>
        <c:delete val="0"/>
        <c:axPos val="b"/>
        <c:majorGridlines>
          <c:spPr>
            <a:ln w="9525" cap="flat" cmpd="sng" algn="ctr">
              <a:solidFill>
                <a:schemeClr val="tx1">
                  <a:lumMod val="15000"/>
                  <a:lumOff val="85000"/>
                </a:schemeClr>
              </a:solidFill>
              <a:round/>
            </a:ln>
            <a:effectLst/>
          </c:spPr>
        </c:majorGridlines>
        <c:numFmt formatCode="dd/mm\ hh:mm" sourceLinked="0"/>
        <c:majorTickMark val="none"/>
        <c:minorTickMark val="none"/>
        <c:tickLblPos val="nextTo"/>
        <c:spPr>
          <a:noFill/>
          <a:ln w="9525" cap="flat" cmpd="sng" algn="ctr">
            <a:solidFill>
              <a:schemeClr val="tx1">
                <a:lumMod val="25000"/>
                <a:lumOff val="75000"/>
              </a:schemeClr>
            </a:solidFill>
            <a:round/>
          </a:ln>
          <a:effectLst/>
        </c:spPr>
        <c:txPr>
          <a:bodyPr rot="-2700000" spcFirstLastPara="1" vertOverflow="ellipsis" wrap="square" anchor="ctr" anchorCtr="1"/>
          <a:lstStyle/>
          <a:p>
            <a:pPr>
              <a:defRPr sz="900" b="0" i="0" u="none" strike="noStrike" kern="1200" baseline="0">
                <a:solidFill>
                  <a:schemeClr val="tx1"/>
                </a:solidFill>
                <a:latin typeface="+mj-lt"/>
                <a:ea typeface="+mn-ea"/>
                <a:cs typeface="+mn-cs"/>
              </a:defRPr>
            </a:pPr>
            <a:endParaRPr lang="en-US"/>
          </a:p>
        </c:txPr>
        <c:crossAx val="452513432"/>
        <c:crosses val="autoZero"/>
        <c:crossBetween val="midCat"/>
        <c:majorUnit val="0.125"/>
      </c:valAx>
      <c:valAx>
        <c:axId val="452513432"/>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j-lt"/>
                    <a:ea typeface="+mn-ea"/>
                    <a:cs typeface="+mn-cs"/>
                  </a:defRPr>
                </a:pPr>
                <a:r>
                  <a:rPr lang="en-GB" sz="1000" b="0" i="0" baseline="0">
                    <a:solidFill>
                      <a:schemeClr val="tx1"/>
                    </a:solidFill>
                    <a:effectLst/>
                    <a:latin typeface="+mj-lt"/>
                  </a:rPr>
                  <a:t>Relative Humidity %</a:t>
                </a:r>
                <a:endParaRPr lang="en-GB" sz="1000">
                  <a:solidFill>
                    <a:schemeClr val="tx1"/>
                  </a:solidFill>
                  <a:effectLst/>
                  <a:latin typeface="+mj-lt"/>
                </a:endParaRPr>
              </a:p>
            </c:rich>
          </c:tx>
          <c:layout>
            <c:manualLayout>
              <c:xMode val="edge"/>
              <c:yMode val="edge"/>
              <c:x val="2.2766314058616367E-3"/>
              <c:y val="0.1428230562088829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j-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2514088"/>
        <c:crosses val="autoZero"/>
        <c:crossBetween val="midCat"/>
      </c:valAx>
      <c:spPr>
        <a:noFill/>
        <a:ln>
          <a:noFill/>
        </a:ln>
        <a:effectLst/>
      </c:spPr>
    </c:plotArea>
    <c:legend>
      <c:legendPos val="b"/>
      <c:layout>
        <c:manualLayout>
          <c:xMode val="edge"/>
          <c:yMode val="edge"/>
          <c:x val="3.4046383824011171E-2"/>
          <c:y val="0.91985665272701"/>
          <c:w val="0.94797468917284267"/>
          <c:h val="6.75719194557528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j-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043965062218462E-2"/>
          <c:y val="1.781222977240892E-2"/>
          <c:w val="0.85040617340187852"/>
          <c:h val="0.66113035697227607"/>
        </c:manualLayout>
      </c:layout>
      <c:scatterChart>
        <c:scatterStyle val="lineMarker"/>
        <c:varyColors val="0"/>
        <c:ser>
          <c:idx val="0"/>
          <c:order val="0"/>
          <c:tx>
            <c:strRef>
              <c:f>Sheet1!$B$5</c:f>
              <c:strCache>
                <c:ptCount val="1"/>
                <c:pt idx="0">
                  <c:v>Ext. RH</c:v>
                </c:pt>
              </c:strCache>
            </c:strRef>
          </c:tx>
          <c:spPr>
            <a:ln w="19050" cap="rnd">
              <a:solidFill>
                <a:schemeClr val="accent6"/>
              </a:solidFill>
              <a:round/>
            </a:ln>
            <a:effectLst/>
          </c:spPr>
          <c:marker>
            <c:symbol val="none"/>
          </c:marker>
          <c:xVal>
            <c:numRef>
              <c:f>Sheet1!$A$20:$A$115</c:f>
              <c:numCache>
                <c:formatCode>m/d/yyyy\ h:mm</c:formatCode>
                <c:ptCount val="96"/>
                <c:pt idx="0">
                  <c:v>43273.000010474534</c:v>
                </c:pt>
                <c:pt idx="1">
                  <c:v>43273.041677199071</c:v>
                </c:pt>
                <c:pt idx="2">
                  <c:v>43273.083343923608</c:v>
                </c:pt>
                <c:pt idx="3">
                  <c:v>43273.125010648146</c:v>
                </c:pt>
                <c:pt idx="4">
                  <c:v>43273.166677372683</c:v>
                </c:pt>
                <c:pt idx="5">
                  <c:v>43273.20834409722</c:v>
                </c:pt>
                <c:pt idx="6">
                  <c:v>43273.250010821757</c:v>
                </c:pt>
                <c:pt idx="7">
                  <c:v>43273.291677546295</c:v>
                </c:pt>
                <c:pt idx="8">
                  <c:v>43273.333344270832</c:v>
                </c:pt>
                <c:pt idx="9">
                  <c:v>43273.375010995369</c:v>
                </c:pt>
                <c:pt idx="10">
                  <c:v>43273.416677719906</c:v>
                </c:pt>
                <c:pt idx="11">
                  <c:v>43273.458344444443</c:v>
                </c:pt>
                <c:pt idx="12">
                  <c:v>43273.500011168981</c:v>
                </c:pt>
                <c:pt idx="13">
                  <c:v>43273.541677893518</c:v>
                </c:pt>
                <c:pt idx="14">
                  <c:v>43273.583344618055</c:v>
                </c:pt>
                <c:pt idx="15">
                  <c:v>43273.625011342592</c:v>
                </c:pt>
                <c:pt idx="16">
                  <c:v>43273.666678067129</c:v>
                </c:pt>
                <c:pt idx="17">
                  <c:v>43273.708344791667</c:v>
                </c:pt>
                <c:pt idx="18">
                  <c:v>43273.750011516204</c:v>
                </c:pt>
                <c:pt idx="19">
                  <c:v>43273.791678240741</c:v>
                </c:pt>
                <c:pt idx="20">
                  <c:v>43273.833344965278</c:v>
                </c:pt>
                <c:pt idx="21">
                  <c:v>43273.875011689815</c:v>
                </c:pt>
                <c:pt idx="22">
                  <c:v>43273.916678414353</c:v>
                </c:pt>
                <c:pt idx="23">
                  <c:v>43273.95834513889</c:v>
                </c:pt>
                <c:pt idx="24">
                  <c:v>43274.000011863427</c:v>
                </c:pt>
                <c:pt idx="25">
                  <c:v>43274.041678587964</c:v>
                </c:pt>
                <c:pt idx="26">
                  <c:v>43274.083345312501</c:v>
                </c:pt>
                <c:pt idx="27">
                  <c:v>43274.125012037039</c:v>
                </c:pt>
                <c:pt idx="28">
                  <c:v>43274.166678761576</c:v>
                </c:pt>
                <c:pt idx="29">
                  <c:v>43274.208345486113</c:v>
                </c:pt>
                <c:pt idx="30">
                  <c:v>43274.25001221065</c:v>
                </c:pt>
                <c:pt idx="31">
                  <c:v>43274.291678935188</c:v>
                </c:pt>
                <c:pt idx="32">
                  <c:v>43274.333345659725</c:v>
                </c:pt>
                <c:pt idx="33">
                  <c:v>43274.375012384262</c:v>
                </c:pt>
                <c:pt idx="34">
                  <c:v>43274.416679108799</c:v>
                </c:pt>
                <c:pt idx="35">
                  <c:v>43274.458345833336</c:v>
                </c:pt>
                <c:pt idx="36">
                  <c:v>43274.500012557874</c:v>
                </c:pt>
                <c:pt idx="37">
                  <c:v>43274.541679282411</c:v>
                </c:pt>
                <c:pt idx="38">
                  <c:v>43274.583346006948</c:v>
                </c:pt>
                <c:pt idx="39">
                  <c:v>43274.625012731478</c:v>
                </c:pt>
                <c:pt idx="40">
                  <c:v>43274.666679456015</c:v>
                </c:pt>
                <c:pt idx="41">
                  <c:v>43274.708346180552</c:v>
                </c:pt>
                <c:pt idx="42">
                  <c:v>43274.75001290509</c:v>
                </c:pt>
                <c:pt idx="43">
                  <c:v>43274.791679629627</c:v>
                </c:pt>
                <c:pt idx="44">
                  <c:v>43274.833346354164</c:v>
                </c:pt>
                <c:pt idx="45">
                  <c:v>43274.875013078701</c:v>
                </c:pt>
                <c:pt idx="46">
                  <c:v>43274.916679803238</c:v>
                </c:pt>
                <c:pt idx="47">
                  <c:v>43274.958346527776</c:v>
                </c:pt>
                <c:pt idx="48">
                  <c:v>43275.000013252313</c:v>
                </c:pt>
                <c:pt idx="49">
                  <c:v>43275.04167997685</c:v>
                </c:pt>
                <c:pt idx="50">
                  <c:v>43275.083346701387</c:v>
                </c:pt>
                <c:pt idx="51">
                  <c:v>43275.125013425924</c:v>
                </c:pt>
                <c:pt idx="52">
                  <c:v>43275.166680150462</c:v>
                </c:pt>
                <c:pt idx="53">
                  <c:v>43275.208346874999</c:v>
                </c:pt>
                <c:pt idx="54">
                  <c:v>43275.250013599536</c:v>
                </c:pt>
                <c:pt idx="55">
                  <c:v>43275.291680324073</c:v>
                </c:pt>
                <c:pt idx="56">
                  <c:v>43275.33334704861</c:v>
                </c:pt>
                <c:pt idx="57">
                  <c:v>43275.375013773148</c:v>
                </c:pt>
                <c:pt idx="58">
                  <c:v>43275.416680497685</c:v>
                </c:pt>
                <c:pt idx="59">
                  <c:v>43275.458347222222</c:v>
                </c:pt>
                <c:pt idx="60">
                  <c:v>43275.500013946759</c:v>
                </c:pt>
                <c:pt idx="61">
                  <c:v>43275.541680671296</c:v>
                </c:pt>
                <c:pt idx="62">
                  <c:v>43275.583347395834</c:v>
                </c:pt>
                <c:pt idx="63">
                  <c:v>43275.625014120371</c:v>
                </c:pt>
                <c:pt idx="64">
                  <c:v>43275.666680844908</c:v>
                </c:pt>
                <c:pt idx="65">
                  <c:v>43275.708347569445</c:v>
                </c:pt>
                <c:pt idx="66">
                  <c:v>43275.750014293983</c:v>
                </c:pt>
                <c:pt idx="67">
                  <c:v>43275.79168101852</c:v>
                </c:pt>
                <c:pt idx="68">
                  <c:v>43275.833347743057</c:v>
                </c:pt>
                <c:pt idx="69">
                  <c:v>43275.875014467594</c:v>
                </c:pt>
                <c:pt idx="70">
                  <c:v>43275.916681192131</c:v>
                </c:pt>
                <c:pt idx="71">
                  <c:v>43275.958347916669</c:v>
                </c:pt>
                <c:pt idx="72">
                  <c:v>43276.000014641206</c:v>
                </c:pt>
                <c:pt idx="73">
                  <c:v>43276.041681365743</c:v>
                </c:pt>
                <c:pt idx="74">
                  <c:v>43276.08334809028</c:v>
                </c:pt>
                <c:pt idx="75">
                  <c:v>43276.125014814817</c:v>
                </c:pt>
                <c:pt idx="76">
                  <c:v>43276.166681539355</c:v>
                </c:pt>
                <c:pt idx="77">
                  <c:v>43276.208348263892</c:v>
                </c:pt>
                <c:pt idx="78">
                  <c:v>43276.250014988429</c:v>
                </c:pt>
                <c:pt idx="79">
                  <c:v>43276.291681712966</c:v>
                </c:pt>
                <c:pt idx="80">
                  <c:v>43276.333348437503</c:v>
                </c:pt>
                <c:pt idx="81">
                  <c:v>43276.375015162041</c:v>
                </c:pt>
                <c:pt idx="82">
                  <c:v>43276.416681886571</c:v>
                </c:pt>
                <c:pt idx="83">
                  <c:v>43276.458348611108</c:v>
                </c:pt>
                <c:pt idx="84">
                  <c:v>43276.500015335645</c:v>
                </c:pt>
                <c:pt idx="85">
                  <c:v>43276.541682060182</c:v>
                </c:pt>
                <c:pt idx="86">
                  <c:v>43276.583348784719</c:v>
                </c:pt>
                <c:pt idx="87">
                  <c:v>43276.625015509257</c:v>
                </c:pt>
                <c:pt idx="88">
                  <c:v>43276.666682233794</c:v>
                </c:pt>
                <c:pt idx="89">
                  <c:v>43276.708348958331</c:v>
                </c:pt>
                <c:pt idx="90">
                  <c:v>43276.750015682868</c:v>
                </c:pt>
                <c:pt idx="91">
                  <c:v>43276.791682407405</c:v>
                </c:pt>
                <c:pt idx="92">
                  <c:v>43276.833349131943</c:v>
                </c:pt>
                <c:pt idx="93">
                  <c:v>43276.87501585648</c:v>
                </c:pt>
                <c:pt idx="94">
                  <c:v>43276.916682581017</c:v>
                </c:pt>
                <c:pt idx="95">
                  <c:v>43276.958349305554</c:v>
                </c:pt>
              </c:numCache>
            </c:numRef>
          </c:xVal>
          <c:yVal>
            <c:numRef>
              <c:f>Sheet1!$B$20:$B$115</c:f>
              <c:numCache>
                <c:formatCode>General</c:formatCode>
                <c:ptCount val="96"/>
                <c:pt idx="0">
                  <c:v>14.566666666666665</c:v>
                </c:pt>
                <c:pt idx="1">
                  <c:v>15.15</c:v>
                </c:pt>
                <c:pt idx="2">
                  <c:v>15.566666666666668</c:v>
                </c:pt>
                <c:pt idx="3">
                  <c:v>16.583333333333332</c:v>
                </c:pt>
                <c:pt idx="4">
                  <c:v>17.549999999999997</c:v>
                </c:pt>
                <c:pt idx="5">
                  <c:v>15.783333333333333</c:v>
                </c:pt>
                <c:pt idx="6">
                  <c:v>16.45</c:v>
                </c:pt>
                <c:pt idx="7">
                  <c:v>18.849999999999998</c:v>
                </c:pt>
                <c:pt idx="8">
                  <c:v>17.95</c:v>
                </c:pt>
                <c:pt idx="9">
                  <c:v>16.916666666666668</c:v>
                </c:pt>
                <c:pt idx="10">
                  <c:v>15.199999999999998</c:v>
                </c:pt>
                <c:pt idx="11">
                  <c:v>13.133333333333333</c:v>
                </c:pt>
                <c:pt idx="12">
                  <c:v>12.183333333333332</c:v>
                </c:pt>
                <c:pt idx="13">
                  <c:v>11.683333333333332</c:v>
                </c:pt>
                <c:pt idx="14">
                  <c:v>11.283333333333333</c:v>
                </c:pt>
                <c:pt idx="15">
                  <c:v>11.366666666666667</c:v>
                </c:pt>
                <c:pt idx="16">
                  <c:v>11.316666666666668</c:v>
                </c:pt>
                <c:pt idx="17">
                  <c:v>10.9</c:v>
                </c:pt>
                <c:pt idx="18">
                  <c:v>11.166666666666666</c:v>
                </c:pt>
                <c:pt idx="19">
                  <c:v>11.33333333333333</c:v>
                </c:pt>
                <c:pt idx="20">
                  <c:v>11.966666666666667</c:v>
                </c:pt>
                <c:pt idx="21">
                  <c:v>12.399999999999999</c:v>
                </c:pt>
                <c:pt idx="22">
                  <c:v>13.233333333333333</c:v>
                </c:pt>
                <c:pt idx="23">
                  <c:v>14.283333333333331</c:v>
                </c:pt>
                <c:pt idx="24">
                  <c:v>14.799999999999999</c:v>
                </c:pt>
                <c:pt idx="25">
                  <c:v>16.316666666666666</c:v>
                </c:pt>
                <c:pt idx="26">
                  <c:v>18.083333333333332</c:v>
                </c:pt>
                <c:pt idx="27">
                  <c:v>19.283333333333335</c:v>
                </c:pt>
                <c:pt idx="28">
                  <c:v>17.999999999999996</c:v>
                </c:pt>
                <c:pt idx="29">
                  <c:v>23.816666666666663</c:v>
                </c:pt>
                <c:pt idx="30">
                  <c:v>25.133333333333329</c:v>
                </c:pt>
                <c:pt idx="31">
                  <c:v>23.216666666666665</c:v>
                </c:pt>
                <c:pt idx="32">
                  <c:v>20.7</c:v>
                </c:pt>
                <c:pt idx="33">
                  <c:v>14.016666666666666</c:v>
                </c:pt>
                <c:pt idx="34">
                  <c:v>12.483333333333334</c:v>
                </c:pt>
                <c:pt idx="35">
                  <c:v>11.450000000000001</c:v>
                </c:pt>
                <c:pt idx="36">
                  <c:v>10.916666666666666</c:v>
                </c:pt>
                <c:pt idx="37">
                  <c:v>11.366666666666667</c:v>
                </c:pt>
                <c:pt idx="38">
                  <c:v>11.25</c:v>
                </c:pt>
                <c:pt idx="39">
                  <c:v>11.033333333333333</c:v>
                </c:pt>
                <c:pt idx="40">
                  <c:v>11.216666666666667</c:v>
                </c:pt>
                <c:pt idx="41">
                  <c:v>11.049999999999999</c:v>
                </c:pt>
                <c:pt idx="42">
                  <c:v>11.366666666666667</c:v>
                </c:pt>
                <c:pt idx="43">
                  <c:v>12.166666666666666</c:v>
                </c:pt>
                <c:pt idx="44">
                  <c:v>13.249999999999998</c:v>
                </c:pt>
                <c:pt idx="45">
                  <c:v>14.299999999999999</c:v>
                </c:pt>
                <c:pt idx="46">
                  <c:v>15.149999999999999</c:v>
                </c:pt>
                <c:pt idx="47">
                  <c:v>16.583333333333336</c:v>
                </c:pt>
                <c:pt idx="48">
                  <c:v>17.533333333333335</c:v>
                </c:pt>
                <c:pt idx="49">
                  <c:v>18.25</c:v>
                </c:pt>
                <c:pt idx="50">
                  <c:v>19.633333333333336</c:v>
                </c:pt>
                <c:pt idx="51">
                  <c:v>22.816666666666663</c:v>
                </c:pt>
                <c:pt idx="52">
                  <c:v>24.25</c:v>
                </c:pt>
                <c:pt idx="53">
                  <c:v>28.549999999999997</c:v>
                </c:pt>
                <c:pt idx="54">
                  <c:v>27.583333333333332</c:v>
                </c:pt>
                <c:pt idx="55">
                  <c:v>19.266666666666666</c:v>
                </c:pt>
                <c:pt idx="56">
                  <c:v>23.183333333333334</c:v>
                </c:pt>
                <c:pt idx="57">
                  <c:v>18.933333333333334</c:v>
                </c:pt>
                <c:pt idx="58">
                  <c:v>17.833333333333332</c:v>
                </c:pt>
                <c:pt idx="59">
                  <c:v>14.066666666666665</c:v>
                </c:pt>
                <c:pt idx="60">
                  <c:v>13.199999999999998</c:v>
                </c:pt>
                <c:pt idx="61">
                  <c:v>10.966666666666667</c:v>
                </c:pt>
                <c:pt idx="62">
                  <c:v>9.3333333333333339</c:v>
                </c:pt>
                <c:pt idx="63">
                  <c:v>8.8166666666666664</c:v>
                </c:pt>
                <c:pt idx="64">
                  <c:v>8.4500000000000011</c:v>
                </c:pt>
                <c:pt idx="65">
                  <c:v>8.3166666666666664</c:v>
                </c:pt>
                <c:pt idx="66">
                  <c:v>8.3166666666666664</c:v>
                </c:pt>
                <c:pt idx="67">
                  <c:v>8.7499999999999982</c:v>
                </c:pt>
                <c:pt idx="68">
                  <c:v>10.050000000000001</c:v>
                </c:pt>
                <c:pt idx="69">
                  <c:v>11.950000000000001</c:v>
                </c:pt>
                <c:pt idx="70">
                  <c:v>12.183333333333332</c:v>
                </c:pt>
                <c:pt idx="71">
                  <c:v>8.8833333333333329</c:v>
                </c:pt>
                <c:pt idx="72">
                  <c:v>12.35</c:v>
                </c:pt>
                <c:pt idx="73">
                  <c:v>14.233333333333334</c:v>
                </c:pt>
                <c:pt idx="74">
                  <c:v>14.716666666666667</c:v>
                </c:pt>
                <c:pt idx="75">
                  <c:v>15.350000000000001</c:v>
                </c:pt>
                <c:pt idx="76">
                  <c:v>16.816666666666666</c:v>
                </c:pt>
                <c:pt idx="77">
                  <c:v>16.633333333333329</c:v>
                </c:pt>
                <c:pt idx="78">
                  <c:v>17.533333333333335</c:v>
                </c:pt>
                <c:pt idx="79">
                  <c:v>17.333333333333332</c:v>
                </c:pt>
                <c:pt idx="80">
                  <c:v>16.816666666666666</c:v>
                </c:pt>
                <c:pt idx="81">
                  <c:v>13.433333333333332</c:v>
                </c:pt>
                <c:pt idx="82">
                  <c:v>13.533333333333333</c:v>
                </c:pt>
                <c:pt idx="83">
                  <c:v>13.983333333333334</c:v>
                </c:pt>
                <c:pt idx="84">
                  <c:v>13.316666666666668</c:v>
                </c:pt>
                <c:pt idx="85">
                  <c:v>11.950000000000001</c:v>
                </c:pt>
                <c:pt idx="86">
                  <c:v>11.933333333333332</c:v>
                </c:pt>
                <c:pt idx="87">
                  <c:v>11.383333333333335</c:v>
                </c:pt>
                <c:pt idx="88">
                  <c:v>11.083333333333334</c:v>
                </c:pt>
                <c:pt idx="89">
                  <c:v>11.066666666666665</c:v>
                </c:pt>
                <c:pt idx="90">
                  <c:v>11.5</c:v>
                </c:pt>
                <c:pt idx="91">
                  <c:v>11.9</c:v>
                </c:pt>
                <c:pt idx="92">
                  <c:v>12.633333333333333</c:v>
                </c:pt>
                <c:pt idx="93">
                  <c:v>12.966666666666669</c:v>
                </c:pt>
                <c:pt idx="94">
                  <c:v>15.533333333333333</c:v>
                </c:pt>
                <c:pt idx="95">
                  <c:v>14.5</c:v>
                </c:pt>
              </c:numCache>
            </c:numRef>
          </c:yVal>
          <c:smooth val="0"/>
          <c:extLst>
            <c:ext xmlns:c16="http://schemas.microsoft.com/office/drawing/2014/chart" uri="{C3380CC4-5D6E-409C-BE32-E72D297353CC}">
              <c16:uniqueId val="{00000000-49D5-4E45-9304-68DEAC4FCF22}"/>
            </c:ext>
          </c:extLst>
        </c:ser>
        <c:ser>
          <c:idx val="1"/>
          <c:order val="1"/>
          <c:tx>
            <c:strRef>
              <c:f>Sheet1!$C$5</c:f>
              <c:strCache>
                <c:ptCount val="1"/>
                <c:pt idx="0">
                  <c:v>Supply RH (Tower A)</c:v>
                </c:pt>
              </c:strCache>
            </c:strRef>
          </c:tx>
          <c:spPr>
            <a:ln w="19050" cap="rnd">
              <a:solidFill>
                <a:srgbClr val="0070C0"/>
              </a:solidFill>
              <a:round/>
            </a:ln>
            <a:effectLst/>
          </c:spPr>
          <c:marker>
            <c:symbol val="none"/>
          </c:marker>
          <c:xVal>
            <c:numRef>
              <c:f>Sheet1!$A$20:$A$115</c:f>
              <c:numCache>
                <c:formatCode>m/d/yyyy\ h:mm</c:formatCode>
                <c:ptCount val="96"/>
                <c:pt idx="0">
                  <c:v>43273.000010474534</c:v>
                </c:pt>
                <c:pt idx="1">
                  <c:v>43273.041677199071</c:v>
                </c:pt>
                <c:pt idx="2">
                  <c:v>43273.083343923608</c:v>
                </c:pt>
                <c:pt idx="3">
                  <c:v>43273.125010648146</c:v>
                </c:pt>
                <c:pt idx="4">
                  <c:v>43273.166677372683</c:v>
                </c:pt>
                <c:pt idx="5">
                  <c:v>43273.20834409722</c:v>
                </c:pt>
                <c:pt idx="6">
                  <c:v>43273.250010821757</c:v>
                </c:pt>
                <c:pt idx="7">
                  <c:v>43273.291677546295</c:v>
                </c:pt>
                <c:pt idx="8">
                  <c:v>43273.333344270832</c:v>
                </c:pt>
                <c:pt idx="9">
                  <c:v>43273.375010995369</c:v>
                </c:pt>
                <c:pt idx="10">
                  <c:v>43273.416677719906</c:v>
                </c:pt>
                <c:pt idx="11">
                  <c:v>43273.458344444443</c:v>
                </c:pt>
                <c:pt idx="12">
                  <c:v>43273.500011168981</c:v>
                </c:pt>
                <c:pt idx="13">
                  <c:v>43273.541677893518</c:v>
                </c:pt>
                <c:pt idx="14">
                  <c:v>43273.583344618055</c:v>
                </c:pt>
                <c:pt idx="15">
                  <c:v>43273.625011342592</c:v>
                </c:pt>
                <c:pt idx="16">
                  <c:v>43273.666678067129</c:v>
                </c:pt>
                <c:pt idx="17">
                  <c:v>43273.708344791667</c:v>
                </c:pt>
                <c:pt idx="18">
                  <c:v>43273.750011516204</c:v>
                </c:pt>
                <c:pt idx="19">
                  <c:v>43273.791678240741</c:v>
                </c:pt>
                <c:pt idx="20">
                  <c:v>43273.833344965278</c:v>
                </c:pt>
                <c:pt idx="21">
                  <c:v>43273.875011689815</c:v>
                </c:pt>
                <c:pt idx="22">
                  <c:v>43273.916678414353</c:v>
                </c:pt>
                <c:pt idx="23">
                  <c:v>43273.95834513889</c:v>
                </c:pt>
                <c:pt idx="24">
                  <c:v>43274.000011863427</c:v>
                </c:pt>
                <c:pt idx="25">
                  <c:v>43274.041678587964</c:v>
                </c:pt>
                <c:pt idx="26">
                  <c:v>43274.083345312501</c:v>
                </c:pt>
                <c:pt idx="27">
                  <c:v>43274.125012037039</c:v>
                </c:pt>
                <c:pt idx="28">
                  <c:v>43274.166678761576</c:v>
                </c:pt>
                <c:pt idx="29">
                  <c:v>43274.208345486113</c:v>
                </c:pt>
                <c:pt idx="30">
                  <c:v>43274.25001221065</c:v>
                </c:pt>
                <c:pt idx="31">
                  <c:v>43274.291678935188</c:v>
                </c:pt>
                <c:pt idx="32">
                  <c:v>43274.333345659725</c:v>
                </c:pt>
                <c:pt idx="33">
                  <c:v>43274.375012384262</c:v>
                </c:pt>
                <c:pt idx="34">
                  <c:v>43274.416679108799</c:v>
                </c:pt>
                <c:pt idx="35">
                  <c:v>43274.458345833336</c:v>
                </c:pt>
                <c:pt idx="36">
                  <c:v>43274.500012557874</c:v>
                </c:pt>
                <c:pt idx="37">
                  <c:v>43274.541679282411</c:v>
                </c:pt>
                <c:pt idx="38">
                  <c:v>43274.583346006948</c:v>
                </c:pt>
                <c:pt idx="39">
                  <c:v>43274.625012731478</c:v>
                </c:pt>
                <c:pt idx="40">
                  <c:v>43274.666679456015</c:v>
                </c:pt>
                <c:pt idx="41">
                  <c:v>43274.708346180552</c:v>
                </c:pt>
                <c:pt idx="42">
                  <c:v>43274.75001290509</c:v>
                </c:pt>
                <c:pt idx="43">
                  <c:v>43274.791679629627</c:v>
                </c:pt>
                <c:pt idx="44">
                  <c:v>43274.833346354164</c:v>
                </c:pt>
                <c:pt idx="45">
                  <c:v>43274.875013078701</c:v>
                </c:pt>
                <c:pt idx="46">
                  <c:v>43274.916679803238</c:v>
                </c:pt>
                <c:pt idx="47">
                  <c:v>43274.958346527776</c:v>
                </c:pt>
                <c:pt idx="48">
                  <c:v>43275.000013252313</c:v>
                </c:pt>
                <c:pt idx="49">
                  <c:v>43275.04167997685</c:v>
                </c:pt>
                <c:pt idx="50">
                  <c:v>43275.083346701387</c:v>
                </c:pt>
                <c:pt idx="51">
                  <c:v>43275.125013425924</c:v>
                </c:pt>
                <c:pt idx="52">
                  <c:v>43275.166680150462</c:v>
                </c:pt>
                <c:pt idx="53">
                  <c:v>43275.208346874999</c:v>
                </c:pt>
                <c:pt idx="54">
                  <c:v>43275.250013599536</c:v>
                </c:pt>
                <c:pt idx="55">
                  <c:v>43275.291680324073</c:v>
                </c:pt>
                <c:pt idx="56">
                  <c:v>43275.33334704861</c:v>
                </c:pt>
                <c:pt idx="57">
                  <c:v>43275.375013773148</c:v>
                </c:pt>
                <c:pt idx="58">
                  <c:v>43275.416680497685</c:v>
                </c:pt>
                <c:pt idx="59">
                  <c:v>43275.458347222222</c:v>
                </c:pt>
                <c:pt idx="60">
                  <c:v>43275.500013946759</c:v>
                </c:pt>
                <c:pt idx="61">
                  <c:v>43275.541680671296</c:v>
                </c:pt>
                <c:pt idx="62">
                  <c:v>43275.583347395834</c:v>
                </c:pt>
                <c:pt idx="63">
                  <c:v>43275.625014120371</c:v>
                </c:pt>
                <c:pt idx="64">
                  <c:v>43275.666680844908</c:v>
                </c:pt>
                <c:pt idx="65">
                  <c:v>43275.708347569445</c:v>
                </c:pt>
                <c:pt idx="66">
                  <c:v>43275.750014293983</c:v>
                </c:pt>
                <c:pt idx="67">
                  <c:v>43275.79168101852</c:v>
                </c:pt>
                <c:pt idx="68">
                  <c:v>43275.833347743057</c:v>
                </c:pt>
                <c:pt idx="69">
                  <c:v>43275.875014467594</c:v>
                </c:pt>
                <c:pt idx="70">
                  <c:v>43275.916681192131</c:v>
                </c:pt>
                <c:pt idx="71">
                  <c:v>43275.958347916669</c:v>
                </c:pt>
                <c:pt idx="72">
                  <c:v>43276.000014641206</c:v>
                </c:pt>
                <c:pt idx="73">
                  <c:v>43276.041681365743</c:v>
                </c:pt>
                <c:pt idx="74">
                  <c:v>43276.08334809028</c:v>
                </c:pt>
                <c:pt idx="75">
                  <c:v>43276.125014814817</c:v>
                </c:pt>
                <c:pt idx="76">
                  <c:v>43276.166681539355</c:v>
                </c:pt>
                <c:pt idx="77">
                  <c:v>43276.208348263892</c:v>
                </c:pt>
                <c:pt idx="78">
                  <c:v>43276.250014988429</c:v>
                </c:pt>
                <c:pt idx="79">
                  <c:v>43276.291681712966</c:v>
                </c:pt>
                <c:pt idx="80">
                  <c:v>43276.333348437503</c:v>
                </c:pt>
                <c:pt idx="81">
                  <c:v>43276.375015162041</c:v>
                </c:pt>
                <c:pt idx="82">
                  <c:v>43276.416681886571</c:v>
                </c:pt>
                <c:pt idx="83">
                  <c:v>43276.458348611108</c:v>
                </c:pt>
                <c:pt idx="84">
                  <c:v>43276.500015335645</c:v>
                </c:pt>
                <c:pt idx="85">
                  <c:v>43276.541682060182</c:v>
                </c:pt>
                <c:pt idx="86">
                  <c:v>43276.583348784719</c:v>
                </c:pt>
                <c:pt idx="87">
                  <c:v>43276.625015509257</c:v>
                </c:pt>
                <c:pt idx="88">
                  <c:v>43276.666682233794</c:v>
                </c:pt>
                <c:pt idx="89">
                  <c:v>43276.708348958331</c:v>
                </c:pt>
                <c:pt idx="90">
                  <c:v>43276.750015682868</c:v>
                </c:pt>
                <c:pt idx="91">
                  <c:v>43276.791682407405</c:v>
                </c:pt>
                <c:pt idx="92">
                  <c:v>43276.833349131943</c:v>
                </c:pt>
                <c:pt idx="93">
                  <c:v>43276.87501585648</c:v>
                </c:pt>
                <c:pt idx="94">
                  <c:v>43276.916682581017</c:v>
                </c:pt>
                <c:pt idx="95">
                  <c:v>43276.958349305554</c:v>
                </c:pt>
              </c:numCache>
            </c:numRef>
          </c:xVal>
          <c:yVal>
            <c:numRef>
              <c:f>Sheet1!$C$20:$C$115</c:f>
              <c:numCache>
                <c:formatCode>General</c:formatCode>
                <c:ptCount val="96"/>
                <c:pt idx="0">
                  <c:v>47.550000000000004</c:v>
                </c:pt>
                <c:pt idx="1">
                  <c:v>46.949999999999996</c:v>
                </c:pt>
                <c:pt idx="2">
                  <c:v>46.4</c:v>
                </c:pt>
                <c:pt idx="3">
                  <c:v>46.366666666666667</c:v>
                </c:pt>
                <c:pt idx="4">
                  <c:v>50.816666666666663</c:v>
                </c:pt>
                <c:pt idx="5">
                  <c:v>52.599999999999994</c:v>
                </c:pt>
                <c:pt idx="6">
                  <c:v>55.533333333333331</c:v>
                </c:pt>
                <c:pt idx="7">
                  <c:v>56.916666666666664</c:v>
                </c:pt>
                <c:pt idx="8">
                  <c:v>55.85</c:v>
                </c:pt>
                <c:pt idx="9">
                  <c:v>54.9</c:v>
                </c:pt>
                <c:pt idx="10">
                  <c:v>54.333333333333336</c:v>
                </c:pt>
                <c:pt idx="11">
                  <c:v>53.583333333333336</c:v>
                </c:pt>
                <c:pt idx="12">
                  <c:v>51.583333333333336</c:v>
                </c:pt>
                <c:pt idx="13">
                  <c:v>51.616666666666667</c:v>
                </c:pt>
                <c:pt idx="14">
                  <c:v>51.916666666666679</c:v>
                </c:pt>
                <c:pt idx="15">
                  <c:v>51.383333333333333</c:v>
                </c:pt>
                <c:pt idx="16">
                  <c:v>50.166666666666664</c:v>
                </c:pt>
                <c:pt idx="17">
                  <c:v>51.733333333333327</c:v>
                </c:pt>
                <c:pt idx="18">
                  <c:v>53.216666666666661</c:v>
                </c:pt>
                <c:pt idx="19">
                  <c:v>55.616666666666667</c:v>
                </c:pt>
                <c:pt idx="20">
                  <c:v>54.616666666666653</c:v>
                </c:pt>
                <c:pt idx="21">
                  <c:v>52.366666666666674</c:v>
                </c:pt>
                <c:pt idx="22">
                  <c:v>52.916666666666664</c:v>
                </c:pt>
                <c:pt idx="23">
                  <c:v>56.65</c:v>
                </c:pt>
                <c:pt idx="24">
                  <c:v>53.183333333333337</c:v>
                </c:pt>
                <c:pt idx="25">
                  <c:v>47.266666666666659</c:v>
                </c:pt>
                <c:pt idx="26">
                  <c:v>47.9</c:v>
                </c:pt>
                <c:pt idx="27">
                  <c:v>50.050000000000004</c:v>
                </c:pt>
                <c:pt idx="28">
                  <c:v>51.133333333333333</c:v>
                </c:pt>
                <c:pt idx="29">
                  <c:v>51.716666666666669</c:v>
                </c:pt>
                <c:pt idx="30">
                  <c:v>51.449999999999996</c:v>
                </c:pt>
                <c:pt idx="31">
                  <c:v>52.816666666666663</c:v>
                </c:pt>
                <c:pt idx="32">
                  <c:v>56.949999999999996</c:v>
                </c:pt>
                <c:pt idx="33">
                  <c:v>56.283333333333331</c:v>
                </c:pt>
                <c:pt idx="34">
                  <c:v>55.466666666666669</c:v>
                </c:pt>
                <c:pt idx="35">
                  <c:v>54.25</c:v>
                </c:pt>
                <c:pt idx="36">
                  <c:v>53.516666666666673</c:v>
                </c:pt>
                <c:pt idx="37">
                  <c:v>49.783333333333331</c:v>
                </c:pt>
                <c:pt idx="38">
                  <c:v>52.199999999999996</c:v>
                </c:pt>
                <c:pt idx="39">
                  <c:v>51.166666666666664</c:v>
                </c:pt>
                <c:pt idx="40">
                  <c:v>51.983333333333341</c:v>
                </c:pt>
                <c:pt idx="41">
                  <c:v>51.79999999999999</c:v>
                </c:pt>
                <c:pt idx="42">
                  <c:v>53.083333333333336</c:v>
                </c:pt>
                <c:pt idx="43">
                  <c:v>51.166666666666664</c:v>
                </c:pt>
                <c:pt idx="44">
                  <c:v>49.366666666666667</c:v>
                </c:pt>
                <c:pt idx="45">
                  <c:v>49.5</c:v>
                </c:pt>
                <c:pt idx="46">
                  <c:v>49.550000000000004</c:v>
                </c:pt>
                <c:pt idx="47">
                  <c:v>49.516666666666673</c:v>
                </c:pt>
                <c:pt idx="48">
                  <c:v>51.733333333333327</c:v>
                </c:pt>
                <c:pt idx="49">
                  <c:v>52.900000000000006</c:v>
                </c:pt>
                <c:pt idx="50">
                  <c:v>53.1</c:v>
                </c:pt>
                <c:pt idx="51">
                  <c:v>53.916666666666664</c:v>
                </c:pt>
                <c:pt idx="52">
                  <c:v>53.666666666666657</c:v>
                </c:pt>
                <c:pt idx="53">
                  <c:v>52.916666666666664</c:v>
                </c:pt>
                <c:pt idx="54">
                  <c:v>54.466666666666676</c:v>
                </c:pt>
                <c:pt idx="55">
                  <c:v>56.633333333333333</c:v>
                </c:pt>
                <c:pt idx="56">
                  <c:v>62.933333333333337</c:v>
                </c:pt>
                <c:pt idx="57">
                  <c:v>71.100000000000009</c:v>
                </c:pt>
                <c:pt idx="58">
                  <c:v>68.38333333333334</c:v>
                </c:pt>
                <c:pt idx="59">
                  <c:v>60.933333333333337</c:v>
                </c:pt>
                <c:pt idx="60">
                  <c:v>58.616666666666667</c:v>
                </c:pt>
                <c:pt idx="61">
                  <c:v>54.550000000000004</c:v>
                </c:pt>
                <c:pt idx="62">
                  <c:v>52.949999999999996</c:v>
                </c:pt>
                <c:pt idx="63">
                  <c:v>51.550000000000004</c:v>
                </c:pt>
                <c:pt idx="64">
                  <c:v>52.9</c:v>
                </c:pt>
                <c:pt idx="65">
                  <c:v>51.199999999999996</c:v>
                </c:pt>
                <c:pt idx="66">
                  <c:v>51.533333333333331</c:v>
                </c:pt>
                <c:pt idx="67">
                  <c:v>51.116666666666667</c:v>
                </c:pt>
                <c:pt idx="68">
                  <c:v>62.833333333333336</c:v>
                </c:pt>
                <c:pt idx="69">
                  <c:v>66.350000000000009</c:v>
                </c:pt>
                <c:pt idx="70">
                  <c:v>54.75</c:v>
                </c:pt>
                <c:pt idx="71">
                  <c:v>49.900000000000006</c:v>
                </c:pt>
                <c:pt idx="72">
                  <c:v>65.566666666666663</c:v>
                </c:pt>
                <c:pt idx="73">
                  <c:v>68.133333333333326</c:v>
                </c:pt>
                <c:pt idx="74">
                  <c:v>66.316666666666649</c:v>
                </c:pt>
                <c:pt idx="75">
                  <c:v>69.75</c:v>
                </c:pt>
                <c:pt idx="76">
                  <c:v>69.649999999999991</c:v>
                </c:pt>
                <c:pt idx="77">
                  <c:v>68.86666666666666</c:v>
                </c:pt>
                <c:pt idx="78">
                  <c:v>71.666666666666671</c:v>
                </c:pt>
                <c:pt idx="79">
                  <c:v>74.666666666666671</c:v>
                </c:pt>
                <c:pt idx="80">
                  <c:v>74.649999999999991</c:v>
                </c:pt>
                <c:pt idx="81">
                  <c:v>75.066666666666663</c:v>
                </c:pt>
                <c:pt idx="82">
                  <c:v>72.933333333333323</c:v>
                </c:pt>
                <c:pt idx="83">
                  <c:v>70.266666666666666</c:v>
                </c:pt>
                <c:pt idx="84">
                  <c:v>65.483333333333334</c:v>
                </c:pt>
                <c:pt idx="85">
                  <c:v>63.68333333333333</c:v>
                </c:pt>
                <c:pt idx="86">
                  <c:v>62.166666666666664</c:v>
                </c:pt>
                <c:pt idx="87">
                  <c:v>56.633333333333333</c:v>
                </c:pt>
                <c:pt idx="88">
                  <c:v>55.133333333333333</c:v>
                </c:pt>
                <c:pt idx="89">
                  <c:v>55.550000000000004</c:v>
                </c:pt>
                <c:pt idx="90">
                  <c:v>56.166666666666664</c:v>
                </c:pt>
                <c:pt idx="91">
                  <c:v>53.65</c:v>
                </c:pt>
                <c:pt idx="92">
                  <c:v>53.783333333333331</c:v>
                </c:pt>
                <c:pt idx="93">
                  <c:v>56.449999999999996</c:v>
                </c:pt>
                <c:pt idx="94">
                  <c:v>65.233333333333334</c:v>
                </c:pt>
                <c:pt idx="95">
                  <c:v>55.333333333333336</c:v>
                </c:pt>
              </c:numCache>
            </c:numRef>
          </c:yVal>
          <c:smooth val="0"/>
          <c:extLst>
            <c:ext xmlns:c16="http://schemas.microsoft.com/office/drawing/2014/chart" uri="{C3380CC4-5D6E-409C-BE32-E72D297353CC}">
              <c16:uniqueId val="{00000001-49D5-4E45-9304-68DEAC4FCF22}"/>
            </c:ext>
          </c:extLst>
        </c:ser>
        <c:ser>
          <c:idx val="2"/>
          <c:order val="2"/>
          <c:tx>
            <c:strRef>
              <c:f>Sheet1!$D$5</c:f>
              <c:strCache>
                <c:ptCount val="1"/>
                <c:pt idx="0">
                  <c:v>Supply RH (Tower B)</c:v>
                </c:pt>
              </c:strCache>
            </c:strRef>
          </c:tx>
          <c:spPr>
            <a:ln w="19050" cap="rnd">
              <a:solidFill>
                <a:srgbClr val="00B0F0"/>
              </a:solidFill>
              <a:round/>
            </a:ln>
            <a:effectLst/>
          </c:spPr>
          <c:marker>
            <c:symbol val="none"/>
          </c:marker>
          <c:xVal>
            <c:numRef>
              <c:f>Sheet1!$A$20:$A$115</c:f>
              <c:numCache>
                <c:formatCode>m/d/yyyy\ h:mm</c:formatCode>
                <c:ptCount val="96"/>
                <c:pt idx="0">
                  <c:v>43273.000010474534</c:v>
                </c:pt>
                <c:pt idx="1">
                  <c:v>43273.041677199071</c:v>
                </c:pt>
                <c:pt idx="2">
                  <c:v>43273.083343923608</c:v>
                </c:pt>
                <c:pt idx="3">
                  <c:v>43273.125010648146</c:v>
                </c:pt>
                <c:pt idx="4">
                  <c:v>43273.166677372683</c:v>
                </c:pt>
                <c:pt idx="5">
                  <c:v>43273.20834409722</c:v>
                </c:pt>
                <c:pt idx="6">
                  <c:v>43273.250010821757</c:v>
                </c:pt>
                <c:pt idx="7">
                  <c:v>43273.291677546295</c:v>
                </c:pt>
                <c:pt idx="8">
                  <c:v>43273.333344270832</c:v>
                </c:pt>
                <c:pt idx="9">
                  <c:v>43273.375010995369</c:v>
                </c:pt>
                <c:pt idx="10">
                  <c:v>43273.416677719906</c:v>
                </c:pt>
                <c:pt idx="11">
                  <c:v>43273.458344444443</c:v>
                </c:pt>
                <c:pt idx="12">
                  <c:v>43273.500011168981</c:v>
                </c:pt>
                <c:pt idx="13">
                  <c:v>43273.541677893518</c:v>
                </c:pt>
                <c:pt idx="14">
                  <c:v>43273.583344618055</c:v>
                </c:pt>
                <c:pt idx="15">
                  <c:v>43273.625011342592</c:v>
                </c:pt>
                <c:pt idx="16">
                  <c:v>43273.666678067129</c:v>
                </c:pt>
                <c:pt idx="17">
                  <c:v>43273.708344791667</c:v>
                </c:pt>
                <c:pt idx="18">
                  <c:v>43273.750011516204</c:v>
                </c:pt>
                <c:pt idx="19">
                  <c:v>43273.791678240741</c:v>
                </c:pt>
                <c:pt idx="20">
                  <c:v>43273.833344965278</c:v>
                </c:pt>
                <c:pt idx="21">
                  <c:v>43273.875011689815</c:v>
                </c:pt>
                <c:pt idx="22">
                  <c:v>43273.916678414353</c:v>
                </c:pt>
                <c:pt idx="23">
                  <c:v>43273.95834513889</c:v>
                </c:pt>
                <c:pt idx="24">
                  <c:v>43274.000011863427</c:v>
                </c:pt>
                <c:pt idx="25">
                  <c:v>43274.041678587964</c:v>
                </c:pt>
                <c:pt idx="26">
                  <c:v>43274.083345312501</c:v>
                </c:pt>
                <c:pt idx="27">
                  <c:v>43274.125012037039</c:v>
                </c:pt>
                <c:pt idx="28">
                  <c:v>43274.166678761576</c:v>
                </c:pt>
                <c:pt idx="29">
                  <c:v>43274.208345486113</c:v>
                </c:pt>
                <c:pt idx="30">
                  <c:v>43274.25001221065</c:v>
                </c:pt>
                <c:pt idx="31">
                  <c:v>43274.291678935188</c:v>
                </c:pt>
                <c:pt idx="32">
                  <c:v>43274.333345659725</c:v>
                </c:pt>
                <c:pt idx="33">
                  <c:v>43274.375012384262</c:v>
                </c:pt>
                <c:pt idx="34">
                  <c:v>43274.416679108799</c:v>
                </c:pt>
                <c:pt idx="35">
                  <c:v>43274.458345833336</c:v>
                </c:pt>
                <c:pt idx="36">
                  <c:v>43274.500012557874</c:v>
                </c:pt>
                <c:pt idx="37">
                  <c:v>43274.541679282411</c:v>
                </c:pt>
                <c:pt idx="38">
                  <c:v>43274.583346006948</c:v>
                </c:pt>
                <c:pt idx="39">
                  <c:v>43274.625012731478</c:v>
                </c:pt>
                <c:pt idx="40">
                  <c:v>43274.666679456015</c:v>
                </c:pt>
                <c:pt idx="41">
                  <c:v>43274.708346180552</c:v>
                </c:pt>
                <c:pt idx="42">
                  <c:v>43274.75001290509</c:v>
                </c:pt>
                <c:pt idx="43">
                  <c:v>43274.791679629627</c:v>
                </c:pt>
                <c:pt idx="44">
                  <c:v>43274.833346354164</c:v>
                </c:pt>
                <c:pt idx="45">
                  <c:v>43274.875013078701</c:v>
                </c:pt>
                <c:pt idx="46">
                  <c:v>43274.916679803238</c:v>
                </c:pt>
                <c:pt idx="47">
                  <c:v>43274.958346527776</c:v>
                </c:pt>
                <c:pt idx="48">
                  <c:v>43275.000013252313</c:v>
                </c:pt>
                <c:pt idx="49">
                  <c:v>43275.04167997685</c:v>
                </c:pt>
                <c:pt idx="50">
                  <c:v>43275.083346701387</c:v>
                </c:pt>
                <c:pt idx="51">
                  <c:v>43275.125013425924</c:v>
                </c:pt>
                <c:pt idx="52">
                  <c:v>43275.166680150462</c:v>
                </c:pt>
                <c:pt idx="53">
                  <c:v>43275.208346874999</c:v>
                </c:pt>
                <c:pt idx="54">
                  <c:v>43275.250013599536</c:v>
                </c:pt>
                <c:pt idx="55">
                  <c:v>43275.291680324073</c:v>
                </c:pt>
                <c:pt idx="56">
                  <c:v>43275.33334704861</c:v>
                </c:pt>
                <c:pt idx="57">
                  <c:v>43275.375013773148</c:v>
                </c:pt>
                <c:pt idx="58">
                  <c:v>43275.416680497685</c:v>
                </c:pt>
                <c:pt idx="59">
                  <c:v>43275.458347222222</c:v>
                </c:pt>
                <c:pt idx="60">
                  <c:v>43275.500013946759</c:v>
                </c:pt>
                <c:pt idx="61">
                  <c:v>43275.541680671296</c:v>
                </c:pt>
                <c:pt idx="62">
                  <c:v>43275.583347395834</c:v>
                </c:pt>
                <c:pt idx="63">
                  <c:v>43275.625014120371</c:v>
                </c:pt>
                <c:pt idx="64">
                  <c:v>43275.666680844908</c:v>
                </c:pt>
                <c:pt idx="65">
                  <c:v>43275.708347569445</c:v>
                </c:pt>
                <c:pt idx="66">
                  <c:v>43275.750014293983</c:v>
                </c:pt>
                <c:pt idx="67">
                  <c:v>43275.79168101852</c:v>
                </c:pt>
                <c:pt idx="68">
                  <c:v>43275.833347743057</c:v>
                </c:pt>
                <c:pt idx="69">
                  <c:v>43275.875014467594</c:v>
                </c:pt>
                <c:pt idx="70">
                  <c:v>43275.916681192131</c:v>
                </c:pt>
                <c:pt idx="71">
                  <c:v>43275.958347916669</c:v>
                </c:pt>
                <c:pt idx="72">
                  <c:v>43276.000014641206</c:v>
                </c:pt>
                <c:pt idx="73">
                  <c:v>43276.041681365743</c:v>
                </c:pt>
                <c:pt idx="74">
                  <c:v>43276.08334809028</c:v>
                </c:pt>
                <c:pt idx="75">
                  <c:v>43276.125014814817</c:v>
                </c:pt>
                <c:pt idx="76">
                  <c:v>43276.166681539355</c:v>
                </c:pt>
                <c:pt idx="77">
                  <c:v>43276.208348263892</c:v>
                </c:pt>
                <c:pt idx="78">
                  <c:v>43276.250014988429</c:v>
                </c:pt>
                <c:pt idx="79">
                  <c:v>43276.291681712966</c:v>
                </c:pt>
                <c:pt idx="80">
                  <c:v>43276.333348437503</c:v>
                </c:pt>
                <c:pt idx="81">
                  <c:v>43276.375015162041</c:v>
                </c:pt>
                <c:pt idx="82">
                  <c:v>43276.416681886571</c:v>
                </c:pt>
                <c:pt idx="83">
                  <c:v>43276.458348611108</c:v>
                </c:pt>
                <c:pt idx="84">
                  <c:v>43276.500015335645</c:v>
                </c:pt>
                <c:pt idx="85">
                  <c:v>43276.541682060182</c:v>
                </c:pt>
                <c:pt idx="86">
                  <c:v>43276.583348784719</c:v>
                </c:pt>
                <c:pt idx="87">
                  <c:v>43276.625015509257</c:v>
                </c:pt>
                <c:pt idx="88">
                  <c:v>43276.666682233794</c:v>
                </c:pt>
                <c:pt idx="89">
                  <c:v>43276.708348958331</c:v>
                </c:pt>
                <c:pt idx="90">
                  <c:v>43276.750015682868</c:v>
                </c:pt>
                <c:pt idx="91">
                  <c:v>43276.791682407405</c:v>
                </c:pt>
                <c:pt idx="92">
                  <c:v>43276.833349131943</c:v>
                </c:pt>
                <c:pt idx="93">
                  <c:v>43276.87501585648</c:v>
                </c:pt>
                <c:pt idx="94">
                  <c:v>43276.916682581017</c:v>
                </c:pt>
                <c:pt idx="95">
                  <c:v>43276.958349305554</c:v>
                </c:pt>
              </c:numCache>
            </c:numRef>
          </c:xVal>
          <c:yVal>
            <c:numRef>
              <c:f>Sheet1!$D$20:$D$115</c:f>
              <c:numCache>
                <c:formatCode>General</c:formatCode>
                <c:ptCount val="96"/>
                <c:pt idx="0">
                  <c:v>59.083333333333336</c:v>
                </c:pt>
                <c:pt idx="1">
                  <c:v>58.516666666666673</c:v>
                </c:pt>
                <c:pt idx="2">
                  <c:v>59.04999999999999</c:v>
                </c:pt>
                <c:pt idx="3">
                  <c:v>58.933333333333337</c:v>
                </c:pt>
                <c:pt idx="4">
                  <c:v>57.300000000000004</c:v>
                </c:pt>
                <c:pt idx="5">
                  <c:v>54.56666666666667</c:v>
                </c:pt>
                <c:pt idx="6">
                  <c:v>49.766666666666659</c:v>
                </c:pt>
                <c:pt idx="7">
                  <c:v>48.5</c:v>
                </c:pt>
                <c:pt idx="8">
                  <c:v>48.516666666666673</c:v>
                </c:pt>
                <c:pt idx="9">
                  <c:v>58.5</c:v>
                </c:pt>
                <c:pt idx="10">
                  <c:v>56.06666666666667</c:v>
                </c:pt>
                <c:pt idx="11">
                  <c:v>53.25</c:v>
                </c:pt>
                <c:pt idx="12">
                  <c:v>50.783333333333339</c:v>
                </c:pt>
                <c:pt idx="13">
                  <c:v>53.633333333333333</c:v>
                </c:pt>
                <c:pt idx="14">
                  <c:v>51.866666666666667</c:v>
                </c:pt>
                <c:pt idx="15">
                  <c:v>52.1</c:v>
                </c:pt>
                <c:pt idx="16">
                  <c:v>53.683333333333337</c:v>
                </c:pt>
                <c:pt idx="17">
                  <c:v>54.833333333333336</c:v>
                </c:pt>
                <c:pt idx="18">
                  <c:v>55.466666666666669</c:v>
                </c:pt>
                <c:pt idx="19">
                  <c:v>57.81666666666667</c:v>
                </c:pt>
                <c:pt idx="20">
                  <c:v>59.900000000000006</c:v>
                </c:pt>
                <c:pt idx="21">
                  <c:v>60.9</c:v>
                </c:pt>
                <c:pt idx="22">
                  <c:v>60.949999999999996</c:v>
                </c:pt>
                <c:pt idx="23">
                  <c:v>60.4</c:v>
                </c:pt>
                <c:pt idx="24">
                  <c:v>60.683333333333337</c:v>
                </c:pt>
                <c:pt idx="25">
                  <c:v>61.283333333333324</c:v>
                </c:pt>
                <c:pt idx="26">
                  <c:v>63.716666666666669</c:v>
                </c:pt>
                <c:pt idx="27">
                  <c:v>65.100000000000009</c:v>
                </c:pt>
                <c:pt idx="28">
                  <c:v>67.650000000000006</c:v>
                </c:pt>
                <c:pt idx="29">
                  <c:v>74.916666666666671</c:v>
                </c:pt>
                <c:pt idx="30">
                  <c:v>65.899999999999991</c:v>
                </c:pt>
                <c:pt idx="31">
                  <c:v>69.166666666666671</c:v>
                </c:pt>
                <c:pt idx="32">
                  <c:v>64.583333333333329</c:v>
                </c:pt>
                <c:pt idx="33">
                  <c:v>63.550000000000004</c:v>
                </c:pt>
                <c:pt idx="34">
                  <c:v>61.866666666666667</c:v>
                </c:pt>
                <c:pt idx="35">
                  <c:v>58.25</c:v>
                </c:pt>
                <c:pt idx="36">
                  <c:v>55.050000000000004</c:v>
                </c:pt>
                <c:pt idx="37">
                  <c:v>55.083333333333336</c:v>
                </c:pt>
                <c:pt idx="38">
                  <c:v>55.133333333333326</c:v>
                </c:pt>
                <c:pt idx="39">
                  <c:v>57.20000000000001</c:v>
                </c:pt>
                <c:pt idx="40">
                  <c:v>56.083333333333343</c:v>
                </c:pt>
                <c:pt idx="41">
                  <c:v>57.016666666666659</c:v>
                </c:pt>
                <c:pt idx="42">
                  <c:v>56.433333333333337</c:v>
                </c:pt>
                <c:pt idx="43">
                  <c:v>59.783333333333339</c:v>
                </c:pt>
                <c:pt idx="44">
                  <c:v>61.983333333333341</c:v>
                </c:pt>
                <c:pt idx="45">
                  <c:v>62.900000000000006</c:v>
                </c:pt>
                <c:pt idx="46">
                  <c:v>62.966666666666661</c:v>
                </c:pt>
                <c:pt idx="47">
                  <c:v>63.43333333333333</c:v>
                </c:pt>
                <c:pt idx="48">
                  <c:v>66</c:v>
                </c:pt>
                <c:pt idx="49">
                  <c:v>68.13333333333334</c:v>
                </c:pt>
                <c:pt idx="50">
                  <c:v>71.399999999999991</c:v>
                </c:pt>
                <c:pt idx="51">
                  <c:v>75.466666666666683</c:v>
                </c:pt>
                <c:pt idx="52">
                  <c:v>76.333333333333329</c:v>
                </c:pt>
                <c:pt idx="53">
                  <c:v>77.066666666666649</c:v>
                </c:pt>
                <c:pt idx="54">
                  <c:v>78.183333333333323</c:v>
                </c:pt>
                <c:pt idx="55">
                  <c:v>79.433333333333337</c:v>
                </c:pt>
                <c:pt idx="56">
                  <c:v>74.7</c:v>
                </c:pt>
                <c:pt idx="57">
                  <c:v>76.216666666666654</c:v>
                </c:pt>
                <c:pt idx="58">
                  <c:v>73.349999999999994</c:v>
                </c:pt>
                <c:pt idx="59">
                  <c:v>65.966666666666669</c:v>
                </c:pt>
                <c:pt idx="60">
                  <c:v>63.4</c:v>
                </c:pt>
                <c:pt idx="61">
                  <c:v>59.15</c:v>
                </c:pt>
                <c:pt idx="62">
                  <c:v>57.166666666666664</c:v>
                </c:pt>
                <c:pt idx="63">
                  <c:v>56</c:v>
                </c:pt>
                <c:pt idx="64">
                  <c:v>57.416666666666664</c:v>
                </c:pt>
                <c:pt idx="65">
                  <c:v>55.883333333333326</c:v>
                </c:pt>
                <c:pt idx="66">
                  <c:v>58.04999999999999</c:v>
                </c:pt>
                <c:pt idx="67">
                  <c:v>60.25</c:v>
                </c:pt>
              </c:numCache>
            </c:numRef>
          </c:yVal>
          <c:smooth val="0"/>
          <c:extLst>
            <c:ext xmlns:c16="http://schemas.microsoft.com/office/drawing/2014/chart" uri="{C3380CC4-5D6E-409C-BE32-E72D297353CC}">
              <c16:uniqueId val="{00000002-49D5-4E45-9304-68DEAC4FCF22}"/>
            </c:ext>
          </c:extLst>
        </c:ser>
        <c:ser>
          <c:idx val="6"/>
          <c:order val="6"/>
          <c:tx>
            <c:strRef>
              <c:f>Sheet1!$H$5</c:f>
              <c:strCache>
                <c:ptCount val="1"/>
                <c:pt idx="0">
                  <c:v>Middle of the Library</c:v>
                </c:pt>
              </c:strCache>
            </c:strRef>
          </c:tx>
          <c:spPr>
            <a:ln w="19050" cap="rnd">
              <a:solidFill>
                <a:schemeClr val="tx1">
                  <a:lumMod val="50000"/>
                  <a:lumOff val="50000"/>
                </a:schemeClr>
              </a:solidFill>
              <a:round/>
            </a:ln>
            <a:effectLst/>
          </c:spPr>
          <c:marker>
            <c:symbol val="none"/>
          </c:marker>
          <c:xVal>
            <c:numRef>
              <c:f>Sheet1!$A$20:$A$115</c:f>
              <c:numCache>
                <c:formatCode>m/d/yyyy\ h:mm</c:formatCode>
                <c:ptCount val="96"/>
                <c:pt idx="0">
                  <c:v>43273.000010474534</c:v>
                </c:pt>
                <c:pt idx="1">
                  <c:v>43273.041677199071</c:v>
                </c:pt>
                <c:pt idx="2">
                  <c:v>43273.083343923608</c:v>
                </c:pt>
                <c:pt idx="3">
                  <c:v>43273.125010648146</c:v>
                </c:pt>
                <c:pt idx="4">
                  <c:v>43273.166677372683</c:v>
                </c:pt>
                <c:pt idx="5">
                  <c:v>43273.20834409722</c:v>
                </c:pt>
                <c:pt idx="6">
                  <c:v>43273.250010821757</c:v>
                </c:pt>
                <c:pt idx="7">
                  <c:v>43273.291677546295</c:v>
                </c:pt>
                <c:pt idx="8">
                  <c:v>43273.333344270832</c:v>
                </c:pt>
                <c:pt idx="9">
                  <c:v>43273.375010995369</c:v>
                </c:pt>
                <c:pt idx="10">
                  <c:v>43273.416677719906</c:v>
                </c:pt>
                <c:pt idx="11">
                  <c:v>43273.458344444443</c:v>
                </c:pt>
                <c:pt idx="12">
                  <c:v>43273.500011168981</c:v>
                </c:pt>
                <c:pt idx="13">
                  <c:v>43273.541677893518</c:v>
                </c:pt>
                <c:pt idx="14">
                  <c:v>43273.583344618055</c:v>
                </c:pt>
                <c:pt idx="15">
                  <c:v>43273.625011342592</c:v>
                </c:pt>
                <c:pt idx="16">
                  <c:v>43273.666678067129</c:v>
                </c:pt>
                <c:pt idx="17">
                  <c:v>43273.708344791667</c:v>
                </c:pt>
                <c:pt idx="18">
                  <c:v>43273.750011516204</c:v>
                </c:pt>
                <c:pt idx="19">
                  <c:v>43273.791678240741</c:v>
                </c:pt>
                <c:pt idx="20">
                  <c:v>43273.833344965278</c:v>
                </c:pt>
                <c:pt idx="21">
                  <c:v>43273.875011689815</c:v>
                </c:pt>
                <c:pt idx="22">
                  <c:v>43273.916678414353</c:v>
                </c:pt>
                <c:pt idx="23">
                  <c:v>43273.95834513889</c:v>
                </c:pt>
                <c:pt idx="24">
                  <c:v>43274.000011863427</c:v>
                </c:pt>
                <c:pt idx="25">
                  <c:v>43274.041678587964</c:v>
                </c:pt>
                <c:pt idx="26">
                  <c:v>43274.083345312501</c:v>
                </c:pt>
                <c:pt idx="27">
                  <c:v>43274.125012037039</c:v>
                </c:pt>
                <c:pt idx="28">
                  <c:v>43274.166678761576</c:v>
                </c:pt>
                <c:pt idx="29">
                  <c:v>43274.208345486113</c:v>
                </c:pt>
                <c:pt idx="30">
                  <c:v>43274.25001221065</c:v>
                </c:pt>
                <c:pt idx="31">
                  <c:v>43274.291678935188</c:v>
                </c:pt>
                <c:pt idx="32">
                  <c:v>43274.333345659725</c:v>
                </c:pt>
                <c:pt idx="33">
                  <c:v>43274.375012384262</c:v>
                </c:pt>
                <c:pt idx="34">
                  <c:v>43274.416679108799</c:v>
                </c:pt>
                <c:pt idx="35">
                  <c:v>43274.458345833336</c:v>
                </c:pt>
                <c:pt idx="36">
                  <c:v>43274.500012557874</c:v>
                </c:pt>
                <c:pt idx="37">
                  <c:v>43274.541679282411</c:v>
                </c:pt>
                <c:pt idx="38">
                  <c:v>43274.583346006948</c:v>
                </c:pt>
                <c:pt idx="39">
                  <c:v>43274.625012731478</c:v>
                </c:pt>
                <c:pt idx="40">
                  <c:v>43274.666679456015</c:v>
                </c:pt>
                <c:pt idx="41">
                  <c:v>43274.708346180552</c:v>
                </c:pt>
                <c:pt idx="42">
                  <c:v>43274.75001290509</c:v>
                </c:pt>
                <c:pt idx="43">
                  <c:v>43274.791679629627</c:v>
                </c:pt>
                <c:pt idx="44">
                  <c:v>43274.833346354164</c:v>
                </c:pt>
                <c:pt idx="45">
                  <c:v>43274.875013078701</c:v>
                </c:pt>
                <c:pt idx="46">
                  <c:v>43274.916679803238</c:v>
                </c:pt>
                <c:pt idx="47">
                  <c:v>43274.958346527776</c:v>
                </c:pt>
                <c:pt idx="48">
                  <c:v>43275.000013252313</c:v>
                </c:pt>
                <c:pt idx="49">
                  <c:v>43275.04167997685</c:v>
                </c:pt>
                <c:pt idx="50">
                  <c:v>43275.083346701387</c:v>
                </c:pt>
                <c:pt idx="51">
                  <c:v>43275.125013425924</c:v>
                </c:pt>
                <c:pt idx="52">
                  <c:v>43275.166680150462</c:v>
                </c:pt>
                <c:pt idx="53">
                  <c:v>43275.208346874999</c:v>
                </c:pt>
                <c:pt idx="54">
                  <c:v>43275.250013599536</c:v>
                </c:pt>
                <c:pt idx="55">
                  <c:v>43275.291680324073</c:v>
                </c:pt>
                <c:pt idx="56">
                  <c:v>43275.33334704861</c:v>
                </c:pt>
                <c:pt idx="57">
                  <c:v>43275.375013773148</c:v>
                </c:pt>
                <c:pt idx="58">
                  <c:v>43275.416680497685</c:v>
                </c:pt>
                <c:pt idx="59">
                  <c:v>43275.458347222222</c:v>
                </c:pt>
                <c:pt idx="60">
                  <c:v>43275.500013946759</c:v>
                </c:pt>
                <c:pt idx="61">
                  <c:v>43275.541680671296</c:v>
                </c:pt>
                <c:pt idx="62">
                  <c:v>43275.583347395834</c:v>
                </c:pt>
                <c:pt idx="63">
                  <c:v>43275.625014120371</c:v>
                </c:pt>
                <c:pt idx="64">
                  <c:v>43275.666680844908</c:v>
                </c:pt>
                <c:pt idx="65">
                  <c:v>43275.708347569445</c:v>
                </c:pt>
                <c:pt idx="66">
                  <c:v>43275.750014293983</c:v>
                </c:pt>
                <c:pt idx="67">
                  <c:v>43275.79168101852</c:v>
                </c:pt>
                <c:pt idx="68">
                  <c:v>43275.833347743057</c:v>
                </c:pt>
                <c:pt idx="69">
                  <c:v>43275.875014467594</c:v>
                </c:pt>
                <c:pt idx="70">
                  <c:v>43275.916681192131</c:v>
                </c:pt>
                <c:pt idx="71">
                  <c:v>43275.958347916669</c:v>
                </c:pt>
                <c:pt idx="72">
                  <c:v>43276.000014641206</c:v>
                </c:pt>
                <c:pt idx="73">
                  <c:v>43276.041681365743</c:v>
                </c:pt>
                <c:pt idx="74">
                  <c:v>43276.08334809028</c:v>
                </c:pt>
                <c:pt idx="75">
                  <c:v>43276.125014814817</c:v>
                </c:pt>
                <c:pt idx="76">
                  <c:v>43276.166681539355</c:v>
                </c:pt>
                <c:pt idx="77">
                  <c:v>43276.208348263892</c:v>
                </c:pt>
                <c:pt idx="78">
                  <c:v>43276.250014988429</c:v>
                </c:pt>
                <c:pt idx="79">
                  <c:v>43276.291681712966</c:v>
                </c:pt>
                <c:pt idx="80">
                  <c:v>43276.333348437503</c:v>
                </c:pt>
                <c:pt idx="81">
                  <c:v>43276.375015162041</c:v>
                </c:pt>
                <c:pt idx="82">
                  <c:v>43276.416681886571</c:v>
                </c:pt>
                <c:pt idx="83">
                  <c:v>43276.458348611108</c:v>
                </c:pt>
                <c:pt idx="84">
                  <c:v>43276.500015335645</c:v>
                </c:pt>
                <c:pt idx="85">
                  <c:v>43276.541682060182</c:v>
                </c:pt>
                <c:pt idx="86">
                  <c:v>43276.583348784719</c:v>
                </c:pt>
                <c:pt idx="87">
                  <c:v>43276.625015509257</c:v>
                </c:pt>
                <c:pt idx="88">
                  <c:v>43276.666682233794</c:v>
                </c:pt>
                <c:pt idx="89">
                  <c:v>43276.708348958331</c:v>
                </c:pt>
                <c:pt idx="90">
                  <c:v>43276.750015682868</c:v>
                </c:pt>
                <c:pt idx="91">
                  <c:v>43276.791682407405</c:v>
                </c:pt>
                <c:pt idx="92">
                  <c:v>43276.833349131943</c:v>
                </c:pt>
                <c:pt idx="93">
                  <c:v>43276.87501585648</c:v>
                </c:pt>
                <c:pt idx="94">
                  <c:v>43276.916682581017</c:v>
                </c:pt>
                <c:pt idx="95">
                  <c:v>43276.958349305554</c:v>
                </c:pt>
              </c:numCache>
            </c:numRef>
          </c:xVal>
          <c:yVal>
            <c:numRef>
              <c:f>Sheet1!$H$20:$H$115</c:f>
              <c:numCache>
                <c:formatCode>General</c:formatCode>
                <c:ptCount val="96"/>
                <c:pt idx="0">
                  <c:v>45.466666666666669</c:v>
                </c:pt>
                <c:pt idx="1">
                  <c:v>45.166666666666664</c:v>
                </c:pt>
                <c:pt idx="2">
                  <c:v>44.733333333333327</c:v>
                </c:pt>
                <c:pt idx="3">
                  <c:v>44.233333333333327</c:v>
                </c:pt>
                <c:pt idx="4">
                  <c:v>44.15</c:v>
                </c:pt>
                <c:pt idx="5">
                  <c:v>42.966666666666661</c:v>
                </c:pt>
                <c:pt idx="6">
                  <c:v>42.65</c:v>
                </c:pt>
                <c:pt idx="7">
                  <c:v>43.333333333333336</c:v>
                </c:pt>
                <c:pt idx="8">
                  <c:v>43.616666666666667</c:v>
                </c:pt>
                <c:pt idx="9">
                  <c:v>45.916666666666664</c:v>
                </c:pt>
                <c:pt idx="10">
                  <c:v>46.56666666666667</c:v>
                </c:pt>
                <c:pt idx="11">
                  <c:v>45.766666666666673</c:v>
                </c:pt>
                <c:pt idx="12">
                  <c:v>44.9</c:v>
                </c:pt>
                <c:pt idx="13">
                  <c:v>44.816666666666663</c:v>
                </c:pt>
                <c:pt idx="14">
                  <c:v>45.35</c:v>
                </c:pt>
                <c:pt idx="15">
                  <c:v>45.316666666666663</c:v>
                </c:pt>
                <c:pt idx="16">
                  <c:v>45.349999999999994</c:v>
                </c:pt>
                <c:pt idx="17">
                  <c:v>45.616666666666667</c:v>
                </c:pt>
                <c:pt idx="18">
                  <c:v>45.599999999999994</c:v>
                </c:pt>
                <c:pt idx="19">
                  <c:v>46.083333333333336</c:v>
                </c:pt>
                <c:pt idx="20">
                  <c:v>46.65</c:v>
                </c:pt>
                <c:pt idx="21">
                  <c:v>46.566666666666663</c:v>
                </c:pt>
                <c:pt idx="22">
                  <c:v>46.416666666666664</c:v>
                </c:pt>
                <c:pt idx="23">
                  <c:v>46.449999999999996</c:v>
                </c:pt>
                <c:pt idx="24">
                  <c:v>46.416666666666664</c:v>
                </c:pt>
                <c:pt idx="25">
                  <c:v>46.050000000000004</c:v>
                </c:pt>
                <c:pt idx="26">
                  <c:v>46.233333333333341</c:v>
                </c:pt>
                <c:pt idx="27">
                  <c:v>48.183333333333337</c:v>
                </c:pt>
                <c:pt idx="28">
                  <c:v>48.433333333333337</c:v>
                </c:pt>
                <c:pt idx="29">
                  <c:v>49.699999999999996</c:v>
                </c:pt>
                <c:pt idx="30">
                  <c:v>48.766666666666659</c:v>
                </c:pt>
                <c:pt idx="31">
                  <c:v>49.25</c:v>
                </c:pt>
                <c:pt idx="32">
                  <c:v>49.25</c:v>
                </c:pt>
                <c:pt idx="33">
                  <c:v>49.066666666666663</c:v>
                </c:pt>
                <c:pt idx="34">
                  <c:v>47.25</c:v>
                </c:pt>
                <c:pt idx="35">
                  <c:v>46.433333333333337</c:v>
                </c:pt>
                <c:pt idx="36">
                  <c:v>46.15</c:v>
                </c:pt>
                <c:pt idx="37">
                  <c:v>45.949999999999996</c:v>
                </c:pt>
                <c:pt idx="38">
                  <c:v>46.516666666666659</c:v>
                </c:pt>
                <c:pt idx="39">
                  <c:v>46.466666666666661</c:v>
                </c:pt>
                <c:pt idx="40">
                  <c:v>46.666666666666679</c:v>
                </c:pt>
                <c:pt idx="41">
                  <c:v>46.65</c:v>
                </c:pt>
                <c:pt idx="42">
                  <c:v>46.900000000000006</c:v>
                </c:pt>
                <c:pt idx="43">
                  <c:v>46.85</c:v>
                </c:pt>
                <c:pt idx="44">
                  <c:v>47.75</c:v>
                </c:pt>
                <c:pt idx="45">
                  <c:v>47.800000000000004</c:v>
                </c:pt>
                <c:pt idx="46">
                  <c:v>47.65</c:v>
                </c:pt>
                <c:pt idx="47">
                  <c:v>47.583333333333336</c:v>
                </c:pt>
                <c:pt idx="48">
                  <c:v>48.6</c:v>
                </c:pt>
                <c:pt idx="49">
                  <c:v>50.099999999999994</c:v>
                </c:pt>
                <c:pt idx="50">
                  <c:v>51.233333333333327</c:v>
                </c:pt>
                <c:pt idx="51">
                  <c:v>51.85</c:v>
                </c:pt>
                <c:pt idx="52">
                  <c:v>51.466666666666661</c:v>
                </c:pt>
                <c:pt idx="53">
                  <c:v>50.6</c:v>
                </c:pt>
                <c:pt idx="54">
                  <c:v>51.599999999999994</c:v>
                </c:pt>
                <c:pt idx="55">
                  <c:v>54.033333333333331</c:v>
                </c:pt>
                <c:pt idx="56">
                  <c:v>54.75</c:v>
                </c:pt>
                <c:pt idx="57">
                  <c:v>55.983333333333341</c:v>
                </c:pt>
                <c:pt idx="58">
                  <c:v>55.766666666666659</c:v>
                </c:pt>
                <c:pt idx="59">
                  <c:v>53.166666666666664</c:v>
                </c:pt>
                <c:pt idx="60">
                  <c:v>51.666666666666657</c:v>
                </c:pt>
                <c:pt idx="61">
                  <c:v>49.466666666666669</c:v>
                </c:pt>
                <c:pt idx="62">
                  <c:v>47.68333333333333</c:v>
                </c:pt>
                <c:pt idx="63">
                  <c:v>46.633333333333333</c:v>
                </c:pt>
                <c:pt idx="64">
                  <c:v>46.699999999999996</c:v>
                </c:pt>
                <c:pt idx="65">
                  <c:v>45.566666666666663</c:v>
                </c:pt>
                <c:pt idx="66">
                  <c:v>45.166666666666664</c:v>
                </c:pt>
                <c:pt idx="67">
                  <c:v>44.949999999999996</c:v>
                </c:pt>
                <c:pt idx="68">
                  <c:v>48.18333333333333</c:v>
                </c:pt>
                <c:pt idx="69">
                  <c:v>50.433333333333337</c:v>
                </c:pt>
                <c:pt idx="70">
                  <c:v>49.45000000000001</c:v>
                </c:pt>
                <c:pt idx="71">
                  <c:v>47.333333333333336</c:v>
                </c:pt>
                <c:pt idx="72">
                  <c:v>48.533333333333331</c:v>
                </c:pt>
                <c:pt idx="73">
                  <c:v>48.900000000000006</c:v>
                </c:pt>
                <c:pt idx="74">
                  <c:v>48.699999999999996</c:v>
                </c:pt>
                <c:pt idx="75">
                  <c:v>49.199999999999996</c:v>
                </c:pt>
                <c:pt idx="76">
                  <c:v>49.550000000000004</c:v>
                </c:pt>
                <c:pt idx="77">
                  <c:v>50.083333333333336</c:v>
                </c:pt>
                <c:pt idx="78">
                  <c:v>52.683333333333337</c:v>
                </c:pt>
                <c:pt idx="79">
                  <c:v>55.849999999999994</c:v>
                </c:pt>
                <c:pt idx="80">
                  <c:v>57.383333333333326</c:v>
                </c:pt>
                <c:pt idx="81">
                  <c:v>60.93333333333333</c:v>
                </c:pt>
                <c:pt idx="82">
                  <c:v>62.85</c:v>
                </c:pt>
                <c:pt idx="83">
                  <c:v>61.533333333333331</c:v>
                </c:pt>
                <c:pt idx="84">
                  <c:v>61.183333333333337</c:v>
                </c:pt>
                <c:pt idx="85">
                  <c:v>60.133333333333333</c:v>
                </c:pt>
                <c:pt idx="86">
                  <c:v>59.016666666666673</c:v>
                </c:pt>
                <c:pt idx="87">
                  <c:v>57.449999999999996</c:v>
                </c:pt>
                <c:pt idx="88">
                  <c:v>55.65</c:v>
                </c:pt>
                <c:pt idx="89">
                  <c:v>54.583333333333336</c:v>
                </c:pt>
                <c:pt idx="90">
                  <c:v>53.949999999999996</c:v>
                </c:pt>
                <c:pt idx="91">
                  <c:v>53.366666666666667</c:v>
                </c:pt>
                <c:pt idx="92">
                  <c:v>53.20000000000001</c:v>
                </c:pt>
                <c:pt idx="93">
                  <c:v>54.150000000000006</c:v>
                </c:pt>
                <c:pt idx="94">
                  <c:v>56.550000000000004</c:v>
                </c:pt>
                <c:pt idx="95">
                  <c:v>55.533333333333331</c:v>
                </c:pt>
              </c:numCache>
            </c:numRef>
          </c:yVal>
          <c:smooth val="0"/>
          <c:extLst>
            <c:ext xmlns:c16="http://schemas.microsoft.com/office/drawing/2014/chart" uri="{C3380CC4-5D6E-409C-BE32-E72D297353CC}">
              <c16:uniqueId val="{00000003-49D5-4E45-9304-68DEAC4FCF22}"/>
            </c:ext>
          </c:extLst>
        </c:ser>
        <c:dLbls>
          <c:showLegendKey val="0"/>
          <c:showVal val="0"/>
          <c:showCatName val="0"/>
          <c:showSerName val="0"/>
          <c:showPercent val="0"/>
          <c:showBubbleSize val="0"/>
        </c:dLbls>
        <c:axId val="448466448"/>
        <c:axId val="448463824"/>
        <c:extLst>
          <c:ext xmlns:c15="http://schemas.microsoft.com/office/drawing/2012/chart" uri="{02D57815-91ED-43cb-92C2-25804820EDAC}">
            <c15:filteredScatterSeries>
              <c15:ser>
                <c:idx val="3"/>
                <c:order val="3"/>
                <c:tx>
                  <c:strRef>
                    <c:extLst>
                      <c:ext uri="{02D57815-91ED-43cb-92C2-25804820EDAC}">
                        <c15:formulaRef>
                          <c15:sqref>Sheet1!$E$5</c15:sqref>
                        </c15:formulaRef>
                      </c:ext>
                    </c:extLst>
                    <c:strCache>
                      <c:ptCount val="1"/>
                      <c:pt idx="0">
                        <c:v>Tower Top</c:v>
                      </c:pt>
                    </c:strCache>
                  </c:strRef>
                </c:tx>
                <c:spPr>
                  <a:ln w="19050" cap="rnd">
                    <a:solidFill>
                      <a:schemeClr val="accent4"/>
                    </a:solidFill>
                    <a:round/>
                  </a:ln>
                  <a:effectLst/>
                </c:spPr>
                <c:marker>
                  <c:symbol val="none"/>
                </c:marker>
                <c:xVal>
                  <c:numRef>
                    <c:extLst>
                      <c:ext uri="{02D57815-91ED-43cb-92C2-25804820EDAC}">
                        <c15:formulaRef>
                          <c15:sqref>Sheet1!$A$20:$A$115</c15:sqref>
                        </c15:formulaRef>
                      </c:ext>
                    </c:extLst>
                    <c:numCache>
                      <c:formatCode>m/d/yyyy\ h:mm</c:formatCode>
                      <c:ptCount val="96"/>
                      <c:pt idx="0">
                        <c:v>43273.000010474534</c:v>
                      </c:pt>
                      <c:pt idx="1">
                        <c:v>43273.041677199071</c:v>
                      </c:pt>
                      <c:pt idx="2">
                        <c:v>43273.083343923608</c:v>
                      </c:pt>
                      <c:pt idx="3">
                        <c:v>43273.125010648146</c:v>
                      </c:pt>
                      <c:pt idx="4">
                        <c:v>43273.166677372683</c:v>
                      </c:pt>
                      <c:pt idx="5">
                        <c:v>43273.20834409722</c:v>
                      </c:pt>
                      <c:pt idx="6">
                        <c:v>43273.250010821757</c:v>
                      </c:pt>
                      <c:pt idx="7">
                        <c:v>43273.291677546295</c:v>
                      </c:pt>
                      <c:pt idx="8">
                        <c:v>43273.333344270832</c:v>
                      </c:pt>
                      <c:pt idx="9">
                        <c:v>43273.375010995369</c:v>
                      </c:pt>
                      <c:pt idx="10">
                        <c:v>43273.416677719906</c:v>
                      </c:pt>
                      <c:pt idx="11">
                        <c:v>43273.458344444443</c:v>
                      </c:pt>
                      <c:pt idx="12">
                        <c:v>43273.500011168981</c:v>
                      </c:pt>
                      <c:pt idx="13">
                        <c:v>43273.541677893518</c:v>
                      </c:pt>
                      <c:pt idx="14">
                        <c:v>43273.583344618055</c:v>
                      </c:pt>
                      <c:pt idx="15">
                        <c:v>43273.625011342592</c:v>
                      </c:pt>
                      <c:pt idx="16">
                        <c:v>43273.666678067129</c:v>
                      </c:pt>
                      <c:pt idx="17">
                        <c:v>43273.708344791667</c:v>
                      </c:pt>
                      <c:pt idx="18">
                        <c:v>43273.750011516204</c:v>
                      </c:pt>
                      <c:pt idx="19">
                        <c:v>43273.791678240741</c:v>
                      </c:pt>
                      <c:pt idx="20">
                        <c:v>43273.833344965278</c:v>
                      </c:pt>
                      <c:pt idx="21">
                        <c:v>43273.875011689815</c:v>
                      </c:pt>
                      <c:pt idx="22">
                        <c:v>43273.916678414353</c:v>
                      </c:pt>
                      <c:pt idx="23">
                        <c:v>43273.95834513889</c:v>
                      </c:pt>
                      <c:pt idx="24">
                        <c:v>43274.000011863427</c:v>
                      </c:pt>
                      <c:pt idx="25">
                        <c:v>43274.041678587964</c:v>
                      </c:pt>
                      <c:pt idx="26">
                        <c:v>43274.083345312501</c:v>
                      </c:pt>
                      <c:pt idx="27">
                        <c:v>43274.125012037039</c:v>
                      </c:pt>
                      <c:pt idx="28">
                        <c:v>43274.166678761576</c:v>
                      </c:pt>
                      <c:pt idx="29">
                        <c:v>43274.208345486113</c:v>
                      </c:pt>
                      <c:pt idx="30">
                        <c:v>43274.25001221065</c:v>
                      </c:pt>
                      <c:pt idx="31">
                        <c:v>43274.291678935188</c:v>
                      </c:pt>
                      <c:pt idx="32">
                        <c:v>43274.333345659725</c:v>
                      </c:pt>
                      <c:pt idx="33">
                        <c:v>43274.375012384262</c:v>
                      </c:pt>
                      <c:pt idx="34">
                        <c:v>43274.416679108799</c:v>
                      </c:pt>
                      <c:pt idx="35">
                        <c:v>43274.458345833336</c:v>
                      </c:pt>
                      <c:pt idx="36">
                        <c:v>43274.500012557874</c:v>
                      </c:pt>
                      <c:pt idx="37">
                        <c:v>43274.541679282411</c:v>
                      </c:pt>
                      <c:pt idx="38">
                        <c:v>43274.583346006948</c:v>
                      </c:pt>
                      <c:pt idx="39">
                        <c:v>43274.625012731478</c:v>
                      </c:pt>
                      <c:pt idx="40">
                        <c:v>43274.666679456015</c:v>
                      </c:pt>
                      <c:pt idx="41">
                        <c:v>43274.708346180552</c:v>
                      </c:pt>
                      <c:pt idx="42">
                        <c:v>43274.75001290509</c:v>
                      </c:pt>
                      <c:pt idx="43">
                        <c:v>43274.791679629627</c:v>
                      </c:pt>
                      <c:pt idx="44">
                        <c:v>43274.833346354164</c:v>
                      </c:pt>
                      <c:pt idx="45">
                        <c:v>43274.875013078701</c:v>
                      </c:pt>
                      <c:pt idx="46">
                        <c:v>43274.916679803238</c:v>
                      </c:pt>
                      <c:pt idx="47">
                        <c:v>43274.958346527776</c:v>
                      </c:pt>
                      <c:pt idx="48">
                        <c:v>43275.000013252313</c:v>
                      </c:pt>
                      <c:pt idx="49">
                        <c:v>43275.04167997685</c:v>
                      </c:pt>
                      <c:pt idx="50">
                        <c:v>43275.083346701387</c:v>
                      </c:pt>
                      <c:pt idx="51">
                        <c:v>43275.125013425924</c:v>
                      </c:pt>
                      <c:pt idx="52">
                        <c:v>43275.166680150462</c:v>
                      </c:pt>
                      <c:pt idx="53">
                        <c:v>43275.208346874999</c:v>
                      </c:pt>
                      <c:pt idx="54">
                        <c:v>43275.250013599536</c:v>
                      </c:pt>
                      <c:pt idx="55">
                        <c:v>43275.291680324073</c:v>
                      </c:pt>
                      <c:pt idx="56">
                        <c:v>43275.33334704861</c:v>
                      </c:pt>
                      <c:pt idx="57">
                        <c:v>43275.375013773148</c:v>
                      </c:pt>
                      <c:pt idx="58">
                        <c:v>43275.416680497685</c:v>
                      </c:pt>
                      <c:pt idx="59">
                        <c:v>43275.458347222222</c:v>
                      </c:pt>
                      <c:pt idx="60">
                        <c:v>43275.500013946759</c:v>
                      </c:pt>
                      <c:pt idx="61">
                        <c:v>43275.541680671296</c:v>
                      </c:pt>
                      <c:pt idx="62">
                        <c:v>43275.583347395834</c:v>
                      </c:pt>
                      <c:pt idx="63">
                        <c:v>43275.625014120371</c:v>
                      </c:pt>
                      <c:pt idx="64">
                        <c:v>43275.666680844908</c:v>
                      </c:pt>
                      <c:pt idx="65">
                        <c:v>43275.708347569445</c:v>
                      </c:pt>
                      <c:pt idx="66">
                        <c:v>43275.750014293983</c:v>
                      </c:pt>
                      <c:pt idx="67">
                        <c:v>43275.79168101852</c:v>
                      </c:pt>
                      <c:pt idx="68">
                        <c:v>43275.833347743057</c:v>
                      </c:pt>
                      <c:pt idx="69">
                        <c:v>43275.875014467594</c:v>
                      </c:pt>
                      <c:pt idx="70">
                        <c:v>43275.916681192131</c:v>
                      </c:pt>
                      <c:pt idx="71">
                        <c:v>43275.958347916669</c:v>
                      </c:pt>
                      <c:pt idx="72">
                        <c:v>43276.000014641206</c:v>
                      </c:pt>
                      <c:pt idx="73">
                        <c:v>43276.041681365743</c:v>
                      </c:pt>
                      <c:pt idx="74">
                        <c:v>43276.08334809028</c:v>
                      </c:pt>
                      <c:pt idx="75">
                        <c:v>43276.125014814817</c:v>
                      </c:pt>
                      <c:pt idx="76">
                        <c:v>43276.166681539355</c:v>
                      </c:pt>
                      <c:pt idx="77">
                        <c:v>43276.208348263892</c:v>
                      </c:pt>
                      <c:pt idx="78">
                        <c:v>43276.250014988429</c:v>
                      </c:pt>
                      <c:pt idx="79">
                        <c:v>43276.291681712966</c:v>
                      </c:pt>
                      <c:pt idx="80">
                        <c:v>43276.333348437503</c:v>
                      </c:pt>
                      <c:pt idx="81">
                        <c:v>43276.375015162041</c:v>
                      </c:pt>
                      <c:pt idx="82">
                        <c:v>43276.416681886571</c:v>
                      </c:pt>
                      <c:pt idx="83">
                        <c:v>43276.458348611108</c:v>
                      </c:pt>
                      <c:pt idx="84">
                        <c:v>43276.500015335645</c:v>
                      </c:pt>
                      <c:pt idx="85">
                        <c:v>43276.541682060182</c:v>
                      </c:pt>
                      <c:pt idx="86">
                        <c:v>43276.583348784719</c:v>
                      </c:pt>
                      <c:pt idx="87">
                        <c:v>43276.625015509257</c:v>
                      </c:pt>
                      <c:pt idx="88">
                        <c:v>43276.666682233794</c:v>
                      </c:pt>
                      <c:pt idx="89">
                        <c:v>43276.708348958331</c:v>
                      </c:pt>
                      <c:pt idx="90">
                        <c:v>43276.750015682868</c:v>
                      </c:pt>
                      <c:pt idx="91">
                        <c:v>43276.791682407405</c:v>
                      </c:pt>
                      <c:pt idx="92">
                        <c:v>43276.833349131943</c:v>
                      </c:pt>
                      <c:pt idx="93">
                        <c:v>43276.87501585648</c:v>
                      </c:pt>
                      <c:pt idx="94">
                        <c:v>43276.916682581017</c:v>
                      </c:pt>
                      <c:pt idx="95">
                        <c:v>43276.958349305554</c:v>
                      </c:pt>
                    </c:numCache>
                  </c:numRef>
                </c:xVal>
                <c:yVal>
                  <c:numRef>
                    <c:extLst>
                      <c:ext uri="{02D57815-91ED-43cb-92C2-25804820EDAC}">
                        <c15:formulaRef>
                          <c15:sqref>Sheet1!$E$20:$E$115</c15:sqref>
                        </c15:formulaRef>
                      </c:ext>
                    </c:extLst>
                    <c:numCache>
                      <c:formatCode>General</c:formatCode>
                      <c:ptCount val="96"/>
                      <c:pt idx="0">
                        <c:v>46.283333333333339</c:v>
                      </c:pt>
                      <c:pt idx="1">
                        <c:v>46.4</c:v>
                      </c:pt>
                      <c:pt idx="2">
                        <c:v>46.133333333333333</c:v>
                      </c:pt>
                      <c:pt idx="3">
                        <c:v>46.333333333333336</c:v>
                      </c:pt>
                      <c:pt idx="4">
                        <c:v>46.783333333333331</c:v>
                      </c:pt>
                      <c:pt idx="5">
                        <c:v>45.366666666666667</c:v>
                      </c:pt>
                      <c:pt idx="6">
                        <c:v>45.43333333333333</c:v>
                      </c:pt>
                      <c:pt idx="7">
                        <c:v>45.766666666666659</c:v>
                      </c:pt>
                      <c:pt idx="8">
                        <c:v>46.849999999999994</c:v>
                      </c:pt>
                      <c:pt idx="9">
                        <c:v>51.333333333333336</c:v>
                      </c:pt>
                      <c:pt idx="10">
                        <c:v>50.916666666666664</c:v>
                      </c:pt>
                      <c:pt idx="11">
                        <c:v>49.699999999999996</c:v>
                      </c:pt>
                      <c:pt idx="12">
                        <c:v>48.65</c:v>
                      </c:pt>
                      <c:pt idx="13">
                        <c:v>48.633333333333326</c:v>
                      </c:pt>
                      <c:pt idx="14">
                        <c:v>49.166666666666664</c:v>
                      </c:pt>
                      <c:pt idx="15">
                        <c:v>48.85</c:v>
                      </c:pt>
                      <c:pt idx="16">
                        <c:v>49.016666666666673</c:v>
                      </c:pt>
                      <c:pt idx="17">
                        <c:v>49.483333333333327</c:v>
                      </c:pt>
                      <c:pt idx="18">
                        <c:v>49.133333333333326</c:v>
                      </c:pt>
                      <c:pt idx="19">
                        <c:v>49.550000000000004</c:v>
                      </c:pt>
                      <c:pt idx="20">
                        <c:v>49.783333333333331</c:v>
                      </c:pt>
                      <c:pt idx="21">
                        <c:v>49.433333333333337</c:v>
                      </c:pt>
                      <c:pt idx="22">
                        <c:v>49.35</c:v>
                      </c:pt>
                      <c:pt idx="23">
                        <c:v>49.599999999999994</c:v>
                      </c:pt>
                      <c:pt idx="24">
                        <c:v>49.5</c:v>
                      </c:pt>
                      <c:pt idx="25">
                        <c:v>49.366666666666667</c:v>
                      </c:pt>
                      <c:pt idx="26">
                        <c:v>50.81666666666667</c:v>
                      </c:pt>
                      <c:pt idx="27">
                        <c:v>52.816666666666663</c:v>
                      </c:pt>
                      <c:pt idx="28">
                        <c:v>53.416666666666664</c:v>
                      </c:pt>
                      <c:pt idx="29">
                        <c:v>54.833333333333343</c:v>
                      </c:pt>
                      <c:pt idx="30">
                        <c:v>53.166666666666664</c:v>
                      </c:pt>
                      <c:pt idx="31">
                        <c:v>55.466666666666676</c:v>
                      </c:pt>
                      <c:pt idx="32">
                        <c:v>54.900000000000006</c:v>
                      </c:pt>
                      <c:pt idx="33">
                        <c:v>53.816666666666663</c:v>
                      </c:pt>
                      <c:pt idx="34">
                        <c:v>53.683333333333337</c:v>
                      </c:pt>
                      <c:pt idx="35">
                        <c:v>52.233333333333327</c:v>
                      </c:pt>
                      <c:pt idx="36">
                        <c:v>51.85</c:v>
                      </c:pt>
                      <c:pt idx="37">
                        <c:v>51.433333333333337</c:v>
                      </c:pt>
                      <c:pt idx="38">
                        <c:v>51.583333333333336</c:v>
                      </c:pt>
                      <c:pt idx="39">
                        <c:v>51.699999999999996</c:v>
                      </c:pt>
                      <c:pt idx="40">
                        <c:v>51.6</c:v>
                      </c:pt>
                      <c:pt idx="41">
                        <c:v>51.266666666666673</c:v>
                      </c:pt>
                      <c:pt idx="42">
                        <c:v>50.866666666666667</c:v>
                      </c:pt>
                      <c:pt idx="43">
                        <c:v>51.050000000000004</c:v>
                      </c:pt>
                      <c:pt idx="44">
                        <c:v>51.43333333333333</c:v>
                      </c:pt>
                      <c:pt idx="45">
                        <c:v>51.199999999999996</c:v>
                      </c:pt>
                      <c:pt idx="46">
                        <c:v>51.166666666666664</c:v>
                      </c:pt>
                      <c:pt idx="47">
                        <c:v>51.566666666666663</c:v>
                      </c:pt>
                      <c:pt idx="48">
                        <c:v>53</c:v>
                      </c:pt>
                      <c:pt idx="49">
                        <c:v>54.166666666666657</c:v>
                      </c:pt>
                      <c:pt idx="50">
                        <c:v>55.516666666666673</c:v>
                      </c:pt>
                      <c:pt idx="51">
                        <c:v>56.199999999999996</c:v>
                      </c:pt>
                      <c:pt idx="52">
                        <c:v>56.633333333333326</c:v>
                      </c:pt>
                      <c:pt idx="53">
                        <c:v>56.066666666666663</c:v>
                      </c:pt>
                      <c:pt idx="54">
                        <c:v>57.983333333333327</c:v>
                      </c:pt>
                      <c:pt idx="55">
                        <c:v>61.616666666666653</c:v>
                      </c:pt>
                      <c:pt idx="56">
                        <c:v>60.866666666666667</c:v>
                      </c:pt>
                      <c:pt idx="57">
                        <c:v>61.800000000000011</c:v>
                      </c:pt>
                      <c:pt idx="58">
                        <c:v>61.25</c:v>
                      </c:pt>
                      <c:pt idx="59">
                        <c:v>57.266666666666659</c:v>
                      </c:pt>
                      <c:pt idx="60">
                        <c:v>55.816666666666663</c:v>
                      </c:pt>
                      <c:pt idx="61">
                        <c:v>52.816666666666663</c:v>
                      </c:pt>
                      <c:pt idx="62">
                        <c:v>50.550000000000004</c:v>
                      </c:pt>
                      <c:pt idx="63">
                        <c:v>49.449999999999996</c:v>
                      </c:pt>
                      <c:pt idx="64">
                        <c:v>49.949999999999996</c:v>
                      </c:pt>
                      <c:pt idx="65">
                        <c:v>48.766666666666673</c:v>
                      </c:pt>
                      <c:pt idx="66">
                        <c:v>48.633333333333333</c:v>
                      </c:pt>
                      <c:pt idx="67">
                        <c:v>48.583333333333336</c:v>
                      </c:pt>
                      <c:pt idx="68">
                        <c:v>51.949999999999996</c:v>
                      </c:pt>
                      <c:pt idx="69">
                        <c:v>53.033333333333339</c:v>
                      </c:pt>
                      <c:pt idx="70">
                        <c:v>50.466666666666669</c:v>
                      </c:pt>
                      <c:pt idx="71">
                        <c:v>48.266666666666673</c:v>
                      </c:pt>
                      <c:pt idx="72">
                        <c:v>50.483333333333327</c:v>
                      </c:pt>
                      <c:pt idx="73">
                        <c:v>50.683333333333337</c:v>
                      </c:pt>
                      <c:pt idx="74">
                        <c:v>50.383333333333333</c:v>
                      </c:pt>
                      <c:pt idx="75">
                        <c:v>51.133333333333333</c:v>
                      </c:pt>
                      <c:pt idx="76">
                        <c:v>51.116666666666667</c:v>
                      </c:pt>
                      <c:pt idx="77">
                        <c:v>52.083333333333336</c:v>
                      </c:pt>
                      <c:pt idx="78">
                        <c:v>56.04999999999999</c:v>
                      </c:pt>
                      <c:pt idx="79">
                        <c:v>59.816666666666663</c:v>
                      </c:pt>
                      <c:pt idx="80">
                        <c:v>61.416666666666664</c:v>
                      </c:pt>
                      <c:pt idx="81">
                        <c:v>65.683333333333323</c:v>
                      </c:pt>
                      <c:pt idx="82">
                        <c:v>66.150000000000006</c:v>
                      </c:pt>
                      <c:pt idx="83">
                        <c:v>64.600000000000009</c:v>
                      </c:pt>
                      <c:pt idx="84">
                        <c:v>63.4</c:v>
                      </c:pt>
                      <c:pt idx="85">
                        <c:v>61.766666666666659</c:v>
                      </c:pt>
                      <c:pt idx="86">
                        <c:v>60.56666666666667</c:v>
                      </c:pt>
                      <c:pt idx="87">
                        <c:v>57.75</c:v>
                      </c:pt>
                      <c:pt idx="88">
                        <c:v>55.833333333333343</c:v>
                      </c:pt>
                      <c:pt idx="89">
                        <c:v>55.466666666666661</c:v>
                      </c:pt>
                      <c:pt idx="90">
                        <c:v>54.5</c:v>
                      </c:pt>
                      <c:pt idx="91">
                        <c:v>53.616666666666667</c:v>
                      </c:pt>
                      <c:pt idx="92">
                        <c:v>53.383333333333326</c:v>
                      </c:pt>
                      <c:pt idx="93">
                        <c:v>54.300000000000004</c:v>
                      </c:pt>
                      <c:pt idx="94">
                        <c:v>56.666666666666657</c:v>
                      </c:pt>
                      <c:pt idx="95">
                        <c:v>53.849999999999994</c:v>
                      </c:pt>
                    </c:numCache>
                  </c:numRef>
                </c:yVal>
                <c:smooth val="0"/>
                <c:extLst>
                  <c:ext xmlns:c16="http://schemas.microsoft.com/office/drawing/2014/chart" uri="{C3380CC4-5D6E-409C-BE32-E72D297353CC}">
                    <c16:uniqueId val="{00000004-49D5-4E45-9304-68DEAC4FCF22}"/>
                  </c:ext>
                </c:extLst>
              </c15:ser>
            </c15:filteredScatterSeries>
            <c15:filteredScatterSeries>
              <c15:ser>
                <c:idx val="4"/>
                <c:order val="4"/>
                <c:tx>
                  <c:strRef>
                    <c:extLst xmlns:c15="http://schemas.microsoft.com/office/drawing/2012/chart">
                      <c:ext xmlns:c15="http://schemas.microsoft.com/office/drawing/2012/chart" uri="{02D57815-91ED-43cb-92C2-25804820EDAC}">
                        <c15:formulaRef>
                          <c15:sqref>Sheet1!$F$5</c15:sqref>
                        </c15:formulaRef>
                      </c:ext>
                    </c:extLst>
                    <c:strCache>
                      <c:ptCount val="1"/>
                      <c:pt idx="0">
                        <c:v>Tower Bottom</c:v>
                      </c:pt>
                    </c:strCache>
                  </c:strRef>
                </c:tx>
                <c:spPr>
                  <a:ln w="19050" cap="rnd">
                    <a:solidFill>
                      <a:schemeClr val="accent5"/>
                    </a:solidFill>
                    <a:round/>
                  </a:ln>
                  <a:effectLst/>
                </c:spPr>
                <c:marker>
                  <c:symbol val="none"/>
                </c:marker>
                <c:xVal>
                  <c:numRef>
                    <c:extLst xmlns:c15="http://schemas.microsoft.com/office/drawing/2012/chart">
                      <c:ext xmlns:c15="http://schemas.microsoft.com/office/drawing/2012/chart" uri="{02D57815-91ED-43cb-92C2-25804820EDAC}">
                        <c15:formulaRef>
                          <c15:sqref>Sheet1!$A$20:$A$115</c15:sqref>
                        </c15:formulaRef>
                      </c:ext>
                    </c:extLst>
                    <c:numCache>
                      <c:formatCode>m/d/yyyy\ h:mm</c:formatCode>
                      <c:ptCount val="96"/>
                      <c:pt idx="0">
                        <c:v>43273.000010474534</c:v>
                      </c:pt>
                      <c:pt idx="1">
                        <c:v>43273.041677199071</c:v>
                      </c:pt>
                      <c:pt idx="2">
                        <c:v>43273.083343923608</c:v>
                      </c:pt>
                      <c:pt idx="3">
                        <c:v>43273.125010648146</c:v>
                      </c:pt>
                      <c:pt idx="4">
                        <c:v>43273.166677372683</c:v>
                      </c:pt>
                      <c:pt idx="5">
                        <c:v>43273.20834409722</c:v>
                      </c:pt>
                      <c:pt idx="6">
                        <c:v>43273.250010821757</c:v>
                      </c:pt>
                      <c:pt idx="7">
                        <c:v>43273.291677546295</c:v>
                      </c:pt>
                      <c:pt idx="8">
                        <c:v>43273.333344270832</c:v>
                      </c:pt>
                      <c:pt idx="9">
                        <c:v>43273.375010995369</c:v>
                      </c:pt>
                      <c:pt idx="10">
                        <c:v>43273.416677719906</c:v>
                      </c:pt>
                      <c:pt idx="11">
                        <c:v>43273.458344444443</c:v>
                      </c:pt>
                      <c:pt idx="12">
                        <c:v>43273.500011168981</c:v>
                      </c:pt>
                      <c:pt idx="13">
                        <c:v>43273.541677893518</c:v>
                      </c:pt>
                      <c:pt idx="14">
                        <c:v>43273.583344618055</c:v>
                      </c:pt>
                      <c:pt idx="15">
                        <c:v>43273.625011342592</c:v>
                      </c:pt>
                      <c:pt idx="16">
                        <c:v>43273.666678067129</c:v>
                      </c:pt>
                      <c:pt idx="17">
                        <c:v>43273.708344791667</c:v>
                      </c:pt>
                      <c:pt idx="18">
                        <c:v>43273.750011516204</c:v>
                      </c:pt>
                      <c:pt idx="19">
                        <c:v>43273.791678240741</c:v>
                      </c:pt>
                      <c:pt idx="20">
                        <c:v>43273.833344965278</c:v>
                      </c:pt>
                      <c:pt idx="21">
                        <c:v>43273.875011689815</c:v>
                      </c:pt>
                      <c:pt idx="22">
                        <c:v>43273.916678414353</c:v>
                      </c:pt>
                      <c:pt idx="23">
                        <c:v>43273.95834513889</c:v>
                      </c:pt>
                      <c:pt idx="24">
                        <c:v>43274.000011863427</c:v>
                      </c:pt>
                      <c:pt idx="25">
                        <c:v>43274.041678587964</c:v>
                      </c:pt>
                      <c:pt idx="26">
                        <c:v>43274.083345312501</c:v>
                      </c:pt>
                      <c:pt idx="27">
                        <c:v>43274.125012037039</c:v>
                      </c:pt>
                      <c:pt idx="28">
                        <c:v>43274.166678761576</c:v>
                      </c:pt>
                      <c:pt idx="29">
                        <c:v>43274.208345486113</c:v>
                      </c:pt>
                      <c:pt idx="30">
                        <c:v>43274.25001221065</c:v>
                      </c:pt>
                      <c:pt idx="31">
                        <c:v>43274.291678935188</c:v>
                      </c:pt>
                      <c:pt idx="32">
                        <c:v>43274.333345659725</c:v>
                      </c:pt>
                      <c:pt idx="33">
                        <c:v>43274.375012384262</c:v>
                      </c:pt>
                      <c:pt idx="34">
                        <c:v>43274.416679108799</c:v>
                      </c:pt>
                      <c:pt idx="35">
                        <c:v>43274.458345833336</c:v>
                      </c:pt>
                      <c:pt idx="36">
                        <c:v>43274.500012557874</c:v>
                      </c:pt>
                      <c:pt idx="37">
                        <c:v>43274.541679282411</c:v>
                      </c:pt>
                      <c:pt idx="38">
                        <c:v>43274.583346006948</c:v>
                      </c:pt>
                      <c:pt idx="39">
                        <c:v>43274.625012731478</c:v>
                      </c:pt>
                      <c:pt idx="40">
                        <c:v>43274.666679456015</c:v>
                      </c:pt>
                      <c:pt idx="41">
                        <c:v>43274.708346180552</c:v>
                      </c:pt>
                      <c:pt idx="42">
                        <c:v>43274.75001290509</c:v>
                      </c:pt>
                      <c:pt idx="43">
                        <c:v>43274.791679629627</c:v>
                      </c:pt>
                      <c:pt idx="44">
                        <c:v>43274.833346354164</c:v>
                      </c:pt>
                      <c:pt idx="45">
                        <c:v>43274.875013078701</c:v>
                      </c:pt>
                      <c:pt idx="46">
                        <c:v>43274.916679803238</c:v>
                      </c:pt>
                      <c:pt idx="47">
                        <c:v>43274.958346527776</c:v>
                      </c:pt>
                      <c:pt idx="48">
                        <c:v>43275.000013252313</c:v>
                      </c:pt>
                      <c:pt idx="49">
                        <c:v>43275.04167997685</c:v>
                      </c:pt>
                      <c:pt idx="50">
                        <c:v>43275.083346701387</c:v>
                      </c:pt>
                      <c:pt idx="51">
                        <c:v>43275.125013425924</c:v>
                      </c:pt>
                      <c:pt idx="52">
                        <c:v>43275.166680150462</c:v>
                      </c:pt>
                      <c:pt idx="53">
                        <c:v>43275.208346874999</c:v>
                      </c:pt>
                      <c:pt idx="54">
                        <c:v>43275.250013599536</c:v>
                      </c:pt>
                      <c:pt idx="55">
                        <c:v>43275.291680324073</c:v>
                      </c:pt>
                      <c:pt idx="56">
                        <c:v>43275.33334704861</c:v>
                      </c:pt>
                      <c:pt idx="57">
                        <c:v>43275.375013773148</c:v>
                      </c:pt>
                      <c:pt idx="58">
                        <c:v>43275.416680497685</c:v>
                      </c:pt>
                      <c:pt idx="59">
                        <c:v>43275.458347222222</c:v>
                      </c:pt>
                      <c:pt idx="60">
                        <c:v>43275.500013946759</c:v>
                      </c:pt>
                      <c:pt idx="61">
                        <c:v>43275.541680671296</c:v>
                      </c:pt>
                      <c:pt idx="62">
                        <c:v>43275.583347395834</c:v>
                      </c:pt>
                      <c:pt idx="63">
                        <c:v>43275.625014120371</c:v>
                      </c:pt>
                      <c:pt idx="64">
                        <c:v>43275.666680844908</c:v>
                      </c:pt>
                      <c:pt idx="65">
                        <c:v>43275.708347569445</c:v>
                      </c:pt>
                      <c:pt idx="66">
                        <c:v>43275.750014293983</c:v>
                      </c:pt>
                      <c:pt idx="67">
                        <c:v>43275.79168101852</c:v>
                      </c:pt>
                      <c:pt idx="68">
                        <c:v>43275.833347743057</c:v>
                      </c:pt>
                      <c:pt idx="69">
                        <c:v>43275.875014467594</c:v>
                      </c:pt>
                      <c:pt idx="70">
                        <c:v>43275.916681192131</c:v>
                      </c:pt>
                      <c:pt idx="71">
                        <c:v>43275.958347916669</c:v>
                      </c:pt>
                      <c:pt idx="72">
                        <c:v>43276.000014641206</c:v>
                      </c:pt>
                      <c:pt idx="73">
                        <c:v>43276.041681365743</c:v>
                      </c:pt>
                      <c:pt idx="74">
                        <c:v>43276.08334809028</c:v>
                      </c:pt>
                      <c:pt idx="75">
                        <c:v>43276.125014814817</c:v>
                      </c:pt>
                      <c:pt idx="76">
                        <c:v>43276.166681539355</c:v>
                      </c:pt>
                      <c:pt idx="77">
                        <c:v>43276.208348263892</c:v>
                      </c:pt>
                      <c:pt idx="78">
                        <c:v>43276.250014988429</c:v>
                      </c:pt>
                      <c:pt idx="79">
                        <c:v>43276.291681712966</c:v>
                      </c:pt>
                      <c:pt idx="80">
                        <c:v>43276.333348437503</c:v>
                      </c:pt>
                      <c:pt idx="81">
                        <c:v>43276.375015162041</c:v>
                      </c:pt>
                      <c:pt idx="82">
                        <c:v>43276.416681886571</c:v>
                      </c:pt>
                      <c:pt idx="83">
                        <c:v>43276.458348611108</c:v>
                      </c:pt>
                      <c:pt idx="84">
                        <c:v>43276.500015335645</c:v>
                      </c:pt>
                      <c:pt idx="85">
                        <c:v>43276.541682060182</c:v>
                      </c:pt>
                      <c:pt idx="86">
                        <c:v>43276.583348784719</c:v>
                      </c:pt>
                      <c:pt idx="87">
                        <c:v>43276.625015509257</c:v>
                      </c:pt>
                      <c:pt idx="88">
                        <c:v>43276.666682233794</c:v>
                      </c:pt>
                      <c:pt idx="89">
                        <c:v>43276.708348958331</c:v>
                      </c:pt>
                      <c:pt idx="90">
                        <c:v>43276.750015682868</c:v>
                      </c:pt>
                      <c:pt idx="91">
                        <c:v>43276.791682407405</c:v>
                      </c:pt>
                      <c:pt idx="92">
                        <c:v>43276.833349131943</c:v>
                      </c:pt>
                      <c:pt idx="93">
                        <c:v>43276.87501585648</c:v>
                      </c:pt>
                      <c:pt idx="94">
                        <c:v>43276.916682581017</c:v>
                      </c:pt>
                      <c:pt idx="95">
                        <c:v>43276.958349305554</c:v>
                      </c:pt>
                    </c:numCache>
                  </c:numRef>
                </c:xVal>
                <c:yVal>
                  <c:numRef>
                    <c:extLst xmlns:c15="http://schemas.microsoft.com/office/drawing/2012/chart">
                      <c:ext xmlns:c15="http://schemas.microsoft.com/office/drawing/2012/chart" uri="{02D57815-91ED-43cb-92C2-25804820EDAC}">
                        <c15:formulaRef>
                          <c15:sqref>Sheet1!$F$20:$F$115</c15:sqref>
                        </c15:formulaRef>
                      </c:ext>
                    </c:extLst>
                    <c:numCache>
                      <c:formatCode>General</c:formatCode>
                      <c:ptCount val="96"/>
                      <c:pt idx="0">
                        <c:v>47.616666666666674</c:v>
                      </c:pt>
                      <c:pt idx="1">
                        <c:v>47.433333333333337</c:v>
                      </c:pt>
                      <c:pt idx="2">
                        <c:v>47.116666666666667</c:v>
                      </c:pt>
                      <c:pt idx="3">
                        <c:v>47</c:v>
                      </c:pt>
                      <c:pt idx="4">
                        <c:v>46.916666666666657</c:v>
                      </c:pt>
                      <c:pt idx="5">
                        <c:v>45.5</c:v>
                      </c:pt>
                      <c:pt idx="6">
                        <c:v>45.316666666666663</c:v>
                      </c:pt>
                      <c:pt idx="7">
                        <c:v>45.566666666666663</c:v>
                      </c:pt>
                      <c:pt idx="8">
                        <c:v>46.133333333333333</c:v>
                      </c:pt>
                      <c:pt idx="9">
                        <c:v>50.533333333333331</c:v>
                      </c:pt>
                      <c:pt idx="10">
                        <c:v>50.349999999999994</c:v>
                      </c:pt>
                      <c:pt idx="11">
                        <c:v>49.249999999999993</c:v>
                      </c:pt>
                      <c:pt idx="12">
                        <c:v>48.1</c:v>
                      </c:pt>
                      <c:pt idx="13">
                        <c:v>48.099999999999994</c:v>
                      </c:pt>
                      <c:pt idx="14">
                        <c:v>48.683333333333337</c:v>
                      </c:pt>
                      <c:pt idx="15">
                        <c:v>48.783333333333339</c:v>
                      </c:pt>
                      <c:pt idx="16">
                        <c:v>48.933333333333337</c:v>
                      </c:pt>
                      <c:pt idx="17">
                        <c:v>49.366666666666667</c:v>
                      </c:pt>
                      <c:pt idx="18">
                        <c:v>49.449999999999996</c:v>
                      </c:pt>
                      <c:pt idx="19">
                        <c:v>49.716666666666669</c:v>
                      </c:pt>
                      <c:pt idx="20">
                        <c:v>50.016666666666673</c:v>
                      </c:pt>
                      <c:pt idx="21">
                        <c:v>49.583333333333336</c:v>
                      </c:pt>
                      <c:pt idx="22">
                        <c:v>49.416666666666664</c:v>
                      </c:pt>
                      <c:pt idx="23">
                        <c:v>49.716666666666669</c:v>
                      </c:pt>
                      <c:pt idx="24">
                        <c:v>49.116666666666667</c:v>
                      </c:pt>
                      <c:pt idx="25">
                        <c:v>48.833333333333336</c:v>
                      </c:pt>
                      <c:pt idx="26">
                        <c:v>50.06666666666667</c:v>
                      </c:pt>
                      <c:pt idx="27">
                        <c:v>51.68333333333333</c:v>
                      </c:pt>
                      <c:pt idx="28">
                        <c:v>53.366666666666674</c:v>
                      </c:pt>
                      <c:pt idx="29">
                        <c:v>56.266666666666659</c:v>
                      </c:pt>
                      <c:pt idx="30">
                        <c:v>54.433333333333337</c:v>
                      </c:pt>
                      <c:pt idx="31">
                        <c:v>56</c:v>
                      </c:pt>
                      <c:pt idx="32">
                        <c:v>54.616666666666667</c:v>
                      </c:pt>
                      <c:pt idx="33">
                        <c:v>53.033333333333331</c:v>
                      </c:pt>
                      <c:pt idx="34">
                        <c:v>53</c:v>
                      </c:pt>
                      <c:pt idx="35">
                        <c:v>51.583333333333336</c:v>
                      </c:pt>
                      <c:pt idx="36">
                        <c:v>51.216666666666669</c:v>
                      </c:pt>
                      <c:pt idx="37">
                        <c:v>50.766666666666673</c:v>
                      </c:pt>
                      <c:pt idx="38">
                        <c:v>51.516666666666659</c:v>
                      </c:pt>
                      <c:pt idx="39">
                        <c:v>51.949999999999996</c:v>
                      </c:pt>
                      <c:pt idx="40">
                        <c:v>51.68333333333333</c:v>
                      </c:pt>
                      <c:pt idx="41">
                        <c:v>51.666666666666664</c:v>
                      </c:pt>
                      <c:pt idx="42">
                        <c:v>51.016666666666673</c:v>
                      </c:pt>
                      <c:pt idx="43">
                        <c:v>51</c:v>
                      </c:pt>
                      <c:pt idx="44">
                        <c:v>51.516666666666673</c:v>
                      </c:pt>
                      <c:pt idx="45">
                        <c:v>51.316666666666663</c:v>
                      </c:pt>
                      <c:pt idx="46">
                        <c:v>51.183333333333337</c:v>
                      </c:pt>
                      <c:pt idx="47">
                        <c:v>51.516666666666659</c:v>
                      </c:pt>
                      <c:pt idx="48">
                        <c:v>53.099999999999994</c:v>
                      </c:pt>
                      <c:pt idx="49">
                        <c:v>54.633333333333347</c:v>
                      </c:pt>
                      <c:pt idx="50">
                        <c:v>56.650000000000006</c:v>
                      </c:pt>
                      <c:pt idx="51">
                        <c:v>58.050000000000004</c:v>
                      </c:pt>
                      <c:pt idx="52">
                        <c:v>58.550000000000004</c:v>
                      </c:pt>
                      <c:pt idx="53">
                        <c:v>58.166666666666657</c:v>
                      </c:pt>
                      <c:pt idx="54">
                        <c:v>60.06666666666667</c:v>
                      </c:pt>
                      <c:pt idx="55">
                        <c:v>63.033333333333331</c:v>
                      </c:pt>
                      <c:pt idx="56">
                        <c:v>62.283333333333331</c:v>
                      </c:pt>
                      <c:pt idx="57">
                        <c:v>62.383333333333333</c:v>
                      </c:pt>
                      <c:pt idx="58">
                        <c:v>61.5</c:v>
                      </c:pt>
                      <c:pt idx="59">
                        <c:v>56.916666666666664</c:v>
                      </c:pt>
                      <c:pt idx="60">
                        <c:v>55.599999999999994</c:v>
                      </c:pt>
                      <c:pt idx="61">
                        <c:v>52.466666666666669</c:v>
                      </c:pt>
                      <c:pt idx="62">
                        <c:v>50.300000000000004</c:v>
                      </c:pt>
                      <c:pt idx="63">
                        <c:v>49.266666666666673</c:v>
                      </c:pt>
                      <c:pt idx="64">
                        <c:v>50.06666666666667</c:v>
                      </c:pt>
                      <c:pt idx="65">
                        <c:v>48.916666666666664</c:v>
                      </c:pt>
                      <c:pt idx="66">
                        <c:v>49.050000000000004</c:v>
                      </c:pt>
                      <c:pt idx="67">
                        <c:v>49.483333333333341</c:v>
                      </c:pt>
                      <c:pt idx="68">
                        <c:v>53.43333333333333</c:v>
                      </c:pt>
                      <c:pt idx="69">
                        <c:v>55.949999999999996</c:v>
                      </c:pt>
                      <c:pt idx="70">
                        <c:v>53.199999999999996</c:v>
                      </c:pt>
                      <c:pt idx="71">
                        <c:v>50.466666666666669</c:v>
                      </c:pt>
                      <c:pt idx="72">
                        <c:v>52.866666666666667</c:v>
                      </c:pt>
                      <c:pt idx="73">
                        <c:v>53.566666666666663</c:v>
                      </c:pt>
                      <c:pt idx="74">
                        <c:v>52.983333333333341</c:v>
                      </c:pt>
                      <c:pt idx="75">
                        <c:v>53.949999999999996</c:v>
                      </c:pt>
                      <c:pt idx="76">
                        <c:v>54.54999999999999</c:v>
                      </c:pt>
                      <c:pt idx="77">
                        <c:v>54.916666666666664</c:v>
                      </c:pt>
                      <c:pt idx="78">
                        <c:v>57.6</c:v>
                      </c:pt>
                      <c:pt idx="79">
                        <c:v>60.483333333333327</c:v>
                      </c:pt>
                      <c:pt idx="80">
                        <c:v>61.56666666666667</c:v>
                      </c:pt>
                      <c:pt idx="81">
                        <c:v>65.416666666666657</c:v>
                      </c:pt>
                      <c:pt idx="82">
                        <c:v>66.45</c:v>
                      </c:pt>
                      <c:pt idx="83">
                        <c:v>64.616666666666674</c:v>
                      </c:pt>
                      <c:pt idx="84">
                        <c:v>63.966666666666669</c:v>
                      </c:pt>
                      <c:pt idx="85">
                        <c:v>62.233333333333327</c:v>
                      </c:pt>
                      <c:pt idx="86">
                        <c:v>60.9</c:v>
                      </c:pt>
                      <c:pt idx="87">
                        <c:v>58.466666666666669</c:v>
                      </c:pt>
                      <c:pt idx="88">
                        <c:v>56.95000000000001</c:v>
                      </c:pt>
                      <c:pt idx="89">
                        <c:v>56.883333333333333</c:v>
                      </c:pt>
                      <c:pt idx="90">
                        <c:v>55.933333333333337</c:v>
                      </c:pt>
                      <c:pt idx="91">
                        <c:v>55.18333333333333</c:v>
                      </c:pt>
                      <c:pt idx="92">
                        <c:v>54.93333333333333</c:v>
                      </c:pt>
                      <c:pt idx="93">
                        <c:v>56.183333333333337</c:v>
                      </c:pt>
                      <c:pt idx="94">
                        <c:v>59.683333333333337</c:v>
                      </c:pt>
                      <c:pt idx="95">
                        <c:v>56.1</c:v>
                      </c:pt>
                    </c:numCache>
                  </c:numRef>
                </c:yVal>
                <c:smooth val="0"/>
                <c:extLst xmlns:c15="http://schemas.microsoft.com/office/drawing/2012/chart">
                  <c:ext xmlns:c16="http://schemas.microsoft.com/office/drawing/2014/chart" uri="{C3380CC4-5D6E-409C-BE32-E72D297353CC}">
                    <c16:uniqueId val="{00000005-49D5-4E45-9304-68DEAC4FCF22}"/>
                  </c:ext>
                </c:extLst>
              </c15:ser>
            </c15:filteredScatterSeries>
            <c15:filteredScatterSeries>
              <c15:ser>
                <c:idx val="5"/>
                <c:order val="5"/>
                <c:tx>
                  <c:strRef>
                    <c:extLst xmlns:c15="http://schemas.microsoft.com/office/drawing/2012/chart">
                      <c:ext xmlns:c15="http://schemas.microsoft.com/office/drawing/2012/chart" uri="{02D57815-91ED-43cb-92C2-25804820EDAC}">
                        <c15:formulaRef>
                          <c15:sqref>Sheet1!$G$5</c15:sqref>
                        </c15:formulaRef>
                      </c:ext>
                    </c:extLst>
                    <c:strCache>
                      <c:ptCount val="1"/>
                      <c:pt idx="0">
                        <c:v>Office Area</c:v>
                      </c:pt>
                    </c:strCache>
                  </c:strRef>
                </c:tx>
                <c:spPr>
                  <a:ln w="19050" cap="rnd">
                    <a:solidFill>
                      <a:schemeClr val="accent6"/>
                    </a:solidFill>
                    <a:round/>
                  </a:ln>
                  <a:effectLst/>
                </c:spPr>
                <c:marker>
                  <c:symbol val="none"/>
                </c:marker>
                <c:xVal>
                  <c:numRef>
                    <c:extLst xmlns:c15="http://schemas.microsoft.com/office/drawing/2012/chart">
                      <c:ext xmlns:c15="http://schemas.microsoft.com/office/drawing/2012/chart" uri="{02D57815-91ED-43cb-92C2-25804820EDAC}">
                        <c15:formulaRef>
                          <c15:sqref>Sheet1!$A$20:$A$115</c15:sqref>
                        </c15:formulaRef>
                      </c:ext>
                    </c:extLst>
                    <c:numCache>
                      <c:formatCode>m/d/yyyy\ h:mm</c:formatCode>
                      <c:ptCount val="96"/>
                      <c:pt idx="0">
                        <c:v>43273.000010474534</c:v>
                      </c:pt>
                      <c:pt idx="1">
                        <c:v>43273.041677199071</c:v>
                      </c:pt>
                      <c:pt idx="2">
                        <c:v>43273.083343923608</c:v>
                      </c:pt>
                      <c:pt idx="3">
                        <c:v>43273.125010648146</c:v>
                      </c:pt>
                      <c:pt idx="4">
                        <c:v>43273.166677372683</c:v>
                      </c:pt>
                      <c:pt idx="5">
                        <c:v>43273.20834409722</c:v>
                      </c:pt>
                      <c:pt idx="6">
                        <c:v>43273.250010821757</c:v>
                      </c:pt>
                      <c:pt idx="7">
                        <c:v>43273.291677546295</c:v>
                      </c:pt>
                      <c:pt idx="8">
                        <c:v>43273.333344270832</c:v>
                      </c:pt>
                      <c:pt idx="9">
                        <c:v>43273.375010995369</c:v>
                      </c:pt>
                      <c:pt idx="10">
                        <c:v>43273.416677719906</c:v>
                      </c:pt>
                      <c:pt idx="11">
                        <c:v>43273.458344444443</c:v>
                      </c:pt>
                      <c:pt idx="12">
                        <c:v>43273.500011168981</c:v>
                      </c:pt>
                      <c:pt idx="13">
                        <c:v>43273.541677893518</c:v>
                      </c:pt>
                      <c:pt idx="14">
                        <c:v>43273.583344618055</c:v>
                      </c:pt>
                      <c:pt idx="15">
                        <c:v>43273.625011342592</c:v>
                      </c:pt>
                      <c:pt idx="16">
                        <c:v>43273.666678067129</c:v>
                      </c:pt>
                      <c:pt idx="17">
                        <c:v>43273.708344791667</c:v>
                      </c:pt>
                      <c:pt idx="18">
                        <c:v>43273.750011516204</c:v>
                      </c:pt>
                      <c:pt idx="19">
                        <c:v>43273.791678240741</c:v>
                      </c:pt>
                      <c:pt idx="20">
                        <c:v>43273.833344965278</c:v>
                      </c:pt>
                      <c:pt idx="21">
                        <c:v>43273.875011689815</c:v>
                      </c:pt>
                      <c:pt idx="22">
                        <c:v>43273.916678414353</c:v>
                      </c:pt>
                      <c:pt idx="23">
                        <c:v>43273.95834513889</c:v>
                      </c:pt>
                      <c:pt idx="24">
                        <c:v>43274.000011863427</c:v>
                      </c:pt>
                      <c:pt idx="25">
                        <c:v>43274.041678587964</c:v>
                      </c:pt>
                      <c:pt idx="26">
                        <c:v>43274.083345312501</c:v>
                      </c:pt>
                      <c:pt idx="27">
                        <c:v>43274.125012037039</c:v>
                      </c:pt>
                      <c:pt idx="28">
                        <c:v>43274.166678761576</c:v>
                      </c:pt>
                      <c:pt idx="29">
                        <c:v>43274.208345486113</c:v>
                      </c:pt>
                      <c:pt idx="30">
                        <c:v>43274.25001221065</c:v>
                      </c:pt>
                      <c:pt idx="31">
                        <c:v>43274.291678935188</c:v>
                      </c:pt>
                      <c:pt idx="32">
                        <c:v>43274.333345659725</c:v>
                      </c:pt>
                      <c:pt idx="33">
                        <c:v>43274.375012384262</c:v>
                      </c:pt>
                      <c:pt idx="34">
                        <c:v>43274.416679108799</c:v>
                      </c:pt>
                      <c:pt idx="35">
                        <c:v>43274.458345833336</c:v>
                      </c:pt>
                      <c:pt idx="36">
                        <c:v>43274.500012557874</c:v>
                      </c:pt>
                      <c:pt idx="37">
                        <c:v>43274.541679282411</c:v>
                      </c:pt>
                      <c:pt idx="38">
                        <c:v>43274.583346006948</c:v>
                      </c:pt>
                      <c:pt idx="39">
                        <c:v>43274.625012731478</c:v>
                      </c:pt>
                      <c:pt idx="40">
                        <c:v>43274.666679456015</c:v>
                      </c:pt>
                      <c:pt idx="41">
                        <c:v>43274.708346180552</c:v>
                      </c:pt>
                      <c:pt idx="42">
                        <c:v>43274.75001290509</c:v>
                      </c:pt>
                      <c:pt idx="43">
                        <c:v>43274.791679629627</c:v>
                      </c:pt>
                      <c:pt idx="44">
                        <c:v>43274.833346354164</c:v>
                      </c:pt>
                      <c:pt idx="45">
                        <c:v>43274.875013078701</c:v>
                      </c:pt>
                      <c:pt idx="46">
                        <c:v>43274.916679803238</c:v>
                      </c:pt>
                      <c:pt idx="47">
                        <c:v>43274.958346527776</c:v>
                      </c:pt>
                      <c:pt idx="48">
                        <c:v>43275.000013252313</c:v>
                      </c:pt>
                      <c:pt idx="49">
                        <c:v>43275.04167997685</c:v>
                      </c:pt>
                      <c:pt idx="50">
                        <c:v>43275.083346701387</c:v>
                      </c:pt>
                      <c:pt idx="51">
                        <c:v>43275.125013425924</c:v>
                      </c:pt>
                      <c:pt idx="52">
                        <c:v>43275.166680150462</c:v>
                      </c:pt>
                      <c:pt idx="53">
                        <c:v>43275.208346874999</c:v>
                      </c:pt>
                      <c:pt idx="54">
                        <c:v>43275.250013599536</c:v>
                      </c:pt>
                      <c:pt idx="55">
                        <c:v>43275.291680324073</c:v>
                      </c:pt>
                      <c:pt idx="56">
                        <c:v>43275.33334704861</c:v>
                      </c:pt>
                      <c:pt idx="57">
                        <c:v>43275.375013773148</c:v>
                      </c:pt>
                      <c:pt idx="58">
                        <c:v>43275.416680497685</c:v>
                      </c:pt>
                      <c:pt idx="59">
                        <c:v>43275.458347222222</c:v>
                      </c:pt>
                      <c:pt idx="60">
                        <c:v>43275.500013946759</c:v>
                      </c:pt>
                      <c:pt idx="61">
                        <c:v>43275.541680671296</c:v>
                      </c:pt>
                      <c:pt idx="62">
                        <c:v>43275.583347395834</c:v>
                      </c:pt>
                      <c:pt idx="63">
                        <c:v>43275.625014120371</c:v>
                      </c:pt>
                      <c:pt idx="64">
                        <c:v>43275.666680844908</c:v>
                      </c:pt>
                      <c:pt idx="65">
                        <c:v>43275.708347569445</c:v>
                      </c:pt>
                      <c:pt idx="66">
                        <c:v>43275.750014293983</c:v>
                      </c:pt>
                      <c:pt idx="67">
                        <c:v>43275.79168101852</c:v>
                      </c:pt>
                      <c:pt idx="68">
                        <c:v>43275.833347743057</c:v>
                      </c:pt>
                      <c:pt idx="69">
                        <c:v>43275.875014467594</c:v>
                      </c:pt>
                      <c:pt idx="70">
                        <c:v>43275.916681192131</c:v>
                      </c:pt>
                      <c:pt idx="71">
                        <c:v>43275.958347916669</c:v>
                      </c:pt>
                      <c:pt idx="72">
                        <c:v>43276.000014641206</c:v>
                      </c:pt>
                      <c:pt idx="73">
                        <c:v>43276.041681365743</c:v>
                      </c:pt>
                      <c:pt idx="74">
                        <c:v>43276.08334809028</c:v>
                      </c:pt>
                      <c:pt idx="75">
                        <c:v>43276.125014814817</c:v>
                      </c:pt>
                      <c:pt idx="76">
                        <c:v>43276.166681539355</c:v>
                      </c:pt>
                      <c:pt idx="77">
                        <c:v>43276.208348263892</c:v>
                      </c:pt>
                      <c:pt idx="78">
                        <c:v>43276.250014988429</c:v>
                      </c:pt>
                      <c:pt idx="79">
                        <c:v>43276.291681712966</c:v>
                      </c:pt>
                      <c:pt idx="80">
                        <c:v>43276.333348437503</c:v>
                      </c:pt>
                      <c:pt idx="81">
                        <c:v>43276.375015162041</c:v>
                      </c:pt>
                      <c:pt idx="82">
                        <c:v>43276.416681886571</c:v>
                      </c:pt>
                      <c:pt idx="83">
                        <c:v>43276.458348611108</c:v>
                      </c:pt>
                      <c:pt idx="84">
                        <c:v>43276.500015335645</c:v>
                      </c:pt>
                      <c:pt idx="85">
                        <c:v>43276.541682060182</c:v>
                      </c:pt>
                      <c:pt idx="86">
                        <c:v>43276.583348784719</c:v>
                      </c:pt>
                      <c:pt idx="87">
                        <c:v>43276.625015509257</c:v>
                      </c:pt>
                      <c:pt idx="88">
                        <c:v>43276.666682233794</c:v>
                      </c:pt>
                      <c:pt idx="89">
                        <c:v>43276.708348958331</c:v>
                      </c:pt>
                      <c:pt idx="90">
                        <c:v>43276.750015682868</c:v>
                      </c:pt>
                      <c:pt idx="91">
                        <c:v>43276.791682407405</c:v>
                      </c:pt>
                      <c:pt idx="92">
                        <c:v>43276.833349131943</c:v>
                      </c:pt>
                      <c:pt idx="93">
                        <c:v>43276.87501585648</c:v>
                      </c:pt>
                      <c:pt idx="94">
                        <c:v>43276.916682581017</c:v>
                      </c:pt>
                      <c:pt idx="95">
                        <c:v>43276.958349305554</c:v>
                      </c:pt>
                    </c:numCache>
                  </c:numRef>
                </c:xVal>
                <c:yVal>
                  <c:numRef>
                    <c:extLst xmlns:c15="http://schemas.microsoft.com/office/drawing/2012/chart">
                      <c:ext xmlns:c15="http://schemas.microsoft.com/office/drawing/2012/chart" uri="{02D57815-91ED-43cb-92C2-25804820EDAC}">
                        <c15:formulaRef>
                          <c15:sqref>Sheet1!$G$20:$G$115</c15:sqref>
                        </c15:formulaRef>
                      </c:ext>
                    </c:extLst>
                    <c:numCache>
                      <c:formatCode>General</c:formatCode>
                      <c:ptCount val="96"/>
                      <c:pt idx="0">
                        <c:v>48.300000000000004</c:v>
                      </c:pt>
                      <c:pt idx="1">
                        <c:v>48.050000000000004</c:v>
                      </c:pt>
                      <c:pt idx="2">
                        <c:v>47.699999999999996</c:v>
                      </c:pt>
                      <c:pt idx="3">
                        <c:v>47.283333333333331</c:v>
                      </c:pt>
                      <c:pt idx="4">
                        <c:v>47.183333333333337</c:v>
                      </c:pt>
                      <c:pt idx="5">
                        <c:v>46.483333333333327</c:v>
                      </c:pt>
                      <c:pt idx="6">
                        <c:v>46.266666666666673</c:v>
                      </c:pt>
                      <c:pt idx="7">
                        <c:v>46.433333333333337</c:v>
                      </c:pt>
                      <c:pt idx="8">
                        <c:v>46.81666666666667</c:v>
                      </c:pt>
                      <c:pt idx="9">
                        <c:v>48.4</c:v>
                      </c:pt>
                      <c:pt idx="10">
                        <c:v>49.06666666666667</c:v>
                      </c:pt>
                      <c:pt idx="11">
                        <c:v>48.533333333333331</c:v>
                      </c:pt>
                      <c:pt idx="12">
                        <c:v>47.949999999999996</c:v>
                      </c:pt>
                      <c:pt idx="13">
                        <c:v>47.833333333333336</c:v>
                      </c:pt>
                      <c:pt idx="14">
                        <c:v>48.033333333333331</c:v>
                      </c:pt>
                      <c:pt idx="15">
                        <c:v>48.099999999999994</c:v>
                      </c:pt>
                      <c:pt idx="16">
                        <c:v>48.183333333333337</c:v>
                      </c:pt>
                      <c:pt idx="17">
                        <c:v>48.25</c:v>
                      </c:pt>
                      <c:pt idx="18">
                        <c:v>48.283333333333331</c:v>
                      </c:pt>
                      <c:pt idx="19">
                        <c:v>48.449999999999996</c:v>
                      </c:pt>
                      <c:pt idx="20">
                        <c:v>48.666666666666664</c:v>
                      </c:pt>
                      <c:pt idx="21">
                        <c:v>48.5</c:v>
                      </c:pt>
                      <c:pt idx="22">
                        <c:v>48.35</c:v>
                      </c:pt>
                      <c:pt idx="23">
                        <c:v>48.449999999999996</c:v>
                      </c:pt>
                      <c:pt idx="24">
                        <c:v>48.433333333333337</c:v>
                      </c:pt>
                      <c:pt idx="25">
                        <c:v>48.033333333333331</c:v>
                      </c:pt>
                      <c:pt idx="26">
                        <c:v>48.233333333333327</c:v>
                      </c:pt>
                      <c:pt idx="27">
                        <c:v>49.4</c:v>
                      </c:pt>
                      <c:pt idx="28">
                        <c:v>49.85</c:v>
                      </c:pt>
                      <c:pt idx="29">
                        <c:v>50.800000000000004</c:v>
                      </c:pt>
                      <c:pt idx="30">
                        <c:v>50.516666666666659</c:v>
                      </c:pt>
                      <c:pt idx="31">
                        <c:v>50.583333333333336</c:v>
                      </c:pt>
                      <c:pt idx="32">
                        <c:v>49.733333333333341</c:v>
                      </c:pt>
                      <c:pt idx="33">
                        <c:v>49.033333333333339</c:v>
                      </c:pt>
                      <c:pt idx="34">
                        <c:v>47.983333333333327</c:v>
                      </c:pt>
                      <c:pt idx="35">
                        <c:v>48.35</c:v>
                      </c:pt>
                      <c:pt idx="36">
                        <c:v>48.616666666666667</c:v>
                      </c:pt>
                      <c:pt idx="37">
                        <c:v>48.68333333333333</c:v>
                      </c:pt>
                      <c:pt idx="38">
                        <c:v>49</c:v>
                      </c:pt>
                      <c:pt idx="39">
                        <c:v>48.966666666666661</c:v>
                      </c:pt>
                      <c:pt idx="40">
                        <c:v>49.183333333333337</c:v>
                      </c:pt>
                      <c:pt idx="41">
                        <c:v>49.033333333333331</c:v>
                      </c:pt>
                      <c:pt idx="42">
                        <c:v>48.166666666666664</c:v>
                      </c:pt>
                      <c:pt idx="43">
                        <c:v>47.550000000000004</c:v>
                      </c:pt>
                      <c:pt idx="44">
                        <c:v>48.750000000000007</c:v>
                      </c:pt>
                      <c:pt idx="45">
                        <c:v>48.983333333333327</c:v>
                      </c:pt>
                      <c:pt idx="46">
                        <c:v>49.050000000000004</c:v>
                      </c:pt>
                      <c:pt idx="47">
                        <c:v>49.133333333333326</c:v>
                      </c:pt>
                      <c:pt idx="48">
                        <c:v>50</c:v>
                      </c:pt>
                      <c:pt idx="49">
                        <c:v>51.349999999999994</c:v>
                      </c:pt>
                      <c:pt idx="50">
                        <c:v>51.916666666666664</c:v>
                      </c:pt>
                      <c:pt idx="51">
                        <c:v>52.366666666666667</c:v>
                      </c:pt>
                      <c:pt idx="52">
                        <c:v>52.616666666666667</c:v>
                      </c:pt>
                      <c:pt idx="53">
                        <c:v>52.283333333333331</c:v>
                      </c:pt>
                      <c:pt idx="54">
                        <c:v>53.116666666666667</c:v>
                      </c:pt>
                      <c:pt idx="55">
                        <c:v>54.483333333333341</c:v>
                      </c:pt>
                      <c:pt idx="56">
                        <c:v>54.366666666666674</c:v>
                      </c:pt>
                      <c:pt idx="57">
                        <c:v>55.500000000000007</c:v>
                      </c:pt>
                      <c:pt idx="58">
                        <c:v>55.31666666666667</c:v>
                      </c:pt>
                      <c:pt idx="59">
                        <c:v>53</c:v>
                      </c:pt>
                      <c:pt idx="60">
                        <c:v>52.416666666666664</c:v>
                      </c:pt>
                      <c:pt idx="61">
                        <c:v>51.833333333333336</c:v>
                      </c:pt>
                      <c:pt idx="62">
                        <c:v>50.583333333333336</c:v>
                      </c:pt>
                      <c:pt idx="63">
                        <c:v>49.483333333333327</c:v>
                      </c:pt>
                      <c:pt idx="64">
                        <c:v>47.75</c:v>
                      </c:pt>
                      <c:pt idx="65">
                        <c:v>46.449999999999996</c:v>
                      </c:pt>
                      <c:pt idx="66">
                        <c:v>46.083333333333336</c:v>
                      </c:pt>
                      <c:pt idx="67">
                        <c:v>45.833333333333336</c:v>
                      </c:pt>
                      <c:pt idx="68">
                        <c:v>49.1</c:v>
                      </c:pt>
                      <c:pt idx="69">
                        <c:v>52.266666666666673</c:v>
                      </c:pt>
                      <c:pt idx="70">
                        <c:v>51.81666666666667</c:v>
                      </c:pt>
                      <c:pt idx="71">
                        <c:v>50.25</c:v>
                      </c:pt>
                      <c:pt idx="72">
                        <c:v>51.383333333333347</c:v>
                      </c:pt>
                      <c:pt idx="73">
                        <c:v>51.733333333333341</c:v>
                      </c:pt>
                      <c:pt idx="74">
                        <c:v>51.583333333333336</c:v>
                      </c:pt>
                      <c:pt idx="75">
                        <c:v>52.133333333333333</c:v>
                      </c:pt>
                      <c:pt idx="76">
                        <c:v>52.483333333333341</c:v>
                      </c:pt>
                      <c:pt idx="77">
                        <c:v>52.883333333333333</c:v>
                      </c:pt>
                      <c:pt idx="78">
                        <c:v>54.650000000000006</c:v>
                      </c:pt>
                      <c:pt idx="79">
                        <c:v>55.933333333333337</c:v>
                      </c:pt>
                      <c:pt idx="80">
                        <c:v>56.633333333333333</c:v>
                      </c:pt>
                      <c:pt idx="81">
                        <c:v>58.916666666666664</c:v>
                      </c:pt>
                      <c:pt idx="82">
                        <c:v>60.333333333333336</c:v>
                      </c:pt>
                      <c:pt idx="83">
                        <c:v>59.35</c:v>
                      </c:pt>
                      <c:pt idx="84">
                        <c:v>59.516666666666659</c:v>
                      </c:pt>
                      <c:pt idx="85">
                        <c:v>59.666666666666664</c:v>
                      </c:pt>
                      <c:pt idx="86">
                        <c:v>59.033333333333324</c:v>
                      </c:pt>
                      <c:pt idx="87">
                        <c:v>57.733333333333327</c:v>
                      </c:pt>
                      <c:pt idx="88">
                        <c:v>55.083333333333336</c:v>
                      </c:pt>
                      <c:pt idx="89">
                        <c:v>53.883333333333333</c:v>
                      </c:pt>
                      <c:pt idx="90">
                        <c:v>53.199999999999996</c:v>
                      </c:pt>
                      <c:pt idx="91">
                        <c:v>52.29999999999999</c:v>
                      </c:pt>
                      <c:pt idx="92">
                        <c:v>52.433333333333337</c:v>
                      </c:pt>
                      <c:pt idx="93">
                        <c:v>54.79999999999999</c:v>
                      </c:pt>
                      <c:pt idx="94">
                        <c:v>57.300000000000004</c:v>
                      </c:pt>
                      <c:pt idx="95">
                        <c:v>56.266666666666673</c:v>
                      </c:pt>
                    </c:numCache>
                  </c:numRef>
                </c:yVal>
                <c:smooth val="0"/>
                <c:extLst xmlns:c15="http://schemas.microsoft.com/office/drawing/2012/chart">
                  <c:ext xmlns:c16="http://schemas.microsoft.com/office/drawing/2014/chart" uri="{C3380CC4-5D6E-409C-BE32-E72D297353CC}">
                    <c16:uniqueId val="{00000006-49D5-4E45-9304-68DEAC4FCF22}"/>
                  </c:ext>
                </c:extLst>
              </c15:ser>
            </c15:filteredScatterSeries>
            <c15:filteredScatterSeries>
              <c15:ser>
                <c:idx val="7"/>
                <c:order val="7"/>
                <c:tx>
                  <c:strRef>
                    <c:extLst xmlns:c15="http://schemas.microsoft.com/office/drawing/2012/chart">
                      <c:ext xmlns:c15="http://schemas.microsoft.com/office/drawing/2012/chart" uri="{02D57815-91ED-43cb-92C2-25804820EDAC}">
                        <c15:formulaRef>
                          <c15:sqref>Sheet1!$I$5</c15:sqref>
                        </c15:formulaRef>
                      </c:ext>
                    </c:extLst>
                    <c:strCache>
                      <c:ptCount val="1"/>
                      <c:pt idx="0">
                        <c:v>Air-conditioning Unit</c:v>
                      </c:pt>
                    </c:strCache>
                  </c:strRef>
                </c:tx>
                <c:spPr>
                  <a:ln w="19050" cap="rnd">
                    <a:solidFill>
                      <a:schemeClr val="accent2">
                        <a:lumMod val="60000"/>
                      </a:schemeClr>
                    </a:solidFill>
                    <a:round/>
                  </a:ln>
                  <a:effectLst/>
                </c:spPr>
                <c:marker>
                  <c:symbol val="none"/>
                </c:marker>
                <c:xVal>
                  <c:numRef>
                    <c:extLst xmlns:c15="http://schemas.microsoft.com/office/drawing/2012/chart">
                      <c:ext xmlns:c15="http://schemas.microsoft.com/office/drawing/2012/chart" uri="{02D57815-91ED-43cb-92C2-25804820EDAC}">
                        <c15:formulaRef>
                          <c15:sqref>Sheet1!$A$20:$A$115</c15:sqref>
                        </c15:formulaRef>
                      </c:ext>
                    </c:extLst>
                    <c:numCache>
                      <c:formatCode>m/d/yyyy\ h:mm</c:formatCode>
                      <c:ptCount val="96"/>
                      <c:pt idx="0">
                        <c:v>43273.000010474534</c:v>
                      </c:pt>
                      <c:pt idx="1">
                        <c:v>43273.041677199071</c:v>
                      </c:pt>
                      <c:pt idx="2">
                        <c:v>43273.083343923608</c:v>
                      </c:pt>
                      <c:pt idx="3">
                        <c:v>43273.125010648146</c:v>
                      </c:pt>
                      <c:pt idx="4">
                        <c:v>43273.166677372683</c:v>
                      </c:pt>
                      <c:pt idx="5">
                        <c:v>43273.20834409722</c:v>
                      </c:pt>
                      <c:pt idx="6">
                        <c:v>43273.250010821757</c:v>
                      </c:pt>
                      <c:pt idx="7">
                        <c:v>43273.291677546295</c:v>
                      </c:pt>
                      <c:pt idx="8">
                        <c:v>43273.333344270832</c:v>
                      </c:pt>
                      <c:pt idx="9">
                        <c:v>43273.375010995369</c:v>
                      </c:pt>
                      <c:pt idx="10">
                        <c:v>43273.416677719906</c:v>
                      </c:pt>
                      <c:pt idx="11">
                        <c:v>43273.458344444443</c:v>
                      </c:pt>
                      <c:pt idx="12">
                        <c:v>43273.500011168981</c:v>
                      </c:pt>
                      <c:pt idx="13">
                        <c:v>43273.541677893518</c:v>
                      </c:pt>
                      <c:pt idx="14">
                        <c:v>43273.583344618055</c:v>
                      </c:pt>
                      <c:pt idx="15">
                        <c:v>43273.625011342592</c:v>
                      </c:pt>
                      <c:pt idx="16">
                        <c:v>43273.666678067129</c:v>
                      </c:pt>
                      <c:pt idx="17">
                        <c:v>43273.708344791667</c:v>
                      </c:pt>
                      <c:pt idx="18">
                        <c:v>43273.750011516204</c:v>
                      </c:pt>
                      <c:pt idx="19">
                        <c:v>43273.791678240741</c:v>
                      </c:pt>
                      <c:pt idx="20">
                        <c:v>43273.833344965278</c:v>
                      </c:pt>
                      <c:pt idx="21">
                        <c:v>43273.875011689815</c:v>
                      </c:pt>
                      <c:pt idx="22">
                        <c:v>43273.916678414353</c:v>
                      </c:pt>
                      <c:pt idx="23">
                        <c:v>43273.95834513889</c:v>
                      </c:pt>
                      <c:pt idx="24">
                        <c:v>43274.000011863427</c:v>
                      </c:pt>
                      <c:pt idx="25">
                        <c:v>43274.041678587964</c:v>
                      </c:pt>
                      <c:pt idx="26">
                        <c:v>43274.083345312501</c:v>
                      </c:pt>
                      <c:pt idx="27">
                        <c:v>43274.125012037039</c:v>
                      </c:pt>
                      <c:pt idx="28">
                        <c:v>43274.166678761576</c:v>
                      </c:pt>
                      <c:pt idx="29">
                        <c:v>43274.208345486113</c:v>
                      </c:pt>
                      <c:pt idx="30">
                        <c:v>43274.25001221065</c:v>
                      </c:pt>
                      <c:pt idx="31">
                        <c:v>43274.291678935188</c:v>
                      </c:pt>
                      <c:pt idx="32">
                        <c:v>43274.333345659725</c:v>
                      </c:pt>
                      <c:pt idx="33">
                        <c:v>43274.375012384262</c:v>
                      </c:pt>
                      <c:pt idx="34">
                        <c:v>43274.416679108799</c:v>
                      </c:pt>
                      <c:pt idx="35">
                        <c:v>43274.458345833336</c:v>
                      </c:pt>
                      <c:pt idx="36">
                        <c:v>43274.500012557874</c:v>
                      </c:pt>
                      <c:pt idx="37">
                        <c:v>43274.541679282411</c:v>
                      </c:pt>
                      <c:pt idx="38">
                        <c:v>43274.583346006948</c:v>
                      </c:pt>
                      <c:pt idx="39">
                        <c:v>43274.625012731478</c:v>
                      </c:pt>
                      <c:pt idx="40">
                        <c:v>43274.666679456015</c:v>
                      </c:pt>
                      <c:pt idx="41">
                        <c:v>43274.708346180552</c:v>
                      </c:pt>
                      <c:pt idx="42">
                        <c:v>43274.75001290509</c:v>
                      </c:pt>
                      <c:pt idx="43">
                        <c:v>43274.791679629627</c:v>
                      </c:pt>
                      <c:pt idx="44">
                        <c:v>43274.833346354164</c:v>
                      </c:pt>
                      <c:pt idx="45">
                        <c:v>43274.875013078701</c:v>
                      </c:pt>
                      <c:pt idx="46">
                        <c:v>43274.916679803238</c:v>
                      </c:pt>
                      <c:pt idx="47">
                        <c:v>43274.958346527776</c:v>
                      </c:pt>
                      <c:pt idx="48">
                        <c:v>43275.000013252313</c:v>
                      </c:pt>
                      <c:pt idx="49">
                        <c:v>43275.04167997685</c:v>
                      </c:pt>
                      <c:pt idx="50">
                        <c:v>43275.083346701387</c:v>
                      </c:pt>
                      <c:pt idx="51">
                        <c:v>43275.125013425924</c:v>
                      </c:pt>
                      <c:pt idx="52">
                        <c:v>43275.166680150462</c:v>
                      </c:pt>
                      <c:pt idx="53">
                        <c:v>43275.208346874999</c:v>
                      </c:pt>
                      <c:pt idx="54">
                        <c:v>43275.250013599536</c:v>
                      </c:pt>
                      <c:pt idx="55">
                        <c:v>43275.291680324073</c:v>
                      </c:pt>
                      <c:pt idx="56">
                        <c:v>43275.33334704861</c:v>
                      </c:pt>
                      <c:pt idx="57">
                        <c:v>43275.375013773148</c:v>
                      </c:pt>
                      <c:pt idx="58">
                        <c:v>43275.416680497685</c:v>
                      </c:pt>
                      <c:pt idx="59">
                        <c:v>43275.458347222222</c:v>
                      </c:pt>
                      <c:pt idx="60">
                        <c:v>43275.500013946759</c:v>
                      </c:pt>
                      <c:pt idx="61">
                        <c:v>43275.541680671296</c:v>
                      </c:pt>
                      <c:pt idx="62">
                        <c:v>43275.583347395834</c:v>
                      </c:pt>
                      <c:pt idx="63">
                        <c:v>43275.625014120371</c:v>
                      </c:pt>
                      <c:pt idx="64">
                        <c:v>43275.666680844908</c:v>
                      </c:pt>
                      <c:pt idx="65">
                        <c:v>43275.708347569445</c:v>
                      </c:pt>
                      <c:pt idx="66">
                        <c:v>43275.750014293983</c:v>
                      </c:pt>
                      <c:pt idx="67">
                        <c:v>43275.79168101852</c:v>
                      </c:pt>
                      <c:pt idx="68">
                        <c:v>43275.833347743057</c:v>
                      </c:pt>
                      <c:pt idx="69">
                        <c:v>43275.875014467594</c:v>
                      </c:pt>
                      <c:pt idx="70">
                        <c:v>43275.916681192131</c:v>
                      </c:pt>
                      <c:pt idx="71">
                        <c:v>43275.958347916669</c:v>
                      </c:pt>
                      <c:pt idx="72">
                        <c:v>43276.000014641206</c:v>
                      </c:pt>
                      <c:pt idx="73">
                        <c:v>43276.041681365743</c:v>
                      </c:pt>
                      <c:pt idx="74">
                        <c:v>43276.08334809028</c:v>
                      </c:pt>
                      <c:pt idx="75">
                        <c:v>43276.125014814817</c:v>
                      </c:pt>
                      <c:pt idx="76">
                        <c:v>43276.166681539355</c:v>
                      </c:pt>
                      <c:pt idx="77">
                        <c:v>43276.208348263892</c:v>
                      </c:pt>
                      <c:pt idx="78">
                        <c:v>43276.250014988429</c:v>
                      </c:pt>
                      <c:pt idx="79">
                        <c:v>43276.291681712966</c:v>
                      </c:pt>
                      <c:pt idx="80">
                        <c:v>43276.333348437503</c:v>
                      </c:pt>
                      <c:pt idx="81">
                        <c:v>43276.375015162041</c:v>
                      </c:pt>
                      <c:pt idx="82">
                        <c:v>43276.416681886571</c:v>
                      </c:pt>
                      <c:pt idx="83">
                        <c:v>43276.458348611108</c:v>
                      </c:pt>
                      <c:pt idx="84">
                        <c:v>43276.500015335645</c:v>
                      </c:pt>
                      <c:pt idx="85">
                        <c:v>43276.541682060182</c:v>
                      </c:pt>
                      <c:pt idx="86">
                        <c:v>43276.583348784719</c:v>
                      </c:pt>
                      <c:pt idx="87">
                        <c:v>43276.625015509257</c:v>
                      </c:pt>
                      <c:pt idx="88">
                        <c:v>43276.666682233794</c:v>
                      </c:pt>
                      <c:pt idx="89">
                        <c:v>43276.708348958331</c:v>
                      </c:pt>
                      <c:pt idx="90">
                        <c:v>43276.750015682868</c:v>
                      </c:pt>
                      <c:pt idx="91">
                        <c:v>43276.791682407405</c:v>
                      </c:pt>
                      <c:pt idx="92">
                        <c:v>43276.833349131943</c:v>
                      </c:pt>
                      <c:pt idx="93">
                        <c:v>43276.87501585648</c:v>
                      </c:pt>
                      <c:pt idx="94">
                        <c:v>43276.916682581017</c:v>
                      </c:pt>
                      <c:pt idx="95">
                        <c:v>43276.958349305554</c:v>
                      </c:pt>
                    </c:numCache>
                  </c:numRef>
                </c:xVal>
                <c:yVal>
                  <c:numRef>
                    <c:extLst xmlns:c15="http://schemas.microsoft.com/office/drawing/2012/chart">
                      <c:ext xmlns:c15="http://schemas.microsoft.com/office/drawing/2012/chart" uri="{02D57815-91ED-43cb-92C2-25804820EDAC}">
                        <c15:formulaRef>
                          <c15:sqref>Sheet1!$I$20:$I$115</c15:sqref>
                        </c15:formulaRef>
                      </c:ext>
                    </c:extLst>
                    <c:numCache>
                      <c:formatCode>General</c:formatCode>
                      <c:ptCount val="96"/>
                      <c:pt idx="0">
                        <c:v>55.550000000000004</c:v>
                      </c:pt>
                      <c:pt idx="1">
                        <c:v>55.916666666666664</c:v>
                      </c:pt>
                      <c:pt idx="2">
                        <c:v>55.716666666666661</c:v>
                      </c:pt>
                      <c:pt idx="3">
                        <c:v>55.516666666666659</c:v>
                      </c:pt>
                      <c:pt idx="4">
                        <c:v>55.25</c:v>
                      </c:pt>
                      <c:pt idx="5">
                        <c:v>52.81666666666667</c:v>
                      </c:pt>
                      <c:pt idx="6">
                        <c:v>51.766666666666673</c:v>
                      </c:pt>
                      <c:pt idx="7">
                        <c:v>51.349999999999994</c:v>
                      </c:pt>
                      <c:pt idx="8">
                        <c:v>51.333333333333336</c:v>
                      </c:pt>
                      <c:pt idx="9">
                        <c:v>56.68333333333333</c:v>
                      </c:pt>
                      <c:pt idx="10">
                        <c:v>56.766666666666659</c:v>
                      </c:pt>
                      <c:pt idx="11">
                        <c:v>54.766666666666659</c:v>
                      </c:pt>
                      <c:pt idx="12">
                        <c:v>53.233333333333327</c:v>
                      </c:pt>
                      <c:pt idx="13">
                        <c:v>52.866666666666653</c:v>
                      </c:pt>
                      <c:pt idx="14">
                        <c:v>53.316666666666663</c:v>
                      </c:pt>
                      <c:pt idx="15">
                        <c:v>53.083333333333336</c:v>
                      </c:pt>
                      <c:pt idx="16">
                        <c:v>52.883333333333326</c:v>
                      </c:pt>
                      <c:pt idx="17">
                        <c:v>53.483333333333327</c:v>
                      </c:pt>
                      <c:pt idx="18">
                        <c:v>54.000000000000007</c:v>
                      </c:pt>
                      <c:pt idx="19">
                        <c:v>55.5</c:v>
                      </c:pt>
                      <c:pt idx="20">
                        <c:v>56.75</c:v>
                      </c:pt>
                      <c:pt idx="21">
                        <c:v>57.416666666666679</c:v>
                      </c:pt>
                      <c:pt idx="22">
                        <c:v>57.85</c:v>
                      </c:pt>
                      <c:pt idx="23">
                        <c:v>57.949999999999996</c:v>
                      </c:pt>
                      <c:pt idx="24">
                        <c:v>57.449999999999996</c:v>
                      </c:pt>
                      <c:pt idx="25">
                        <c:v>57.65</c:v>
                      </c:pt>
                      <c:pt idx="26">
                        <c:v>59.466666666666669</c:v>
                      </c:pt>
                      <c:pt idx="27">
                        <c:v>62.016666666666659</c:v>
                      </c:pt>
                      <c:pt idx="28">
                        <c:v>63.433333333333337</c:v>
                      </c:pt>
                      <c:pt idx="29">
                        <c:v>67.433333333333337</c:v>
                      </c:pt>
                      <c:pt idx="30">
                        <c:v>64.766666666666666</c:v>
                      </c:pt>
                      <c:pt idx="31">
                        <c:v>64.766666666666666</c:v>
                      </c:pt>
                      <c:pt idx="32">
                        <c:v>59.133333333333326</c:v>
                      </c:pt>
                      <c:pt idx="33">
                        <c:v>58.216666666666669</c:v>
                      </c:pt>
                      <c:pt idx="34">
                        <c:v>56.966666666666669</c:v>
                      </c:pt>
                      <c:pt idx="35">
                        <c:v>56.400000000000006</c:v>
                      </c:pt>
                      <c:pt idx="36">
                        <c:v>55.633333333333326</c:v>
                      </c:pt>
                      <c:pt idx="37">
                        <c:v>54.95000000000001</c:v>
                      </c:pt>
                      <c:pt idx="38">
                        <c:v>55.016666666666659</c:v>
                      </c:pt>
                      <c:pt idx="39">
                        <c:v>55.583333333333336</c:v>
                      </c:pt>
                      <c:pt idx="40">
                        <c:v>54.95000000000001</c:v>
                      </c:pt>
                      <c:pt idx="41">
                        <c:v>54.749999999999993</c:v>
                      </c:pt>
                      <c:pt idx="42">
                        <c:v>53.866666666666667</c:v>
                      </c:pt>
                      <c:pt idx="43">
                        <c:v>54.6</c:v>
                      </c:pt>
                      <c:pt idx="44">
                        <c:v>58.216666666666661</c:v>
                      </c:pt>
                      <c:pt idx="45">
                        <c:v>59.233333333333341</c:v>
                      </c:pt>
                      <c:pt idx="46">
                        <c:v>59.366666666666667</c:v>
                      </c:pt>
                      <c:pt idx="47">
                        <c:v>59.75</c:v>
                      </c:pt>
                      <c:pt idx="48">
                        <c:v>62.216666666666669</c:v>
                      </c:pt>
                      <c:pt idx="49">
                        <c:v>64.433333333333337</c:v>
                      </c:pt>
                      <c:pt idx="50">
                        <c:v>66.583333333333329</c:v>
                      </c:pt>
                      <c:pt idx="51">
                        <c:v>68.966666666666669</c:v>
                      </c:pt>
                      <c:pt idx="52">
                        <c:v>70.183333333333337</c:v>
                      </c:pt>
                      <c:pt idx="53">
                        <c:v>70.083333333333329</c:v>
                      </c:pt>
                      <c:pt idx="54">
                        <c:v>72.2</c:v>
                      </c:pt>
                      <c:pt idx="55">
                        <c:v>74.05</c:v>
                      </c:pt>
                      <c:pt idx="56">
                        <c:v>70.716666666666669</c:v>
                      </c:pt>
                      <c:pt idx="57">
                        <c:v>72</c:v>
                      </c:pt>
                      <c:pt idx="58">
                        <c:v>70.116666666666674</c:v>
                      </c:pt>
                      <c:pt idx="59">
                        <c:v>63.550000000000004</c:v>
                      </c:pt>
                      <c:pt idx="60">
                        <c:v>61.833333333333336</c:v>
                      </c:pt>
                      <c:pt idx="61">
                        <c:v>58.966666666666669</c:v>
                      </c:pt>
                      <c:pt idx="62">
                        <c:v>56.416666666666664</c:v>
                      </c:pt>
                      <c:pt idx="63">
                        <c:v>54.550000000000004</c:v>
                      </c:pt>
                      <c:pt idx="64">
                        <c:v>53.016666666666673</c:v>
                      </c:pt>
                      <c:pt idx="65">
                        <c:v>50.900000000000006</c:v>
                      </c:pt>
                      <c:pt idx="66">
                        <c:v>52.766666666666659</c:v>
                      </c:pt>
                      <c:pt idx="67">
                        <c:v>55.666666666666679</c:v>
                      </c:pt>
                      <c:pt idx="68">
                        <c:v>64.083333333333329</c:v>
                      </c:pt>
                      <c:pt idx="69">
                        <c:v>67.8</c:v>
                      </c:pt>
                      <c:pt idx="70">
                        <c:v>64.75</c:v>
                      </c:pt>
                      <c:pt idx="71">
                        <c:v>61.15</c:v>
                      </c:pt>
                      <c:pt idx="72">
                        <c:v>65.466666666666683</c:v>
                      </c:pt>
                      <c:pt idx="73">
                        <c:v>67.283333333333331</c:v>
                      </c:pt>
                      <c:pt idx="74">
                        <c:v>66.083333333333329</c:v>
                      </c:pt>
                      <c:pt idx="75">
                        <c:v>67.716666666666683</c:v>
                      </c:pt>
                      <c:pt idx="76">
                        <c:v>68.333333333333343</c:v>
                      </c:pt>
                      <c:pt idx="77">
                        <c:v>68.183333333333337</c:v>
                      </c:pt>
                      <c:pt idx="78">
                        <c:v>71.283333333333346</c:v>
                      </c:pt>
                      <c:pt idx="79">
                        <c:v>73.600000000000009</c:v>
                      </c:pt>
                      <c:pt idx="80">
                        <c:v>73.866666666666674</c:v>
                      </c:pt>
                      <c:pt idx="81">
                        <c:v>75.916666666666671</c:v>
                      </c:pt>
                      <c:pt idx="82">
                        <c:v>75.150000000000006</c:v>
                      </c:pt>
                      <c:pt idx="83">
                        <c:v>72.666666666666671</c:v>
                      </c:pt>
                      <c:pt idx="84">
                        <c:v>71.399999999999991</c:v>
                      </c:pt>
                      <c:pt idx="85">
                        <c:v>69.216666666666669</c:v>
                      </c:pt>
                      <c:pt idx="86">
                        <c:v>67.466666666666669</c:v>
                      </c:pt>
                      <c:pt idx="87">
                        <c:v>63.833333333333336</c:v>
                      </c:pt>
                      <c:pt idx="88">
                        <c:v>59.65</c:v>
                      </c:pt>
                      <c:pt idx="89">
                        <c:v>59.816666666666663</c:v>
                      </c:pt>
                      <c:pt idx="90">
                        <c:v>58.916666666666664</c:v>
                      </c:pt>
                      <c:pt idx="91">
                        <c:v>59.466666666666669</c:v>
                      </c:pt>
                      <c:pt idx="92">
                        <c:v>60.9</c:v>
                      </c:pt>
                      <c:pt idx="93">
                        <c:v>64.316666666666663</c:v>
                      </c:pt>
                      <c:pt idx="94">
                        <c:v>69.749999999999986</c:v>
                      </c:pt>
                      <c:pt idx="95">
                        <c:v>65.5</c:v>
                      </c:pt>
                    </c:numCache>
                  </c:numRef>
                </c:yVal>
                <c:smooth val="0"/>
                <c:extLst xmlns:c15="http://schemas.microsoft.com/office/drawing/2012/chart">
                  <c:ext xmlns:c16="http://schemas.microsoft.com/office/drawing/2014/chart" uri="{C3380CC4-5D6E-409C-BE32-E72D297353CC}">
                    <c16:uniqueId val="{00000007-49D5-4E45-9304-68DEAC4FCF22}"/>
                  </c:ext>
                </c:extLst>
              </c15:ser>
            </c15:filteredScatterSeries>
            <c15:filteredScatterSeries>
              <c15:ser>
                <c:idx val="8"/>
                <c:order val="8"/>
                <c:tx>
                  <c:strRef>
                    <c:extLst xmlns:c15="http://schemas.microsoft.com/office/drawing/2012/chart">
                      <c:ext xmlns:c15="http://schemas.microsoft.com/office/drawing/2012/chart" uri="{02D57815-91ED-43cb-92C2-25804820EDAC}">
                        <c15:formulaRef>
                          <c15:sqref>Sheet1!$J$5</c15:sqref>
                        </c15:formulaRef>
                      </c:ext>
                    </c:extLst>
                    <c:strCache>
                      <c:ptCount val="1"/>
                      <c:pt idx="0">
                        <c:v>Computer lab area</c:v>
                      </c:pt>
                    </c:strCache>
                  </c:strRef>
                </c:tx>
                <c:spPr>
                  <a:ln w="19050" cap="rnd">
                    <a:solidFill>
                      <a:schemeClr val="accent3">
                        <a:lumMod val="60000"/>
                      </a:schemeClr>
                    </a:solidFill>
                    <a:round/>
                  </a:ln>
                  <a:effectLst/>
                </c:spPr>
                <c:marker>
                  <c:symbol val="none"/>
                </c:marker>
                <c:xVal>
                  <c:numRef>
                    <c:extLst xmlns:c15="http://schemas.microsoft.com/office/drawing/2012/chart">
                      <c:ext xmlns:c15="http://schemas.microsoft.com/office/drawing/2012/chart" uri="{02D57815-91ED-43cb-92C2-25804820EDAC}">
                        <c15:formulaRef>
                          <c15:sqref>Sheet1!$A$20:$A$115</c15:sqref>
                        </c15:formulaRef>
                      </c:ext>
                    </c:extLst>
                    <c:numCache>
                      <c:formatCode>m/d/yyyy\ h:mm</c:formatCode>
                      <c:ptCount val="96"/>
                      <c:pt idx="0">
                        <c:v>43273.000010474534</c:v>
                      </c:pt>
                      <c:pt idx="1">
                        <c:v>43273.041677199071</c:v>
                      </c:pt>
                      <c:pt idx="2">
                        <c:v>43273.083343923608</c:v>
                      </c:pt>
                      <c:pt idx="3">
                        <c:v>43273.125010648146</c:v>
                      </c:pt>
                      <c:pt idx="4">
                        <c:v>43273.166677372683</c:v>
                      </c:pt>
                      <c:pt idx="5">
                        <c:v>43273.20834409722</c:v>
                      </c:pt>
                      <c:pt idx="6">
                        <c:v>43273.250010821757</c:v>
                      </c:pt>
                      <c:pt idx="7">
                        <c:v>43273.291677546295</c:v>
                      </c:pt>
                      <c:pt idx="8">
                        <c:v>43273.333344270832</c:v>
                      </c:pt>
                      <c:pt idx="9">
                        <c:v>43273.375010995369</c:v>
                      </c:pt>
                      <c:pt idx="10">
                        <c:v>43273.416677719906</c:v>
                      </c:pt>
                      <c:pt idx="11">
                        <c:v>43273.458344444443</c:v>
                      </c:pt>
                      <c:pt idx="12">
                        <c:v>43273.500011168981</c:v>
                      </c:pt>
                      <c:pt idx="13">
                        <c:v>43273.541677893518</c:v>
                      </c:pt>
                      <c:pt idx="14">
                        <c:v>43273.583344618055</c:v>
                      </c:pt>
                      <c:pt idx="15">
                        <c:v>43273.625011342592</c:v>
                      </c:pt>
                      <c:pt idx="16">
                        <c:v>43273.666678067129</c:v>
                      </c:pt>
                      <c:pt idx="17">
                        <c:v>43273.708344791667</c:v>
                      </c:pt>
                      <c:pt idx="18">
                        <c:v>43273.750011516204</c:v>
                      </c:pt>
                      <c:pt idx="19">
                        <c:v>43273.791678240741</c:v>
                      </c:pt>
                      <c:pt idx="20">
                        <c:v>43273.833344965278</c:v>
                      </c:pt>
                      <c:pt idx="21">
                        <c:v>43273.875011689815</c:v>
                      </c:pt>
                      <c:pt idx="22">
                        <c:v>43273.916678414353</c:v>
                      </c:pt>
                      <c:pt idx="23">
                        <c:v>43273.95834513889</c:v>
                      </c:pt>
                      <c:pt idx="24">
                        <c:v>43274.000011863427</c:v>
                      </c:pt>
                      <c:pt idx="25">
                        <c:v>43274.041678587964</c:v>
                      </c:pt>
                      <c:pt idx="26">
                        <c:v>43274.083345312501</c:v>
                      </c:pt>
                      <c:pt idx="27">
                        <c:v>43274.125012037039</c:v>
                      </c:pt>
                      <c:pt idx="28">
                        <c:v>43274.166678761576</c:v>
                      </c:pt>
                      <c:pt idx="29">
                        <c:v>43274.208345486113</c:v>
                      </c:pt>
                      <c:pt idx="30">
                        <c:v>43274.25001221065</c:v>
                      </c:pt>
                      <c:pt idx="31">
                        <c:v>43274.291678935188</c:v>
                      </c:pt>
                      <c:pt idx="32">
                        <c:v>43274.333345659725</c:v>
                      </c:pt>
                      <c:pt idx="33">
                        <c:v>43274.375012384262</c:v>
                      </c:pt>
                      <c:pt idx="34">
                        <c:v>43274.416679108799</c:v>
                      </c:pt>
                      <c:pt idx="35">
                        <c:v>43274.458345833336</c:v>
                      </c:pt>
                      <c:pt idx="36">
                        <c:v>43274.500012557874</c:v>
                      </c:pt>
                      <c:pt idx="37">
                        <c:v>43274.541679282411</c:v>
                      </c:pt>
                      <c:pt idx="38">
                        <c:v>43274.583346006948</c:v>
                      </c:pt>
                      <c:pt idx="39">
                        <c:v>43274.625012731478</c:v>
                      </c:pt>
                      <c:pt idx="40">
                        <c:v>43274.666679456015</c:v>
                      </c:pt>
                      <c:pt idx="41">
                        <c:v>43274.708346180552</c:v>
                      </c:pt>
                      <c:pt idx="42">
                        <c:v>43274.75001290509</c:v>
                      </c:pt>
                      <c:pt idx="43">
                        <c:v>43274.791679629627</c:v>
                      </c:pt>
                      <c:pt idx="44">
                        <c:v>43274.833346354164</c:v>
                      </c:pt>
                      <c:pt idx="45">
                        <c:v>43274.875013078701</c:v>
                      </c:pt>
                      <c:pt idx="46">
                        <c:v>43274.916679803238</c:v>
                      </c:pt>
                      <c:pt idx="47">
                        <c:v>43274.958346527776</c:v>
                      </c:pt>
                      <c:pt idx="48">
                        <c:v>43275.000013252313</c:v>
                      </c:pt>
                      <c:pt idx="49">
                        <c:v>43275.04167997685</c:v>
                      </c:pt>
                      <c:pt idx="50">
                        <c:v>43275.083346701387</c:v>
                      </c:pt>
                      <c:pt idx="51">
                        <c:v>43275.125013425924</c:v>
                      </c:pt>
                      <c:pt idx="52">
                        <c:v>43275.166680150462</c:v>
                      </c:pt>
                      <c:pt idx="53">
                        <c:v>43275.208346874999</c:v>
                      </c:pt>
                      <c:pt idx="54">
                        <c:v>43275.250013599536</c:v>
                      </c:pt>
                      <c:pt idx="55">
                        <c:v>43275.291680324073</c:v>
                      </c:pt>
                      <c:pt idx="56">
                        <c:v>43275.33334704861</c:v>
                      </c:pt>
                      <c:pt idx="57">
                        <c:v>43275.375013773148</c:v>
                      </c:pt>
                      <c:pt idx="58">
                        <c:v>43275.416680497685</c:v>
                      </c:pt>
                      <c:pt idx="59">
                        <c:v>43275.458347222222</c:v>
                      </c:pt>
                      <c:pt idx="60">
                        <c:v>43275.500013946759</c:v>
                      </c:pt>
                      <c:pt idx="61">
                        <c:v>43275.541680671296</c:v>
                      </c:pt>
                      <c:pt idx="62">
                        <c:v>43275.583347395834</c:v>
                      </c:pt>
                      <c:pt idx="63">
                        <c:v>43275.625014120371</c:v>
                      </c:pt>
                      <c:pt idx="64">
                        <c:v>43275.666680844908</c:v>
                      </c:pt>
                      <c:pt idx="65">
                        <c:v>43275.708347569445</c:v>
                      </c:pt>
                      <c:pt idx="66">
                        <c:v>43275.750014293983</c:v>
                      </c:pt>
                      <c:pt idx="67">
                        <c:v>43275.79168101852</c:v>
                      </c:pt>
                      <c:pt idx="68">
                        <c:v>43275.833347743057</c:v>
                      </c:pt>
                      <c:pt idx="69">
                        <c:v>43275.875014467594</c:v>
                      </c:pt>
                      <c:pt idx="70">
                        <c:v>43275.916681192131</c:v>
                      </c:pt>
                      <c:pt idx="71">
                        <c:v>43275.958347916669</c:v>
                      </c:pt>
                      <c:pt idx="72">
                        <c:v>43276.000014641206</c:v>
                      </c:pt>
                      <c:pt idx="73">
                        <c:v>43276.041681365743</c:v>
                      </c:pt>
                      <c:pt idx="74">
                        <c:v>43276.08334809028</c:v>
                      </c:pt>
                      <c:pt idx="75">
                        <c:v>43276.125014814817</c:v>
                      </c:pt>
                      <c:pt idx="76">
                        <c:v>43276.166681539355</c:v>
                      </c:pt>
                      <c:pt idx="77">
                        <c:v>43276.208348263892</c:v>
                      </c:pt>
                      <c:pt idx="78">
                        <c:v>43276.250014988429</c:v>
                      </c:pt>
                      <c:pt idx="79">
                        <c:v>43276.291681712966</c:v>
                      </c:pt>
                      <c:pt idx="80">
                        <c:v>43276.333348437503</c:v>
                      </c:pt>
                      <c:pt idx="81">
                        <c:v>43276.375015162041</c:v>
                      </c:pt>
                      <c:pt idx="82">
                        <c:v>43276.416681886571</c:v>
                      </c:pt>
                      <c:pt idx="83">
                        <c:v>43276.458348611108</c:v>
                      </c:pt>
                      <c:pt idx="84">
                        <c:v>43276.500015335645</c:v>
                      </c:pt>
                      <c:pt idx="85">
                        <c:v>43276.541682060182</c:v>
                      </c:pt>
                      <c:pt idx="86">
                        <c:v>43276.583348784719</c:v>
                      </c:pt>
                      <c:pt idx="87">
                        <c:v>43276.625015509257</c:v>
                      </c:pt>
                      <c:pt idx="88">
                        <c:v>43276.666682233794</c:v>
                      </c:pt>
                      <c:pt idx="89">
                        <c:v>43276.708348958331</c:v>
                      </c:pt>
                      <c:pt idx="90">
                        <c:v>43276.750015682868</c:v>
                      </c:pt>
                      <c:pt idx="91">
                        <c:v>43276.791682407405</c:v>
                      </c:pt>
                      <c:pt idx="92">
                        <c:v>43276.833349131943</c:v>
                      </c:pt>
                      <c:pt idx="93">
                        <c:v>43276.87501585648</c:v>
                      </c:pt>
                      <c:pt idx="94">
                        <c:v>43276.916682581017</c:v>
                      </c:pt>
                      <c:pt idx="95">
                        <c:v>43276.958349305554</c:v>
                      </c:pt>
                    </c:numCache>
                  </c:numRef>
                </c:xVal>
                <c:yVal>
                  <c:numRef>
                    <c:extLst xmlns:c15="http://schemas.microsoft.com/office/drawing/2012/chart">
                      <c:ext xmlns:c15="http://schemas.microsoft.com/office/drawing/2012/chart" uri="{02D57815-91ED-43cb-92C2-25804820EDAC}">
                        <c15:formulaRef>
                          <c15:sqref>Sheet1!$J$20:$J$115</c15:sqref>
                        </c15:formulaRef>
                      </c:ext>
                    </c:extLst>
                    <c:numCache>
                      <c:formatCode>General</c:formatCode>
                      <c:ptCount val="96"/>
                      <c:pt idx="0">
                        <c:v>46.183333333333337</c:v>
                      </c:pt>
                      <c:pt idx="1">
                        <c:v>46</c:v>
                      </c:pt>
                      <c:pt idx="2">
                        <c:v>45.566666666666663</c:v>
                      </c:pt>
                      <c:pt idx="3">
                        <c:v>45.133333333333326</c:v>
                      </c:pt>
                      <c:pt idx="4">
                        <c:v>45.333333333333336</c:v>
                      </c:pt>
                      <c:pt idx="5">
                        <c:v>44.550000000000004</c:v>
                      </c:pt>
                      <c:pt idx="6">
                        <c:v>45.033333333333331</c:v>
                      </c:pt>
                      <c:pt idx="7">
                        <c:v>45.85</c:v>
                      </c:pt>
                      <c:pt idx="8">
                        <c:v>46.183333333333337</c:v>
                      </c:pt>
                      <c:pt idx="9">
                        <c:v>47.4</c:v>
                      </c:pt>
                      <c:pt idx="10">
                        <c:v>47.566666666666663</c:v>
                      </c:pt>
                      <c:pt idx="11">
                        <c:v>47.066666666666663</c:v>
                      </c:pt>
                      <c:pt idx="12">
                        <c:v>46.616666666666667</c:v>
                      </c:pt>
                      <c:pt idx="13">
                        <c:v>46.400000000000006</c:v>
                      </c:pt>
                      <c:pt idx="14">
                        <c:v>46.666666666666664</c:v>
                      </c:pt>
                      <c:pt idx="15">
                        <c:v>46.749999999999993</c:v>
                      </c:pt>
                      <c:pt idx="16">
                        <c:v>46.716666666666661</c:v>
                      </c:pt>
                      <c:pt idx="17">
                        <c:v>46.633333333333326</c:v>
                      </c:pt>
                      <c:pt idx="18">
                        <c:v>46.6</c:v>
                      </c:pt>
                      <c:pt idx="19">
                        <c:v>46.833333333333336</c:v>
                      </c:pt>
                      <c:pt idx="20">
                        <c:v>47.04999999999999</c:v>
                      </c:pt>
                      <c:pt idx="21">
                        <c:v>46.816666666666663</c:v>
                      </c:pt>
                      <c:pt idx="22">
                        <c:v>46.583333333333336</c:v>
                      </c:pt>
                      <c:pt idx="23">
                        <c:v>46.866666666666667</c:v>
                      </c:pt>
                      <c:pt idx="24">
                        <c:v>46.883333333333333</c:v>
                      </c:pt>
                      <c:pt idx="25">
                        <c:v>46.349999999999994</c:v>
                      </c:pt>
                      <c:pt idx="26">
                        <c:v>46.699999999999996</c:v>
                      </c:pt>
                      <c:pt idx="27">
                        <c:v>48.133333333333333</c:v>
                      </c:pt>
                      <c:pt idx="28">
                        <c:v>48.433333333333337</c:v>
                      </c:pt>
                      <c:pt idx="29">
                        <c:v>49.333333333333336</c:v>
                      </c:pt>
                      <c:pt idx="30">
                        <c:v>48.733333333333327</c:v>
                      </c:pt>
                      <c:pt idx="31">
                        <c:v>49.25</c:v>
                      </c:pt>
                      <c:pt idx="32">
                        <c:v>49.116666666666667</c:v>
                      </c:pt>
                      <c:pt idx="33">
                        <c:v>48.183333333333337</c:v>
                      </c:pt>
                      <c:pt idx="34">
                        <c:v>47.783333333333339</c:v>
                      </c:pt>
                      <c:pt idx="35">
                        <c:v>47.283333333333331</c:v>
                      </c:pt>
                      <c:pt idx="36">
                        <c:v>47.383333333333333</c:v>
                      </c:pt>
                      <c:pt idx="37">
                        <c:v>47</c:v>
                      </c:pt>
                      <c:pt idx="38">
                        <c:v>47.25</c:v>
                      </c:pt>
                      <c:pt idx="39">
                        <c:v>46.883333333333333</c:v>
                      </c:pt>
                      <c:pt idx="40">
                        <c:v>47.083333333333336</c:v>
                      </c:pt>
                      <c:pt idx="41">
                        <c:v>46.983333333333327</c:v>
                      </c:pt>
                      <c:pt idx="42">
                        <c:v>46.849999999999994</c:v>
                      </c:pt>
                      <c:pt idx="43">
                        <c:v>46.683333333333337</c:v>
                      </c:pt>
                      <c:pt idx="44">
                        <c:v>47.183333333333337</c:v>
                      </c:pt>
                      <c:pt idx="45">
                        <c:v>47.583333333333336</c:v>
                      </c:pt>
                      <c:pt idx="46">
                        <c:v>47.516666666666659</c:v>
                      </c:pt>
                      <c:pt idx="47">
                        <c:v>47.516666666666673</c:v>
                      </c:pt>
                      <c:pt idx="48">
                        <c:v>48.216666666666669</c:v>
                      </c:pt>
                      <c:pt idx="49">
                        <c:v>49.31666666666667</c:v>
                      </c:pt>
                      <c:pt idx="50">
                        <c:v>50.199999999999996</c:v>
                      </c:pt>
                      <c:pt idx="51">
                        <c:v>50.683333333333337</c:v>
                      </c:pt>
                      <c:pt idx="52">
                        <c:v>50.466666666666669</c:v>
                      </c:pt>
                      <c:pt idx="53">
                        <c:v>49.849999999999994</c:v>
                      </c:pt>
                      <c:pt idx="54">
                        <c:v>50.650000000000006</c:v>
                      </c:pt>
                      <c:pt idx="55">
                        <c:v>52.75</c:v>
                      </c:pt>
                      <c:pt idx="56">
                        <c:v>53.233333333333327</c:v>
                      </c:pt>
                      <c:pt idx="57">
                        <c:v>55.516666666666659</c:v>
                      </c:pt>
                      <c:pt idx="58">
                        <c:v>55.516666666666673</c:v>
                      </c:pt>
                      <c:pt idx="59">
                        <c:v>52.966666666666661</c:v>
                      </c:pt>
                      <c:pt idx="60">
                        <c:v>51.900000000000006</c:v>
                      </c:pt>
                      <c:pt idx="61">
                        <c:v>50.25</c:v>
                      </c:pt>
                      <c:pt idx="62">
                        <c:v>48.683333333333337</c:v>
                      </c:pt>
                      <c:pt idx="63">
                        <c:v>47.716666666666669</c:v>
                      </c:pt>
                      <c:pt idx="64">
                        <c:v>47.633333333333333</c:v>
                      </c:pt>
                      <c:pt idx="65">
                        <c:v>46.516666666666659</c:v>
                      </c:pt>
                      <c:pt idx="66">
                        <c:v>45.75</c:v>
                      </c:pt>
                      <c:pt idx="67">
                        <c:v>45.216666666666661</c:v>
                      </c:pt>
                      <c:pt idx="68">
                        <c:v>48.199999999999996</c:v>
                      </c:pt>
                      <c:pt idx="69">
                        <c:v>50.983333333333327</c:v>
                      </c:pt>
                      <c:pt idx="70">
                        <c:v>49.1</c:v>
                      </c:pt>
                      <c:pt idx="71">
                        <c:v>47.050000000000004</c:v>
                      </c:pt>
                      <c:pt idx="72">
                        <c:v>48.583333333333336</c:v>
                      </c:pt>
                      <c:pt idx="73">
                        <c:v>50.233333333333327</c:v>
                      </c:pt>
                      <c:pt idx="74">
                        <c:v>50.233333333333341</c:v>
                      </c:pt>
                      <c:pt idx="75">
                        <c:v>51.1</c:v>
                      </c:pt>
                      <c:pt idx="76">
                        <c:v>51.466666666666669</c:v>
                      </c:pt>
                      <c:pt idx="77">
                        <c:v>52.1</c:v>
                      </c:pt>
                      <c:pt idx="78">
                        <c:v>54.366666666666674</c:v>
                      </c:pt>
                      <c:pt idx="79">
                        <c:v>57</c:v>
                      </c:pt>
                      <c:pt idx="80">
                        <c:v>58.650000000000006</c:v>
                      </c:pt>
                      <c:pt idx="81">
                        <c:v>62.433333333333337</c:v>
                      </c:pt>
                      <c:pt idx="82">
                        <c:v>63.583333333333336</c:v>
                      </c:pt>
                      <c:pt idx="83">
                        <c:v>61.550000000000004</c:v>
                      </c:pt>
                      <c:pt idx="84">
                        <c:v>60.283333333333331</c:v>
                      </c:pt>
                      <c:pt idx="85">
                        <c:v>59.400000000000006</c:v>
                      </c:pt>
                      <c:pt idx="86">
                        <c:v>58.083333333333343</c:v>
                      </c:pt>
                      <c:pt idx="87">
                        <c:v>56.050000000000004</c:v>
                      </c:pt>
                      <c:pt idx="88">
                        <c:v>54.666666666666664</c:v>
                      </c:pt>
                      <c:pt idx="89">
                        <c:v>53.233333333333341</c:v>
                      </c:pt>
                      <c:pt idx="90">
                        <c:v>52.883333333333333</c:v>
                      </c:pt>
                      <c:pt idx="91">
                        <c:v>51.683333333333337</c:v>
                      </c:pt>
                      <c:pt idx="92">
                        <c:v>51.383333333333333</c:v>
                      </c:pt>
                      <c:pt idx="93">
                        <c:v>52.716666666666669</c:v>
                      </c:pt>
                      <c:pt idx="94">
                        <c:v>54.9</c:v>
                      </c:pt>
                      <c:pt idx="95">
                        <c:v>54.016666666666673</c:v>
                      </c:pt>
                    </c:numCache>
                  </c:numRef>
                </c:yVal>
                <c:smooth val="0"/>
                <c:extLst xmlns:c15="http://schemas.microsoft.com/office/drawing/2012/chart">
                  <c:ext xmlns:c16="http://schemas.microsoft.com/office/drawing/2014/chart" uri="{C3380CC4-5D6E-409C-BE32-E72D297353CC}">
                    <c16:uniqueId val="{00000008-49D5-4E45-9304-68DEAC4FCF22}"/>
                  </c:ext>
                </c:extLst>
              </c15:ser>
            </c15:filteredScatterSeries>
            <c15:filteredScatterSeries>
              <c15:ser>
                <c:idx val="9"/>
                <c:order val="9"/>
                <c:tx>
                  <c:strRef>
                    <c:extLst xmlns:c15="http://schemas.microsoft.com/office/drawing/2012/chart">
                      <c:ext xmlns:c15="http://schemas.microsoft.com/office/drawing/2012/chart" uri="{02D57815-91ED-43cb-92C2-25804820EDAC}">
                        <c15:formulaRef>
                          <c15:sqref>Sheet1!$K$5</c15:sqref>
                        </c15:formulaRef>
                      </c:ext>
                    </c:extLst>
                    <c:strCache>
                      <c:ptCount val="1"/>
                      <c:pt idx="0">
                        <c:v>Back of the Library</c:v>
                      </c:pt>
                    </c:strCache>
                  </c:strRef>
                </c:tx>
                <c:spPr>
                  <a:ln w="19050" cap="rnd">
                    <a:solidFill>
                      <a:schemeClr val="accent4">
                        <a:lumMod val="60000"/>
                      </a:schemeClr>
                    </a:solidFill>
                    <a:round/>
                  </a:ln>
                  <a:effectLst/>
                </c:spPr>
                <c:marker>
                  <c:symbol val="none"/>
                </c:marker>
                <c:xVal>
                  <c:numRef>
                    <c:extLst xmlns:c15="http://schemas.microsoft.com/office/drawing/2012/chart">
                      <c:ext xmlns:c15="http://schemas.microsoft.com/office/drawing/2012/chart" uri="{02D57815-91ED-43cb-92C2-25804820EDAC}">
                        <c15:formulaRef>
                          <c15:sqref>Sheet1!$A$20:$A$115</c15:sqref>
                        </c15:formulaRef>
                      </c:ext>
                    </c:extLst>
                    <c:numCache>
                      <c:formatCode>m/d/yyyy\ h:mm</c:formatCode>
                      <c:ptCount val="96"/>
                      <c:pt idx="0">
                        <c:v>43273.000010474534</c:v>
                      </c:pt>
                      <c:pt idx="1">
                        <c:v>43273.041677199071</c:v>
                      </c:pt>
                      <c:pt idx="2">
                        <c:v>43273.083343923608</c:v>
                      </c:pt>
                      <c:pt idx="3">
                        <c:v>43273.125010648146</c:v>
                      </c:pt>
                      <c:pt idx="4">
                        <c:v>43273.166677372683</c:v>
                      </c:pt>
                      <c:pt idx="5">
                        <c:v>43273.20834409722</c:v>
                      </c:pt>
                      <c:pt idx="6">
                        <c:v>43273.250010821757</c:v>
                      </c:pt>
                      <c:pt idx="7">
                        <c:v>43273.291677546295</c:v>
                      </c:pt>
                      <c:pt idx="8">
                        <c:v>43273.333344270832</c:v>
                      </c:pt>
                      <c:pt idx="9">
                        <c:v>43273.375010995369</c:v>
                      </c:pt>
                      <c:pt idx="10">
                        <c:v>43273.416677719906</c:v>
                      </c:pt>
                      <c:pt idx="11">
                        <c:v>43273.458344444443</c:v>
                      </c:pt>
                      <c:pt idx="12">
                        <c:v>43273.500011168981</c:v>
                      </c:pt>
                      <c:pt idx="13">
                        <c:v>43273.541677893518</c:v>
                      </c:pt>
                      <c:pt idx="14">
                        <c:v>43273.583344618055</c:v>
                      </c:pt>
                      <c:pt idx="15">
                        <c:v>43273.625011342592</c:v>
                      </c:pt>
                      <c:pt idx="16">
                        <c:v>43273.666678067129</c:v>
                      </c:pt>
                      <c:pt idx="17">
                        <c:v>43273.708344791667</c:v>
                      </c:pt>
                      <c:pt idx="18">
                        <c:v>43273.750011516204</c:v>
                      </c:pt>
                      <c:pt idx="19">
                        <c:v>43273.791678240741</c:v>
                      </c:pt>
                      <c:pt idx="20">
                        <c:v>43273.833344965278</c:v>
                      </c:pt>
                      <c:pt idx="21">
                        <c:v>43273.875011689815</c:v>
                      </c:pt>
                      <c:pt idx="22">
                        <c:v>43273.916678414353</c:v>
                      </c:pt>
                      <c:pt idx="23">
                        <c:v>43273.95834513889</c:v>
                      </c:pt>
                      <c:pt idx="24">
                        <c:v>43274.000011863427</c:v>
                      </c:pt>
                      <c:pt idx="25">
                        <c:v>43274.041678587964</c:v>
                      </c:pt>
                      <c:pt idx="26">
                        <c:v>43274.083345312501</c:v>
                      </c:pt>
                      <c:pt idx="27">
                        <c:v>43274.125012037039</c:v>
                      </c:pt>
                      <c:pt idx="28">
                        <c:v>43274.166678761576</c:v>
                      </c:pt>
                      <c:pt idx="29">
                        <c:v>43274.208345486113</c:v>
                      </c:pt>
                      <c:pt idx="30">
                        <c:v>43274.25001221065</c:v>
                      </c:pt>
                      <c:pt idx="31">
                        <c:v>43274.291678935188</c:v>
                      </c:pt>
                      <c:pt idx="32">
                        <c:v>43274.333345659725</c:v>
                      </c:pt>
                      <c:pt idx="33">
                        <c:v>43274.375012384262</c:v>
                      </c:pt>
                      <c:pt idx="34">
                        <c:v>43274.416679108799</c:v>
                      </c:pt>
                      <c:pt idx="35">
                        <c:v>43274.458345833336</c:v>
                      </c:pt>
                      <c:pt idx="36">
                        <c:v>43274.500012557874</c:v>
                      </c:pt>
                      <c:pt idx="37">
                        <c:v>43274.541679282411</c:v>
                      </c:pt>
                      <c:pt idx="38">
                        <c:v>43274.583346006948</c:v>
                      </c:pt>
                      <c:pt idx="39">
                        <c:v>43274.625012731478</c:v>
                      </c:pt>
                      <c:pt idx="40">
                        <c:v>43274.666679456015</c:v>
                      </c:pt>
                      <c:pt idx="41">
                        <c:v>43274.708346180552</c:v>
                      </c:pt>
                      <c:pt idx="42">
                        <c:v>43274.75001290509</c:v>
                      </c:pt>
                      <c:pt idx="43">
                        <c:v>43274.791679629627</c:v>
                      </c:pt>
                      <c:pt idx="44">
                        <c:v>43274.833346354164</c:v>
                      </c:pt>
                      <c:pt idx="45">
                        <c:v>43274.875013078701</c:v>
                      </c:pt>
                      <c:pt idx="46">
                        <c:v>43274.916679803238</c:v>
                      </c:pt>
                      <c:pt idx="47">
                        <c:v>43274.958346527776</c:v>
                      </c:pt>
                      <c:pt idx="48">
                        <c:v>43275.000013252313</c:v>
                      </c:pt>
                      <c:pt idx="49">
                        <c:v>43275.04167997685</c:v>
                      </c:pt>
                      <c:pt idx="50">
                        <c:v>43275.083346701387</c:v>
                      </c:pt>
                      <c:pt idx="51">
                        <c:v>43275.125013425924</c:v>
                      </c:pt>
                      <c:pt idx="52">
                        <c:v>43275.166680150462</c:v>
                      </c:pt>
                      <c:pt idx="53">
                        <c:v>43275.208346874999</c:v>
                      </c:pt>
                      <c:pt idx="54">
                        <c:v>43275.250013599536</c:v>
                      </c:pt>
                      <c:pt idx="55">
                        <c:v>43275.291680324073</c:v>
                      </c:pt>
                      <c:pt idx="56">
                        <c:v>43275.33334704861</c:v>
                      </c:pt>
                      <c:pt idx="57">
                        <c:v>43275.375013773148</c:v>
                      </c:pt>
                      <c:pt idx="58">
                        <c:v>43275.416680497685</c:v>
                      </c:pt>
                      <c:pt idx="59">
                        <c:v>43275.458347222222</c:v>
                      </c:pt>
                      <c:pt idx="60">
                        <c:v>43275.500013946759</c:v>
                      </c:pt>
                      <c:pt idx="61">
                        <c:v>43275.541680671296</c:v>
                      </c:pt>
                      <c:pt idx="62">
                        <c:v>43275.583347395834</c:v>
                      </c:pt>
                      <c:pt idx="63">
                        <c:v>43275.625014120371</c:v>
                      </c:pt>
                      <c:pt idx="64">
                        <c:v>43275.666680844908</c:v>
                      </c:pt>
                      <c:pt idx="65">
                        <c:v>43275.708347569445</c:v>
                      </c:pt>
                      <c:pt idx="66">
                        <c:v>43275.750014293983</c:v>
                      </c:pt>
                      <c:pt idx="67">
                        <c:v>43275.79168101852</c:v>
                      </c:pt>
                      <c:pt idx="68">
                        <c:v>43275.833347743057</c:v>
                      </c:pt>
                      <c:pt idx="69">
                        <c:v>43275.875014467594</c:v>
                      </c:pt>
                      <c:pt idx="70">
                        <c:v>43275.916681192131</c:v>
                      </c:pt>
                      <c:pt idx="71">
                        <c:v>43275.958347916669</c:v>
                      </c:pt>
                      <c:pt idx="72">
                        <c:v>43276.000014641206</c:v>
                      </c:pt>
                      <c:pt idx="73">
                        <c:v>43276.041681365743</c:v>
                      </c:pt>
                      <c:pt idx="74">
                        <c:v>43276.08334809028</c:v>
                      </c:pt>
                      <c:pt idx="75">
                        <c:v>43276.125014814817</c:v>
                      </c:pt>
                      <c:pt idx="76">
                        <c:v>43276.166681539355</c:v>
                      </c:pt>
                      <c:pt idx="77">
                        <c:v>43276.208348263892</c:v>
                      </c:pt>
                      <c:pt idx="78">
                        <c:v>43276.250014988429</c:v>
                      </c:pt>
                      <c:pt idx="79">
                        <c:v>43276.291681712966</c:v>
                      </c:pt>
                      <c:pt idx="80">
                        <c:v>43276.333348437503</c:v>
                      </c:pt>
                      <c:pt idx="81">
                        <c:v>43276.375015162041</c:v>
                      </c:pt>
                      <c:pt idx="82">
                        <c:v>43276.416681886571</c:v>
                      </c:pt>
                      <c:pt idx="83">
                        <c:v>43276.458348611108</c:v>
                      </c:pt>
                      <c:pt idx="84">
                        <c:v>43276.500015335645</c:v>
                      </c:pt>
                      <c:pt idx="85">
                        <c:v>43276.541682060182</c:v>
                      </c:pt>
                      <c:pt idx="86">
                        <c:v>43276.583348784719</c:v>
                      </c:pt>
                      <c:pt idx="87">
                        <c:v>43276.625015509257</c:v>
                      </c:pt>
                      <c:pt idx="88">
                        <c:v>43276.666682233794</c:v>
                      </c:pt>
                      <c:pt idx="89">
                        <c:v>43276.708348958331</c:v>
                      </c:pt>
                      <c:pt idx="90">
                        <c:v>43276.750015682868</c:v>
                      </c:pt>
                      <c:pt idx="91">
                        <c:v>43276.791682407405</c:v>
                      </c:pt>
                      <c:pt idx="92">
                        <c:v>43276.833349131943</c:v>
                      </c:pt>
                      <c:pt idx="93">
                        <c:v>43276.87501585648</c:v>
                      </c:pt>
                      <c:pt idx="94">
                        <c:v>43276.916682581017</c:v>
                      </c:pt>
                      <c:pt idx="95">
                        <c:v>43276.958349305554</c:v>
                      </c:pt>
                    </c:numCache>
                  </c:numRef>
                </c:xVal>
                <c:yVal>
                  <c:numRef>
                    <c:extLst xmlns:c15="http://schemas.microsoft.com/office/drawing/2012/chart">
                      <c:ext xmlns:c15="http://schemas.microsoft.com/office/drawing/2012/chart" uri="{02D57815-91ED-43cb-92C2-25804820EDAC}">
                        <c15:formulaRef>
                          <c15:sqref>Sheet1!$K$20:$K$115</c15:sqref>
                        </c15:formulaRef>
                      </c:ext>
                    </c:extLst>
                    <c:numCache>
                      <c:formatCode>General</c:formatCode>
                      <c:ptCount val="96"/>
                    </c:numCache>
                  </c:numRef>
                </c:yVal>
                <c:smooth val="0"/>
                <c:extLst xmlns:c15="http://schemas.microsoft.com/office/drawing/2012/chart">
                  <c:ext xmlns:c16="http://schemas.microsoft.com/office/drawing/2014/chart" uri="{C3380CC4-5D6E-409C-BE32-E72D297353CC}">
                    <c16:uniqueId val="{00000009-49D5-4E45-9304-68DEAC4FCF22}"/>
                  </c:ext>
                </c:extLst>
              </c15:ser>
            </c15:filteredScatterSeries>
          </c:ext>
        </c:extLst>
      </c:scatterChart>
      <c:valAx>
        <c:axId val="448466448"/>
        <c:scaling>
          <c:orientation val="minMax"/>
          <c:max val="43275.5"/>
          <c:min val="43273.5"/>
        </c:scaling>
        <c:delete val="0"/>
        <c:axPos val="b"/>
        <c:majorGridlines>
          <c:spPr>
            <a:ln w="9525" cap="flat" cmpd="sng" algn="ctr">
              <a:solidFill>
                <a:schemeClr val="tx1">
                  <a:lumMod val="15000"/>
                  <a:lumOff val="85000"/>
                </a:schemeClr>
              </a:solidFill>
              <a:round/>
            </a:ln>
            <a:effectLst/>
          </c:spPr>
        </c:majorGridlines>
        <c:numFmt formatCode="dd/mm\ hh:mm" sourceLinked="0"/>
        <c:majorTickMark val="none"/>
        <c:minorTickMark val="none"/>
        <c:tickLblPos val="nextTo"/>
        <c:spPr>
          <a:noFill/>
          <a:ln w="9525" cap="flat" cmpd="sng" algn="ctr">
            <a:solidFill>
              <a:schemeClr val="tx1">
                <a:lumMod val="25000"/>
                <a:lumOff val="75000"/>
              </a:schemeClr>
            </a:solidFill>
            <a:round/>
          </a:ln>
          <a:effectLst/>
        </c:spPr>
        <c:txPr>
          <a:bodyPr rot="-2700000" spcFirstLastPara="1" vertOverflow="ellipsis" wrap="square" anchor="ctr" anchorCtr="1"/>
          <a:lstStyle/>
          <a:p>
            <a:pPr>
              <a:defRPr sz="900" b="0" i="0" u="none" strike="noStrike" kern="1200" baseline="0">
                <a:solidFill>
                  <a:schemeClr val="tx1"/>
                </a:solidFill>
                <a:latin typeface="+mj-lt"/>
                <a:ea typeface="+mn-ea"/>
                <a:cs typeface="+mn-cs"/>
              </a:defRPr>
            </a:pPr>
            <a:endParaRPr lang="en-US"/>
          </a:p>
        </c:txPr>
        <c:crossAx val="448463824"/>
        <c:crosses val="autoZero"/>
        <c:crossBetween val="midCat"/>
        <c:majorUnit val="0.125"/>
      </c:valAx>
      <c:valAx>
        <c:axId val="448463824"/>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j-lt"/>
                    <a:ea typeface="+mn-ea"/>
                    <a:cs typeface="+mn-cs"/>
                  </a:defRPr>
                </a:pPr>
                <a:r>
                  <a:rPr lang="en-GB" sz="1000" b="0" i="0" baseline="0">
                    <a:solidFill>
                      <a:schemeClr val="tx1"/>
                    </a:solidFill>
                    <a:effectLst/>
                    <a:latin typeface="+mj-lt"/>
                  </a:rPr>
                  <a:t>Relative Humidity %</a:t>
                </a:r>
                <a:endParaRPr lang="en-GB" sz="1000">
                  <a:solidFill>
                    <a:schemeClr val="tx1"/>
                  </a:solidFill>
                  <a:effectLst/>
                  <a:latin typeface="+mj-lt"/>
                </a:endParaRPr>
              </a:p>
            </c:rich>
          </c:tx>
          <c:layout>
            <c:manualLayout>
              <c:xMode val="edge"/>
              <c:yMode val="edge"/>
              <c:x val="1.7221246104567513E-3"/>
              <c:y val="0.2122065764309790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j-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8466448"/>
        <c:crosses val="autoZero"/>
        <c:crossBetween val="midCat"/>
      </c:valAx>
      <c:spPr>
        <a:noFill/>
        <a:ln>
          <a:noFill/>
        </a:ln>
        <a:effectLst/>
      </c:spPr>
    </c:plotArea>
    <c:legend>
      <c:legendPos val="b"/>
      <c:layout>
        <c:manualLayout>
          <c:xMode val="edge"/>
          <c:yMode val="edge"/>
          <c:x val="5.396846055400098E-3"/>
          <c:y val="0.91985665272701"/>
          <c:w val="0.98570439542164667"/>
          <c:h val="6.75719194557528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j-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3239842953515104E-2"/>
          <c:y val="2.2216518339203139E-2"/>
          <c:w val="0.84108063454878079"/>
          <c:h val="0.66162298742507941"/>
        </c:manualLayout>
      </c:layout>
      <c:scatterChart>
        <c:scatterStyle val="lineMarker"/>
        <c:varyColors val="0"/>
        <c:ser>
          <c:idx val="0"/>
          <c:order val="0"/>
          <c:tx>
            <c:strRef>
              <c:f>Sheet1!$B$5</c:f>
              <c:strCache>
                <c:ptCount val="1"/>
                <c:pt idx="0">
                  <c:v>Ext. wind TRUE dir.</c:v>
                </c:pt>
              </c:strCache>
              <c:extLst xmlns:c15="http://schemas.microsoft.com/office/drawing/2012/chart"/>
            </c:strRef>
          </c:tx>
          <c:spPr>
            <a:ln w="19050" cap="rnd">
              <a:solidFill>
                <a:schemeClr val="accent1"/>
              </a:solidFill>
              <a:round/>
            </a:ln>
            <a:effectLst/>
          </c:spPr>
          <c:marker>
            <c:symbol val="none"/>
          </c:marker>
          <c:xVal>
            <c:numRef>
              <c:f>Sheet1!$A$20:$A$115</c:f>
              <c:numCache>
                <c:formatCode>m/d/yyyy\ h:mm</c:formatCode>
                <c:ptCount val="96"/>
                <c:pt idx="0">
                  <c:v>43273.000010474534</c:v>
                </c:pt>
                <c:pt idx="1">
                  <c:v>43273.041677199071</c:v>
                </c:pt>
                <c:pt idx="2">
                  <c:v>43273.083343923608</c:v>
                </c:pt>
                <c:pt idx="3">
                  <c:v>43273.125010648146</c:v>
                </c:pt>
                <c:pt idx="4">
                  <c:v>43273.166677372683</c:v>
                </c:pt>
                <c:pt idx="5">
                  <c:v>43273.20834409722</c:v>
                </c:pt>
                <c:pt idx="6">
                  <c:v>43273.250010821757</c:v>
                </c:pt>
                <c:pt idx="7">
                  <c:v>43273.291677546295</c:v>
                </c:pt>
                <c:pt idx="8">
                  <c:v>43273.333344270832</c:v>
                </c:pt>
                <c:pt idx="9">
                  <c:v>43273.375010995369</c:v>
                </c:pt>
                <c:pt idx="10">
                  <c:v>43273.416677719906</c:v>
                </c:pt>
                <c:pt idx="11">
                  <c:v>43273.458344444443</c:v>
                </c:pt>
                <c:pt idx="12">
                  <c:v>43273.500011168981</c:v>
                </c:pt>
                <c:pt idx="13">
                  <c:v>43273.541677893518</c:v>
                </c:pt>
                <c:pt idx="14">
                  <c:v>43273.583344618055</c:v>
                </c:pt>
                <c:pt idx="15">
                  <c:v>43273.625011342592</c:v>
                </c:pt>
                <c:pt idx="16">
                  <c:v>43273.666678067129</c:v>
                </c:pt>
                <c:pt idx="17">
                  <c:v>43273.708344791667</c:v>
                </c:pt>
                <c:pt idx="18">
                  <c:v>43273.750011516204</c:v>
                </c:pt>
                <c:pt idx="19">
                  <c:v>43273.791678240741</c:v>
                </c:pt>
                <c:pt idx="20">
                  <c:v>43273.833344965278</c:v>
                </c:pt>
                <c:pt idx="21">
                  <c:v>43273.875011689815</c:v>
                </c:pt>
                <c:pt idx="22">
                  <c:v>43273.916678414353</c:v>
                </c:pt>
                <c:pt idx="23">
                  <c:v>43273.95834513889</c:v>
                </c:pt>
                <c:pt idx="24">
                  <c:v>43274.000011863427</c:v>
                </c:pt>
                <c:pt idx="25">
                  <c:v>43274.041678587964</c:v>
                </c:pt>
                <c:pt idx="26">
                  <c:v>43274.083345312501</c:v>
                </c:pt>
                <c:pt idx="27">
                  <c:v>43274.125012037039</c:v>
                </c:pt>
                <c:pt idx="28">
                  <c:v>43274.166678761576</c:v>
                </c:pt>
                <c:pt idx="29">
                  <c:v>43274.208345486113</c:v>
                </c:pt>
                <c:pt idx="30">
                  <c:v>43274.25001221065</c:v>
                </c:pt>
                <c:pt idx="31">
                  <c:v>43274.291678935188</c:v>
                </c:pt>
                <c:pt idx="32">
                  <c:v>43274.333345659725</c:v>
                </c:pt>
                <c:pt idx="33">
                  <c:v>43274.375012384262</c:v>
                </c:pt>
                <c:pt idx="34">
                  <c:v>43274.416679108799</c:v>
                </c:pt>
                <c:pt idx="35">
                  <c:v>43274.458345833336</c:v>
                </c:pt>
                <c:pt idx="36">
                  <c:v>43274.500012557874</c:v>
                </c:pt>
                <c:pt idx="37">
                  <c:v>43274.541679282411</c:v>
                </c:pt>
                <c:pt idx="38">
                  <c:v>43274.583346006948</c:v>
                </c:pt>
                <c:pt idx="39">
                  <c:v>43274.625012731478</c:v>
                </c:pt>
                <c:pt idx="40">
                  <c:v>43274.666679456015</c:v>
                </c:pt>
                <c:pt idx="41">
                  <c:v>43274.708346180552</c:v>
                </c:pt>
                <c:pt idx="42">
                  <c:v>43274.75001290509</c:v>
                </c:pt>
                <c:pt idx="43">
                  <c:v>43274.791679629627</c:v>
                </c:pt>
                <c:pt idx="44">
                  <c:v>43274.833346354164</c:v>
                </c:pt>
                <c:pt idx="45">
                  <c:v>43274.875013078701</c:v>
                </c:pt>
                <c:pt idx="46">
                  <c:v>43274.916679803238</c:v>
                </c:pt>
                <c:pt idx="47">
                  <c:v>43274.958346527776</c:v>
                </c:pt>
                <c:pt idx="48">
                  <c:v>43275.000013252313</c:v>
                </c:pt>
                <c:pt idx="49">
                  <c:v>43275.04167997685</c:v>
                </c:pt>
                <c:pt idx="50">
                  <c:v>43275.083346701387</c:v>
                </c:pt>
                <c:pt idx="51">
                  <c:v>43275.125013425924</c:v>
                </c:pt>
                <c:pt idx="52">
                  <c:v>43275.166680150462</c:v>
                </c:pt>
                <c:pt idx="53">
                  <c:v>43275.208346874999</c:v>
                </c:pt>
                <c:pt idx="54">
                  <c:v>43275.250013599536</c:v>
                </c:pt>
                <c:pt idx="55">
                  <c:v>43275.291680324073</c:v>
                </c:pt>
                <c:pt idx="56">
                  <c:v>43275.33334704861</c:v>
                </c:pt>
                <c:pt idx="57">
                  <c:v>43275.375013773148</c:v>
                </c:pt>
                <c:pt idx="58">
                  <c:v>43275.416680497685</c:v>
                </c:pt>
                <c:pt idx="59">
                  <c:v>43275.458347222222</c:v>
                </c:pt>
                <c:pt idx="60">
                  <c:v>43275.500013946759</c:v>
                </c:pt>
                <c:pt idx="61">
                  <c:v>43275.541680671296</c:v>
                </c:pt>
                <c:pt idx="62">
                  <c:v>43275.583347395834</c:v>
                </c:pt>
                <c:pt idx="63">
                  <c:v>43275.625014120371</c:v>
                </c:pt>
                <c:pt idx="64">
                  <c:v>43275.666680844908</c:v>
                </c:pt>
                <c:pt idx="65">
                  <c:v>43275.708347569445</c:v>
                </c:pt>
                <c:pt idx="66">
                  <c:v>43275.750014293983</c:v>
                </c:pt>
                <c:pt idx="67">
                  <c:v>43275.79168101852</c:v>
                </c:pt>
                <c:pt idx="68">
                  <c:v>43275.833347743057</c:v>
                </c:pt>
                <c:pt idx="69">
                  <c:v>43275.875014467594</c:v>
                </c:pt>
                <c:pt idx="70">
                  <c:v>43275.916681192131</c:v>
                </c:pt>
                <c:pt idx="71">
                  <c:v>43275.958347916669</c:v>
                </c:pt>
                <c:pt idx="72">
                  <c:v>43276.000014641206</c:v>
                </c:pt>
                <c:pt idx="73">
                  <c:v>43276.041681365743</c:v>
                </c:pt>
                <c:pt idx="74">
                  <c:v>43276.08334809028</c:v>
                </c:pt>
                <c:pt idx="75">
                  <c:v>43276.125014814817</c:v>
                </c:pt>
                <c:pt idx="76">
                  <c:v>43276.166681539355</c:v>
                </c:pt>
                <c:pt idx="77">
                  <c:v>43276.208348263892</c:v>
                </c:pt>
                <c:pt idx="78">
                  <c:v>43276.250014988429</c:v>
                </c:pt>
                <c:pt idx="79">
                  <c:v>43276.291681712966</c:v>
                </c:pt>
                <c:pt idx="80">
                  <c:v>43276.333348437503</c:v>
                </c:pt>
                <c:pt idx="81">
                  <c:v>43276.375015162041</c:v>
                </c:pt>
                <c:pt idx="82">
                  <c:v>43276.416681886571</c:v>
                </c:pt>
                <c:pt idx="83">
                  <c:v>43276.458348611108</c:v>
                </c:pt>
                <c:pt idx="84">
                  <c:v>43276.500015335645</c:v>
                </c:pt>
                <c:pt idx="85">
                  <c:v>43276.541682060182</c:v>
                </c:pt>
                <c:pt idx="86">
                  <c:v>43276.583348784719</c:v>
                </c:pt>
                <c:pt idx="87">
                  <c:v>43276.625015509257</c:v>
                </c:pt>
                <c:pt idx="88">
                  <c:v>43276.666682233794</c:v>
                </c:pt>
                <c:pt idx="89">
                  <c:v>43276.708348958331</c:v>
                </c:pt>
                <c:pt idx="90">
                  <c:v>43276.750015682868</c:v>
                </c:pt>
                <c:pt idx="91">
                  <c:v>43276.791682407405</c:v>
                </c:pt>
                <c:pt idx="92">
                  <c:v>43276.833349131943</c:v>
                </c:pt>
                <c:pt idx="93">
                  <c:v>43276.87501585648</c:v>
                </c:pt>
                <c:pt idx="94">
                  <c:v>43276.916682581017</c:v>
                </c:pt>
                <c:pt idx="95">
                  <c:v>43276.958349305554</c:v>
                </c:pt>
              </c:numCache>
              <c:extLst xmlns:c15="http://schemas.microsoft.com/office/drawing/2012/chart"/>
            </c:numRef>
          </c:xVal>
          <c:yVal>
            <c:numRef>
              <c:f>Sheet1!$B$20:$B$115</c:f>
              <c:numCache>
                <c:formatCode>General</c:formatCode>
                <c:ptCount val="96"/>
                <c:pt idx="0">
                  <c:v>206.66666666666666</c:v>
                </c:pt>
                <c:pt idx="1">
                  <c:v>224.66666666666666</c:v>
                </c:pt>
                <c:pt idx="2">
                  <c:v>74.5</c:v>
                </c:pt>
                <c:pt idx="3">
                  <c:v>162.33333333333334</c:v>
                </c:pt>
                <c:pt idx="4">
                  <c:v>247</c:v>
                </c:pt>
                <c:pt idx="5">
                  <c:v>337.66666666666669</c:v>
                </c:pt>
                <c:pt idx="6">
                  <c:v>315</c:v>
                </c:pt>
                <c:pt idx="7">
                  <c:v>261.16666666666669</c:v>
                </c:pt>
                <c:pt idx="8">
                  <c:v>302.66666666666669</c:v>
                </c:pt>
                <c:pt idx="9">
                  <c:v>317.66666666666669</c:v>
                </c:pt>
                <c:pt idx="10">
                  <c:v>275.16666666666669</c:v>
                </c:pt>
                <c:pt idx="11">
                  <c:v>256.33333333333331</c:v>
                </c:pt>
                <c:pt idx="12">
                  <c:v>319.83333333333331</c:v>
                </c:pt>
                <c:pt idx="13">
                  <c:v>293</c:v>
                </c:pt>
                <c:pt idx="14">
                  <c:v>207.33333333333334</c:v>
                </c:pt>
                <c:pt idx="15">
                  <c:v>317</c:v>
                </c:pt>
                <c:pt idx="16">
                  <c:v>317.83333333333331</c:v>
                </c:pt>
                <c:pt idx="17">
                  <c:v>309.5</c:v>
                </c:pt>
                <c:pt idx="18">
                  <c:v>307.16666666666669</c:v>
                </c:pt>
                <c:pt idx="19">
                  <c:v>304.16666666666669</c:v>
                </c:pt>
                <c:pt idx="20">
                  <c:v>285.66666666666669</c:v>
                </c:pt>
                <c:pt idx="21">
                  <c:v>188.33333333333334</c:v>
                </c:pt>
                <c:pt idx="22">
                  <c:v>171.83333333333334</c:v>
                </c:pt>
                <c:pt idx="23">
                  <c:v>265</c:v>
                </c:pt>
                <c:pt idx="24">
                  <c:v>268.83333333333331</c:v>
                </c:pt>
                <c:pt idx="25">
                  <c:v>277.16666666666669</c:v>
                </c:pt>
                <c:pt idx="26">
                  <c:v>312.5</c:v>
                </c:pt>
                <c:pt idx="27">
                  <c:v>130.66666666666666</c:v>
                </c:pt>
                <c:pt idx="28">
                  <c:v>172.5</c:v>
                </c:pt>
                <c:pt idx="29">
                  <c:v>177.5</c:v>
                </c:pt>
                <c:pt idx="30">
                  <c:v>228.66666666666666</c:v>
                </c:pt>
                <c:pt idx="31">
                  <c:v>277.66666666666669</c:v>
                </c:pt>
                <c:pt idx="32">
                  <c:v>293</c:v>
                </c:pt>
                <c:pt idx="33">
                  <c:v>274.5</c:v>
                </c:pt>
                <c:pt idx="34">
                  <c:v>279.5</c:v>
                </c:pt>
                <c:pt idx="35">
                  <c:v>270.33333333333331</c:v>
                </c:pt>
                <c:pt idx="36">
                  <c:v>219.83333333333334</c:v>
                </c:pt>
                <c:pt idx="37">
                  <c:v>299.5</c:v>
                </c:pt>
                <c:pt idx="38">
                  <c:v>254.16666666666666</c:v>
                </c:pt>
                <c:pt idx="39">
                  <c:v>248.16666666666666</c:v>
                </c:pt>
                <c:pt idx="40">
                  <c:v>285.33333333333331</c:v>
                </c:pt>
                <c:pt idx="41">
                  <c:v>227.16666666666666</c:v>
                </c:pt>
                <c:pt idx="42">
                  <c:v>159.33333333333334</c:v>
                </c:pt>
                <c:pt idx="43">
                  <c:v>308</c:v>
                </c:pt>
                <c:pt idx="44">
                  <c:v>299.33333333333331</c:v>
                </c:pt>
                <c:pt idx="45">
                  <c:v>223.33333333333334</c:v>
                </c:pt>
                <c:pt idx="46">
                  <c:v>307.33333333333331</c:v>
                </c:pt>
                <c:pt idx="47">
                  <c:v>141.66666666666666</c:v>
                </c:pt>
                <c:pt idx="48">
                  <c:v>192.16666666666666</c:v>
                </c:pt>
                <c:pt idx="49">
                  <c:v>194.33333333333334</c:v>
                </c:pt>
                <c:pt idx="50">
                  <c:v>223.5</c:v>
                </c:pt>
                <c:pt idx="51">
                  <c:v>93.333333333333329</c:v>
                </c:pt>
                <c:pt idx="52">
                  <c:v>28.5</c:v>
                </c:pt>
                <c:pt idx="53">
                  <c:v>73.166666666666671</c:v>
                </c:pt>
                <c:pt idx="54">
                  <c:v>182.33333333333334</c:v>
                </c:pt>
                <c:pt idx="55">
                  <c:v>181.16666666666666</c:v>
                </c:pt>
                <c:pt idx="56">
                  <c:v>255.83333333333334</c:v>
                </c:pt>
                <c:pt idx="57">
                  <c:v>266</c:v>
                </c:pt>
                <c:pt idx="58">
                  <c:v>265</c:v>
                </c:pt>
                <c:pt idx="59">
                  <c:v>297.16666666666669</c:v>
                </c:pt>
                <c:pt idx="60">
                  <c:v>302.83333333333331</c:v>
                </c:pt>
                <c:pt idx="61">
                  <c:v>281.66666666666669</c:v>
                </c:pt>
                <c:pt idx="62">
                  <c:v>314.66666666666669</c:v>
                </c:pt>
                <c:pt idx="63">
                  <c:v>315.5</c:v>
                </c:pt>
                <c:pt idx="64">
                  <c:v>303.16666666666669</c:v>
                </c:pt>
                <c:pt idx="65">
                  <c:v>157.83333333333334</c:v>
                </c:pt>
                <c:pt idx="66">
                  <c:v>269.33333333333331</c:v>
                </c:pt>
                <c:pt idx="67">
                  <c:v>222.66666666666666</c:v>
                </c:pt>
                <c:pt idx="68">
                  <c:v>318.66666666666669</c:v>
                </c:pt>
                <c:pt idx="69">
                  <c:v>306.5</c:v>
                </c:pt>
                <c:pt idx="70">
                  <c:v>275.33333333333331</c:v>
                </c:pt>
                <c:pt idx="71">
                  <c:v>238.5</c:v>
                </c:pt>
                <c:pt idx="72">
                  <c:v>158.83333333333334</c:v>
                </c:pt>
                <c:pt idx="73">
                  <c:v>184.16666666666666</c:v>
                </c:pt>
                <c:pt idx="74">
                  <c:v>152.66666666666666</c:v>
                </c:pt>
                <c:pt idx="75">
                  <c:v>120.5</c:v>
                </c:pt>
                <c:pt idx="76">
                  <c:v>120.66666666666667</c:v>
                </c:pt>
                <c:pt idx="77">
                  <c:v>122.16666666666667</c:v>
                </c:pt>
                <c:pt idx="78">
                  <c:v>115.33333333333333</c:v>
                </c:pt>
                <c:pt idx="79">
                  <c:v>126.66666666666667</c:v>
                </c:pt>
                <c:pt idx="80">
                  <c:v>202.16666666666666</c:v>
                </c:pt>
                <c:pt idx="81">
                  <c:v>211.5</c:v>
                </c:pt>
                <c:pt idx="82">
                  <c:v>209</c:v>
                </c:pt>
                <c:pt idx="83">
                  <c:v>274</c:v>
                </c:pt>
                <c:pt idx="84">
                  <c:v>196.16666666666666</c:v>
                </c:pt>
                <c:pt idx="85">
                  <c:v>245.66666666666666</c:v>
                </c:pt>
                <c:pt idx="86">
                  <c:v>211.66666666666666</c:v>
                </c:pt>
                <c:pt idx="87">
                  <c:v>251.5</c:v>
                </c:pt>
                <c:pt idx="88">
                  <c:v>306.5</c:v>
                </c:pt>
                <c:pt idx="89">
                  <c:v>280.16666666666669</c:v>
                </c:pt>
                <c:pt idx="90">
                  <c:v>185.83333333333334</c:v>
                </c:pt>
                <c:pt idx="91">
                  <c:v>268.33333333333331</c:v>
                </c:pt>
                <c:pt idx="92">
                  <c:v>174</c:v>
                </c:pt>
                <c:pt idx="93">
                  <c:v>204.33333333333334</c:v>
                </c:pt>
                <c:pt idx="94">
                  <c:v>242.66666666666666</c:v>
                </c:pt>
                <c:pt idx="95">
                  <c:v>158.5</c:v>
                </c:pt>
              </c:numCache>
              <c:extLst xmlns:c15="http://schemas.microsoft.com/office/drawing/2012/chart"/>
            </c:numRef>
          </c:yVal>
          <c:smooth val="0"/>
          <c:extLst xmlns:c15="http://schemas.microsoft.com/office/drawing/2012/chart">
            <c:ext xmlns:c16="http://schemas.microsoft.com/office/drawing/2014/chart" uri="{C3380CC4-5D6E-409C-BE32-E72D297353CC}">
              <c16:uniqueId val="{00000000-0C70-4A32-BB72-3C712081D7B5}"/>
            </c:ext>
          </c:extLst>
        </c:ser>
        <c:dLbls>
          <c:showLegendKey val="0"/>
          <c:showVal val="0"/>
          <c:showCatName val="0"/>
          <c:showSerName val="0"/>
          <c:showPercent val="0"/>
          <c:showBubbleSize val="0"/>
        </c:dLbls>
        <c:axId val="506130936"/>
        <c:axId val="506131264"/>
        <c:extLst>
          <c:ext xmlns:c15="http://schemas.microsoft.com/office/drawing/2012/chart" uri="{02D57815-91ED-43cb-92C2-25804820EDAC}">
            <c15:filteredScatterSeries>
              <c15:ser>
                <c:idx val="1"/>
                <c:order val="1"/>
                <c:tx>
                  <c:strRef>
                    <c:extLst>
                      <c:ext uri="{02D57815-91ED-43cb-92C2-25804820EDAC}">
                        <c15:formulaRef>
                          <c15:sqref>Sheet1!$C$5</c15:sqref>
                        </c15:formulaRef>
                      </c:ext>
                    </c:extLst>
                    <c:strCache>
                      <c:ptCount val="1"/>
                      <c:pt idx="0">
                        <c:v>Ext. wind MAG. dir.</c:v>
                      </c:pt>
                    </c:strCache>
                  </c:strRef>
                </c:tx>
                <c:spPr>
                  <a:ln w="19050" cap="rnd">
                    <a:solidFill>
                      <a:schemeClr val="accent2"/>
                    </a:solidFill>
                    <a:round/>
                  </a:ln>
                  <a:effectLst/>
                </c:spPr>
                <c:marker>
                  <c:symbol val="none"/>
                </c:marker>
                <c:xVal>
                  <c:numRef>
                    <c:extLst>
                      <c:ext uri="{02D57815-91ED-43cb-92C2-25804820EDAC}">
                        <c15:formulaRef>
                          <c15:sqref>Sheet1!$A$20:$A$115</c15:sqref>
                        </c15:formulaRef>
                      </c:ext>
                    </c:extLst>
                    <c:numCache>
                      <c:formatCode>m/d/yyyy\ h:mm</c:formatCode>
                      <c:ptCount val="96"/>
                      <c:pt idx="0">
                        <c:v>43273.000010474534</c:v>
                      </c:pt>
                      <c:pt idx="1">
                        <c:v>43273.041677199071</c:v>
                      </c:pt>
                      <c:pt idx="2">
                        <c:v>43273.083343923608</c:v>
                      </c:pt>
                      <c:pt idx="3">
                        <c:v>43273.125010648146</c:v>
                      </c:pt>
                      <c:pt idx="4">
                        <c:v>43273.166677372683</c:v>
                      </c:pt>
                      <c:pt idx="5">
                        <c:v>43273.20834409722</c:v>
                      </c:pt>
                      <c:pt idx="6">
                        <c:v>43273.250010821757</c:v>
                      </c:pt>
                      <c:pt idx="7">
                        <c:v>43273.291677546295</c:v>
                      </c:pt>
                      <c:pt idx="8">
                        <c:v>43273.333344270832</c:v>
                      </c:pt>
                      <c:pt idx="9">
                        <c:v>43273.375010995369</c:v>
                      </c:pt>
                      <c:pt idx="10">
                        <c:v>43273.416677719906</c:v>
                      </c:pt>
                      <c:pt idx="11">
                        <c:v>43273.458344444443</c:v>
                      </c:pt>
                      <c:pt idx="12">
                        <c:v>43273.500011168981</c:v>
                      </c:pt>
                      <c:pt idx="13">
                        <c:v>43273.541677893518</c:v>
                      </c:pt>
                      <c:pt idx="14">
                        <c:v>43273.583344618055</c:v>
                      </c:pt>
                      <c:pt idx="15">
                        <c:v>43273.625011342592</c:v>
                      </c:pt>
                      <c:pt idx="16">
                        <c:v>43273.666678067129</c:v>
                      </c:pt>
                      <c:pt idx="17">
                        <c:v>43273.708344791667</c:v>
                      </c:pt>
                      <c:pt idx="18">
                        <c:v>43273.750011516204</c:v>
                      </c:pt>
                      <c:pt idx="19">
                        <c:v>43273.791678240741</c:v>
                      </c:pt>
                      <c:pt idx="20">
                        <c:v>43273.833344965278</c:v>
                      </c:pt>
                      <c:pt idx="21">
                        <c:v>43273.875011689815</c:v>
                      </c:pt>
                      <c:pt idx="22">
                        <c:v>43273.916678414353</c:v>
                      </c:pt>
                      <c:pt idx="23">
                        <c:v>43273.95834513889</c:v>
                      </c:pt>
                      <c:pt idx="24">
                        <c:v>43274.000011863427</c:v>
                      </c:pt>
                      <c:pt idx="25">
                        <c:v>43274.041678587964</c:v>
                      </c:pt>
                      <c:pt idx="26">
                        <c:v>43274.083345312501</c:v>
                      </c:pt>
                      <c:pt idx="27">
                        <c:v>43274.125012037039</c:v>
                      </c:pt>
                      <c:pt idx="28">
                        <c:v>43274.166678761576</c:v>
                      </c:pt>
                      <c:pt idx="29">
                        <c:v>43274.208345486113</c:v>
                      </c:pt>
                      <c:pt idx="30">
                        <c:v>43274.25001221065</c:v>
                      </c:pt>
                      <c:pt idx="31">
                        <c:v>43274.291678935188</c:v>
                      </c:pt>
                      <c:pt idx="32">
                        <c:v>43274.333345659725</c:v>
                      </c:pt>
                      <c:pt idx="33">
                        <c:v>43274.375012384262</c:v>
                      </c:pt>
                      <c:pt idx="34">
                        <c:v>43274.416679108799</c:v>
                      </c:pt>
                      <c:pt idx="35">
                        <c:v>43274.458345833336</c:v>
                      </c:pt>
                      <c:pt idx="36">
                        <c:v>43274.500012557874</c:v>
                      </c:pt>
                      <c:pt idx="37">
                        <c:v>43274.541679282411</c:v>
                      </c:pt>
                      <c:pt idx="38">
                        <c:v>43274.583346006948</c:v>
                      </c:pt>
                      <c:pt idx="39">
                        <c:v>43274.625012731478</c:v>
                      </c:pt>
                      <c:pt idx="40">
                        <c:v>43274.666679456015</c:v>
                      </c:pt>
                      <c:pt idx="41">
                        <c:v>43274.708346180552</c:v>
                      </c:pt>
                      <c:pt idx="42">
                        <c:v>43274.75001290509</c:v>
                      </c:pt>
                      <c:pt idx="43">
                        <c:v>43274.791679629627</c:v>
                      </c:pt>
                      <c:pt idx="44">
                        <c:v>43274.833346354164</c:v>
                      </c:pt>
                      <c:pt idx="45">
                        <c:v>43274.875013078701</c:v>
                      </c:pt>
                      <c:pt idx="46">
                        <c:v>43274.916679803238</c:v>
                      </c:pt>
                      <c:pt idx="47">
                        <c:v>43274.958346527776</c:v>
                      </c:pt>
                      <c:pt idx="48">
                        <c:v>43275.000013252313</c:v>
                      </c:pt>
                      <c:pt idx="49">
                        <c:v>43275.04167997685</c:v>
                      </c:pt>
                      <c:pt idx="50">
                        <c:v>43275.083346701387</c:v>
                      </c:pt>
                      <c:pt idx="51">
                        <c:v>43275.125013425924</c:v>
                      </c:pt>
                      <c:pt idx="52">
                        <c:v>43275.166680150462</c:v>
                      </c:pt>
                      <c:pt idx="53">
                        <c:v>43275.208346874999</c:v>
                      </c:pt>
                      <c:pt idx="54">
                        <c:v>43275.250013599536</c:v>
                      </c:pt>
                      <c:pt idx="55">
                        <c:v>43275.291680324073</c:v>
                      </c:pt>
                      <c:pt idx="56">
                        <c:v>43275.33334704861</c:v>
                      </c:pt>
                      <c:pt idx="57">
                        <c:v>43275.375013773148</c:v>
                      </c:pt>
                      <c:pt idx="58">
                        <c:v>43275.416680497685</c:v>
                      </c:pt>
                      <c:pt idx="59">
                        <c:v>43275.458347222222</c:v>
                      </c:pt>
                      <c:pt idx="60">
                        <c:v>43275.500013946759</c:v>
                      </c:pt>
                      <c:pt idx="61">
                        <c:v>43275.541680671296</c:v>
                      </c:pt>
                      <c:pt idx="62">
                        <c:v>43275.583347395834</c:v>
                      </c:pt>
                      <c:pt idx="63">
                        <c:v>43275.625014120371</c:v>
                      </c:pt>
                      <c:pt idx="64">
                        <c:v>43275.666680844908</c:v>
                      </c:pt>
                      <c:pt idx="65">
                        <c:v>43275.708347569445</c:v>
                      </c:pt>
                      <c:pt idx="66">
                        <c:v>43275.750014293983</c:v>
                      </c:pt>
                      <c:pt idx="67">
                        <c:v>43275.79168101852</c:v>
                      </c:pt>
                      <c:pt idx="68">
                        <c:v>43275.833347743057</c:v>
                      </c:pt>
                      <c:pt idx="69">
                        <c:v>43275.875014467594</c:v>
                      </c:pt>
                      <c:pt idx="70">
                        <c:v>43275.916681192131</c:v>
                      </c:pt>
                      <c:pt idx="71">
                        <c:v>43275.958347916669</c:v>
                      </c:pt>
                      <c:pt idx="72">
                        <c:v>43276.000014641206</c:v>
                      </c:pt>
                      <c:pt idx="73">
                        <c:v>43276.041681365743</c:v>
                      </c:pt>
                      <c:pt idx="74">
                        <c:v>43276.08334809028</c:v>
                      </c:pt>
                      <c:pt idx="75">
                        <c:v>43276.125014814817</c:v>
                      </c:pt>
                      <c:pt idx="76">
                        <c:v>43276.166681539355</c:v>
                      </c:pt>
                      <c:pt idx="77">
                        <c:v>43276.208348263892</c:v>
                      </c:pt>
                      <c:pt idx="78">
                        <c:v>43276.250014988429</c:v>
                      </c:pt>
                      <c:pt idx="79">
                        <c:v>43276.291681712966</c:v>
                      </c:pt>
                      <c:pt idx="80">
                        <c:v>43276.333348437503</c:v>
                      </c:pt>
                      <c:pt idx="81">
                        <c:v>43276.375015162041</c:v>
                      </c:pt>
                      <c:pt idx="82">
                        <c:v>43276.416681886571</c:v>
                      </c:pt>
                      <c:pt idx="83">
                        <c:v>43276.458348611108</c:v>
                      </c:pt>
                      <c:pt idx="84">
                        <c:v>43276.500015335645</c:v>
                      </c:pt>
                      <c:pt idx="85">
                        <c:v>43276.541682060182</c:v>
                      </c:pt>
                      <c:pt idx="86">
                        <c:v>43276.583348784719</c:v>
                      </c:pt>
                      <c:pt idx="87">
                        <c:v>43276.625015509257</c:v>
                      </c:pt>
                      <c:pt idx="88">
                        <c:v>43276.666682233794</c:v>
                      </c:pt>
                      <c:pt idx="89">
                        <c:v>43276.708348958331</c:v>
                      </c:pt>
                      <c:pt idx="90">
                        <c:v>43276.750015682868</c:v>
                      </c:pt>
                      <c:pt idx="91">
                        <c:v>43276.791682407405</c:v>
                      </c:pt>
                      <c:pt idx="92">
                        <c:v>43276.833349131943</c:v>
                      </c:pt>
                      <c:pt idx="93">
                        <c:v>43276.87501585648</c:v>
                      </c:pt>
                      <c:pt idx="94">
                        <c:v>43276.916682581017</c:v>
                      </c:pt>
                      <c:pt idx="95">
                        <c:v>43276.958349305554</c:v>
                      </c:pt>
                    </c:numCache>
                  </c:numRef>
                </c:xVal>
                <c:yVal>
                  <c:numRef>
                    <c:extLst>
                      <c:ext uri="{02D57815-91ED-43cb-92C2-25804820EDAC}">
                        <c15:formulaRef>
                          <c15:sqref>Sheet1!$C$20:$C$115</c15:sqref>
                        </c15:formulaRef>
                      </c:ext>
                    </c:extLst>
                    <c:numCache>
                      <c:formatCode>General</c:formatCode>
                      <c:ptCount val="96"/>
                      <c:pt idx="0">
                        <c:v>205.83333333333334</c:v>
                      </c:pt>
                      <c:pt idx="1">
                        <c:v>224</c:v>
                      </c:pt>
                      <c:pt idx="2">
                        <c:v>74.166666666666671</c:v>
                      </c:pt>
                      <c:pt idx="3">
                        <c:v>162</c:v>
                      </c:pt>
                      <c:pt idx="4">
                        <c:v>246.33333333333334</c:v>
                      </c:pt>
                      <c:pt idx="5">
                        <c:v>337</c:v>
                      </c:pt>
                      <c:pt idx="6">
                        <c:v>314.33333333333331</c:v>
                      </c:pt>
                      <c:pt idx="7">
                        <c:v>260.66666666666669</c:v>
                      </c:pt>
                      <c:pt idx="8">
                        <c:v>302.5</c:v>
                      </c:pt>
                      <c:pt idx="9">
                        <c:v>317</c:v>
                      </c:pt>
                      <c:pt idx="10">
                        <c:v>274.33333333333331</c:v>
                      </c:pt>
                      <c:pt idx="11">
                        <c:v>256</c:v>
                      </c:pt>
                      <c:pt idx="12">
                        <c:v>319.5</c:v>
                      </c:pt>
                      <c:pt idx="13">
                        <c:v>292.5</c:v>
                      </c:pt>
                      <c:pt idx="14">
                        <c:v>207</c:v>
                      </c:pt>
                      <c:pt idx="15">
                        <c:v>316.16666666666669</c:v>
                      </c:pt>
                      <c:pt idx="16">
                        <c:v>317.16666666666669</c:v>
                      </c:pt>
                      <c:pt idx="17">
                        <c:v>309.16666666666669</c:v>
                      </c:pt>
                      <c:pt idx="18">
                        <c:v>306.83333333333331</c:v>
                      </c:pt>
                      <c:pt idx="19">
                        <c:v>303.5</c:v>
                      </c:pt>
                      <c:pt idx="20">
                        <c:v>285.33333333333331</c:v>
                      </c:pt>
                      <c:pt idx="21">
                        <c:v>188</c:v>
                      </c:pt>
                      <c:pt idx="22">
                        <c:v>231.33333333333334</c:v>
                      </c:pt>
                      <c:pt idx="23">
                        <c:v>264.66666666666669</c:v>
                      </c:pt>
                      <c:pt idx="24">
                        <c:v>268</c:v>
                      </c:pt>
                      <c:pt idx="25">
                        <c:v>276.66666666666669</c:v>
                      </c:pt>
                      <c:pt idx="26">
                        <c:v>311.83333333333331</c:v>
                      </c:pt>
                      <c:pt idx="27">
                        <c:v>130.33333333333334</c:v>
                      </c:pt>
                      <c:pt idx="28">
                        <c:v>171.83333333333334</c:v>
                      </c:pt>
                      <c:pt idx="29">
                        <c:v>176.83333333333334</c:v>
                      </c:pt>
                      <c:pt idx="30">
                        <c:v>228</c:v>
                      </c:pt>
                      <c:pt idx="31">
                        <c:v>276.83333333333331</c:v>
                      </c:pt>
                      <c:pt idx="32">
                        <c:v>292.66666666666669</c:v>
                      </c:pt>
                      <c:pt idx="33">
                        <c:v>273.83333333333331</c:v>
                      </c:pt>
                      <c:pt idx="34">
                        <c:v>279</c:v>
                      </c:pt>
                      <c:pt idx="35">
                        <c:v>269.5</c:v>
                      </c:pt>
                      <c:pt idx="36">
                        <c:v>279.33333333333331</c:v>
                      </c:pt>
                      <c:pt idx="37">
                        <c:v>299.16666666666669</c:v>
                      </c:pt>
                      <c:pt idx="38">
                        <c:v>253.83333333333334</c:v>
                      </c:pt>
                      <c:pt idx="39">
                        <c:v>247.83333333333334</c:v>
                      </c:pt>
                      <c:pt idx="40">
                        <c:v>284.66666666666669</c:v>
                      </c:pt>
                      <c:pt idx="41">
                        <c:v>226.83333333333334</c:v>
                      </c:pt>
                      <c:pt idx="42">
                        <c:v>159</c:v>
                      </c:pt>
                      <c:pt idx="43">
                        <c:v>307.66666666666669</c:v>
                      </c:pt>
                      <c:pt idx="44">
                        <c:v>299</c:v>
                      </c:pt>
                      <c:pt idx="45">
                        <c:v>222.66666666666666</c:v>
                      </c:pt>
                      <c:pt idx="46">
                        <c:v>306.5</c:v>
                      </c:pt>
                      <c:pt idx="47">
                        <c:v>141.16666666666666</c:v>
                      </c:pt>
                      <c:pt idx="48">
                        <c:v>191.83333333333334</c:v>
                      </c:pt>
                      <c:pt idx="49">
                        <c:v>193.83333333333334</c:v>
                      </c:pt>
                      <c:pt idx="50">
                        <c:v>223</c:v>
                      </c:pt>
                      <c:pt idx="51">
                        <c:v>93</c:v>
                      </c:pt>
                      <c:pt idx="52">
                        <c:v>27.666666666666668</c:v>
                      </c:pt>
                      <c:pt idx="53">
                        <c:v>72.833333333333329</c:v>
                      </c:pt>
                      <c:pt idx="54">
                        <c:v>181.83333333333334</c:v>
                      </c:pt>
                      <c:pt idx="55">
                        <c:v>180.83333333333334</c:v>
                      </c:pt>
                      <c:pt idx="56">
                        <c:v>255.5</c:v>
                      </c:pt>
                      <c:pt idx="57">
                        <c:v>265.5</c:v>
                      </c:pt>
                      <c:pt idx="58">
                        <c:v>264.16666666666669</c:v>
                      </c:pt>
                      <c:pt idx="59">
                        <c:v>296.5</c:v>
                      </c:pt>
                      <c:pt idx="60">
                        <c:v>302.33333333333331</c:v>
                      </c:pt>
                      <c:pt idx="61">
                        <c:v>281.16666666666669</c:v>
                      </c:pt>
                      <c:pt idx="62">
                        <c:v>314</c:v>
                      </c:pt>
                      <c:pt idx="63">
                        <c:v>315</c:v>
                      </c:pt>
                      <c:pt idx="64">
                        <c:v>302.66666666666669</c:v>
                      </c:pt>
                      <c:pt idx="65">
                        <c:v>157.5</c:v>
                      </c:pt>
                      <c:pt idx="66">
                        <c:v>269</c:v>
                      </c:pt>
                      <c:pt idx="67">
                        <c:v>222.5</c:v>
                      </c:pt>
                      <c:pt idx="68">
                        <c:v>318.33333333333331</c:v>
                      </c:pt>
                      <c:pt idx="69">
                        <c:v>306</c:v>
                      </c:pt>
                      <c:pt idx="70">
                        <c:v>275.33333333333331</c:v>
                      </c:pt>
                      <c:pt idx="71">
                        <c:v>238</c:v>
                      </c:pt>
                      <c:pt idx="72">
                        <c:v>158.5</c:v>
                      </c:pt>
                      <c:pt idx="73">
                        <c:v>184</c:v>
                      </c:pt>
                      <c:pt idx="74">
                        <c:v>152</c:v>
                      </c:pt>
                      <c:pt idx="75">
                        <c:v>120</c:v>
                      </c:pt>
                      <c:pt idx="76">
                        <c:v>120.5</c:v>
                      </c:pt>
                      <c:pt idx="77">
                        <c:v>122.16666666666667</c:v>
                      </c:pt>
                      <c:pt idx="78">
                        <c:v>115</c:v>
                      </c:pt>
                      <c:pt idx="79">
                        <c:v>126</c:v>
                      </c:pt>
                      <c:pt idx="80">
                        <c:v>201.83333333333334</c:v>
                      </c:pt>
                      <c:pt idx="81">
                        <c:v>211.16666666666666</c:v>
                      </c:pt>
                      <c:pt idx="82">
                        <c:v>208</c:v>
                      </c:pt>
                      <c:pt idx="83">
                        <c:v>273.5</c:v>
                      </c:pt>
                      <c:pt idx="84">
                        <c:v>195.66666666666666</c:v>
                      </c:pt>
                      <c:pt idx="85">
                        <c:v>245</c:v>
                      </c:pt>
                      <c:pt idx="86">
                        <c:v>211</c:v>
                      </c:pt>
                      <c:pt idx="87">
                        <c:v>251.33333333333334</c:v>
                      </c:pt>
                      <c:pt idx="88">
                        <c:v>306.33333333333331</c:v>
                      </c:pt>
                      <c:pt idx="89">
                        <c:v>279.66666666666669</c:v>
                      </c:pt>
                      <c:pt idx="90">
                        <c:v>185.16666666666666</c:v>
                      </c:pt>
                      <c:pt idx="91">
                        <c:v>267.5</c:v>
                      </c:pt>
                      <c:pt idx="92">
                        <c:v>173.16666666666666</c:v>
                      </c:pt>
                      <c:pt idx="93">
                        <c:v>203.83333333333334</c:v>
                      </c:pt>
                      <c:pt idx="94">
                        <c:v>242.16666666666666</c:v>
                      </c:pt>
                      <c:pt idx="95">
                        <c:v>157.83333333333334</c:v>
                      </c:pt>
                    </c:numCache>
                  </c:numRef>
                </c:yVal>
                <c:smooth val="0"/>
                <c:extLst>
                  <c:ext xmlns:c16="http://schemas.microsoft.com/office/drawing/2014/chart" uri="{C3380CC4-5D6E-409C-BE32-E72D297353CC}">
                    <c16:uniqueId val="{00000002-0C70-4A32-BB72-3C712081D7B5}"/>
                  </c:ext>
                </c:extLst>
              </c15:ser>
            </c15:filteredScatterSeries>
          </c:ext>
        </c:extLst>
      </c:scatterChart>
      <c:scatterChart>
        <c:scatterStyle val="lineMarker"/>
        <c:varyColors val="0"/>
        <c:ser>
          <c:idx val="2"/>
          <c:order val="2"/>
          <c:tx>
            <c:strRef>
              <c:f>Sheet1!$D$5</c:f>
              <c:strCache>
                <c:ptCount val="1"/>
                <c:pt idx="0">
                  <c:v>Ext. wind speed m/s </c:v>
                </c:pt>
              </c:strCache>
            </c:strRef>
          </c:tx>
          <c:spPr>
            <a:ln w="19050" cap="rnd">
              <a:solidFill>
                <a:srgbClr val="92D050"/>
              </a:solidFill>
              <a:round/>
            </a:ln>
            <a:effectLst/>
          </c:spPr>
          <c:marker>
            <c:symbol val="none"/>
          </c:marker>
          <c:xVal>
            <c:numRef>
              <c:f>Sheet1!$A$20:$A$115</c:f>
              <c:numCache>
                <c:formatCode>m/d/yyyy\ h:mm</c:formatCode>
                <c:ptCount val="96"/>
                <c:pt idx="0">
                  <c:v>43273.000010474534</c:v>
                </c:pt>
                <c:pt idx="1">
                  <c:v>43273.041677199071</c:v>
                </c:pt>
                <c:pt idx="2">
                  <c:v>43273.083343923608</c:v>
                </c:pt>
                <c:pt idx="3">
                  <c:v>43273.125010648146</c:v>
                </c:pt>
                <c:pt idx="4">
                  <c:v>43273.166677372683</c:v>
                </c:pt>
                <c:pt idx="5">
                  <c:v>43273.20834409722</c:v>
                </c:pt>
                <c:pt idx="6">
                  <c:v>43273.250010821757</c:v>
                </c:pt>
                <c:pt idx="7">
                  <c:v>43273.291677546295</c:v>
                </c:pt>
                <c:pt idx="8">
                  <c:v>43273.333344270832</c:v>
                </c:pt>
                <c:pt idx="9">
                  <c:v>43273.375010995369</c:v>
                </c:pt>
                <c:pt idx="10">
                  <c:v>43273.416677719906</c:v>
                </c:pt>
                <c:pt idx="11">
                  <c:v>43273.458344444443</c:v>
                </c:pt>
                <c:pt idx="12">
                  <c:v>43273.500011168981</c:v>
                </c:pt>
                <c:pt idx="13">
                  <c:v>43273.541677893518</c:v>
                </c:pt>
                <c:pt idx="14">
                  <c:v>43273.583344618055</c:v>
                </c:pt>
                <c:pt idx="15">
                  <c:v>43273.625011342592</c:v>
                </c:pt>
                <c:pt idx="16">
                  <c:v>43273.666678067129</c:v>
                </c:pt>
                <c:pt idx="17">
                  <c:v>43273.708344791667</c:v>
                </c:pt>
                <c:pt idx="18">
                  <c:v>43273.750011516204</c:v>
                </c:pt>
                <c:pt idx="19">
                  <c:v>43273.791678240741</c:v>
                </c:pt>
                <c:pt idx="20">
                  <c:v>43273.833344965278</c:v>
                </c:pt>
                <c:pt idx="21">
                  <c:v>43273.875011689815</c:v>
                </c:pt>
                <c:pt idx="22">
                  <c:v>43273.916678414353</c:v>
                </c:pt>
                <c:pt idx="23">
                  <c:v>43273.95834513889</c:v>
                </c:pt>
                <c:pt idx="24">
                  <c:v>43274.000011863427</c:v>
                </c:pt>
                <c:pt idx="25">
                  <c:v>43274.041678587964</c:v>
                </c:pt>
                <c:pt idx="26">
                  <c:v>43274.083345312501</c:v>
                </c:pt>
                <c:pt idx="27">
                  <c:v>43274.125012037039</c:v>
                </c:pt>
                <c:pt idx="28">
                  <c:v>43274.166678761576</c:v>
                </c:pt>
                <c:pt idx="29">
                  <c:v>43274.208345486113</c:v>
                </c:pt>
                <c:pt idx="30">
                  <c:v>43274.25001221065</c:v>
                </c:pt>
                <c:pt idx="31">
                  <c:v>43274.291678935188</c:v>
                </c:pt>
                <c:pt idx="32">
                  <c:v>43274.333345659725</c:v>
                </c:pt>
                <c:pt idx="33">
                  <c:v>43274.375012384262</c:v>
                </c:pt>
                <c:pt idx="34">
                  <c:v>43274.416679108799</c:v>
                </c:pt>
                <c:pt idx="35">
                  <c:v>43274.458345833336</c:v>
                </c:pt>
                <c:pt idx="36">
                  <c:v>43274.500012557874</c:v>
                </c:pt>
                <c:pt idx="37">
                  <c:v>43274.541679282411</c:v>
                </c:pt>
                <c:pt idx="38">
                  <c:v>43274.583346006948</c:v>
                </c:pt>
                <c:pt idx="39">
                  <c:v>43274.625012731478</c:v>
                </c:pt>
                <c:pt idx="40">
                  <c:v>43274.666679456015</c:v>
                </c:pt>
                <c:pt idx="41">
                  <c:v>43274.708346180552</c:v>
                </c:pt>
                <c:pt idx="42">
                  <c:v>43274.75001290509</c:v>
                </c:pt>
                <c:pt idx="43">
                  <c:v>43274.791679629627</c:v>
                </c:pt>
                <c:pt idx="44">
                  <c:v>43274.833346354164</c:v>
                </c:pt>
                <c:pt idx="45">
                  <c:v>43274.875013078701</c:v>
                </c:pt>
                <c:pt idx="46">
                  <c:v>43274.916679803238</c:v>
                </c:pt>
                <c:pt idx="47">
                  <c:v>43274.958346527776</c:v>
                </c:pt>
                <c:pt idx="48">
                  <c:v>43275.000013252313</c:v>
                </c:pt>
                <c:pt idx="49">
                  <c:v>43275.04167997685</c:v>
                </c:pt>
                <c:pt idx="50">
                  <c:v>43275.083346701387</c:v>
                </c:pt>
                <c:pt idx="51">
                  <c:v>43275.125013425924</c:v>
                </c:pt>
                <c:pt idx="52">
                  <c:v>43275.166680150462</c:v>
                </c:pt>
                <c:pt idx="53">
                  <c:v>43275.208346874999</c:v>
                </c:pt>
                <c:pt idx="54">
                  <c:v>43275.250013599536</c:v>
                </c:pt>
                <c:pt idx="55">
                  <c:v>43275.291680324073</c:v>
                </c:pt>
                <c:pt idx="56">
                  <c:v>43275.33334704861</c:v>
                </c:pt>
                <c:pt idx="57">
                  <c:v>43275.375013773148</c:v>
                </c:pt>
                <c:pt idx="58">
                  <c:v>43275.416680497685</c:v>
                </c:pt>
                <c:pt idx="59">
                  <c:v>43275.458347222222</c:v>
                </c:pt>
                <c:pt idx="60">
                  <c:v>43275.500013946759</c:v>
                </c:pt>
                <c:pt idx="61">
                  <c:v>43275.541680671296</c:v>
                </c:pt>
                <c:pt idx="62">
                  <c:v>43275.583347395834</c:v>
                </c:pt>
                <c:pt idx="63">
                  <c:v>43275.625014120371</c:v>
                </c:pt>
                <c:pt idx="64">
                  <c:v>43275.666680844908</c:v>
                </c:pt>
                <c:pt idx="65">
                  <c:v>43275.708347569445</c:v>
                </c:pt>
                <c:pt idx="66">
                  <c:v>43275.750014293983</c:v>
                </c:pt>
                <c:pt idx="67">
                  <c:v>43275.79168101852</c:v>
                </c:pt>
                <c:pt idx="68">
                  <c:v>43275.833347743057</c:v>
                </c:pt>
                <c:pt idx="69">
                  <c:v>43275.875014467594</c:v>
                </c:pt>
                <c:pt idx="70">
                  <c:v>43275.916681192131</c:v>
                </c:pt>
                <c:pt idx="71">
                  <c:v>43275.958347916669</c:v>
                </c:pt>
                <c:pt idx="72">
                  <c:v>43276.000014641206</c:v>
                </c:pt>
                <c:pt idx="73">
                  <c:v>43276.041681365743</c:v>
                </c:pt>
                <c:pt idx="74">
                  <c:v>43276.08334809028</c:v>
                </c:pt>
                <c:pt idx="75">
                  <c:v>43276.125014814817</c:v>
                </c:pt>
                <c:pt idx="76">
                  <c:v>43276.166681539355</c:v>
                </c:pt>
                <c:pt idx="77">
                  <c:v>43276.208348263892</c:v>
                </c:pt>
                <c:pt idx="78">
                  <c:v>43276.250014988429</c:v>
                </c:pt>
                <c:pt idx="79">
                  <c:v>43276.291681712966</c:v>
                </c:pt>
                <c:pt idx="80">
                  <c:v>43276.333348437503</c:v>
                </c:pt>
                <c:pt idx="81">
                  <c:v>43276.375015162041</c:v>
                </c:pt>
                <c:pt idx="82">
                  <c:v>43276.416681886571</c:v>
                </c:pt>
                <c:pt idx="83">
                  <c:v>43276.458348611108</c:v>
                </c:pt>
                <c:pt idx="84">
                  <c:v>43276.500015335645</c:v>
                </c:pt>
                <c:pt idx="85">
                  <c:v>43276.541682060182</c:v>
                </c:pt>
                <c:pt idx="86">
                  <c:v>43276.583348784719</c:v>
                </c:pt>
                <c:pt idx="87">
                  <c:v>43276.625015509257</c:v>
                </c:pt>
                <c:pt idx="88">
                  <c:v>43276.666682233794</c:v>
                </c:pt>
                <c:pt idx="89">
                  <c:v>43276.708348958331</c:v>
                </c:pt>
                <c:pt idx="90">
                  <c:v>43276.750015682868</c:v>
                </c:pt>
                <c:pt idx="91">
                  <c:v>43276.791682407405</c:v>
                </c:pt>
                <c:pt idx="92">
                  <c:v>43276.833349131943</c:v>
                </c:pt>
                <c:pt idx="93">
                  <c:v>43276.87501585648</c:v>
                </c:pt>
                <c:pt idx="94">
                  <c:v>43276.916682581017</c:v>
                </c:pt>
                <c:pt idx="95">
                  <c:v>43276.958349305554</c:v>
                </c:pt>
              </c:numCache>
            </c:numRef>
          </c:xVal>
          <c:yVal>
            <c:numRef>
              <c:f>Sheet1!$D$20:$D$115</c:f>
              <c:numCache>
                <c:formatCode>General</c:formatCode>
                <c:ptCount val="96"/>
                <c:pt idx="0">
                  <c:v>1.7999999999999998</c:v>
                </c:pt>
                <c:pt idx="1">
                  <c:v>1.9833333333333334</c:v>
                </c:pt>
                <c:pt idx="2">
                  <c:v>4.2</c:v>
                </c:pt>
                <c:pt idx="3">
                  <c:v>2.5833333333333335</c:v>
                </c:pt>
                <c:pt idx="4">
                  <c:v>1.7333333333333334</c:v>
                </c:pt>
                <c:pt idx="5">
                  <c:v>3.0666666666666664</c:v>
                </c:pt>
                <c:pt idx="6">
                  <c:v>1.4333333333333333</c:v>
                </c:pt>
                <c:pt idx="7">
                  <c:v>1.2833333333333334</c:v>
                </c:pt>
                <c:pt idx="8">
                  <c:v>2.4666666666666663</c:v>
                </c:pt>
                <c:pt idx="9">
                  <c:v>3.2333333333333338</c:v>
                </c:pt>
                <c:pt idx="10">
                  <c:v>3.0833333333333335</c:v>
                </c:pt>
                <c:pt idx="11">
                  <c:v>2.6</c:v>
                </c:pt>
                <c:pt idx="12">
                  <c:v>2.8833333333333333</c:v>
                </c:pt>
                <c:pt idx="13">
                  <c:v>3.1333333333333329</c:v>
                </c:pt>
                <c:pt idx="14">
                  <c:v>2.9166666666666665</c:v>
                </c:pt>
                <c:pt idx="15">
                  <c:v>2.3666666666666667</c:v>
                </c:pt>
                <c:pt idx="16">
                  <c:v>2.6833333333333336</c:v>
                </c:pt>
                <c:pt idx="17">
                  <c:v>2.7833333333333332</c:v>
                </c:pt>
                <c:pt idx="18">
                  <c:v>3.1166666666666671</c:v>
                </c:pt>
                <c:pt idx="19">
                  <c:v>1.9666666666666666</c:v>
                </c:pt>
                <c:pt idx="20">
                  <c:v>1.25</c:v>
                </c:pt>
                <c:pt idx="21">
                  <c:v>1.4666666666666666</c:v>
                </c:pt>
                <c:pt idx="22">
                  <c:v>1.6333333333333335</c:v>
                </c:pt>
                <c:pt idx="23">
                  <c:v>1.2</c:v>
                </c:pt>
                <c:pt idx="24">
                  <c:v>1.5333333333333332</c:v>
                </c:pt>
                <c:pt idx="25">
                  <c:v>2.2166666666666668</c:v>
                </c:pt>
                <c:pt idx="26">
                  <c:v>1.4333333333333333</c:v>
                </c:pt>
                <c:pt idx="27">
                  <c:v>1.2666666666666668</c:v>
                </c:pt>
                <c:pt idx="28">
                  <c:v>1.1833333333333333</c:v>
                </c:pt>
                <c:pt idx="29">
                  <c:v>0.53333333333333333</c:v>
                </c:pt>
                <c:pt idx="30">
                  <c:v>0.55000000000000004</c:v>
                </c:pt>
                <c:pt idx="31">
                  <c:v>0.91666666666666663</c:v>
                </c:pt>
                <c:pt idx="32">
                  <c:v>0.70000000000000007</c:v>
                </c:pt>
                <c:pt idx="33">
                  <c:v>1.5833333333333333</c:v>
                </c:pt>
                <c:pt idx="34">
                  <c:v>2.2833333333333337</c:v>
                </c:pt>
                <c:pt idx="35">
                  <c:v>2.5</c:v>
                </c:pt>
                <c:pt idx="36">
                  <c:v>2.4000000000000004</c:v>
                </c:pt>
                <c:pt idx="37">
                  <c:v>3.25</c:v>
                </c:pt>
                <c:pt idx="38">
                  <c:v>3.0666666666666669</c:v>
                </c:pt>
                <c:pt idx="39">
                  <c:v>3.8833333333333333</c:v>
                </c:pt>
                <c:pt idx="40">
                  <c:v>2.9666666666666668</c:v>
                </c:pt>
                <c:pt idx="41">
                  <c:v>3.8333333333333335</c:v>
                </c:pt>
                <c:pt idx="42">
                  <c:v>2.75</c:v>
                </c:pt>
                <c:pt idx="43">
                  <c:v>2.0666666666666669</c:v>
                </c:pt>
                <c:pt idx="44">
                  <c:v>1.1666666666666667</c:v>
                </c:pt>
                <c:pt idx="45">
                  <c:v>1.3333333333333333</c:v>
                </c:pt>
                <c:pt idx="46">
                  <c:v>2.2833333333333332</c:v>
                </c:pt>
                <c:pt idx="47">
                  <c:v>1.6666666666666667</c:v>
                </c:pt>
                <c:pt idx="48">
                  <c:v>1.9166666666666667</c:v>
                </c:pt>
                <c:pt idx="49">
                  <c:v>1.7833333333333334</c:v>
                </c:pt>
                <c:pt idx="50">
                  <c:v>1.0833333333333335</c:v>
                </c:pt>
                <c:pt idx="51">
                  <c:v>0.15</c:v>
                </c:pt>
                <c:pt idx="52">
                  <c:v>6.6666666666666666E-2</c:v>
                </c:pt>
                <c:pt idx="53">
                  <c:v>0.21666666666666667</c:v>
                </c:pt>
                <c:pt idx="54">
                  <c:v>6.6666666666666666E-2</c:v>
                </c:pt>
                <c:pt idx="55">
                  <c:v>0</c:v>
                </c:pt>
                <c:pt idx="56">
                  <c:v>0.75</c:v>
                </c:pt>
                <c:pt idx="57">
                  <c:v>0.43333333333333335</c:v>
                </c:pt>
                <c:pt idx="58">
                  <c:v>1.1000000000000001</c:v>
                </c:pt>
                <c:pt idx="59">
                  <c:v>1.8833333333333335</c:v>
                </c:pt>
                <c:pt idx="60">
                  <c:v>2.3666666666666667</c:v>
                </c:pt>
                <c:pt idx="61">
                  <c:v>1.9666666666666668</c:v>
                </c:pt>
                <c:pt idx="62">
                  <c:v>2.3000000000000003</c:v>
                </c:pt>
                <c:pt idx="63">
                  <c:v>3.0500000000000003</c:v>
                </c:pt>
                <c:pt idx="64">
                  <c:v>2.1666666666666665</c:v>
                </c:pt>
                <c:pt idx="65">
                  <c:v>2.8166666666666664</c:v>
                </c:pt>
                <c:pt idx="66">
                  <c:v>2.0833333333333335</c:v>
                </c:pt>
                <c:pt idx="67">
                  <c:v>1.6166666666666669</c:v>
                </c:pt>
                <c:pt idx="68">
                  <c:v>0.41666666666666669</c:v>
                </c:pt>
                <c:pt idx="69">
                  <c:v>0</c:v>
                </c:pt>
                <c:pt idx="70">
                  <c:v>0.35000000000000003</c:v>
                </c:pt>
                <c:pt idx="71">
                  <c:v>1.4166666666666667</c:v>
                </c:pt>
                <c:pt idx="72">
                  <c:v>0.48333333333333339</c:v>
                </c:pt>
                <c:pt idx="73">
                  <c:v>0.3</c:v>
                </c:pt>
                <c:pt idx="74">
                  <c:v>0.8666666666666667</c:v>
                </c:pt>
                <c:pt idx="75">
                  <c:v>0.48333333333333339</c:v>
                </c:pt>
                <c:pt idx="76">
                  <c:v>0.13333333333333333</c:v>
                </c:pt>
                <c:pt idx="77">
                  <c:v>0.58333333333333337</c:v>
                </c:pt>
                <c:pt idx="78">
                  <c:v>0.6</c:v>
                </c:pt>
                <c:pt idx="79">
                  <c:v>0.79999999999999993</c:v>
                </c:pt>
                <c:pt idx="80">
                  <c:v>0.6333333333333333</c:v>
                </c:pt>
                <c:pt idx="81">
                  <c:v>0.5</c:v>
                </c:pt>
                <c:pt idx="82">
                  <c:v>0.70000000000000007</c:v>
                </c:pt>
                <c:pt idx="83">
                  <c:v>1.1500000000000001</c:v>
                </c:pt>
                <c:pt idx="84">
                  <c:v>1.5666666666666664</c:v>
                </c:pt>
                <c:pt idx="85">
                  <c:v>2.3166666666666669</c:v>
                </c:pt>
                <c:pt idx="86">
                  <c:v>1.5666666666666667</c:v>
                </c:pt>
                <c:pt idx="87">
                  <c:v>2.1833333333333331</c:v>
                </c:pt>
                <c:pt idx="88">
                  <c:v>3.25</c:v>
                </c:pt>
                <c:pt idx="89">
                  <c:v>2.3333333333333335</c:v>
                </c:pt>
                <c:pt idx="90">
                  <c:v>2.5</c:v>
                </c:pt>
                <c:pt idx="91">
                  <c:v>1.7666666666666664</c:v>
                </c:pt>
                <c:pt idx="92">
                  <c:v>1.4166666666666667</c:v>
                </c:pt>
                <c:pt idx="93">
                  <c:v>1.6500000000000001</c:v>
                </c:pt>
                <c:pt idx="94">
                  <c:v>0.21666666666666667</c:v>
                </c:pt>
                <c:pt idx="95">
                  <c:v>1.0166666666666666</c:v>
                </c:pt>
              </c:numCache>
            </c:numRef>
          </c:yVal>
          <c:smooth val="0"/>
          <c:extLst>
            <c:ext xmlns:c16="http://schemas.microsoft.com/office/drawing/2014/chart" uri="{C3380CC4-5D6E-409C-BE32-E72D297353CC}">
              <c16:uniqueId val="{00000001-0C70-4A32-BB72-3C712081D7B5}"/>
            </c:ext>
          </c:extLst>
        </c:ser>
        <c:dLbls>
          <c:showLegendKey val="0"/>
          <c:showVal val="0"/>
          <c:showCatName val="0"/>
          <c:showSerName val="0"/>
          <c:showPercent val="0"/>
          <c:showBubbleSize val="0"/>
        </c:dLbls>
        <c:axId val="593125664"/>
        <c:axId val="513806768"/>
        <c:extLst>
          <c:ext xmlns:c15="http://schemas.microsoft.com/office/drawing/2012/chart" uri="{02D57815-91ED-43cb-92C2-25804820EDAC}">
            <c15:filteredScatterSeries>
              <c15:ser>
                <c:idx val="3"/>
                <c:order val="3"/>
                <c:tx>
                  <c:strRef>
                    <c:extLst>
                      <c:ext uri="{02D57815-91ED-43cb-92C2-25804820EDAC}">
                        <c15:formulaRef>
                          <c15:sqref>Sheet1!$E$5</c15:sqref>
                        </c15:formulaRef>
                      </c:ext>
                    </c:extLst>
                    <c:strCache>
                      <c:ptCount val="1"/>
                      <c:pt idx="0">
                        <c:v>Supply Air speed m/s (Tower A)</c:v>
                      </c:pt>
                    </c:strCache>
                  </c:strRef>
                </c:tx>
                <c:spPr>
                  <a:ln w="19050" cap="rnd">
                    <a:solidFill>
                      <a:schemeClr val="accent4"/>
                    </a:solidFill>
                    <a:round/>
                  </a:ln>
                  <a:effectLst/>
                </c:spPr>
                <c:marker>
                  <c:symbol val="none"/>
                </c:marker>
                <c:xVal>
                  <c:numRef>
                    <c:extLst>
                      <c:ext uri="{02D57815-91ED-43cb-92C2-25804820EDAC}">
                        <c15:formulaRef>
                          <c15:sqref>Sheet1!$A$20:$A$115</c15:sqref>
                        </c15:formulaRef>
                      </c:ext>
                    </c:extLst>
                    <c:numCache>
                      <c:formatCode>m/d/yyyy\ h:mm</c:formatCode>
                      <c:ptCount val="96"/>
                      <c:pt idx="0">
                        <c:v>43273.000010474534</c:v>
                      </c:pt>
                      <c:pt idx="1">
                        <c:v>43273.041677199071</c:v>
                      </c:pt>
                      <c:pt idx="2">
                        <c:v>43273.083343923608</c:v>
                      </c:pt>
                      <c:pt idx="3">
                        <c:v>43273.125010648146</c:v>
                      </c:pt>
                      <c:pt idx="4">
                        <c:v>43273.166677372683</c:v>
                      </c:pt>
                      <c:pt idx="5">
                        <c:v>43273.20834409722</c:v>
                      </c:pt>
                      <c:pt idx="6">
                        <c:v>43273.250010821757</c:v>
                      </c:pt>
                      <c:pt idx="7">
                        <c:v>43273.291677546295</c:v>
                      </c:pt>
                      <c:pt idx="8">
                        <c:v>43273.333344270832</c:v>
                      </c:pt>
                      <c:pt idx="9">
                        <c:v>43273.375010995369</c:v>
                      </c:pt>
                      <c:pt idx="10">
                        <c:v>43273.416677719906</c:v>
                      </c:pt>
                      <c:pt idx="11">
                        <c:v>43273.458344444443</c:v>
                      </c:pt>
                      <c:pt idx="12">
                        <c:v>43273.500011168981</c:v>
                      </c:pt>
                      <c:pt idx="13">
                        <c:v>43273.541677893518</c:v>
                      </c:pt>
                      <c:pt idx="14">
                        <c:v>43273.583344618055</c:v>
                      </c:pt>
                      <c:pt idx="15">
                        <c:v>43273.625011342592</c:v>
                      </c:pt>
                      <c:pt idx="16">
                        <c:v>43273.666678067129</c:v>
                      </c:pt>
                      <c:pt idx="17">
                        <c:v>43273.708344791667</c:v>
                      </c:pt>
                      <c:pt idx="18">
                        <c:v>43273.750011516204</c:v>
                      </c:pt>
                      <c:pt idx="19">
                        <c:v>43273.791678240741</c:v>
                      </c:pt>
                      <c:pt idx="20">
                        <c:v>43273.833344965278</c:v>
                      </c:pt>
                      <c:pt idx="21">
                        <c:v>43273.875011689815</c:v>
                      </c:pt>
                      <c:pt idx="22">
                        <c:v>43273.916678414353</c:v>
                      </c:pt>
                      <c:pt idx="23">
                        <c:v>43273.95834513889</c:v>
                      </c:pt>
                      <c:pt idx="24">
                        <c:v>43274.000011863427</c:v>
                      </c:pt>
                      <c:pt idx="25">
                        <c:v>43274.041678587964</c:v>
                      </c:pt>
                      <c:pt idx="26">
                        <c:v>43274.083345312501</c:v>
                      </c:pt>
                      <c:pt idx="27">
                        <c:v>43274.125012037039</c:v>
                      </c:pt>
                      <c:pt idx="28">
                        <c:v>43274.166678761576</c:v>
                      </c:pt>
                      <c:pt idx="29">
                        <c:v>43274.208345486113</c:v>
                      </c:pt>
                      <c:pt idx="30">
                        <c:v>43274.25001221065</c:v>
                      </c:pt>
                      <c:pt idx="31">
                        <c:v>43274.291678935188</c:v>
                      </c:pt>
                      <c:pt idx="32">
                        <c:v>43274.333345659725</c:v>
                      </c:pt>
                      <c:pt idx="33">
                        <c:v>43274.375012384262</c:v>
                      </c:pt>
                      <c:pt idx="34">
                        <c:v>43274.416679108799</c:v>
                      </c:pt>
                      <c:pt idx="35">
                        <c:v>43274.458345833336</c:v>
                      </c:pt>
                      <c:pt idx="36">
                        <c:v>43274.500012557874</c:v>
                      </c:pt>
                      <c:pt idx="37">
                        <c:v>43274.541679282411</c:v>
                      </c:pt>
                      <c:pt idx="38">
                        <c:v>43274.583346006948</c:v>
                      </c:pt>
                      <c:pt idx="39">
                        <c:v>43274.625012731478</c:v>
                      </c:pt>
                      <c:pt idx="40">
                        <c:v>43274.666679456015</c:v>
                      </c:pt>
                      <c:pt idx="41">
                        <c:v>43274.708346180552</c:v>
                      </c:pt>
                      <c:pt idx="42">
                        <c:v>43274.75001290509</c:v>
                      </c:pt>
                      <c:pt idx="43">
                        <c:v>43274.791679629627</c:v>
                      </c:pt>
                      <c:pt idx="44">
                        <c:v>43274.833346354164</c:v>
                      </c:pt>
                      <c:pt idx="45">
                        <c:v>43274.875013078701</c:v>
                      </c:pt>
                      <c:pt idx="46">
                        <c:v>43274.916679803238</c:v>
                      </c:pt>
                      <c:pt idx="47">
                        <c:v>43274.958346527776</c:v>
                      </c:pt>
                      <c:pt idx="48">
                        <c:v>43275.000013252313</c:v>
                      </c:pt>
                      <c:pt idx="49">
                        <c:v>43275.04167997685</c:v>
                      </c:pt>
                      <c:pt idx="50">
                        <c:v>43275.083346701387</c:v>
                      </c:pt>
                      <c:pt idx="51">
                        <c:v>43275.125013425924</c:v>
                      </c:pt>
                      <c:pt idx="52">
                        <c:v>43275.166680150462</c:v>
                      </c:pt>
                      <c:pt idx="53">
                        <c:v>43275.208346874999</c:v>
                      </c:pt>
                      <c:pt idx="54">
                        <c:v>43275.250013599536</c:v>
                      </c:pt>
                      <c:pt idx="55">
                        <c:v>43275.291680324073</c:v>
                      </c:pt>
                      <c:pt idx="56">
                        <c:v>43275.33334704861</c:v>
                      </c:pt>
                      <c:pt idx="57">
                        <c:v>43275.375013773148</c:v>
                      </c:pt>
                      <c:pt idx="58">
                        <c:v>43275.416680497685</c:v>
                      </c:pt>
                      <c:pt idx="59">
                        <c:v>43275.458347222222</c:v>
                      </c:pt>
                      <c:pt idx="60">
                        <c:v>43275.500013946759</c:v>
                      </c:pt>
                      <c:pt idx="61">
                        <c:v>43275.541680671296</c:v>
                      </c:pt>
                      <c:pt idx="62">
                        <c:v>43275.583347395834</c:v>
                      </c:pt>
                      <c:pt idx="63">
                        <c:v>43275.625014120371</c:v>
                      </c:pt>
                      <c:pt idx="64">
                        <c:v>43275.666680844908</c:v>
                      </c:pt>
                      <c:pt idx="65">
                        <c:v>43275.708347569445</c:v>
                      </c:pt>
                      <c:pt idx="66">
                        <c:v>43275.750014293983</c:v>
                      </c:pt>
                      <c:pt idx="67">
                        <c:v>43275.79168101852</c:v>
                      </c:pt>
                      <c:pt idx="68">
                        <c:v>43275.833347743057</c:v>
                      </c:pt>
                      <c:pt idx="69">
                        <c:v>43275.875014467594</c:v>
                      </c:pt>
                      <c:pt idx="70">
                        <c:v>43275.916681192131</c:v>
                      </c:pt>
                      <c:pt idx="71">
                        <c:v>43275.958347916669</c:v>
                      </c:pt>
                      <c:pt idx="72">
                        <c:v>43276.000014641206</c:v>
                      </c:pt>
                      <c:pt idx="73">
                        <c:v>43276.041681365743</c:v>
                      </c:pt>
                      <c:pt idx="74">
                        <c:v>43276.08334809028</c:v>
                      </c:pt>
                      <c:pt idx="75">
                        <c:v>43276.125014814817</c:v>
                      </c:pt>
                      <c:pt idx="76">
                        <c:v>43276.166681539355</c:v>
                      </c:pt>
                      <c:pt idx="77">
                        <c:v>43276.208348263892</c:v>
                      </c:pt>
                      <c:pt idx="78">
                        <c:v>43276.250014988429</c:v>
                      </c:pt>
                      <c:pt idx="79">
                        <c:v>43276.291681712966</c:v>
                      </c:pt>
                      <c:pt idx="80">
                        <c:v>43276.333348437503</c:v>
                      </c:pt>
                      <c:pt idx="81">
                        <c:v>43276.375015162041</c:v>
                      </c:pt>
                      <c:pt idx="82">
                        <c:v>43276.416681886571</c:v>
                      </c:pt>
                      <c:pt idx="83">
                        <c:v>43276.458348611108</c:v>
                      </c:pt>
                      <c:pt idx="84">
                        <c:v>43276.500015335645</c:v>
                      </c:pt>
                      <c:pt idx="85">
                        <c:v>43276.541682060182</c:v>
                      </c:pt>
                      <c:pt idx="86">
                        <c:v>43276.583348784719</c:v>
                      </c:pt>
                      <c:pt idx="87">
                        <c:v>43276.625015509257</c:v>
                      </c:pt>
                      <c:pt idx="88">
                        <c:v>43276.666682233794</c:v>
                      </c:pt>
                      <c:pt idx="89">
                        <c:v>43276.708348958331</c:v>
                      </c:pt>
                      <c:pt idx="90">
                        <c:v>43276.750015682868</c:v>
                      </c:pt>
                      <c:pt idx="91">
                        <c:v>43276.791682407405</c:v>
                      </c:pt>
                      <c:pt idx="92">
                        <c:v>43276.833349131943</c:v>
                      </c:pt>
                      <c:pt idx="93">
                        <c:v>43276.87501585648</c:v>
                      </c:pt>
                      <c:pt idx="94">
                        <c:v>43276.916682581017</c:v>
                      </c:pt>
                      <c:pt idx="95">
                        <c:v>43276.958349305554</c:v>
                      </c:pt>
                    </c:numCache>
                  </c:numRef>
                </c:xVal>
                <c:yVal>
                  <c:numRef>
                    <c:extLst>
                      <c:ext uri="{02D57815-91ED-43cb-92C2-25804820EDAC}">
                        <c15:formulaRef>
                          <c15:sqref>Sheet1!$E$20:$E$115</c15:sqref>
                        </c15:formulaRef>
                      </c:ext>
                    </c:extLst>
                    <c:numCache>
                      <c:formatCode>General</c:formatCode>
                      <c:ptCount val="96"/>
                      <c:pt idx="0">
                        <c:v>0</c:v>
                      </c:pt>
                      <c:pt idx="1">
                        <c:v>0.13333333333333333</c:v>
                      </c:pt>
                      <c:pt idx="2">
                        <c:v>0.25</c:v>
                      </c:pt>
                      <c:pt idx="3">
                        <c:v>0</c:v>
                      </c:pt>
                      <c:pt idx="4">
                        <c:v>0.11666666666666665</c:v>
                      </c:pt>
                      <c:pt idx="5">
                        <c:v>0.16666666666666666</c:v>
                      </c:pt>
                      <c:pt idx="6">
                        <c:v>0.23333333333333336</c:v>
                      </c:pt>
                      <c:pt idx="7">
                        <c:v>0.15</c:v>
                      </c:pt>
                      <c:pt idx="8">
                        <c:v>0.41666666666666669</c:v>
                      </c:pt>
                      <c:pt idx="9">
                        <c:v>0.31666666666666665</c:v>
                      </c:pt>
                      <c:pt idx="10">
                        <c:v>0.31666666666666665</c:v>
                      </c:pt>
                      <c:pt idx="11">
                        <c:v>0.33333333333333331</c:v>
                      </c:pt>
                      <c:pt idx="12">
                        <c:v>0.41666666666666669</c:v>
                      </c:pt>
                      <c:pt idx="13">
                        <c:v>0.33333333333333331</c:v>
                      </c:pt>
                      <c:pt idx="14">
                        <c:v>0.44999999999999996</c:v>
                      </c:pt>
                      <c:pt idx="15">
                        <c:v>0.3666666666666667</c:v>
                      </c:pt>
                      <c:pt idx="16">
                        <c:v>0.20000000000000004</c:v>
                      </c:pt>
                      <c:pt idx="17">
                        <c:v>0.11666666666666665</c:v>
                      </c:pt>
                      <c:pt idx="18">
                        <c:v>0.3666666666666667</c:v>
                      </c:pt>
                      <c:pt idx="19">
                        <c:v>0.41666666666666657</c:v>
                      </c:pt>
                      <c:pt idx="20">
                        <c:v>0</c:v>
                      </c:pt>
                      <c:pt idx="21">
                        <c:v>0</c:v>
                      </c:pt>
                      <c:pt idx="22">
                        <c:v>0</c:v>
                      </c:pt>
                      <c:pt idx="23">
                        <c:v>4.9999999999999996E-2</c:v>
                      </c:pt>
                      <c:pt idx="24">
                        <c:v>0</c:v>
                      </c:pt>
                      <c:pt idx="25">
                        <c:v>0</c:v>
                      </c:pt>
                      <c:pt idx="26">
                        <c:v>0</c:v>
                      </c:pt>
                      <c:pt idx="27">
                        <c:v>0</c:v>
                      </c:pt>
                      <c:pt idx="28">
                        <c:v>0</c:v>
                      </c:pt>
                      <c:pt idx="29">
                        <c:v>0</c:v>
                      </c:pt>
                      <c:pt idx="30">
                        <c:v>0</c:v>
                      </c:pt>
                      <c:pt idx="31">
                        <c:v>0</c:v>
                      </c:pt>
                      <c:pt idx="32">
                        <c:v>0</c:v>
                      </c:pt>
                      <c:pt idx="33">
                        <c:v>0.13333333333333333</c:v>
                      </c:pt>
                      <c:pt idx="34">
                        <c:v>0.28333333333333338</c:v>
                      </c:pt>
                      <c:pt idx="35">
                        <c:v>0.26666666666666666</c:v>
                      </c:pt>
                      <c:pt idx="36">
                        <c:v>0.28333333333333338</c:v>
                      </c:pt>
                      <c:pt idx="37">
                        <c:v>8.3333333333333329E-2</c:v>
                      </c:pt>
                      <c:pt idx="38">
                        <c:v>0.33333333333333331</c:v>
                      </c:pt>
                      <c:pt idx="39">
                        <c:v>0.28333333333333333</c:v>
                      </c:pt>
                      <c:pt idx="40">
                        <c:v>0.3666666666666667</c:v>
                      </c:pt>
                      <c:pt idx="41">
                        <c:v>0.26666666666666666</c:v>
                      </c:pt>
                      <c:pt idx="42">
                        <c:v>0.31666666666666665</c:v>
                      </c:pt>
                      <c:pt idx="43">
                        <c:v>8.3333333333333329E-2</c:v>
                      </c:pt>
                      <c:pt idx="44">
                        <c:v>0</c:v>
                      </c:pt>
                      <c:pt idx="45">
                        <c:v>0</c:v>
                      </c:pt>
                      <c:pt idx="46">
                        <c:v>0</c:v>
                      </c:pt>
                      <c:pt idx="47">
                        <c:v>0</c:v>
                      </c:pt>
                      <c:pt idx="48">
                        <c:v>0</c:v>
                      </c:pt>
                      <c:pt idx="49">
                        <c:v>0</c:v>
                      </c:pt>
                      <c:pt idx="50">
                        <c:v>0</c:v>
                      </c:pt>
                      <c:pt idx="51">
                        <c:v>0</c:v>
                      </c:pt>
                      <c:pt idx="52">
                        <c:v>0</c:v>
                      </c:pt>
                      <c:pt idx="53">
                        <c:v>0</c:v>
                      </c:pt>
                      <c:pt idx="54">
                        <c:v>0</c:v>
                      </c:pt>
                      <c:pt idx="55">
                        <c:v>0</c:v>
                      </c:pt>
                      <c:pt idx="56">
                        <c:v>0.28333333333333338</c:v>
                      </c:pt>
                      <c:pt idx="57">
                        <c:v>0.78333333333333321</c:v>
                      </c:pt>
                      <c:pt idx="58">
                        <c:v>0.81666666666666654</c:v>
                      </c:pt>
                      <c:pt idx="59">
                        <c:v>0.44999999999999996</c:v>
                      </c:pt>
                      <c:pt idx="60">
                        <c:v>0.3833333333333333</c:v>
                      </c:pt>
                      <c:pt idx="61">
                        <c:v>0.3833333333333333</c:v>
                      </c:pt>
                      <c:pt idx="62">
                        <c:v>0.45</c:v>
                      </c:pt>
                      <c:pt idx="63">
                        <c:v>0.56666666666666676</c:v>
                      </c:pt>
                      <c:pt idx="64">
                        <c:v>0.73333333333333328</c:v>
                      </c:pt>
                      <c:pt idx="65">
                        <c:v>0.41666666666666669</c:v>
                      </c:pt>
                      <c:pt idx="66">
                        <c:v>0.46666666666666673</c:v>
                      </c:pt>
                      <c:pt idx="67">
                        <c:v>0.36666666666666664</c:v>
                      </c:pt>
                      <c:pt idx="68">
                        <c:v>0.79999999999999993</c:v>
                      </c:pt>
                      <c:pt idx="69">
                        <c:v>0.83333333333333337</c:v>
                      </c:pt>
                      <c:pt idx="70">
                        <c:v>0.3</c:v>
                      </c:pt>
                      <c:pt idx="71">
                        <c:v>0</c:v>
                      </c:pt>
                      <c:pt idx="72">
                        <c:v>0.81666666666666654</c:v>
                      </c:pt>
                      <c:pt idx="73">
                        <c:v>0.73333333333333328</c:v>
                      </c:pt>
                      <c:pt idx="74">
                        <c:v>0.68333333333333324</c:v>
                      </c:pt>
                      <c:pt idx="75">
                        <c:v>0.78333333333333333</c:v>
                      </c:pt>
                      <c:pt idx="76">
                        <c:v>0.68333333333333346</c:v>
                      </c:pt>
                      <c:pt idx="77">
                        <c:v>0.6166666666666667</c:v>
                      </c:pt>
                      <c:pt idx="78">
                        <c:v>0.73333333333333339</c:v>
                      </c:pt>
                      <c:pt idx="79">
                        <c:v>0.6166666666666667</c:v>
                      </c:pt>
                      <c:pt idx="80">
                        <c:v>0.8666666666666667</c:v>
                      </c:pt>
                      <c:pt idx="81">
                        <c:v>0.81666666666666676</c:v>
                      </c:pt>
                      <c:pt idx="82">
                        <c:v>0.73333333333333339</c:v>
                      </c:pt>
                      <c:pt idx="83">
                        <c:v>0.6333333333333333</c:v>
                      </c:pt>
                      <c:pt idx="84">
                        <c:v>0.71666666666666667</c:v>
                      </c:pt>
                      <c:pt idx="85">
                        <c:v>0.6</c:v>
                      </c:pt>
                      <c:pt idx="86">
                        <c:v>0.5</c:v>
                      </c:pt>
                      <c:pt idx="87">
                        <c:v>0.41666666666666669</c:v>
                      </c:pt>
                      <c:pt idx="88">
                        <c:v>0.48333333333333334</c:v>
                      </c:pt>
                      <c:pt idx="89">
                        <c:v>0.44999999999999996</c:v>
                      </c:pt>
                      <c:pt idx="90">
                        <c:v>0.45</c:v>
                      </c:pt>
                      <c:pt idx="91">
                        <c:v>0.16666666666666666</c:v>
                      </c:pt>
                      <c:pt idx="92">
                        <c:v>0</c:v>
                      </c:pt>
                      <c:pt idx="93">
                        <c:v>0.13333333333333333</c:v>
                      </c:pt>
                      <c:pt idx="94">
                        <c:v>0.58333333333333337</c:v>
                      </c:pt>
                      <c:pt idx="95">
                        <c:v>0</c:v>
                      </c:pt>
                    </c:numCache>
                  </c:numRef>
                </c:yVal>
                <c:smooth val="0"/>
                <c:extLst>
                  <c:ext xmlns:c16="http://schemas.microsoft.com/office/drawing/2014/chart" uri="{C3380CC4-5D6E-409C-BE32-E72D297353CC}">
                    <c16:uniqueId val="{00000003-0C70-4A32-BB72-3C712081D7B5}"/>
                  </c:ext>
                </c:extLst>
              </c15:ser>
            </c15:filteredScatterSeries>
            <c15:filteredScatterSeries>
              <c15:ser>
                <c:idx val="4"/>
                <c:order val="4"/>
                <c:tx>
                  <c:strRef>
                    <c:extLst xmlns:c15="http://schemas.microsoft.com/office/drawing/2012/chart">
                      <c:ext xmlns:c15="http://schemas.microsoft.com/office/drawing/2012/chart" uri="{02D57815-91ED-43cb-92C2-25804820EDAC}">
                        <c15:formulaRef>
                          <c15:sqref>Sheet1!$F$5</c15:sqref>
                        </c15:formulaRef>
                      </c:ext>
                    </c:extLst>
                    <c:strCache>
                      <c:ptCount val="1"/>
                      <c:pt idx="0">
                        <c:v>Supply Air speed m/s (Tower B)</c:v>
                      </c:pt>
                    </c:strCache>
                  </c:strRef>
                </c:tx>
                <c:spPr>
                  <a:ln w="19050" cap="rnd">
                    <a:solidFill>
                      <a:schemeClr val="accent5"/>
                    </a:solidFill>
                    <a:round/>
                  </a:ln>
                  <a:effectLst/>
                </c:spPr>
                <c:marker>
                  <c:symbol val="none"/>
                </c:marker>
                <c:xVal>
                  <c:numRef>
                    <c:extLst xmlns:c15="http://schemas.microsoft.com/office/drawing/2012/chart">
                      <c:ext xmlns:c15="http://schemas.microsoft.com/office/drawing/2012/chart" uri="{02D57815-91ED-43cb-92C2-25804820EDAC}">
                        <c15:formulaRef>
                          <c15:sqref>Sheet1!$A$20:$A$115</c15:sqref>
                        </c15:formulaRef>
                      </c:ext>
                    </c:extLst>
                    <c:numCache>
                      <c:formatCode>m/d/yyyy\ h:mm</c:formatCode>
                      <c:ptCount val="96"/>
                      <c:pt idx="0">
                        <c:v>43273.000010474534</c:v>
                      </c:pt>
                      <c:pt idx="1">
                        <c:v>43273.041677199071</c:v>
                      </c:pt>
                      <c:pt idx="2">
                        <c:v>43273.083343923608</c:v>
                      </c:pt>
                      <c:pt idx="3">
                        <c:v>43273.125010648146</c:v>
                      </c:pt>
                      <c:pt idx="4">
                        <c:v>43273.166677372683</c:v>
                      </c:pt>
                      <c:pt idx="5">
                        <c:v>43273.20834409722</c:v>
                      </c:pt>
                      <c:pt idx="6">
                        <c:v>43273.250010821757</c:v>
                      </c:pt>
                      <c:pt idx="7">
                        <c:v>43273.291677546295</c:v>
                      </c:pt>
                      <c:pt idx="8">
                        <c:v>43273.333344270832</c:v>
                      </c:pt>
                      <c:pt idx="9">
                        <c:v>43273.375010995369</c:v>
                      </c:pt>
                      <c:pt idx="10">
                        <c:v>43273.416677719906</c:v>
                      </c:pt>
                      <c:pt idx="11">
                        <c:v>43273.458344444443</c:v>
                      </c:pt>
                      <c:pt idx="12">
                        <c:v>43273.500011168981</c:v>
                      </c:pt>
                      <c:pt idx="13">
                        <c:v>43273.541677893518</c:v>
                      </c:pt>
                      <c:pt idx="14">
                        <c:v>43273.583344618055</c:v>
                      </c:pt>
                      <c:pt idx="15">
                        <c:v>43273.625011342592</c:v>
                      </c:pt>
                      <c:pt idx="16">
                        <c:v>43273.666678067129</c:v>
                      </c:pt>
                      <c:pt idx="17">
                        <c:v>43273.708344791667</c:v>
                      </c:pt>
                      <c:pt idx="18">
                        <c:v>43273.750011516204</c:v>
                      </c:pt>
                      <c:pt idx="19">
                        <c:v>43273.791678240741</c:v>
                      </c:pt>
                      <c:pt idx="20">
                        <c:v>43273.833344965278</c:v>
                      </c:pt>
                      <c:pt idx="21">
                        <c:v>43273.875011689815</c:v>
                      </c:pt>
                      <c:pt idx="22">
                        <c:v>43273.916678414353</c:v>
                      </c:pt>
                      <c:pt idx="23">
                        <c:v>43273.95834513889</c:v>
                      </c:pt>
                      <c:pt idx="24">
                        <c:v>43274.000011863427</c:v>
                      </c:pt>
                      <c:pt idx="25">
                        <c:v>43274.041678587964</c:v>
                      </c:pt>
                      <c:pt idx="26">
                        <c:v>43274.083345312501</c:v>
                      </c:pt>
                      <c:pt idx="27">
                        <c:v>43274.125012037039</c:v>
                      </c:pt>
                      <c:pt idx="28">
                        <c:v>43274.166678761576</c:v>
                      </c:pt>
                      <c:pt idx="29">
                        <c:v>43274.208345486113</c:v>
                      </c:pt>
                      <c:pt idx="30">
                        <c:v>43274.25001221065</c:v>
                      </c:pt>
                      <c:pt idx="31">
                        <c:v>43274.291678935188</c:v>
                      </c:pt>
                      <c:pt idx="32">
                        <c:v>43274.333345659725</c:v>
                      </c:pt>
                      <c:pt idx="33">
                        <c:v>43274.375012384262</c:v>
                      </c:pt>
                      <c:pt idx="34">
                        <c:v>43274.416679108799</c:v>
                      </c:pt>
                      <c:pt idx="35">
                        <c:v>43274.458345833336</c:v>
                      </c:pt>
                      <c:pt idx="36">
                        <c:v>43274.500012557874</c:v>
                      </c:pt>
                      <c:pt idx="37">
                        <c:v>43274.541679282411</c:v>
                      </c:pt>
                      <c:pt idx="38">
                        <c:v>43274.583346006948</c:v>
                      </c:pt>
                      <c:pt idx="39">
                        <c:v>43274.625012731478</c:v>
                      </c:pt>
                      <c:pt idx="40">
                        <c:v>43274.666679456015</c:v>
                      </c:pt>
                      <c:pt idx="41">
                        <c:v>43274.708346180552</c:v>
                      </c:pt>
                      <c:pt idx="42">
                        <c:v>43274.75001290509</c:v>
                      </c:pt>
                      <c:pt idx="43">
                        <c:v>43274.791679629627</c:v>
                      </c:pt>
                      <c:pt idx="44">
                        <c:v>43274.833346354164</c:v>
                      </c:pt>
                      <c:pt idx="45">
                        <c:v>43274.875013078701</c:v>
                      </c:pt>
                      <c:pt idx="46">
                        <c:v>43274.916679803238</c:v>
                      </c:pt>
                      <c:pt idx="47">
                        <c:v>43274.958346527776</c:v>
                      </c:pt>
                      <c:pt idx="48">
                        <c:v>43275.000013252313</c:v>
                      </c:pt>
                      <c:pt idx="49">
                        <c:v>43275.04167997685</c:v>
                      </c:pt>
                      <c:pt idx="50">
                        <c:v>43275.083346701387</c:v>
                      </c:pt>
                      <c:pt idx="51">
                        <c:v>43275.125013425924</c:v>
                      </c:pt>
                      <c:pt idx="52">
                        <c:v>43275.166680150462</c:v>
                      </c:pt>
                      <c:pt idx="53">
                        <c:v>43275.208346874999</c:v>
                      </c:pt>
                      <c:pt idx="54">
                        <c:v>43275.250013599536</c:v>
                      </c:pt>
                      <c:pt idx="55">
                        <c:v>43275.291680324073</c:v>
                      </c:pt>
                      <c:pt idx="56">
                        <c:v>43275.33334704861</c:v>
                      </c:pt>
                      <c:pt idx="57">
                        <c:v>43275.375013773148</c:v>
                      </c:pt>
                      <c:pt idx="58">
                        <c:v>43275.416680497685</c:v>
                      </c:pt>
                      <c:pt idx="59">
                        <c:v>43275.458347222222</c:v>
                      </c:pt>
                      <c:pt idx="60">
                        <c:v>43275.500013946759</c:v>
                      </c:pt>
                      <c:pt idx="61">
                        <c:v>43275.541680671296</c:v>
                      </c:pt>
                      <c:pt idx="62">
                        <c:v>43275.583347395834</c:v>
                      </c:pt>
                      <c:pt idx="63">
                        <c:v>43275.625014120371</c:v>
                      </c:pt>
                      <c:pt idx="64">
                        <c:v>43275.666680844908</c:v>
                      </c:pt>
                      <c:pt idx="65">
                        <c:v>43275.708347569445</c:v>
                      </c:pt>
                      <c:pt idx="66">
                        <c:v>43275.750014293983</c:v>
                      </c:pt>
                      <c:pt idx="67">
                        <c:v>43275.79168101852</c:v>
                      </c:pt>
                      <c:pt idx="68">
                        <c:v>43275.833347743057</c:v>
                      </c:pt>
                      <c:pt idx="69">
                        <c:v>43275.875014467594</c:v>
                      </c:pt>
                      <c:pt idx="70">
                        <c:v>43275.916681192131</c:v>
                      </c:pt>
                      <c:pt idx="71">
                        <c:v>43275.958347916669</c:v>
                      </c:pt>
                      <c:pt idx="72">
                        <c:v>43276.000014641206</c:v>
                      </c:pt>
                      <c:pt idx="73">
                        <c:v>43276.041681365743</c:v>
                      </c:pt>
                      <c:pt idx="74">
                        <c:v>43276.08334809028</c:v>
                      </c:pt>
                      <c:pt idx="75">
                        <c:v>43276.125014814817</c:v>
                      </c:pt>
                      <c:pt idx="76">
                        <c:v>43276.166681539355</c:v>
                      </c:pt>
                      <c:pt idx="77">
                        <c:v>43276.208348263892</c:v>
                      </c:pt>
                      <c:pt idx="78">
                        <c:v>43276.250014988429</c:v>
                      </c:pt>
                      <c:pt idx="79">
                        <c:v>43276.291681712966</c:v>
                      </c:pt>
                      <c:pt idx="80">
                        <c:v>43276.333348437503</c:v>
                      </c:pt>
                      <c:pt idx="81">
                        <c:v>43276.375015162041</c:v>
                      </c:pt>
                      <c:pt idx="82">
                        <c:v>43276.416681886571</c:v>
                      </c:pt>
                      <c:pt idx="83">
                        <c:v>43276.458348611108</c:v>
                      </c:pt>
                      <c:pt idx="84">
                        <c:v>43276.500015335645</c:v>
                      </c:pt>
                      <c:pt idx="85">
                        <c:v>43276.541682060182</c:v>
                      </c:pt>
                      <c:pt idx="86">
                        <c:v>43276.583348784719</c:v>
                      </c:pt>
                      <c:pt idx="87">
                        <c:v>43276.625015509257</c:v>
                      </c:pt>
                      <c:pt idx="88">
                        <c:v>43276.666682233794</c:v>
                      </c:pt>
                      <c:pt idx="89">
                        <c:v>43276.708348958331</c:v>
                      </c:pt>
                      <c:pt idx="90">
                        <c:v>43276.750015682868</c:v>
                      </c:pt>
                      <c:pt idx="91">
                        <c:v>43276.791682407405</c:v>
                      </c:pt>
                      <c:pt idx="92">
                        <c:v>43276.833349131943</c:v>
                      </c:pt>
                      <c:pt idx="93">
                        <c:v>43276.87501585648</c:v>
                      </c:pt>
                      <c:pt idx="94">
                        <c:v>43276.916682581017</c:v>
                      </c:pt>
                      <c:pt idx="95">
                        <c:v>43276.958349305554</c:v>
                      </c:pt>
                    </c:numCache>
                  </c:numRef>
                </c:xVal>
                <c:yVal>
                  <c:numRef>
                    <c:extLst xmlns:c15="http://schemas.microsoft.com/office/drawing/2012/chart">
                      <c:ext xmlns:c15="http://schemas.microsoft.com/office/drawing/2012/chart" uri="{02D57815-91ED-43cb-92C2-25804820EDAC}">
                        <c15:formulaRef>
                          <c15:sqref>Sheet1!$F$20:$F$115</c15:sqref>
                        </c15:formulaRef>
                      </c:ext>
                    </c:extLst>
                    <c:numCache>
                      <c:formatCode>General</c:formatCode>
                      <c:ptCount val="96"/>
                      <c:pt idx="0">
                        <c:v>0.6166666666666667</c:v>
                      </c:pt>
                      <c:pt idx="1">
                        <c:v>0.6333333333333333</c:v>
                      </c:pt>
                      <c:pt idx="2">
                        <c:v>0.79999999999999993</c:v>
                      </c:pt>
                      <c:pt idx="3">
                        <c:v>0.46666666666666662</c:v>
                      </c:pt>
                      <c:pt idx="4">
                        <c:v>6.6666666666666666E-2</c:v>
                      </c:pt>
                      <c:pt idx="5">
                        <c:v>0</c:v>
                      </c:pt>
                      <c:pt idx="6">
                        <c:v>0</c:v>
                      </c:pt>
                      <c:pt idx="7">
                        <c:v>0</c:v>
                      </c:pt>
                      <c:pt idx="8">
                        <c:v>0</c:v>
                      </c:pt>
                      <c:pt idx="9">
                        <c:v>9.9999999999999992E-2</c:v>
                      </c:pt>
                      <c:pt idx="10">
                        <c:v>0</c:v>
                      </c:pt>
                      <c:pt idx="11">
                        <c:v>0</c:v>
                      </c:pt>
                      <c:pt idx="12">
                        <c:v>0</c:v>
                      </c:pt>
                      <c:pt idx="13">
                        <c:v>0.11666666666666665</c:v>
                      </c:pt>
                      <c:pt idx="14">
                        <c:v>0</c:v>
                      </c:pt>
                      <c:pt idx="15">
                        <c:v>0</c:v>
                      </c:pt>
                      <c:pt idx="16">
                        <c:v>0.13333333333333333</c:v>
                      </c:pt>
                      <c:pt idx="17">
                        <c:v>0</c:v>
                      </c:pt>
                      <c:pt idx="18">
                        <c:v>0</c:v>
                      </c:pt>
                      <c:pt idx="19">
                        <c:v>0</c:v>
                      </c:pt>
                      <c:pt idx="20">
                        <c:v>0</c:v>
                      </c:pt>
                      <c:pt idx="21">
                        <c:v>0</c:v>
                      </c:pt>
                      <c:pt idx="22">
                        <c:v>0</c:v>
                      </c:pt>
                      <c:pt idx="23">
                        <c:v>0</c:v>
                      </c:pt>
                      <c:pt idx="24">
                        <c:v>0</c:v>
                      </c:pt>
                      <c:pt idx="25">
                        <c:v>0</c:v>
                      </c:pt>
                      <c:pt idx="26">
                        <c:v>0.31666666666666665</c:v>
                      </c:pt>
                      <c:pt idx="27">
                        <c:v>0.54999999999999993</c:v>
                      </c:pt>
                      <c:pt idx="28">
                        <c:v>0.39999999999999997</c:v>
                      </c:pt>
                      <c:pt idx="29">
                        <c:v>0.70000000000000007</c:v>
                      </c:pt>
                      <c:pt idx="30">
                        <c:v>0.13333333333333333</c:v>
                      </c:pt>
                      <c:pt idx="31">
                        <c:v>0.13333333333333333</c:v>
                      </c:pt>
                      <c:pt idx="32">
                        <c:v>0</c:v>
                      </c:pt>
                      <c:pt idx="33">
                        <c:v>9.9999999999999992E-2</c:v>
                      </c:pt>
                      <c:pt idx="34">
                        <c:v>8.3333333333333329E-2</c:v>
                      </c:pt>
                      <c:pt idx="35">
                        <c:v>6.6666666666666666E-2</c:v>
                      </c:pt>
                      <c:pt idx="36">
                        <c:v>0</c:v>
                      </c:pt>
                      <c:pt idx="37">
                        <c:v>0.15</c:v>
                      </c:pt>
                      <c:pt idx="38">
                        <c:v>0</c:v>
                      </c:pt>
                      <c:pt idx="39">
                        <c:v>4.9999999999999996E-2</c:v>
                      </c:pt>
                      <c:pt idx="40">
                        <c:v>8.3333333333333329E-2</c:v>
                      </c:pt>
                      <c:pt idx="41">
                        <c:v>0</c:v>
                      </c:pt>
                      <c:pt idx="42">
                        <c:v>0</c:v>
                      </c:pt>
                      <c:pt idx="43">
                        <c:v>0</c:v>
                      </c:pt>
                      <c:pt idx="44">
                        <c:v>8.3333333333333329E-2</c:v>
                      </c:pt>
                      <c:pt idx="45">
                        <c:v>0.39999999999999997</c:v>
                      </c:pt>
                      <c:pt idx="46">
                        <c:v>0.58333333333333337</c:v>
                      </c:pt>
                      <c:pt idx="47">
                        <c:v>0.6</c:v>
                      </c:pt>
                      <c:pt idx="48">
                        <c:v>0.54999999999999993</c:v>
                      </c:pt>
                      <c:pt idx="49">
                        <c:v>0.48333333333333334</c:v>
                      </c:pt>
                      <c:pt idx="50">
                        <c:v>0.25</c:v>
                      </c:pt>
                      <c:pt idx="51">
                        <c:v>0.58333333333333337</c:v>
                      </c:pt>
                      <c:pt idx="52">
                        <c:v>0.73333333333333339</c:v>
                      </c:pt>
                      <c:pt idx="53">
                        <c:v>0.71666666666666667</c:v>
                      </c:pt>
                      <c:pt idx="54">
                        <c:v>0.70000000000000007</c:v>
                      </c:pt>
                      <c:pt idx="55">
                        <c:v>0.3833333333333333</c:v>
                      </c:pt>
                      <c:pt idx="56">
                        <c:v>0.34999999999999992</c:v>
                      </c:pt>
                      <c:pt idx="57">
                        <c:v>0.6166666666666667</c:v>
                      </c:pt>
                      <c:pt idx="58">
                        <c:v>0.66666666666666663</c:v>
                      </c:pt>
                      <c:pt idx="59">
                        <c:v>0.35000000000000003</c:v>
                      </c:pt>
                      <c:pt idx="60">
                        <c:v>0.16666666666666666</c:v>
                      </c:pt>
                      <c:pt idx="61">
                        <c:v>0.23333333333333331</c:v>
                      </c:pt>
                      <c:pt idx="62">
                        <c:v>0.31666666666666671</c:v>
                      </c:pt>
                      <c:pt idx="63">
                        <c:v>0.3</c:v>
                      </c:pt>
                      <c:pt idx="64">
                        <c:v>0.19999999999999998</c:v>
                      </c:pt>
                      <c:pt idx="65">
                        <c:v>0.18333333333333335</c:v>
                      </c:pt>
                      <c:pt idx="66">
                        <c:v>0.51666666666666672</c:v>
                      </c:pt>
                      <c:pt idx="67">
                        <c:v>0.71666666666666667</c:v>
                      </c:pt>
                    </c:numCache>
                  </c:numRef>
                </c:yVal>
                <c:smooth val="0"/>
                <c:extLst xmlns:c15="http://schemas.microsoft.com/office/drawing/2012/chart">
                  <c:ext xmlns:c16="http://schemas.microsoft.com/office/drawing/2014/chart" uri="{C3380CC4-5D6E-409C-BE32-E72D297353CC}">
                    <c16:uniqueId val="{00000004-0C70-4A32-BB72-3C712081D7B5}"/>
                  </c:ext>
                </c:extLst>
              </c15:ser>
            </c15:filteredScatterSeries>
            <c15:filteredScatterSeries>
              <c15:ser>
                <c:idx val="5"/>
                <c:order val="5"/>
                <c:tx>
                  <c:strRef>
                    <c:extLst xmlns:c15="http://schemas.microsoft.com/office/drawing/2012/chart">
                      <c:ext xmlns:c15="http://schemas.microsoft.com/office/drawing/2012/chart" uri="{02D57815-91ED-43cb-92C2-25804820EDAC}">
                        <c15:formulaRef>
                          <c15:sqref>Sheet1!$G$5</c15:sqref>
                        </c15:formulaRef>
                      </c:ext>
                    </c:extLst>
                    <c:strCache>
                      <c:ptCount val="1"/>
                      <c:pt idx="0">
                        <c:v>Anenometer air velocity (2.9m height)</c:v>
                      </c:pt>
                    </c:strCache>
                  </c:strRef>
                </c:tx>
                <c:spPr>
                  <a:ln w="19050" cap="rnd">
                    <a:solidFill>
                      <a:schemeClr val="accent6"/>
                    </a:solidFill>
                    <a:round/>
                  </a:ln>
                  <a:effectLst/>
                </c:spPr>
                <c:marker>
                  <c:symbol val="none"/>
                </c:marker>
                <c:xVal>
                  <c:numRef>
                    <c:extLst xmlns:c15="http://schemas.microsoft.com/office/drawing/2012/chart">
                      <c:ext xmlns:c15="http://schemas.microsoft.com/office/drawing/2012/chart" uri="{02D57815-91ED-43cb-92C2-25804820EDAC}">
                        <c15:formulaRef>
                          <c15:sqref>Sheet1!$A$20:$A$115</c15:sqref>
                        </c15:formulaRef>
                      </c:ext>
                    </c:extLst>
                    <c:numCache>
                      <c:formatCode>m/d/yyyy\ h:mm</c:formatCode>
                      <c:ptCount val="96"/>
                      <c:pt idx="0">
                        <c:v>43273.000010474534</c:v>
                      </c:pt>
                      <c:pt idx="1">
                        <c:v>43273.041677199071</c:v>
                      </c:pt>
                      <c:pt idx="2">
                        <c:v>43273.083343923608</c:v>
                      </c:pt>
                      <c:pt idx="3">
                        <c:v>43273.125010648146</c:v>
                      </c:pt>
                      <c:pt idx="4">
                        <c:v>43273.166677372683</c:v>
                      </c:pt>
                      <c:pt idx="5">
                        <c:v>43273.20834409722</c:v>
                      </c:pt>
                      <c:pt idx="6">
                        <c:v>43273.250010821757</c:v>
                      </c:pt>
                      <c:pt idx="7">
                        <c:v>43273.291677546295</c:v>
                      </c:pt>
                      <c:pt idx="8">
                        <c:v>43273.333344270832</c:v>
                      </c:pt>
                      <c:pt idx="9">
                        <c:v>43273.375010995369</c:v>
                      </c:pt>
                      <c:pt idx="10">
                        <c:v>43273.416677719906</c:v>
                      </c:pt>
                      <c:pt idx="11">
                        <c:v>43273.458344444443</c:v>
                      </c:pt>
                      <c:pt idx="12">
                        <c:v>43273.500011168981</c:v>
                      </c:pt>
                      <c:pt idx="13">
                        <c:v>43273.541677893518</c:v>
                      </c:pt>
                      <c:pt idx="14">
                        <c:v>43273.583344618055</c:v>
                      </c:pt>
                      <c:pt idx="15">
                        <c:v>43273.625011342592</c:v>
                      </c:pt>
                      <c:pt idx="16">
                        <c:v>43273.666678067129</c:v>
                      </c:pt>
                      <c:pt idx="17">
                        <c:v>43273.708344791667</c:v>
                      </c:pt>
                      <c:pt idx="18">
                        <c:v>43273.750011516204</c:v>
                      </c:pt>
                      <c:pt idx="19">
                        <c:v>43273.791678240741</c:v>
                      </c:pt>
                      <c:pt idx="20">
                        <c:v>43273.833344965278</c:v>
                      </c:pt>
                      <c:pt idx="21">
                        <c:v>43273.875011689815</c:v>
                      </c:pt>
                      <c:pt idx="22">
                        <c:v>43273.916678414353</c:v>
                      </c:pt>
                      <c:pt idx="23">
                        <c:v>43273.95834513889</c:v>
                      </c:pt>
                      <c:pt idx="24">
                        <c:v>43274.000011863427</c:v>
                      </c:pt>
                      <c:pt idx="25">
                        <c:v>43274.041678587964</c:v>
                      </c:pt>
                      <c:pt idx="26">
                        <c:v>43274.083345312501</c:v>
                      </c:pt>
                      <c:pt idx="27">
                        <c:v>43274.125012037039</c:v>
                      </c:pt>
                      <c:pt idx="28">
                        <c:v>43274.166678761576</c:v>
                      </c:pt>
                      <c:pt idx="29">
                        <c:v>43274.208345486113</c:v>
                      </c:pt>
                      <c:pt idx="30">
                        <c:v>43274.25001221065</c:v>
                      </c:pt>
                      <c:pt idx="31">
                        <c:v>43274.291678935188</c:v>
                      </c:pt>
                      <c:pt idx="32">
                        <c:v>43274.333345659725</c:v>
                      </c:pt>
                      <c:pt idx="33">
                        <c:v>43274.375012384262</c:v>
                      </c:pt>
                      <c:pt idx="34">
                        <c:v>43274.416679108799</c:v>
                      </c:pt>
                      <c:pt idx="35">
                        <c:v>43274.458345833336</c:v>
                      </c:pt>
                      <c:pt idx="36">
                        <c:v>43274.500012557874</c:v>
                      </c:pt>
                      <c:pt idx="37">
                        <c:v>43274.541679282411</c:v>
                      </c:pt>
                      <c:pt idx="38">
                        <c:v>43274.583346006948</c:v>
                      </c:pt>
                      <c:pt idx="39">
                        <c:v>43274.625012731478</c:v>
                      </c:pt>
                      <c:pt idx="40">
                        <c:v>43274.666679456015</c:v>
                      </c:pt>
                      <c:pt idx="41">
                        <c:v>43274.708346180552</c:v>
                      </c:pt>
                      <c:pt idx="42">
                        <c:v>43274.75001290509</c:v>
                      </c:pt>
                      <c:pt idx="43">
                        <c:v>43274.791679629627</c:v>
                      </c:pt>
                      <c:pt idx="44">
                        <c:v>43274.833346354164</c:v>
                      </c:pt>
                      <c:pt idx="45">
                        <c:v>43274.875013078701</c:v>
                      </c:pt>
                      <c:pt idx="46">
                        <c:v>43274.916679803238</c:v>
                      </c:pt>
                      <c:pt idx="47">
                        <c:v>43274.958346527776</c:v>
                      </c:pt>
                      <c:pt idx="48">
                        <c:v>43275.000013252313</c:v>
                      </c:pt>
                      <c:pt idx="49">
                        <c:v>43275.04167997685</c:v>
                      </c:pt>
                      <c:pt idx="50">
                        <c:v>43275.083346701387</c:v>
                      </c:pt>
                      <c:pt idx="51">
                        <c:v>43275.125013425924</c:v>
                      </c:pt>
                      <c:pt idx="52">
                        <c:v>43275.166680150462</c:v>
                      </c:pt>
                      <c:pt idx="53">
                        <c:v>43275.208346874999</c:v>
                      </c:pt>
                      <c:pt idx="54">
                        <c:v>43275.250013599536</c:v>
                      </c:pt>
                      <c:pt idx="55">
                        <c:v>43275.291680324073</c:v>
                      </c:pt>
                      <c:pt idx="56">
                        <c:v>43275.33334704861</c:v>
                      </c:pt>
                      <c:pt idx="57">
                        <c:v>43275.375013773148</c:v>
                      </c:pt>
                      <c:pt idx="58">
                        <c:v>43275.416680497685</c:v>
                      </c:pt>
                      <c:pt idx="59">
                        <c:v>43275.458347222222</c:v>
                      </c:pt>
                      <c:pt idx="60">
                        <c:v>43275.500013946759</c:v>
                      </c:pt>
                      <c:pt idx="61">
                        <c:v>43275.541680671296</c:v>
                      </c:pt>
                      <c:pt idx="62">
                        <c:v>43275.583347395834</c:v>
                      </c:pt>
                      <c:pt idx="63">
                        <c:v>43275.625014120371</c:v>
                      </c:pt>
                      <c:pt idx="64">
                        <c:v>43275.666680844908</c:v>
                      </c:pt>
                      <c:pt idx="65">
                        <c:v>43275.708347569445</c:v>
                      </c:pt>
                      <c:pt idx="66">
                        <c:v>43275.750014293983</c:v>
                      </c:pt>
                      <c:pt idx="67">
                        <c:v>43275.79168101852</c:v>
                      </c:pt>
                      <c:pt idx="68">
                        <c:v>43275.833347743057</c:v>
                      </c:pt>
                      <c:pt idx="69">
                        <c:v>43275.875014467594</c:v>
                      </c:pt>
                      <c:pt idx="70">
                        <c:v>43275.916681192131</c:v>
                      </c:pt>
                      <c:pt idx="71">
                        <c:v>43275.958347916669</c:v>
                      </c:pt>
                      <c:pt idx="72">
                        <c:v>43276.000014641206</c:v>
                      </c:pt>
                      <c:pt idx="73">
                        <c:v>43276.041681365743</c:v>
                      </c:pt>
                      <c:pt idx="74">
                        <c:v>43276.08334809028</c:v>
                      </c:pt>
                      <c:pt idx="75">
                        <c:v>43276.125014814817</c:v>
                      </c:pt>
                      <c:pt idx="76">
                        <c:v>43276.166681539355</c:v>
                      </c:pt>
                      <c:pt idx="77">
                        <c:v>43276.208348263892</c:v>
                      </c:pt>
                      <c:pt idx="78">
                        <c:v>43276.250014988429</c:v>
                      </c:pt>
                      <c:pt idx="79">
                        <c:v>43276.291681712966</c:v>
                      </c:pt>
                      <c:pt idx="80">
                        <c:v>43276.333348437503</c:v>
                      </c:pt>
                      <c:pt idx="81">
                        <c:v>43276.375015162041</c:v>
                      </c:pt>
                      <c:pt idx="82">
                        <c:v>43276.416681886571</c:v>
                      </c:pt>
                      <c:pt idx="83">
                        <c:v>43276.458348611108</c:v>
                      </c:pt>
                      <c:pt idx="84">
                        <c:v>43276.500015335645</c:v>
                      </c:pt>
                      <c:pt idx="85">
                        <c:v>43276.541682060182</c:v>
                      </c:pt>
                      <c:pt idx="86">
                        <c:v>43276.583348784719</c:v>
                      </c:pt>
                      <c:pt idx="87">
                        <c:v>43276.625015509257</c:v>
                      </c:pt>
                      <c:pt idx="88">
                        <c:v>43276.666682233794</c:v>
                      </c:pt>
                      <c:pt idx="89">
                        <c:v>43276.708348958331</c:v>
                      </c:pt>
                      <c:pt idx="90">
                        <c:v>43276.750015682868</c:v>
                      </c:pt>
                      <c:pt idx="91">
                        <c:v>43276.791682407405</c:v>
                      </c:pt>
                      <c:pt idx="92">
                        <c:v>43276.833349131943</c:v>
                      </c:pt>
                      <c:pt idx="93">
                        <c:v>43276.87501585648</c:v>
                      </c:pt>
                      <c:pt idx="94">
                        <c:v>43276.916682581017</c:v>
                      </c:pt>
                      <c:pt idx="95">
                        <c:v>43276.958349305554</c:v>
                      </c:pt>
                    </c:numCache>
                  </c:numRef>
                </c:xVal>
                <c:yVal>
                  <c:numRef>
                    <c:extLst xmlns:c15="http://schemas.microsoft.com/office/drawing/2012/chart">
                      <c:ext xmlns:c15="http://schemas.microsoft.com/office/drawing/2012/chart" uri="{02D57815-91ED-43cb-92C2-25804820EDAC}">
                        <c15:formulaRef>
                          <c15:sqref>Sheet1!$G$20:$G$115</c15:sqref>
                        </c15:formulaRef>
                      </c:ext>
                    </c:extLst>
                    <c:numCache>
                      <c:formatCode>General</c:formatCode>
                      <c:ptCount val="96"/>
                      <c:pt idx="0">
                        <c:v>0.5083333333333333</c:v>
                      </c:pt>
                      <c:pt idx="1">
                        <c:v>0.45333333333333337</c:v>
                      </c:pt>
                      <c:pt idx="2">
                        <c:v>0.58833333333333337</c:v>
                      </c:pt>
                      <c:pt idx="3">
                        <c:v>0.36499999999999999</c:v>
                      </c:pt>
                      <c:pt idx="4">
                        <c:v>0.40499999999999997</c:v>
                      </c:pt>
                      <c:pt idx="5">
                        <c:v>0.25166666666666665</c:v>
                      </c:pt>
                      <c:pt idx="6">
                        <c:v>0.53833333333333322</c:v>
                      </c:pt>
                      <c:pt idx="7">
                        <c:v>0.15333333333333332</c:v>
                      </c:pt>
                      <c:pt idx="8">
                        <c:v>0.25833333333333336</c:v>
                      </c:pt>
                      <c:pt idx="9">
                        <c:v>0.2233333333333333</c:v>
                      </c:pt>
                      <c:pt idx="10">
                        <c:v>0.31</c:v>
                      </c:pt>
                      <c:pt idx="11">
                        <c:v>0.21666666666666667</c:v>
                      </c:pt>
                      <c:pt idx="12">
                        <c:v>0.11666666666666668</c:v>
                      </c:pt>
                      <c:pt idx="13">
                        <c:v>7.8333333333333324E-2</c:v>
                      </c:pt>
                      <c:pt idx="14">
                        <c:v>0.17</c:v>
                      </c:pt>
                      <c:pt idx="15">
                        <c:v>0.10333333333333335</c:v>
                      </c:pt>
                      <c:pt idx="16">
                        <c:v>0.125</c:v>
                      </c:pt>
                      <c:pt idx="17">
                        <c:v>0.19833333333333333</c:v>
                      </c:pt>
                      <c:pt idx="18">
                        <c:v>0.16833333333333333</c:v>
                      </c:pt>
                      <c:pt idx="19">
                        <c:v>0.30833333333333335</c:v>
                      </c:pt>
                      <c:pt idx="20">
                        <c:v>0.24</c:v>
                      </c:pt>
                      <c:pt idx="68">
                        <c:v>0.86</c:v>
                      </c:pt>
                      <c:pt idx="69">
                        <c:v>0.91500000000000004</c:v>
                      </c:pt>
                      <c:pt idx="70">
                        <c:v>0.73499999999999999</c:v>
                      </c:pt>
                      <c:pt idx="71">
                        <c:v>0.69000000000000006</c:v>
                      </c:pt>
                      <c:pt idx="72">
                        <c:v>0.81833333333333336</c:v>
                      </c:pt>
                      <c:pt idx="73">
                        <c:v>0.59666666666666668</c:v>
                      </c:pt>
                      <c:pt idx="74">
                        <c:v>0.55999999999999994</c:v>
                      </c:pt>
                      <c:pt idx="75">
                        <c:v>1.0466666666666666</c:v>
                      </c:pt>
                      <c:pt idx="76">
                        <c:v>0.94333333333333336</c:v>
                      </c:pt>
                      <c:pt idx="77">
                        <c:v>0.79333333333333333</c:v>
                      </c:pt>
                      <c:pt idx="78">
                        <c:v>0.745</c:v>
                      </c:pt>
                      <c:pt idx="79">
                        <c:v>0.83</c:v>
                      </c:pt>
                      <c:pt idx="80">
                        <c:v>0.8933333333333332</c:v>
                      </c:pt>
                      <c:pt idx="81">
                        <c:v>0.86</c:v>
                      </c:pt>
                      <c:pt idx="82">
                        <c:v>0.59666666666666668</c:v>
                      </c:pt>
                      <c:pt idx="83">
                        <c:v>0.54166666666666663</c:v>
                      </c:pt>
                      <c:pt idx="84">
                        <c:v>0.55000000000000004</c:v>
                      </c:pt>
                      <c:pt idx="85">
                        <c:v>0.5033333333333333</c:v>
                      </c:pt>
                      <c:pt idx="86">
                        <c:v>0.34833333333333333</c:v>
                      </c:pt>
                      <c:pt idx="87">
                        <c:v>0.3</c:v>
                      </c:pt>
                      <c:pt idx="88">
                        <c:v>0.35999999999999993</c:v>
                      </c:pt>
                      <c:pt idx="89">
                        <c:v>0.315</c:v>
                      </c:pt>
                      <c:pt idx="90">
                        <c:v>0.34333333333333332</c:v>
                      </c:pt>
                      <c:pt idx="91">
                        <c:v>0.39166666666666661</c:v>
                      </c:pt>
                      <c:pt idx="92">
                        <c:v>0.50833333333333341</c:v>
                      </c:pt>
                      <c:pt idx="93">
                        <c:v>0.55833333333333324</c:v>
                      </c:pt>
                      <c:pt idx="94">
                        <c:v>0.79833333333333334</c:v>
                      </c:pt>
                      <c:pt idx="95">
                        <c:v>0.60500000000000009</c:v>
                      </c:pt>
                    </c:numCache>
                  </c:numRef>
                </c:yVal>
                <c:smooth val="0"/>
                <c:extLst xmlns:c15="http://schemas.microsoft.com/office/drawing/2012/chart">
                  <c:ext xmlns:c16="http://schemas.microsoft.com/office/drawing/2014/chart" uri="{C3380CC4-5D6E-409C-BE32-E72D297353CC}">
                    <c16:uniqueId val="{00000005-0C70-4A32-BB72-3C712081D7B5}"/>
                  </c:ext>
                </c:extLst>
              </c15:ser>
            </c15:filteredScatterSeries>
          </c:ext>
        </c:extLst>
      </c:scatterChart>
      <c:valAx>
        <c:axId val="506130936"/>
        <c:scaling>
          <c:orientation val="minMax"/>
          <c:max val="43275.5"/>
          <c:min val="43273.5"/>
        </c:scaling>
        <c:delete val="0"/>
        <c:axPos val="b"/>
        <c:majorGridlines>
          <c:spPr>
            <a:ln w="9525" cap="flat" cmpd="sng" algn="ctr">
              <a:solidFill>
                <a:schemeClr val="tx1">
                  <a:lumMod val="15000"/>
                  <a:lumOff val="85000"/>
                </a:schemeClr>
              </a:solidFill>
              <a:round/>
            </a:ln>
            <a:effectLst/>
          </c:spPr>
        </c:majorGridlines>
        <c:numFmt formatCode="dd/mm\ hh:mm" sourceLinked="0"/>
        <c:majorTickMark val="none"/>
        <c:minorTickMark val="none"/>
        <c:tickLblPos val="nextTo"/>
        <c:spPr>
          <a:noFill/>
          <a:ln w="9525" cap="flat" cmpd="sng" algn="ctr">
            <a:solidFill>
              <a:schemeClr val="tx1">
                <a:lumMod val="25000"/>
                <a:lumOff val="75000"/>
              </a:schemeClr>
            </a:solidFill>
            <a:round/>
          </a:ln>
          <a:effectLst/>
        </c:spPr>
        <c:txPr>
          <a:bodyPr rot="-2700000" spcFirstLastPara="1" vertOverflow="ellipsis" wrap="square" anchor="ctr" anchorCtr="1"/>
          <a:lstStyle/>
          <a:p>
            <a:pPr>
              <a:defRPr sz="900" b="0" i="0" u="none" strike="noStrike" kern="1200" baseline="0">
                <a:solidFill>
                  <a:schemeClr val="tx1"/>
                </a:solidFill>
                <a:latin typeface="+mj-lt"/>
                <a:ea typeface="+mn-ea"/>
                <a:cs typeface="+mn-cs"/>
              </a:defRPr>
            </a:pPr>
            <a:endParaRPr lang="en-US"/>
          </a:p>
        </c:txPr>
        <c:crossAx val="506131264"/>
        <c:crosses val="autoZero"/>
        <c:crossBetween val="midCat"/>
        <c:majorUnit val="0.125"/>
      </c:valAx>
      <c:valAx>
        <c:axId val="506131264"/>
        <c:scaling>
          <c:orientation val="minMax"/>
          <c:max val="36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j-lt"/>
                    <a:ea typeface="+mn-ea"/>
                    <a:cs typeface="+mn-cs"/>
                  </a:defRPr>
                </a:pPr>
                <a:r>
                  <a:rPr lang="en-GB" sz="1000" b="0" i="0" baseline="0">
                    <a:solidFill>
                      <a:schemeClr val="tx1"/>
                    </a:solidFill>
                    <a:effectLst/>
                    <a:latin typeface="+mj-lt"/>
                  </a:rPr>
                  <a:t>Wind Direction (Degree)</a:t>
                </a:r>
                <a:endParaRPr lang="en-GB" sz="1000">
                  <a:solidFill>
                    <a:schemeClr val="tx1"/>
                  </a:solidFill>
                  <a:effectLst/>
                  <a:latin typeface="+mj-lt"/>
                </a:endParaRPr>
              </a:p>
            </c:rich>
          </c:tx>
          <c:layout>
            <c:manualLayout>
              <c:xMode val="edge"/>
              <c:yMode val="edge"/>
              <c:x val="3.0098768645654842E-3"/>
              <c:y val="0.1582959219649782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j-lt"/>
                  <a:ea typeface="+mn-ea"/>
                  <a:cs typeface="+mn-cs"/>
                </a:defRPr>
              </a:pPr>
              <a:endParaRPr lang="en-US"/>
            </a:p>
          </c:txPr>
        </c:title>
        <c:numFmt formatCode="General"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6130936"/>
        <c:crosses val="autoZero"/>
        <c:crossBetween val="midCat"/>
      </c:valAx>
      <c:valAx>
        <c:axId val="513806768"/>
        <c:scaling>
          <c:orientation val="minMax"/>
          <c:max val="8"/>
        </c:scaling>
        <c:delete val="0"/>
        <c:axPos val="r"/>
        <c:title>
          <c:tx>
            <c:rich>
              <a:bodyPr rot="-5400000" spcFirstLastPara="1" vertOverflow="ellipsis" vert="horz" wrap="square" anchor="ctr" anchorCtr="1"/>
              <a:lstStyle/>
              <a:p>
                <a:pPr>
                  <a:defRPr sz="1000" b="0" i="0" u="none" strike="noStrike" kern="1200" baseline="0">
                    <a:solidFill>
                      <a:schemeClr val="tx1"/>
                    </a:solidFill>
                    <a:latin typeface="+mj-lt"/>
                    <a:ea typeface="+mn-ea"/>
                    <a:cs typeface="+mn-cs"/>
                  </a:defRPr>
                </a:pPr>
                <a:r>
                  <a:rPr lang="en-GB" sz="1000" b="0" i="0" baseline="0">
                    <a:solidFill>
                      <a:schemeClr val="tx1"/>
                    </a:solidFill>
                    <a:effectLst/>
                    <a:latin typeface="+mj-lt"/>
                  </a:rPr>
                  <a:t>Wind Speed</a:t>
                </a:r>
                <a:r>
                  <a:rPr lang="ar-SA" sz="1000" b="0" i="0" baseline="0">
                    <a:solidFill>
                      <a:schemeClr val="tx1"/>
                    </a:solidFill>
                    <a:effectLst/>
                    <a:latin typeface="+mj-lt"/>
                  </a:rPr>
                  <a:t> </a:t>
                </a:r>
                <a:r>
                  <a:rPr lang="en-GB" sz="1000" b="0" i="0" baseline="0">
                    <a:solidFill>
                      <a:schemeClr val="tx1"/>
                    </a:solidFill>
                    <a:effectLst/>
                    <a:latin typeface="+mj-lt"/>
                  </a:rPr>
                  <a:t>(m/s)</a:t>
                </a:r>
                <a:endParaRPr lang="en-US" sz="1000">
                  <a:solidFill>
                    <a:schemeClr val="tx1"/>
                  </a:solidFill>
                  <a:effectLst/>
                  <a:latin typeface="+mj-l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j-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3125664"/>
        <c:crosses val="max"/>
        <c:crossBetween val="midCat"/>
      </c:valAx>
      <c:valAx>
        <c:axId val="593125664"/>
        <c:scaling>
          <c:orientation val="minMax"/>
        </c:scaling>
        <c:delete val="1"/>
        <c:axPos val="b"/>
        <c:numFmt formatCode="m/d/yyyy\ h:mm" sourceLinked="1"/>
        <c:majorTickMark val="out"/>
        <c:minorTickMark val="none"/>
        <c:tickLblPos val="nextTo"/>
        <c:crossAx val="513806768"/>
        <c:crosses val="autoZero"/>
        <c:crossBetween val="midCat"/>
      </c:valAx>
      <c:spPr>
        <a:noFill/>
        <a:ln>
          <a:noFill/>
        </a:ln>
        <a:effectLst/>
      </c:spPr>
    </c:plotArea>
    <c:legend>
      <c:legendPos val="b"/>
      <c:layout>
        <c:manualLayout>
          <c:xMode val="edge"/>
          <c:yMode val="edge"/>
          <c:x val="9.9295327302136527E-2"/>
          <c:y val="0.91978211717427394"/>
          <c:w val="0.80004257112827371"/>
          <c:h val="6.7634763229284259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j-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3400004263907446E-2"/>
          <c:y val="3.9675383228133451E-2"/>
          <c:w val="0.86830477699764064"/>
          <c:h val="0.67862039239229999"/>
        </c:manualLayout>
      </c:layout>
      <c:scatterChart>
        <c:scatterStyle val="lineMarker"/>
        <c:varyColors val="0"/>
        <c:ser>
          <c:idx val="0"/>
          <c:order val="0"/>
          <c:tx>
            <c:strRef>
              <c:f>Sheet1!$B$5</c:f>
              <c:strCache>
                <c:ptCount val="1"/>
                <c:pt idx="0">
                  <c:v>EX. dry-bulb temp.</c:v>
                </c:pt>
              </c:strCache>
            </c:strRef>
          </c:tx>
          <c:spPr>
            <a:ln w="19050" cap="rnd">
              <a:noFill/>
              <a:round/>
            </a:ln>
            <a:effectLst/>
          </c:spPr>
          <c:marker>
            <c:symbol val="circle"/>
            <c:size val="2"/>
            <c:spPr>
              <a:solidFill>
                <a:srgbClr val="FF0000"/>
              </a:solidFill>
              <a:ln w="9525">
                <a:noFill/>
              </a:ln>
              <a:effectLst/>
            </c:spPr>
          </c:marker>
          <c:xVal>
            <c:numRef>
              <c:f>Sheet1!$A$6:$A$1693</c:f>
              <c:numCache>
                <c:formatCode>m/d/yyyy\ h:mm</c:formatCode>
                <c:ptCount val="1688"/>
                <c:pt idx="0">
                  <c:v>43272.41667633102</c:v>
                </c:pt>
                <c:pt idx="1">
                  <c:v>43272.458343055558</c:v>
                </c:pt>
                <c:pt idx="2">
                  <c:v>43272.500009780095</c:v>
                </c:pt>
                <c:pt idx="3">
                  <c:v>43272.541676504632</c:v>
                </c:pt>
                <c:pt idx="4">
                  <c:v>43272.583343229169</c:v>
                </c:pt>
                <c:pt idx="5">
                  <c:v>43272.625009953706</c:v>
                </c:pt>
                <c:pt idx="6">
                  <c:v>43272.666676678244</c:v>
                </c:pt>
                <c:pt idx="7">
                  <c:v>43272.708343402781</c:v>
                </c:pt>
                <c:pt idx="8">
                  <c:v>43272.750010127318</c:v>
                </c:pt>
                <c:pt idx="9">
                  <c:v>43272.791676851855</c:v>
                </c:pt>
                <c:pt idx="10">
                  <c:v>43272.833343576393</c:v>
                </c:pt>
                <c:pt idx="11">
                  <c:v>43272.875010300922</c:v>
                </c:pt>
                <c:pt idx="12">
                  <c:v>43272.91667702546</c:v>
                </c:pt>
                <c:pt idx="13">
                  <c:v>43272.958343749997</c:v>
                </c:pt>
                <c:pt idx="14">
                  <c:v>43273.000010474534</c:v>
                </c:pt>
                <c:pt idx="15">
                  <c:v>43273.041677199071</c:v>
                </c:pt>
                <c:pt idx="16">
                  <c:v>43273.083343923608</c:v>
                </c:pt>
                <c:pt idx="17">
                  <c:v>43273.125010648146</c:v>
                </c:pt>
                <c:pt idx="18">
                  <c:v>43273.166677372683</c:v>
                </c:pt>
                <c:pt idx="19">
                  <c:v>43273.20834409722</c:v>
                </c:pt>
                <c:pt idx="20">
                  <c:v>43273.250010821757</c:v>
                </c:pt>
                <c:pt idx="21">
                  <c:v>43273.291677546295</c:v>
                </c:pt>
                <c:pt idx="22">
                  <c:v>43273.333344270832</c:v>
                </c:pt>
                <c:pt idx="23">
                  <c:v>43273.375010995369</c:v>
                </c:pt>
                <c:pt idx="24">
                  <c:v>43273.416677719906</c:v>
                </c:pt>
                <c:pt idx="25">
                  <c:v>43273.458344444443</c:v>
                </c:pt>
                <c:pt idx="26">
                  <c:v>43273.500011168981</c:v>
                </c:pt>
                <c:pt idx="27">
                  <c:v>43273.541677893518</c:v>
                </c:pt>
                <c:pt idx="28">
                  <c:v>43273.583344618055</c:v>
                </c:pt>
                <c:pt idx="29">
                  <c:v>43273.625011342592</c:v>
                </c:pt>
                <c:pt idx="30">
                  <c:v>43273.666678067129</c:v>
                </c:pt>
                <c:pt idx="31">
                  <c:v>43273.708344791667</c:v>
                </c:pt>
                <c:pt idx="32">
                  <c:v>43273.750011516204</c:v>
                </c:pt>
                <c:pt idx="33">
                  <c:v>43273.791678240741</c:v>
                </c:pt>
                <c:pt idx="34">
                  <c:v>43273.833344965278</c:v>
                </c:pt>
                <c:pt idx="35">
                  <c:v>43273.875011689815</c:v>
                </c:pt>
                <c:pt idx="36">
                  <c:v>43273.916678414353</c:v>
                </c:pt>
                <c:pt idx="37">
                  <c:v>43273.95834513889</c:v>
                </c:pt>
                <c:pt idx="38">
                  <c:v>43274.000011863427</c:v>
                </c:pt>
                <c:pt idx="39">
                  <c:v>43274.041678587964</c:v>
                </c:pt>
                <c:pt idx="40">
                  <c:v>43274.083345312501</c:v>
                </c:pt>
                <c:pt idx="41">
                  <c:v>43274.125012037039</c:v>
                </c:pt>
                <c:pt idx="42">
                  <c:v>43274.166678761576</c:v>
                </c:pt>
                <c:pt idx="43">
                  <c:v>43274.208345486113</c:v>
                </c:pt>
                <c:pt idx="44">
                  <c:v>43274.25001221065</c:v>
                </c:pt>
                <c:pt idx="45">
                  <c:v>43274.291678935188</c:v>
                </c:pt>
                <c:pt idx="46">
                  <c:v>43274.333345659725</c:v>
                </c:pt>
                <c:pt idx="47">
                  <c:v>43274.375012384262</c:v>
                </c:pt>
                <c:pt idx="48">
                  <c:v>43274.416679108799</c:v>
                </c:pt>
                <c:pt idx="49">
                  <c:v>43274.458345833336</c:v>
                </c:pt>
                <c:pt idx="50">
                  <c:v>43274.500012557874</c:v>
                </c:pt>
                <c:pt idx="51">
                  <c:v>43274.541679282411</c:v>
                </c:pt>
                <c:pt idx="52">
                  <c:v>43274.583346006948</c:v>
                </c:pt>
                <c:pt idx="53">
                  <c:v>43274.625012731478</c:v>
                </c:pt>
                <c:pt idx="54">
                  <c:v>43274.666679456015</c:v>
                </c:pt>
                <c:pt idx="55">
                  <c:v>43274.708346180552</c:v>
                </c:pt>
                <c:pt idx="56">
                  <c:v>43274.75001290509</c:v>
                </c:pt>
                <c:pt idx="57">
                  <c:v>43274.791679629627</c:v>
                </c:pt>
                <c:pt idx="58">
                  <c:v>43274.833346354164</c:v>
                </c:pt>
                <c:pt idx="59">
                  <c:v>43274.875013078701</c:v>
                </c:pt>
                <c:pt idx="60">
                  <c:v>43274.916679803238</c:v>
                </c:pt>
                <c:pt idx="61">
                  <c:v>43274.958346527776</c:v>
                </c:pt>
                <c:pt idx="62">
                  <c:v>43275.000013252313</c:v>
                </c:pt>
                <c:pt idx="63">
                  <c:v>43275.04167997685</c:v>
                </c:pt>
                <c:pt idx="64">
                  <c:v>43275.083346701387</c:v>
                </c:pt>
                <c:pt idx="65">
                  <c:v>43275.125013425924</c:v>
                </c:pt>
                <c:pt idx="66">
                  <c:v>43275.166680150462</c:v>
                </c:pt>
                <c:pt idx="67">
                  <c:v>43275.208346874999</c:v>
                </c:pt>
                <c:pt idx="68">
                  <c:v>43275.250013599536</c:v>
                </c:pt>
                <c:pt idx="69">
                  <c:v>43275.291680324073</c:v>
                </c:pt>
                <c:pt idx="70">
                  <c:v>43275.33334704861</c:v>
                </c:pt>
                <c:pt idx="71">
                  <c:v>43275.375013773148</c:v>
                </c:pt>
                <c:pt idx="72">
                  <c:v>43275.416680497685</c:v>
                </c:pt>
                <c:pt idx="73">
                  <c:v>43275.458347222222</c:v>
                </c:pt>
                <c:pt idx="74">
                  <c:v>43275.500013946759</c:v>
                </c:pt>
                <c:pt idx="75">
                  <c:v>43275.541680671296</c:v>
                </c:pt>
                <c:pt idx="76">
                  <c:v>43275.583347395834</c:v>
                </c:pt>
                <c:pt idx="77">
                  <c:v>43275.625014120371</c:v>
                </c:pt>
                <c:pt idx="78">
                  <c:v>43275.666680844908</c:v>
                </c:pt>
                <c:pt idx="79">
                  <c:v>43275.708347569445</c:v>
                </c:pt>
                <c:pt idx="80">
                  <c:v>43275.750014293983</c:v>
                </c:pt>
                <c:pt idx="81">
                  <c:v>43275.79168101852</c:v>
                </c:pt>
                <c:pt idx="82">
                  <c:v>43275.833347743057</c:v>
                </c:pt>
                <c:pt idx="83">
                  <c:v>43275.875014467594</c:v>
                </c:pt>
                <c:pt idx="84">
                  <c:v>43275.916681192131</c:v>
                </c:pt>
                <c:pt idx="85">
                  <c:v>43275.958347916669</c:v>
                </c:pt>
                <c:pt idx="86">
                  <c:v>43276.000014641206</c:v>
                </c:pt>
                <c:pt idx="87">
                  <c:v>43276.041681365743</c:v>
                </c:pt>
                <c:pt idx="88">
                  <c:v>43276.08334809028</c:v>
                </c:pt>
                <c:pt idx="89">
                  <c:v>43276.125014814817</c:v>
                </c:pt>
                <c:pt idx="90">
                  <c:v>43276.166681539355</c:v>
                </c:pt>
                <c:pt idx="91">
                  <c:v>43276.208348263892</c:v>
                </c:pt>
                <c:pt idx="92">
                  <c:v>43276.250014988429</c:v>
                </c:pt>
                <c:pt idx="93">
                  <c:v>43276.291681712966</c:v>
                </c:pt>
                <c:pt idx="94">
                  <c:v>43276.333348437503</c:v>
                </c:pt>
                <c:pt idx="95">
                  <c:v>43276.375015162041</c:v>
                </c:pt>
                <c:pt idx="96">
                  <c:v>43276.416681886571</c:v>
                </c:pt>
                <c:pt idx="97">
                  <c:v>43276.458348611108</c:v>
                </c:pt>
                <c:pt idx="98">
                  <c:v>43276.500015335645</c:v>
                </c:pt>
                <c:pt idx="99">
                  <c:v>43276.541682060182</c:v>
                </c:pt>
                <c:pt idx="100">
                  <c:v>43276.583348784719</c:v>
                </c:pt>
                <c:pt idx="101">
                  <c:v>43276.625015509257</c:v>
                </c:pt>
                <c:pt idx="102">
                  <c:v>43276.666682233794</c:v>
                </c:pt>
                <c:pt idx="103">
                  <c:v>43276.708348958331</c:v>
                </c:pt>
                <c:pt idx="104">
                  <c:v>43276.750015682868</c:v>
                </c:pt>
                <c:pt idx="105">
                  <c:v>43276.791682407405</c:v>
                </c:pt>
                <c:pt idx="106">
                  <c:v>43276.833349131943</c:v>
                </c:pt>
                <c:pt idx="107">
                  <c:v>43276.87501585648</c:v>
                </c:pt>
                <c:pt idx="108">
                  <c:v>43276.916682581017</c:v>
                </c:pt>
                <c:pt idx="109">
                  <c:v>43276.958349305554</c:v>
                </c:pt>
                <c:pt idx="110">
                  <c:v>43277.000016030092</c:v>
                </c:pt>
                <c:pt idx="111">
                  <c:v>43277.041682754629</c:v>
                </c:pt>
                <c:pt idx="112">
                  <c:v>43277.083349479166</c:v>
                </c:pt>
                <c:pt idx="113">
                  <c:v>43277.125016203703</c:v>
                </c:pt>
                <c:pt idx="114">
                  <c:v>43277.16668292824</c:v>
                </c:pt>
                <c:pt idx="115">
                  <c:v>43277.208349652778</c:v>
                </c:pt>
                <c:pt idx="116">
                  <c:v>43277.250016377315</c:v>
                </c:pt>
                <c:pt idx="117">
                  <c:v>43277.291683101852</c:v>
                </c:pt>
                <c:pt idx="118">
                  <c:v>43277.333349826389</c:v>
                </c:pt>
                <c:pt idx="119">
                  <c:v>43277.375016550926</c:v>
                </c:pt>
                <c:pt idx="120">
                  <c:v>43277.416683275464</c:v>
                </c:pt>
                <c:pt idx="121">
                  <c:v>43277.458350000001</c:v>
                </c:pt>
                <c:pt idx="122">
                  <c:v>43277.500016724538</c:v>
                </c:pt>
                <c:pt idx="123">
                  <c:v>43277.541683449075</c:v>
                </c:pt>
                <c:pt idx="124">
                  <c:v>43277.583350173612</c:v>
                </c:pt>
                <c:pt idx="125">
                  <c:v>43277.62501689815</c:v>
                </c:pt>
                <c:pt idx="126">
                  <c:v>43277.666683622687</c:v>
                </c:pt>
                <c:pt idx="127">
                  <c:v>43277.708350347224</c:v>
                </c:pt>
                <c:pt idx="128">
                  <c:v>43277.750017071761</c:v>
                </c:pt>
                <c:pt idx="129">
                  <c:v>43277.791683796298</c:v>
                </c:pt>
                <c:pt idx="130">
                  <c:v>43277.833350520836</c:v>
                </c:pt>
                <c:pt idx="131">
                  <c:v>43277.875017245373</c:v>
                </c:pt>
                <c:pt idx="132">
                  <c:v>43277.91668396991</c:v>
                </c:pt>
                <c:pt idx="133">
                  <c:v>43277.958350694447</c:v>
                </c:pt>
                <c:pt idx="134">
                  <c:v>43278.000017418984</c:v>
                </c:pt>
                <c:pt idx="135">
                  <c:v>43278.041684143522</c:v>
                </c:pt>
                <c:pt idx="136">
                  <c:v>43278.083350868059</c:v>
                </c:pt>
                <c:pt idx="137">
                  <c:v>43278.125017592596</c:v>
                </c:pt>
                <c:pt idx="138">
                  <c:v>43278.166684317126</c:v>
                </c:pt>
                <c:pt idx="139">
                  <c:v>43278.208351041663</c:v>
                </c:pt>
                <c:pt idx="140">
                  <c:v>43278.2500177662</c:v>
                </c:pt>
                <c:pt idx="141">
                  <c:v>43278.291684490738</c:v>
                </c:pt>
                <c:pt idx="142">
                  <c:v>43278.333351215275</c:v>
                </c:pt>
                <c:pt idx="143">
                  <c:v>43278.375017939812</c:v>
                </c:pt>
                <c:pt idx="144">
                  <c:v>43278.416684664349</c:v>
                </c:pt>
                <c:pt idx="145">
                  <c:v>43278.458351388887</c:v>
                </c:pt>
                <c:pt idx="146">
                  <c:v>43278.500018113424</c:v>
                </c:pt>
                <c:pt idx="147">
                  <c:v>43278.541684837961</c:v>
                </c:pt>
                <c:pt idx="148">
                  <c:v>43278.583351562498</c:v>
                </c:pt>
                <c:pt idx="149">
                  <c:v>43278.625018287035</c:v>
                </c:pt>
                <c:pt idx="150">
                  <c:v>43278.666685011573</c:v>
                </c:pt>
                <c:pt idx="151">
                  <c:v>43278.70835173611</c:v>
                </c:pt>
                <c:pt idx="152">
                  <c:v>43278.750018460647</c:v>
                </c:pt>
                <c:pt idx="153">
                  <c:v>43278.791685185184</c:v>
                </c:pt>
                <c:pt idx="154">
                  <c:v>43278.833351909721</c:v>
                </c:pt>
                <c:pt idx="155">
                  <c:v>43278.875018634259</c:v>
                </c:pt>
                <c:pt idx="156">
                  <c:v>43278.916685358796</c:v>
                </c:pt>
                <c:pt idx="157">
                  <c:v>43278.958352083333</c:v>
                </c:pt>
                <c:pt idx="158">
                  <c:v>43279.00001880787</c:v>
                </c:pt>
                <c:pt idx="159">
                  <c:v>43279.041685532407</c:v>
                </c:pt>
                <c:pt idx="160">
                  <c:v>43279.083352256945</c:v>
                </c:pt>
                <c:pt idx="161">
                  <c:v>43279.125018981482</c:v>
                </c:pt>
                <c:pt idx="162">
                  <c:v>43279.166685706019</c:v>
                </c:pt>
                <c:pt idx="163">
                  <c:v>43279.208352430556</c:v>
                </c:pt>
                <c:pt idx="164">
                  <c:v>43279.250019155093</c:v>
                </c:pt>
                <c:pt idx="165">
                  <c:v>43279.291685879631</c:v>
                </c:pt>
                <c:pt idx="166">
                  <c:v>43279.333352604168</c:v>
                </c:pt>
                <c:pt idx="167">
                  <c:v>43279.375019328705</c:v>
                </c:pt>
                <c:pt idx="168">
                  <c:v>43279.416686053242</c:v>
                </c:pt>
                <c:pt idx="169">
                  <c:v>43279.45835277778</c:v>
                </c:pt>
                <c:pt idx="170">
                  <c:v>43279.500019502317</c:v>
                </c:pt>
                <c:pt idx="171">
                  <c:v>43279.541686226854</c:v>
                </c:pt>
                <c:pt idx="172">
                  <c:v>43279.583352951391</c:v>
                </c:pt>
                <c:pt idx="173">
                  <c:v>43279.625019675928</c:v>
                </c:pt>
                <c:pt idx="174">
                  <c:v>43279.666686400466</c:v>
                </c:pt>
                <c:pt idx="175">
                  <c:v>43279.708353125003</c:v>
                </c:pt>
                <c:pt idx="176">
                  <c:v>43279.75001984954</c:v>
                </c:pt>
                <c:pt idx="177">
                  <c:v>43279.791686574077</c:v>
                </c:pt>
                <c:pt idx="178">
                  <c:v>43279.833353298614</c:v>
                </c:pt>
                <c:pt idx="179">
                  <c:v>43279.875020023152</c:v>
                </c:pt>
                <c:pt idx="180">
                  <c:v>43279.916686747689</c:v>
                </c:pt>
                <c:pt idx="181">
                  <c:v>43279.958353472219</c:v>
                </c:pt>
                <c:pt idx="182">
                  <c:v>43280.000020196756</c:v>
                </c:pt>
                <c:pt idx="183">
                  <c:v>43280.041686921293</c:v>
                </c:pt>
                <c:pt idx="184">
                  <c:v>43280.08335364583</c:v>
                </c:pt>
                <c:pt idx="185">
                  <c:v>43280.125020370368</c:v>
                </c:pt>
                <c:pt idx="186">
                  <c:v>43280.166687094905</c:v>
                </c:pt>
                <c:pt idx="187">
                  <c:v>43280.208353819442</c:v>
                </c:pt>
                <c:pt idx="188">
                  <c:v>43280.250020543979</c:v>
                </c:pt>
                <c:pt idx="189">
                  <c:v>43280.291687268516</c:v>
                </c:pt>
                <c:pt idx="190">
                  <c:v>43280.333353993054</c:v>
                </c:pt>
                <c:pt idx="191">
                  <c:v>43280.375020717591</c:v>
                </c:pt>
                <c:pt idx="192">
                  <c:v>43280.416687442128</c:v>
                </c:pt>
                <c:pt idx="193">
                  <c:v>43280.458354166665</c:v>
                </c:pt>
                <c:pt idx="194">
                  <c:v>43280.500020891202</c:v>
                </c:pt>
                <c:pt idx="195">
                  <c:v>43280.54168761574</c:v>
                </c:pt>
                <c:pt idx="196">
                  <c:v>43280.583354340277</c:v>
                </c:pt>
                <c:pt idx="197">
                  <c:v>43280.625021064814</c:v>
                </c:pt>
                <c:pt idx="198">
                  <c:v>43280.666687789351</c:v>
                </c:pt>
                <c:pt idx="199">
                  <c:v>43280.708354513888</c:v>
                </c:pt>
                <c:pt idx="200">
                  <c:v>43280.750021238426</c:v>
                </c:pt>
                <c:pt idx="201">
                  <c:v>43280.791687962963</c:v>
                </c:pt>
                <c:pt idx="202">
                  <c:v>43280.8333546875</c:v>
                </c:pt>
                <c:pt idx="203">
                  <c:v>43280.875021412037</c:v>
                </c:pt>
                <c:pt idx="204">
                  <c:v>43280.916688136575</c:v>
                </c:pt>
                <c:pt idx="205">
                  <c:v>43280.958354861112</c:v>
                </c:pt>
                <c:pt idx="206">
                  <c:v>43281.000021585649</c:v>
                </c:pt>
                <c:pt idx="207">
                  <c:v>43281.041688310186</c:v>
                </c:pt>
                <c:pt idx="208">
                  <c:v>43281.083355034723</c:v>
                </c:pt>
                <c:pt idx="209">
                  <c:v>43281.125021759261</c:v>
                </c:pt>
                <c:pt idx="210">
                  <c:v>43281.166688483798</c:v>
                </c:pt>
                <c:pt idx="211">
                  <c:v>43281.208355208335</c:v>
                </c:pt>
                <c:pt idx="212">
                  <c:v>43281.250021932872</c:v>
                </c:pt>
                <c:pt idx="213">
                  <c:v>43281.291688657409</c:v>
                </c:pt>
                <c:pt idx="214">
                  <c:v>43281.333355381947</c:v>
                </c:pt>
                <c:pt idx="215">
                  <c:v>43281.375022106484</c:v>
                </c:pt>
                <c:pt idx="216">
                  <c:v>43281.416688831021</c:v>
                </c:pt>
                <c:pt idx="217">
                  <c:v>43281.458355555558</c:v>
                </c:pt>
                <c:pt idx="218">
                  <c:v>43281.500022280095</c:v>
                </c:pt>
                <c:pt idx="219">
                  <c:v>43281.541689004633</c:v>
                </c:pt>
                <c:pt idx="220">
                  <c:v>43281.58335572917</c:v>
                </c:pt>
                <c:pt idx="221">
                  <c:v>43281.625022453707</c:v>
                </c:pt>
                <c:pt idx="222">
                  <c:v>43281.666689178244</c:v>
                </c:pt>
                <c:pt idx="223">
                  <c:v>43281.708355902774</c:v>
                </c:pt>
                <c:pt idx="224">
                  <c:v>43281.750022627311</c:v>
                </c:pt>
                <c:pt idx="225">
                  <c:v>43281.791689351849</c:v>
                </c:pt>
                <c:pt idx="226">
                  <c:v>43281.833356076386</c:v>
                </c:pt>
                <c:pt idx="227">
                  <c:v>43281.875022800923</c:v>
                </c:pt>
                <c:pt idx="228">
                  <c:v>43281.91668952546</c:v>
                </c:pt>
                <c:pt idx="229">
                  <c:v>43281.958356249997</c:v>
                </c:pt>
                <c:pt idx="230">
                  <c:v>43282.000022974535</c:v>
                </c:pt>
                <c:pt idx="231">
                  <c:v>43282.041689699072</c:v>
                </c:pt>
                <c:pt idx="232">
                  <c:v>43282.083356423609</c:v>
                </c:pt>
                <c:pt idx="233">
                  <c:v>43282.125023148146</c:v>
                </c:pt>
                <c:pt idx="234">
                  <c:v>43282.166689872683</c:v>
                </c:pt>
                <c:pt idx="235">
                  <c:v>43282.208356597221</c:v>
                </c:pt>
                <c:pt idx="236">
                  <c:v>43282.250023321758</c:v>
                </c:pt>
                <c:pt idx="237">
                  <c:v>43282.291690046295</c:v>
                </c:pt>
                <c:pt idx="238">
                  <c:v>43282.333356770832</c:v>
                </c:pt>
                <c:pt idx="239">
                  <c:v>43282.37502349537</c:v>
                </c:pt>
                <c:pt idx="240">
                  <c:v>43282.416690219907</c:v>
                </c:pt>
                <c:pt idx="241">
                  <c:v>43282.458356944444</c:v>
                </c:pt>
                <c:pt idx="242">
                  <c:v>43282.500023668981</c:v>
                </c:pt>
                <c:pt idx="243">
                  <c:v>43282.541690393518</c:v>
                </c:pt>
                <c:pt idx="244">
                  <c:v>43282.583357118056</c:v>
                </c:pt>
                <c:pt idx="245">
                  <c:v>43282.625023842593</c:v>
                </c:pt>
                <c:pt idx="246">
                  <c:v>43282.66669056713</c:v>
                </c:pt>
                <c:pt idx="247">
                  <c:v>43282.708357291667</c:v>
                </c:pt>
                <c:pt idx="248">
                  <c:v>43282.750024016204</c:v>
                </c:pt>
                <c:pt idx="249">
                  <c:v>43282.791690740742</c:v>
                </c:pt>
                <c:pt idx="250">
                  <c:v>43282.833357465279</c:v>
                </c:pt>
                <c:pt idx="251">
                  <c:v>43282.875024189816</c:v>
                </c:pt>
                <c:pt idx="252">
                  <c:v>43282.916690914353</c:v>
                </c:pt>
                <c:pt idx="253">
                  <c:v>43282.95835763889</c:v>
                </c:pt>
                <c:pt idx="254">
                  <c:v>43283.000024363428</c:v>
                </c:pt>
                <c:pt idx="255">
                  <c:v>43283.041691087965</c:v>
                </c:pt>
                <c:pt idx="256">
                  <c:v>43283.083357812502</c:v>
                </c:pt>
                <c:pt idx="257">
                  <c:v>43283.125024537039</c:v>
                </c:pt>
                <c:pt idx="258">
                  <c:v>43283.166691261576</c:v>
                </c:pt>
                <c:pt idx="259">
                  <c:v>43283.208357986114</c:v>
                </c:pt>
                <c:pt idx="260">
                  <c:v>43283.250024710651</c:v>
                </c:pt>
                <c:pt idx="261">
                  <c:v>43283.291691435188</c:v>
                </c:pt>
                <c:pt idx="262">
                  <c:v>43283.333358159725</c:v>
                </c:pt>
                <c:pt idx="263">
                  <c:v>43283.375024884263</c:v>
                </c:pt>
                <c:pt idx="264">
                  <c:v>43283.4166916088</c:v>
                </c:pt>
                <c:pt idx="265">
                  <c:v>43283.458358333337</c:v>
                </c:pt>
                <c:pt idx="266">
                  <c:v>43283.500025057867</c:v>
                </c:pt>
                <c:pt idx="267">
                  <c:v>43283.541691782404</c:v>
                </c:pt>
                <c:pt idx="268">
                  <c:v>43283.583358506941</c:v>
                </c:pt>
                <c:pt idx="269">
                  <c:v>43283.625025231479</c:v>
                </c:pt>
                <c:pt idx="270">
                  <c:v>43283.666691956016</c:v>
                </c:pt>
                <c:pt idx="271">
                  <c:v>43283.708358680553</c:v>
                </c:pt>
                <c:pt idx="272">
                  <c:v>43283.75002540509</c:v>
                </c:pt>
                <c:pt idx="273">
                  <c:v>43283.791692129627</c:v>
                </c:pt>
                <c:pt idx="274">
                  <c:v>43283.833358854165</c:v>
                </c:pt>
                <c:pt idx="275">
                  <c:v>43283.875025578702</c:v>
                </c:pt>
                <c:pt idx="276">
                  <c:v>43283.916692303239</c:v>
                </c:pt>
                <c:pt idx="277">
                  <c:v>43283.958359027776</c:v>
                </c:pt>
                <c:pt idx="278">
                  <c:v>43284.000025752313</c:v>
                </c:pt>
                <c:pt idx="279">
                  <c:v>43284.041692476851</c:v>
                </c:pt>
                <c:pt idx="280">
                  <c:v>43284.083359201388</c:v>
                </c:pt>
                <c:pt idx="281">
                  <c:v>43284.125025925925</c:v>
                </c:pt>
                <c:pt idx="282">
                  <c:v>43284.166692650462</c:v>
                </c:pt>
                <c:pt idx="283">
                  <c:v>43284.208359374999</c:v>
                </c:pt>
                <c:pt idx="284">
                  <c:v>43284.250026099537</c:v>
                </c:pt>
                <c:pt idx="285">
                  <c:v>43284.291692824074</c:v>
                </c:pt>
                <c:pt idx="286">
                  <c:v>43284.333359548611</c:v>
                </c:pt>
                <c:pt idx="287">
                  <c:v>43284.375026273148</c:v>
                </c:pt>
                <c:pt idx="288">
                  <c:v>43284.416692997685</c:v>
                </c:pt>
                <c:pt idx="289">
                  <c:v>43284.458359722223</c:v>
                </c:pt>
                <c:pt idx="290">
                  <c:v>43284.50002644676</c:v>
                </c:pt>
                <c:pt idx="291">
                  <c:v>43284.541693171297</c:v>
                </c:pt>
                <c:pt idx="292">
                  <c:v>43284.583359895834</c:v>
                </c:pt>
                <c:pt idx="293">
                  <c:v>43284.625026620372</c:v>
                </c:pt>
                <c:pt idx="294">
                  <c:v>43284.666693344909</c:v>
                </c:pt>
                <c:pt idx="295">
                  <c:v>43284.708360069446</c:v>
                </c:pt>
                <c:pt idx="296">
                  <c:v>43284.750026793983</c:v>
                </c:pt>
                <c:pt idx="297">
                  <c:v>43284.79169351852</c:v>
                </c:pt>
                <c:pt idx="298">
                  <c:v>43284.833360243058</c:v>
                </c:pt>
                <c:pt idx="299">
                  <c:v>43284.875026967595</c:v>
                </c:pt>
                <c:pt idx="300">
                  <c:v>43284.916693692132</c:v>
                </c:pt>
                <c:pt idx="301">
                  <c:v>43284.958360416669</c:v>
                </c:pt>
                <c:pt idx="302">
                  <c:v>43285.000027141206</c:v>
                </c:pt>
                <c:pt idx="303">
                  <c:v>43285.041693865744</c:v>
                </c:pt>
                <c:pt idx="304">
                  <c:v>43285.083360590281</c:v>
                </c:pt>
                <c:pt idx="305">
                  <c:v>43285.125027314818</c:v>
                </c:pt>
                <c:pt idx="306">
                  <c:v>43285.166694039355</c:v>
                </c:pt>
                <c:pt idx="307">
                  <c:v>43285.208360763892</c:v>
                </c:pt>
                <c:pt idx="308">
                  <c:v>43285.250027488422</c:v>
                </c:pt>
                <c:pt idx="309">
                  <c:v>43285.29169421296</c:v>
                </c:pt>
                <c:pt idx="310">
                  <c:v>43285.333360937497</c:v>
                </c:pt>
                <c:pt idx="311">
                  <c:v>43285.375027662034</c:v>
                </c:pt>
                <c:pt idx="312">
                  <c:v>43285.416694386571</c:v>
                </c:pt>
                <c:pt idx="313">
                  <c:v>43285.458361111108</c:v>
                </c:pt>
                <c:pt idx="314">
                  <c:v>43285.500027835646</c:v>
                </c:pt>
                <c:pt idx="315">
                  <c:v>43285.541694560183</c:v>
                </c:pt>
                <c:pt idx="316">
                  <c:v>43285.58336128472</c:v>
                </c:pt>
                <c:pt idx="317">
                  <c:v>43285.625028009257</c:v>
                </c:pt>
                <c:pt idx="318">
                  <c:v>43285.666694733794</c:v>
                </c:pt>
                <c:pt idx="319">
                  <c:v>43285.708361458332</c:v>
                </c:pt>
                <c:pt idx="320">
                  <c:v>43285.750028182869</c:v>
                </c:pt>
                <c:pt idx="321">
                  <c:v>43285.791694907406</c:v>
                </c:pt>
                <c:pt idx="322">
                  <c:v>43285.833361631943</c:v>
                </c:pt>
                <c:pt idx="323">
                  <c:v>43285.87502835648</c:v>
                </c:pt>
                <c:pt idx="324">
                  <c:v>43285.916695081018</c:v>
                </c:pt>
                <c:pt idx="325">
                  <c:v>43285.958361805555</c:v>
                </c:pt>
                <c:pt idx="326">
                  <c:v>43286.000028530092</c:v>
                </c:pt>
                <c:pt idx="327">
                  <c:v>43286.041695254629</c:v>
                </c:pt>
                <c:pt idx="328">
                  <c:v>43286.083361979167</c:v>
                </c:pt>
                <c:pt idx="329">
                  <c:v>43286.125028703704</c:v>
                </c:pt>
                <c:pt idx="330">
                  <c:v>43286.166695428241</c:v>
                </c:pt>
                <c:pt idx="331">
                  <c:v>43286.208362152778</c:v>
                </c:pt>
                <c:pt idx="332">
                  <c:v>43286.250028877315</c:v>
                </c:pt>
                <c:pt idx="333">
                  <c:v>43286.291695601853</c:v>
                </c:pt>
                <c:pt idx="334">
                  <c:v>43286.33336232639</c:v>
                </c:pt>
                <c:pt idx="335">
                  <c:v>43286.375029050927</c:v>
                </c:pt>
                <c:pt idx="336">
                  <c:v>43286.416695775464</c:v>
                </c:pt>
                <c:pt idx="337">
                  <c:v>43286.458362500001</c:v>
                </c:pt>
                <c:pt idx="338">
                  <c:v>43286.500029224539</c:v>
                </c:pt>
                <c:pt idx="339">
                  <c:v>43286.541695949076</c:v>
                </c:pt>
                <c:pt idx="340">
                  <c:v>43286.583362673613</c:v>
                </c:pt>
                <c:pt idx="341">
                  <c:v>43286.62502939815</c:v>
                </c:pt>
                <c:pt idx="342">
                  <c:v>43286.666696122687</c:v>
                </c:pt>
                <c:pt idx="343">
                  <c:v>43286.708362847225</c:v>
                </c:pt>
                <c:pt idx="344">
                  <c:v>43286.750029571762</c:v>
                </c:pt>
                <c:pt idx="345">
                  <c:v>43286.791696296299</c:v>
                </c:pt>
                <c:pt idx="346">
                  <c:v>43286.833363020836</c:v>
                </c:pt>
                <c:pt idx="347">
                  <c:v>43286.875029745373</c:v>
                </c:pt>
                <c:pt idx="348">
                  <c:v>43286.916696469911</c:v>
                </c:pt>
                <c:pt idx="349">
                  <c:v>43286.958363194448</c:v>
                </c:pt>
                <c:pt idx="350">
                  <c:v>43287.000029918985</c:v>
                </c:pt>
                <c:pt idx="351">
                  <c:v>43287.041696643515</c:v>
                </c:pt>
                <c:pt idx="352">
                  <c:v>43287.083363368052</c:v>
                </c:pt>
                <c:pt idx="353">
                  <c:v>43287.125030092589</c:v>
                </c:pt>
                <c:pt idx="354">
                  <c:v>43287.166696817127</c:v>
                </c:pt>
                <c:pt idx="355">
                  <c:v>43287.208363541664</c:v>
                </c:pt>
                <c:pt idx="356">
                  <c:v>43287.250030266201</c:v>
                </c:pt>
                <c:pt idx="357">
                  <c:v>43287.291696990738</c:v>
                </c:pt>
                <c:pt idx="358">
                  <c:v>43287.333363715275</c:v>
                </c:pt>
                <c:pt idx="359">
                  <c:v>43287.375030439813</c:v>
                </c:pt>
                <c:pt idx="360">
                  <c:v>43287.41669716435</c:v>
                </c:pt>
                <c:pt idx="361">
                  <c:v>43287.458363888887</c:v>
                </c:pt>
                <c:pt idx="362">
                  <c:v>43287.500030613424</c:v>
                </c:pt>
                <c:pt idx="363">
                  <c:v>43287.541697337962</c:v>
                </c:pt>
                <c:pt idx="364">
                  <c:v>43287.583364062499</c:v>
                </c:pt>
                <c:pt idx="365">
                  <c:v>43287.625030787036</c:v>
                </c:pt>
                <c:pt idx="366">
                  <c:v>43287.666697511573</c:v>
                </c:pt>
                <c:pt idx="367">
                  <c:v>43287.70836423611</c:v>
                </c:pt>
                <c:pt idx="368">
                  <c:v>43287.750030960648</c:v>
                </c:pt>
                <c:pt idx="369">
                  <c:v>43287.791697685185</c:v>
                </c:pt>
                <c:pt idx="370">
                  <c:v>43287.833364409722</c:v>
                </c:pt>
                <c:pt idx="371">
                  <c:v>43287.875031134259</c:v>
                </c:pt>
                <c:pt idx="372">
                  <c:v>43287.916697858796</c:v>
                </c:pt>
                <c:pt idx="373">
                  <c:v>43287.958364583334</c:v>
                </c:pt>
                <c:pt idx="374">
                  <c:v>43288.000031307871</c:v>
                </c:pt>
                <c:pt idx="375">
                  <c:v>43288.041698032408</c:v>
                </c:pt>
                <c:pt idx="376">
                  <c:v>43288.083364756945</c:v>
                </c:pt>
                <c:pt idx="377">
                  <c:v>43288.125031481482</c:v>
                </c:pt>
                <c:pt idx="378">
                  <c:v>43288.16669820602</c:v>
                </c:pt>
                <c:pt idx="379">
                  <c:v>43288.208364930557</c:v>
                </c:pt>
                <c:pt idx="380">
                  <c:v>43288.250031655094</c:v>
                </c:pt>
                <c:pt idx="381">
                  <c:v>43288.291698379631</c:v>
                </c:pt>
                <c:pt idx="382">
                  <c:v>43288.333365104168</c:v>
                </c:pt>
                <c:pt idx="383">
                  <c:v>43288.375031828706</c:v>
                </c:pt>
                <c:pt idx="384">
                  <c:v>43288.416698553243</c:v>
                </c:pt>
                <c:pt idx="385">
                  <c:v>43288.45836527778</c:v>
                </c:pt>
                <c:pt idx="386">
                  <c:v>43288.500032002317</c:v>
                </c:pt>
                <c:pt idx="387">
                  <c:v>43288.541698726855</c:v>
                </c:pt>
                <c:pt idx="388">
                  <c:v>43288.583365451392</c:v>
                </c:pt>
                <c:pt idx="389">
                  <c:v>43288.625032175929</c:v>
                </c:pt>
                <c:pt idx="390">
                  <c:v>43288.666698900466</c:v>
                </c:pt>
                <c:pt idx="391">
                  <c:v>43288.708365625003</c:v>
                </c:pt>
                <c:pt idx="392">
                  <c:v>43288.750032349541</c:v>
                </c:pt>
                <c:pt idx="393">
                  <c:v>43288.79169907407</c:v>
                </c:pt>
                <c:pt idx="394">
                  <c:v>43288.833365798608</c:v>
                </c:pt>
                <c:pt idx="395">
                  <c:v>43288.875032523145</c:v>
                </c:pt>
                <c:pt idx="396">
                  <c:v>43288.916699247682</c:v>
                </c:pt>
                <c:pt idx="397">
                  <c:v>43288.958365972219</c:v>
                </c:pt>
                <c:pt idx="398">
                  <c:v>43289.000032696757</c:v>
                </c:pt>
                <c:pt idx="399">
                  <c:v>43289.041699421294</c:v>
                </c:pt>
                <c:pt idx="400">
                  <c:v>43289.083366145831</c:v>
                </c:pt>
                <c:pt idx="401">
                  <c:v>43289.125032870368</c:v>
                </c:pt>
                <c:pt idx="402">
                  <c:v>43289.166699594905</c:v>
                </c:pt>
                <c:pt idx="403">
                  <c:v>43289.208366319443</c:v>
                </c:pt>
                <c:pt idx="404">
                  <c:v>43289.25003304398</c:v>
                </c:pt>
                <c:pt idx="405">
                  <c:v>43289.291699768517</c:v>
                </c:pt>
                <c:pt idx="406">
                  <c:v>43289.333366493054</c:v>
                </c:pt>
                <c:pt idx="407">
                  <c:v>43289.375033217591</c:v>
                </c:pt>
                <c:pt idx="408">
                  <c:v>43289.416699942129</c:v>
                </c:pt>
                <c:pt idx="409">
                  <c:v>43289.458366666666</c:v>
                </c:pt>
                <c:pt idx="410">
                  <c:v>43289.500033391203</c:v>
                </c:pt>
                <c:pt idx="411">
                  <c:v>43289.54170011574</c:v>
                </c:pt>
                <c:pt idx="412">
                  <c:v>43289.583366840277</c:v>
                </c:pt>
                <c:pt idx="413">
                  <c:v>43289.625033564815</c:v>
                </c:pt>
                <c:pt idx="414">
                  <c:v>43289.666700289352</c:v>
                </c:pt>
                <c:pt idx="415">
                  <c:v>43289.708367013889</c:v>
                </c:pt>
                <c:pt idx="416">
                  <c:v>43289.750033738426</c:v>
                </c:pt>
                <c:pt idx="417">
                  <c:v>43289.791700462963</c:v>
                </c:pt>
                <c:pt idx="418">
                  <c:v>43289.833367187501</c:v>
                </c:pt>
                <c:pt idx="419">
                  <c:v>43289.875033912038</c:v>
                </c:pt>
                <c:pt idx="420">
                  <c:v>43289.916700636575</c:v>
                </c:pt>
                <c:pt idx="421">
                  <c:v>43289.958367361112</c:v>
                </c:pt>
                <c:pt idx="422">
                  <c:v>43290.00003408565</c:v>
                </c:pt>
                <c:pt idx="423">
                  <c:v>43290.041700810187</c:v>
                </c:pt>
                <c:pt idx="424">
                  <c:v>43290.083367534724</c:v>
                </c:pt>
                <c:pt idx="425">
                  <c:v>43290.125034259261</c:v>
                </c:pt>
                <c:pt idx="426">
                  <c:v>43290.166700983798</c:v>
                </c:pt>
                <c:pt idx="427">
                  <c:v>43290.208367708336</c:v>
                </c:pt>
                <c:pt idx="428">
                  <c:v>43290.250034432873</c:v>
                </c:pt>
                <c:pt idx="429">
                  <c:v>43290.29170115741</c:v>
                </c:pt>
                <c:pt idx="430">
                  <c:v>43290.333367881947</c:v>
                </c:pt>
                <c:pt idx="431">
                  <c:v>43290.375034606484</c:v>
                </c:pt>
                <c:pt idx="432">
                  <c:v>43290.416701331022</c:v>
                </c:pt>
                <c:pt idx="433">
                  <c:v>43290.458368055559</c:v>
                </c:pt>
                <c:pt idx="434">
                  <c:v>43290.500034780096</c:v>
                </c:pt>
                <c:pt idx="435">
                  <c:v>43290.541701504633</c:v>
                </c:pt>
                <c:pt idx="436">
                  <c:v>43290.583368229163</c:v>
                </c:pt>
                <c:pt idx="437">
                  <c:v>43290.6250349537</c:v>
                </c:pt>
                <c:pt idx="438">
                  <c:v>43290.666701678238</c:v>
                </c:pt>
                <c:pt idx="439">
                  <c:v>43290.708368402775</c:v>
                </c:pt>
                <c:pt idx="440">
                  <c:v>43290.750035127312</c:v>
                </c:pt>
                <c:pt idx="441">
                  <c:v>43290.791701851849</c:v>
                </c:pt>
                <c:pt idx="442">
                  <c:v>43290.833368576386</c:v>
                </c:pt>
                <c:pt idx="443">
                  <c:v>43290.875035300924</c:v>
                </c:pt>
                <c:pt idx="444">
                  <c:v>43290.916702025461</c:v>
                </c:pt>
                <c:pt idx="445">
                  <c:v>43290.958368749998</c:v>
                </c:pt>
                <c:pt idx="446">
                  <c:v>43291.000035474535</c:v>
                </c:pt>
                <c:pt idx="447">
                  <c:v>43291.041702199072</c:v>
                </c:pt>
                <c:pt idx="448">
                  <c:v>43291.08336892361</c:v>
                </c:pt>
                <c:pt idx="449">
                  <c:v>43291.125035648147</c:v>
                </c:pt>
                <c:pt idx="450">
                  <c:v>43291.166702372684</c:v>
                </c:pt>
                <c:pt idx="451">
                  <c:v>43291.208369097221</c:v>
                </c:pt>
                <c:pt idx="452">
                  <c:v>43291.250035821759</c:v>
                </c:pt>
                <c:pt idx="453">
                  <c:v>43291.291702546296</c:v>
                </c:pt>
                <c:pt idx="454">
                  <c:v>43291.333369270833</c:v>
                </c:pt>
                <c:pt idx="455">
                  <c:v>43291.37503599537</c:v>
                </c:pt>
                <c:pt idx="456">
                  <c:v>43291.416702719907</c:v>
                </c:pt>
                <c:pt idx="457">
                  <c:v>43291.458369444445</c:v>
                </c:pt>
                <c:pt idx="458">
                  <c:v>43291.500036168982</c:v>
                </c:pt>
                <c:pt idx="459">
                  <c:v>43291.541702893519</c:v>
                </c:pt>
                <c:pt idx="460">
                  <c:v>43291.583369618056</c:v>
                </c:pt>
                <c:pt idx="461">
                  <c:v>43291.625036342593</c:v>
                </c:pt>
                <c:pt idx="462">
                  <c:v>43291.666703067131</c:v>
                </c:pt>
                <c:pt idx="463">
                  <c:v>43291.708369791668</c:v>
                </c:pt>
                <c:pt idx="464">
                  <c:v>43291.750036516205</c:v>
                </c:pt>
                <c:pt idx="465">
                  <c:v>43291.791703240742</c:v>
                </c:pt>
                <c:pt idx="466">
                  <c:v>43291.833369965279</c:v>
                </c:pt>
                <c:pt idx="467">
                  <c:v>43291.875036689817</c:v>
                </c:pt>
                <c:pt idx="468">
                  <c:v>43291.916703414354</c:v>
                </c:pt>
                <c:pt idx="469">
                  <c:v>43291.958370138891</c:v>
                </c:pt>
                <c:pt idx="470">
                  <c:v>43292.000036863428</c:v>
                </c:pt>
                <c:pt idx="471">
                  <c:v>43292.041703587965</c:v>
                </c:pt>
                <c:pt idx="472">
                  <c:v>43292.083370312503</c:v>
                </c:pt>
                <c:pt idx="473">
                  <c:v>43292.12503703704</c:v>
                </c:pt>
                <c:pt idx="474">
                  <c:v>43292.166703761577</c:v>
                </c:pt>
                <c:pt idx="475">
                  <c:v>43292.208370486114</c:v>
                </c:pt>
                <c:pt idx="476">
                  <c:v>43292.250037210651</c:v>
                </c:pt>
                <c:pt idx="477">
                  <c:v>43292.291703935189</c:v>
                </c:pt>
                <c:pt idx="478">
                  <c:v>43292.333370659719</c:v>
                </c:pt>
                <c:pt idx="479">
                  <c:v>43292.375037384256</c:v>
                </c:pt>
                <c:pt idx="480">
                  <c:v>43292.416704108793</c:v>
                </c:pt>
                <c:pt idx="481">
                  <c:v>43292.45837083333</c:v>
                </c:pt>
                <c:pt idx="482">
                  <c:v>43292.500037557867</c:v>
                </c:pt>
                <c:pt idx="483">
                  <c:v>43292.541704282405</c:v>
                </c:pt>
                <c:pt idx="484">
                  <c:v>43292.583371006942</c:v>
                </c:pt>
                <c:pt idx="485">
                  <c:v>43292.625037731479</c:v>
                </c:pt>
                <c:pt idx="486">
                  <c:v>43292.666704456016</c:v>
                </c:pt>
                <c:pt idx="487">
                  <c:v>43292.708371180554</c:v>
                </c:pt>
                <c:pt idx="488">
                  <c:v>43292.750037905091</c:v>
                </c:pt>
                <c:pt idx="489">
                  <c:v>43292.791704629628</c:v>
                </c:pt>
                <c:pt idx="490">
                  <c:v>43292.833371354165</c:v>
                </c:pt>
                <c:pt idx="491">
                  <c:v>43292.875038078702</c:v>
                </c:pt>
                <c:pt idx="492">
                  <c:v>43292.91670480324</c:v>
                </c:pt>
                <c:pt idx="493">
                  <c:v>43292.958371527777</c:v>
                </c:pt>
                <c:pt idx="494">
                  <c:v>43293.000038252314</c:v>
                </c:pt>
                <c:pt idx="495">
                  <c:v>43293.041704976851</c:v>
                </c:pt>
                <c:pt idx="496">
                  <c:v>43293.083371701388</c:v>
                </c:pt>
                <c:pt idx="497">
                  <c:v>43293.125038425926</c:v>
                </c:pt>
                <c:pt idx="498">
                  <c:v>43293.166705150463</c:v>
                </c:pt>
                <c:pt idx="499">
                  <c:v>43293.208371875</c:v>
                </c:pt>
                <c:pt idx="500">
                  <c:v>43293.250038599537</c:v>
                </c:pt>
                <c:pt idx="501">
                  <c:v>43293.291705324074</c:v>
                </c:pt>
                <c:pt idx="502">
                  <c:v>43293.333372048612</c:v>
                </c:pt>
                <c:pt idx="503">
                  <c:v>43293.375038773149</c:v>
                </c:pt>
                <c:pt idx="504">
                  <c:v>43293.416705497686</c:v>
                </c:pt>
                <c:pt idx="505">
                  <c:v>43293.458372222223</c:v>
                </c:pt>
                <c:pt idx="506">
                  <c:v>43293.50003894676</c:v>
                </c:pt>
                <c:pt idx="507">
                  <c:v>43293.541705671298</c:v>
                </c:pt>
                <c:pt idx="508">
                  <c:v>43293.583372395835</c:v>
                </c:pt>
                <c:pt idx="509">
                  <c:v>43293.625039120372</c:v>
                </c:pt>
                <c:pt idx="510">
                  <c:v>43293.666705844909</c:v>
                </c:pt>
                <c:pt idx="511">
                  <c:v>43293.708372569447</c:v>
                </c:pt>
                <c:pt idx="512">
                  <c:v>43293.750039293984</c:v>
                </c:pt>
                <c:pt idx="513">
                  <c:v>43293.791706018521</c:v>
                </c:pt>
                <c:pt idx="514">
                  <c:v>43293.833372743058</c:v>
                </c:pt>
                <c:pt idx="515">
                  <c:v>43293.875039467595</c:v>
                </c:pt>
                <c:pt idx="516">
                  <c:v>43293.916706192133</c:v>
                </c:pt>
                <c:pt idx="517">
                  <c:v>43293.95837291667</c:v>
                </c:pt>
                <c:pt idx="518">
                  <c:v>43294.000039641207</c:v>
                </c:pt>
                <c:pt idx="519">
                  <c:v>43294.041706365744</c:v>
                </c:pt>
                <c:pt idx="520">
                  <c:v>43294.083373090281</c:v>
                </c:pt>
                <c:pt idx="521">
                  <c:v>43294.125039814811</c:v>
                </c:pt>
                <c:pt idx="522">
                  <c:v>43294.166706539349</c:v>
                </c:pt>
                <c:pt idx="523">
                  <c:v>43294.208373263886</c:v>
                </c:pt>
                <c:pt idx="524">
                  <c:v>43294.250039988423</c:v>
                </c:pt>
                <c:pt idx="525">
                  <c:v>43294.29170671296</c:v>
                </c:pt>
                <c:pt idx="526">
                  <c:v>43294.333373437497</c:v>
                </c:pt>
                <c:pt idx="527">
                  <c:v>43294.375040162035</c:v>
                </c:pt>
                <c:pt idx="528">
                  <c:v>43294.416706886572</c:v>
                </c:pt>
                <c:pt idx="529">
                  <c:v>43294.458373611109</c:v>
                </c:pt>
                <c:pt idx="530">
                  <c:v>43294.500040335646</c:v>
                </c:pt>
                <c:pt idx="531">
                  <c:v>43294.541707060183</c:v>
                </c:pt>
                <c:pt idx="532">
                  <c:v>43294.583373784721</c:v>
                </c:pt>
                <c:pt idx="533">
                  <c:v>43294.625040509258</c:v>
                </c:pt>
                <c:pt idx="534">
                  <c:v>43294.666707233795</c:v>
                </c:pt>
                <c:pt idx="535">
                  <c:v>43294.708373958332</c:v>
                </c:pt>
                <c:pt idx="536">
                  <c:v>43294.750040682869</c:v>
                </c:pt>
                <c:pt idx="537">
                  <c:v>43294.791707407407</c:v>
                </c:pt>
                <c:pt idx="538">
                  <c:v>43294.833374131944</c:v>
                </c:pt>
                <c:pt idx="539">
                  <c:v>43294.875040856481</c:v>
                </c:pt>
                <c:pt idx="540">
                  <c:v>43294.916707581018</c:v>
                </c:pt>
                <c:pt idx="541">
                  <c:v>43294.958374305555</c:v>
                </c:pt>
                <c:pt idx="542">
                  <c:v>43295.000041030093</c:v>
                </c:pt>
                <c:pt idx="543">
                  <c:v>43295.04170775463</c:v>
                </c:pt>
                <c:pt idx="544">
                  <c:v>43295.083374479167</c:v>
                </c:pt>
                <c:pt idx="545">
                  <c:v>43295.125041203704</c:v>
                </c:pt>
                <c:pt idx="546">
                  <c:v>43295.166707928242</c:v>
                </c:pt>
                <c:pt idx="547">
                  <c:v>43295.208374652779</c:v>
                </c:pt>
                <c:pt idx="548">
                  <c:v>43295.250041377316</c:v>
                </c:pt>
                <c:pt idx="549">
                  <c:v>43295.291708101853</c:v>
                </c:pt>
                <c:pt idx="550">
                  <c:v>43295.33337482639</c:v>
                </c:pt>
                <c:pt idx="551">
                  <c:v>43295.375041550928</c:v>
                </c:pt>
                <c:pt idx="552">
                  <c:v>43295.416708275465</c:v>
                </c:pt>
                <c:pt idx="553">
                  <c:v>43295.458375000002</c:v>
                </c:pt>
                <c:pt idx="554">
                  <c:v>43295.500041724539</c:v>
                </c:pt>
                <c:pt idx="555">
                  <c:v>43295.541708449076</c:v>
                </c:pt>
                <c:pt idx="556">
                  <c:v>43295.583375173614</c:v>
                </c:pt>
                <c:pt idx="557">
                  <c:v>43295.625041898151</c:v>
                </c:pt>
                <c:pt idx="558">
                  <c:v>43295.666708622688</c:v>
                </c:pt>
                <c:pt idx="559">
                  <c:v>43295.708375347225</c:v>
                </c:pt>
                <c:pt idx="560">
                  <c:v>43295.750042071762</c:v>
                </c:pt>
                <c:pt idx="561">
                  <c:v>43295.7917087963</c:v>
                </c:pt>
                <c:pt idx="562">
                  <c:v>43295.833375520837</c:v>
                </c:pt>
                <c:pt idx="563">
                  <c:v>43295.875042245367</c:v>
                </c:pt>
                <c:pt idx="564">
                  <c:v>43295.916708969904</c:v>
                </c:pt>
                <c:pt idx="565">
                  <c:v>43295.958375694441</c:v>
                </c:pt>
                <c:pt idx="566">
                  <c:v>43296.000042418978</c:v>
                </c:pt>
                <c:pt idx="567">
                  <c:v>43296.041709143516</c:v>
                </c:pt>
                <c:pt idx="568">
                  <c:v>43296.083375868053</c:v>
                </c:pt>
                <c:pt idx="569">
                  <c:v>43296.12504259259</c:v>
                </c:pt>
                <c:pt idx="570">
                  <c:v>43296.166709317127</c:v>
                </c:pt>
                <c:pt idx="571">
                  <c:v>43296.208376041664</c:v>
                </c:pt>
                <c:pt idx="572">
                  <c:v>43296.250042766202</c:v>
                </c:pt>
                <c:pt idx="573">
                  <c:v>43296.291709490739</c:v>
                </c:pt>
                <c:pt idx="574">
                  <c:v>43296.333376215276</c:v>
                </c:pt>
                <c:pt idx="575">
                  <c:v>43296.375042939813</c:v>
                </c:pt>
                <c:pt idx="576">
                  <c:v>43296.41670966435</c:v>
                </c:pt>
                <c:pt idx="577">
                  <c:v>43296.458376388888</c:v>
                </c:pt>
                <c:pt idx="578">
                  <c:v>43296.500043113425</c:v>
                </c:pt>
                <c:pt idx="579">
                  <c:v>43296.541709837962</c:v>
                </c:pt>
                <c:pt idx="580">
                  <c:v>43296.583376562499</c:v>
                </c:pt>
                <c:pt idx="581">
                  <c:v>43296.625043287037</c:v>
                </c:pt>
                <c:pt idx="582">
                  <c:v>43296.666710011574</c:v>
                </c:pt>
                <c:pt idx="583">
                  <c:v>43296.708376736111</c:v>
                </c:pt>
                <c:pt idx="584">
                  <c:v>43296.750043460648</c:v>
                </c:pt>
                <c:pt idx="585">
                  <c:v>43296.791710185185</c:v>
                </c:pt>
                <c:pt idx="586">
                  <c:v>43296.833376909723</c:v>
                </c:pt>
                <c:pt idx="587">
                  <c:v>43296.87504363426</c:v>
                </c:pt>
                <c:pt idx="588">
                  <c:v>43296.916710358797</c:v>
                </c:pt>
                <c:pt idx="589">
                  <c:v>43296.958377083334</c:v>
                </c:pt>
                <c:pt idx="590">
                  <c:v>43297.000043807871</c:v>
                </c:pt>
                <c:pt idx="591">
                  <c:v>43297.041710532409</c:v>
                </c:pt>
                <c:pt idx="592">
                  <c:v>43297.083377256946</c:v>
                </c:pt>
                <c:pt idx="593">
                  <c:v>43297.125043981483</c:v>
                </c:pt>
                <c:pt idx="594">
                  <c:v>43297.16671070602</c:v>
                </c:pt>
                <c:pt idx="595">
                  <c:v>43297.208377430557</c:v>
                </c:pt>
                <c:pt idx="596">
                  <c:v>43297.250044155095</c:v>
                </c:pt>
                <c:pt idx="597">
                  <c:v>43297.291710879632</c:v>
                </c:pt>
                <c:pt idx="598">
                  <c:v>43297.333377604169</c:v>
                </c:pt>
                <c:pt idx="599">
                  <c:v>43297.375044328706</c:v>
                </c:pt>
                <c:pt idx="600">
                  <c:v>43297.416711053243</c:v>
                </c:pt>
                <c:pt idx="601">
                  <c:v>43297.458377777781</c:v>
                </c:pt>
                <c:pt idx="602">
                  <c:v>43297.500044502318</c:v>
                </c:pt>
                <c:pt idx="603">
                  <c:v>43297.541711226855</c:v>
                </c:pt>
                <c:pt idx="604">
                  <c:v>43297.583377951392</c:v>
                </c:pt>
                <c:pt idx="605">
                  <c:v>43297.62504467593</c:v>
                </c:pt>
                <c:pt idx="606">
                  <c:v>43297.666711400459</c:v>
                </c:pt>
                <c:pt idx="607">
                  <c:v>43297.708378124997</c:v>
                </c:pt>
                <c:pt idx="608">
                  <c:v>43297.750044849534</c:v>
                </c:pt>
                <c:pt idx="609">
                  <c:v>43297.791711574071</c:v>
                </c:pt>
                <c:pt idx="610">
                  <c:v>43297.833378298608</c:v>
                </c:pt>
                <c:pt idx="611">
                  <c:v>43297.875045023146</c:v>
                </c:pt>
                <c:pt idx="612">
                  <c:v>43297.916711747683</c:v>
                </c:pt>
                <c:pt idx="613">
                  <c:v>43297.95837847222</c:v>
                </c:pt>
                <c:pt idx="614">
                  <c:v>43298.000045196757</c:v>
                </c:pt>
                <c:pt idx="615">
                  <c:v>43298.041711921294</c:v>
                </c:pt>
                <c:pt idx="616">
                  <c:v>43298.083378645832</c:v>
                </c:pt>
                <c:pt idx="617">
                  <c:v>43298.125045370369</c:v>
                </c:pt>
                <c:pt idx="618">
                  <c:v>43298.166712094906</c:v>
                </c:pt>
                <c:pt idx="619">
                  <c:v>43298.208378819443</c:v>
                </c:pt>
                <c:pt idx="620">
                  <c:v>43298.25004554398</c:v>
                </c:pt>
                <c:pt idx="621">
                  <c:v>43298.291712268518</c:v>
                </c:pt>
                <c:pt idx="622">
                  <c:v>43298.333378993055</c:v>
                </c:pt>
                <c:pt idx="623">
                  <c:v>43298.375045717592</c:v>
                </c:pt>
                <c:pt idx="624">
                  <c:v>43298.416712442129</c:v>
                </c:pt>
                <c:pt idx="625">
                  <c:v>43298.458379166666</c:v>
                </c:pt>
                <c:pt idx="626">
                  <c:v>43298.500045891204</c:v>
                </c:pt>
                <c:pt idx="627">
                  <c:v>43298.541712615741</c:v>
                </c:pt>
                <c:pt idx="628">
                  <c:v>43298.583379340278</c:v>
                </c:pt>
                <c:pt idx="629">
                  <c:v>43298.625046064815</c:v>
                </c:pt>
                <c:pt idx="630">
                  <c:v>43298.666712789352</c:v>
                </c:pt>
                <c:pt idx="631">
                  <c:v>43298.70837951389</c:v>
                </c:pt>
                <c:pt idx="632">
                  <c:v>43298.750046238427</c:v>
                </c:pt>
                <c:pt idx="633">
                  <c:v>43298.791712962964</c:v>
                </c:pt>
                <c:pt idx="634">
                  <c:v>43298.833379687501</c:v>
                </c:pt>
                <c:pt idx="635">
                  <c:v>43298.875046412039</c:v>
                </c:pt>
                <c:pt idx="636">
                  <c:v>43298.916713136576</c:v>
                </c:pt>
                <c:pt idx="637">
                  <c:v>43298.958379861113</c:v>
                </c:pt>
                <c:pt idx="638">
                  <c:v>43299.00004658565</c:v>
                </c:pt>
                <c:pt idx="639">
                  <c:v>43299.041713310187</c:v>
                </c:pt>
                <c:pt idx="640">
                  <c:v>43299.083380034725</c:v>
                </c:pt>
                <c:pt idx="641">
                  <c:v>43299.125046759262</c:v>
                </c:pt>
                <c:pt idx="642">
                  <c:v>43299.166713483799</c:v>
                </c:pt>
                <c:pt idx="643">
                  <c:v>43299.208380208336</c:v>
                </c:pt>
                <c:pt idx="644">
                  <c:v>43299.250046932873</c:v>
                </c:pt>
                <c:pt idx="645">
                  <c:v>43299.291713657411</c:v>
                </c:pt>
                <c:pt idx="646">
                  <c:v>43299.333380381948</c:v>
                </c:pt>
                <c:pt idx="647">
                  <c:v>43299.375047106485</c:v>
                </c:pt>
                <c:pt idx="648">
                  <c:v>43299.416713831015</c:v>
                </c:pt>
                <c:pt idx="649">
                  <c:v>43299.458380555552</c:v>
                </c:pt>
                <c:pt idx="650">
                  <c:v>43299.500047280089</c:v>
                </c:pt>
                <c:pt idx="651">
                  <c:v>43299.541714004627</c:v>
                </c:pt>
                <c:pt idx="652">
                  <c:v>43299.583380729164</c:v>
                </c:pt>
                <c:pt idx="653">
                  <c:v>43299.625047453701</c:v>
                </c:pt>
                <c:pt idx="654">
                  <c:v>43299.666714178238</c:v>
                </c:pt>
                <c:pt idx="655">
                  <c:v>43299.708380902775</c:v>
                </c:pt>
                <c:pt idx="656">
                  <c:v>43299.750047627313</c:v>
                </c:pt>
                <c:pt idx="657">
                  <c:v>43299.79171435185</c:v>
                </c:pt>
                <c:pt idx="658">
                  <c:v>43299.833381076387</c:v>
                </c:pt>
                <c:pt idx="659">
                  <c:v>43299.875047800924</c:v>
                </c:pt>
                <c:pt idx="660">
                  <c:v>43299.916714525461</c:v>
                </c:pt>
                <c:pt idx="661">
                  <c:v>43299.958381249999</c:v>
                </c:pt>
                <c:pt idx="662">
                  <c:v>43300.000047974536</c:v>
                </c:pt>
                <c:pt idx="663">
                  <c:v>43300.041714699073</c:v>
                </c:pt>
                <c:pt idx="664">
                  <c:v>43300.08338142361</c:v>
                </c:pt>
                <c:pt idx="665">
                  <c:v>43300.125048148147</c:v>
                </c:pt>
                <c:pt idx="666">
                  <c:v>43300.166714872685</c:v>
                </c:pt>
                <c:pt idx="667">
                  <c:v>43300.208381597222</c:v>
                </c:pt>
                <c:pt idx="668">
                  <c:v>43300.250048321759</c:v>
                </c:pt>
                <c:pt idx="669">
                  <c:v>43300.291715046296</c:v>
                </c:pt>
                <c:pt idx="670">
                  <c:v>43300.333381770834</c:v>
                </c:pt>
                <c:pt idx="671">
                  <c:v>43300.375048495371</c:v>
                </c:pt>
                <c:pt idx="672">
                  <c:v>43300.416715219908</c:v>
                </c:pt>
                <c:pt idx="673">
                  <c:v>43300.458381944445</c:v>
                </c:pt>
                <c:pt idx="674">
                  <c:v>43300.500048668982</c:v>
                </c:pt>
                <c:pt idx="675">
                  <c:v>43300.54171539352</c:v>
                </c:pt>
                <c:pt idx="676">
                  <c:v>43300.583382118057</c:v>
                </c:pt>
                <c:pt idx="677">
                  <c:v>43300.625048842594</c:v>
                </c:pt>
                <c:pt idx="678">
                  <c:v>43300.666715567131</c:v>
                </c:pt>
                <c:pt idx="679">
                  <c:v>43300.708382291668</c:v>
                </c:pt>
                <c:pt idx="680">
                  <c:v>43300.750049016206</c:v>
                </c:pt>
                <c:pt idx="681">
                  <c:v>43300.791715740743</c:v>
                </c:pt>
                <c:pt idx="682">
                  <c:v>43300.83338246528</c:v>
                </c:pt>
                <c:pt idx="683">
                  <c:v>43300.875049189817</c:v>
                </c:pt>
                <c:pt idx="684">
                  <c:v>43300.916715914354</c:v>
                </c:pt>
                <c:pt idx="685">
                  <c:v>43300.958382638892</c:v>
                </c:pt>
                <c:pt idx="686">
                  <c:v>43301.000049363429</c:v>
                </c:pt>
                <c:pt idx="687">
                  <c:v>43301.041716087966</c:v>
                </c:pt>
                <c:pt idx="688">
                  <c:v>43301.083382812503</c:v>
                </c:pt>
                <c:pt idx="689">
                  <c:v>43301.12504953704</c:v>
                </c:pt>
                <c:pt idx="690">
                  <c:v>43301.166716261578</c:v>
                </c:pt>
                <c:pt idx="691">
                  <c:v>43301.208382986108</c:v>
                </c:pt>
                <c:pt idx="692">
                  <c:v>43301.250049710645</c:v>
                </c:pt>
                <c:pt idx="693">
                  <c:v>43301.291716435182</c:v>
                </c:pt>
                <c:pt idx="694">
                  <c:v>43301.333383159719</c:v>
                </c:pt>
                <c:pt idx="695">
                  <c:v>43301.375049884256</c:v>
                </c:pt>
                <c:pt idx="696">
                  <c:v>43301.416716608794</c:v>
                </c:pt>
                <c:pt idx="697">
                  <c:v>43301.458383333331</c:v>
                </c:pt>
                <c:pt idx="698">
                  <c:v>43301.500050057868</c:v>
                </c:pt>
                <c:pt idx="699">
                  <c:v>43301.541716782405</c:v>
                </c:pt>
                <c:pt idx="700">
                  <c:v>43301.583383506942</c:v>
                </c:pt>
                <c:pt idx="701">
                  <c:v>43301.62505023148</c:v>
                </c:pt>
                <c:pt idx="702">
                  <c:v>43301.666716956017</c:v>
                </c:pt>
                <c:pt idx="703">
                  <c:v>43301.708383680554</c:v>
                </c:pt>
                <c:pt idx="704">
                  <c:v>43301.750050405091</c:v>
                </c:pt>
                <c:pt idx="705">
                  <c:v>43301.791717129629</c:v>
                </c:pt>
                <c:pt idx="706">
                  <c:v>43301.833383854166</c:v>
                </c:pt>
                <c:pt idx="707">
                  <c:v>43301.875050578703</c:v>
                </c:pt>
                <c:pt idx="708">
                  <c:v>43301.91671730324</c:v>
                </c:pt>
                <c:pt idx="709">
                  <c:v>43301.958384027777</c:v>
                </c:pt>
                <c:pt idx="710">
                  <c:v>43302.000050752315</c:v>
                </c:pt>
                <c:pt idx="711">
                  <c:v>43302.041717476852</c:v>
                </c:pt>
                <c:pt idx="712">
                  <c:v>43302.083384201389</c:v>
                </c:pt>
                <c:pt idx="713">
                  <c:v>43302.125050925926</c:v>
                </c:pt>
                <c:pt idx="714">
                  <c:v>43302.166717650463</c:v>
                </c:pt>
                <c:pt idx="715">
                  <c:v>43302.208384375001</c:v>
                </c:pt>
                <c:pt idx="716">
                  <c:v>43302.250051099538</c:v>
                </c:pt>
                <c:pt idx="717">
                  <c:v>43302.291717824075</c:v>
                </c:pt>
                <c:pt idx="718">
                  <c:v>43302.333384548612</c:v>
                </c:pt>
                <c:pt idx="719">
                  <c:v>43302.375051273149</c:v>
                </c:pt>
                <c:pt idx="720">
                  <c:v>43302.416717997687</c:v>
                </c:pt>
                <c:pt idx="721">
                  <c:v>43302.458384722224</c:v>
                </c:pt>
                <c:pt idx="722">
                  <c:v>43302.500051446761</c:v>
                </c:pt>
                <c:pt idx="723">
                  <c:v>43302.541718171298</c:v>
                </c:pt>
                <c:pt idx="724">
                  <c:v>43302.583384895835</c:v>
                </c:pt>
                <c:pt idx="725">
                  <c:v>43302.625051620373</c:v>
                </c:pt>
                <c:pt idx="726">
                  <c:v>43302.66671834491</c:v>
                </c:pt>
                <c:pt idx="727">
                  <c:v>43302.708385069447</c:v>
                </c:pt>
                <c:pt idx="728">
                  <c:v>43302.750051793984</c:v>
                </c:pt>
                <c:pt idx="729">
                  <c:v>43302.791718518522</c:v>
                </c:pt>
                <c:pt idx="730">
                  <c:v>43302.833385243059</c:v>
                </c:pt>
                <c:pt idx="731">
                  <c:v>43302.875051967596</c:v>
                </c:pt>
                <c:pt idx="732">
                  <c:v>43302.916718692133</c:v>
                </c:pt>
                <c:pt idx="733">
                  <c:v>43302.958385416663</c:v>
                </c:pt>
                <c:pt idx="734">
                  <c:v>43303.0000521412</c:v>
                </c:pt>
                <c:pt idx="735">
                  <c:v>43303.041718865737</c:v>
                </c:pt>
                <c:pt idx="736">
                  <c:v>43303.083385590275</c:v>
                </c:pt>
                <c:pt idx="737">
                  <c:v>43303.125052314812</c:v>
                </c:pt>
                <c:pt idx="738">
                  <c:v>43303.166719039349</c:v>
                </c:pt>
                <c:pt idx="739">
                  <c:v>43303.208385763886</c:v>
                </c:pt>
                <c:pt idx="740">
                  <c:v>43303.250052488424</c:v>
                </c:pt>
                <c:pt idx="741">
                  <c:v>43303.291719212961</c:v>
                </c:pt>
                <c:pt idx="742">
                  <c:v>43303.333385937498</c:v>
                </c:pt>
                <c:pt idx="743">
                  <c:v>43303.375052662035</c:v>
                </c:pt>
                <c:pt idx="744">
                  <c:v>43303.416719386572</c:v>
                </c:pt>
                <c:pt idx="745">
                  <c:v>43303.45838611111</c:v>
                </c:pt>
                <c:pt idx="746">
                  <c:v>43303.500052835647</c:v>
                </c:pt>
                <c:pt idx="747">
                  <c:v>43303.541719560184</c:v>
                </c:pt>
                <c:pt idx="748">
                  <c:v>43303.583386284721</c:v>
                </c:pt>
                <c:pt idx="749">
                  <c:v>43303.625053009258</c:v>
                </c:pt>
                <c:pt idx="750">
                  <c:v>43303.666719733796</c:v>
                </c:pt>
                <c:pt idx="751">
                  <c:v>43303.708386458333</c:v>
                </c:pt>
                <c:pt idx="752">
                  <c:v>43303.75005318287</c:v>
                </c:pt>
                <c:pt idx="753">
                  <c:v>43303.791719907407</c:v>
                </c:pt>
                <c:pt idx="754">
                  <c:v>43303.833386631944</c:v>
                </c:pt>
                <c:pt idx="755">
                  <c:v>43303.875053356482</c:v>
                </c:pt>
                <c:pt idx="756">
                  <c:v>43303.916720081019</c:v>
                </c:pt>
                <c:pt idx="757">
                  <c:v>43303.958386805556</c:v>
                </c:pt>
                <c:pt idx="758">
                  <c:v>43304.000053530093</c:v>
                </c:pt>
                <c:pt idx="759">
                  <c:v>43304.04172025463</c:v>
                </c:pt>
                <c:pt idx="760">
                  <c:v>43304.083386979168</c:v>
                </c:pt>
                <c:pt idx="761">
                  <c:v>43304.125053703705</c:v>
                </c:pt>
                <c:pt idx="762">
                  <c:v>43304.166720428242</c:v>
                </c:pt>
                <c:pt idx="763">
                  <c:v>43304.208387152779</c:v>
                </c:pt>
                <c:pt idx="764">
                  <c:v>43304.250053877317</c:v>
                </c:pt>
                <c:pt idx="765">
                  <c:v>43304.291720601854</c:v>
                </c:pt>
                <c:pt idx="766">
                  <c:v>43304.333387326391</c:v>
                </c:pt>
                <c:pt idx="767">
                  <c:v>43304.375054050928</c:v>
                </c:pt>
                <c:pt idx="768">
                  <c:v>43304.416720775465</c:v>
                </c:pt>
                <c:pt idx="769">
                  <c:v>43304.458387500003</c:v>
                </c:pt>
                <c:pt idx="770">
                  <c:v>43304.50005422454</c:v>
                </c:pt>
                <c:pt idx="771">
                  <c:v>43304.541720949077</c:v>
                </c:pt>
                <c:pt idx="772">
                  <c:v>43304.583387673614</c:v>
                </c:pt>
                <c:pt idx="773">
                  <c:v>43304.625054398151</c:v>
                </c:pt>
                <c:pt idx="774">
                  <c:v>43304.666721122689</c:v>
                </c:pt>
                <c:pt idx="775">
                  <c:v>43304.708387847226</c:v>
                </c:pt>
                <c:pt idx="776">
                  <c:v>43304.750054571756</c:v>
                </c:pt>
                <c:pt idx="777">
                  <c:v>43304.791721296293</c:v>
                </c:pt>
                <c:pt idx="778">
                  <c:v>43304.83338802083</c:v>
                </c:pt>
                <c:pt idx="779">
                  <c:v>43304.875054745367</c:v>
                </c:pt>
                <c:pt idx="780">
                  <c:v>43304.916721469905</c:v>
                </c:pt>
                <c:pt idx="781">
                  <c:v>43304.958388194442</c:v>
                </c:pt>
                <c:pt idx="782">
                  <c:v>43305.000054918979</c:v>
                </c:pt>
                <c:pt idx="783">
                  <c:v>43305.041721643516</c:v>
                </c:pt>
                <c:pt idx="784">
                  <c:v>43305.083388368053</c:v>
                </c:pt>
                <c:pt idx="785">
                  <c:v>43305.125055092591</c:v>
                </c:pt>
                <c:pt idx="786">
                  <c:v>43305.166721817128</c:v>
                </c:pt>
                <c:pt idx="787">
                  <c:v>43305.208388541665</c:v>
                </c:pt>
                <c:pt idx="788">
                  <c:v>43305.250055266202</c:v>
                </c:pt>
                <c:pt idx="789">
                  <c:v>43305.291721990739</c:v>
                </c:pt>
                <c:pt idx="790">
                  <c:v>43305.333388715277</c:v>
                </c:pt>
                <c:pt idx="791">
                  <c:v>43305.375055439814</c:v>
                </c:pt>
                <c:pt idx="792">
                  <c:v>43305.416722164351</c:v>
                </c:pt>
                <c:pt idx="793">
                  <c:v>43305.458388888888</c:v>
                </c:pt>
                <c:pt idx="794">
                  <c:v>43305.500055613426</c:v>
                </c:pt>
                <c:pt idx="795">
                  <c:v>43305.541722337963</c:v>
                </c:pt>
                <c:pt idx="796">
                  <c:v>43305.5833890625</c:v>
                </c:pt>
                <c:pt idx="797">
                  <c:v>43305.625055787037</c:v>
                </c:pt>
                <c:pt idx="798">
                  <c:v>43305.666722511574</c:v>
                </c:pt>
                <c:pt idx="799">
                  <c:v>43305.708389236112</c:v>
                </c:pt>
                <c:pt idx="800">
                  <c:v>43305.750055960649</c:v>
                </c:pt>
                <c:pt idx="801">
                  <c:v>43305.791722685186</c:v>
                </c:pt>
                <c:pt idx="802">
                  <c:v>43305.833389409723</c:v>
                </c:pt>
                <c:pt idx="803">
                  <c:v>43305.87505613426</c:v>
                </c:pt>
                <c:pt idx="804">
                  <c:v>43305.916722858798</c:v>
                </c:pt>
                <c:pt idx="805">
                  <c:v>43305.958389583335</c:v>
                </c:pt>
                <c:pt idx="806">
                  <c:v>43306.000056307872</c:v>
                </c:pt>
                <c:pt idx="807">
                  <c:v>43306.041723032409</c:v>
                </c:pt>
                <c:pt idx="808">
                  <c:v>43306.083389756946</c:v>
                </c:pt>
                <c:pt idx="809">
                  <c:v>43306.125056481484</c:v>
                </c:pt>
                <c:pt idx="810">
                  <c:v>43306.166723206021</c:v>
                </c:pt>
                <c:pt idx="811">
                  <c:v>43306.208389930558</c:v>
                </c:pt>
                <c:pt idx="812">
                  <c:v>43306.250056655095</c:v>
                </c:pt>
                <c:pt idx="813">
                  <c:v>43306.291723379632</c:v>
                </c:pt>
                <c:pt idx="814">
                  <c:v>43306.33339010417</c:v>
                </c:pt>
                <c:pt idx="815">
                  <c:v>43306.375056828707</c:v>
                </c:pt>
                <c:pt idx="816">
                  <c:v>43306.416723553244</c:v>
                </c:pt>
                <c:pt idx="817">
                  <c:v>43306.458390277781</c:v>
                </c:pt>
                <c:pt idx="818">
                  <c:v>43306.500057002311</c:v>
                </c:pt>
                <c:pt idx="819">
                  <c:v>43306.541723726848</c:v>
                </c:pt>
                <c:pt idx="820">
                  <c:v>43306.583390451386</c:v>
                </c:pt>
                <c:pt idx="821">
                  <c:v>43306.625057175923</c:v>
                </c:pt>
                <c:pt idx="822">
                  <c:v>43306.66672390046</c:v>
                </c:pt>
                <c:pt idx="823">
                  <c:v>43306.708390624997</c:v>
                </c:pt>
                <c:pt idx="824">
                  <c:v>43306.750057349534</c:v>
                </c:pt>
                <c:pt idx="825">
                  <c:v>43306.791724074072</c:v>
                </c:pt>
                <c:pt idx="826">
                  <c:v>43306.833390798609</c:v>
                </c:pt>
                <c:pt idx="827">
                  <c:v>43306.875057523146</c:v>
                </c:pt>
                <c:pt idx="828">
                  <c:v>43306.916724247683</c:v>
                </c:pt>
                <c:pt idx="829">
                  <c:v>43306.958390972221</c:v>
                </c:pt>
                <c:pt idx="830">
                  <c:v>43307.000057696758</c:v>
                </c:pt>
                <c:pt idx="831">
                  <c:v>43307.041724421295</c:v>
                </c:pt>
                <c:pt idx="832">
                  <c:v>43307.083391145832</c:v>
                </c:pt>
                <c:pt idx="833">
                  <c:v>43307.125057870369</c:v>
                </c:pt>
                <c:pt idx="834">
                  <c:v>43307.166724594907</c:v>
                </c:pt>
                <c:pt idx="835">
                  <c:v>43307.208391319444</c:v>
                </c:pt>
                <c:pt idx="836">
                  <c:v>43307.250058043981</c:v>
                </c:pt>
                <c:pt idx="837">
                  <c:v>43307.291724768518</c:v>
                </c:pt>
                <c:pt idx="838">
                  <c:v>43307.333391493055</c:v>
                </c:pt>
                <c:pt idx="839">
                  <c:v>43307.375058217593</c:v>
                </c:pt>
                <c:pt idx="840">
                  <c:v>43307.41672494213</c:v>
                </c:pt>
                <c:pt idx="841">
                  <c:v>43307.458391666667</c:v>
                </c:pt>
                <c:pt idx="842">
                  <c:v>43307.500058391204</c:v>
                </c:pt>
                <c:pt idx="843">
                  <c:v>43307.541725115741</c:v>
                </c:pt>
                <c:pt idx="844">
                  <c:v>43307.583391840279</c:v>
                </c:pt>
                <c:pt idx="845">
                  <c:v>43307.625058564816</c:v>
                </c:pt>
                <c:pt idx="846">
                  <c:v>43307.666725289353</c:v>
                </c:pt>
                <c:pt idx="847">
                  <c:v>43307.70839201389</c:v>
                </c:pt>
                <c:pt idx="848">
                  <c:v>43307.750058738427</c:v>
                </c:pt>
                <c:pt idx="849">
                  <c:v>43307.791725462965</c:v>
                </c:pt>
                <c:pt idx="850">
                  <c:v>43307.833392187502</c:v>
                </c:pt>
                <c:pt idx="851">
                  <c:v>43307.875058912039</c:v>
                </c:pt>
                <c:pt idx="852">
                  <c:v>43307.916725636576</c:v>
                </c:pt>
                <c:pt idx="853">
                  <c:v>43307.958392361114</c:v>
                </c:pt>
                <c:pt idx="854">
                  <c:v>43308.000059085651</c:v>
                </c:pt>
                <c:pt idx="855">
                  <c:v>43308.041725810188</c:v>
                </c:pt>
                <c:pt idx="856">
                  <c:v>43308.083392534725</c:v>
                </c:pt>
                <c:pt idx="857">
                  <c:v>43308.125059259262</c:v>
                </c:pt>
                <c:pt idx="858">
                  <c:v>43308.1667259838</c:v>
                </c:pt>
                <c:pt idx="859">
                  <c:v>43308.208392708337</c:v>
                </c:pt>
                <c:pt idx="860">
                  <c:v>43308.250059432874</c:v>
                </c:pt>
                <c:pt idx="861">
                  <c:v>43308.291726157404</c:v>
                </c:pt>
                <c:pt idx="862">
                  <c:v>43308.333392881941</c:v>
                </c:pt>
                <c:pt idx="863">
                  <c:v>43308.375059606478</c:v>
                </c:pt>
                <c:pt idx="864">
                  <c:v>43308.416726331016</c:v>
                </c:pt>
                <c:pt idx="865">
                  <c:v>43308.458393055553</c:v>
                </c:pt>
                <c:pt idx="866">
                  <c:v>43308.50005978009</c:v>
                </c:pt>
                <c:pt idx="867">
                  <c:v>43308.541726504627</c:v>
                </c:pt>
                <c:pt idx="868">
                  <c:v>43308.583393229164</c:v>
                </c:pt>
                <c:pt idx="869">
                  <c:v>43308.625059953702</c:v>
                </c:pt>
                <c:pt idx="870">
                  <c:v>43308.666726678239</c:v>
                </c:pt>
                <c:pt idx="871">
                  <c:v>43308.708393402776</c:v>
                </c:pt>
                <c:pt idx="872">
                  <c:v>43308.750060127313</c:v>
                </c:pt>
                <c:pt idx="873">
                  <c:v>43308.79172685185</c:v>
                </c:pt>
                <c:pt idx="874">
                  <c:v>43308.833393576388</c:v>
                </c:pt>
                <c:pt idx="875">
                  <c:v>43308.875060300925</c:v>
                </c:pt>
                <c:pt idx="876">
                  <c:v>43308.916727025462</c:v>
                </c:pt>
                <c:pt idx="877">
                  <c:v>43308.958393749999</c:v>
                </c:pt>
                <c:pt idx="878">
                  <c:v>43309.000060474536</c:v>
                </c:pt>
                <c:pt idx="879">
                  <c:v>43309.041727199074</c:v>
                </c:pt>
                <c:pt idx="880">
                  <c:v>43309.083393923611</c:v>
                </c:pt>
                <c:pt idx="881">
                  <c:v>43309.125060648148</c:v>
                </c:pt>
                <c:pt idx="882">
                  <c:v>43309.166727372685</c:v>
                </c:pt>
                <c:pt idx="883">
                  <c:v>43309.208394097222</c:v>
                </c:pt>
                <c:pt idx="884">
                  <c:v>43309.25006082176</c:v>
                </c:pt>
                <c:pt idx="885">
                  <c:v>43309.291727546297</c:v>
                </c:pt>
                <c:pt idx="886">
                  <c:v>43309.333394270834</c:v>
                </c:pt>
                <c:pt idx="887">
                  <c:v>43309.375060995371</c:v>
                </c:pt>
                <c:pt idx="888">
                  <c:v>43309.416727719909</c:v>
                </c:pt>
                <c:pt idx="889">
                  <c:v>43309.458394444446</c:v>
                </c:pt>
                <c:pt idx="890">
                  <c:v>43309.500061168983</c:v>
                </c:pt>
                <c:pt idx="891">
                  <c:v>43309.54172789352</c:v>
                </c:pt>
                <c:pt idx="892">
                  <c:v>43309.583394618057</c:v>
                </c:pt>
                <c:pt idx="893">
                  <c:v>43309.625061342595</c:v>
                </c:pt>
                <c:pt idx="894">
                  <c:v>43309.666728067132</c:v>
                </c:pt>
                <c:pt idx="895">
                  <c:v>43309.708394791669</c:v>
                </c:pt>
                <c:pt idx="896">
                  <c:v>43309.750061516206</c:v>
                </c:pt>
                <c:pt idx="897">
                  <c:v>43309.791728240743</c:v>
                </c:pt>
                <c:pt idx="898">
                  <c:v>43309.833394965281</c:v>
                </c:pt>
                <c:pt idx="899">
                  <c:v>43309.875061689818</c:v>
                </c:pt>
                <c:pt idx="900">
                  <c:v>43309.916728414355</c:v>
                </c:pt>
                <c:pt idx="901">
                  <c:v>43309.958395138892</c:v>
                </c:pt>
                <c:pt idx="902">
                  <c:v>43310.000061863429</c:v>
                </c:pt>
                <c:pt idx="903">
                  <c:v>43310.041728587959</c:v>
                </c:pt>
                <c:pt idx="904">
                  <c:v>43310.083395312497</c:v>
                </c:pt>
                <c:pt idx="905">
                  <c:v>43310.125062037034</c:v>
                </c:pt>
                <c:pt idx="906">
                  <c:v>43310.166728761571</c:v>
                </c:pt>
                <c:pt idx="907">
                  <c:v>43310.208395486108</c:v>
                </c:pt>
                <c:pt idx="908">
                  <c:v>43310.250062210645</c:v>
                </c:pt>
                <c:pt idx="909">
                  <c:v>43310.291728935183</c:v>
                </c:pt>
                <c:pt idx="910">
                  <c:v>43310.33339565972</c:v>
                </c:pt>
                <c:pt idx="911">
                  <c:v>43310.375062384257</c:v>
                </c:pt>
                <c:pt idx="912">
                  <c:v>43310.416729108794</c:v>
                </c:pt>
                <c:pt idx="913">
                  <c:v>43310.458395833331</c:v>
                </c:pt>
                <c:pt idx="914">
                  <c:v>43310.500062557869</c:v>
                </c:pt>
                <c:pt idx="915">
                  <c:v>43310.541729282406</c:v>
                </c:pt>
                <c:pt idx="916">
                  <c:v>43310.583396006943</c:v>
                </c:pt>
                <c:pt idx="917">
                  <c:v>43310.62506273148</c:v>
                </c:pt>
                <c:pt idx="918">
                  <c:v>43310.666729456017</c:v>
                </c:pt>
                <c:pt idx="919">
                  <c:v>43310.708396180555</c:v>
                </c:pt>
                <c:pt idx="920">
                  <c:v>43310.750062905092</c:v>
                </c:pt>
                <c:pt idx="921">
                  <c:v>43310.791729629629</c:v>
                </c:pt>
                <c:pt idx="922">
                  <c:v>43310.833396354166</c:v>
                </c:pt>
                <c:pt idx="923">
                  <c:v>43310.875063078704</c:v>
                </c:pt>
                <c:pt idx="924">
                  <c:v>43310.916729803241</c:v>
                </c:pt>
                <c:pt idx="925">
                  <c:v>43310.958396527778</c:v>
                </c:pt>
                <c:pt idx="926">
                  <c:v>43311.000063252315</c:v>
                </c:pt>
                <c:pt idx="927">
                  <c:v>43311.041729976852</c:v>
                </c:pt>
                <c:pt idx="928">
                  <c:v>43311.08339670139</c:v>
                </c:pt>
                <c:pt idx="929">
                  <c:v>43311.125063425927</c:v>
                </c:pt>
                <c:pt idx="930">
                  <c:v>43311.166730150464</c:v>
                </c:pt>
                <c:pt idx="931">
                  <c:v>43311.208396875001</c:v>
                </c:pt>
                <c:pt idx="932">
                  <c:v>43311.250063599538</c:v>
                </c:pt>
                <c:pt idx="933">
                  <c:v>43311.291730324076</c:v>
                </c:pt>
                <c:pt idx="934">
                  <c:v>43311.333397048613</c:v>
                </c:pt>
                <c:pt idx="935">
                  <c:v>43311.37506377315</c:v>
                </c:pt>
                <c:pt idx="936">
                  <c:v>43311.416730497687</c:v>
                </c:pt>
                <c:pt idx="937">
                  <c:v>43311.458397222224</c:v>
                </c:pt>
                <c:pt idx="938">
                  <c:v>43311.500063946762</c:v>
                </c:pt>
                <c:pt idx="939">
                  <c:v>43311.541730671299</c:v>
                </c:pt>
                <c:pt idx="940">
                  <c:v>43311.583397395836</c:v>
                </c:pt>
                <c:pt idx="941">
                  <c:v>43311.625064120373</c:v>
                </c:pt>
                <c:pt idx="942">
                  <c:v>43311.66673084491</c:v>
                </c:pt>
                <c:pt idx="943">
                  <c:v>43311.708397569448</c:v>
                </c:pt>
                <c:pt idx="944">
                  <c:v>43311.750064293985</c:v>
                </c:pt>
                <c:pt idx="945">
                  <c:v>43311.791731018522</c:v>
                </c:pt>
                <c:pt idx="946">
                  <c:v>43311.833397743052</c:v>
                </c:pt>
                <c:pt idx="947">
                  <c:v>43311.875064467589</c:v>
                </c:pt>
                <c:pt idx="948">
                  <c:v>43311.916731192126</c:v>
                </c:pt>
                <c:pt idx="949">
                  <c:v>43311.958397916664</c:v>
                </c:pt>
                <c:pt idx="950">
                  <c:v>43312.000064641201</c:v>
                </c:pt>
                <c:pt idx="951">
                  <c:v>43312.041731365738</c:v>
                </c:pt>
                <c:pt idx="952">
                  <c:v>43312.083398090275</c:v>
                </c:pt>
                <c:pt idx="953">
                  <c:v>43312.125064814813</c:v>
                </c:pt>
                <c:pt idx="954">
                  <c:v>43312.16673153935</c:v>
                </c:pt>
                <c:pt idx="955">
                  <c:v>43312.208398263887</c:v>
                </c:pt>
                <c:pt idx="956">
                  <c:v>43312.250064988424</c:v>
                </c:pt>
                <c:pt idx="957">
                  <c:v>43312.291731712961</c:v>
                </c:pt>
                <c:pt idx="958">
                  <c:v>43312.333398437499</c:v>
                </c:pt>
                <c:pt idx="959">
                  <c:v>43312.375065162036</c:v>
                </c:pt>
                <c:pt idx="960">
                  <c:v>43312.416731886573</c:v>
                </c:pt>
                <c:pt idx="961">
                  <c:v>43312.45839861111</c:v>
                </c:pt>
                <c:pt idx="962">
                  <c:v>43312.500065335647</c:v>
                </c:pt>
                <c:pt idx="963">
                  <c:v>43312.541732060185</c:v>
                </c:pt>
                <c:pt idx="964">
                  <c:v>43312.583398784722</c:v>
                </c:pt>
                <c:pt idx="965">
                  <c:v>43312.625065509259</c:v>
                </c:pt>
                <c:pt idx="966">
                  <c:v>43312.666732233796</c:v>
                </c:pt>
                <c:pt idx="967">
                  <c:v>43312.708398958333</c:v>
                </c:pt>
                <c:pt idx="968">
                  <c:v>43312.750065682871</c:v>
                </c:pt>
                <c:pt idx="969">
                  <c:v>43312.791732407408</c:v>
                </c:pt>
                <c:pt idx="970">
                  <c:v>43312.833399131945</c:v>
                </c:pt>
                <c:pt idx="971">
                  <c:v>43312.875065856482</c:v>
                </c:pt>
                <c:pt idx="972">
                  <c:v>43312.916732581019</c:v>
                </c:pt>
                <c:pt idx="973">
                  <c:v>43312.958399305557</c:v>
                </c:pt>
                <c:pt idx="974">
                  <c:v>43313.000066030094</c:v>
                </c:pt>
                <c:pt idx="975">
                  <c:v>43313.041732754631</c:v>
                </c:pt>
                <c:pt idx="976">
                  <c:v>43313.083399479168</c:v>
                </c:pt>
                <c:pt idx="977">
                  <c:v>43313.125066203706</c:v>
                </c:pt>
                <c:pt idx="978">
                  <c:v>43313.166732928243</c:v>
                </c:pt>
                <c:pt idx="979">
                  <c:v>43313.20839965278</c:v>
                </c:pt>
                <c:pt idx="980">
                  <c:v>43313.250066377317</c:v>
                </c:pt>
                <c:pt idx="981">
                  <c:v>43313.291733101854</c:v>
                </c:pt>
                <c:pt idx="982">
                  <c:v>43313.333399826392</c:v>
                </c:pt>
                <c:pt idx="983">
                  <c:v>43313.375066550929</c:v>
                </c:pt>
                <c:pt idx="984">
                  <c:v>43313.416733275466</c:v>
                </c:pt>
                <c:pt idx="985">
                  <c:v>43313.458400000003</c:v>
                </c:pt>
                <c:pt idx="986">
                  <c:v>43313.50006672454</c:v>
                </c:pt>
                <c:pt idx="987">
                  <c:v>43313.541733449078</c:v>
                </c:pt>
                <c:pt idx="988">
                  <c:v>43313.583400173608</c:v>
                </c:pt>
                <c:pt idx="989">
                  <c:v>43313.625066898145</c:v>
                </c:pt>
                <c:pt idx="990">
                  <c:v>43313.666733622682</c:v>
                </c:pt>
                <c:pt idx="991">
                  <c:v>43313.708400347219</c:v>
                </c:pt>
                <c:pt idx="992">
                  <c:v>43313.750067071756</c:v>
                </c:pt>
                <c:pt idx="993">
                  <c:v>43313.791733796294</c:v>
                </c:pt>
                <c:pt idx="994">
                  <c:v>43313.833400520831</c:v>
                </c:pt>
                <c:pt idx="995">
                  <c:v>43313.875067245368</c:v>
                </c:pt>
                <c:pt idx="996">
                  <c:v>43313.916733969905</c:v>
                </c:pt>
                <c:pt idx="997">
                  <c:v>43313.958400694442</c:v>
                </c:pt>
                <c:pt idx="998">
                  <c:v>43314.00006741898</c:v>
                </c:pt>
                <c:pt idx="999">
                  <c:v>43314.041734143517</c:v>
                </c:pt>
                <c:pt idx="1000">
                  <c:v>43314.083400868054</c:v>
                </c:pt>
                <c:pt idx="1001">
                  <c:v>43314.125067592591</c:v>
                </c:pt>
                <c:pt idx="1002">
                  <c:v>43314.166734317128</c:v>
                </c:pt>
                <c:pt idx="1003">
                  <c:v>43314.208401041666</c:v>
                </c:pt>
                <c:pt idx="1004">
                  <c:v>43314.250067766203</c:v>
                </c:pt>
                <c:pt idx="1005">
                  <c:v>43314.29173449074</c:v>
                </c:pt>
                <c:pt idx="1006">
                  <c:v>43314.333401215277</c:v>
                </c:pt>
                <c:pt idx="1007">
                  <c:v>43314.375067939814</c:v>
                </c:pt>
                <c:pt idx="1008">
                  <c:v>43314.416734664352</c:v>
                </c:pt>
                <c:pt idx="1009">
                  <c:v>43314.458401388889</c:v>
                </c:pt>
                <c:pt idx="1010">
                  <c:v>43314.500068113426</c:v>
                </c:pt>
                <c:pt idx="1011">
                  <c:v>43314.541734837963</c:v>
                </c:pt>
                <c:pt idx="1012">
                  <c:v>43314.583401562501</c:v>
                </c:pt>
                <c:pt idx="1013">
                  <c:v>43314.625068287038</c:v>
                </c:pt>
                <c:pt idx="1014">
                  <c:v>43314.666735011575</c:v>
                </c:pt>
                <c:pt idx="1015">
                  <c:v>43314.708401736112</c:v>
                </c:pt>
                <c:pt idx="1016">
                  <c:v>43314.750068460649</c:v>
                </c:pt>
                <c:pt idx="1017">
                  <c:v>43314.791735185187</c:v>
                </c:pt>
                <c:pt idx="1018">
                  <c:v>43314.833401909724</c:v>
                </c:pt>
                <c:pt idx="1019">
                  <c:v>43314.875068634261</c:v>
                </c:pt>
                <c:pt idx="1020">
                  <c:v>43314.916735358798</c:v>
                </c:pt>
                <c:pt idx="1021">
                  <c:v>43314.958402083335</c:v>
                </c:pt>
                <c:pt idx="1022">
                  <c:v>43315.000068807873</c:v>
                </c:pt>
                <c:pt idx="1023">
                  <c:v>43315.04173553241</c:v>
                </c:pt>
                <c:pt idx="1024">
                  <c:v>43315.083402256947</c:v>
                </c:pt>
                <c:pt idx="1025">
                  <c:v>43315.125068981484</c:v>
                </c:pt>
                <c:pt idx="1026">
                  <c:v>43315.166735706021</c:v>
                </c:pt>
                <c:pt idx="1027">
                  <c:v>43315.208402430559</c:v>
                </c:pt>
                <c:pt idx="1028">
                  <c:v>43315.250069155096</c:v>
                </c:pt>
                <c:pt idx="1029">
                  <c:v>43315.291735879633</c:v>
                </c:pt>
                <c:pt idx="1030">
                  <c:v>43315.33340260417</c:v>
                </c:pt>
                <c:pt idx="1031">
                  <c:v>43315.3750693287</c:v>
                </c:pt>
                <c:pt idx="1032">
                  <c:v>43315.416736053237</c:v>
                </c:pt>
                <c:pt idx="1033">
                  <c:v>43315.458402777775</c:v>
                </c:pt>
                <c:pt idx="1034">
                  <c:v>43315.500069502312</c:v>
                </c:pt>
                <c:pt idx="1035">
                  <c:v>43315.541736226849</c:v>
                </c:pt>
                <c:pt idx="1036">
                  <c:v>43315.583402951386</c:v>
                </c:pt>
                <c:pt idx="1037">
                  <c:v>43315.625069675923</c:v>
                </c:pt>
                <c:pt idx="1038">
                  <c:v>43315.666736400461</c:v>
                </c:pt>
                <c:pt idx="1039">
                  <c:v>43315.708403124998</c:v>
                </c:pt>
                <c:pt idx="1040">
                  <c:v>43315.750069849535</c:v>
                </c:pt>
                <c:pt idx="1041">
                  <c:v>43315.791736574072</c:v>
                </c:pt>
                <c:pt idx="1042">
                  <c:v>43315.833403298609</c:v>
                </c:pt>
                <c:pt idx="1043">
                  <c:v>43315.875070023147</c:v>
                </c:pt>
                <c:pt idx="1044">
                  <c:v>43315.916736747684</c:v>
                </c:pt>
                <c:pt idx="1045">
                  <c:v>43315.958403472221</c:v>
                </c:pt>
                <c:pt idx="1046">
                  <c:v>43316.000070196758</c:v>
                </c:pt>
                <c:pt idx="1047">
                  <c:v>43316.041736921296</c:v>
                </c:pt>
                <c:pt idx="1048">
                  <c:v>43316.083403645833</c:v>
                </c:pt>
                <c:pt idx="1049">
                  <c:v>43316.12507037037</c:v>
                </c:pt>
                <c:pt idx="1050">
                  <c:v>43316.166737094907</c:v>
                </c:pt>
                <c:pt idx="1051">
                  <c:v>43316.208403819444</c:v>
                </c:pt>
                <c:pt idx="1052">
                  <c:v>43316.250070543982</c:v>
                </c:pt>
                <c:pt idx="1053">
                  <c:v>43316.291737268519</c:v>
                </c:pt>
                <c:pt idx="1054">
                  <c:v>43316.333403993056</c:v>
                </c:pt>
                <c:pt idx="1055">
                  <c:v>43316.375070717593</c:v>
                </c:pt>
                <c:pt idx="1056">
                  <c:v>43316.41673744213</c:v>
                </c:pt>
                <c:pt idx="1057">
                  <c:v>43316.458404166668</c:v>
                </c:pt>
                <c:pt idx="1058">
                  <c:v>43316.500070891205</c:v>
                </c:pt>
                <c:pt idx="1059">
                  <c:v>43316.541737615742</c:v>
                </c:pt>
                <c:pt idx="1060">
                  <c:v>43316.583404340279</c:v>
                </c:pt>
                <c:pt idx="1061">
                  <c:v>43316.625071064816</c:v>
                </c:pt>
                <c:pt idx="1062">
                  <c:v>43316.666737789354</c:v>
                </c:pt>
                <c:pt idx="1063">
                  <c:v>43316.708404513891</c:v>
                </c:pt>
                <c:pt idx="1064">
                  <c:v>43316.750071238428</c:v>
                </c:pt>
                <c:pt idx="1065">
                  <c:v>43316.791737962965</c:v>
                </c:pt>
                <c:pt idx="1066">
                  <c:v>43316.833404687502</c:v>
                </c:pt>
                <c:pt idx="1067">
                  <c:v>43316.87507141204</c:v>
                </c:pt>
                <c:pt idx="1068">
                  <c:v>43316.916738136577</c:v>
                </c:pt>
                <c:pt idx="1069">
                  <c:v>43316.958404861114</c:v>
                </c:pt>
                <c:pt idx="1070">
                  <c:v>43317.000071585651</c:v>
                </c:pt>
                <c:pt idx="1071">
                  <c:v>43317.041738310189</c:v>
                </c:pt>
                <c:pt idx="1072">
                  <c:v>43317.083405034726</c:v>
                </c:pt>
                <c:pt idx="1073">
                  <c:v>43317.125071759256</c:v>
                </c:pt>
                <c:pt idx="1074">
                  <c:v>43317.166738483793</c:v>
                </c:pt>
                <c:pt idx="1075">
                  <c:v>43317.20840520833</c:v>
                </c:pt>
                <c:pt idx="1076">
                  <c:v>43317.250071932867</c:v>
                </c:pt>
                <c:pt idx="1077">
                  <c:v>43317.291738657404</c:v>
                </c:pt>
                <c:pt idx="1078">
                  <c:v>43317.333405381942</c:v>
                </c:pt>
                <c:pt idx="1079">
                  <c:v>43317.375072106479</c:v>
                </c:pt>
                <c:pt idx="1080">
                  <c:v>43317.416738831016</c:v>
                </c:pt>
                <c:pt idx="1081">
                  <c:v>43317.458405555553</c:v>
                </c:pt>
                <c:pt idx="1082">
                  <c:v>43317.500072280091</c:v>
                </c:pt>
                <c:pt idx="1083">
                  <c:v>43317.541739004628</c:v>
                </c:pt>
                <c:pt idx="1084">
                  <c:v>43317.583405729165</c:v>
                </c:pt>
                <c:pt idx="1085">
                  <c:v>43317.625072453702</c:v>
                </c:pt>
                <c:pt idx="1086">
                  <c:v>43317.666739178239</c:v>
                </c:pt>
                <c:pt idx="1087">
                  <c:v>43317.708405902777</c:v>
                </c:pt>
                <c:pt idx="1088">
                  <c:v>43317.750072627314</c:v>
                </c:pt>
                <c:pt idx="1089">
                  <c:v>43317.791739351851</c:v>
                </c:pt>
                <c:pt idx="1090">
                  <c:v>43317.833406076388</c:v>
                </c:pt>
                <c:pt idx="1091">
                  <c:v>43317.875072800925</c:v>
                </c:pt>
                <c:pt idx="1092">
                  <c:v>43317.916739525463</c:v>
                </c:pt>
                <c:pt idx="1093">
                  <c:v>43317.95840625</c:v>
                </c:pt>
                <c:pt idx="1094">
                  <c:v>43318.000072974537</c:v>
                </c:pt>
                <c:pt idx="1095">
                  <c:v>43318.041739699074</c:v>
                </c:pt>
                <c:pt idx="1096">
                  <c:v>43318.083406423611</c:v>
                </c:pt>
                <c:pt idx="1097">
                  <c:v>43318.125073148149</c:v>
                </c:pt>
                <c:pt idx="1098">
                  <c:v>43318.166739872686</c:v>
                </c:pt>
                <c:pt idx="1099">
                  <c:v>43318.208406597223</c:v>
                </c:pt>
                <c:pt idx="1100">
                  <c:v>43318.25007332176</c:v>
                </c:pt>
                <c:pt idx="1101">
                  <c:v>43318.291740046297</c:v>
                </c:pt>
                <c:pt idx="1102">
                  <c:v>43318.333406770835</c:v>
                </c:pt>
                <c:pt idx="1103">
                  <c:v>43318.375073495372</c:v>
                </c:pt>
                <c:pt idx="1104">
                  <c:v>43318.416740219909</c:v>
                </c:pt>
                <c:pt idx="1105">
                  <c:v>43318.458406944446</c:v>
                </c:pt>
                <c:pt idx="1106">
                  <c:v>43318.500073668984</c:v>
                </c:pt>
                <c:pt idx="1107">
                  <c:v>43318.541740393521</c:v>
                </c:pt>
                <c:pt idx="1108">
                  <c:v>43318.583407118058</c:v>
                </c:pt>
                <c:pt idx="1109">
                  <c:v>43318.625073842595</c:v>
                </c:pt>
                <c:pt idx="1110">
                  <c:v>43318.666740567132</c:v>
                </c:pt>
                <c:pt idx="1111">
                  <c:v>43318.70840729167</c:v>
                </c:pt>
                <c:pt idx="1112">
                  <c:v>43318.750074016207</c:v>
                </c:pt>
                <c:pt idx="1113">
                  <c:v>43318.791740740744</c:v>
                </c:pt>
                <c:pt idx="1114">
                  <c:v>43318.833407465281</c:v>
                </c:pt>
                <c:pt idx="1115">
                  <c:v>43318.875074189818</c:v>
                </c:pt>
                <c:pt idx="1116">
                  <c:v>43318.916740914348</c:v>
                </c:pt>
                <c:pt idx="1117">
                  <c:v>43318.958407638886</c:v>
                </c:pt>
                <c:pt idx="1118">
                  <c:v>43319.000074363423</c:v>
                </c:pt>
                <c:pt idx="1119">
                  <c:v>43319.04174108796</c:v>
                </c:pt>
                <c:pt idx="1120">
                  <c:v>43319.083407812497</c:v>
                </c:pt>
                <c:pt idx="1121">
                  <c:v>43319.125074537034</c:v>
                </c:pt>
                <c:pt idx="1122">
                  <c:v>43319.166741261572</c:v>
                </c:pt>
                <c:pt idx="1123">
                  <c:v>43319.208407986109</c:v>
                </c:pt>
                <c:pt idx="1124">
                  <c:v>43319.250074710646</c:v>
                </c:pt>
                <c:pt idx="1125">
                  <c:v>43319.291741435183</c:v>
                </c:pt>
                <c:pt idx="1126">
                  <c:v>43319.33340815972</c:v>
                </c:pt>
                <c:pt idx="1127">
                  <c:v>43319.375074884258</c:v>
                </c:pt>
                <c:pt idx="1128">
                  <c:v>43319.416741608795</c:v>
                </c:pt>
                <c:pt idx="1129">
                  <c:v>43319.458408333332</c:v>
                </c:pt>
                <c:pt idx="1130">
                  <c:v>43319.500075057869</c:v>
                </c:pt>
                <c:pt idx="1131">
                  <c:v>43319.541741782406</c:v>
                </c:pt>
                <c:pt idx="1132">
                  <c:v>43319.583408506944</c:v>
                </c:pt>
                <c:pt idx="1133">
                  <c:v>43319.625075231481</c:v>
                </c:pt>
                <c:pt idx="1134">
                  <c:v>43319.666741956018</c:v>
                </c:pt>
                <c:pt idx="1135">
                  <c:v>43319.708408680555</c:v>
                </c:pt>
                <c:pt idx="1136">
                  <c:v>43319.750075405093</c:v>
                </c:pt>
                <c:pt idx="1137">
                  <c:v>43319.79174212963</c:v>
                </c:pt>
                <c:pt idx="1138">
                  <c:v>43319.833408854167</c:v>
                </c:pt>
                <c:pt idx="1139">
                  <c:v>43319.875075578704</c:v>
                </c:pt>
                <c:pt idx="1140">
                  <c:v>43319.916742303241</c:v>
                </c:pt>
                <c:pt idx="1141">
                  <c:v>43319.958409027779</c:v>
                </c:pt>
                <c:pt idx="1142">
                  <c:v>43320.000075752316</c:v>
                </c:pt>
                <c:pt idx="1143">
                  <c:v>43320.041742476853</c:v>
                </c:pt>
                <c:pt idx="1144">
                  <c:v>43320.08340920139</c:v>
                </c:pt>
                <c:pt idx="1145">
                  <c:v>43320.125075925927</c:v>
                </c:pt>
                <c:pt idx="1146">
                  <c:v>43320.166742650465</c:v>
                </c:pt>
                <c:pt idx="1147">
                  <c:v>43320.208409375002</c:v>
                </c:pt>
                <c:pt idx="1148">
                  <c:v>43320.250076099539</c:v>
                </c:pt>
                <c:pt idx="1149">
                  <c:v>43320.291742824076</c:v>
                </c:pt>
                <c:pt idx="1150">
                  <c:v>43320.333409548613</c:v>
                </c:pt>
                <c:pt idx="1151">
                  <c:v>43320.375076273151</c:v>
                </c:pt>
                <c:pt idx="1152">
                  <c:v>43320.416742997688</c:v>
                </c:pt>
                <c:pt idx="1153">
                  <c:v>43320.458409722225</c:v>
                </c:pt>
                <c:pt idx="1154">
                  <c:v>43320.500076446762</c:v>
                </c:pt>
                <c:pt idx="1155">
                  <c:v>43320.541743171299</c:v>
                </c:pt>
                <c:pt idx="1156">
                  <c:v>43320.583409895837</c:v>
                </c:pt>
                <c:pt idx="1157">
                  <c:v>43320.625076620374</c:v>
                </c:pt>
                <c:pt idx="1158">
                  <c:v>43320.666743344904</c:v>
                </c:pt>
                <c:pt idx="1159">
                  <c:v>43320.708410069441</c:v>
                </c:pt>
                <c:pt idx="1160">
                  <c:v>43320.750076793978</c:v>
                </c:pt>
                <c:pt idx="1161">
                  <c:v>43320.791743518515</c:v>
                </c:pt>
                <c:pt idx="1162">
                  <c:v>43320.833410243053</c:v>
                </c:pt>
                <c:pt idx="1163">
                  <c:v>43320.87507696759</c:v>
                </c:pt>
                <c:pt idx="1164">
                  <c:v>43320.916743692127</c:v>
                </c:pt>
                <c:pt idx="1165">
                  <c:v>43320.958410416664</c:v>
                </c:pt>
                <c:pt idx="1166">
                  <c:v>43321.000077141201</c:v>
                </c:pt>
                <c:pt idx="1167">
                  <c:v>43321.041743865739</c:v>
                </c:pt>
                <c:pt idx="1168">
                  <c:v>43321.083410590276</c:v>
                </c:pt>
                <c:pt idx="1169">
                  <c:v>43321.125077314813</c:v>
                </c:pt>
                <c:pt idx="1170">
                  <c:v>43321.16674403935</c:v>
                </c:pt>
                <c:pt idx="1171">
                  <c:v>43321.208410763888</c:v>
                </c:pt>
                <c:pt idx="1172">
                  <c:v>43321.250077488425</c:v>
                </c:pt>
                <c:pt idx="1173">
                  <c:v>43321.291744212962</c:v>
                </c:pt>
                <c:pt idx="1174">
                  <c:v>43321.333410937499</c:v>
                </c:pt>
                <c:pt idx="1175">
                  <c:v>43321.375077662036</c:v>
                </c:pt>
                <c:pt idx="1176">
                  <c:v>43321.416744386574</c:v>
                </c:pt>
                <c:pt idx="1177">
                  <c:v>43321.458411111111</c:v>
                </c:pt>
                <c:pt idx="1178">
                  <c:v>43321.500077835648</c:v>
                </c:pt>
                <c:pt idx="1179">
                  <c:v>43321.541744560185</c:v>
                </c:pt>
                <c:pt idx="1180">
                  <c:v>43321.583411284722</c:v>
                </c:pt>
                <c:pt idx="1181">
                  <c:v>43321.62507800926</c:v>
                </c:pt>
                <c:pt idx="1182">
                  <c:v>43321.666744733797</c:v>
                </c:pt>
                <c:pt idx="1183">
                  <c:v>43321.708411458334</c:v>
                </c:pt>
                <c:pt idx="1184">
                  <c:v>43321.750078182871</c:v>
                </c:pt>
                <c:pt idx="1185">
                  <c:v>43321.791744907408</c:v>
                </c:pt>
                <c:pt idx="1186">
                  <c:v>43321.833411631946</c:v>
                </c:pt>
                <c:pt idx="1187">
                  <c:v>43321.875078356483</c:v>
                </c:pt>
                <c:pt idx="1188">
                  <c:v>43321.91674508102</c:v>
                </c:pt>
                <c:pt idx="1189">
                  <c:v>43321.958411805557</c:v>
                </c:pt>
                <c:pt idx="1190">
                  <c:v>43322.000078530094</c:v>
                </c:pt>
                <c:pt idx="1191">
                  <c:v>43322.041745254632</c:v>
                </c:pt>
                <c:pt idx="1192">
                  <c:v>43322.083411979169</c:v>
                </c:pt>
                <c:pt idx="1193">
                  <c:v>43322.125078703706</c:v>
                </c:pt>
                <c:pt idx="1194">
                  <c:v>43322.166745428243</c:v>
                </c:pt>
                <c:pt idx="1195">
                  <c:v>43322.208412152781</c:v>
                </c:pt>
                <c:pt idx="1196">
                  <c:v>43322.250078877318</c:v>
                </c:pt>
                <c:pt idx="1197">
                  <c:v>43322.291745601855</c:v>
                </c:pt>
                <c:pt idx="1198">
                  <c:v>43322.333412326392</c:v>
                </c:pt>
                <c:pt idx="1199">
                  <c:v>43322.375079050929</c:v>
                </c:pt>
                <c:pt idx="1200">
                  <c:v>43322.416745775467</c:v>
                </c:pt>
                <c:pt idx="1201">
                  <c:v>43322.458412499996</c:v>
                </c:pt>
                <c:pt idx="1202">
                  <c:v>43322.500079224534</c:v>
                </c:pt>
                <c:pt idx="1203">
                  <c:v>43322.541745949071</c:v>
                </c:pt>
                <c:pt idx="1204">
                  <c:v>43322.583412673608</c:v>
                </c:pt>
                <c:pt idx="1205">
                  <c:v>43322.625079398145</c:v>
                </c:pt>
                <c:pt idx="1206">
                  <c:v>43322.666746122683</c:v>
                </c:pt>
                <c:pt idx="1207">
                  <c:v>43322.70841284722</c:v>
                </c:pt>
                <c:pt idx="1208">
                  <c:v>43322.750079571757</c:v>
                </c:pt>
                <c:pt idx="1209">
                  <c:v>43322.791746296294</c:v>
                </c:pt>
                <c:pt idx="1210">
                  <c:v>43322.833413020831</c:v>
                </c:pt>
                <c:pt idx="1211">
                  <c:v>43322.875079745369</c:v>
                </c:pt>
                <c:pt idx="1212">
                  <c:v>43322.916746469906</c:v>
                </c:pt>
                <c:pt idx="1213">
                  <c:v>43322.958413194443</c:v>
                </c:pt>
                <c:pt idx="1214">
                  <c:v>43323.00007991898</c:v>
                </c:pt>
                <c:pt idx="1215">
                  <c:v>43323.041746643517</c:v>
                </c:pt>
                <c:pt idx="1216">
                  <c:v>43323.083413368055</c:v>
                </c:pt>
                <c:pt idx="1217">
                  <c:v>43323.125080092592</c:v>
                </c:pt>
                <c:pt idx="1218">
                  <c:v>43323.166746817129</c:v>
                </c:pt>
                <c:pt idx="1219">
                  <c:v>43323.208413541666</c:v>
                </c:pt>
                <c:pt idx="1220">
                  <c:v>43323.250080266203</c:v>
                </c:pt>
                <c:pt idx="1221">
                  <c:v>43323.291746990741</c:v>
                </c:pt>
                <c:pt idx="1222">
                  <c:v>43323.333413715278</c:v>
                </c:pt>
                <c:pt idx="1223">
                  <c:v>43323.375080439815</c:v>
                </c:pt>
                <c:pt idx="1224">
                  <c:v>43323.416747164352</c:v>
                </c:pt>
                <c:pt idx="1225">
                  <c:v>43323.458413888889</c:v>
                </c:pt>
                <c:pt idx="1226">
                  <c:v>43323.500080613427</c:v>
                </c:pt>
                <c:pt idx="1227">
                  <c:v>43323.541747337964</c:v>
                </c:pt>
                <c:pt idx="1228">
                  <c:v>43323.583414062501</c:v>
                </c:pt>
                <c:pt idx="1229">
                  <c:v>43323.625080787038</c:v>
                </c:pt>
                <c:pt idx="1230">
                  <c:v>43323.666747511576</c:v>
                </c:pt>
                <c:pt idx="1231">
                  <c:v>43323.708414236113</c:v>
                </c:pt>
                <c:pt idx="1232">
                  <c:v>43323.75008096065</c:v>
                </c:pt>
                <c:pt idx="1233">
                  <c:v>43323.791747685187</c:v>
                </c:pt>
                <c:pt idx="1234">
                  <c:v>43323.833414409724</c:v>
                </c:pt>
                <c:pt idx="1235">
                  <c:v>43323.875081134262</c:v>
                </c:pt>
                <c:pt idx="1236">
                  <c:v>43323.916747858799</c:v>
                </c:pt>
                <c:pt idx="1237">
                  <c:v>43323.958414583336</c:v>
                </c:pt>
                <c:pt idx="1238">
                  <c:v>43324.000081307873</c:v>
                </c:pt>
                <c:pt idx="1239">
                  <c:v>43324.04174803241</c:v>
                </c:pt>
                <c:pt idx="1240">
                  <c:v>43324.083414756948</c:v>
                </c:pt>
                <c:pt idx="1241">
                  <c:v>43324.125081481485</c:v>
                </c:pt>
                <c:pt idx="1242">
                  <c:v>43324.166748206022</c:v>
                </c:pt>
                <c:pt idx="1243">
                  <c:v>43324.208414930552</c:v>
                </c:pt>
                <c:pt idx="1244">
                  <c:v>43324.250081655089</c:v>
                </c:pt>
                <c:pt idx="1245">
                  <c:v>43324.291748379626</c:v>
                </c:pt>
                <c:pt idx="1246">
                  <c:v>43324.333415104164</c:v>
                </c:pt>
                <c:pt idx="1247">
                  <c:v>43324.375081828701</c:v>
                </c:pt>
                <c:pt idx="1248">
                  <c:v>43324.416748553238</c:v>
                </c:pt>
                <c:pt idx="1249">
                  <c:v>43324.458415277775</c:v>
                </c:pt>
                <c:pt idx="1250">
                  <c:v>43324.500082002312</c:v>
                </c:pt>
                <c:pt idx="1251">
                  <c:v>43324.54174872685</c:v>
                </c:pt>
                <c:pt idx="1252">
                  <c:v>43324.583415451387</c:v>
                </c:pt>
                <c:pt idx="1253">
                  <c:v>43324.625082175924</c:v>
                </c:pt>
                <c:pt idx="1254">
                  <c:v>43324.666748900461</c:v>
                </c:pt>
                <c:pt idx="1255">
                  <c:v>43324.708415624998</c:v>
                </c:pt>
                <c:pt idx="1256">
                  <c:v>43324.750082349536</c:v>
                </c:pt>
                <c:pt idx="1257">
                  <c:v>43324.791749074073</c:v>
                </c:pt>
                <c:pt idx="1258">
                  <c:v>43324.83341579861</c:v>
                </c:pt>
                <c:pt idx="1259">
                  <c:v>43324.875082523147</c:v>
                </c:pt>
                <c:pt idx="1260">
                  <c:v>43324.916749247684</c:v>
                </c:pt>
                <c:pt idx="1261">
                  <c:v>43324.958415972222</c:v>
                </c:pt>
                <c:pt idx="1262">
                  <c:v>43325.000082696759</c:v>
                </c:pt>
                <c:pt idx="1263">
                  <c:v>43325.041749421296</c:v>
                </c:pt>
                <c:pt idx="1264">
                  <c:v>43325.083416145833</c:v>
                </c:pt>
                <c:pt idx="1265">
                  <c:v>43325.125082870371</c:v>
                </c:pt>
                <c:pt idx="1266">
                  <c:v>43325.166749594908</c:v>
                </c:pt>
                <c:pt idx="1267">
                  <c:v>43325.208416319445</c:v>
                </c:pt>
                <c:pt idx="1268">
                  <c:v>43325.250083043982</c:v>
                </c:pt>
                <c:pt idx="1269">
                  <c:v>43325.291749768519</c:v>
                </c:pt>
                <c:pt idx="1270">
                  <c:v>43325.333416493057</c:v>
                </c:pt>
                <c:pt idx="1271">
                  <c:v>43325.375083217594</c:v>
                </c:pt>
                <c:pt idx="1272">
                  <c:v>43325.416749942131</c:v>
                </c:pt>
                <c:pt idx="1273">
                  <c:v>43325.458416666668</c:v>
                </c:pt>
                <c:pt idx="1274">
                  <c:v>43325.500083391205</c:v>
                </c:pt>
                <c:pt idx="1275">
                  <c:v>43325.541750115743</c:v>
                </c:pt>
                <c:pt idx="1276">
                  <c:v>43325.58341684028</c:v>
                </c:pt>
                <c:pt idx="1277">
                  <c:v>43325.625083564817</c:v>
                </c:pt>
                <c:pt idx="1278">
                  <c:v>43325.666750289354</c:v>
                </c:pt>
                <c:pt idx="1279">
                  <c:v>43325.708417013891</c:v>
                </c:pt>
                <c:pt idx="1280">
                  <c:v>43325.750083738429</c:v>
                </c:pt>
                <c:pt idx="1281">
                  <c:v>43325.791750462966</c:v>
                </c:pt>
                <c:pt idx="1282">
                  <c:v>43325.833417187503</c:v>
                </c:pt>
                <c:pt idx="1283">
                  <c:v>43325.87508391204</c:v>
                </c:pt>
                <c:pt idx="1284">
                  <c:v>43325.916750636577</c:v>
                </c:pt>
                <c:pt idx="1285">
                  <c:v>43325.958417361115</c:v>
                </c:pt>
                <c:pt idx="1286">
                  <c:v>43326.000084085645</c:v>
                </c:pt>
                <c:pt idx="1287">
                  <c:v>43326.041750810182</c:v>
                </c:pt>
                <c:pt idx="1288">
                  <c:v>43326.083417534719</c:v>
                </c:pt>
                <c:pt idx="1289">
                  <c:v>43326.125084259256</c:v>
                </c:pt>
                <c:pt idx="1290">
                  <c:v>43326.166750983793</c:v>
                </c:pt>
                <c:pt idx="1291">
                  <c:v>43326.208417708331</c:v>
                </c:pt>
                <c:pt idx="1292">
                  <c:v>43326.250084432868</c:v>
                </c:pt>
                <c:pt idx="1293">
                  <c:v>43326.291751157405</c:v>
                </c:pt>
                <c:pt idx="1294">
                  <c:v>43326.333417881942</c:v>
                </c:pt>
                <c:pt idx="1295">
                  <c:v>43326.37508460648</c:v>
                </c:pt>
                <c:pt idx="1296">
                  <c:v>43326.416751331017</c:v>
                </c:pt>
                <c:pt idx="1297">
                  <c:v>43326.458418055554</c:v>
                </c:pt>
                <c:pt idx="1298">
                  <c:v>43326.500084780091</c:v>
                </c:pt>
                <c:pt idx="1299">
                  <c:v>43326.541751504628</c:v>
                </c:pt>
                <c:pt idx="1300">
                  <c:v>43326.583418229166</c:v>
                </c:pt>
                <c:pt idx="1301">
                  <c:v>43326.625084953703</c:v>
                </c:pt>
                <c:pt idx="1302">
                  <c:v>43326.66675167824</c:v>
                </c:pt>
                <c:pt idx="1303">
                  <c:v>43326.708418402777</c:v>
                </c:pt>
                <c:pt idx="1304">
                  <c:v>43326.750085127314</c:v>
                </c:pt>
                <c:pt idx="1305">
                  <c:v>43326.791751851852</c:v>
                </c:pt>
                <c:pt idx="1306">
                  <c:v>43326.833418576389</c:v>
                </c:pt>
                <c:pt idx="1307">
                  <c:v>43326.875085300926</c:v>
                </c:pt>
                <c:pt idx="1308">
                  <c:v>43326.916752025463</c:v>
                </c:pt>
                <c:pt idx="1309">
                  <c:v>43326.95841875</c:v>
                </c:pt>
                <c:pt idx="1310">
                  <c:v>43327.000085474538</c:v>
                </c:pt>
                <c:pt idx="1311">
                  <c:v>43327.041752199075</c:v>
                </c:pt>
                <c:pt idx="1312">
                  <c:v>43327.083418923612</c:v>
                </c:pt>
                <c:pt idx="1313">
                  <c:v>43327.125085648149</c:v>
                </c:pt>
                <c:pt idx="1314">
                  <c:v>43327.166752372686</c:v>
                </c:pt>
                <c:pt idx="1315">
                  <c:v>43327.208419097224</c:v>
                </c:pt>
                <c:pt idx="1316">
                  <c:v>43327.250085821761</c:v>
                </c:pt>
                <c:pt idx="1317">
                  <c:v>43327.291752546298</c:v>
                </c:pt>
                <c:pt idx="1318">
                  <c:v>43327.333419270835</c:v>
                </c:pt>
                <c:pt idx="1319">
                  <c:v>43327.375085995373</c:v>
                </c:pt>
                <c:pt idx="1320">
                  <c:v>43327.41675271991</c:v>
                </c:pt>
                <c:pt idx="1321">
                  <c:v>43327.458419444447</c:v>
                </c:pt>
                <c:pt idx="1322">
                  <c:v>43327.500086168984</c:v>
                </c:pt>
                <c:pt idx="1323">
                  <c:v>43327.541752893521</c:v>
                </c:pt>
                <c:pt idx="1324">
                  <c:v>43327.583419618059</c:v>
                </c:pt>
                <c:pt idx="1325">
                  <c:v>43327.625086342596</c:v>
                </c:pt>
                <c:pt idx="1326">
                  <c:v>43327.666753067133</c:v>
                </c:pt>
                <c:pt idx="1327">
                  <c:v>43327.70841979167</c:v>
                </c:pt>
                <c:pt idx="1328">
                  <c:v>43327.7500865162</c:v>
                </c:pt>
                <c:pt idx="1329">
                  <c:v>43327.791753240737</c:v>
                </c:pt>
                <c:pt idx="1330">
                  <c:v>43327.833419965275</c:v>
                </c:pt>
                <c:pt idx="1331">
                  <c:v>43327.875086689812</c:v>
                </c:pt>
                <c:pt idx="1332">
                  <c:v>43327.916753414349</c:v>
                </c:pt>
                <c:pt idx="1333">
                  <c:v>43327.958420138886</c:v>
                </c:pt>
                <c:pt idx="1334">
                  <c:v>43328.000086863423</c:v>
                </c:pt>
                <c:pt idx="1335">
                  <c:v>43328.041753587961</c:v>
                </c:pt>
                <c:pt idx="1336">
                  <c:v>43328.083420312498</c:v>
                </c:pt>
                <c:pt idx="1337">
                  <c:v>43328.125087037035</c:v>
                </c:pt>
                <c:pt idx="1338">
                  <c:v>43328.166753761572</c:v>
                </c:pt>
                <c:pt idx="1339">
                  <c:v>43328.208420486109</c:v>
                </c:pt>
                <c:pt idx="1340">
                  <c:v>43328.250087210647</c:v>
                </c:pt>
                <c:pt idx="1341">
                  <c:v>43328.291753935184</c:v>
                </c:pt>
                <c:pt idx="1342">
                  <c:v>43328.333420659721</c:v>
                </c:pt>
                <c:pt idx="1343">
                  <c:v>43328.375087384258</c:v>
                </c:pt>
                <c:pt idx="1344">
                  <c:v>43328.416754108795</c:v>
                </c:pt>
                <c:pt idx="1345">
                  <c:v>43328.458420833333</c:v>
                </c:pt>
                <c:pt idx="1346">
                  <c:v>43328.50008755787</c:v>
                </c:pt>
                <c:pt idx="1347">
                  <c:v>43328.541754282407</c:v>
                </c:pt>
                <c:pt idx="1348">
                  <c:v>43328.583421006944</c:v>
                </c:pt>
                <c:pt idx="1349">
                  <c:v>43328.625087731481</c:v>
                </c:pt>
                <c:pt idx="1350">
                  <c:v>43328.666754456019</c:v>
                </c:pt>
                <c:pt idx="1351">
                  <c:v>43328.708421180556</c:v>
                </c:pt>
                <c:pt idx="1352">
                  <c:v>43328.750087905093</c:v>
                </c:pt>
                <c:pt idx="1353">
                  <c:v>43328.79175462963</c:v>
                </c:pt>
                <c:pt idx="1354">
                  <c:v>43328.833421354168</c:v>
                </c:pt>
                <c:pt idx="1355">
                  <c:v>43328.875088078705</c:v>
                </c:pt>
                <c:pt idx="1356">
                  <c:v>43328.916754803242</c:v>
                </c:pt>
                <c:pt idx="1357">
                  <c:v>43328.958421527779</c:v>
                </c:pt>
                <c:pt idx="1358">
                  <c:v>43329.000088252316</c:v>
                </c:pt>
                <c:pt idx="1359">
                  <c:v>43329.041754976854</c:v>
                </c:pt>
                <c:pt idx="1360">
                  <c:v>43329.083421701391</c:v>
                </c:pt>
                <c:pt idx="1361">
                  <c:v>43329.125088425928</c:v>
                </c:pt>
                <c:pt idx="1362">
                  <c:v>43329.166755150465</c:v>
                </c:pt>
                <c:pt idx="1363">
                  <c:v>43329.208421875002</c:v>
                </c:pt>
                <c:pt idx="1364">
                  <c:v>43329.25008859954</c:v>
                </c:pt>
                <c:pt idx="1365">
                  <c:v>43329.291755324077</c:v>
                </c:pt>
                <c:pt idx="1366">
                  <c:v>43329.333422048614</c:v>
                </c:pt>
                <c:pt idx="1367">
                  <c:v>43329.375088773151</c:v>
                </c:pt>
                <c:pt idx="1368">
                  <c:v>43329.416755497688</c:v>
                </c:pt>
                <c:pt idx="1369">
                  <c:v>43329.458422222226</c:v>
                </c:pt>
                <c:pt idx="1370">
                  <c:v>43329.500088946763</c:v>
                </c:pt>
                <c:pt idx="1371">
                  <c:v>43329.541755671293</c:v>
                </c:pt>
                <c:pt idx="1372">
                  <c:v>43329.58342239583</c:v>
                </c:pt>
                <c:pt idx="1373">
                  <c:v>43329.625089120367</c:v>
                </c:pt>
                <c:pt idx="1374">
                  <c:v>43329.666755844904</c:v>
                </c:pt>
                <c:pt idx="1375">
                  <c:v>43329.708422569442</c:v>
                </c:pt>
                <c:pt idx="1376">
                  <c:v>43329.750089293979</c:v>
                </c:pt>
                <c:pt idx="1377">
                  <c:v>43329.791756018516</c:v>
                </c:pt>
                <c:pt idx="1378">
                  <c:v>43329.833422743053</c:v>
                </c:pt>
                <c:pt idx="1379">
                  <c:v>43329.87508946759</c:v>
                </c:pt>
                <c:pt idx="1380">
                  <c:v>43329.916756192128</c:v>
                </c:pt>
                <c:pt idx="1381">
                  <c:v>43329.958422916665</c:v>
                </c:pt>
                <c:pt idx="1382">
                  <c:v>43330.000089641202</c:v>
                </c:pt>
                <c:pt idx="1383">
                  <c:v>43330.041756365739</c:v>
                </c:pt>
                <c:pt idx="1384">
                  <c:v>43330.083423090276</c:v>
                </c:pt>
                <c:pt idx="1385">
                  <c:v>43330.125089814814</c:v>
                </c:pt>
                <c:pt idx="1386">
                  <c:v>43330.166756539351</c:v>
                </c:pt>
                <c:pt idx="1387">
                  <c:v>43330.208423263888</c:v>
                </c:pt>
                <c:pt idx="1388">
                  <c:v>43330.250089988425</c:v>
                </c:pt>
                <c:pt idx="1389">
                  <c:v>43330.291756712963</c:v>
                </c:pt>
                <c:pt idx="1390">
                  <c:v>43330.3334234375</c:v>
                </c:pt>
                <c:pt idx="1391">
                  <c:v>43330.375090162037</c:v>
                </c:pt>
                <c:pt idx="1392">
                  <c:v>43330.416756886574</c:v>
                </c:pt>
                <c:pt idx="1393">
                  <c:v>43330.458423611111</c:v>
                </c:pt>
                <c:pt idx="1394">
                  <c:v>43330.500090335649</c:v>
                </c:pt>
                <c:pt idx="1395">
                  <c:v>43330.541757060186</c:v>
                </c:pt>
                <c:pt idx="1396">
                  <c:v>43330.583423784723</c:v>
                </c:pt>
                <c:pt idx="1397">
                  <c:v>43330.62509050926</c:v>
                </c:pt>
                <c:pt idx="1398">
                  <c:v>43330.666757233797</c:v>
                </c:pt>
                <c:pt idx="1399">
                  <c:v>43330.708423958335</c:v>
                </c:pt>
                <c:pt idx="1400">
                  <c:v>43330.750090682872</c:v>
                </c:pt>
                <c:pt idx="1401">
                  <c:v>43330.791757407409</c:v>
                </c:pt>
                <c:pt idx="1402">
                  <c:v>43330.833424131946</c:v>
                </c:pt>
                <c:pt idx="1403">
                  <c:v>43330.875090856483</c:v>
                </c:pt>
                <c:pt idx="1404">
                  <c:v>43330.916757581021</c:v>
                </c:pt>
                <c:pt idx="1405">
                  <c:v>43330.958424305558</c:v>
                </c:pt>
                <c:pt idx="1406">
                  <c:v>43331.000091030095</c:v>
                </c:pt>
                <c:pt idx="1407">
                  <c:v>43331.041757754632</c:v>
                </c:pt>
                <c:pt idx="1408">
                  <c:v>43331.083424479169</c:v>
                </c:pt>
                <c:pt idx="1409">
                  <c:v>43331.125091203707</c:v>
                </c:pt>
                <c:pt idx="1410">
                  <c:v>43331.166757928244</c:v>
                </c:pt>
                <c:pt idx="1411">
                  <c:v>43331.208424652781</c:v>
                </c:pt>
                <c:pt idx="1412">
                  <c:v>43331.250091377318</c:v>
                </c:pt>
                <c:pt idx="1413">
                  <c:v>43331.291758101848</c:v>
                </c:pt>
                <c:pt idx="1414">
                  <c:v>43331.333424826385</c:v>
                </c:pt>
                <c:pt idx="1415">
                  <c:v>43331.375091550923</c:v>
                </c:pt>
                <c:pt idx="1416">
                  <c:v>43331.41675827546</c:v>
                </c:pt>
                <c:pt idx="1417">
                  <c:v>43331.458424999997</c:v>
                </c:pt>
                <c:pt idx="1418">
                  <c:v>43331.500091724534</c:v>
                </c:pt>
                <c:pt idx="1419">
                  <c:v>43331.541758449071</c:v>
                </c:pt>
                <c:pt idx="1420">
                  <c:v>43331.583425173609</c:v>
                </c:pt>
                <c:pt idx="1421">
                  <c:v>43331.625091898146</c:v>
                </c:pt>
                <c:pt idx="1422">
                  <c:v>43331.666758622683</c:v>
                </c:pt>
                <c:pt idx="1423">
                  <c:v>43331.70842534722</c:v>
                </c:pt>
                <c:pt idx="1424">
                  <c:v>43331.750092071758</c:v>
                </c:pt>
                <c:pt idx="1425">
                  <c:v>43331.791758796295</c:v>
                </c:pt>
                <c:pt idx="1426">
                  <c:v>43331.833425520832</c:v>
                </c:pt>
                <c:pt idx="1427">
                  <c:v>43331.875092245369</c:v>
                </c:pt>
                <c:pt idx="1428">
                  <c:v>43331.916758969906</c:v>
                </c:pt>
                <c:pt idx="1429">
                  <c:v>43331.958425694444</c:v>
                </c:pt>
                <c:pt idx="1430">
                  <c:v>43332.000092418981</c:v>
                </c:pt>
                <c:pt idx="1431">
                  <c:v>43332.041759143518</c:v>
                </c:pt>
                <c:pt idx="1432">
                  <c:v>43332.083425868055</c:v>
                </c:pt>
                <c:pt idx="1433">
                  <c:v>43332.125092592592</c:v>
                </c:pt>
                <c:pt idx="1434">
                  <c:v>43332.16675931713</c:v>
                </c:pt>
                <c:pt idx="1435">
                  <c:v>43332.208426041667</c:v>
                </c:pt>
                <c:pt idx="1436">
                  <c:v>43332.250092766204</c:v>
                </c:pt>
                <c:pt idx="1437">
                  <c:v>43332.291759490741</c:v>
                </c:pt>
                <c:pt idx="1438">
                  <c:v>43332.333426215278</c:v>
                </c:pt>
                <c:pt idx="1439">
                  <c:v>43332.375092939816</c:v>
                </c:pt>
                <c:pt idx="1440">
                  <c:v>43332.416759664353</c:v>
                </c:pt>
                <c:pt idx="1441">
                  <c:v>43332.45842638889</c:v>
                </c:pt>
                <c:pt idx="1442">
                  <c:v>43332.500093113427</c:v>
                </c:pt>
                <c:pt idx="1443">
                  <c:v>43332.541759837964</c:v>
                </c:pt>
                <c:pt idx="1444">
                  <c:v>43332.583426562502</c:v>
                </c:pt>
                <c:pt idx="1445">
                  <c:v>43332.625093287039</c:v>
                </c:pt>
                <c:pt idx="1446">
                  <c:v>43332.666760011576</c:v>
                </c:pt>
                <c:pt idx="1447">
                  <c:v>43332.708426736113</c:v>
                </c:pt>
                <c:pt idx="1448">
                  <c:v>43332.750093460651</c:v>
                </c:pt>
                <c:pt idx="1449">
                  <c:v>43332.791760185188</c:v>
                </c:pt>
                <c:pt idx="1450">
                  <c:v>43332.833426909725</c:v>
                </c:pt>
                <c:pt idx="1451">
                  <c:v>43332.875093634262</c:v>
                </c:pt>
                <c:pt idx="1452">
                  <c:v>43332.916760358799</c:v>
                </c:pt>
                <c:pt idx="1453">
                  <c:v>43332.958427083337</c:v>
                </c:pt>
                <c:pt idx="1454">
                  <c:v>43333.000093807874</c:v>
                </c:pt>
                <c:pt idx="1455">
                  <c:v>43333.041760532411</c:v>
                </c:pt>
                <c:pt idx="1456">
                  <c:v>43333.083427256941</c:v>
                </c:pt>
                <c:pt idx="1457">
                  <c:v>43333.125093981478</c:v>
                </c:pt>
                <c:pt idx="1458">
                  <c:v>43333.166760706015</c:v>
                </c:pt>
                <c:pt idx="1459">
                  <c:v>43333.208427430553</c:v>
                </c:pt>
                <c:pt idx="1460">
                  <c:v>43333.25009415509</c:v>
                </c:pt>
                <c:pt idx="1461">
                  <c:v>43333.291760879627</c:v>
                </c:pt>
                <c:pt idx="1462">
                  <c:v>43333.333427604164</c:v>
                </c:pt>
                <c:pt idx="1463">
                  <c:v>43333.375094328701</c:v>
                </c:pt>
                <c:pt idx="1464">
                  <c:v>43333.416761053239</c:v>
                </c:pt>
                <c:pt idx="1465">
                  <c:v>43333.458427777776</c:v>
                </c:pt>
                <c:pt idx="1466">
                  <c:v>43333.500094502313</c:v>
                </c:pt>
                <c:pt idx="1467">
                  <c:v>43333.54176122685</c:v>
                </c:pt>
                <c:pt idx="1468">
                  <c:v>43333.583427951387</c:v>
                </c:pt>
                <c:pt idx="1469">
                  <c:v>43333.625094675925</c:v>
                </c:pt>
                <c:pt idx="1470">
                  <c:v>43333.666761400462</c:v>
                </c:pt>
                <c:pt idx="1471">
                  <c:v>43333.708428124999</c:v>
                </c:pt>
                <c:pt idx="1472">
                  <c:v>43333.750094849536</c:v>
                </c:pt>
                <c:pt idx="1473">
                  <c:v>43333.791761574073</c:v>
                </c:pt>
                <c:pt idx="1474">
                  <c:v>43333.833428298611</c:v>
                </c:pt>
                <c:pt idx="1475">
                  <c:v>43333.875095023148</c:v>
                </c:pt>
                <c:pt idx="1476">
                  <c:v>43333.916761747685</c:v>
                </c:pt>
                <c:pt idx="1477">
                  <c:v>43333.958428472222</c:v>
                </c:pt>
                <c:pt idx="1478">
                  <c:v>43334.00009519676</c:v>
                </c:pt>
                <c:pt idx="1479">
                  <c:v>43334.041761921297</c:v>
                </c:pt>
                <c:pt idx="1480">
                  <c:v>43334.083428645834</c:v>
                </c:pt>
                <c:pt idx="1481">
                  <c:v>43334.125095370371</c:v>
                </c:pt>
                <c:pt idx="1482">
                  <c:v>43334.166762094908</c:v>
                </c:pt>
                <c:pt idx="1483">
                  <c:v>43334.208428819446</c:v>
                </c:pt>
                <c:pt idx="1484">
                  <c:v>43334.250095543983</c:v>
                </c:pt>
                <c:pt idx="1485">
                  <c:v>43334.29176226852</c:v>
                </c:pt>
                <c:pt idx="1486">
                  <c:v>43334.333428993057</c:v>
                </c:pt>
                <c:pt idx="1487">
                  <c:v>43334.375095717594</c:v>
                </c:pt>
                <c:pt idx="1488">
                  <c:v>43334.416762442132</c:v>
                </c:pt>
                <c:pt idx="1489">
                  <c:v>43334.458429166669</c:v>
                </c:pt>
                <c:pt idx="1490">
                  <c:v>43334.500095891206</c:v>
                </c:pt>
                <c:pt idx="1491">
                  <c:v>43334.541762615743</c:v>
                </c:pt>
                <c:pt idx="1492">
                  <c:v>43334.58342934028</c:v>
                </c:pt>
                <c:pt idx="1493">
                  <c:v>43334.625096064818</c:v>
                </c:pt>
                <c:pt idx="1494">
                  <c:v>43334.666762789355</c:v>
                </c:pt>
                <c:pt idx="1495">
                  <c:v>43334.708429513892</c:v>
                </c:pt>
                <c:pt idx="1496">
                  <c:v>43334.750096238429</c:v>
                </c:pt>
                <c:pt idx="1497">
                  <c:v>43334.791762962966</c:v>
                </c:pt>
                <c:pt idx="1498">
                  <c:v>43334.833429687496</c:v>
                </c:pt>
                <c:pt idx="1499">
                  <c:v>43334.875096412034</c:v>
                </c:pt>
                <c:pt idx="1500">
                  <c:v>43334.916763136571</c:v>
                </c:pt>
                <c:pt idx="1501">
                  <c:v>43334.958429861108</c:v>
                </c:pt>
                <c:pt idx="1502">
                  <c:v>43335.000096585645</c:v>
                </c:pt>
                <c:pt idx="1503">
                  <c:v>43335.041763310182</c:v>
                </c:pt>
                <c:pt idx="1504">
                  <c:v>43335.08343003472</c:v>
                </c:pt>
                <c:pt idx="1505">
                  <c:v>43335.125096759257</c:v>
                </c:pt>
                <c:pt idx="1506">
                  <c:v>43335.166763483794</c:v>
                </c:pt>
                <c:pt idx="1507">
                  <c:v>43335.208430208331</c:v>
                </c:pt>
                <c:pt idx="1508">
                  <c:v>43335.250096932868</c:v>
                </c:pt>
                <c:pt idx="1509">
                  <c:v>43335.291763657406</c:v>
                </c:pt>
                <c:pt idx="1510">
                  <c:v>43335.333430381943</c:v>
                </c:pt>
                <c:pt idx="1511">
                  <c:v>43335.37509710648</c:v>
                </c:pt>
                <c:pt idx="1512">
                  <c:v>43335.416763831017</c:v>
                </c:pt>
                <c:pt idx="1513">
                  <c:v>43335.458430555555</c:v>
                </c:pt>
                <c:pt idx="1514">
                  <c:v>43335.500097280092</c:v>
                </c:pt>
                <c:pt idx="1515">
                  <c:v>43335.541764004629</c:v>
                </c:pt>
                <c:pt idx="1516">
                  <c:v>43335.583430729166</c:v>
                </c:pt>
                <c:pt idx="1517">
                  <c:v>43335.625097453703</c:v>
                </c:pt>
                <c:pt idx="1518">
                  <c:v>43335.666764178241</c:v>
                </c:pt>
                <c:pt idx="1519">
                  <c:v>43335.708430902778</c:v>
                </c:pt>
                <c:pt idx="1520">
                  <c:v>43335.750097627315</c:v>
                </c:pt>
                <c:pt idx="1521">
                  <c:v>43335.791764351852</c:v>
                </c:pt>
                <c:pt idx="1522">
                  <c:v>43335.833431076389</c:v>
                </c:pt>
                <c:pt idx="1523">
                  <c:v>43335.875097800927</c:v>
                </c:pt>
                <c:pt idx="1524">
                  <c:v>43335.916764525464</c:v>
                </c:pt>
                <c:pt idx="1525">
                  <c:v>43335.958431250001</c:v>
                </c:pt>
                <c:pt idx="1526">
                  <c:v>43336.000097974538</c:v>
                </c:pt>
                <c:pt idx="1527">
                  <c:v>43336.041764699075</c:v>
                </c:pt>
                <c:pt idx="1528">
                  <c:v>43336.083431423613</c:v>
                </c:pt>
                <c:pt idx="1529">
                  <c:v>43336.12509814815</c:v>
                </c:pt>
                <c:pt idx="1530">
                  <c:v>43336.166764872687</c:v>
                </c:pt>
                <c:pt idx="1531">
                  <c:v>43336.208431597224</c:v>
                </c:pt>
                <c:pt idx="1532">
                  <c:v>43336.250098321761</c:v>
                </c:pt>
                <c:pt idx="1533">
                  <c:v>43336.291765046299</c:v>
                </c:pt>
                <c:pt idx="1534">
                  <c:v>43336.333431770836</c:v>
                </c:pt>
                <c:pt idx="1535">
                  <c:v>43336.375098495373</c:v>
                </c:pt>
                <c:pt idx="1536">
                  <c:v>43336.41676521991</c:v>
                </c:pt>
                <c:pt idx="1537">
                  <c:v>43336.458431944448</c:v>
                </c:pt>
                <c:pt idx="1538">
                  <c:v>43336.500098668985</c:v>
                </c:pt>
                <c:pt idx="1539">
                  <c:v>43336.541765393522</c:v>
                </c:pt>
                <c:pt idx="1540">
                  <c:v>43336.583432118059</c:v>
                </c:pt>
                <c:pt idx="1541">
                  <c:v>43336.625098842589</c:v>
                </c:pt>
                <c:pt idx="1542">
                  <c:v>43336.666765567126</c:v>
                </c:pt>
                <c:pt idx="1543">
                  <c:v>43336.708432291663</c:v>
                </c:pt>
                <c:pt idx="1544">
                  <c:v>43336.750099016201</c:v>
                </c:pt>
                <c:pt idx="1545">
                  <c:v>43336.791765740738</c:v>
                </c:pt>
                <c:pt idx="1546">
                  <c:v>43336.833432465275</c:v>
                </c:pt>
                <c:pt idx="1547">
                  <c:v>43336.875099189812</c:v>
                </c:pt>
                <c:pt idx="1548">
                  <c:v>43336.91676591435</c:v>
                </c:pt>
                <c:pt idx="1549">
                  <c:v>43336.958432638887</c:v>
                </c:pt>
                <c:pt idx="1550">
                  <c:v>43337.000099363424</c:v>
                </c:pt>
                <c:pt idx="1551">
                  <c:v>43337.041766087961</c:v>
                </c:pt>
                <c:pt idx="1552">
                  <c:v>43337.083432812498</c:v>
                </c:pt>
                <c:pt idx="1553">
                  <c:v>43337.125099537036</c:v>
                </c:pt>
                <c:pt idx="1554">
                  <c:v>43337.166766261573</c:v>
                </c:pt>
                <c:pt idx="1555">
                  <c:v>43337.20843298611</c:v>
                </c:pt>
                <c:pt idx="1556">
                  <c:v>43337.250099710647</c:v>
                </c:pt>
                <c:pt idx="1557">
                  <c:v>43337.291766435184</c:v>
                </c:pt>
                <c:pt idx="1558">
                  <c:v>43337.333433159722</c:v>
                </c:pt>
                <c:pt idx="1559">
                  <c:v>43337.375099884259</c:v>
                </c:pt>
                <c:pt idx="1560">
                  <c:v>43337.416766608796</c:v>
                </c:pt>
                <c:pt idx="1561">
                  <c:v>43337.458433333333</c:v>
                </c:pt>
                <c:pt idx="1562">
                  <c:v>43337.50010005787</c:v>
                </c:pt>
                <c:pt idx="1563">
                  <c:v>43337.541766782408</c:v>
                </c:pt>
                <c:pt idx="1564">
                  <c:v>43337.583433506945</c:v>
                </c:pt>
                <c:pt idx="1565">
                  <c:v>43337.625100231482</c:v>
                </c:pt>
                <c:pt idx="1566">
                  <c:v>43337.666766956019</c:v>
                </c:pt>
                <c:pt idx="1567">
                  <c:v>43337.708433680556</c:v>
                </c:pt>
                <c:pt idx="1568">
                  <c:v>43337.750100405094</c:v>
                </c:pt>
                <c:pt idx="1569">
                  <c:v>43337.791767129631</c:v>
                </c:pt>
                <c:pt idx="1570">
                  <c:v>43337.833433854168</c:v>
                </c:pt>
                <c:pt idx="1571">
                  <c:v>43337.875100578705</c:v>
                </c:pt>
                <c:pt idx="1572">
                  <c:v>43337.916767303243</c:v>
                </c:pt>
                <c:pt idx="1573">
                  <c:v>43337.95843402778</c:v>
                </c:pt>
                <c:pt idx="1574">
                  <c:v>43338.000100752317</c:v>
                </c:pt>
                <c:pt idx="1575">
                  <c:v>43338.041767476854</c:v>
                </c:pt>
                <c:pt idx="1576">
                  <c:v>43338.083434201391</c:v>
                </c:pt>
                <c:pt idx="1577">
                  <c:v>43338.125100925929</c:v>
                </c:pt>
                <c:pt idx="1578">
                  <c:v>43338.166767650466</c:v>
                </c:pt>
                <c:pt idx="1579">
                  <c:v>43338.208434375003</c:v>
                </c:pt>
                <c:pt idx="1580">
                  <c:v>43338.25010109954</c:v>
                </c:pt>
                <c:pt idx="1581">
                  <c:v>43338.291767824077</c:v>
                </c:pt>
                <c:pt idx="1582">
                  <c:v>43338.333434548615</c:v>
                </c:pt>
                <c:pt idx="1583">
                  <c:v>43338.375101273145</c:v>
                </c:pt>
                <c:pt idx="1584">
                  <c:v>43338.416767997682</c:v>
                </c:pt>
                <c:pt idx="1585">
                  <c:v>43338.458434722219</c:v>
                </c:pt>
                <c:pt idx="1586">
                  <c:v>43338.500101446756</c:v>
                </c:pt>
                <c:pt idx="1587">
                  <c:v>43338.541768171293</c:v>
                </c:pt>
                <c:pt idx="1588">
                  <c:v>43338.583434895831</c:v>
                </c:pt>
                <c:pt idx="1589">
                  <c:v>43338.625101620368</c:v>
                </c:pt>
                <c:pt idx="1590">
                  <c:v>43338.666768344905</c:v>
                </c:pt>
                <c:pt idx="1591">
                  <c:v>43338.708435069442</c:v>
                </c:pt>
                <c:pt idx="1592">
                  <c:v>43338.750101793979</c:v>
                </c:pt>
                <c:pt idx="1593">
                  <c:v>43338.791768518517</c:v>
                </c:pt>
                <c:pt idx="1594">
                  <c:v>43338.833435243054</c:v>
                </c:pt>
                <c:pt idx="1595">
                  <c:v>43338.875101967591</c:v>
                </c:pt>
                <c:pt idx="1596">
                  <c:v>43338.916768692128</c:v>
                </c:pt>
                <c:pt idx="1597">
                  <c:v>43338.958435416665</c:v>
                </c:pt>
                <c:pt idx="1598">
                  <c:v>43339.000102141203</c:v>
                </c:pt>
                <c:pt idx="1599">
                  <c:v>43339.04176886574</c:v>
                </c:pt>
                <c:pt idx="1600">
                  <c:v>43339.083435590277</c:v>
                </c:pt>
                <c:pt idx="1601">
                  <c:v>43339.125102314814</c:v>
                </c:pt>
                <c:pt idx="1602">
                  <c:v>43339.166769039351</c:v>
                </c:pt>
                <c:pt idx="1603">
                  <c:v>43339.208435763889</c:v>
                </c:pt>
                <c:pt idx="1604">
                  <c:v>43339.250102488426</c:v>
                </c:pt>
                <c:pt idx="1605">
                  <c:v>43339.291769212963</c:v>
                </c:pt>
                <c:pt idx="1606">
                  <c:v>43339.3334359375</c:v>
                </c:pt>
                <c:pt idx="1607">
                  <c:v>43339.375102662038</c:v>
                </c:pt>
                <c:pt idx="1608">
                  <c:v>43339.416769386575</c:v>
                </c:pt>
                <c:pt idx="1609">
                  <c:v>43339.458436111112</c:v>
                </c:pt>
                <c:pt idx="1610">
                  <c:v>43339.500102835649</c:v>
                </c:pt>
                <c:pt idx="1611">
                  <c:v>43339.541769560186</c:v>
                </c:pt>
                <c:pt idx="1612">
                  <c:v>43339.583436284724</c:v>
                </c:pt>
                <c:pt idx="1613">
                  <c:v>43339.625103009261</c:v>
                </c:pt>
                <c:pt idx="1614">
                  <c:v>43339.666769733798</c:v>
                </c:pt>
                <c:pt idx="1615">
                  <c:v>43339.708436458335</c:v>
                </c:pt>
                <c:pt idx="1616">
                  <c:v>43339.750103182872</c:v>
                </c:pt>
                <c:pt idx="1617">
                  <c:v>43339.79176990741</c:v>
                </c:pt>
                <c:pt idx="1618">
                  <c:v>43339.833436631947</c:v>
                </c:pt>
                <c:pt idx="1619">
                  <c:v>43339.875103356484</c:v>
                </c:pt>
                <c:pt idx="1620">
                  <c:v>43339.916770081021</c:v>
                </c:pt>
                <c:pt idx="1621">
                  <c:v>43339.958436805558</c:v>
                </c:pt>
                <c:pt idx="1622">
                  <c:v>43340.000103530096</c:v>
                </c:pt>
                <c:pt idx="1623">
                  <c:v>43340.041770254633</c:v>
                </c:pt>
                <c:pt idx="1624">
                  <c:v>43340.08343697917</c:v>
                </c:pt>
                <c:pt idx="1625">
                  <c:v>43340.125103703707</c:v>
                </c:pt>
                <c:pt idx="1626">
                  <c:v>43340.166770428237</c:v>
                </c:pt>
                <c:pt idx="1627">
                  <c:v>43340.208437152774</c:v>
                </c:pt>
                <c:pt idx="1628">
                  <c:v>43340.250103877312</c:v>
                </c:pt>
                <c:pt idx="1629">
                  <c:v>43340.291770601849</c:v>
                </c:pt>
                <c:pt idx="1630">
                  <c:v>43340.333437326386</c:v>
                </c:pt>
                <c:pt idx="1631">
                  <c:v>43340.375104050923</c:v>
                </c:pt>
                <c:pt idx="1632">
                  <c:v>43340.41677077546</c:v>
                </c:pt>
                <c:pt idx="1633">
                  <c:v>43340.458437499998</c:v>
                </c:pt>
                <c:pt idx="1634">
                  <c:v>43340.500104224535</c:v>
                </c:pt>
                <c:pt idx="1635">
                  <c:v>43340.541770949072</c:v>
                </c:pt>
                <c:pt idx="1636">
                  <c:v>43340.583437673609</c:v>
                </c:pt>
                <c:pt idx="1637">
                  <c:v>43340.625104398147</c:v>
                </c:pt>
                <c:pt idx="1638">
                  <c:v>43340.666771122684</c:v>
                </c:pt>
                <c:pt idx="1639">
                  <c:v>43340.708437847221</c:v>
                </c:pt>
                <c:pt idx="1640">
                  <c:v>43340.750104571758</c:v>
                </c:pt>
                <c:pt idx="1641">
                  <c:v>43340.791771296295</c:v>
                </c:pt>
                <c:pt idx="1642">
                  <c:v>43340.833438020833</c:v>
                </c:pt>
                <c:pt idx="1643">
                  <c:v>43340.87510474537</c:v>
                </c:pt>
                <c:pt idx="1644">
                  <c:v>43340.916771469907</c:v>
                </c:pt>
                <c:pt idx="1645">
                  <c:v>43340.958438194444</c:v>
                </c:pt>
                <c:pt idx="1646">
                  <c:v>43341.000104918981</c:v>
                </c:pt>
                <c:pt idx="1647">
                  <c:v>43341.041771643519</c:v>
                </c:pt>
                <c:pt idx="1648">
                  <c:v>43341.083438368056</c:v>
                </c:pt>
                <c:pt idx="1649">
                  <c:v>43341.125105092593</c:v>
                </c:pt>
                <c:pt idx="1650">
                  <c:v>43341.166771990742</c:v>
                </c:pt>
                <c:pt idx="1651">
                  <c:v>43341.208438773145</c:v>
                </c:pt>
                <c:pt idx="1652">
                  <c:v>43341.250105555555</c:v>
                </c:pt>
                <c:pt idx="1653">
                  <c:v>43341.291772337965</c:v>
                </c:pt>
                <c:pt idx="1654">
                  <c:v>43341.333439120368</c:v>
                </c:pt>
                <c:pt idx="1655">
                  <c:v>43341.375105902778</c:v>
                </c:pt>
                <c:pt idx="1656">
                  <c:v>43341.416772685188</c:v>
                </c:pt>
                <c:pt idx="1657">
                  <c:v>43341.458439467591</c:v>
                </c:pt>
                <c:pt idx="1658">
                  <c:v>43341.500106250001</c:v>
                </c:pt>
                <c:pt idx="1659">
                  <c:v>43341.541773032404</c:v>
                </c:pt>
                <c:pt idx="1660">
                  <c:v>43341.583439814814</c:v>
                </c:pt>
                <c:pt idx="1661">
                  <c:v>43341.625106597225</c:v>
                </c:pt>
                <c:pt idx="1662">
                  <c:v>43341.666773379628</c:v>
                </c:pt>
                <c:pt idx="1663">
                  <c:v>43341.708440162038</c:v>
                </c:pt>
                <c:pt idx="1664">
                  <c:v>43341.750106944448</c:v>
                </c:pt>
                <c:pt idx="1665">
                  <c:v>43341.791773726851</c:v>
                </c:pt>
                <c:pt idx="1666">
                  <c:v>43341.833440509261</c:v>
                </c:pt>
                <c:pt idx="1667">
                  <c:v>43341.875107291664</c:v>
                </c:pt>
                <c:pt idx="1668">
                  <c:v>43341.916774074074</c:v>
                </c:pt>
                <c:pt idx="1669">
                  <c:v>43341.958440856484</c:v>
                </c:pt>
                <c:pt idx="1670">
                  <c:v>43342.000104166669</c:v>
                </c:pt>
                <c:pt idx="1671">
                  <c:v>43342.041774421297</c:v>
                </c:pt>
                <c:pt idx="1672">
                  <c:v>43342.0834412037</c:v>
                </c:pt>
                <c:pt idx="1673">
                  <c:v>43342.12510798611</c:v>
                </c:pt>
                <c:pt idx="1674">
                  <c:v>43342.166774768521</c:v>
                </c:pt>
                <c:pt idx="1675">
                  <c:v>43342.208437499998</c:v>
                </c:pt>
                <c:pt idx="1676">
                  <c:v>43342.250108043983</c:v>
                </c:pt>
                <c:pt idx="1677">
                  <c:v>43342.291774768521</c:v>
                </c:pt>
                <c:pt idx="1678">
                  <c:v>43342.333441493058</c:v>
                </c:pt>
                <c:pt idx="1679">
                  <c:v>43342.375108217595</c:v>
                </c:pt>
                <c:pt idx="1680">
                  <c:v>43342.416774942132</c:v>
                </c:pt>
                <c:pt idx="1681">
                  <c:v>43342.458441666669</c:v>
                </c:pt>
                <c:pt idx="1682">
                  <c:v>43342.500108391207</c:v>
                </c:pt>
                <c:pt idx="1683">
                  <c:v>43342.541775115744</c:v>
                </c:pt>
                <c:pt idx="1684">
                  <c:v>43342.583441840281</c:v>
                </c:pt>
                <c:pt idx="1685">
                  <c:v>43342.625108564818</c:v>
                </c:pt>
                <c:pt idx="1686">
                  <c:v>43342.666775289355</c:v>
                </c:pt>
                <c:pt idx="1687">
                  <c:v>43342.708442013885</c:v>
                </c:pt>
              </c:numCache>
            </c:numRef>
          </c:xVal>
          <c:yVal>
            <c:numRef>
              <c:f>Sheet1!$B$6:$B$1693</c:f>
              <c:numCache>
                <c:formatCode>General</c:formatCode>
                <c:ptCount val="1688"/>
                <c:pt idx="0">
                  <c:v>39.283333333333331</c:v>
                </c:pt>
                <c:pt idx="1">
                  <c:v>40.1</c:v>
                </c:pt>
                <c:pt idx="2">
                  <c:v>39.883333333333333</c:v>
                </c:pt>
                <c:pt idx="3">
                  <c:v>40.583333333333336</c:v>
                </c:pt>
                <c:pt idx="4">
                  <c:v>40.783333333333331</c:v>
                </c:pt>
                <c:pt idx="5">
                  <c:v>41.033333333333331</c:v>
                </c:pt>
                <c:pt idx="6">
                  <c:v>40.650000000000006</c:v>
                </c:pt>
                <c:pt idx="7">
                  <c:v>40.383333333333333</c:v>
                </c:pt>
                <c:pt idx="8">
                  <c:v>39.016666666666666</c:v>
                </c:pt>
                <c:pt idx="9">
                  <c:v>37.9</c:v>
                </c:pt>
                <c:pt idx="10">
                  <c:v>36.666666666666664</c:v>
                </c:pt>
                <c:pt idx="11">
                  <c:v>35.883333333333333</c:v>
                </c:pt>
                <c:pt idx="12">
                  <c:v>35.35</c:v>
                </c:pt>
                <c:pt idx="13">
                  <c:v>34.333333333333336</c:v>
                </c:pt>
                <c:pt idx="14">
                  <c:v>33.383333333333333</c:v>
                </c:pt>
                <c:pt idx="15">
                  <c:v>32.716666666666661</c:v>
                </c:pt>
                <c:pt idx="16">
                  <c:v>32.266666666666673</c:v>
                </c:pt>
                <c:pt idx="17">
                  <c:v>31.200000000000003</c:v>
                </c:pt>
                <c:pt idx="18">
                  <c:v>30.233333333333331</c:v>
                </c:pt>
                <c:pt idx="19">
                  <c:v>30.083333333333339</c:v>
                </c:pt>
                <c:pt idx="20">
                  <c:v>29.866666666666664</c:v>
                </c:pt>
                <c:pt idx="21">
                  <c:v>29.900000000000002</c:v>
                </c:pt>
                <c:pt idx="22">
                  <c:v>30.866666666666664</c:v>
                </c:pt>
                <c:pt idx="23">
                  <c:v>33.433333333333337</c:v>
                </c:pt>
                <c:pt idx="24">
                  <c:v>34.800000000000004</c:v>
                </c:pt>
                <c:pt idx="25">
                  <c:v>35.833333333333336</c:v>
                </c:pt>
                <c:pt idx="26">
                  <c:v>36.383333333333333</c:v>
                </c:pt>
                <c:pt idx="27">
                  <c:v>37.4</c:v>
                </c:pt>
                <c:pt idx="28">
                  <c:v>37.433333333333337</c:v>
                </c:pt>
                <c:pt idx="29">
                  <c:v>37.933333333333337</c:v>
                </c:pt>
                <c:pt idx="30">
                  <c:v>37.750000000000007</c:v>
                </c:pt>
                <c:pt idx="31">
                  <c:v>37.9</c:v>
                </c:pt>
                <c:pt idx="32">
                  <c:v>36.93333333333333</c:v>
                </c:pt>
                <c:pt idx="33">
                  <c:v>36.06666666666667</c:v>
                </c:pt>
                <c:pt idx="34">
                  <c:v>35.166666666666664</c:v>
                </c:pt>
                <c:pt idx="35">
                  <c:v>34.283333333333331</c:v>
                </c:pt>
                <c:pt idx="36">
                  <c:v>33.550000000000004</c:v>
                </c:pt>
                <c:pt idx="37">
                  <c:v>32.583333333333329</c:v>
                </c:pt>
                <c:pt idx="38">
                  <c:v>32.15</c:v>
                </c:pt>
                <c:pt idx="39">
                  <c:v>31.550000000000008</c:v>
                </c:pt>
                <c:pt idx="40">
                  <c:v>30.950000000000003</c:v>
                </c:pt>
                <c:pt idx="41">
                  <c:v>31.483333333333334</c:v>
                </c:pt>
                <c:pt idx="42">
                  <c:v>31.150000000000002</c:v>
                </c:pt>
                <c:pt idx="43">
                  <c:v>26.583333333333332</c:v>
                </c:pt>
                <c:pt idx="44">
                  <c:v>26.733333333333334</c:v>
                </c:pt>
                <c:pt idx="45">
                  <c:v>29.900000000000002</c:v>
                </c:pt>
                <c:pt idx="46">
                  <c:v>31.200000000000003</c:v>
                </c:pt>
                <c:pt idx="47">
                  <c:v>34.249999999999993</c:v>
                </c:pt>
                <c:pt idx="48">
                  <c:v>35.416666666666664</c:v>
                </c:pt>
                <c:pt idx="49">
                  <c:v>36.050000000000004</c:v>
                </c:pt>
                <c:pt idx="50">
                  <c:v>37.35</c:v>
                </c:pt>
                <c:pt idx="51">
                  <c:v>37.68333333333333</c:v>
                </c:pt>
                <c:pt idx="52">
                  <c:v>38.31666666666667</c:v>
                </c:pt>
                <c:pt idx="53">
                  <c:v>38.116666666666667</c:v>
                </c:pt>
                <c:pt idx="54">
                  <c:v>38.06666666666667</c:v>
                </c:pt>
                <c:pt idx="55">
                  <c:v>37.966666666666669</c:v>
                </c:pt>
                <c:pt idx="56">
                  <c:v>36.949999999999996</c:v>
                </c:pt>
                <c:pt idx="57">
                  <c:v>35.866666666666667</c:v>
                </c:pt>
                <c:pt idx="58">
                  <c:v>34.833333333333336</c:v>
                </c:pt>
                <c:pt idx="59">
                  <c:v>33.866666666666667</c:v>
                </c:pt>
                <c:pt idx="60">
                  <c:v>33.266666666666666</c:v>
                </c:pt>
                <c:pt idx="61">
                  <c:v>32.583333333333336</c:v>
                </c:pt>
                <c:pt idx="62">
                  <c:v>32.416666666666664</c:v>
                </c:pt>
                <c:pt idx="63">
                  <c:v>32.316666666666663</c:v>
                </c:pt>
                <c:pt idx="64">
                  <c:v>30.783333333333335</c:v>
                </c:pt>
                <c:pt idx="65">
                  <c:v>28.116666666666664</c:v>
                </c:pt>
                <c:pt idx="66">
                  <c:v>26.700000000000003</c:v>
                </c:pt>
                <c:pt idx="67">
                  <c:v>24.900000000000002</c:v>
                </c:pt>
                <c:pt idx="68">
                  <c:v>27.333333333333332</c:v>
                </c:pt>
                <c:pt idx="69">
                  <c:v>36.133333333333333</c:v>
                </c:pt>
                <c:pt idx="70">
                  <c:v>31.649999999999995</c:v>
                </c:pt>
                <c:pt idx="71">
                  <c:v>34.166666666666664</c:v>
                </c:pt>
                <c:pt idx="72">
                  <c:v>35.199999999999996</c:v>
                </c:pt>
                <c:pt idx="73">
                  <c:v>36.583333333333329</c:v>
                </c:pt>
                <c:pt idx="74">
                  <c:v>36.75</c:v>
                </c:pt>
                <c:pt idx="75">
                  <c:v>37.699999999999996</c:v>
                </c:pt>
                <c:pt idx="76">
                  <c:v>38.116666666666667</c:v>
                </c:pt>
                <c:pt idx="77">
                  <c:v>38.15</c:v>
                </c:pt>
                <c:pt idx="78">
                  <c:v>38.35</c:v>
                </c:pt>
                <c:pt idx="79">
                  <c:v>38.299999999999997</c:v>
                </c:pt>
                <c:pt idx="80">
                  <c:v>37.266666666666673</c:v>
                </c:pt>
                <c:pt idx="81">
                  <c:v>36.083333333333329</c:v>
                </c:pt>
                <c:pt idx="82">
                  <c:v>34.166666666666664</c:v>
                </c:pt>
                <c:pt idx="83">
                  <c:v>31.366666666666664</c:v>
                </c:pt>
                <c:pt idx="84">
                  <c:v>31.283333333333335</c:v>
                </c:pt>
                <c:pt idx="85">
                  <c:v>33.733333333333334</c:v>
                </c:pt>
                <c:pt idx="86">
                  <c:v>30.183333333333334</c:v>
                </c:pt>
                <c:pt idx="87">
                  <c:v>27.400000000000006</c:v>
                </c:pt>
                <c:pt idx="88">
                  <c:v>27.083333333333332</c:v>
                </c:pt>
                <c:pt idx="89">
                  <c:v>26.766666666666666</c:v>
                </c:pt>
                <c:pt idx="90">
                  <c:v>25.616666666666671</c:v>
                </c:pt>
                <c:pt idx="91">
                  <c:v>25.899999999999995</c:v>
                </c:pt>
                <c:pt idx="92">
                  <c:v>27.799999999999997</c:v>
                </c:pt>
                <c:pt idx="93">
                  <c:v>32.416666666666664</c:v>
                </c:pt>
                <c:pt idx="94">
                  <c:v>32.066666666666663</c:v>
                </c:pt>
                <c:pt idx="95">
                  <c:v>37.983333333333327</c:v>
                </c:pt>
                <c:pt idx="96">
                  <c:v>39.800000000000004</c:v>
                </c:pt>
                <c:pt idx="97">
                  <c:v>38.800000000000004</c:v>
                </c:pt>
                <c:pt idx="98">
                  <c:v>39.200000000000003</c:v>
                </c:pt>
                <c:pt idx="99">
                  <c:v>40.299999999999997</c:v>
                </c:pt>
                <c:pt idx="100">
                  <c:v>40.366666666666667</c:v>
                </c:pt>
                <c:pt idx="101">
                  <c:v>40.250000000000007</c:v>
                </c:pt>
                <c:pt idx="102">
                  <c:v>39.733333333333334</c:v>
                </c:pt>
                <c:pt idx="103">
                  <c:v>39.85</c:v>
                </c:pt>
                <c:pt idx="104">
                  <c:v>38.783333333333331</c:v>
                </c:pt>
                <c:pt idx="105">
                  <c:v>37.800000000000004</c:v>
                </c:pt>
                <c:pt idx="106">
                  <c:v>36.6</c:v>
                </c:pt>
                <c:pt idx="107">
                  <c:v>36.31666666666667</c:v>
                </c:pt>
                <c:pt idx="108">
                  <c:v>33.6</c:v>
                </c:pt>
                <c:pt idx="109">
                  <c:v>34.233333333333334</c:v>
                </c:pt>
                <c:pt idx="110">
                  <c:v>34.666666666666664</c:v>
                </c:pt>
                <c:pt idx="111">
                  <c:v>34.25</c:v>
                </c:pt>
                <c:pt idx="112">
                  <c:v>33.849999999999994</c:v>
                </c:pt>
                <c:pt idx="113">
                  <c:v>33.25</c:v>
                </c:pt>
                <c:pt idx="114">
                  <c:v>32.43333333333333</c:v>
                </c:pt>
                <c:pt idx="115">
                  <c:v>32.050000000000004</c:v>
                </c:pt>
                <c:pt idx="116">
                  <c:v>32.449999999999996</c:v>
                </c:pt>
                <c:pt idx="117">
                  <c:v>33.766666666666673</c:v>
                </c:pt>
                <c:pt idx="118">
                  <c:v>35.216666666666669</c:v>
                </c:pt>
                <c:pt idx="119">
                  <c:v>37.35</c:v>
                </c:pt>
                <c:pt idx="120">
                  <c:v>39.300000000000004</c:v>
                </c:pt>
                <c:pt idx="121">
                  <c:v>39.700000000000003</c:v>
                </c:pt>
                <c:pt idx="122">
                  <c:v>40.266666666666666</c:v>
                </c:pt>
                <c:pt idx="123">
                  <c:v>40.883333333333333</c:v>
                </c:pt>
                <c:pt idx="124">
                  <c:v>41.533333333333339</c:v>
                </c:pt>
                <c:pt idx="125">
                  <c:v>41.4</c:v>
                </c:pt>
                <c:pt idx="126">
                  <c:v>41.233333333333334</c:v>
                </c:pt>
                <c:pt idx="127">
                  <c:v>41.116666666666667</c:v>
                </c:pt>
                <c:pt idx="128">
                  <c:v>40.116666666666667</c:v>
                </c:pt>
                <c:pt idx="129">
                  <c:v>39</c:v>
                </c:pt>
                <c:pt idx="130">
                  <c:v>37.883333333333333</c:v>
                </c:pt>
                <c:pt idx="131">
                  <c:v>37.15</c:v>
                </c:pt>
                <c:pt idx="132">
                  <c:v>36.833333333333329</c:v>
                </c:pt>
                <c:pt idx="133">
                  <c:v>35.733333333333327</c:v>
                </c:pt>
                <c:pt idx="134">
                  <c:v>34.85</c:v>
                </c:pt>
                <c:pt idx="135">
                  <c:v>34.166666666666664</c:v>
                </c:pt>
                <c:pt idx="136">
                  <c:v>33.533333333333339</c:v>
                </c:pt>
                <c:pt idx="137">
                  <c:v>32.916666666666664</c:v>
                </c:pt>
                <c:pt idx="138">
                  <c:v>32.38333333333334</c:v>
                </c:pt>
                <c:pt idx="139">
                  <c:v>31.983333333333331</c:v>
                </c:pt>
                <c:pt idx="140">
                  <c:v>33.016666666666666</c:v>
                </c:pt>
                <c:pt idx="141">
                  <c:v>34.283333333333339</c:v>
                </c:pt>
                <c:pt idx="142">
                  <c:v>35.483333333333334</c:v>
                </c:pt>
                <c:pt idx="143">
                  <c:v>37.81666666666667</c:v>
                </c:pt>
                <c:pt idx="144">
                  <c:v>39.900000000000006</c:v>
                </c:pt>
                <c:pt idx="145">
                  <c:v>40.933333333333337</c:v>
                </c:pt>
                <c:pt idx="146">
                  <c:v>41.366666666666667</c:v>
                </c:pt>
                <c:pt idx="147">
                  <c:v>41.249999999999993</c:v>
                </c:pt>
                <c:pt idx="148">
                  <c:v>41.833333333333336</c:v>
                </c:pt>
                <c:pt idx="149">
                  <c:v>42.366666666666667</c:v>
                </c:pt>
                <c:pt idx="150">
                  <c:v>42.599999999999994</c:v>
                </c:pt>
                <c:pt idx="151">
                  <c:v>42.15</c:v>
                </c:pt>
                <c:pt idx="152">
                  <c:v>41.300000000000004</c:v>
                </c:pt>
                <c:pt idx="153">
                  <c:v>40.050000000000004</c:v>
                </c:pt>
                <c:pt idx="154">
                  <c:v>38.800000000000004</c:v>
                </c:pt>
                <c:pt idx="155">
                  <c:v>37.699999999999996</c:v>
                </c:pt>
                <c:pt idx="156">
                  <c:v>36.566666666666663</c:v>
                </c:pt>
                <c:pt idx="157">
                  <c:v>35.300000000000004</c:v>
                </c:pt>
                <c:pt idx="158">
                  <c:v>34.333333333333336</c:v>
                </c:pt>
                <c:pt idx="159">
                  <c:v>33.983333333333327</c:v>
                </c:pt>
                <c:pt idx="160">
                  <c:v>33.300000000000004</c:v>
                </c:pt>
                <c:pt idx="161">
                  <c:v>32.566666666666663</c:v>
                </c:pt>
                <c:pt idx="162">
                  <c:v>31.45</c:v>
                </c:pt>
                <c:pt idx="163">
                  <c:v>28.833333333333332</c:v>
                </c:pt>
                <c:pt idx="164">
                  <c:v>29.816666666666663</c:v>
                </c:pt>
                <c:pt idx="165">
                  <c:v>35.35</c:v>
                </c:pt>
                <c:pt idx="166">
                  <c:v>35.733333333333327</c:v>
                </c:pt>
                <c:pt idx="167">
                  <c:v>38.516666666666666</c:v>
                </c:pt>
                <c:pt idx="168">
                  <c:v>38.9</c:v>
                </c:pt>
                <c:pt idx="169">
                  <c:v>39.716666666666669</c:v>
                </c:pt>
                <c:pt idx="170">
                  <c:v>41.233333333333334</c:v>
                </c:pt>
                <c:pt idx="171">
                  <c:v>41.15</c:v>
                </c:pt>
                <c:pt idx="172">
                  <c:v>41.966666666666669</c:v>
                </c:pt>
                <c:pt idx="173">
                  <c:v>41.533333333333331</c:v>
                </c:pt>
                <c:pt idx="174">
                  <c:v>41.55</c:v>
                </c:pt>
                <c:pt idx="175">
                  <c:v>41.533333333333331</c:v>
                </c:pt>
                <c:pt idx="176">
                  <c:v>40.616666666666667</c:v>
                </c:pt>
                <c:pt idx="177">
                  <c:v>39.4</c:v>
                </c:pt>
                <c:pt idx="178">
                  <c:v>38.083333333333336</c:v>
                </c:pt>
                <c:pt idx="179">
                  <c:v>35.85</c:v>
                </c:pt>
                <c:pt idx="180">
                  <c:v>34.800000000000004</c:v>
                </c:pt>
                <c:pt idx="181">
                  <c:v>33.883333333333333</c:v>
                </c:pt>
                <c:pt idx="182">
                  <c:v>34.666666666666664</c:v>
                </c:pt>
                <c:pt idx="183">
                  <c:v>33.499999999999993</c:v>
                </c:pt>
                <c:pt idx="184">
                  <c:v>32.31666666666667</c:v>
                </c:pt>
                <c:pt idx="185">
                  <c:v>32.999999999999993</c:v>
                </c:pt>
                <c:pt idx="186">
                  <c:v>32.666666666666664</c:v>
                </c:pt>
                <c:pt idx="187">
                  <c:v>32.116666666666667</c:v>
                </c:pt>
                <c:pt idx="188">
                  <c:v>31.266666666666669</c:v>
                </c:pt>
                <c:pt idx="189">
                  <c:v>38.033333333333331</c:v>
                </c:pt>
                <c:pt idx="190">
                  <c:v>40.216666666666669</c:v>
                </c:pt>
                <c:pt idx="191">
                  <c:v>39.699999999999996</c:v>
                </c:pt>
                <c:pt idx="192">
                  <c:v>39.883333333333333</c:v>
                </c:pt>
                <c:pt idx="193">
                  <c:v>40.450000000000003</c:v>
                </c:pt>
                <c:pt idx="194">
                  <c:v>41.199999999999996</c:v>
                </c:pt>
                <c:pt idx="195">
                  <c:v>41.533333333333331</c:v>
                </c:pt>
                <c:pt idx="196">
                  <c:v>41.5</c:v>
                </c:pt>
                <c:pt idx="197">
                  <c:v>41.68333333333333</c:v>
                </c:pt>
                <c:pt idx="198">
                  <c:v>41.783333333333339</c:v>
                </c:pt>
                <c:pt idx="199">
                  <c:v>40.783333333333331</c:v>
                </c:pt>
                <c:pt idx="200">
                  <c:v>39.93333333333333</c:v>
                </c:pt>
                <c:pt idx="201">
                  <c:v>38.733333333333327</c:v>
                </c:pt>
                <c:pt idx="202">
                  <c:v>37.583333333333336</c:v>
                </c:pt>
                <c:pt idx="203">
                  <c:v>36.68333333333333</c:v>
                </c:pt>
                <c:pt idx="204">
                  <c:v>36.333333333333336</c:v>
                </c:pt>
                <c:pt idx="205">
                  <c:v>36.333333333333336</c:v>
                </c:pt>
                <c:pt idx="206">
                  <c:v>33.616666666666667</c:v>
                </c:pt>
                <c:pt idx="207">
                  <c:v>32.950000000000003</c:v>
                </c:pt>
                <c:pt idx="208">
                  <c:v>32.43333333333333</c:v>
                </c:pt>
                <c:pt idx="209">
                  <c:v>31.716666666666669</c:v>
                </c:pt>
                <c:pt idx="210">
                  <c:v>30.916666666666668</c:v>
                </c:pt>
                <c:pt idx="211">
                  <c:v>30.083333333333339</c:v>
                </c:pt>
                <c:pt idx="212">
                  <c:v>31.233333333333334</c:v>
                </c:pt>
                <c:pt idx="213">
                  <c:v>34.93333333333333</c:v>
                </c:pt>
                <c:pt idx="214">
                  <c:v>36.1</c:v>
                </c:pt>
                <c:pt idx="215">
                  <c:v>38.533333333333331</c:v>
                </c:pt>
                <c:pt idx="216">
                  <c:v>39.866666666666667</c:v>
                </c:pt>
                <c:pt idx="217">
                  <c:v>41.166666666666664</c:v>
                </c:pt>
                <c:pt idx="218">
                  <c:v>40.916666666666664</c:v>
                </c:pt>
                <c:pt idx="219">
                  <c:v>41.016666666666673</c:v>
                </c:pt>
                <c:pt idx="220">
                  <c:v>41.533333333333339</c:v>
                </c:pt>
                <c:pt idx="221">
                  <c:v>41.550000000000004</c:v>
                </c:pt>
                <c:pt idx="222">
                  <c:v>41.333333333333336</c:v>
                </c:pt>
                <c:pt idx="223">
                  <c:v>40.733333333333327</c:v>
                </c:pt>
                <c:pt idx="224">
                  <c:v>39.616666666666667</c:v>
                </c:pt>
                <c:pt idx="225">
                  <c:v>38.366666666666667</c:v>
                </c:pt>
                <c:pt idx="226">
                  <c:v>37.383333333333333</c:v>
                </c:pt>
                <c:pt idx="227">
                  <c:v>36.466666666666669</c:v>
                </c:pt>
                <c:pt idx="228">
                  <c:v>34.15</c:v>
                </c:pt>
                <c:pt idx="229">
                  <c:v>33.983333333333327</c:v>
                </c:pt>
                <c:pt idx="230">
                  <c:v>35.016666666666673</c:v>
                </c:pt>
                <c:pt idx="231">
                  <c:v>34.216666666666661</c:v>
                </c:pt>
                <c:pt idx="232">
                  <c:v>33.516666666666673</c:v>
                </c:pt>
                <c:pt idx="233">
                  <c:v>32.966666666666669</c:v>
                </c:pt>
                <c:pt idx="234">
                  <c:v>32.250000000000007</c:v>
                </c:pt>
                <c:pt idx="235">
                  <c:v>30.650000000000002</c:v>
                </c:pt>
                <c:pt idx="236">
                  <c:v>30.316666666666666</c:v>
                </c:pt>
                <c:pt idx="237">
                  <c:v>34.766666666666659</c:v>
                </c:pt>
                <c:pt idx="238">
                  <c:v>34.983333333333334</c:v>
                </c:pt>
                <c:pt idx="239">
                  <c:v>37.699999999999996</c:v>
                </c:pt>
                <c:pt idx="240">
                  <c:v>39</c:v>
                </c:pt>
                <c:pt idx="241">
                  <c:v>40.43333333333333</c:v>
                </c:pt>
                <c:pt idx="242">
                  <c:v>41.199999999999996</c:v>
                </c:pt>
                <c:pt idx="243">
                  <c:v>42.500000000000007</c:v>
                </c:pt>
                <c:pt idx="244">
                  <c:v>42.366666666666667</c:v>
                </c:pt>
                <c:pt idx="245">
                  <c:v>41.6</c:v>
                </c:pt>
                <c:pt idx="246">
                  <c:v>41.383333333333333</c:v>
                </c:pt>
                <c:pt idx="247">
                  <c:v>41.233333333333327</c:v>
                </c:pt>
                <c:pt idx="248">
                  <c:v>40.116666666666667</c:v>
                </c:pt>
                <c:pt idx="249">
                  <c:v>39.033333333333324</c:v>
                </c:pt>
                <c:pt idx="250">
                  <c:v>37.999999999999993</c:v>
                </c:pt>
                <c:pt idx="251">
                  <c:v>36.900000000000006</c:v>
                </c:pt>
                <c:pt idx="252">
                  <c:v>34.949999999999996</c:v>
                </c:pt>
                <c:pt idx="253">
                  <c:v>34.18333333333333</c:v>
                </c:pt>
                <c:pt idx="254">
                  <c:v>33.549999999999997</c:v>
                </c:pt>
                <c:pt idx="255">
                  <c:v>32.5</c:v>
                </c:pt>
                <c:pt idx="256">
                  <c:v>32.983333333333334</c:v>
                </c:pt>
                <c:pt idx="257">
                  <c:v>32.133333333333333</c:v>
                </c:pt>
                <c:pt idx="258">
                  <c:v>31.816666666666663</c:v>
                </c:pt>
                <c:pt idx="259">
                  <c:v>30.983333333333334</c:v>
                </c:pt>
                <c:pt idx="260">
                  <c:v>31.466666666666669</c:v>
                </c:pt>
                <c:pt idx="261">
                  <c:v>34.65</c:v>
                </c:pt>
                <c:pt idx="262">
                  <c:v>34.85</c:v>
                </c:pt>
                <c:pt idx="263">
                  <c:v>36.983333333333334</c:v>
                </c:pt>
                <c:pt idx="264">
                  <c:v>38.016666666666666</c:v>
                </c:pt>
                <c:pt idx="265">
                  <c:v>41.43333333333333</c:v>
                </c:pt>
                <c:pt idx="266">
                  <c:v>39.300000000000004</c:v>
                </c:pt>
                <c:pt idx="267">
                  <c:v>40.049999999999997</c:v>
                </c:pt>
                <c:pt idx="268">
                  <c:v>40.85</c:v>
                </c:pt>
                <c:pt idx="269">
                  <c:v>40.383333333333333</c:v>
                </c:pt>
                <c:pt idx="270">
                  <c:v>40.733333333333341</c:v>
                </c:pt>
                <c:pt idx="271">
                  <c:v>40.5</c:v>
                </c:pt>
                <c:pt idx="272">
                  <c:v>39.633333333333333</c:v>
                </c:pt>
                <c:pt idx="273">
                  <c:v>38.666666666666664</c:v>
                </c:pt>
                <c:pt idx="274">
                  <c:v>37.949999999999996</c:v>
                </c:pt>
                <c:pt idx="275">
                  <c:v>36.616666666666667</c:v>
                </c:pt>
                <c:pt idx="276">
                  <c:v>35.916666666666664</c:v>
                </c:pt>
                <c:pt idx="277">
                  <c:v>35.266666666666673</c:v>
                </c:pt>
                <c:pt idx="278">
                  <c:v>34.583333333333336</c:v>
                </c:pt>
                <c:pt idx="279">
                  <c:v>34.1</c:v>
                </c:pt>
                <c:pt idx="280">
                  <c:v>33.966666666666669</c:v>
                </c:pt>
                <c:pt idx="281">
                  <c:v>33.550000000000004</c:v>
                </c:pt>
                <c:pt idx="282">
                  <c:v>32.54999999999999</c:v>
                </c:pt>
                <c:pt idx="283">
                  <c:v>32</c:v>
                </c:pt>
                <c:pt idx="284">
                  <c:v>31.766666666666666</c:v>
                </c:pt>
                <c:pt idx="285">
                  <c:v>35.266666666666673</c:v>
                </c:pt>
                <c:pt idx="286">
                  <c:v>34.883333333333333</c:v>
                </c:pt>
                <c:pt idx="287">
                  <c:v>35.68333333333333</c:v>
                </c:pt>
                <c:pt idx="288">
                  <c:v>37.183333333333337</c:v>
                </c:pt>
                <c:pt idx="289">
                  <c:v>38.35</c:v>
                </c:pt>
                <c:pt idx="290">
                  <c:v>39.65</c:v>
                </c:pt>
                <c:pt idx="291">
                  <c:v>40.200000000000003</c:v>
                </c:pt>
                <c:pt idx="292">
                  <c:v>41.31666666666667</c:v>
                </c:pt>
                <c:pt idx="293">
                  <c:v>42.466666666666661</c:v>
                </c:pt>
                <c:pt idx="294">
                  <c:v>42.116666666666667</c:v>
                </c:pt>
                <c:pt idx="295">
                  <c:v>41.783333333333339</c:v>
                </c:pt>
                <c:pt idx="296">
                  <c:v>41.133333333333333</c:v>
                </c:pt>
                <c:pt idx="297">
                  <c:v>40</c:v>
                </c:pt>
                <c:pt idx="298">
                  <c:v>38.783333333333339</c:v>
                </c:pt>
                <c:pt idx="299">
                  <c:v>38.283333333333331</c:v>
                </c:pt>
                <c:pt idx="300">
                  <c:v>37.449999999999996</c:v>
                </c:pt>
                <c:pt idx="301">
                  <c:v>36.999999999999993</c:v>
                </c:pt>
                <c:pt idx="302">
                  <c:v>35.900000000000006</c:v>
                </c:pt>
                <c:pt idx="303">
                  <c:v>35.216666666666669</c:v>
                </c:pt>
                <c:pt idx="304">
                  <c:v>34.316666666666663</c:v>
                </c:pt>
                <c:pt idx="305">
                  <c:v>34.216666666666661</c:v>
                </c:pt>
                <c:pt idx="306">
                  <c:v>33.866666666666667</c:v>
                </c:pt>
                <c:pt idx="307">
                  <c:v>33.116666666666667</c:v>
                </c:pt>
                <c:pt idx="308">
                  <c:v>33.300000000000004</c:v>
                </c:pt>
                <c:pt idx="309">
                  <c:v>34.583333333333336</c:v>
                </c:pt>
                <c:pt idx="310">
                  <c:v>34.266666666666666</c:v>
                </c:pt>
                <c:pt idx="311">
                  <c:v>37.550000000000004</c:v>
                </c:pt>
                <c:pt idx="312">
                  <c:v>39.050000000000004</c:v>
                </c:pt>
                <c:pt idx="313">
                  <c:v>40.35</c:v>
                </c:pt>
                <c:pt idx="314">
                  <c:v>41.3</c:v>
                </c:pt>
                <c:pt idx="315">
                  <c:v>42.683333333333337</c:v>
                </c:pt>
                <c:pt idx="316">
                  <c:v>42.966666666666669</c:v>
                </c:pt>
                <c:pt idx="317">
                  <c:v>43.416666666666664</c:v>
                </c:pt>
                <c:pt idx="318">
                  <c:v>43.166666666666664</c:v>
                </c:pt>
                <c:pt idx="319">
                  <c:v>42.5</c:v>
                </c:pt>
                <c:pt idx="320">
                  <c:v>41.683333333333337</c:v>
                </c:pt>
                <c:pt idx="321">
                  <c:v>40.866666666666667</c:v>
                </c:pt>
                <c:pt idx="322">
                  <c:v>40.25</c:v>
                </c:pt>
                <c:pt idx="323">
                  <c:v>40.083333333333336</c:v>
                </c:pt>
                <c:pt idx="324">
                  <c:v>39.5</c:v>
                </c:pt>
                <c:pt idx="325">
                  <c:v>38.733333333333334</c:v>
                </c:pt>
                <c:pt idx="326">
                  <c:v>37.166666666666664</c:v>
                </c:pt>
                <c:pt idx="327">
                  <c:v>35.25</c:v>
                </c:pt>
                <c:pt idx="328">
                  <c:v>35.083333333333336</c:v>
                </c:pt>
                <c:pt idx="329">
                  <c:v>34.93333333333333</c:v>
                </c:pt>
                <c:pt idx="330">
                  <c:v>34.166666666666664</c:v>
                </c:pt>
                <c:pt idx="331">
                  <c:v>33.283333333333331</c:v>
                </c:pt>
                <c:pt idx="332">
                  <c:v>33.166666666666664</c:v>
                </c:pt>
                <c:pt idx="333">
                  <c:v>35.383333333333326</c:v>
                </c:pt>
                <c:pt idx="334">
                  <c:v>35.033333333333331</c:v>
                </c:pt>
                <c:pt idx="335">
                  <c:v>37.18333333333333</c:v>
                </c:pt>
                <c:pt idx="336">
                  <c:v>40.016666666666666</c:v>
                </c:pt>
                <c:pt idx="337">
                  <c:v>40.999999999999993</c:v>
                </c:pt>
                <c:pt idx="338">
                  <c:v>42.616666666666674</c:v>
                </c:pt>
                <c:pt idx="339">
                  <c:v>42.933333333333337</c:v>
                </c:pt>
                <c:pt idx="340">
                  <c:v>43.083333333333336</c:v>
                </c:pt>
                <c:pt idx="341">
                  <c:v>43.383333333333326</c:v>
                </c:pt>
                <c:pt idx="342">
                  <c:v>43.366666666666674</c:v>
                </c:pt>
                <c:pt idx="343">
                  <c:v>43.099999999999994</c:v>
                </c:pt>
                <c:pt idx="344">
                  <c:v>41.75</c:v>
                </c:pt>
                <c:pt idx="345">
                  <c:v>40.550000000000004</c:v>
                </c:pt>
                <c:pt idx="346">
                  <c:v>39.250000000000007</c:v>
                </c:pt>
                <c:pt idx="347">
                  <c:v>38.183333333333337</c:v>
                </c:pt>
                <c:pt idx="348">
                  <c:v>36.833333333333336</c:v>
                </c:pt>
                <c:pt idx="349">
                  <c:v>36.433333333333337</c:v>
                </c:pt>
                <c:pt idx="350">
                  <c:v>35.65</c:v>
                </c:pt>
                <c:pt idx="351">
                  <c:v>34.43333333333333</c:v>
                </c:pt>
                <c:pt idx="352">
                  <c:v>35.4</c:v>
                </c:pt>
                <c:pt idx="353">
                  <c:v>35.616666666666667</c:v>
                </c:pt>
                <c:pt idx="354">
                  <c:v>31.25</c:v>
                </c:pt>
                <c:pt idx="355">
                  <c:v>29.766666666666666</c:v>
                </c:pt>
                <c:pt idx="356">
                  <c:v>31.616666666666664</c:v>
                </c:pt>
                <c:pt idx="357">
                  <c:v>37.716666666666669</c:v>
                </c:pt>
                <c:pt idx="358">
                  <c:v>39.35</c:v>
                </c:pt>
                <c:pt idx="359">
                  <c:v>42.449999999999996</c:v>
                </c:pt>
                <c:pt idx="360">
                  <c:v>43.566666666666663</c:v>
                </c:pt>
                <c:pt idx="361">
                  <c:v>44.116666666666667</c:v>
                </c:pt>
                <c:pt idx="362">
                  <c:v>44.483333333333327</c:v>
                </c:pt>
                <c:pt idx="363">
                  <c:v>44.300000000000004</c:v>
                </c:pt>
                <c:pt idx="364">
                  <c:v>44.916666666666664</c:v>
                </c:pt>
                <c:pt idx="365">
                  <c:v>44.216666666666669</c:v>
                </c:pt>
                <c:pt idx="366">
                  <c:v>44.033333333333331</c:v>
                </c:pt>
                <c:pt idx="367">
                  <c:v>43.133333333333333</c:v>
                </c:pt>
                <c:pt idx="368">
                  <c:v>42.516666666666659</c:v>
                </c:pt>
                <c:pt idx="369">
                  <c:v>41.633333333333333</c:v>
                </c:pt>
                <c:pt idx="370">
                  <c:v>40.949999999999996</c:v>
                </c:pt>
                <c:pt idx="371">
                  <c:v>40.266666666666666</c:v>
                </c:pt>
                <c:pt idx="372">
                  <c:v>39.116666666666667</c:v>
                </c:pt>
                <c:pt idx="373">
                  <c:v>38.233333333333327</c:v>
                </c:pt>
                <c:pt idx="374">
                  <c:v>36.616666666666667</c:v>
                </c:pt>
                <c:pt idx="375">
                  <c:v>34.616666666666667</c:v>
                </c:pt>
                <c:pt idx="376">
                  <c:v>33.366666666666667</c:v>
                </c:pt>
                <c:pt idx="377">
                  <c:v>33.116666666666667</c:v>
                </c:pt>
                <c:pt idx="378">
                  <c:v>31.75</c:v>
                </c:pt>
                <c:pt idx="379">
                  <c:v>31.650000000000002</c:v>
                </c:pt>
                <c:pt idx="380">
                  <c:v>31.866666666666664</c:v>
                </c:pt>
                <c:pt idx="381">
                  <c:v>33.466666666666669</c:v>
                </c:pt>
                <c:pt idx="382">
                  <c:v>34.65</c:v>
                </c:pt>
                <c:pt idx="383">
                  <c:v>37.266666666666659</c:v>
                </c:pt>
                <c:pt idx="384">
                  <c:v>39.15</c:v>
                </c:pt>
                <c:pt idx="385">
                  <c:v>41.383333333333333</c:v>
                </c:pt>
                <c:pt idx="386">
                  <c:v>42.266666666666673</c:v>
                </c:pt>
                <c:pt idx="387">
                  <c:v>44.166666666666664</c:v>
                </c:pt>
                <c:pt idx="388">
                  <c:v>44.616666666666667</c:v>
                </c:pt>
                <c:pt idx="389">
                  <c:v>44.93333333333333</c:v>
                </c:pt>
                <c:pt idx="390">
                  <c:v>44.050000000000004</c:v>
                </c:pt>
                <c:pt idx="391">
                  <c:v>43.95000000000001</c:v>
                </c:pt>
                <c:pt idx="392">
                  <c:v>42.466666666666661</c:v>
                </c:pt>
                <c:pt idx="393">
                  <c:v>41.18333333333333</c:v>
                </c:pt>
                <c:pt idx="394">
                  <c:v>40.216666666666669</c:v>
                </c:pt>
                <c:pt idx="395">
                  <c:v>39.300000000000004</c:v>
                </c:pt>
                <c:pt idx="396">
                  <c:v>39.1</c:v>
                </c:pt>
                <c:pt idx="397">
                  <c:v>36.516666666666673</c:v>
                </c:pt>
                <c:pt idx="398">
                  <c:v>35.266666666666666</c:v>
                </c:pt>
                <c:pt idx="399">
                  <c:v>33.033333333333331</c:v>
                </c:pt>
                <c:pt idx="400">
                  <c:v>33.56666666666667</c:v>
                </c:pt>
                <c:pt idx="401">
                  <c:v>32.133333333333333</c:v>
                </c:pt>
                <c:pt idx="402">
                  <c:v>30.983333333333334</c:v>
                </c:pt>
                <c:pt idx="403">
                  <c:v>32.066666666666663</c:v>
                </c:pt>
                <c:pt idx="404">
                  <c:v>32.433333333333337</c:v>
                </c:pt>
                <c:pt idx="405">
                  <c:v>36.016666666666673</c:v>
                </c:pt>
                <c:pt idx="406">
                  <c:v>36.883333333333333</c:v>
                </c:pt>
                <c:pt idx="407">
                  <c:v>40.1</c:v>
                </c:pt>
                <c:pt idx="408">
                  <c:v>41.433333333333337</c:v>
                </c:pt>
                <c:pt idx="409">
                  <c:v>42.9</c:v>
                </c:pt>
                <c:pt idx="410">
                  <c:v>43.883333333333333</c:v>
                </c:pt>
                <c:pt idx="411">
                  <c:v>45.616666666666667</c:v>
                </c:pt>
                <c:pt idx="412">
                  <c:v>44.366666666666667</c:v>
                </c:pt>
                <c:pt idx="413">
                  <c:v>44.616666666666667</c:v>
                </c:pt>
                <c:pt idx="414">
                  <c:v>44.266666666666673</c:v>
                </c:pt>
                <c:pt idx="415">
                  <c:v>44.65</c:v>
                </c:pt>
                <c:pt idx="416">
                  <c:v>42.216666666666669</c:v>
                </c:pt>
                <c:pt idx="417">
                  <c:v>40.283333333333339</c:v>
                </c:pt>
                <c:pt idx="418">
                  <c:v>39.200000000000003</c:v>
                </c:pt>
                <c:pt idx="419">
                  <c:v>39.18333333333333</c:v>
                </c:pt>
                <c:pt idx="420">
                  <c:v>38.666666666666664</c:v>
                </c:pt>
                <c:pt idx="421">
                  <c:v>37.633333333333333</c:v>
                </c:pt>
                <c:pt idx="422">
                  <c:v>36.616666666666667</c:v>
                </c:pt>
                <c:pt idx="423">
                  <c:v>36.216666666666661</c:v>
                </c:pt>
                <c:pt idx="424">
                  <c:v>35.300000000000004</c:v>
                </c:pt>
                <c:pt idx="425">
                  <c:v>34.216666666666669</c:v>
                </c:pt>
                <c:pt idx="426">
                  <c:v>32.699999999999996</c:v>
                </c:pt>
                <c:pt idx="427">
                  <c:v>32.583333333333336</c:v>
                </c:pt>
                <c:pt idx="428">
                  <c:v>33.183333333333337</c:v>
                </c:pt>
                <c:pt idx="429">
                  <c:v>36.233333333333334</c:v>
                </c:pt>
                <c:pt idx="430">
                  <c:v>37.083333333333336</c:v>
                </c:pt>
                <c:pt idx="431">
                  <c:v>39.266666666666659</c:v>
                </c:pt>
                <c:pt idx="432">
                  <c:v>40.916666666666664</c:v>
                </c:pt>
                <c:pt idx="433">
                  <c:v>42.766666666666659</c:v>
                </c:pt>
                <c:pt idx="434">
                  <c:v>43.316666666666663</c:v>
                </c:pt>
                <c:pt idx="435">
                  <c:v>44.766666666666673</c:v>
                </c:pt>
                <c:pt idx="436">
                  <c:v>44.516666666666673</c:v>
                </c:pt>
                <c:pt idx="437">
                  <c:v>43.95000000000001</c:v>
                </c:pt>
                <c:pt idx="438">
                  <c:v>43.65</c:v>
                </c:pt>
                <c:pt idx="439">
                  <c:v>43.75</c:v>
                </c:pt>
                <c:pt idx="440">
                  <c:v>42.183333333333337</c:v>
                </c:pt>
                <c:pt idx="441">
                  <c:v>41.06666666666667</c:v>
                </c:pt>
                <c:pt idx="442">
                  <c:v>39.783333333333331</c:v>
                </c:pt>
                <c:pt idx="443">
                  <c:v>38.81666666666667</c:v>
                </c:pt>
                <c:pt idx="444">
                  <c:v>38.199999999999996</c:v>
                </c:pt>
                <c:pt idx="445">
                  <c:v>37.216666666666669</c:v>
                </c:pt>
                <c:pt idx="446">
                  <c:v>34.916666666666664</c:v>
                </c:pt>
                <c:pt idx="447">
                  <c:v>36.533333333333331</c:v>
                </c:pt>
                <c:pt idx="448">
                  <c:v>33.883333333333333</c:v>
                </c:pt>
                <c:pt idx="449">
                  <c:v>34.183333333333337</c:v>
                </c:pt>
                <c:pt idx="450">
                  <c:v>34.35</c:v>
                </c:pt>
                <c:pt idx="451">
                  <c:v>33.35</c:v>
                </c:pt>
                <c:pt idx="452">
                  <c:v>31.983333333333331</c:v>
                </c:pt>
                <c:pt idx="453">
                  <c:v>34.31666666666667</c:v>
                </c:pt>
                <c:pt idx="454">
                  <c:v>37.43333333333333</c:v>
                </c:pt>
                <c:pt idx="455">
                  <c:v>39.699999999999996</c:v>
                </c:pt>
                <c:pt idx="456">
                  <c:v>40.416666666666664</c:v>
                </c:pt>
                <c:pt idx="457">
                  <c:v>40.816666666666663</c:v>
                </c:pt>
                <c:pt idx="458">
                  <c:v>41.849999999999994</c:v>
                </c:pt>
                <c:pt idx="459">
                  <c:v>42.150000000000006</c:v>
                </c:pt>
                <c:pt idx="460">
                  <c:v>42.45</c:v>
                </c:pt>
                <c:pt idx="461">
                  <c:v>43.199999999999996</c:v>
                </c:pt>
                <c:pt idx="462">
                  <c:v>43</c:v>
                </c:pt>
                <c:pt idx="463">
                  <c:v>42.5</c:v>
                </c:pt>
                <c:pt idx="464">
                  <c:v>41.35</c:v>
                </c:pt>
                <c:pt idx="465">
                  <c:v>40.216666666666661</c:v>
                </c:pt>
                <c:pt idx="466">
                  <c:v>39.033333333333331</c:v>
                </c:pt>
                <c:pt idx="467">
                  <c:v>37.766666666666666</c:v>
                </c:pt>
                <c:pt idx="468">
                  <c:v>37.383333333333333</c:v>
                </c:pt>
                <c:pt idx="469">
                  <c:v>36.966666666666661</c:v>
                </c:pt>
                <c:pt idx="470">
                  <c:v>36.333333333333336</c:v>
                </c:pt>
                <c:pt idx="471">
                  <c:v>35.549999999999997</c:v>
                </c:pt>
                <c:pt idx="472">
                  <c:v>34.783333333333331</c:v>
                </c:pt>
                <c:pt idx="473">
                  <c:v>33.266666666666673</c:v>
                </c:pt>
                <c:pt idx="474">
                  <c:v>32.799999999999997</c:v>
                </c:pt>
                <c:pt idx="475">
                  <c:v>32.333333333333336</c:v>
                </c:pt>
                <c:pt idx="476">
                  <c:v>31.45</c:v>
                </c:pt>
                <c:pt idx="477">
                  <c:v>33.383333333333333</c:v>
                </c:pt>
                <c:pt idx="478">
                  <c:v>35.516666666666666</c:v>
                </c:pt>
                <c:pt idx="479">
                  <c:v>37.633333333333333</c:v>
                </c:pt>
                <c:pt idx="480">
                  <c:v>39.483333333333334</c:v>
                </c:pt>
                <c:pt idx="481">
                  <c:v>40.6</c:v>
                </c:pt>
                <c:pt idx="482">
                  <c:v>41.616666666666667</c:v>
                </c:pt>
                <c:pt idx="483">
                  <c:v>42.333333333333336</c:v>
                </c:pt>
                <c:pt idx="484">
                  <c:v>42.25</c:v>
                </c:pt>
                <c:pt idx="485">
                  <c:v>42.9</c:v>
                </c:pt>
                <c:pt idx="486">
                  <c:v>42.81666666666667</c:v>
                </c:pt>
                <c:pt idx="487">
                  <c:v>42.416666666666671</c:v>
                </c:pt>
                <c:pt idx="488">
                  <c:v>41.65</c:v>
                </c:pt>
                <c:pt idx="489">
                  <c:v>40.366666666666667</c:v>
                </c:pt>
                <c:pt idx="490">
                  <c:v>39.050000000000004</c:v>
                </c:pt>
                <c:pt idx="491">
                  <c:v>38.1</c:v>
                </c:pt>
                <c:pt idx="492">
                  <c:v>36.800000000000004</c:v>
                </c:pt>
                <c:pt idx="493">
                  <c:v>35.616666666666667</c:v>
                </c:pt>
                <c:pt idx="494">
                  <c:v>35.883333333333333</c:v>
                </c:pt>
                <c:pt idx="495">
                  <c:v>35.566666666666663</c:v>
                </c:pt>
                <c:pt idx="496">
                  <c:v>34.583333333333336</c:v>
                </c:pt>
                <c:pt idx="497">
                  <c:v>34.699999999999996</c:v>
                </c:pt>
                <c:pt idx="498">
                  <c:v>34.116666666666667</c:v>
                </c:pt>
                <c:pt idx="499">
                  <c:v>32.550000000000004</c:v>
                </c:pt>
                <c:pt idx="500">
                  <c:v>32.983333333333327</c:v>
                </c:pt>
                <c:pt idx="501">
                  <c:v>34.25</c:v>
                </c:pt>
                <c:pt idx="502">
                  <c:v>35.35</c:v>
                </c:pt>
                <c:pt idx="503">
                  <c:v>37.383333333333333</c:v>
                </c:pt>
                <c:pt idx="504">
                  <c:v>38.31666666666667</c:v>
                </c:pt>
                <c:pt idx="505">
                  <c:v>39.400000000000006</c:v>
                </c:pt>
                <c:pt idx="506">
                  <c:v>41.533333333333331</c:v>
                </c:pt>
                <c:pt idx="507">
                  <c:v>41.566666666666663</c:v>
                </c:pt>
                <c:pt idx="508">
                  <c:v>42.349999999999994</c:v>
                </c:pt>
                <c:pt idx="509">
                  <c:v>42.533333333333331</c:v>
                </c:pt>
                <c:pt idx="510">
                  <c:v>42.749999999999993</c:v>
                </c:pt>
                <c:pt idx="511">
                  <c:v>42.666666666666664</c:v>
                </c:pt>
                <c:pt idx="512">
                  <c:v>41.666666666666664</c:v>
                </c:pt>
                <c:pt idx="513">
                  <c:v>40.283333333333331</c:v>
                </c:pt>
                <c:pt idx="514">
                  <c:v>38.950000000000003</c:v>
                </c:pt>
                <c:pt idx="515">
                  <c:v>38.06666666666667</c:v>
                </c:pt>
                <c:pt idx="516">
                  <c:v>37.533333333333339</c:v>
                </c:pt>
                <c:pt idx="517">
                  <c:v>37.5</c:v>
                </c:pt>
                <c:pt idx="518">
                  <c:v>37.133333333333333</c:v>
                </c:pt>
                <c:pt idx="519">
                  <c:v>36.266666666666666</c:v>
                </c:pt>
                <c:pt idx="520">
                  <c:v>35.65</c:v>
                </c:pt>
                <c:pt idx="521">
                  <c:v>35.283333333333339</c:v>
                </c:pt>
                <c:pt idx="522">
                  <c:v>34</c:v>
                </c:pt>
                <c:pt idx="523">
                  <c:v>31.566666666666666</c:v>
                </c:pt>
                <c:pt idx="524">
                  <c:v>30.05</c:v>
                </c:pt>
                <c:pt idx="525">
                  <c:v>33.583333333333336</c:v>
                </c:pt>
                <c:pt idx="526">
                  <c:v>37.216666666666669</c:v>
                </c:pt>
                <c:pt idx="527">
                  <c:v>37.383333333333333</c:v>
                </c:pt>
                <c:pt idx="528">
                  <c:v>39.81666666666667</c:v>
                </c:pt>
                <c:pt idx="529">
                  <c:v>40.93333333333333</c:v>
                </c:pt>
                <c:pt idx="530">
                  <c:v>41.13333333333334</c:v>
                </c:pt>
                <c:pt idx="531">
                  <c:v>42.233333333333327</c:v>
                </c:pt>
                <c:pt idx="532">
                  <c:v>43.15</c:v>
                </c:pt>
                <c:pt idx="533">
                  <c:v>43.083333333333336</c:v>
                </c:pt>
                <c:pt idx="534">
                  <c:v>42.783333333333331</c:v>
                </c:pt>
                <c:pt idx="535">
                  <c:v>42.933333333333337</c:v>
                </c:pt>
                <c:pt idx="536">
                  <c:v>41.516666666666659</c:v>
                </c:pt>
                <c:pt idx="537">
                  <c:v>40.583333333333336</c:v>
                </c:pt>
                <c:pt idx="538">
                  <c:v>38.333333333333336</c:v>
                </c:pt>
                <c:pt idx="539">
                  <c:v>36.233333333333334</c:v>
                </c:pt>
                <c:pt idx="540">
                  <c:v>36.1</c:v>
                </c:pt>
                <c:pt idx="541">
                  <c:v>35.916666666666664</c:v>
                </c:pt>
                <c:pt idx="542">
                  <c:v>35.516666666666666</c:v>
                </c:pt>
                <c:pt idx="543">
                  <c:v>35.15</c:v>
                </c:pt>
                <c:pt idx="544">
                  <c:v>34.65</c:v>
                </c:pt>
                <c:pt idx="545">
                  <c:v>33.800000000000004</c:v>
                </c:pt>
                <c:pt idx="546">
                  <c:v>32.416666666666664</c:v>
                </c:pt>
                <c:pt idx="547">
                  <c:v>31.116666666666664</c:v>
                </c:pt>
                <c:pt idx="548">
                  <c:v>30.900000000000002</c:v>
                </c:pt>
                <c:pt idx="549">
                  <c:v>34.383333333333333</c:v>
                </c:pt>
                <c:pt idx="550">
                  <c:v>37.983333333333334</c:v>
                </c:pt>
                <c:pt idx="551">
                  <c:v>41.966666666666669</c:v>
                </c:pt>
                <c:pt idx="552">
                  <c:v>42.449999999999996</c:v>
                </c:pt>
                <c:pt idx="553">
                  <c:v>44.133333333333326</c:v>
                </c:pt>
                <c:pt idx="554">
                  <c:v>43.516666666666673</c:v>
                </c:pt>
                <c:pt idx="555">
                  <c:v>44.516666666666659</c:v>
                </c:pt>
                <c:pt idx="556">
                  <c:v>43.70000000000001</c:v>
                </c:pt>
                <c:pt idx="557">
                  <c:v>46.033333333333331</c:v>
                </c:pt>
                <c:pt idx="558">
                  <c:v>46.116666666666667</c:v>
                </c:pt>
                <c:pt idx="559">
                  <c:v>43.966666666666669</c:v>
                </c:pt>
                <c:pt idx="560">
                  <c:v>41.75</c:v>
                </c:pt>
                <c:pt idx="561">
                  <c:v>40.68333333333333</c:v>
                </c:pt>
                <c:pt idx="562">
                  <c:v>38.716666666666661</c:v>
                </c:pt>
                <c:pt idx="563">
                  <c:v>38.166666666666664</c:v>
                </c:pt>
                <c:pt idx="564">
                  <c:v>38.18333333333333</c:v>
                </c:pt>
                <c:pt idx="565">
                  <c:v>34.816666666666663</c:v>
                </c:pt>
                <c:pt idx="566">
                  <c:v>33.733333333333334</c:v>
                </c:pt>
                <c:pt idx="567">
                  <c:v>35.066666666666663</c:v>
                </c:pt>
                <c:pt idx="568">
                  <c:v>34.35</c:v>
                </c:pt>
                <c:pt idx="569">
                  <c:v>33.4</c:v>
                </c:pt>
                <c:pt idx="570">
                  <c:v>32.783333333333339</c:v>
                </c:pt>
                <c:pt idx="571">
                  <c:v>32.216666666666669</c:v>
                </c:pt>
                <c:pt idx="572">
                  <c:v>32.666666666666664</c:v>
                </c:pt>
                <c:pt idx="573">
                  <c:v>34.266666666666673</c:v>
                </c:pt>
                <c:pt idx="574">
                  <c:v>36.15</c:v>
                </c:pt>
                <c:pt idx="575">
                  <c:v>38.85</c:v>
                </c:pt>
                <c:pt idx="576">
                  <c:v>40.383333333333333</c:v>
                </c:pt>
                <c:pt idx="577">
                  <c:v>40.833333333333336</c:v>
                </c:pt>
                <c:pt idx="578">
                  <c:v>42.199999999999996</c:v>
                </c:pt>
                <c:pt idx="579">
                  <c:v>42.983333333333327</c:v>
                </c:pt>
                <c:pt idx="580">
                  <c:v>43.033333333333331</c:v>
                </c:pt>
                <c:pt idx="581">
                  <c:v>42.966666666666676</c:v>
                </c:pt>
                <c:pt idx="582">
                  <c:v>41.9</c:v>
                </c:pt>
                <c:pt idx="583">
                  <c:v>41.449999999999996</c:v>
                </c:pt>
                <c:pt idx="584">
                  <c:v>39.916666666666664</c:v>
                </c:pt>
                <c:pt idx="585">
                  <c:v>38.65</c:v>
                </c:pt>
                <c:pt idx="586">
                  <c:v>37.56666666666667</c:v>
                </c:pt>
                <c:pt idx="587">
                  <c:v>35.81666666666667</c:v>
                </c:pt>
                <c:pt idx="588">
                  <c:v>33.383333333333333</c:v>
                </c:pt>
                <c:pt idx="589">
                  <c:v>32.18333333333333</c:v>
                </c:pt>
                <c:pt idx="590">
                  <c:v>31.000000000000004</c:v>
                </c:pt>
                <c:pt idx="591">
                  <c:v>31.933333333333337</c:v>
                </c:pt>
                <c:pt idx="592">
                  <c:v>30.433333333333334</c:v>
                </c:pt>
                <c:pt idx="593">
                  <c:v>29.216666666666669</c:v>
                </c:pt>
                <c:pt idx="594">
                  <c:v>27.250000000000004</c:v>
                </c:pt>
                <c:pt idx="595">
                  <c:v>27.133333333333336</c:v>
                </c:pt>
                <c:pt idx="596">
                  <c:v>28.250000000000004</c:v>
                </c:pt>
                <c:pt idx="597">
                  <c:v>34.699999999999996</c:v>
                </c:pt>
                <c:pt idx="598">
                  <c:v>33.133333333333326</c:v>
                </c:pt>
                <c:pt idx="599">
                  <c:v>34.666666666666664</c:v>
                </c:pt>
                <c:pt idx="600">
                  <c:v>36.93333333333333</c:v>
                </c:pt>
                <c:pt idx="601">
                  <c:v>38.700000000000003</c:v>
                </c:pt>
                <c:pt idx="602">
                  <c:v>38.733333333333327</c:v>
                </c:pt>
                <c:pt idx="603">
                  <c:v>39.583333333333336</c:v>
                </c:pt>
                <c:pt idx="604">
                  <c:v>39.766666666666666</c:v>
                </c:pt>
                <c:pt idx="605">
                  <c:v>40.18333333333333</c:v>
                </c:pt>
                <c:pt idx="606">
                  <c:v>40.266666666666666</c:v>
                </c:pt>
                <c:pt idx="607">
                  <c:v>39.833333333333336</c:v>
                </c:pt>
                <c:pt idx="608">
                  <c:v>38.633333333333333</c:v>
                </c:pt>
                <c:pt idx="609">
                  <c:v>37.699999999999996</c:v>
                </c:pt>
                <c:pt idx="610">
                  <c:v>36.85</c:v>
                </c:pt>
                <c:pt idx="611">
                  <c:v>35.949999999999996</c:v>
                </c:pt>
                <c:pt idx="612">
                  <c:v>35.333333333333329</c:v>
                </c:pt>
                <c:pt idx="613">
                  <c:v>34.549999999999997</c:v>
                </c:pt>
                <c:pt idx="614">
                  <c:v>33.733333333333327</c:v>
                </c:pt>
                <c:pt idx="615">
                  <c:v>33.533333333333339</c:v>
                </c:pt>
                <c:pt idx="616">
                  <c:v>32.85</c:v>
                </c:pt>
                <c:pt idx="617">
                  <c:v>32.183333333333337</c:v>
                </c:pt>
                <c:pt idx="618">
                  <c:v>32.283333333333331</c:v>
                </c:pt>
                <c:pt idx="619">
                  <c:v>33.066666666666663</c:v>
                </c:pt>
                <c:pt idx="620">
                  <c:v>32.716666666666669</c:v>
                </c:pt>
                <c:pt idx="621">
                  <c:v>32.15</c:v>
                </c:pt>
                <c:pt idx="622">
                  <c:v>32.766666666666666</c:v>
                </c:pt>
                <c:pt idx="623">
                  <c:v>34.083333333333336</c:v>
                </c:pt>
                <c:pt idx="624">
                  <c:v>35.43333333333333</c:v>
                </c:pt>
                <c:pt idx="625">
                  <c:v>37.466666666666661</c:v>
                </c:pt>
                <c:pt idx="626">
                  <c:v>38.35</c:v>
                </c:pt>
                <c:pt idx="627">
                  <c:v>39.049999999999997</c:v>
                </c:pt>
                <c:pt idx="628">
                  <c:v>39.333333333333336</c:v>
                </c:pt>
                <c:pt idx="629">
                  <c:v>38.883333333333333</c:v>
                </c:pt>
                <c:pt idx="630">
                  <c:v>39.316666666666663</c:v>
                </c:pt>
                <c:pt idx="631">
                  <c:v>39.066666666666663</c:v>
                </c:pt>
                <c:pt idx="632">
                  <c:v>38.050000000000004</c:v>
                </c:pt>
                <c:pt idx="633">
                  <c:v>37</c:v>
                </c:pt>
                <c:pt idx="634">
                  <c:v>36.35</c:v>
                </c:pt>
                <c:pt idx="635">
                  <c:v>35.85</c:v>
                </c:pt>
                <c:pt idx="636">
                  <c:v>34.883333333333326</c:v>
                </c:pt>
                <c:pt idx="637">
                  <c:v>33.883333333333333</c:v>
                </c:pt>
                <c:pt idx="638">
                  <c:v>32.949999999999996</c:v>
                </c:pt>
                <c:pt idx="639">
                  <c:v>30.083333333333332</c:v>
                </c:pt>
                <c:pt idx="640">
                  <c:v>30.466666666666665</c:v>
                </c:pt>
                <c:pt idx="641">
                  <c:v>29.849999999999998</c:v>
                </c:pt>
                <c:pt idx="642">
                  <c:v>26.599999999999998</c:v>
                </c:pt>
                <c:pt idx="643">
                  <c:v>27.283333333333331</c:v>
                </c:pt>
                <c:pt idx="644">
                  <c:v>28.033333333333331</c:v>
                </c:pt>
                <c:pt idx="645">
                  <c:v>32.300000000000004</c:v>
                </c:pt>
                <c:pt idx="646">
                  <c:v>33.550000000000004</c:v>
                </c:pt>
                <c:pt idx="647">
                  <c:v>35.216666666666669</c:v>
                </c:pt>
                <c:pt idx="648">
                  <c:v>36.016666666666666</c:v>
                </c:pt>
                <c:pt idx="649">
                  <c:v>37.18333333333333</c:v>
                </c:pt>
                <c:pt idx="650">
                  <c:v>37.699999999999996</c:v>
                </c:pt>
                <c:pt idx="651">
                  <c:v>37.81666666666667</c:v>
                </c:pt>
                <c:pt idx="652">
                  <c:v>38.449999999999996</c:v>
                </c:pt>
                <c:pt idx="653">
                  <c:v>38.85</c:v>
                </c:pt>
                <c:pt idx="654">
                  <c:v>38.866666666666667</c:v>
                </c:pt>
                <c:pt idx="655">
                  <c:v>38.949999999999996</c:v>
                </c:pt>
                <c:pt idx="656">
                  <c:v>37.733333333333334</c:v>
                </c:pt>
                <c:pt idx="657">
                  <c:v>36.68333333333333</c:v>
                </c:pt>
                <c:pt idx="658">
                  <c:v>35.683333333333337</c:v>
                </c:pt>
                <c:pt idx="659">
                  <c:v>34.04999999999999</c:v>
                </c:pt>
                <c:pt idx="660">
                  <c:v>33.616666666666667</c:v>
                </c:pt>
                <c:pt idx="661">
                  <c:v>33.866666666666667</c:v>
                </c:pt>
                <c:pt idx="662">
                  <c:v>32</c:v>
                </c:pt>
                <c:pt idx="663">
                  <c:v>28.966666666666669</c:v>
                </c:pt>
                <c:pt idx="664">
                  <c:v>27.816666666666674</c:v>
                </c:pt>
                <c:pt idx="665">
                  <c:v>28.599999999999998</c:v>
                </c:pt>
                <c:pt idx="666">
                  <c:v>27.633333333333336</c:v>
                </c:pt>
                <c:pt idx="667">
                  <c:v>26.183333333333337</c:v>
                </c:pt>
                <c:pt idx="668">
                  <c:v>27.450000000000003</c:v>
                </c:pt>
                <c:pt idx="669">
                  <c:v>39.033333333333331</c:v>
                </c:pt>
                <c:pt idx="670">
                  <c:v>35.133333333333333</c:v>
                </c:pt>
                <c:pt idx="671">
                  <c:v>34.383333333333333</c:v>
                </c:pt>
                <c:pt idx="672">
                  <c:v>36.699999999999996</c:v>
                </c:pt>
                <c:pt idx="673">
                  <c:v>37.81666666666667</c:v>
                </c:pt>
                <c:pt idx="674">
                  <c:v>38.466666666666669</c:v>
                </c:pt>
                <c:pt idx="675">
                  <c:v>38.5</c:v>
                </c:pt>
                <c:pt idx="676">
                  <c:v>39.083333333333336</c:v>
                </c:pt>
                <c:pt idx="677">
                  <c:v>38.833333333333336</c:v>
                </c:pt>
                <c:pt idx="678">
                  <c:v>38.85</c:v>
                </c:pt>
                <c:pt idx="679">
                  <c:v>38.93333333333333</c:v>
                </c:pt>
                <c:pt idx="680">
                  <c:v>38.083333333333336</c:v>
                </c:pt>
                <c:pt idx="681">
                  <c:v>37.31666666666667</c:v>
                </c:pt>
                <c:pt idx="682">
                  <c:v>36.633333333333333</c:v>
                </c:pt>
                <c:pt idx="683">
                  <c:v>35.900000000000006</c:v>
                </c:pt>
                <c:pt idx="684">
                  <c:v>34.933333333333337</c:v>
                </c:pt>
                <c:pt idx="685">
                  <c:v>34.31666666666667</c:v>
                </c:pt>
                <c:pt idx="686">
                  <c:v>32.85</c:v>
                </c:pt>
                <c:pt idx="687">
                  <c:v>29.950000000000003</c:v>
                </c:pt>
                <c:pt idx="688">
                  <c:v>27.866666666666671</c:v>
                </c:pt>
                <c:pt idx="689">
                  <c:v>28.95</c:v>
                </c:pt>
                <c:pt idx="690">
                  <c:v>31.75</c:v>
                </c:pt>
                <c:pt idx="691">
                  <c:v>27.416666666666668</c:v>
                </c:pt>
                <c:pt idx="692">
                  <c:v>28.283333333333335</c:v>
                </c:pt>
                <c:pt idx="693">
                  <c:v>34.416666666666664</c:v>
                </c:pt>
                <c:pt idx="694">
                  <c:v>33.949999999999996</c:v>
                </c:pt>
                <c:pt idx="695">
                  <c:v>36.766666666666666</c:v>
                </c:pt>
                <c:pt idx="696">
                  <c:v>39.550000000000004</c:v>
                </c:pt>
                <c:pt idx="697">
                  <c:v>38.549999999999997</c:v>
                </c:pt>
                <c:pt idx="698">
                  <c:v>40.433333333333337</c:v>
                </c:pt>
                <c:pt idx="699">
                  <c:v>39.133333333333333</c:v>
                </c:pt>
                <c:pt idx="700">
                  <c:v>40.249999999999993</c:v>
                </c:pt>
                <c:pt idx="701">
                  <c:v>39.550000000000004</c:v>
                </c:pt>
                <c:pt idx="702">
                  <c:v>39.283333333333339</c:v>
                </c:pt>
                <c:pt idx="703">
                  <c:v>39.65</c:v>
                </c:pt>
                <c:pt idx="704">
                  <c:v>38.483333333333334</c:v>
                </c:pt>
                <c:pt idx="705">
                  <c:v>37.050000000000004</c:v>
                </c:pt>
                <c:pt idx="706">
                  <c:v>36.35</c:v>
                </c:pt>
                <c:pt idx="707">
                  <c:v>35.25</c:v>
                </c:pt>
                <c:pt idx="708">
                  <c:v>33.616666666666667</c:v>
                </c:pt>
                <c:pt idx="709">
                  <c:v>31.916666666666668</c:v>
                </c:pt>
                <c:pt idx="710">
                  <c:v>32.466666666666669</c:v>
                </c:pt>
                <c:pt idx="711">
                  <c:v>32.766666666666673</c:v>
                </c:pt>
                <c:pt idx="712">
                  <c:v>32.800000000000004</c:v>
                </c:pt>
                <c:pt idx="713">
                  <c:v>32.199999999999996</c:v>
                </c:pt>
                <c:pt idx="714">
                  <c:v>32.483333333333334</c:v>
                </c:pt>
                <c:pt idx="715">
                  <c:v>32.68333333333333</c:v>
                </c:pt>
                <c:pt idx="716">
                  <c:v>31.666666666666668</c:v>
                </c:pt>
                <c:pt idx="717">
                  <c:v>37.1</c:v>
                </c:pt>
                <c:pt idx="718">
                  <c:v>34.316666666666663</c:v>
                </c:pt>
                <c:pt idx="719">
                  <c:v>36.06666666666667</c:v>
                </c:pt>
                <c:pt idx="720">
                  <c:v>37.716666666666669</c:v>
                </c:pt>
                <c:pt idx="721">
                  <c:v>38.383333333333333</c:v>
                </c:pt>
                <c:pt idx="722">
                  <c:v>38.833333333333329</c:v>
                </c:pt>
                <c:pt idx="723">
                  <c:v>39.533333333333339</c:v>
                </c:pt>
                <c:pt idx="724">
                  <c:v>40.800000000000004</c:v>
                </c:pt>
                <c:pt idx="725">
                  <c:v>39.866666666666667</c:v>
                </c:pt>
                <c:pt idx="726">
                  <c:v>39.883333333333333</c:v>
                </c:pt>
                <c:pt idx="727">
                  <c:v>40.333333333333336</c:v>
                </c:pt>
                <c:pt idx="728">
                  <c:v>39.166666666666664</c:v>
                </c:pt>
                <c:pt idx="729">
                  <c:v>37.916666666666664</c:v>
                </c:pt>
                <c:pt idx="730">
                  <c:v>35.633333333333333</c:v>
                </c:pt>
                <c:pt idx="731">
                  <c:v>33.666666666666664</c:v>
                </c:pt>
                <c:pt idx="732">
                  <c:v>33.199999999999996</c:v>
                </c:pt>
                <c:pt idx="733">
                  <c:v>32.349999999999994</c:v>
                </c:pt>
                <c:pt idx="734">
                  <c:v>32.833333333333336</c:v>
                </c:pt>
                <c:pt idx="735">
                  <c:v>32.033333333333331</c:v>
                </c:pt>
                <c:pt idx="736">
                  <c:v>29.666666666666668</c:v>
                </c:pt>
                <c:pt idx="737">
                  <c:v>29.183333333333337</c:v>
                </c:pt>
                <c:pt idx="738">
                  <c:v>27.75</c:v>
                </c:pt>
                <c:pt idx="739">
                  <c:v>28</c:v>
                </c:pt>
                <c:pt idx="740">
                  <c:v>30.666666666666668</c:v>
                </c:pt>
                <c:pt idx="741">
                  <c:v>33.666666666666664</c:v>
                </c:pt>
                <c:pt idx="742">
                  <c:v>33.933333333333337</c:v>
                </c:pt>
                <c:pt idx="743">
                  <c:v>35.449999999999996</c:v>
                </c:pt>
                <c:pt idx="744">
                  <c:v>37.383333333333333</c:v>
                </c:pt>
                <c:pt idx="745">
                  <c:v>39.4</c:v>
                </c:pt>
                <c:pt idx="746">
                  <c:v>41.033333333333331</c:v>
                </c:pt>
                <c:pt idx="747">
                  <c:v>42.216666666666669</c:v>
                </c:pt>
                <c:pt idx="748">
                  <c:v>41.5</c:v>
                </c:pt>
                <c:pt idx="749">
                  <c:v>41.4</c:v>
                </c:pt>
                <c:pt idx="750">
                  <c:v>41.016666666666666</c:v>
                </c:pt>
                <c:pt idx="751">
                  <c:v>41.85</c:v>
                </c:pt>
                <c:pt idx="752">
                  <c:v>38.699999999999996</c:v>
                </c:pt>
                <c:pt idx="753">
                  <c:v>37.133333333333333</c:v>
                </c:pt>
                <c:pt idx="754">
                  <c:v>34.733333333333334</c:v>
                </c:pt>
                <c:pt idx="755">
                  <c:v>33.75</c:v>
                </c:pt>
                <c:pt idx="756">
                  <c:v>33.366666666666667</c:v>
                </c:pt>
                <c:pt idx="757">
                  <c:v>33.25</c:v>
                </c:pt>
                <c:pt idx="758">
                  <c:v>31.933333333333334</c:v>
                </c:pt>
                <c:pt idx="759">
                  <c:v>30.499999999999996</c:v>
                </c:pt>
                <c:pt idx="760">
                  <c:v>31.583333333333332</c:v>
                </c:pt>
                <c:pt idx="761">
                  <c:v>30.650000000000002</c:v>
                </c:pt>
                <c:pt idx="762">
                  <c:v>30.433333333333334</c:v>
                </c:pt>
                <c:pt idx="763">
                  <c:v>30.150000000000002</c:v>
                </c:pt>
                <c:pt idx="764">
                  <c:v>29.45</c:v>
                </c:pt>
                <c:pt idx="765">
                  <c:v>35.233333333333327</c:v>
                </c:pt>
                <c:pt idx="766">
                  <c:v>34.216666666666669</c:v>
                </c:pt>
                <c:pt idx="767">
                  <c:v>36.06666666666667</c:v>
                </c:pt>
                <c:pt idx="768">
                  <c:v>37.233333333333334</c:v>
                </c:pt>
                <c:pt idx="769">
                  <c:v>39.200000000000003</c:v>
                </c:pt>
                <c:pt idx="770">
                  <c:v>39.999999999999993</c:v>
                </c:pt>
                <c:pt idx="771">
                  <c:v>42.766666666666673</c:v>
                </c:pt>
                <c:pt idx="772">
                  <c:v>40.233333333333327</c:v>
                </c:pt>
                <c:pt idx="773">
                  <c:v>40.366666666666667</c:v>
                </c:pt>
                <c:pt idx="774">
                  <c:v>39.516666666666673</c:v>
                </c:pt>
                <c:pt idx="775">
                  <c:v>39.56666666666667</c:v>
                </c:pt>
                <c:pt idx="776">
                  <c:v>38.083333333333336</c:v>
                </c:pt>
                <c:pt idx="777">
                  <c:v>37.016666666666659</c:v>
                </c:pt>
                <c:pt idx="778">
                  <c:v>36.333333333333336</c:v>
                </c:pt>
                <c:pt idx="779">
                  <c:v>35.68333333333333</c:v>
                </c:pt>
                <c:pt idx="780">
                  <c:v>34.550000000000004</c:v>
                </c:pt>
                <c:pt idx="781">
                  <c:v>32.15</c:v>
                </c:pt>
                <c:pt idx="782">
                  <c:v>30.516666666666666</c:v>
                </c:pt>
                <c:pt idx="783">
                  <c:v>31.45</c:v>
                </c:pt>
                <c:pt idx="784">
                  <c:v>32.266666666666666</c:v>
                </c:pt>
                <c:pt idx="785">
                  <c:v>29.033333333333335</c:v>
                </c:pt>
                <c:pt idx="786">
                  <c:v>27.200000000000003</c:v>
                </c:pt>
                <c:pt idx="787">
                  <c:v>27.933333333333334</c:v>
                </c:pt>
                <c:pt idx="788">
                  <c:v>27.633333333333336</c:v>
                </c:pt>
                <c:pt idx="789">
                  <c:v>34.866666666666667</c:v>
                </c:pt>
                <c:pt idx="790">
                  <c:v>36.06666666666667</c:v>
                </c:pt>
                <c:pt idx="791">
                  <c:v>37.000000000000007</c:v>
                </c:pt>
                <c:pt idx="792">
                  <c:v>36.416666666666664</c:v>
                </c:pt>
                <c:pt idx="793">
                  <c:v>38.233333333333327</c:v>
                </c:pt>
                <c:pt idx="794">
                  <c:v>40.18333333333333</c:v>
                </c:pt>
                <c:pt idx="795">
                  <c:v>41.666666666666664</c:v>
                </c:pt>
                <c:pt idx="796">
                  <c:v>39.983333333333341</c:v>
                </c:pt>
                <c:pt idx="797">
                  <c:v>40.099999999999994</c:v>
                </c:pt>
                <c:pt idx="798">
                  <c:v>39.699999999999996</c:v>
                </c:pt>
                <c:pt idx="799">
                  <c:v>40.433333333333337</c:v>
                </c:pt>
                <c:pt idx="800">
                  <c:v>38.06666666666667</c:v>
                </c:pt>
                <c:pt idx="801">
                  <c:v>37.233333333333341</c:v>
                </c:pt>
                <c:pt idx="802">
                  <c:v>35.766666666666666</c:v>
                </c:pt>
                <c:pt idx="803">
                  <c:v>33.116666666666667</c:v>
                </c:pt>
                <c:pt idx="804">
                  <c:v>31.816666666666666</c:v>
                </c:pt>
                <c:pt idx="805">
                  <c:v>31.783333333333331</c:v>
                </c:pt>
                <c:pt idx="806">
                  <c:v>31.516666666666666</c:v>
                </c:pt>
                <c:pt idx="807">
                  <c:v>31.650000000000002</c:v>
                </c:pt>
                <c:pt idx="808">
                  <c:v>30.466666666666669</c:v>
                </c:pt>
                <c:pt idx="809">
                  <c:v>29.216666666666665</c:v>
                </c:pt>
                <c:pt idx="810">
                  <c:v>29.616666666666664</c:v>
                </c:pt>
                <c:pt idx="811">
                  <c:v>30.133333333333336</c:v>
                </c:pt>
                <c:pt idx="812">
                  <c:v>28.400000000000002</c:v>
                </c:pt>
                <c:pt idx="813">
                  <c:v>35.050000000000004</c:v>
                </c:pt>
                <c:pt idx="814">
                  <c:v>37.199999999999996</c:v>
                </c:pt>
                <c:pt idx="815">
                  <c:v>37.483333333333341</c:v>
                </c:pt>
                <c:pt idx="816">
                  <c:v>38.016666666666673</c:v>
                </c:pt>
                <c:pt idx="817">
                  <c:v>40.516666666666666</c:v>
                </c:pt>
                <c:pt idx="818">
                  <c:v>39.733333333333327</c:v>
                </c:pt>
                <c:pt idx="819">
                  <c:v>40.033333333333339</c:v>
                </c:pt>
                <c:pt idx="820">
                  <c:v>40.316666666666663</c:v>
                </c:pt>
                <c:pt idx="821">
                  <c:v>40.066666666666663</c:v>
                </c:pt>
                <c:pt idx="822">
                  <c:v>39.833333333333336</c:v>
                </c:pt>
                <c:pt idx="823">
                  <c:v>39.716666666666661</c:v>
                </c:pt>
                <c:pt idx="824">
                  <c:v>38.533333333333339</c:v>
                </c:pt>
                <c:pt idx="825">
                  <c:v>37.466666666666661</c:v>
                </c:pt>
                <c:pt idx="826">
                  <c:v>36.383333333333333</c:v>
                </c:pt>
                <c:pt idx="827">
                  <c:v>36.43333333333333</c:v>
                </c:pt>
                <c:pt idx="828">
                  <c:v>35.866666666666667</c:v>
                </c:pt>
                <c:pt idx="829">
                  <c:v>34.9</c:v>
                </c:pt>
                <c:pt idx="830">
                  <c:v>33.316666666666663</c:v>
                </c:pt>
                <c:pt idx="831">
                  <c:v>32.533333333333331</c:v>
                </c:pt>
                <c:pt idx="832">
                  <c:v>30.650000000000002</c:v>
                </c:pt>
                <c:pt idx="833">
                  <c:v>30.533333333333331</c:v>
                </c:pt>
                <c:pt idx="834">
                  <c:v>31.3</c:v>
                </c:pt>
                <c:pt idx="835">
                  <c:v>27.150000000000002</c:v>
                </c:pt>
                <c:pt idx="836">
                  <c:v>27.816666666666666</c:v>
                </c:pt>
                <c:pt idx="837">
                  <c:v>32.56666666666667</c:v>
                </c:pt>
                <c:pt idx="838">
                  <c:v>32.916666666666664</c:v>
                </c:pt>
                <c:pt idx="839">
                  <c:v>36.033333333333339</c:v>
                </c:pt>
                <c:pt idx="840">
                  <c:v>37.70000000000001</c:v>
                </c:pt>
                <c:pt idx="841">
                  <c:v>38.683333333333337</c:v>
                </c:pt>
                <c:pt idx="842">
                  <c:v>39.733333333333327</c:v>
                </c:pt>
                <c:pt idx="843">
                  <c:v>39.85</c:v>
                </c:pt>
                <c:pt idx="844">
                  <c:v>39.966666666666661</c:v>
                </c:pt>
                <c:pt idx="845">
                  <c:v>40.300000000000004</c:v>
                </c:pt>
                <c:pt idx="846">
                  <c:v>39.716666666666661</c:v>
                </c:pt>
                <c:pt idx="847">
                  <c:v>39.283333333333339</c:v>
                </c:pt>
                <c:pt idx="848">
                  <c:v>38.683333333333337</c:v>
                </c:pt>
                <c:pt idx="849">
                  <c:v>37.883333333333333</c:v>
                </c:pt>
                <c:pt idx="850">
                  <c:v>36.65</c:v>
                </c:pt>
                <c:pt idx="851">
                  <c:v>35.85</c:v>
                </c:pt>
                <c:pt idx="852">
                  <c:v>36.15</c:v>
                </c:pt>
                <c:pt idx="853">
                  <c:v>36.050000000000004</c:v>
                </c:pt>
                <c:pt idx="854">
                  <c:v>35.716666666666669</c:v>
                </c:pt>
                <c:pt idx="855">
                  <c:v>35.616666666666667</c:v>
                </c:pt>
                <c:pt idx="856">
                  <c:v>34.700000000000003</c:v>
                </c:pt>
                <c:pt idx="857">
                  <c:v>34.466666666666669</c:v>
                </c:pt>
                <c:pt idx="858">
                  <c:v>32.966666666666661</c:v>
                </c:pt>
                <c:pt idx="859">
                  <c:v>31.150000000000002</c:v>
                </c:pt>
                <c:pt idx="860">
                  <c:v>30.416666666666668</c:v>
                </c:pt>
                <c:pt idx="861">
                  <c:v>32.483333333333334</c:v>
                </c:pt>
                <c:pt idx="862">
                  <c:v>34.31666666666667</c:v>
                </c:pt>
                <c:pt idx="863">
                  <c:v>36.083333333333336</c:v>
                </c:pt>
                <c:pt idx="864">
                  <c:v>37.18333333333333</c:v>
                </c:pt>
                <c:pt idx="865">
                  <c:v>38.81666666666667</c:v>
                </c:pt>
                <c:pt idx="866">
                  <c:v>39.43333333333333</c:v>
                </c:pt>
                <c:pt idx="867">
                  <c:v>39.949999999999996</c:v>
                </c:pt>
                <c:pt idx="868">
                  <c:v>40.466666666666661</c:v>
                </c:pt>
                <c:pt idx="869">
                  <c:v>40.75</c:v>
                </c:pt>
                <c:pt idx="870">
                  <c:v>40.383333333333333</c:v>
                </c:pt>
                <c:pt idx="871">
                  <c:v>39.816666666666663</c:v>
                </c:pt>
                <c:pt idx="872">
                  <c:v>39.199999999999996</c:v>
                </c:pt>
                <c:pt idx="873">
                  <c:v>38.566666666666663</c:v>
                </c:pt>
                <c:pt idx="874">
                  <c:v>37.916666666666664</c:v>
                </c:pt>
                <c:pt idx="875">
                  <c:v>37.216666666666669</c:v>
                </c:pt>
                <c:pt idx="876">
                  <c:v>36.566666666666663</c:v>
                </c:pt>
                <c:pt idx="877">
                  <c:v>35.9</c:v>
                </c:pt>
                <c:pt idx="878">
                  <c:v>34.483333333333327</c:v>
                </c:pt>
                <c:pt idx="879">
                  <c:v>33.433333333333337</c:v>
                </c:pt>
                <c:pt idx="880">
                  <c:v>32.466666666666661</c:v>
                </c:pt>
                <c:pt idx="881">
                  <c:v>32.483333333333327</c:v>
                </c:pt>
                <c:pt idx="882">
                  <c:v>32.56666666666667</c:v>
                </c:pt>
                <c:pt idx="883">
                  <c:v>32.000000000000007</c:v>
                </c:pt>
                <c:pt idx="884">
                  <c:v>31.3</c:v>
                </c:pt>
                <c:pt idx="885">
                  <c:v>31.083333333333332</c:v>
                </c:pt>
                <c:pt idx="886">
                  <c:v>33.300000000000004</c:v>
                </c:pt>
                <c:pt idx="887">
                  <c:v>33.616666666666667</c:v>
                </c:pt>
                <c:pt idx="888">
                  <c:v>36.383333333333333</c:v>
                </c:pt>
                <c:pt idx="889">
                  <c:v>38.033333333333331</c:v>
                </c:pt>
                <c:pt idx="890">
                  <c:v>38.866666666666667</c:v>
                </c:pt>
                <c:pt idx="891">
                  <c:v>38.983333333333341</c:v>
                </c:pt>
                <c:pt idx="892">
                  <c:v>39.816666666666663</c:v>
                </c:pt>
                <c:pt idx="893">
                  <c:v>40.266666666666666</c:v>
                </c:pt>
                <c:pt idx="894">
                  <c:v>39.85</c:v>
                </c:pt>
                <c:pt idx="895">
                  <c:v>39.516666666666673</c:v>
                </c:pt>
                <c:pt idx="896">
                  <c:v>38.75</c:v>
                </c:pt>
                <c:pt idx="897">
                  <c:v>38.016666666666673</c:v>
                </c:pt>
                <c:pt idx="898">
                  <c:v>37.300000000000004</c:v>
                </c:pt>
                <c:pt idx="899">
                  <c:v>36.65</c:v>
                </c:pt>
                <c:pt idx="900">
                  <c:v>36.133333333333333</c:v>
                </c:pt>
                <c:pt idx="901">
                  <c:v>35.416666666666664</c:v>
                </c:pt>
                <c:pt idx="902">
                  <c:v>34.383333333333333</c:v>
                </c:pt>
                <c:pt idx="903">
                  <c:v>33.666666666666664</c:v>
                </c:pt>
                <c:pt idx="904">
                  <c:v>32.9</c:v>
                </c:pt>
                <c:pt idx="905">
                  <c:v>32.06666666666667</c:v>
                </c:pt>
                <c:pt idx="906">
                  <c:v>32.116666666666667</c:v>
                </c:pt>
                <c:pt idx="907">
                  <c:v>32.166666666666664</c:v>
                </c:pt>
                <c:pt idx="908">
                  <c:v>31.850000000000005</c:v>
                </c:pt>
                <c:pt idx="909">
                  <c:v>32.316666666666663</c:v>
                </c:pt>
                <c:pt idx="910">
                  <c:v>33.916666666666664</c:v>
                </c:pt>
                <c:pt idx="911">
                  <c:v>34.133333333333333</c:v>
                </c:pt>
                <c:pt idx="912">
                  <c:v>36.616666666666667</c:v>
                </c:pt>
                <c:pt idx="913">
                  <c:v>37.699999999999996</c:v>
                </c:pt>
                <c:pt idx="914">
                  <c:v>39.666666666666664</c:v>
                </c:pt>
                <c:pt idx="915">
                  <c:v>39.766666666666673</c:v>
                </c:pt>
                <c:pt idx="916">
                  <c:v>41.266666666666666</c:v>
                </c:pt>
                <c:pt idx="917">
                  <c:v>40.699999999999996</c:v>
                </c:pt>
                <c:pt idx="918">
                  <c:v>40.233333333333327</c:v>
                </c:pt>
                <c:pt idx="919">
                  <c:v>40.466666666666669</c:v>
                </c:pt>
                <c:pt idx="920">
                  <c:v>39.150000000000006</c:v>
                </c:pt>
                <c:pt idx="921">
                  <c:v>38.166666666666664</c:v>
                </c:pt>
                <c:pt idx="922">
                  <c:v>37.033333333333339</c:v>
                </c:pt>
                <c:pt idx="923">
                  <c:v>36.9</c:v>
                </c:pt>
                <c:pt idx="924">
                  <c:v>36.883333333333333</c:v>
                </c:pt>
                <c:pt idx="925">
                  <c:v>33.883333333333333</c:v>
                </c:pt>
                <c:pt idx="926">
                  <c:v>32.800000000000004</c:v>
                </c:pt>
                <c:pt idx="927">
                  <c:v>32.783333333333331</c:v>
                </c:pt>
                <c:pt idx="928">
                  <c:v>32.25</c:v>
                </c:pt>
                <c:pt idx="929">
                  <c:v>31.900000000000002</c:v>
                </c:pt>
                <c:pt idx="930">
                  <c:v>31.083333333333332</c:v>
                </c:pt>
                <c:pt idx="931">
                  <c:v>31.400000000000006</c:v>
                </c:pt>
                <c:pt idx="932">
                  <c:v>30.650000000000006</c:v>
                </c:pt>
                <c:pt idx="933">
                  <c:v>33.1</c:v>
                </c:pt>
                <c:pt idx="934">
                  <c:v>34.883333333333333</c:v>
                </c:pt>
                <c:pt idx="935">
                  <c:v>36.533333333333331</c:v>
                </c:pt>
                <c:pt idx="936">
                  <c:v>37.833333333333329</c:v>
                </c:pt>
                <c:pt idx="937">
                  <c:v>40.516666666666666</c:v>
                </c:pt>
                <c:pt idx="938">
                  <c:v>41.016666666666666</c:v>
                </c:pt>
                <c:pt idx="939">
                  <c:v>42.9</c:v>
                </c:pt>
                <c:pt idx="940">
                  <c:v>42.199999999999996</c:v>
                </c:pt>
                <c:pt idx="941">
                  <c:v>41.783333333333339</c:v>
                </c:pt>
                <c:pt idx="942">
                  <c:v>40.916666666666664</c:v>
                </c:pt>
                <c:pt idx="943">
                  <c:v>42.050000000000004</c:v>
                </c:pt>
                <c:pt idx="944">
                  <c:v>39.366666666666667</c:v>
                </c:pt>
                <c:pt idx="945">
                  <c:v>38.75</c:v>
                </c:pt>
                <c:pt idx="946">
                  <c:v>37.883333333333333</c:v>
                </c:pt>
                <c:pt idx="947">
                  <c:v>36.983333333333327</c:v>
                </c:pt>
                <c:pt idx="948">
                  <c:v>36.366666666666667</c:v>
                </c:pt>
                <c:pt idx="949">
                  <c:v>36.133333333333333</c:v>
                </c:pt>
                <c:pt idx="950">
                  <c:v>36.016666666666666</c:v>
                </c:pt>
                <c:pt idx="951">
                  <c:v>35.166666666666664</c:v>
                </c:pt>
                <c:pt idx="952">
                  <c:v>33.550000000000004</c:v>
                </c:pt>
                <c:pt idx="953">
                  <c:v>32.1</c:v>
                </c:pt>
                <c:pt idx="954">
                  <c:v>31.100000000000005</c:v>
                </c:pt>
                <c:pt idx="955">
                  <c:v>30.116666666666671</c:v>
                </c:pt>
                <c:pt idx="956">
                  <c:v>29.55</c:v>
                </c:pt>
                <c:pt idx="957">
                  <c:v>32.93333333333333</c:v>
                </c:pt>
                <c:pt idx="958">
                  <c:v>36.866666666666667</c:v>
                </c:pt>
                <c:pt idx="959">
                  <c:v>36.883333333333333</c:v>
                </c:pt>
                <c:pt idx="960">
                  <c:v>38.416666666666664</c:v>
                </c:pt>
                <c:pt idx="961">
                  <c:v>39.883333333333333</c:v>
                </c:pt>
                <c:pt idx="962">
                  <c:v>41.35</c:v>
                </c:pt>
                <c:pt idx="963">
                  <c:v>40.366666666666667</c:v>
                </c:pt>
                <c:pt idx="964">
                  <c:v>40.85</c:v>
                </c:pt>
                <c:pt idx="965">
                  <c:v>41.300000000000004</c:v>
                </c:pt>
                <c:pt idx="966">
                  <c:v>41.13333333333334</c:v>
                </c:pt>
                <c:pt idx="967">
                  <c:v>40.716666666666669</c:v>
                </c:pt>
                <c:pt idx="968">
                  <c:v>38.949999999999996</c:v>
                </c:pt>
                <c:pt idx="969">
                  <c:v>37.933333333333337</c:v>
                </c:pt>
                <c:pt idx="970">
                  <c:v>35.416666666666664</c:v>
                </c:pt>
                <c:pt idx="971">
                  <c:v>34.716666666666669</c:v>
                </c:pt>
                <c:pt idx="972">
                  <c:v>33.866666666666667</c:v>
                </c:pt>
                <c:pt idx="973">
                  <c:v>33.333333333333336</c:v>
                </c:pt>
                <c:pt idx="974">
                  <c:v>32.483333333333334</c:v>
                </c:pt>
                <c:pt idx="975">
                  <c:v>31.933333333333334</c:v>
                </c:pt>
                <c:pt idx="976">
                  <c:v>29.916666666666668</c:v>
                </c:pt>
                <c:pt idx="977">
                  <c:v>30.216666666666669</c:v>
                </c:pt>
                <c:pt idx="978">
                  <c:v>29.133333333333336</c:v>
                </c:pt>
                <c:pt idx="979">
                  <c:v>29.183333333333334</c:v>
                </c:pt>
                <c:pt idx="980">
                  <c:v>30.233333333333334</c:v>
                </c:pt>
                <c:pt idx="981">
                  <c:v>36.56666666666667</c:v>
                </c:pt>
                <c:pt idx="982">
                  <c:v>36.31666666666667</c:v>
                </c:pt>
                <c:pt idx="983">
                  <c:v>37.316666666666663</c:v>
                </c:pt>
                <c:pt idx="984">
                  <c:v>39.033333333333339</c:v>
                </c:pt>
                <c:pt idx="985">
                  <c:v>41.65</c:v>
                </c:pt>
                <c:pt idx="986">
                  <c:v>41.3</c:v>
                </c:pt>
                <c:pt idx="987">
                  <c:v>41.666666666666671</c:v>
                </c:pt>
                <c:pt idx="988">
                  <c:v>41.366666666666667</c:v>
                </c:pt>
                <c:pt idx="989">
                  <c:v>40.866666666666667</c:v>
                </c:pt>
                <c:pt idx="990">
                  <c:v>39.65</c:v>
                </c:pt>
                <c:pt idx="991">
                  <c:v>39.666666666666664</c:v>
                </c:pt>
                <c:pt idx="992">
                  <c:v>38.366666666666667</c:v>
                </c:pt>
                <c:pt idx="993">
                  <c:v>37.4</c:v>
                </c:pt>
                <c:pt idx="994">
                  <c:v>36.933333333333337</c:v>
                </c:pt>
                <c:pt idx="995">
                  <c:v>35.833333333333336</c:v>
                </c:pt>
                <c:pt idx="996">
                  <c:v>35.216666666666669</c:v>
                </c:pt>
                <c:pt idx="997">
                  <c:v>34.9</c:v>
                </c:pt>
                <c:pt idx="998">
                  <c:v>33.9</c:v>
                </c:pt>
                <c:pt idx="999">
                  <c:v>33.300000000000004</c:v>
                </c:pt>
                <c:pt idx="1000">
                  <c:v>32.516666666666666</c:v>
                </c:pt>
                <c:pt idx="1001">
                  <c:v>32.433333333333337</c:v>
                </c:pt>
                <c:pt idx="1002">
                  <c:v>31.349999999999998</c:v>
                </c:pt>
                <c:pt idx="1003">
                  <c:v>30.5</c:v>
                </c:pt>
                <c:pt idx="1004">
                  <c:v>30.066666666666666</c:v>
                </c:pt>
                <c:pt idx="1005">
                  <c:v>31.650000000000006</c:v>
                </c:pt>
                <c:pt idx="1006">
                  <c:v>33.499999999999993</c:v>
                </c:pt>
                <c:pt idx="1007">
                  <c:v>34.949999999999996</c:v>
                </c:pt>
                <c:pt idx="1008">
                  <c:v>36.5</c:v>
                </c:pt>
                <c:pt idx="1009">
                  <c:v>37.31666666666667</c:v>
                </c:pt>
                <c:pt idx="1010">
                  <c:v>37.416666666666664</c:v>
                </c:pt>
                <c:pt idx="1011">
                  <c:v>38.43333333333333</c:v>
                </c:pt>
                <c:pt idx="1012">
                  <c:v>38.900000000000006</c:v>
                </c:pt>
                <c:pt idx="1013">
                  <c:v>38.550000000000004</c:v>
                </c:pt>
                <c:pt idx="1014">
                  <c:v>38.733333333333341</c:v>
                </c:pt>
                <c:pt idx="1015">
                  <c:v>38.266666666666673</c:v>
                </c:pt>
                <c:pt idx="1016">
                  <c:v>37.383333333333333</c:v>
                </c:pt>
                <c:pt idx="1017">
                  <c:v>36.266666666666666</c:v>
                </c:pt>
                <c:pt idx="1018">
                  <c:v>35.666666666666664</c:v>
                </c:pt>
                <c:pt idx="1019">
                  <c:v>34.333333333333336</c:v>
                </c:pt>
                <c:pt idx="1020">
                  <c:v>33.85</c:v>
                </c:pt>
                <c:pt idx="1021">
                  <c:v>30.7</c:v>
                </c:pt>
                <c:pt idx="1022">
                  <c:v>29.8</c:v>
                </c:pt>
                <c:pt idx="1023">
                  <c:v>29.066666666666674</c:v>
                </c:pt>
                <c:pt idx="1024">
                  <c:v>29.283333333333331</c:v>
                </c:pt>
                <c:pt idx="1025">
                  <c:v>29.650000000000006</c:v>
                </c:pt>
                <c:pt idx="1026">
                  <c:v>29.599999999999998</c:v>
                </c:pt>
                <c:pt idx="1027">
                  <c:v>28.133333333333336</c:v>
                </c:pt>
                <c:pt idx="1028">
                  <c:v>27.549999999999997</c:v>
                </c:pt>
                <c:pt idx="1029">
                  <c:v>30.416666666666668</c:v>
                </c:pt>
                <c:pt idx="1030">
                  <c:v>34.966666666666669</c:v>
                </c:pt>
                <c:pt idx="1031">
                  <c:v>36.633333333333333</c:v>
                </c:pt>
                <c:pt idx="1032">
                  <c:v>39.633333333333326</c:v>
                </c:pt>
                <c:pt idx="1033">
                  <c:v>39.133333333333333</c:v>
                </c:pt>
                <c:pt idx="1034">
                  <c:v>40.833333333333336</c:v>
                </c:pt>
                <c:pt idx="1035">
                  <c:v>40</c:v>
                </c:pt>
                <c:pt idx="1036">
                  <c:v>40.666666666666671</c:v>
                </c:pt>
                <c:pt idx="1037">
                  <c:v>40.533333333333339</c:v>
                </c:pt>
                <c:pt idx="1038">
                  <c:v>39.783333333333339</c:v>
                </c:pt>
                <c:pt idx="1039">
                  <c:v>40.06666666666667</c:v>
                </c:pt>
                <c:pt idx="1040">
                  <c:v>38.483333333333327</c:v>
                </c:pt>
                <c:pt idx="1041">
                  <c:v>37.199999999999996</c:v>
                </c:pt>
                <c:pt idx="1042">
                  <c:v>36.366666666666667</c:v>
                </c:pt>
                <c:pt idx="1043">
                  <c:v>35.933333333333337</c:v>
                </c:pt>
                <c:pt idx="1044">
                  <c:v>34.166666666666664</c:v>
                </c:pt>
                <c:pt idx="1045">
                  <c:v>34.81666666666667</c:v>
                </c:pt>
                <c:pt idx="1046">
                  <c:v>32.233333333333334</c:v>
                </c:pt>
                <c:pt idx="1047">
                  <c:v>32.183333333333337</c:v>
                </c:pt>
                <c:pt idx="1048">
                  <c:v>31.783333333333331</c:v>
                </c:pt>
                <c:pt idx="1049">
                  <c:v>30.966666666666665</c:v>
                </c:pt>
                <c:pt idx="1050">
                  <c:v>30.650000000000002</c:v>
                </c:pt>
                <c:pt idx="1051">
                  <c:v>30.616666666666671</c:v>
                </c:pt>
                <c:pt idx="1052">
                  <c:v>30.099999999999998</c:v>
                </c:pt>
                <c:pt idx="1053">
                  <c:v>37.43333333333333</c:v>
                </c:pt>
                <c:pt idx="1054">
                  <c:v>34.800000000000004</c:v>
                </c:pt>
                <c:pt idx="1055">
                  <c:v>37.166666666666664</c:v>
                </c:pt>
                <c:pt idx="1056">
                  <c:v>38.9</c:v>
                </c:pt>
                <c:pt idx="1057">
                  <c:v>40.866666666666667</c:v>
                </c:pt>
                <c:pt idx="1058">
                  <c:v>43.133333333333333</c:v>
                </c:pt>
                <c:pt idx="1059">
                  <c:v>43</c:v>
                </c:pt>
                <c:pt idx="1060">
                  <c:v>43.183333333333337</c:v>
                </c:pt>
                <c:pt idx="1061">
                  <c:v>44.116666666666674</c:v>
                </c:pt>
                <c:pt idx="1062">
                  <c:v>43.550000000000004</c:v>
                </c:pt>
                <c:pt idx="1063">
                  <c:v>43.4</c:v>
                </c:pt>
                <c:pt idx="1064">
                  <c:v>40.483333333333334</c:v>
                </c:pt>
                <c:pt idx="1065">
                  <c:v>39.499999999999993</c:v>
                </c:pt>
                <c:pt idx="1066">
                  <c:v>38.283333333333339</c:v>
                </c:pt>
                <c:pt idx="1067">
                  <c:v>37.216666666666661</c:v>
                </c:pt>
                <c:pt idx="1068">
                  <c:v>37.116666666666667</c:v>
                </c:pt>
                <c:pt idx="1069">
                  <c:v>35.93333333333333</c:v>
                </c:pt>
                <c:pt idx="1070">
                  <c:v>35.1</c:v>
                </c:pt>
                <c:pt idx="1071">
                  <c:v>34.9</c:v>
                </c:pt>
                <c:pt idx="1072">
                  <c:v>34.550000000000004</c:v>
                </c:pt>
                <c:pt idx="1073">
                  <c:v>34.599999999999994</c:v>
                </c:pt>
                <c:pt idx="1074">
                  <c:v>34.383333333333333</c:v>
                </c:pt>
                <c:pt idx="1075">
                  <c:v>33.56666666666667</c:v>
                </c:pt>
                <c:pt idx="1076">
                  <c:v>33.81666666666667</c:v>
                </c:pt>
                <c:pt idx="1077">
                  <c:v>36.716666666666669</c:v>
                </c:pt>
                <c:pt idx="1078">
                  <c:v>38.4</c:v>
                </c:pt>
                <c:pt idx="1079">
                  <c:v>40.5</c:v>
                </c:pt>
                <c:pt idx="1080">
                  <c:v>41.233333333333327</c:v>
                </c:pt>
                <c:pt idx="1081">
                  <c:v>40.883333333333333</c:v>
                </c:pt>
                <c:pt idx="1082">
                  <c:v>42.033333333333331</c:v>
                </c:pt>
                <c:pt idx="1083">
                  <c:v>42.783333333333331</c:v>
                </c:pt>
                <c:pt idx="1084">
                  <c:v>42.966666666666669</c:v>
                </c:pt>
                <c:pt idx="1085">
                  <c:v>41.300000000000004</c:v>
                </c:pt>
                <c:pt idx="1086">
                  <c:v>41.133333333333333</c:v>
                </c:pt>
                <c:pt idx="1087">
                  <c:v>40.68333333333333</c:v>
                </c:pt>
                <c:pt idx="1088">
                  <c:v>39.349999999999994</c:v>
                </c:pt>
                <c:pt idx="1089">
                  <c:v>38.849999999999994</c:v>
                </c:pt>
                <c:pt idx="1090">
                  <c:v>38.016666666666659</c:v>
                </c:pt>
                <c:pt idx="1091">
                  <c:v>37.866666666666667</c:v>
                </c:pt>
                <c:pt idx="1092">
                  <c:v>36.949999999999996</c:v>
                </c:pt>
                <c:pt idx="1093">
                  <c:v>36.683333333333337</c:v>
                </c:pt>
                <c:pt idx="1094">
                  <c:v>35.81666666666667</c:v>
                </c:pt>
                <c:pt idx="1095">
                  <c:v>35.566666666666663</c:v>
                </c:pt>
                <c:pt idx="1096">
                  <c:v>34.733333333333327</c:v>
                </c:pt>
                <c:pt idx="1097">
                  <c:v>32.766666666666659</c:v>
                </c:pt>
                <c:pt idx="1098">
                  <c:v>33.949999999999996</c:v>
                </c:pt>
                <c:pt idx="1099">
                  <c:v>33.666666666666664</c:v>
                </c:pt>
                <c:pt idx="1100">
                  <c:v>34.050000000000004</c:v>
                </c:pt>
                <c:pt idx="1101">
                  <c:v>35.416666666666664</c:v>
                </c:pt>
                <c:pt idx="1102">
                  <c:v>36.68333333333333</c:v>
                </c:pt>
                <c:pt idx="1103">
                  <c:v>38.43333333333333</c:v>
                </c:pt>
                <c:pt idx="1104">
                  <c:v>39.616666666666667</c:v>
                </c:pt>
                <c:pt idx="1105">
                  <c:v>41.016666666666666</c:v>
                </c:pt>
                <c:pt idx="1106">
                  <c:v>41.199999999999996</c:v>
                </c:pt>
                <c:pt idx="1107">
                  <c:v>40.9</c:v>
                </c:pt>
                <c:pt idx="1108">
                  <c:v>41</c:v>
                </c:pt>
                <c:pt idx="1109">
                  <c:v>41.783333333333331</c:v>
                </c:pt>
                <c:pt idx="1110">
                  <c:v>40.783333333333331</c:v>
                </c:pt>
                <c:pt idx="1111">
                  <c:v>40.81666666666667</c:v>
                </c:pt>
                <c:pt idx="1112">
                  <c:v>39.633333333333333</c:v>
                </c:pt>
                <c:pt idx="1113">
                  <c:v>38.583333333333329</c:v>
                </c:pt>
                <c:pt idx="1114">
                  <c:v>37.816666666666663</c:v>
                </c:pt>
                <c:pt idx="1115">
                  <c:v>37.066666666666663</c:v>
                </c:pt>
                <c:pt idx="1116">
                  <c:v>37.050000000000004</c:v>
                </c:pt>
                <c:pt idx="1117">
                  <c:v>36.333333333333336</c:v>
                </c:pt>
                <c:pt idx="1118">
                  <c:v>35.583333333333336</c:v>
                </c:pt>
                <c:pt idx="1119">
                  <c:v>35.25</c:v>
                </c:pt>
                <c:pt idx="1120">
                  <c:v>34.9</c:v>
                </c:pt>
                <c:pt idx="1121">
                  <c:v>34.466666666666669</c:v>
                </c:pt>
                <c:pt idx="1122">
                  <c:v>32.5</c:v>
                </c:pt>
                <c:pt idx="1123">
                  <c:v>31.700000000000003</c:v>
                </c:pt>
                <c:pt idx="1124">
                  <c:v>32.166666666666664</c:v>
                </c:pt>
                <c:pt idx="1125">
                  <c:v>35.533333333333331</c:v>
                </c:pt>
                <c:pt idx="1126">
                  <c:v>37.116666666666667</c:v>
                </c:pt>
                <c:pt idx="1127">
                  <c:v>38.449999999999996</c:v>
                </c:pt>
                <c:pt idx="1128">
                  <c:v>39.516666666666673</c:v>
                </c:pt>
                <c:pt idx="1129">
                  <c:v>39.633333333333333</c:v>
                </c:pt>
                <c:pt idx="1130">
                  <c:v>40.016666666666673</c:v>
                </c:pt>
                <c:pt idx="1131">
                  <c:v>40.599999999999994</c:v>
                </c:pt>
                <c:pt idx="1132">
                  <c:v>40.516666666666666</c:v>
                </c:pt>
                <c:pt idx="1133">
                  <c:v>40.783333333333331</c:v>
                </c:pt>
                <c:pt idx="1134">
                  <c:v>40.583333333333336</c:v>
                </c:pt>
                <c:pt idx="1135">
                  <c:v>40.133333333333333</c:v>
                </c:pt>
                <c:pt idx="1136">
                  <c:v>39.75</c:v>
                </c:pt>
                <c:pt idx="1137">
                  <c:v>38.966666666666661</c:v>
                </c:pt>
                <c:pt idx="1138">
                  <c:v>38.199999999999996</c:v>
                </c:pt>
                <c:pt idx="1139">
                  <c:v>37.233333333333327</c:v>
                </c:pt>
                <c:pt idx="1140">
                  <c:v>36.383333333333333</c:v>
                </c:pt>
                <c:pt idx="1141">
                  <c:v>35.466666666666661</c:v>
                </c:pt>
                <c:pt idx="1142">
                  <c:v>34.633333333333333</c:v>
                </c:pt>
                <c:pt idx="1143">
                  <c:v>34.050000000000004</c:v>
                </c:pt>
                <c:pt idx="1144">
                  <c:v>33.300000000000004</c:v>
                </c:pt>
                <c:pt idx="1145">
                  <c:v>30.783333333333335</c:v>
                </c:pt>
                <c:pt idx="1146">
                  <c:v>28.716666666666665</c:v>
                </c:pt>
                <c:pt idx="1147">
                  <c:v>28.399999999999995</c:v>
                </c:pt>
                <c:pt idx="1148">
                  <c:v>29.583333333333339</c:v>
                </c:pt>
                <c:pt idx="1149">
                  <c:v>33.25</c:v>
                </c:pt>
                <c:pt idx="1150">
                  <c:v>34.800000000000004</c:v>
                </c:pt>
                <c:pt idx="1151">
                  <c:v>36.199999999999996</c:v>
                </c:pt>
                <c:pt idx="1152">
                  <c:v>37.883333333333326</c:v>
                </c:pt>
                <c:pt idx="1153">
                  <c:v>39.4</c:v>
                </c:pt>
                <c:pt idx="1154">
                  <c:v>40.699999999999996</c:v>
                </c:pt>
                <c:pt idx="1155">
                  <c:v>41.35</c:v>
                </c:pt>
                <c:pt idx="1156">
                  <c:v>41.866666666666667</c:v>
                </c:pt>
                <c:pt idx="1157">
                  <c:v>41.666666666666664</c:v>
                </c:pt>
                <c:pt idx="1158">
                  <c:v>41.300000000000004</c:v>
                </c:pt>
                <c:pt idx="1159">
                  <c:v>40.716666666666669</c:v>
                </c:pt>
                <c:pt idx="1160">
                  <c:v>39.81666666666667</c:v>
                </c:pt>
                <c:pt idx="1161">
                  <c:v>38.566666666666663</c:v>
                </c:pt>
                <c:pt idx="1162">
                  <c:v>37.6</c:v>
                </c:pt>
                <c:pt idx="1163">
                  <c:v>36.983333333333327</c:v>
                </c:pt>
                <c:pt idx="1164">
                  <c:v>36.35</c:v>
                </c:pt>
                <c:pt idx="1165">
                  <c:v>35.533333333333339</c:v>
                </c:pt>
                <c:pt idx="1166">
                  <c:v>35.166666666666664</c:v>
                </c:pt>
                <c:pt idx="1167">
                  <c:v>35.016666666666666</c:v>
                </c:pt>
                <c:pt idx="1168">
                  <c:v>34.733333333333334</c:v>
                </c:pt>
                <c:pt idx="1169">
                  <c:v>34.533333333333331</c:v>
                </c:pt>
                <c:pt idx="1170">
                  <c:v>33.166666666666664</c:v>
                </c:pt>
                <c:pt idx="1171">
                  <c:v>32.299999999999997</c:v>
                </c:pt>
                <c:pt idx="1172">
                  <c:v>32.233333333333327</c:v>
                </c:pt>
                <c:pt idx="1173">
                  <c:v>35.700000000000003</c:v>
                </c:pt>
                <c:pt idx="1174">
                  <c:v>34.5</c:v>
                </c:pt>
                <c:pt idx="1175">
                  <c:v>35.35</c:v>
                </c:pt>
                <c:pt idx="1176">
                  <c:v>37.166666666666664</c:v>
                </c:pt>
                <c:pt idx="1177">
                  <c:v>39.033333333333331</c:v>
                </c:pt>
                <c:pt idx="1178">
                  <c:v>40.016666666666666</c:v>
                </c:pt>
                <c:pt idx="1179">
                  <c:v>41.016666666666659</c:v>
                </c:pt>
                <c:pt idx="1180">
                  <c:v>41.699999999999996</c:v>
                </c:pt>
                <c:pt idx="1181">
                  <c:v>41.516666666666666</c:v>
                </c:pt>
                <c:pt idx="1182">
                  <c:v>41.15</c:v>
                </c:pt>
                <c:pt idx="1183">
                  <c:v>40.833333333333336</c:v>
                </c:pt>
                <c:pt idx="1184">
                  <c:v>39.833333333333336</c:v>
                </c:pt>
                <c:pt idx="1185">
                  <c:v>38.616666666666667</c:v>
                </c:pt>
                <c:pt idx="1186">
                  <c:v>37.6</c:v>
                </c:pt>
                <c:pt idx="1187">
                  <c:v>37.283333333333331</c:v>
                </c:pt>
                <c:pt idx="1188">
                  <c:v>36.516666666666666</c:v>
                </c:pt>
                <c:pt idx="1189">
                  <c:v>35.9</c:v>
                </c:pt>
                <c:pt idx="1190">
                  <c:v>35.516666666666659</c:v>
                </c:pt>
                <c:pt idx="1191">
                  <c:v>34.25</c:v>
                </c:pt>
                <c:pt idx="1192">
                  <c:v>34.083333333333336</c:v>
                </c:pt>
                <c:pt idx="1193">
                  <c:v>34.016666666666673</c:v>
                </c:pt>
                <c:pt idx="1194">
                  <c:v>33.749999999999993</c:v>
                </c:pt>
                <c:pt idx="1195">
                  <c:v>32.033333333333331</c:v>
                </c:pt>
                <c:pt idx="1196">
                  <c:v>32.133333333333333</c:v>
                </c:pt>
                <c:pt idx="1197">
                  <c:v>35.283333333333339</c:v>
                </c:pt>
                <c:pt idx="1198">
                  <c:v>36.65</c:v>
                </c:pt>
                <c:pt idx="1199">
                  <c:v>38.416666666666671</c:v>
                </c:pt>
                <c:pt idx="1200">
                  <c:v>39.1</c:v>
                </c:pt>
                <c:pt idx="1201">
                  <c:v>39.68333333333333</c:v>
                </c:pt>
                <c:pt idx="1202">
                  <c:v>40.199999999999996</c:v>
                </c:pt>
                <c:pt idx="1203">
                  <c:v>40.65</c:v>
                </c:pt>
                <c:pt idx="1204">
                  <c:v>41.15</c:v>
                </c:pt>
                <c:pt idx="1205">
                  <c:v>40.85</c:v>
                </c:pt>
                <c:pt idx="1206">
                  <c:v>40.883333333333333</c:v>
                </c:pt>
                <c:pt idx="1207">
                  <c:v>40.383333333333333</c:v>
                </c:pt>
                <c:pt idx="1208">
                  <c:v>39.166666666666664</c:v>
                </c:pt>
                <c:pt idx="1209">
                  <c:v>37.983333333333327</c:v>
                </c:pt>
                <c:pt idx="1210">
                  <c:v>36.68333333333333</c:v>
                </c:pt>
                <c:pt idx="1211">
                  <c:v>35.15</c:v>
                </c:pt>
                <c:pt idx="1212">
                  <c:v>34.183333333333337</c:v>
                </c:pt>
                <c:pt idx="1213">
                  <c:v>34.283333333333331</c:v>
                </c:pt>
                <c:pt idx="1214">
                  <c:v>33.466666666666669</c:v>
                </c:pt>
                <c:pt idx="1215">
                  <c:v>32.68333333333333</c:v>
                </c:pt>
                <c:pt idx="1216">
                  <c:v>31.633333333333329</c:v>
                </c:pt>
                <c:pt idx="1217">
                  <c:v>29.833333333333332</c:v>
                </c:pt>
                <c:pt idx="1218">
                  <c:v>29.649999999999995</c:v>
                </c:pt>
                <c:pt idx="1219">
                  <c:v>29.95</c:v>
                </c:pt>
                <c:pt idx="1220">
                  <c:v>31.150000000000006</c:v>
                </c:pt>
                <c:pt idx="1221">
                  <c:v>36.966666666666669</c:v>
                </c:pt>
                <c:pt idx="1222">
                  <c:v>35.1</c:v>
                </c:pt>
                <c:pt idx="1223">
                  <c:v>37.18333333333333</c:v>
                </c:pt>
                <c:pt idx="1224">
                  <c:v>39.4</c:v>
                </c:pt>
                <c:pt idx="1225">
                  <c:v>40.699999999999996</c:v>
                </c:pt>
                <c:pt idx="1226">
                  <c:v>40.433333333333337</c:v>
                </c:pt>
                <c:pt idx="1227">
                  <c:v>40.583333333333336</c:v>
                </c:pt>
                <c:pt idx="1228">
                  <c:v>41.033333333333331</c:v>
                </c:pt>
                <c:pt idx="1229">
                  <c:v>41.416666666666664</c:v>
                </c:pt>
                <c:pt idx="1230">
                  <c:v>41.349999999999994</c:v>
                </c:pt>
                <c:pt idx="1231">
                  <c:v>40.85</c:v>
                </c:pt>
                <c:pt idx="1232">
                  <c:v>39.150000000000006</c:v>
                </c:pt>
                <c:pt idx="1233">
                  <c:v>37.18333333333333</c:v>
                </c:pt>
                <c:pt idx="1234">
                  <c:v>34.15</c:v>
                </c:pt>
                <c:pt idx="1235">
                  <c:v>33.283333333333339</c:v>
                </c:pt>
                <c:pt idx="1236">
                  <c:v>33.199999999999996</c:v>
                </c:pt>
                <c:pt idx="1237">
                  <c:v>32.866666666666667</c:v>
                </c:pt>
                <c:pt idx="1238">
                  <c:v>32.216666666666669</c:v>
                </c:pt>
                <c:pt idx="1239">
                  <c:v>30.933333333333334</c:v>
                </c:pt>
                <c:pt idx="1240">
                  <c:v>28.766666666666666</c:v>
                </c:pt>
                <c:pt idx="1241">
                  <c:v>29.483333333333334</c:v>
                </c:pt>
                <c:pt idx="1242">
                  <c:v>28.166666666666671</c:v>
                </c:pt>
                <c:pt idx="1243">
                  <c:v>27.333333333333332</c:v>
                </c:pt>
                <c:pt idx="1244">
                  <c:v>29.716666666666665</c:v>
                </c:pt>
                <c:pt idx="1245">
                  <c:v>35.266666666666673</c:v>
                </c:pt>
                <c:pt idx="1246">
                  <c:v>34.383333333333326</c:v>
                </c:pt>
                <c:pt idx="1247">
                  <c:v>35.533333333333331</c:v>
                </c:pt>
                <c:pt idx="1248">
                  <c:v>38.033333333333339</c:v>
                </c:pt>
                <c:pt idx="1249">
                  <c:v>39.6</c:v>
                </c:pt>
                <c:pt idx="1250">
                  <c:v>39.65</c:v>
                </c:pt>
                <c:pt idx="1251">
                  <c:v>40.116666666666667</c:v>
                </c:pt>
                <c:pt idx="1252">
                  <c:v>40.81666666666667</c:v>
                </c:pt>
                <c:pt idx="1253">
                  <c:v>40.516666666666673</c:v>
                </c:pt>
                <c:pt idx="1254">
                  <c:v>40.583333333333336</c:v>
                </c:pt>
                <c:pt idx="1255">
                  <c:v>40.466666666666669</c:v>
                </c:pt>
                <c:pt idx="1256">
                  <c:v>39.35</c:v>
                </c:pt>
                <c:pt idx="1257">
                  <c:v>38.6</c:v>
                </c:pt>
                <c:pt idx="1258">
                  <c:v>37.866666666666667</c:v>
                </c:pt>
                <c:pt idx="1259">
                  <c:v>36.766666666666666</c:v>
                </c:pt>
                <c:pt idx="1260">
                  <c:v>35.783333333333339</c:v>
                </c:pt>
                <c:pt idx="1261">
                  <c:v>34.933333333333337</c:v>
                </c:pt>
                <c:pt idx="1262">
                  <c:v>34.166666666666664</c:v>
                </c:pt>
                <c:pt idx="1263">
                  <c:v>33.75</c:v>
                </c:pt>
                <c:pt idx="1264">
                  <c:v>32.833333333333336</c:v>
                </c:pt>
                <c:pt idx="1265">
                  <c:v>32.18333333333333</c:v>
                </c:pt>
                <c:pt idx="1266">
                  <c:v>29.633333333333336</c:v>
                </c:pt>
                <c:pt idx="1267">
                  <c:v>26.900000000000002</c:v>
                </c:pt>
                <c:pt idx="1268">
                  <c:v>28.816666666666666</c:v>
                </c:pt>
                <c:pt idx="1269">
                  <c:v>31.55</c:v>
                </c:pt>
                <c:pt idx="1270">
                  <c:v>33.449999999999996</c:v>
                </c:pt>
                <c:pt idx="1271">
                  <c:v>34.533333333333339</c:v>
                </c:pt>
                <c:pt idx="1272">
                  <c:v>37.066666666666663</c:v>
                </c:pt>
                <c:pt idx="1273">
                  <c:v>38.716666666666669</c:v>
                </c:pt>
                <c:pt idx="1274">
                  <c:v>39.666666666666664</c:v>
                </c:pt>
                <c:pt idx="1275">
                  <c:v>39.583333333333336</c:v>
                </c:pt>
                <c:pt idx="1276">
                  <c:v>40.550000000000004</c:v>
                </c:pt>
                <c:pt idx="1277">
                  <c:v>40.116666666666667</c:v>
                </c:pt>
                <c:pt idx="1278">
                  <c:v>40.18333333333333</c:v>
                </c:pt>
                <c:pt idx="1279">
                  <c:v>39.65</c:v>
                </c:pt>
                <c:pt idx="1280">
                  <c:v>38.583333333333336</c:v>
                </c:pt>
                <c:pt idx="1281">
                  <c:v>37.650000000000006</c:v>
                </c:pt>
                <c:pt idx="1282">
                  <c:v>36.749999999999993</c:v>
                </c:pt>
                <c:pt idx="1283">
                  <c:v>36.150000000000006</c:v>
                </c:pt>
                <c:pt idx="1284">
                  <c:v>35.93333333333333</c:v>
                </c:pt>
                <c:pt idx="1285">
                  <c:v>34.75</c:v>
                </c:pt>
                <c:pt idx="1286">
                  <c:v>34.300000000000004</c:v>
                </c:pt>
                <c:pt idx="1287">
                  <c:v>33.033333333333331</c:v>
                </c:pt>
                <c:pt idx="1288">
                  <c:v>31.5</c:v>
                </c:pt>
                <c:pt idx="1289">
                  <c:v>30.400000000000002</c:v>
                </c:pt>
                <c:pt idx="1290">
                  <c:v>29.516666666666666</c:v>
                </c:pt>
                <c:pt idx="1291">
                  <c:v>29.850000000000005</c:v>
                </c:pt>
                <c:pt idx="1292">
                  <c:v>29.400000000000002</c:v>
                </c:pt>
                <c:pt idx="1293">
                  <c:v>29.650000000000002</c:v>
                </c:pt>
                <c:pt idx="1294">
                  <c:v>30.75</c:v>
                </c:pt>
                <c:pt idx="1295">
                  <c:v>32.86666666666666</c:v>
                </c:pt>
                <c:pt idx="1296">
                  <c:v>34.699999999999996</c:v>
                </c:pt>
                <c:pt idx="1297">
                  <c:v>37.033333333333331</c:v>
                </c:pt>
                <c:pt idx="1298">
                  <c:v>37.783333333333331</c:v>
                </c:pt>
                <c:pt idx="1299">
                  <c:v>38.1</c:v>
                </c:pt>
                <c:pt idx="1300">
                  <c:v>38.533333333333331</c:v>
                </c:pt>
                <c:pt idx="1301">
                  <c:v>38.849999999999994</c:v>
                </c:pt>
                <c:pt idx="1302">
                  <c:v>38.483333333333334</c:v>
                </c:pt>
                <c:pt idx="1303">
                  <c:v>38.016666666666673</c:v>
                </c:pt>
                <c:pt idx="1304">
                  <c:v>36.766666666666673</c:v>
                </c:pt>
                <c:pt idx="1305">
                  <c:v>35.783333333333339</c:v>
                </c:pt>
                <c:pt idx="1306">
                  <c:v>35.4</c:v>
                </c:pt>
                <c:pt idx="1307">
                  <c:v>34.549999999999997</c:v>
                </c:pt>
                <c:pt idx="1308">
                  <c:v>33.783333333333331</c:v>
                </c:pt>
                <c:pt idx="1309">
                  <c:v>32.766666666666666</c:v>
                </c:pt>
                <c:pt idx="1310">
                  <c:v>30.95</c:v>
                </c:pt>
                <c:pt idx="1311">
                  <c:v>29.2</c:v>
                </c:pt>
                <c:pt idx="1312">
                  <c:v>29.666666666666668</c:v>
                </c:pt>
                <c:pt idx="1313">
                  <c:v>30.516666666666666</c:v>
                </c:pt>
                <c:pt idx="1314">
                  <c:v>29.883333333333336</c:v>
                </c:pt>
                <c:pt idx="1315">
                  <c:v>27.700000000000003</c:v>
                </c:pt>
                <c:pt idx="1316">
                  <c:v>26.433333333333334</c:v>
                </c:pt>
                <c:pt idx="1317">
                  <c:v>31.75</c:v>
                </c:pt>
                <c:pt idx="1318">
                  <c:v>32.133333333333333</c:v>
                </c:pt>
                <c:pt idx="1319">
                  <c:v>32.183333333333337</c:v>
                </c:pt>
                <c:pt idx="1320">
                  <c:v>34.783333333333331</c:v>
                </c:pt>
                <c:pt idx="1321">
                  <c:v>36.283333333333331</c:v>
                </c:pt>
                <c:pt idx="1322">
                  <c:v>37.849999999999994</c:v>
                </c:pt>
                <c:pt idx="1323">
                  <c:v>37.383333333333333</c:v>
                </c:pt>
                <c:pt idx="1324">
                  <c:v>38.300000000000004</c:v>
                </c:pt>
                <c:pt idx="1325">
                  <c:v>38.56666666666667</c:v>
                </c:pt>
                <c:pt idx="1326">
                  <c:v>38.9</c:v>
                </c:pt>
                <c:pt idx="1327">
                  <c:v>37.916666666666664</c:v>
                </c:pt>
                <c:pt idx="1328">
                  <c:v>36.466666666666669</c:v>
                </c:pt>
                <c:pt idx="1329">
                  <c:v>35.200000000000003</c:v>
                </c:pt>
                <c:pt idx="1330">
                  <c:v>33.783333333333339</c:v>
                </c:pt>
                <c:pt idx="1331">
                  <c:v>33.333333333333336</c:v>
                </c:pt>
                <c:pt idx="1332">
                  <c:v>32.416666666666664</c:v>
                </c:pt>
                <c:pt idx="1333">
                  <c:v>30.716666666666669</c:v>
                </c:pt>
                <c:pt idx="1334">
                  <c:v>27.7</c:v>
                </c:pt>
                <c:pt idx="1335">
                  <c:v>26.099999999999998</c:v>
                </c:pt>
                <c:pt idx="1336">
                  <c:v>27.233333333333334</c:v>
                </c:pt>
                <c:pt idx="1337">
                  <c:v>26.433333333333334</c:v>
                </c:pt>
                <c:pt idx="1338">
                  <c:v>25.316666666666663</c:v>
                </c:pt>
                <c:pt idx="1339">
                  <c:v>24.166666666666671</c:v>
                </c:pt>
                <c:pt idx="1340">
                  <c:v>24.5</c:v>
                </c:pt>
                <c:pt idx="1341">
                  <c:v>28.95</c:v>
                </c:pt>
                <c:pt idx="1342">
                  <c:v>33.800000000000004</c:v>
                </c:pt>
                <c:pt idx="1343">
                  <c:v>36.716666666666669</c:v>
                </c:pt>
                <c:pt idx="1344">
                  <c:v>37.200000000000003</c:v>
                </c:pt>
                <c:pt idx="1345">
                  <c:v>37.983333333333334</c:v>
                </c:pt>
                <c:pt idx="1346">
                  <c:v>38.750000000000007</c:v>
                </c:pt>
                <c:pt idx="1347">
                  <c:v>39.483333333333341</c:v>
                </c:pt>
                <c:pt idx="1348">
                  <c:v>39.333333333333329</c:v>
                </c:pt>
                <c:pt idx="1349">
                  <c:v>38.966666666666669</c:v>
                </c:pt>
                <c:pt idx="1350">
                  <c:v>39.316666666666663</c:v>
                </c:pt>
                <c:pt idx="1351">
                  <c:v>38.783333333333331</c:v>
                </c:pt>
                <c:pt idx="1352">
                  <c:v>37.383333333333333</c:v>
                </c:pt>
                <c:pt idx="1353">
                  <c:v>35.85</c:v>
                </c:pt>
                <c:pt idx="1354">
                  <c:v>33.566666666666663</c:v>
                </c:pt>
                <c:pt idx="1355">
                  <c:v>30.916666666666671</c:v>
                </c:pt>
                <c:pt idx="1356">
                  <c:v>31.450000000000003</c:v>
                </c:pt>
                <c:pt idx="1357">
                  <c:v>30.066666666666666</c:v>
                </c:pt>
                <c:pt idx="1358">
                  <c:v>29.400000000000002</c:v>
                </c:pt>
                <c:pt idx="1359">
                  <c:v>28.883333333333336</c:v>
                </c:pt>
                <c:pt idx="1360">
                  <c:v>27.549999999999997</c:v>
                </c:pt>
                <c:pt idx="1361">
                  <c:v>26.616666666666664</c:v>
                </c:pt>
                <c:pt idx="1362">
                  <c:v>27.05</c:v>
                </c:pt>
                <c:pt idx="1363">
                  <c:v>24.233333333333331</c:v>
                </c:pt>
                <c:pt idx="1364">
                  <c:v>27.266666666666666</c:v>
                </c:pt>
                <c:pt idx="1365">
                  <c:v>41.55</c:v>
                </c:pt>
                <c:pt idx="1366">
                  <c:v>36.449999999999996</c:v>
                </c:pt>
                <c:pt idx="1367">
                  <c:v>36.516666666666659</c:v>
                </c:pt>
                <c:pt idx="1368">
                  <c:v>39.033333333333331</c:v>
                </c:pt>
                <c:pt idx="1369">
                  <c:v>38.783333333333339</c:v>
                </c:pt>
                <c:pt idx="1370">
                  <c:v>39.800000000000004</c:v>
                </c:pt>
                <c:pt idx="1371">
                  <c:v>39.533333333333331</c:v>
                </c:pt>
                <c:pt idx="1372">
                  <c:v>39.883333333333333</c:v>
                </c:pt>
                <c:pt idx="1373">
                  <c:v>39.983333333333327</c:v>
                </c:pt>
                <c:pt idx="1374">
                  <c:v>39.483333333333334</c:v>
                </c:pt>
                <c:pt idx="1375">
                  <c:v>39.483333333333327</c:v>
                </c:pt>
                <c:pt idx="1376">
                  <c:v>38.216666666666669</c:v>
                </c:pt>
                <c:pt idx="1377">
                  <c:v>37.133333333333333</c:v>
                </c:pt>
                <c:pt idx="1378">
                  <c:v>35.866666666666667</c:v>
                </c:pt>
                <c:pt idx="1379">
                  <c:v>34.81666666666667</c:v>
                </c:pt>
                <c:pt idx="1380">
                  <c:v>34.266666666666673</c:v>
                </c:pt>
                <c:pt idx="1381">
                  <c:v>31.083333333333332</c:v>
                </c:pt>
                <c:pt idx="1382">
                  <c:v>31.649999999999995</c:v>
                </c:pt>
                <c:pt idx="1383">
                  <c:v>29.3</c:v>
                </c:pt>
                <c:pt idx="1384">
                  <c:v>28.666666666666671</c:v>
                </c:pt>
                <c:pt idx="1385">
                  <c:v>27.366666666666664</c:v>
                </c:pt>
                <c:pt idx="1386">
                  <c:v>27.283333333333331</c:v>
                </c:pt>
                <c:pt idx="1387">
                  <c:v>26.900000000000006</c:v>
                </c:pt>
                <c:pt idx="1388">
                  <c:v>28.2</c:v>
                </c:pt>
                <c:pt idx="1389">
                  <c:v>30.783333333333331</c:v>
                </c:pt>
                <c:pt idx="1390">
                  <c:v>35.85</c:v>
                </c:pt>
                <c:pt idx="1391">
                  <c:v>36.583333333333336</c:v>
                </c:pt>
                <c:pt idx="1392">
                  <c:v>40.216666666666669</c:v>
                </c:pt>
                <c:pt idx="1393">
                  <c:v>40.183333333333337</c:v>
                </c:pt>
                <c:pt idx="1394">
                  <c:v>40.783333333333339</c:v>
                </c:pt>
                <c:pt idx="1395">
                  <c:v>42.1</c:v>
                </c:pt>
                <c:pt idx="1396">
                  <c:v>41.133333333333333</c:v>
                </c:pt>
                <c:pt idx="1397">
                  <c:v>40.266666666666666</c:v>
                </c:pt>
                <c:pt idx="1398">
                  <c:v>40.15</c:v>
                </c:pt>
                <c:pt idx="1399">
                  <c:v>39.866666666666667</c:v>
                </c:pt>
                <c:pt idx="1400">
                  <c:v>38.400000000000006</c:v>
                </c:pt>
                <c:pt idx="1401">
                  <c:v>37.483333333333327</c:v>
                </c:pt>
                <c:pt idx="1402">
                  <c:v>36.533333333333331</c:v>
                </c:pt>
                <c:pt idx="1403">
                  <c:v>34.633333333333333</c:v>
                </c:pt>
                <c:pt idx="1404">
                  <c:v>31.633333333333329</c:v>
                </c:pt>
                <c:pt idx="1405">
                  <c:v>31.5</c:v>
                </c:pt>
                <c:pt idx="1406">
                  <c:v>31.933333333333326</c:v>
                </c:pt>
                <c:pt idx="1407">
                  <c:v>30.516666666666669</c:v>
                </c:pt>
                <c:pt idx="1408">
                  <c:v>31.316666666666666</c:v>
                </c:pt>
                <c:pt idx="1409">
                  <c:v>30.399999999999995</c:v>
                </c:pt>
                <c:pt idx="1410">
                  <c:v>27.466666666666665</c:v>
                </c:pt>
                <c:pt idx="1411">
                  <c:v>25.433333333333334</c:v>
                </c:pt>
                <c:pt idx="1412">
                  <c:v>26.066666666666666</c:v>
                </c:pt>
                <c:pt idx="1413">
                  <c:v>33.033333333333331</c:v>
                </c:pt>
                <c:pt idx="1414">
                  <c:v>35.216666666666669</c:v>
                </c:pt>
                <c:pt idx="1415">
                  <c:v>34.800000000000004</c:v>
                </c:pt>
                <c:pt idx="1416">
                  <c:v>37.633333333333333</c:v>
                </c:pt>
                <c:pt idx="1417">
                  <c:v>39.083333333333336</c:v>
                </c:pt>
                <c:pt idx="1418">
                  <c:v>39.383333333333333</c:v>
                </c:pt>
                <c:pt idx="1419">
                  <c:v>40.150000000000006</c:v>
                </c:pt>
                <c:pt idx="1420">
                  <c:v>40.86666666666666</c:v>
                </c:pt>
                <c:pt idx="1421">
                  <c:v>40.949999999999996</c:v>
                </c:pt>
                <c:pt idx="1422">
                  <c:v>40.483333333333334</c:v>
                </c:pt>
                <c:pt idx="1423">
                  <c:v>40.333333333333336</c:v>
                </c:pt>
                <c:pt idx="1424">
                  <c:v>39.050000000000004</c:v>
                </c:pt>
                <c:pt idx="1425">
                  <c:v>37.68333333333333</c:v>
                </c:pt>
                <c:pt idx="1426">
                  <c:v>36.6</c:v>
                </c:pt>
                <c:pt idx="1427">
                  <c:v>36.68333333333333</c:v>
                </c:pt>
                <c:pt idx="1428">
                  <c:v>34.75</c:v>
                </c:pt>
                <c:pt idx="1429">
                  <c:v>32.733333333333327</c:v>
                </c:pt>
                <c:pt idx="1430">
                  <c:v>32.016666666666666</c:v>
                </c:pt>
                <c:pt idx="1431">
                  <c:v>30.716666666666669</c:v>
                </c:pt>
                <c:pt idx="1432">
                  <c:v>29.483333333333334</c:v>
                </c:pt>
                <c:pt idx="1433">
                  <c:v>28.599999999999998</c:v>
                </c:pt>
                <c:pt idx="1434">
                  <c:v>27.966666666666669</c:v>
                </c:pt>
                <c:pt idx="1435">
                  <c:v>26.700000000000003</c:v>
                </c:pt>
                <c:pt idx="1436">
                  <c:v>28.816666666666666</c:v>
                </c:pt>
                <c:pt idx="1437">
                  <c:v>36.43333333333333</c:v>
                </c:pt>
                <c:pt idx="1438">
                  <c:v>34.85</c:v>
                </c:pt>
                <c:pt idx="1439">
                  <c:v>34.883333333333333</c:v>
                </c:pt>
                <c:pt idx="1440">
                  <c:v>38.099999999999994</c:v>
                </c:pt>
                <c:pt idx="1441">
                  <c:v>41.949999999999996</c:v>
                </c:pt>
                <c:pt idx="1442">
                  <c:v>40.766666666666659</c:v>
                </c:pt>
                <c:pt idx="1443">
                  <c:v>40.199999999999996</c:v>
                </c:pt>
                <c:pt idx="1444">
                  <c:v>40.983333333333327</c:v>
                </c:pt>
                <c:pt idx="1445">
                  <c:v>40.666666666666664</c:v>
                </c:pt>
                <c:pt idx="1446">
                  <c:v>40.433333333333337</c:v>
                </c:pt>
                <c:pt idx="1447">
                  <c:v>40.1</c:v>
                </c:pt>
                <c:pt idx="1448">
                  <c:v>39.18333333333333</c:v>
                </c:pt>
                <c:pt idx="1449">
                  <c:v>38.266666666666673</c:v>
                </c:pt>
                <c:pt idx="1450">
                  <c:v>36.783333333333331</c:v>
                </c:pt>
                <c:pt idx="1451">
                  <c:v>36.183333333333337</c:v>
                </c:pt>
                <c:pt idx="1452">
                  <c:v>35.933333333333337</c:v>
                </c:pt>
                <c:pt idx="1453">
                  <c:v>35.983333333333341</c:v>
                </c:pt>
                <c:pt idx="1454">
                  <c:v>35.199999999999996</c:v>
                </c:pt>
                <c:pt idx="1455">
                  <c:v>34.9</c:v>
                </c:pt>
                <c:pt idx="1456">
                  <c:v>34.266666666666659</c:v>
                </c:pt>
                <c:pt idx="1457">
                  <c:v>32.883333333333333</c:v>
                </c:pt>
                <c:pt idx="1458">
                  <c:v>30.416666666666661</c:v>
                </c:pt>
                <c:pt idx="1459">
                  <c:v>29.533333333333335</c:v>
                </c:pt>
                <c:pt idx="1460">
                  <c:v>30.349999999999998</c:v>
                </c:pt>
                <c:pt idx="1461">
                  <c:v>33.56666666666667</c:v>
                </c:pt>
                <c:pt idx="1462">
                  <c:v>36.016666666666666</c:v>
                </c:pt>
                <c:pt idx="1463">
                  <c:v>38.15</c:v>
                </c:pt>
                <c:pt idx="1464">
                  <c:v>38.6</c:v>
                </c:pt>
                <c:pt idx="1465">
                  <c:v>39.183333333333337</c:v>
                </c:pt>
                <c:pt idx="1466">
                  <c:v>40.116666666666667</c:v>
                </c:pt>
                <c:pt idx="1467">
                  <c:v>40.666666666666664</c:v>
                </c:pt>
                <c:pt idx="1468">
                  <c:v>40.050000000000004</c:v>
                </c:pt>
                <c:pt idx="1469">
                  <c:v>40.650000000000006</c:v>
                </c:pt>
                <c:pt idx="1470">
                  <c:v>40.06666666666667</c:v>
                </c:pt>
                <c:pt idx="1471">
                  <c:v>39.75</c:v>
                </c:pt>
                <c:pt idx="1472">
                  <c:v>38.966666666666661</c:v>
                </c:pt>
                <c:pt idx="1473">
                  <c:v>37.68333333333333</c:v>
                </c:pt>
                <c:pt idx="1474">
                  <c:v>36.933333333333337</c:v>
                </c:pt>
                <c:pt idx="1475">
                  <c:v>36.550000000000004</c:v>
                </c:pt>
                <c:pt idx="1476">
                  <c:v>34.316666666666663</c:v>
                </c:pt>
                <c:pt idx="1477">
                  <c:v>33.333333333333336</c:v>
                </c:pt>
                <c:pt idx="1478">
                  <c:v>31.433333333333337</c:v>
                </c:pt>
                <c:pt idx="1479">
                  <c:v>30.983333333333334</c:v>
                </c:pt>
                <c:pt idx="1480">
                  <c:v>31.216666666666669</c:v>
                </c:pt>
                <c:pt idx="1481">
                  <c:v>30.883333333333329</c:v>
                </c:pt>
                <c:pt idx="1482">
                  <c:v>30.333333333333329</c:v>
                </c:pt>
                <c:pt idx="1483">
                  <c:v>30.049999999999997</c:v>
                </c:pt>
                <c:pt idx="1484">
                  <c:v>30.816666666666663</c:v>
                </c:pt>
                <c:pt idx="1485">
                  <c:v>34.06666666666667</c:v>
                </c:pt>
                <c:pt idx="1486">
                  <c:v>36.1</c:v>
                </c:pt>
                <c:pt idx="1487">
                  <c:v>37.983333333333327</c:v>
                </c:pt>
                <c:pt idx="1488">
                  <c:v>38.883333333333326</c:v>
                </c:pt>
                <c:pt idx="1489">
                  <c:v>40.033333333333331</c:v>
                </c:pt>
                <c:pt idx="1490">
                  <c:v>40.233333333333334</c:v>
                </c:pt>
                <c:pt idx="1491">
                  <c:v>40.93333333333333</c:v>
                </c:pt>
                <c:pt idx="1492">
                  <c:v>41.63333333333334</c:v>
                </c:pt>
                <c:pt idx="1493">
                  <c:v>41.233333333333327</c:v>
                </c:pt>
                <c:pt idx="1494">
                  <c:v>41.033333333333331</c:v>
                </c:pt>
                <c:pt idx="1495">
                  <c:v>40.300000000000004</c:v>
                </c:pt>
                <c:pt idx="1496">
                  <c:v>39.083333333333336</c:v>
                </c:pt>
                <c:pt idx="1497">
                  <c:v>38</c:v>
                </c:pt>
                <c:pt idx="1498">
                  <c:v>37.333333333333336</c:v>
                </c:pt>
                <c:pt idx="1499">
                  <c:v>34.916666666666664</c:v>
                </c:pt>
                <c:pt idx="1500">
                  <c:v>33.6</c:v>
                </c:pt>
                <c:pt idx="1501">
                  <c:v>33.233333333333334</c:v>
                </c:pt>
                <c:pt idx="1502">
                  <c:v>32.533333333333331</c:v>
                </c:pt>
                <c:pt idx="1503">
                  <c:v>31.75</c:v>
                </c:pt>
                <c:pt idx="1504">
                  <c:v>31.583333333333332</c:v>
                </c:pt>
                <c:pt idx="1505">
                  <c:v>30.783333333333331</c:v>
                </c:pt>
                <c:pt idx="1506">
                  <c:v>30.916666666666668</c:v>
                </c:pt>
                <c:pt idx="1507">
                  <c:v>31.933333333333334</c:v>
                </c:pt>
                <c:pt idx="1508">
                  <c:v>31.733333333333334</c:v>
                </c:pt>
                <c:pt idx="1509">
                  <c:v>33.083333333333336</c:v>
                </c:pt>
                <c:pt idx="1510">
                  <c:v>34.800000000000004</c:v>
                </c:pt>
                <c:pt idx="1511">
                  <c:v>37.083333333333329</c:v>
                </c:pt>
                <c:pt idx="1512">
                  <c:v>39.366666666666667</c:v>
                </c:pt>
                <c:pt idx="1513">
                  <c:v>39.800000000000004</c:v>
                </c:pt>
                <c:pt idx="1514">
                  <c:v>41.016666666666673</c:v>
                </c:pt>
                <c:pt idx="1515">
                  <c:v>42.166666666666664</c:v>
                </c:pt>
                <c:pt idx="1516">
                  <c:v>42.016666666666659</c:v>
                </c:pt>
                <c:pt idx="1517">
                  <c:v>43.483333333333327</c:v>
                </c:pt>
                <c:pt idx="1518">
                  <c:v>43.483333333333327</c:v>
                </c:pt>
                <c:pt idx="1519">
                  <c:v>42.683333333333337</c:v>
                </c:pt>
                <c:pt idx="1520">
                  <c:v>39.35</c:v>
                </c:pt>
                <c:pt idx="1521">
                  <c:v>37.75</c:v>
                </c:pt>
                <c:pt idx="1522">
                  <c:v>36.483333333333334</c:v>
                </c:pt>
                <c:pt idx="1523">
                  <c:v>35.800000000000004</c:v>
                </c:pt>
                <c:pt idx="1524">
                  <c:v>34.5</c:v>
                </c:pt>
                <c:pt idx="1525">
                  <c:v>32.81666666666667</c:v>
                </c:pt>
                <c:pt idx="1526">
                  <c:v>32.533333333333331</c:v>
                </c:pt>
                <c:pt idx="1527">
                  <c:v>32.816666666666663</c:v>
                </c:pt>
                <c:pt idx="1528">
                  <c:v>33.083333333333336</c:v>
                </c:pt>
                <c:pt idx="1529">
                  <c:v>32.983333333333327</c:v>
                </c:pt>
                <c:pt idx="1530">
                  <c:v>31.033333333333331</c:v>
                </c:pt>
                <c:pt idx="1531">
                  <c:v>30.883333333333329</c:v>
                </c:pt>
                <c:pt idx="1532">
                  <c:v>32.85</c:v>
                </c:pt>
                <c:pt idx="1533">
                  <c:v>42.016666666666666</c:v>
                </c:pt>
                <c:pt idx="1534">
                  <c:v>40.35</c:v>
                </c:pt>
                <c:pt idx="1535">
                  <c:v>38.416666666666664</c:v>
                </c:pt>
                <c:pt idx="1536">
                  <c:v>40.93333333333333</c:v>
                </c:pt>
                <c:pt idx="1537">
                  <c:v>42.300000000000004</c:v>
                </c:pt>
                <c:pt idx="1538">
                  <c:v>42.5</c:v>
                </c:pt>
                <c:pt idx="1539">
                  <c:v>42.133333333333333</c:v>
                </c:pt>
                <c:pt idx="1540">
                  <c:v>42.866666666666667</c:v>
                </c:pt>
                <c:pt idx="1541">
                  <c:v>43.483333333333341</c:v>
                </c:pt>
                <c:pt idx="1542">
                  <c:v>42.966666666666669</c:v>
                </c:pt>
                <c:pt idx="1543">
                  <c:v>42.366666666666667</c:v>
                </c:pt>
                <c:pt idx="1544">
                  <c:v>40.5</c:v>
                </c:pt>
                <c:pt idx="1545">
                  <c:v>39.333333333333336</c:v>
                </c:pt>
                <c:pt idx="1546">
                  <c:v>37.81666666666667</c:v>
                </c:pt>
                <c:pt idx="1547">
                  <c:v>35.216666666666669</c:v>
                </c:pt>
                <c:pt idx="1548">
                  <c:v>35.166666666666664</c:v>
                </c:pt>
                <c:pt idx="1549">
                  <c:v>33.81666666666667</c:v>
                </c:pt>
                <c:pt idx="1550">
                  <c:v>33.93333333333333</c:v>
                </c:pt>
                <c:pt idx="1551">
                  <c:v>33.933333333333337</c:v>
                </c:pt>
                <c:pt idx="1552">
                  <c:v>33.716666666666669</c:v>
                </c:pt>
                <c:pt idx="1553">
                  <c:v>30.45</c:v>
                </c:pt>
                <c:pt idx="1554">
                  <c:v>28.716666666666669</c:v>
                </c:pt>
                <c:pt idx="1555">
                  <c:v>29.75</c:v>
                </c:pt>
                <c:pt idx="1556">
                  <c:v>31.75</c:v>
                </c:pt>
                <c:pt idx="1557">
                  <c:v>39.066666666666663</c:v>
                </c:pt>
                <c:pt idx="1558">
                  <c:v>36.783333333333331</c:v>
                </c:pt>
                <c:pt idx="1559">
                  <c:v>38.333333333333336</c:v>
                </c:pt>
                <c:pt idx="1560">
                  <c:v>40.300000000000004</c:v>
                </c:pt>
                <c:pt idx="1561">
                  <c:v>43.050000000000004</c:v>
                </c:pt>
                <c:pt idx="1562">
                  <c:v>43.75</c:v>
                </c:pt>
                <c:pt idx="1563">
                  <c:v>43.283333333333331</c:v>
                </c:pt>
                <c:pt idx="1564">
                  <c:v>43.366666666666667</c:v>
                </c:pt>
                <c:pt idx="1565">
                  <c:v>42.516666666666666</c:v>
                </c:pt>
                <c:pt idx="1566">
                  <c:v>42.483333333333334</c:v>
                </c:pt>
                <c:pt idx="1567">
                  <c:v>41.633333333333333</c:v>
                </c:pt>
                <c:pt idx="1568">
                  <c:v>40.233333333333334</c:v>
                </c:pt>
                <c:pt idx="1569">
                  <c:v>39.333333333333336</c:v>
                </c:pt>
                <c:pt idx="1570">
                  <c:v>37.85</c:v>
                </c:pt>
                <c:pt idx="1571">
                  <c:v>37.416666666666664</c:v>
                </c:pt>
                <c:pt idx="1572">
                  <c:v>35.800000000000004</c:v>
                </c:pt>
                <c:pt idx="1573">
                  <c:v>34.183333333333337</c:v>
                </c:pt>
                <c:pt idx="1574">
                  <c:v>33.6</c:v>
                </c:pt>
                <c:pt idx="1575">
                  <c:v>33.166666666666664</c:v>
                </c:pt>
                <c:pt idx="1576">
                  <c:v>32.983333333333327</c:v>
                </c:pt>
                <c:pt idx="1577">
                  <c:v>33.566666666666663</c:v>
                </c:pt>
                <c:pt idx="1578">
                  <c:v>31.899999999999995</c:v>
                </c:pt>
                <c:pt idx="1579">
                  <c:v>31.166666666666668</c:v>
                </c:pt>
                <c:pt idx="1580">
                  <c:v>31.433333333333337</c:v>
                </c:pt>
                <c:pt idx="1581">
                  <c:v>32.533333333333339</c:v>
                </c:pt>
                <c:pt idx="1582">
                  <c:v>36.449999999999996</c:v>
                </c:pt>
                <c:pt idx="1583">
                  <c:v>38.950000000000003</c:v>
                </c:pt>
                <c:pt idx="1584">
                  <c:v>39.666666666666664</c:v>
                </c:pt>
                <c:pt idx="1585">
                  <c:v>40.083333333333336</c:v>
                </c:pt>
                <c:pt idx="1586">
                  <c:v>41.216666666666669</c:v>
                </c:pt>
                <c:pt idx="1587">
                  <c:v>40.93333333333333</c:v>
                </c:pt>
                <c:pt idx="1588">
                  <c:v>41.516666666666673</c:v>
                </c:pt>
                <c:pt idx="1589">
                  <c:v>41.75</c:v>
                </c:pt>
                <c:pt idx="1590">
                  <c:v>41.81666666666667</c:v>
                </c:pt>
                <c:pt idx="1591">
                  <c:v>41.31666666666667</c:v>
                </c:pt>
                <c:pt idx="1592">
                  <c:v>40.366666666666667</c:v>
                </c:pt>
                <c:pt idx="1593">
                  <c:v>39.416666666666664</c:v>
                </c:pt>
                <c:pt idx="1594">
                  <c:v>38.266666666666673</c:v>
                </c:pt>
                <c:pt idx="1595">
                  <c:v>37.43333333333333</c:v>
                </c:pt>
                <c:pt idx="1596">
                  <c:v>36.633333333333333</c:v>
                </c:pt>
                <c:pt idx="1597">
                  <c:v>35.783333333333339</c:v>
                </c:pt>
                <c:pt idx="1598">
                  <c:v>35.083333333333336</c:v>
                </c:pt>
                <c:pt idx="1599">
                  <c:v>34.483333333333327</c:v>
                </c:pt>
                <c:pt idx="1600">
                  <c:v>33.599999999999994</c:v>
                </c:pt>
                <c:pt idx="1601">
                  <c:v>33.366666666666667</c:v>
                </c:pt>
                <c:pt idx="1602">
                  <c:v>33.266666666666666</c:v>
                </c:pt>
                <c:pt idx="1603">
                  <c:v>32.116666666666667</c:v>
                </c:pt>
                <c:pt idx="1604">
                  <c:v>32.783333333333339</c:v>
                </c:pt>
                <c:pt idx="1605">
                  <c:v>34.516666666666673</c:v>
                </c:pt>
                <c:pt idx="1606">
                  <c:v>35.85</c:v>
                </c:pt>
                <c:pt idx="1607">
                  <c:v>39.016666666666659</c:v>
                </c:pt>
                <c:pt idx="1608">
                  <c:v>40.25</c:v>
                </c:pt>
                <c:pt idx="1609">
                  <c:v>41.466666666666669</c:v>
                </c:pt>
                <c:pt idx="1610">
                  <c:v>43.18333333333333</c:v>
                </c:pt>
                <c:pt idx="1611">
                  <c:v>43.25</c:v>
                </c:pt>
                <c:pt idx="1612">
                  <c:v>43.349999999999994</c:v>
                </c:pt>
                <c:pt idx="1613">
                  <c:v>43</c:v>
                </c:pt>
                <c:pt idx="1614">
                  <c:v>42.683333333333337</c:v>
                </c:pt>
                <c:pt idx="1615">
                  <c:v>41.000000000000007</c:v>
                </c:pt>
                <c:pt idx="1616">
                  <c:v>39.616666666666667</c:v>
                </c:pt>
                <c:pt idx="1617">
                  <c:v>38.466666666666661</c:v>
                </c:pt>
                <c:pt idx="1618">
                  <c:v>36.366666666666667</c:v>
                </c:pt>
                <c:pt idx="1619">
                  <c:v>34.800000000000004</c:v>
                </c:pt>
                <c:pt idx="1620">
                  <c:v>33.633333333333333</c:v>
                </c:pt>
                <c:pt idx="1621">
                  <c:v>32.43333333333333</c:v>
                </c:pt>
                <c:pt idx="1622">
                  <c:v>31.966666666666665</c:v>
                </c:pt>
                <c:pt idx="1623">
                  <c:v>30.183333333333337</c:v>
                </c:pt>
                <c:pt idx="1624">
                  <c:v>28.483333333333334</c:v>
                </c:pt>
                <c:pt idx="1625">
                  <c:v>29.366666666666671</c:v>
                </c:pt>
                <c:pt idx="1626">
                  <c:v>28.5</c:v>
                </c:pt>
                <c:pt idx="1627">
                  <c:v>27.849999999999998</c:v>
                </c:pt>
                <c:pt idx="1628">
                  <c:v>28.950000000000003</c:v>
                </c:pt>
                <c:pt idx="1629">
                  <c:v>31.283333333333335</c:v>
                </c:pt>
                <c:pt idx="1630">
                  <c:v>34.68333333333333</c:v>
                </c:pt>
                <c:pt idx="1631">
                  <c:v>39.366666666666667</c:v>
                </c:pt>
                <c:pt idx="1632">
                  <c:v>40.566666666666663</c:v>
                </c:pt>
                <c:pt idx="1633">
                  <c:v>42.316666666666663</c:v>
                </c:pt>
                <c:pt idx="1634">
                  <c:v>42.183333333333337</c:v>
                </c:pt>
                <c:pt idx="1635">
                  <c:v>43.050000000000004</c:v>
                </c:pt>
                <c:pt idx="1636">
                  <c:v>43.099999999999994</c:v>
                </c:pt>
                <c:pt idx="1637">
                  <c:v>42.966666666666669</c:v>
                </c:pt>
                <c:pt idx="1638">
                  <c:v>43.4</c:v>
                </c:pt>
                <c:pt idx="1639">
                  <c:v>41.4</c:v>
                </c:pt>
                <c:pt idx="1640">
                  <c:v>39.966666666666661</c:v>
                </c:pt>
                <c:pt idx="1641">
                  <c:v>38.533333333333339</c:v>
                </c:pt>
                <c:pt idx="1642">
                  <c:v>37.516666666666666</c:v>
                </c:pt>
                <c:pt idx="1643">
                  <c:v>37.099999999999994</c:v>
                </c:pt>
                <c:pt idx="1644">
                  <c:v>35.883333333333333</c:v>
                </c:pt>
                <c:pt idx="1645">
                  <c:v>34.799999999999997</c:v>
                </c:pt>
                <c:pt idx="1646">
                  <c:v>34.016666666666666</c:v>
                </c:pt>
                <c:pt idx="1647">
                  <c:v>34.366666666666667</c:v>
                </c:pt>
                <c:pt idx="1648">
                  <c:v>33.966666666666669</c:v>
                </c:pt>
                <c:pt idx="1649">
                  <c:v>32.900000000000006</c:v>
                </c:pt>
                <c:pt idx="1650">
                  <c:v>32.666666666666664</c:v>
                </c:pt>
                <c:pt idx="1651">
                  <c:v>32</c:v>
                </c:pt>
                <c:pt idx="1652">
                  <c:v>32.033333333333331</c:v>
                </c:pt>
                <c:pt idx="1653">
                  <c:v>40.5</c:v>
                </c:pt>
                <c:pt idx="1654">
                  <c:v>37.43333333333333</c:v>
                </c:pt>
                <c:pt idx="1655">
                  <c:v>39.18333333333333</c:v>
                </c:pt>
                <c:pt idx="1656">
                  <c:v>39.800000000000004</c:v>
                </c:pt>
                <c:pt idx="1657">
                  <c:v>41.633333333333333</c:v>
                </c:pt>
                <c:pt idx="1658">
                  <c:v>42.566666666666663</c:v>
                </c:pt>
                <c:pt idx="1659">
                  <c:v>43.116666666666674</c:v>
                </c:pt>
                <c:pt idx="1660">
                  <c:v>43.116666666666667</c:v>
                </c:pt>
                <c:pt idx="1661">
                  <c:v>42.366666666666667</c:v>
                </c:pt>
                <c:pt idx="1662">
                  <c:v>41.949999999999996</c:v>
                </c:pt>
                <c:pt idx="1663">
                  <c:v>41.4</c:v>
                </c:pt>
                <c:pt idx="1664">
                  <c:v>39.683333333333337</c:v>
                </c:pt>
                <c:pt idx="1665">
                  <c:v>38.616666666666667</c:v>
                </c:pt>
                <c:pt idx="1666">
                  <c:v>37.56666666666667</c:v>
                </c:pt>
                <c:pt idx="1667">
                  <c:v>36.449999999999996</c:v>
                </c:pt>
                <c:pt idx="1668">
                  <c:v>34.833333333333336</c:v>
                </c:pt>
                <c:pt idx="1669">
                  <c:v>34.183333333333337</c:v>
                </c:pt>
                <c:pt idx="1670">
                  <c:v>33.5</c:v>
                </c:pt>
                <c:pt idx="1671">
                  <c:v>33.383333333333333</c:v>
                </c:pt>
                <c:pt idx="1672">
                  <c:v>33.116666666666667</c:v>
                </c:pt>
                <c:pt idx="1673">
                  <c:v>31.983333333333334</c:v>
                </c:pt>
                <c:pt idx="1674">
                  <c:v>31.216666666666665</c:v>
                </c:pt>
                <c:pt idx="1675">
                  <c:v>29.849999999999998</c:v>
                </c:pt>
                <c:pt idx="1676">
                  <c:v>29.966666666666669</c:v>
                </c:pt>
                <c:pt idx="1677">
                  <c:v>36.083333333333336</c:v>
                </c:pt>
                <c:pt idx="1678">
                  <c:v>39.366666666666667</c:v>
                </c:pt>
                <c:pt idx="1679">
                  <c:v>37.93333333333333</c:v>
                </c:pt>
                <c:pt idx="1680">
                  <c:v>39.13333333333334</c:v>
                </c:pt>
                <c:pt idx="1681">
                  <c:v>40.533333333333331</c:v>
                </c:pt>
                <c:pt idx="1682">
                  <c:v>41.966666666666661</c:v>
                </c:pt>
                <c:pt idx="1683">
                  <c:v>43.099999999999994</c:v>
                </c:pt>
                <c:pt idx="1684">
                  <c:v>44</c:v>
                </c:pt>
                <c:pt idx="1685">
                  <c:v>43.483333333333341</c:v>
                </c:pt>
                <c:pt idx="1686">
                  <c:v>42.016666666666673</c:v>
                </c:pt>
                <c:pt idx="1687">
                  <c:v>41.533333333333331</c:v>
                </c:pt>
              </c:numCache>
            </c:numRef>
          </c:yVal>
          <c:smooth val="0"/>
          <c:extLst>
            <c:ext xmlns:c16="http://schemas.microsoft.com/office/drawing/2014/chart" uri="{C3380CC4-5D6E-409C-BE32-E72D297353CC}">
              <c16:uniqueId val="{00000000-A31C-4E98-B9F8-B095EA40672E}"/>
            </c:ext>
          </c:extLst>
        </c:ser>
        <c:ser>
          <c:idx val="1"/>
          <c:order val="1"/>
          <c:tx>
            <c:strRef>
              <c:f>Sheet1!$C$5</c:f>
              <c:strCache>
                <c:ptCount val="1"/>
                <c:pt idx="0">
                  <c:v>EX. Wet Bulb Temp.</c:v>
                </c:pt>
              </c:strCache>
            </c:strRef>
          </c:tx>
          <c:spPr>
            <a:ln w="19050" cap="rnd">
              <a:noFill/>
              <a:round/>
            </a:ln>
            <a:effectLst/>
          </c:spPr>
          <c:marker>
            <c:symbol val="circle"/>
            <c:size val="2"/>
            <c:spPr>
              <a:solidFill>
                <a:srgbClr val="00B050"/>
              </a:solidFill>
              <a:ln w="9525">
                <a:noFill/>
              </a:ln>
              <a:effectLst/>
            </c:spPr>
          </c:marker>
          <c:xVal>
            <c:numRef>
              <c:f>Sheet1!$A$6:$A$1693</c:f>
              <c:numCache>
                <c:formatCode>m/d/yyyy\ h:mm</c:formatCode>
                <c:ptCount val="1688"/>
                <c:pt idx="0">
                  <c:v>43272.41667633102</c:v>
                </c:pt>
                <c:pt idx="1">
                  <c:v>43272.458343055558</c:v>
                </c:pt>
                <c:pt idx="2">
                  <c:v>43272.500009780095</c:v>
                </c:pt>
                <c:pt idx="3">
                  <c:v>43272.541676504632</c:v>
                </c:pt>
                <c:pt idx="4">
                  <c:v>43272.583343229169</c:v>
                </c:pt>
                <c:pt idx="5">
                  <c:v>43272.625009953706</c:v>
                </c:pt>
                <c:pt idx="6">
                  <c:v>43272.666676678244</c:v>
                </c:pt>
                <c:pt idx="7">
                  <c:v>43272.708343402781</c:v>
                </c:pt>
                <c:pt idx="8">
                  <c:v>43272.750010127318</c:v>
                </c:pt>
                <c:pt idx="9">
                  <c:v>43272.791676851855</c:v>
                </c:pt>
                <c:pt idx="10">
                  <c:v>43272.833343576393</c:v>
                </c:pt>
                <c:pt idx="11">
                  <c:v>43272.875010300922</c:v>
                </c:pt>
                <c:pt idx="12">
                  <c:v>43272.91667702546</c:v>
                </c:pt>
                <c:pt idx="13">
                  <c:v>43272.958343749997</c:v>
                </c:pt>
                <c:pt idx="14">
                  <c:v>43273.000010474534</c:v>
                </c:pt>
                <c:pt idx="15">
                  <c:v>43273.041677199071</c:v>
                </c:pt>
                <c:pt idx="16">
                  <c:v>43273.083343923608</c:v>
                </c:pt>
                <c:pt idx="17">
                  <c:v>43273.125010648146</c:v>
                </c:pt>
                <c:pt idx="18">
                  <c:v>43273.166677372683</c:v>
                </c:pt>
                <c:pt idx="19">
                  <c:v>43273.20834409722</c:v>
                </c:pt>
                <c:pt idx="20">
                  <c:v>43273.250010821757</c:v>
                </c:pt>
                <c:pt idx="21">
                  <c:v>43273.291677546295</c:v>
                </c:pt>
                <c:pt idx="22">
                  <c:v>43273.333344270832</c:v>
                </c:pt>
                <c:pt idx="23">
                  <c:v>43273.375010995369</c:v>
                </c:pt>
                <c:pt idx="24">
                  <c:v>43273.416677719906</c:v>
                </c:pt>
                <c:pt idx="25">
                  <c:v>43273.458344444443</c:v>
                </c:pt>
                <c:pt idx="26">
                  <c:v>43273.500011168981</c:v>
                </c:pt>
                <c:pt idx="27">
                  <c:v>43273.541677893518</c:v>
                </c:pt>
                <c:pt idx="28">
                  <c:v>43273.583344618055</c:v>
                </c:pt>
                <c:pt idx="29">
                  <c:v>43273.625011342592</c:v>
                </c:pt>
                <c:pt idx="30">
                  <c:v>43273.666678067129</c:v>
                </c:pt>
                <c:pt idx="31">
                  <c:v>43273.708344791667</c:v>
                </c:pt>
                <c:pt idx="32">
                  <c:v>43273.750011516204</c:v>
                </c:pt>
                <c:pt idx="33">
                  <c:v>43273.791678240741</c:v>
                </c:pt>
                <c:pt idx="34">
                  <c:v>43273.833344965278</c:v>
                </c:pt>
                <c:pt idx="35">
                  <c:v>43273.875011689815</c:v>
                </c:pt>
                <c:pt idx="36">
                  <c:v>43273.916678414353</c:v>
                </c:pt>
                <c:pt idx="37">
                  <c:v>43273.95834513889</c:v>
                </c:pt>
                <c:pt idx="38">
                  <c:v>43274.000011863427</c:v>
                </c:pt>
                <c:pt idx="39">
                  <c:v>43274.041678587964</c:v>
                </c:pt>
                <c:pt idx="40">
                  <c:v>43274.083345312501</c:v>
                </c:pt>
                <c:pt idx="41">
                  <c:v>43274.125012037039</c:v>
                </c:pt>
                <c:pt idx="42">
                  <c:v>43274.166678761576</c:v>
                </c:pt>
                <c:pt idx="43">
                  <c:v>43274.208345486113</c:v>
                </c:pt>
                <c:pt idx="44">
                  <c:v>43274.25001221065</c:v>
                </c:pt>
                <c:pt idx="45">
                  <c:v>43274.291678935188</c:v>
                </c:pt>
                <c:pt idx="46">
                  <c:v>43274.333345659725</c:v>
                </c:pt>
                <c:pt idx="47">
                  <c:v>43274.375012384262</c:v>
                </c:pt>
                <c:pt idx="48">
                  <c:v>43274.416679108799</c:v>
                </c:pt>
                <c:pt idx="49">
                  <c:v>43274.458345833336</c:v>
                </c:pt>
                <c:pt idx="50">
                  <c:v>43274.500012557874</c:v>
                </c:pt>
                <c:pt idx="51">
                  <c:v>43274.541679282411</c:v>
                </c:pt>
                <c:pt idx="52">
                  <c:v>43274.583346006948</c:v>
                </c:pt>
                <c:pt idx="53">
                  <c:v>43274.625012731478</c:v>
                </c:pt>
                <c:pt idx="54">
                  <c:v>43274.666679456015</c:v>
                </c:pt>
                <c:pt idx="55">
                  <c:v>43274.708346180552</c:v>
                </c:pt>
                <c:pt idx="56">
                  <c:v>43274.75001290509</c:v>
                </c:pt>
                <c:pt idx="57">
                  <c:v>43274.791679629627</c:v>
                </c:pt>
                <c:pt idx="58">
                  <c:v>43274.833346354164</c:v>
                </c:pt>
                <c:pt idx="59">
                  <c:v>43274.875013078701</c:v>
                </c:pt>
                <c:pt idx="60">
                  <c:v>43274.916679803238</c:v>
                </c:pt>
                <c:pt idx="61">
                  <c:v>43274.958346527776</c:v>
                </c:pt>
                <c:pt idx="62">
                  <c:v>43275.000013252313</c:v>
                </c:pt>
                <c:pt idx="63">
                  <c:v>43275.04167997685</c:v>
                </c:pt>
                <c:pt idx="64">
                  <c:v>43275.083346701387</c:v>
                </c:pt>
                <c:pt idx="65">
                  <c:v>43275.125013425924</c:v>
                </c:pt>
                <c:pt idx="66">
                  <c:v>43275.166680150462</c:v>
                </c:pt>
                <c:pt idx="67">
                  <c:v>43275.208346874999</c:v>
                </c:pt>
                <c:pt idx="68">
                  <c:v>43275.250013599536</c:v>
                </c:pt>
                <c:pt idx="69">
                  <c:v>43275.291680324073</c:v>
                </c:pt>
                <c:pt idx="70">
                  <c:v>43275.33334704861</c:v>
                </c:pt>
                <c:pt idx="71">
                  <c:v>43275.375013773148</c:v>
                </c:pt>
                <c:pt idx="72">
                  <c:v>43275.416680497685</c:v>
                </c:pt>
                <c:pt idx="73">
                  <c:v>43275.458347222222</c:v>
                </c:pt>
                <c:pt idx="74">
                  <c:v>43275.500013946759</c:v>
                </c:pt>
                <c:pt idx="75">
                  <c:v>43275.541680671296</c:v>
                </c:pt>
                <c:pt idx="76">
                  <c:v>43275.583347395834</c:v>
                </c:pt>
                <c:pt idx="77">
                  <c:v>43275.625014120371</c:v>
                </c:pt>
                <c:pt idx="78">
                  <c:v>43275.666680844908</c:v>
                </c:pt>
                <c:pt idx="79">
                  <c:v>43275.708347569445</c:v>
                </c:pt>
                <c:pt idx="80">
                  <c:v>43275.750014293983</c:v>
                </c:pt>
                <c:pt idx="81">
                  <c:v>43275.79168101852</c:v>
                </c:pt>
                <c:pt idx="82">
                  <c:v>43275.833347743057</c:v>
                </c:pt>
                <c:pt idx="83">
                  <c:v>43275.875014467594</c:v>
                </c:pt>
                <c:pt idx="84">
                  <c:v>43275.916681192131</c:v>
                </c:pt>
                <c:pt idx="85">
                  <c:v>43275.958347916669</c:v>
                </c:pt>
                <c:pt idx="86">
                  <c:v>43276.000014641206</c:v>
                </c:pt>
                <c:pt idx="87">
                  <c:v>43276.041681365743</c:v>
                </c:pt>
                <c:pt idx="88">
                  <c:v>43276.08334809028</c:v>
                </c:pt>
                <c:pt idx="89">
                  <c:v>43276.125014814817</c:v>
                </c:pt>
                <c:pt idx="90">
                  <c:v>43276.166681539355</c:v>
                </c:pt>
                <c:pt idx="91">
                  <c:v>43276.208348263892</c:v>
                </c:pt>
                <c:pt idx="92">
                  <c:v>43276.250014988429</c:v>
                </c:pt>
                <c:pt idx="93">
                  <c:v>43276.291681712966</c:v>
                </c:pt>
                <c:pt idx="94">
                  <c:v>43276.333348437503</c:v>
                </c:pt>
                <c:pt idx="95">
                  <c:v>43276.375015162041</c:v>
                </c:pt>
                <c:pt idx="96">
                  <c:v>43276.416681886571</c:v>
                </c:pt>
                <c:pt idx="97">
                  <c:v>43276.458348611108</c:v>
                </c:pt>
                <c:pt idx="98">
                  <c:v>43276.500015335645</c:v>
                </c:pt>
                <c:pt idx="99">
                  <c:v>43276.541682060182</c:v>
                </c:pt>
                <c:pt idx="100">
                  <c:v>43276.583348784719</c:v>
                </c:pt>
                <c:pt idx="101">
                  <c:v>43276.625015509257</c:v>
                </c:pt>
                <c:pt idx="102">
                  <c:v>43276.666682233794</c:v>
                </c:pt>
                <c:pt idx="103">
                  <c:v>43276.708348958331</c:v>
                </c:pt>
                <c:pt idx="104">
                  <c:v>43276.750015682868</c:v>
                </c:pt>
                <c:pt idx="105">
                  <c:v>43276.791682407405</c:v>
                </c:pt>
                <c:pt idx="106">
                  <c:v>43276.833349131943</c:v>
                </c:pt>
                <c:pt idx="107">
                  <c:v>43276.87501585648</c:v>
                </c:pt>
                <c:pt idx="108">
                  <c:v>43276.916682581017</c:v>
                </c:pt>
                <c:pt idx="109">
                  <c:v>43276.958349305554</c:v>
                </c:pt>
                <c:pt idx="110">
                  <c:v>43277.000016030092</c:v>
                </c:pt>
                <c:pt idx="111">
                  <c:v>43277.041682754629</c:v>
                </c:pt>
                <c:pt idx="112">
                  <c:v>43277.083349479166</c:v>
                </c:pt>
                <c:pt idx="113">
                  <c:v>43277.125016203703</c:v>
                </c:pt>
                <c:pt idx="114">
                  <c:v>43277.16668292824</c:v>
                </c:pt>
                <c:pt idx="115">
                  <c:v>43277.208349652778</c:v>
                </c:pt>
                <c:pt idx="116">
                  <c:v>43277.250016377315</c:v>
                </c:pt>
                <c:pt idx="117">
                  <c:v>43277.291683101852</c:v>
                </c:pt>
                <c:pt idx="118">
                  <c:v>43277.333349826389</c:v>
                </c:pt>
                <c:pt idx="119">
                  <c:v>43277.375016550926</c:v>
                </c:pt>
                <c:pt idx="120">
                  <c:v>43277.416683275464</c:v>
                </c:pt>
                <c:pt idx="121">
                  <c:v>43277.458350000001</c:v>
                </c:pt>
                <c:pt idx="122">
                  <c:v>43277.500016724538</c:v>
                </c:pt>
                <c:pt idx="123">
                  <c:v>43277.541683449075</c:v>
                </c:pt>
                <c:pt idx="124">
                  <c:v>43277.583350173612</c:v>
                </c:pt>
                <c:pt idx="125">
                  <c:v>43277.62501689815</c:v>
                </c:pt>
                <c:pt idx="126">
                  <c:v>43277.666683622687</c:v>
                </c:pt>
                <c:pt idx="127">
                  <c:v>43277.708350347224</c:v>
                </c:pt>
                <c:pt idx="128">
                  <c:v>43277.750017071761</c:v>
                </c:pt>
                <c:pt idx="129">
                  <c:v>43277.791683796298</c:v>
                </c:pt>
                <c:pt idx="130">
                  <c:v>43277.833350520836</c:v>
                </c:pt>
                <c:pt idx="131">
                  <c:v>43277.875017245373</c:v>
                </c:pt>
                <c:pt idx="132">
                  <c:v>43277.91668396991</c:v>
                </c:pt>
                <c:pt idx="133">
                  <c:v>43277.958350694447</c:v>
                </c:pt>
                <c:pt idx="134">
                  <c:v>43278.000017418984</c:v>
                </c:pt>
                <c:pt idx="135">
                  <c:v>43278.041684143522</c:v>
                </c:pt>
                <c:pt idx="136">
                  <c:v>43278.083350868059</c:v>
                </c:pt>
                <c:pt idx="137">
                  <c:v>43278.125017592596</c:v>
                </c:pt>
                <c:pt idx="138">
                  <c:v>43278.166684317126</c:v>
                </c:pt>
                <c:pt idx="139">
                  <c:v>43278.208351041663</c:v>
                </c:pt>
                <c:pt idx="140">
                  <c:v>43278.2500177662</c:v>
                </c:pt>
                <c:pt idx="141">
                  <c:v>43278.291684490738</c:v>
                </c:pt>
                <c:pt idx="142">
                  <c:v>43278.333351215275</c:v>
                </c:pt>
                <c:pt idx="143">
                  <c:v>43278.375017939812</c:v>
                </c:pt>
                <c:pt idx="144">
                  <c:v>43278.416684664349</c:v>
                </c:pt>
                <c:pt idx="145">
                  <c:v>43278.458351388887</c:v>
                </c:pt>
                <c:pt idx="146">
                  <c:v>43278.500018113424</c:v>
                </c:pt>
                <c:pt idx="147">
                  <c:v>43278.541684837961</c:v>
                </c:pt>
                <c:pt idx="148">
                  <c:v>43278.583351562498</c:v>
                </c:pt>
                <c:pt idx="149">
                  <c:v>43278.625018287035</c:v>
                </c:pt>
                <c:pt idx="150">
                  <c:v>43278.666685011573</c:v>
                </c:pt>
                <c:pt idx="151">
                  <c:v>43278.70835173611</c:v>
                </c:pt>
                <c:pt idx="152">
                  <c:v>43278.750018460647</c:v>
                </c:pt>
                <c:pt idx="153">
                  <c:v>43278.791685185184</c:v>
                </c:pt>
                <c:pt idx="154">
                  <c:v>43278.833351909721</c:v>
                </c:pt>
                <c:pt idx="155">
                  <c:v>43278.875018634259</c:v>
                </c:pt>
                <c:pt idx="156">
                  <c:v>43278.916685358796</c:v>
                </c:pt>
                <c:pt idx="157">
                  <c:v>43278.958352083333</c:v>
                </c:pt>
                <c:pt idx="158">
                  <c:v>43279.00001880787</c:v>
                </c:pt>
                <c:pt idx="159">
                  <c:v>43279.041685532407</c:v>
                </c:pt>
                <c:pt idx="160">
                  <c:v>43279.083352256945</c:v>
                </c:pt>
                <c:pt idx="161">
                  <c:v>43279.125018981482</c:v>
                </c:pt>
                <c:pt idx="162">
                  <c:v>43279.166685706019</c:v>
                </c:pt>
                <c:pt idx="163">
                  <c:v>43279.208352430556</c:v>
                </c:pt>
                <c:pt idx="164">
                  <c:v>43279.250019155093</c:v>
                </c:pt>
                <c:pt idx="165">
                  <c:v>43279.291685879631</c:v>
                </c:pt>
                <c:pt idx="166">
                  <c:v>43279.333352604168</c:v>
                </c:pt>
                <c:pt idx="167">
                  <c:v>43279.375019328705</c:v>
                </c:pt>
                <c:pt idx="168">
                  <c:v>43279.416686053242</c:v>
                </c:pt>
                <c:pt idx="169">
                  <c:v>43279.45835277778</c:v>
                </c:pt>
                <c:pt idx="170">
                  <c:v>43279.500019502317</c:v>
                </c:pt>
                <c:pt idx="171">
                  <c:v>43279.541686226854</c:v>
                </c:pt>
                <c:pt idx="172">
                  <c:v>43279.583352951391</c:v>
                </c:pt>
                <c:pt idx="173">
                  <c:v>43279.625019675928</c:v>
                </c:pt>
                <c:pt idx="174">
                  <c:v>43279.666686400466</c:v>
                </c:pt>
                <c:pt idx="175">
                  <c:v>43279.708353125003</c:v>
                </c:pt>
                <c:pt idx="176">
                  <c:v>43279.75001984954</c:v>
                </c:pt>
                <c:pt idx="177">
                  <c:v>43279.791686574077</c:v>
                </c:pt>
                <c:pt idx="178">
                  <c:v>43279.833353298614</c:v>
                </c:pt>
                <c:pt idx="179">
                  <c:v>43279.875020023152</c:v>
                </c:pt>
                <c:pt idx="180">
                  <c:v>43279.916686747689</c:v>
                </c:pt>
                <c:pt idx="181">
                  <c:v>43279.958353472219</c:v>
                </c:pt>
                <c:pt idx="182">
                  <c:v>43280.000020196756</c:v>
                </c:pt>
                <c:pt idx="183">
                  <c:v>43280.041686921293</c:v>
                </c:pt>
                <c:pt idx="184">
                  <c:v>43280.08335364583</c:v>
                </c:pt>
                <c:pt idx="185">
                  <c:v>43280.125020370368</c:v>
                </c:pt>
                <c:pt idx="186">
                  <c:v>43280.166687094905</c:v>
                </c:pt>
                <c:pt idx="187">
                  <c:v>43280.208353819442</c:v>
                </c:pt>
                <c:pt idx="188">
                  <c:v>43280.250020543979</c:v>
                </c:pt>
                <c:pt idx="189">
                  <c:v>43280.291687268516</c:v>
                </c:pt>
                <c:pt idx="190">
                  <c:v>43280.333353993054</c:v>
                </c:pt>
                <c:pt idx="191">
                  <c:v>43280.375020717591</c:v>
                </c:pt>
                <c:pt idx="192">
                  <c:v>43280.416687442128</c:v>
                </c:pt>
                <c:pt idx="193">
                  <c:v>43280.458354166665</c:v>
                </c:pt>
                <c:pt idx="194">
                  <c:v>43280.500020891202</c:v>
                </c:pt>
                <c:pt idx="195">
                  <c:v>43280.54168761574</c:v>
                </c:pt>
                <c:pt idx="196">
                  <c:v>43280.583354340277</c:v>
                </c:pt>
                <c:pt idx="197">
                  <c:v>43280.625021064814</c:v>
                </c:pt>
                <c:pt idx="198">
                  <c:v>43280.666687789351</c:v>
                </c:pt>
                <c:pt idx="199">
                  <c:v>43280.708354513888</c:v>
                </c:pt>
                <c:pt idx="200">
                  <c:v>43280.750021238426</c:v>
                </c:pt>
                <c:pt idx="201">
                  <c:v>43280.791687962963</c:v>
                </c:pt>
                <c:pt idx="202">
                  <c:v>43280.8333546875</c:v>
                </c:pt>
                <c:pt idx="203">
                  <c:v>43280.875021412037</c:v>
                </c:pt>
                <c:pt idx="204">
                  <c:v>43280.916688136575</c:v>
                </c:pt>
                <c:pt idx="205">
                  <c:v>43280.958354861112</c:v>
                </c:pt>
                <c:pt idx="206">
                  <c:v>43281.000021585649</c:v>
                </c:pt>
                <c:pt idx="207">
                  <c:v>43281.041688310186</c:v>
                </c:pt>
                <c:pt idx="208">
                  <c:v>43281.083355034723</c:v>
                </c:pt>
                <c:pt idx="209">
                  <c:v>43281.125021759261</c:v>
                </c:pt>
                <c:pt idx="210">
                  <c:v>43281.166688483798</c:v>
                </c:pt>
                <c:pt idx="211">
                  <c:v>43281.208355208335</c:v>
                </c:pt>
                <c:pt idx="212">
                  <c:v>43281.250021932872</c:v>
                </c:pt>
                <c:pt idx="213">
                  <c:v>43281.291688657409</c:v>
                </c:pt>
                <c:pt idx="214">
                  <c:v>43281.333355381947</c:v>
                </c:pt>
                <c:pt idx="215">
                  <c:v>43281.375022106484</c:v>
                </c:pt>
                <c:pt idx="216">
                  <c:v>43281.416688831021</c:v>
                </c:pt>
                <c:pt idx="217">
                  <c:v>43281.458355555558</c:v>
                </c:pt>
                <c:pt idx="218">
                  <c:v>43281.500022280095</c:v>
                </c:pt>
                <c:pt idx="219">
                  <c:v>43281.541689004633</c:v>
                </c:pt>
                <c:pt idx="220">
                  <c:v>43281.58335572917</c:v>
                </c:pt>
                <c:pt idx="221">
                  <c:v>43281.625022453707</c:v>
                </c:pt>
                <c:pt idx="222">
                  <c:v>43281.666689178244</c:v>
                </c:pt>
                <c:pt idx="223">
                  <c:v>43281.708355902774</c:v>
                </c:pt>
                <c:pt idx="224">
                  <c:v>43281.750022627311</c:v>
                </c:pt>
                <c:pt idx="225">
                  <c:v>43281.791689351849</c:v>
                </c:pt>
                <c:pt idx="226">
                  <c:v>43281.833356076386</c:v>
                </c:pt>
                <c:pt idx="227">
                  <c:v>43281.875022800923</c:v>
                </c:pt>
                <c:pt idx="228">
                  <c:v>43281.91668952546</c:v>
                </c:pt>
                <c:pt idx="229">
                  <c:v>43281.958356249997</c:v>
                </c:pt>
                <c:pt idx="230">
                  <c:v>43282.000022974535</c:v>
                </c:pt>
                <c:pt idx="231">
                  <c:v>43282.041689699072</c:v>
                </c:pt>
                <c:pt idx="232">
                  <c:v>43282.083356423609</c:v>
                </c:pt>
                <c:pt idx="233">
                  <c:v>43282.125023148146</c:v>
                </c:pt>
                <c:pt idx="234">
                  <c:v>43282.166689872683</c:v>
                </c:pt>
                <c:pt idx="235">
                  <c:v>43282.208356597221</c:v>
                </c:pt>
                <c:pt idx="236">
                  <c:v>43282.250023321758</c:v>
                </c:pt>
                <c:pt idx="237">
                  <c:v>43282.291690046295</c:v>
                </c:pt>
                <c:pt idx="238">
                  <c:v>43282.333356770832</c:v>
                </c:pt>
                <c:pt idx="239">
                  <c:v>43282.37502349537</c:v>
                </c:pt>
                <c:pt idx="240">
                  <c:v>43282.416690219907</c:v>
                </c:pt>
                <c:pt idx="241">
                  <c:v>43282.458356944444</c:v>
                </c:pt>
                <c:pt idx="242">
                  <c:v>43282.500023668981</c:v>
                </c:pt>
                <c:pt idx="243">
                  <c:v>43282.541690393518</c:v>
                </c:pt>
                <c:pt idx="244">
                  <c:v>43282.583357118056</c:v>
                </c:pt>
                <c:pt idx="245">
                  <c:v>43282.625023842593</c:v>
                </c:pt>
                <c:pt idx="246">
                  <c:v>43282.66669056713</c:v>
                </c:pt>
                <c:pt idx="247">
                  <c:v>43282.708357291667</c:v>
                </c:pt>
                <c:pt idx="248">
                  <c:v>43282.750024016204</c:v>
                </c:pt>
                <c:pt idx="249">
                  <c:v>43282.791690740742</c:v>
                </c:pt>
                <c:pt idx="250">
                  <c:v>43282.833357465279</c:v>
                </c:pt>
                <c:pt idx="251">
                  <c:v>43282.875024189816</c:v>
                </c:pt>
                <c:pt idx="252">
                  <c:v>43282.916690914353</c:v>
                </c:pt>
                <c:pt idx="253">
                  <c:v>43282.95835763889</c:v>
                </c:pt>
                <c:pt idx="254">
                  <c:v>43283.000024363428</c:v>
                </c:pt>
                <c:pt idx="255">
                  <c:v>43283.041691087965</c:v>
                </c:pt>
                <c:pt idx="256">
                  <c:v>43283.083357812502</c:v>
                </c:pt>
                <c:pt idx="257">
                  <c:v>43283.125024537039</c:v>
                </c:pt>
                <c:pt idx="258">
                  <c:v>43283.166691261576</c:v>
                </c:pt>
                <c:pt idx="259">
                  <c:v>43283.208357986114</c:v>
                </c:pt>
                <c:pt idx="260">
                  <c:v>43283.250024710651</c:v>
                </c:pt>
                <c:pt idx="261">
                  <c:v>43283.291691435188</c:v>
                </c:pt>
                <c:pt idx="262">
                  <c:v>43283.333358159725</c:v>
                </c:pt>
                <c:pt idx="263">
                  <c:v>43283.375024884263</c:v>
                </c:pt>
                <c:pt idx="264">
                  <c:v>43283.4166916088</c:v>
                </c:pt>
                <c:pt idx="265">
                  <c:v>43283.458358333337</c:v>
                </c:pt>
                <c:pt idx="266">
                  <c:v>43283.500025057867</c:v>
                </c:pt>
                <c:pt idx="267">
                  <c:v>43283.541691782404</c:v>
                </c:pt>
                <c:pt idx="268">
                  <c:v>43283.583358506941</c:v>
                </c:pt>
                <c:pt idx="269">
                  <c:v>43283.625025231479</c:v>
                </c:pt>
                <c:pt idx="270">
                  <c:v>43283.666691956016</c:v>
                </c:pt>
                <c:pt idx="271">
                  <c:v>43283.708358680553</c:v>
                </c:pt>
                <c:pt idx="272">
                  <c:v>43283.75002540509</c:v>
                </c:pt>
                <c:pt idx="273">
                  <c:v>43283.791692129627</c:v>
                </c:pt>
                <c:pt idx="274">
                  <c:v>43283.833358854165</c:v>
                </c:pt>
                <c:pt idx="275">
                  <c:v>43283.875025578702</c:v>
                </c:pt>
                <c:pt idx="276">
                  <c:v>43283.916692303239</c:v>
                </c:pt>
                <c:pt idx="277">
                  <c:v>43283.958359027776</c:v>
                </c:pt>
                <c:pt idx="278">
                  <c:v>43284.000025752313</c:v>
                </c:pt>
                <c:pt idx="279">
                  <c:v>43284.041692476851</c:v>
                </c:pt>
                <c:pt idx="280">
                  <c:v>43284.083359201388</c:v>
                </c:pt>
                <c:pt idx="281">
                  <c:v>43284.125025925925</c:v>
                </c:pt>
                <c:pt idx="282">
                  <c:v>43284.166692650462</c:v>
                </c:pt>
                <c:pt idx="283">
                  <c:v>43284.208359374999</c:v>
                </c:pt>
                <c:pt idx="284">
                  <c:v>43284.250026099537</c:v>
                </c:pt>
                <c:pt idx="285">
                  <c:v>43284.291692824074</c:v>
                </c:pt>
                <c:pt idx="286">
                  <c:v>43284.333359548611</c:v>
                </c:pt>
                <c:pt idx="287">
                  <c:v>43284.375026273148</c:v>
                </c:pt>
                <c:pt idx="288">
                  <c:v>43284.416692997685</c:v>
                </c:pt>
                <c:pt idx="289">
                  <c:v>43284.458359722223</c:v>
                </c:pt>
                <c:pt idx="290">
                  <c:v>43284.50002644676</c:v>
                </c:pt>
                <c:pt idx="291">
                  <c:v>43284.541693171297</c:v>
                </c:pt>
                <c:pt idx="292">
                  <c:v>43284.583359895834</c:v>
                </c:pt>
                <c:pt idx="293">
                  <c:v>43284.625026620372</c:v>
                </c:pt>
                <c:pt idx="294">
                  <c:v>43284.666693344909</c:v>
                </c:pt>
                <c:pt idx="295">
                  <c:v>43284.708360069446</c:v>
                </c:pt>
                <c:pt idx="296">
                  <c:v>43284.750026793983</c:v>
                </c:pt>
                <c:pt idx="297">
                  <c:v>43284.79169351852</c:v>
                </c:pt>
                <c:pt idx="298">
                  <c:v>43284.833360243058</c:v>
                </c:pt>
                <c:pt idx="299">
                  <c:v>43284.875026967595</c:v>
                </c:pt>
                <c:pt idx="300">
                  <c:v>43284.916693692132</c:v>
                </c:pt>
                <c:pt idx="301">
                  <c:v>43284.958360416669</c:v>
                </c:pt>
                <c:pt idx="302">
                  <c:v>43285.000027141206</c:v>
                </c:pt>
                <c:pt idx="303">
                  <c:v>43285.041693865744</c:v>
                </c:pt>
                <c:pt idx="304">
                  <c:v>43285.083360590281</c:v>
                </c:pt>
                <c:pt idx="305">
                  <c:v>43285.125027314818</c:v>
                </c:pt>
                <c:pt idx="306">
                  <c:v>43285.166694039355</c:v>
                </c:pt>
                <c:pt idx="307">
                  <c:v>43285.208360763892</c:v>
                </c:pt>
                <c:pt idx="308">
                  <c:v>43285.250027488422</c:v>
                </c:pt>
                <c:pt idx="309">
                  <c:v>43285.29169421296</c:v>
                </c:pt>
                <c:pt idx="310">
                  <c:v>43285.333360937497</c:v>
                </c:pt>
                <c:pt idx="311">
                  <c:v>43285.375027662034</c:v>
                </c:pt>
                <c:pt idx="312">
                  <c:v>43285.416694386571</c:v>
                </c:pt>
                <c:pt idx="313">
                  <c:v>43285.458361111108</c:v>
                </c:pt>
                <c:pt idx="314">
                  <c:v>43285.500027835646</c:v>
                </c:pt>
                <c:pt idx="315">
                  <c:v>43285.541694560183</c:v>
                </c:pt>
                <c:pt idx="316">
                  <c:v>43285.58336128472</c:v>
                </c:pt>
                <c:pt idx="317">
                  <c:v>43285.625028009257</c:v>
                </c:pt>
                <c:pt idx="318">
                  <c:v>43285.666694733794</c:v>
                </c:pt>
                <c:pt idx="319">
                  <c:v>43285.708361458332</c:v>
                </c:pt>
                <c:pt idx="320">
                  <c:v>43285.750028182869</c:v>
                </c:pt>
                <c:pt idx="321">
                  <c:v>43285.791694907406</c:v>
                </c:pt>
                <c:pt idx="322">
                  <c:v>43285.833361631943</c:v>
                </c:pt>
                <c:pt idx="323">
                  <c:v>43285.87502835648</c:v>
                </c:pt>
                <c:pt idx="324">
                  <c:v>43285.916695081018</c:v>
                </c:pt>
                <c:pt idx="325">
                  <c:v>43285.958361805555</c:v>
                </c:pt>
                <c:pt idx="326">
                  <c:v>43286.000028530092</c:v>
                </c:pt>
                <c:pt idx="327">
                  <c:v>43286.041695254629</c:v>
                </c:pt>
                <c:pt idx="328">
                  <c:v>43286.083361979167</c:v>
                </c:pt>
                <c:pt idx="329">
                  <c:v>43286.125028703704</c:v>
                </c:pt>
                <c:pt idx="330">
                  <c:v>43286.166695428241</c:v>
                </c:pt>
                <c:pt idx="331">
                  <c:v>43286.208362152778</c:v>
                </c:pt>
                <c:pt idx="332">
                  <c:v>43286.250028877315</c:v>
                </c:pt>
                <c:pt idx="333">
                  <c:v>43286.291695601853</c:v>
                </c:pt>
                <c:pt idx="334">
                  <c:v>43286.33336232639</c:v>
                </c:pt>
                <c:pt idx="335">
                  <c:v>43286.375029050927</c:v>
                </c:pt>
                <c:pt idx="336">
                  <c:v>43286.416695775464</c:v>
                </c:pt>
                <c:pt idx="337">
                  <c:v>43286.458362500001</c:v>
                </c:pt>
                <c:pt idx="338">
                  <c:v>43286.500029224539</c:v>
                </c:pt>
                <c:pt idx="339">
                  <c:v>43286.541695949076</c:v>
                </c:pt>
                <c:pt idx="340">
                  <c:v>43286.583362673613</c:v>
                </c:pt>
                <c:pt idx="341">
                  <c:v>43286.62502939815</c:v>
                </c:pt>
                <c:pt idx="342">
                  <c:v>43286.666696122687</c:v>
                </c:pt>
                <c:pt idx="343">
                  <c:v>43286.708362847225</c:v>
                </c:pt>
                <c:pt idx="344">
                  <c:v>43286.750029571762</c:v>
                </c:pt>
                <c:pt idx="345">
                  <c:v>43286.791696296299</c:v>
                </c:pt>
                <c:pt idx="346">
                  <c:v>43286.833363020836</c:v>
                </c:pt>
                <c:pt idx="347">
                  <c:v>43286.875029745373</c:v>
                </c:pt>
                <c:pt idx="348">
                  <c:v>43286.916696469911</c:v>
                </c:pt>
                <c:pt idx="349">
                  <c:v>43286.958363194448</c:v>
                </c:pt>
                <c:pt idx="350">
                  <c:v>43287.000029918985</c:v>
                </c:pt>
                <c:pt idx="351">
                  <c:v>43287.041696643515</c:v>
                </c:pt>
                <c:pt idx="352">
                  <c:v>43287.083363368052</c:v>
                </c:pt>
                <c:pt idx="353">
                  <c:v>43287.125030092589</c:v>
                </c:pt>
                <c:pt idx="354">
                  <c:v>43287.166696817127</c:v>
                </c:pt>
                <c:pt idx="355">
                  <c:v>43287.208363541664</c:v>
                </c:pt>
                <c:pt idx="356">
                  <c:v>43287.250030266201</c:v>
                </c:pt>
                <c:pt idx="357">
                  <c:v>43287.291696990738</c:v>
                </c:pt>
                <c:pt idx="358">
                  <c:v>43287.333363715275</c:v>
                </c:pt>
                <c:pt idx="359">
                  <c:v>43287.375030439813</c:v>
                </c:pt>
                <c:pt idx="360">
                  <c:v>43287.41669716435</c:v>
                </c:pt>
                <c:pt idx="361">
                  <c:v>43287.458363888887</c:v>
                </c:pt>
                <c:pt idx="362">
                  <c:v>43287.500030613424</c:v>
                </c:pt>
                <c:pt idx="363">
                  <c:v>43287.541697337962</c:v>
                </c:pt>
                <c:pt idx="364">
                  <c:v>43287.583364062499</c:v>
                </c:pt>
                <c:pt idx="365">
                  <c:v>43287.625030787036</c:v>
                </c:pt>
                <c:pt idx="366">
                  <c:v>43287.666697511573</c:v>
                </c:pt>
                <c:pt idx="367">
                  <c:v>43287.70836423611</c:v>
                </c:pt>
                <c:pt idx="368">
                  <c:v>43287.750030960648</c:v>
                </c:pt>
                <c:pt idx="369">
                  <c:v>43287.791697685185</c:v>
                </c:pt>
                <c:pt idx="370">
                  <c:v>43287.833364409722</c:v>
                </c:pt>
                <c:pt idx="371">
                  <c:v>43287.875031134259</c:v>
                </c:pt>
                <c:pt idx="372">
                  <c:v>43287.916697858796</c:v>
                </c:pt>
                <c:pt idx="373">
                  <c:v>43287.958364583334</c:v>
                </c:pt>
                <c:pt idx="374">
                  <c:v>43288.000031307871</c:v>
                </c:pt>
                <c:pt idx="375">
                  <c:v>43288.041698032408</c:v>
                </c:pt>
                <c:pt idx="376">
                  <c:v>43288.083364756945</c:v>
                </c:pt>
                <c:pt idx="377">
                  <c:v>43288.125031481482</c:v>
                </c:pt>
                <c:pt idx="378">
                  <c:v>43288.16669820602</c:v>
                </c:pt>
                <c:pt idx="379">
                  <c:v>43288.208364930557</c:v>
                </c:pt>
                <c:pt idx="380">
                  <c:v>43288.250031655094</c:v>
                </c:pt>
                <c:pt idx="381">
                  <c:v>43288.291698379631</c:v>
                </c:pt>
                <c:pt idx="382">
                  <c:v>43288.333365104168</c:v>
                </c:pt>
                <c:pt idx="383">
                  <c:v>43288.375031828706</c:v>
                </c:pt>
                <c:pt idx="384">
                  <c:v>43288.416698553243</c:v>
                </c:pt>
                <c:pt idx="385">
                  <c:v>43288.45836527778</c:v>
                </c:pt>
                <c:pt idx="386">
                  <c:v>43288.500032002317</c:v>
                </c:pt>
                <c:pt idx="387">
                  <c:v>43288.541698726855</c:v>
                </c:pt>
                <c:pt idx="388">
                  <c:v>43288.583365451392</c:v>
                </c:pt>
                <c:pt idx="389">
                  <c:v>43288.625032175929</c:v>
                </c:pt>
                <c:pt idx="390">
                  <c:v>43288.666698900466</c:v>
                </c:pt>
                <c:pt idx="391">
                  <c:v>43288.708365625003</c:v>
                </c:pt>
                <c:pt idx="392">
                  <c:v>43288.750032349541</c:v>
                </c:pt>
                <c:pt idx="393">
                  <c:v>43288.79169907407</c:v>
                </c:pt>
                <c:pt idx="394">
                  <c:v>43288.833365798608</c:v>
                </c:pt>
                <c:pt idx="395">
                  <c:v>43288.875032523145</c:v>
                </c:pt>
                <c:pt idx="396">
                  <c:v>43288.916699247682</c:v>
                </c:pt>
                <c:pt idx="397">
                  <c:v>43288.958365972219</c:v>
                </c:pt>
                <c:pt idx="398">
                  <c:v>43289.000032696757</c:v>
                </c:pt>
                <c:pt idx="399">
                  <c:v>43289.041699421294</c:v>
                </c:pt>
                <c:pt idx="400">
                  <c:v>43289.083366145831</c:v>
                </c:pt>
                <c:pt idx="401">
                  <c:v>43289.125032870368</c:v>
                </c:pt>
                <c:pt idx="402">
                  <c:v>43289.166699594905</c:v>
                </c:pt>
                <c:pt idx="403">
                  <c:v>43289.208366319443</c:v>
                </c:pt>
                <c:pt idx="404">
                  <c:v>43289.25003304398</c:v>
                </c:pt>
                <c:pt idx="405">
                  <c:v>43289.291699768517</c:v>
                </c:pt>
                <c:pt idx="406">
                  <c:v>43289.333366493054</c:v>
                </c:pt>
                <c:pt idx="407">
                  <c:v>43289.375033217591</c:v>
                </c:pt>
                <c:pt idx="408">
                  <c:v>43289.416699942129</c:v>
                </c:pt>
                <c:pt idx="409">
                  <c:v>43289.458366666666</c:v>
                </c:pt>
                <c:pt idx="410">
                  <c:v>43289.500033391203</c:v>
                </c:pt>
                <c:pt idx="411">
                  <c:v>43289.54170011574</c:v>
                </c:pt>
                <c:pt idx="412">
                  <c:v>43289.583366840277</c:v>
                </c:pt>
                <c:pt idx="413">
                  <c:v>43289.625033564815</c:v>
                </c:pt>
                <c:pt idx="414">
                  <c:v>43289.666700289352</c:v>
                </c:pt>
                <c:pt idx="415">
                  <c:v>43289.708367013889</c:v>
                </c:pt>
                <c:pt idx="416">
                  <c:v>43289.750033738426</c:v>
                </c:pt>
                <c:pt idx="417">
                  <c:v>43289.791700462963</c:v>
                </c:pt>
                <c:pt idx="418">
                  <c:v>43289.833367187501</c:v>
                </c:pt>
                <c:pt idx="419">
                  <c:v>43289.875033912038</c:v>
                </c:pt>
                <c:pt idx="420">
                  <c:v>43289.916700636575</c:v>
                </c:pt>
                <c:pt idx="421">
                  <c:v>43289.958367361112</c:v>
                </c:pt>
                <c:pt idx="422">
                  <c:v>43290.00003408565</c:v>
                </c:pt>
                <c:pt idx="423">
                  <c:v>43290.041700810187</c:v>
                </c:pt>
                <c:pt idx="424">
                  <c:v>43290.083367534724</c:v>
                </c:pt>
                <c:pt idx="425">
                  <c:v>43290.125034259261</c:v>
                </c:pt>
                <c:pt idx="426">
                  <c:v>43290.166700983798</c:v>
                </c:pt>
                <c:pt idx="427">
                  <c:v>43290.208367708336</c:v>
                </c:pt>
                <c:pt idx="428">
                  <c:v>43290.250034432873</c:v>
                </c:pt>
                <c:pt idx="429">
                  <c:v>43290.29170115741</c:v>
                </c:pt>
                <c:pt idx="430">
                  <c:v>43290.333367881947</c:v>
                </c:pt>
                <c:pt idx="431">
                  <c:v>43290.375034606484</c:v>
                </c:pt>
                <c:pt idx="432">
                  <c:v>43290.416701331022</c:v>
                </c:pt>
                <c:pt idx="433">
                  <c:v>43290.458368055559</c:v>
                </c:pt>
                <c:pt idx="434">
                  <c:v>43290.500034780096</c:v>
                </c:pt>
                <c:pt idx="435">
                  <c:v>43290.541701504633</c:v>
                </c:pt>
                <c:pt idx="436">
                  <c:v>43290.583368229163</c:v>
                </c:pt>
                <c:pt idx="437">
                  <c:v>43290.6250349537</c:v>
                </c:pt>
                <c:pt idx="438">
                  <c:v>43290.666701678238</c:v>
                </c:pt>
                <c:pt idx="439">
                  <c:v>43290.708368402775</c:v>
                </c:pt>
                <c:pt idx="440">
                  <c:v>43290.750035127312</c:v>
                </c:pt>
                <c:pt idx="441">
                  <c:v>43290.791701851849</c:v>
                </c:pt>
                <c:pt idx="442">
                  <c:v>43290.833368576386</c:v>
                </c:pt>
                <c:pt idx="443">
                  <c:v>43290.875035300924</c:v>
                </c:pt>
                <c:pt idx="444">
                  <c:v>43290.916702025461</c:v>
                </c:pt>
                <c:pt idx="445">
                  <c:v>43290.958368749998</c:v>
                </c:pt>
                <c:pt idx="446">
                  <c:v>43291.000035474535</c:v>
                </c:pt>
                <c:pt idx="447">
                  <c:v>43291.041702199072</c:v>
                </c:pt>
                <c:pt idx="448">
                  <c:v>43291.08336892361</c:v>
                </c:pt>
                <c:pt idx="449">
                  <c:v>43291.125035648147</c:v>
                </c:pt>
                <c:pt idx="450">
                  <c:v>43291.166702372684</c:v>
                </c:pt>
                <c:pt idx="451">
                  <c:v>43291.208369097221</c:v>
                </c:pt>
                <c:pt idx="452">
                  <c:v>43291.250035821759</c:v>
                </c:pt>
                <c:pt idx="453">
                  <c:v>43291.291702546296</c:v>
                </c:pt>
                <c:pt idx="454">
                  <c:v>43291.333369270833</c:v>
                </c:pt>
                <c:pt idx="455">
                  <c:v>43291.37503599537</c:v>
                </c:pt>
                <c:pt idx="456">
                  <c:v>43291.416702719907</c:v>
                </c:pt>
                <c:pt idx="457">
                  <c:v>43291.458369444445</c:v>
                </c:pt>
                <c:pt idx="458">
                  <c:v>43291.500036168982</c:v>
                </c:pt>
                <c:pt idx="459">
                  <c:v>43291.541702893519</c:v>
                </c:pt>
                <c:pt idx="460">
                  <c:v>43291.583369618056</c:v>
                </c:pt>
                <c:pt idx="461">
                  <c:v>43291.625036342593</c:v>
                </c:pt>
                <c:pt idx="462">
                  <c:v>43291.666703067131</c:v>
                </c:pt>
                <c:pt idx="463">
                  <c:v>43291.708369791668</c:v>
                </c:pt>
                <c:pt idx="464">
                  <c:v>43291.750036516205</c:v>
                </c:pt>
                <c:pt idx="465">
                  <c:v>43291.791703240742</c:v>
                </c:pt>
                <c:pt idx="466">
                  <c:v>43291.833369965279</c:v>
                </c:pt>
                <c:pt idx="467">
                  <c:v>43291.875036689817</c:v>
                </c:pt>
                <c:pt idx="468">
                  <c:v>43291.916703414354</c:v>
                </c:pt>
                <c:pt idx="469">
                  <c:v>43291.958370138891</c:v>
                </c:pt>
                <c:pt idx="470">
                  <c:v>43292.000036863428</c:v>
                </c:pt>
                <c:pt idx="471">
                  <c:v>43292.041703587965</c:v>
                </c:pt>
                <c:pt idx="472">
                  <c:v>43292.083370312503</c:v>
                </c:pt>
                <c:pt idx="473">
                  <c:v>43292.12503703704</c:v>
                </c:pt>
                <c:pt idx="474">
                  <c:v>43292.166703761577</c:v>
                </c:pt>
                <c:pt idx="475">
                  <c:v>43292.208370486114</c:v>
                </c:pt>
                <c:pt idx="476">
                  <c:v>43292.250037210651</c:v>
                </c:pt>
                <c:pt idx="477">
                  <c:v>43292.291703935189</c:v>
                </c:pt>
                <c:pt idx="478">
                  <c:v>43292.333370659719</c:v>
                </c:pt>
                <c:pt idx="479">
                  <c:v>43292.375037384256</c:v>
                </c:pt>
                <c:pt idx="480">
                  <c:v>43292.416704108793</c:v>
                </c:pt>
                <c:pt idx="481">
                  <c:v>43292.45837083333</c:v>
                </c:pt>
                <c:pt idx="482">
                  <c:v>43292.500037557867</c:v>
                </c:pt>
                <c:pt idx="483">
                  <c:v>43292.541704282405</c:v>
                </c:pt>
                <c:pt idx="484">
                  <c:v>43292.583371006942</c:v>
                </c:pt>
                <c:pt idx="485">
                  <c:v>43292.625037731479</c:v>
                </c:pt>
                <c:pt idx="486">
                  <c:v>43292.666704456016</c:v>
                </c:pt>
                <c:pt idx="487">
                  <c:v>43292.708371180554</c:v>
                </c:pt>
                <c:pt idx="488">
                  <c:v>43292.750037905091</c:v>
                </c:pt>
                <c:pt idx="489">
                  <c:v>43292.791704629628</c:v>
                </c:pt>
                <c:pt idx="490">
                  <c:v>43292.833371354165</c:v>
                </c:pt>
                <c:pt idx="491">
                  <c:v>43292.875038078702</c:v>
                </c:pt>
                <c:pt idx="492">
                  <c:v>43292.91670480324</c:v>
                </c:pt>
                <c:pt idx="493">
                  <c:v>43292.958371527777</c:v>
                </c:pt>
                <c:pt idx="494">
                  <c:v>43293.000038252314</c:v>
                </c:pt>
                <c:pt idx="495">
                  <c:v>43293.041704976851</c:v>
                </c:pt>
                <c:pt idx="496">
                  <c:v>43293.083371701388</c:v>
                </c:pt>
                <c:pt idx="497">
                  <c:v>43293.125038425926</c:v>
                </c:pt>
                <c:pt idx="498">
                  <c:v>43293.166705150463</c:v>
                </c:pt>
                <c:pt idx="499">
                  <c:v>43293.208371875</c:v>
                </c:pt>
                <c:pt idx="500">
                  <c:v>43293.250038599537</c:v>
                </c:pt>
                <c:pt idx="501">
                  <c:v>43293.291705324074</c:v>
                </c:pt>
                <c:pt idx="502">
                  <c:v>43293.333372048612</c:v>
                </c:pt>
                <c:pt idx="503">
                  <c:v>43293.375038773149</c:v>
                </c:pt>
                <c:pt idx="504">
                  <c:v>43293.416705497686</c:v>
                </c:pt>
                <c:pt idx="505">
                  <c:v>43293.458372222223</c:v>
                </c:pt>
                <c:pt idx="506">
                  <c:v>43293.50003894676</c:v>
                </c:pt>
                <c:pt idx="507">
                  <c:v>43293.541705671298</c:v>
                </c:pt>
                <c:pt idx="508">
                  <c:v>43293.583372395835</c:v>
                </c:pt>
                <c:pt idx="509">
                  <c:v>43293.625039120372</c:v>
                </c:pt>
                <c:pt idx="510">
                  <c:v>43293.666705844909</c:v>
                </c:pt>
                <c:pt idx="511">
                  <c:v>43293.708372569447</c:v>
                </c:pt>
                <c:pt idx="512">
                  <c:v>43293.750039293984</c:v>
                </c:pt>
                <c:pt idx="513">
                  <c:v>43293.791706018521</c:v>
                </c:pt>
                <c:pt idx="514">
                  <c:v>43293.833372743058</c:v>
                </c:pt>
                <c:pt idx="515">
                  <c:v>43293.875039467595</c:v>
                </c:pt>
                <c:pt idx="516">
                  <c:v>43293.916706192133</c:v>
                </c:pt>
                <c:pt idx="517">
                  <c:v>43293.95837291667</c:v>
                </c:pt>
                <c:pt idx="518">
                  <c:v>43294.000039641207</c:v>
                </c:pt>
                <c:pt idx="519">
                  <c:v>43294.041706365744</c:v>
                </c:pt>
                <c:pt idx="520">
                  <c:v>43294.083373090281</c:v>
                </c:pt>
                <c:pt idx="521">
                  <c:v>43294.125039814811</c:v>
                </c:pt>
                <c:pt idx="522">
                  <c:v>43294.166706539349</c:v>
                </c:pt>
                <c:pt idx="523">
                  <c:v>43294.208373263886</c:v>
                </c:pt>
                <c:pt idx="524">
                  <c:v>43294.250039988423</c:v>
                </c:pt>
                <c:pt idx="525">
                  <c:v>43294.29170671296</c:v>
                </c:pt>
                <c:pt idx="526">
                  <c:v>43294.333373437497</c:v>
                </c:pt>
                <c:pt idx="527">
                  <c:v>43294.375040162035</c:v>
                </c:pt>
                <c:pt idx="528">
                  <c:v>43294.416706886572</c:v>
                </c:pt>
                <c:pt idx="529">
                  <c:v>43294.458373611109</c:v>
                </c:pt>
                <c:pt idx="530">
                  <c:v>43294.500040335646</c:v>
                </c:pt>
                <c:pt idx="531">
                  <c:v>43294.541707060183</c:v>
                </c:pt>
                <c:pt idx="532">
                  <c:v>43294.583373784721</c:v>
                </c:pt>
                <c:pt idx="533">
                  <c:v>43294.625040509258</c:v>
                </c:pt>
                <c:pt idx="534">
                  <c:v>43294.666707233795</c:v>
                </c:pt>
                <c:pt idx="535">
                  <c:v>43294.708373958332</c:v>
                </c:pt>
                <c:pt idx="536">
                  <c:v>43294.750040682869</c:v>
                </c:pt>
                <c:pt idx="537">
                  <c:v>43294.791707407407</c:v>
                </c:pt>
                <c:pt idx="538">
                  <c:v>43294.833374131944</c:v>
                </c:pt>
                <c:pt idx="539">
                  <c:v>43294.875040856481</c:v>
                </c:pt>
                <c:pt idx="540">
                  <c:v>43294.916707581018</c:v>
                </c:pt>
                <c:pt idx="541">
                  <c:v>43294.958374305555</c:v>
                </c:pt>
                <c:pt idx="542">
                  <c:v>43295.000041030093</c:v>
                </c:pt>
                <c:pt idx="543">
                  <c:v>43295.04170775463</c:v>
                </c:pt>
                <c:pt idx="544">
                  <c:v>43295.083374479167</c:v>
                </c:pt>
                <c:pt idx="545">
                  <c:v>43295.125041203704</c:v>
                </c:pt>
                <c:pt idx="546">
                  <c:v>43295.166707928242</c:v>
                </c:pt>
                <c:pt idx="547">
                  <c:v>43295.208374652779</c:v>
                </c:pt>
                <c:pt idx="548">
                  <c:v>43295.250041377316</c:v>
                </c:pt>
                <c:pt idx="549">
                  <c:v>43295.291708101853</c:v>
                </c:pt>
                <c:pt idx="550">
                  <c:v>43295.33337482639</c:v>
                </c:pt>
                <c:pt idx="551">
                  <c:v>43295.375041550928</c:v>
                </c:pt>
                <c:pt idx="552">
                  <c:v>43295.416708275465</c:v>
                </c:pt>
                <c:pt idx="553">
                  <c:v>43295.458375000002</c:v>
                </c:pt>
                <c:pt idx="554">
                  <c:v>43295.500041724539</c:v>
                </c:pt>
                <c:pt idx="555">
                  <c:v>43295.541708449076</c:v>
                </c:pt>
                <c:pt idx="556">
                  <c:v>43295.583375173614</c:v>
                </c:pt>
                <c:pt idx="557">
                  <c:v>43295.625041898151</c:v>
                </c:pt>
                <c:pt idx="558">
                  <c:v>43295.666708622688</c:v>
                </c:pt>
                <c:pt idx="559">
                  <c:v>43295.708375347225</c:v>
                </c:pt>
                <c:pt idx="560">
                  <c:v>43295.750042071762</c:v>
                </c:pt>
                <c:pt idx="561">
                  <c:v>43295.7917087963</c:v>
                </c:pt>
                <c:pt idx="562">
                  <c:v>43295.833375520837</c:v>
                </c:pt>
                <c:pt idx="563">
                  <c:v>43295.875042245367</c:v>
                </c:pt>
                <c:pt idx="564">
                  <c:v>43295.916708969904</c:v>
                </c:pt>
                <c:pt idx="565">
                  <c:v>43295.958375694441</c:v>
                </c:pt>
                <c:pt idx="566">
                  <c:v>43296.000042418978</c:v>
                </c:pt>
                <c:pt idx="567">
                  <c:v>43296.041709143516</c:v>
                </c:pt>
                <c:pt idx="568">
                  <c:v>43296.083375868053</c:v>
                </c:pt>
                <c:pt idx="569">
                  <c:v>43296.12504259259</c:v>
                </c:pt>
                <c:pt idx="570">
                  <c:v>43296.166709317127</c:v>
                </c:pt>
                <c:pt idx="571">
                  <c:v>43296.208376041664</c:v>
                </c:pt>
                <c:pt idx="572">
                  <c:v>43296.250042766202</c:v>
                </c:pt>
                <c:pt idx="573">
                  <c:v>43296.291709490739</c:v>
                </c:pt>
                <c:pt idx="574">
                  <c:v>43296.333376215276</c:v>
                </c:pt>
                <c:pt idx="575">
                  <c:v>43296.375042939813</c:v>
                </c:pt>
                <c:pt idx="576">
                  <c:v>43296.41670966435</c:v>
                </c:pt>
                <c:pt idx="577">
                  <c:v>43296.458376388888</c:v>
                </c:pt>
                <c:pt idx="578">
                  <c:v>43296.500043113425</c:v>
                </c:pt>
                <c:pt idx="579">
                  <c:v>43296.541709837962</c:v>
                </c:pt>
                <c:pt idx="580">
                  <c:v>43296.583376562499</c:v>
                </c:pt>
                <c:pt idx="581">
                  <c:v>43296.625043287037</c:v>
                </c:pt>
                <c:pt idx="582">
                  <c:v>43296.666710011574</c:v>
                </c:pt>
                <c:pt idx="583">
                  <c:v>43296.708376736111</c:v>
                </c:pt>
                <c:pt idx="584">
                  <c:v>43296.750043460648</c:v>
                </c:pt>
                <c:pt idx="585">
                  <c:v>43296.791710185185</c:v>
                </c:pt>
                <c:pt idx="586">
                  <c:v>43296.833376909723</c:v>
                </c:pt>
                <c:pt idx="587">
                  <c:v>43296.87504363426</c:v>
                </c:pt>
                <c:pt idx="588">
                  <c:v>43296.916710358797</c:v>
                </c:pt>
                <c:pt idx="589">
                  <c:v>43296.958377083334</c:v>
                </c:pt>
                <c:pt idx="590">
                  <c:v>43297.000043807871</c:v>
                </c:pt>
                <c:pt idx="591">
                  <c:v>43297.041710532409</c:v>
                </c:pt>
                <c:pt idx="592">
                  <c:v>43297.083377256946</c:v>
                </c:pt>
                <c:pt idx="593">
                  <c:v>43297.125043981483</c:v>
                </c:pt>
                <c:pt idx="594">
                  <c:v>43297.16671070602</c:v>
                </c:pt>
                <c:pt idx="595">
                  <c:v>43297.208377430557</c:v>
                </c:pt>
                <c:pt idx="596">
                  <c:v>43297.250044155095</c:v>
                </c:pt>
                <c:pt idx="597">
                  <c:v>43297.291710879632</c:v>
                </c:pt>
                <c:pt idx="598">
                  <c:v>43297.333377604169</c:v>
                </c:pt>
                <c:pt idx="599">
                  <c:v>43297.375044328706</c:v>
                </c:pt>
                <c:pt idx="600">
                  <c:v>43297.416711053243</c:v>
                </c:pt>
                <c:pt idx="601">
                  <c:v>43297.458377777781</c:v>
                </c:pt>
                <c:pt idx="602">
                  <c:v>43297.500044502318</c:v>
                </c:pt>
                <c:pt idx="603">
                  <c:v>43297.541711226855</c:v>
                </c:pt>
                <c:pt idx="604">
                  <c:v>43297.583377951392</c:v>
                </c:pt>
                <c:pt idx="605">
                  <c:v>43297.62504467593</c:v>
                </c:pt>
                <c:pt idx="606">
                  <c:v>43297.666711400459</c:v>
                </c:pt>
                <c:pt idx="607">
                  <c:v>43297.708378124997</c:v>
                </c:pt>
                <c:pt idx="608">
                  <c:v>43297.750044849534</c:v>
                </c:pt>
                <c:pt idx="609">
                  <c:v>43297.791711574071</c:v>
                </c:pt>
                <c:pt idx="610">
                  <c:v>43297.833378298608</c:v>
                </c:pt>
                <c:pt idx="611">
                  <c:v>43297.875045023146</c:v>
                </c:pt>
                <c:pt idx="612">
                  <c:v>43297.916711747683</c:v>
                </c:pt>
                <c:pt idx="613">
                  <c:v>43297.95837847222</c:v>
                </c:pt>
                <c:pt idx="614">
                  <c:v>43298.000045196757</c:v>
                </c:pt>
                <c:pt idx="615">
                  <c:v>43298.041711921294</c:v>
                </c:pt>
                <c:pt idx="616">
                  <c:v>43298.083378645832</c:v>
                </c:pt>
                <c:pt idx="617">
                  <c:v>43298.125045370369</c:v>
                </c:pt>
                <c:pt idx="618">
                  <c:v>43298.166712094906</c:v>
                </c:pt>
                <c:pt idx="619">
                  <c:v>43298.208378819443</c:v>
                </c:pt>
                <c:pt idx="620">
                  <c:v>43298.25004554398</c:v>
                </c:pt>
                <c:pt idx="621">
                  <c:v>43298.291712268518</c:v>
                </c:pt>
                <c:pt idx="622">
                  <c:v>43298.333378993055</c:v>
                </c:pt>
                <c:pt idx="623">
                  <c:v>43298.375045717592</c:v>
                </c:pt>
                <c:pt idx="624">
                  <c:v>43298.416712442129</c:v>
                </c:pt>
                <c:pt idx="625">
                  <c:v>43298.458379166666</c:v>
                </c:pt>
                <c:pt idx="626">
                  <c:v>43298.500045891204</c:v>
                </c:pt>
                <c:pt idx="627">
                  <c:v>43298.541712615741</c:v>
                </c:pt>
                <c:pt idx="628">
                  <c:v>43298.583379340278</c:v>
                </c:pt>
                <c:pt idx="629">
                  <c:v>43298.625046064815</c:v>
                </c:pt>
                <c:pt idx="630">
                  <c:v>43298.666712789352</c:v>
                </c:pt>
                <c:pt idx="631">
                  <c:v>43298.70837951389</c:v>
                </c:pt>
                <c:pt idx="632">
                  <c:v>43298.750046238427</c:v>
                </c:pt>
                <c:pt idx="633">
                  <c:v>43298.791712962964</c:v>
                </c:pt>
                <c:pt idx="634">
                  <c:v>43298.833379687501</c:v>
                </c:pt>
                <c:pt idx="635">
                  <c:v>43298.875046412039</c:v>
                </c:pt>
                <c:pt idx="636">
                  <c:v>43298.916713136576</c:v>
                </c:pt>
                <c:pt idx="637">
                  <c:v>43298.958379861113</c:v>
                </c:pt>
                <c:pt idx="638">
                  <c:v>43299.00004658565</c:v>
                </c:pt>
                <c:pt idx="639">
                  <c:v>43299.041713310187</c:v>
                </c:pt>
                <c:pt idx="640">
                  <c:v>43299.083380034725</c:v>
                </c:pt>
                <c:pt idx="641">
                  <c:v>43299.125046759262</c:v>
                </c:pt>
                <c:pt idx="642">
                  <c:v>43299.166713483799</c:v>
                </c:pt>
                <c:pt idx="643">
                  <c:v>43299.208380208336</c:v>
                </c:pt>
                <c:pt idx="644">
                  <c:v>43299.250046932873</c:v>
                </c:pt>
                <c:pt idx="645">
                  <c:v>43299.291713657411</c:v>
                </c:pt>
                <c:pt idx="646">
                  <c:v>43299.333380381948</c:v>
                </c:pt>
                <c:pt idx="647">
                  <c:v>43299.375047106485</c:v>
                </c:pt>
                <c:pt idx="648">
                  <c:v>43299.416713831015</c:v>
                </c:pt>
                <c:pt idx="649">
                  <c:v>43299.458380555552</c:v>
                </c:pt>
                <c:pt idx="650">
                  <c:v>43299.500047280089</c:v>
                </c:pt>
                <c:pt idx="651">
                  <c:v>43299.541714004627</c:v>
                </c:pt>
                <c:pt idx="652">
                  <c:v>43299.583380729164</c:v>
                </c:pt>
                <c:pt idx="653">
                  <c:v>43299.625047453701</c:v>
                </c:pt>
                <c:pt idx="654">
                  <c:v>43299.666714178238</c:v>
                </c:pt>
                <c:pt idx="655">
                  <c:v>43299.708380902775</c:v>
                </c:pt>
                <c:pt idx="656">
                  <c:v>43299.750047627313</c:v>
                </c:pt>
                <c:pt idx="657">
                  <c:v>43299.79171435185</c:v>
                </c:pt>
                <c:pt idx="658">
                  <c:v>43299.833381076387</c:v>
                </c:pt>
                <c:pt idx="659">
                  <c:v>43299.875047800924</c:v>
                </c:pt>
                <c:pt idx="660">
                  <c:v>43299.916714525461</c:v>
                </c:pt>
                <c:pt idx="661">
                  <c:v>43299.958381249999</c:v>
                </c:pt>
                <c:pt idx="662">
                  <c:v>43300.000047974536</c:v>
                </c:pt>
                <c:pt idx="663">
                  <c:v>43300.041714699073</c:v>
                </c:pt>
                <c:pt idx="664">
                  <c:v>43300.08338142361</c:v>
                </c:pt>
                <c:pt idx="665">
                  <c:v>43300.125048148147</c:v>
                </c:pt>
                <c:pt idx="666">
                  <c:v>43300.166714872685</c:v>
                </c:pt>
                <c:pt idx="667">
                  <c:v>43300.208381597222</c:v>
                </c:pt>
                <c:pt idx="668">
                  <c:v>43300.250048321759</c:v>
                </c:pt>
                <c:pt idx="669">
                  <c:v>43300.291715046296</c:v>
                </c:pt>
                <c:pt idx="670">
                  <c:v>43300.333381770834</c:v>
                </c:pt>
                <c:pt idx="671">
                  <c:v>43300.375048495371</c:v>
                </c:pt>
                <c:pt idx="672">
                  <c:v>43300.416715219908</c:v>
                </c:pt>
                <c:pt idx="673">
                  <c:v>43300.458381944445</c:v>
                </c:pt>
                <c:pt idx="674">
                  <c:v>43300.500048668982</c:v>
                </c:pt>
                <c:pt idx="675">
                  <c:v>43300.54171539352</c:v>
                </c:pt>
                <c:pt idx="676">
                  <c:v>43300.583382118057</c:v>
                </c:pt>
                <c:pt idx="677">
                  <c:v>43300.625048842594</c:v>
                </c:pt>
                <c:pt idx="678">
                  <c:v>43300.666715567131</c:v>
                </c:pt>
                <c:pt idx="679">
                  <c:v>43300.708382291668</c:v>
                </c:pt>
                <c:pt idx="680">
                  <c:v>43300.750049016206</c:v>
                </c:pt>
                <c:pt idx="681">
                  <c:v>43300.791715740743</c:v>
                </c:pt>
                <c:pt idx="682">
                  <c:v>43300.83338246528</c:v>
                </c:pt>
                <c:pt idx="683">
                  <c:v>43300.875049189817</c:v>
                </c:pt>
                <c:pt idx="684">
                  <c:v>43300.916715914354</c:v>
                </c:pt>
                <c:pt idx="685">
                  <c:v>43300.958382638892</c:v>
                </c:pt>
                <c:pt idx="686">
                  <c:v>43301.000049363429</c:v>
                </c:pt>
                <c:pt idx="687">
                  <c:v>43301.041716087966</c:v>
                </c:pt>
                <c:pt idx="688">
                  <c:v>43301.083382812503</c:v>
                </c:pt>
                <c:pt idx="689">
                  <c:v>43301.12504953704</c:v>
                </c:pt>
                <c:pt idx="690">
                  <c:v>43301.166716261578</c:v>
                </c:pt>
                <c:pt idx="691">
                  <c:v>43301.208382986108</c:v>
                </c:pt>
                <c:pt idx="692">
                  <c:v>43301.250049710645</c:v>
                </c:pt>
                <c:pt idx="693">
                  <c:v>43301.291716435182</c:v>
                </c:pt>
                <c:pt idx="694">
                  <c:v>43301.333383159719</c:v>
                </c:pt>
                <c:pt idx="695">
                  <c:v>43301.375049884256</c:v>
                </c:pt>
                <c:pt idx="696">
                  <c:v>43301.416716608794</c:v>
                </c:pt>
                <c:pt idx="697">
                  <c:v>43301.458383333331</c:v>
                </c:pt>
                <c:pt idx="698">
                  <c:v>43301.500050057868</c:v>
                </c:pt>
                <c:pt idx="699">
                  <c:v>43301.541716782405</c:v>
                </c:pt>
                <c:pt idx="700">
                  <c:v>43301.583383506942</c:v>
                </c:pt>
                <c:pt idx="701">
                  <c:v>43301.62505023148</c:v>
                </c:pt>
                <c:pt idx="702">
                  <c:v>43301.666716956017</c:v>
                </c:pt>
                <c:pt idx="703">
                  <c:v>43301.708383680554</c:v>
                </c:pt>
                <c:pt idx="704">
                  <c:v>43301.750050405091</c:v>
                </c:pt>
                <c:pt idx="705">
                  <c:v>43301.791717129629</c:v>
                </c:pt>
                <c:pt idx="706">
                  <c:v>43301.833383854166</c:v>
                </c:pt>
                <c:pt idx="707">
                  <c:v>43301.875050578703</c:v>
                </c:pt>
                <c:pt idx="708">
                  <c:v>43301.91671730324</c:v>
                </c:pt>
                <c:pt idx="709">
                  <c:v>43301.958384027777</c:v>
                </c:pt>
                <c:pt idx="710">
                  <c:v>43302.000050752315</c:v>
                </c:pt>
                <c:pt idx="711">
                  <c:v>43302.041717476852</c:v>
                </c:pt>
                <c:pt idx="712">
                  <c:v>43302.083384201389</c:v>
                </c:pt>
                <c:pt idx="713">
                  <c:v>43302.125050925926</c:v>
                </c:pt>
                <c:pt idx="714">
                  <c:v>43302.166717650463</c:v>
                </c:pt>
                <c:pt idx="715">
                  <c:v>43302.208384375001</c:v>
                </c:pt>
                <c:pt idx="716">
                  <c:v>43302.250051099538</c:v>
                </c:pt>
                <c:pt idx="717">
                  <c:v>43302.291717824075</c:v>
                </c:pt>
                <c:pt idx="718">
                  <c:v>43302.333384548612</c:v>
                </c:pt>
                <c:pt idx="719">
                  <c:v>43302.375051273149</c:v>
                </c:pt>
                <c:pt idx="720">
                  <c:v>43302.416717997687</c:v>
                </c:pt>
                <c:pt idx="721">
                  <c:v>43302.458384722224</c:v>
                </c:pt>
                <c:pt idx="722">
                  <c:v>43302.500051446761</c:v>
                </c:pt>
                <c:pt idx="723">
                  <c:v>43302.541718171298</c:v>
                </c:pt>
                <c:pt idx="724">
                  <c:v>43302.583384895835</c:v>
                </c:pt>
                <c:pt idx="725">
                  <c:v>43302.625051620373</c:v>
                </c:pt>
                <c:pt idx="726">
                  <c:v>43302.66671834491</c:v>
                </c:pt>
                <c:pt idx="727">
                  <c:v>43302.708385069447</c:v>
                </c:pt>
                <c:pt idx="728">
                  <c:v>43302.750051793984</c:v>
                </c:pt>
                <c:pt idx="729">
                  <c:v>43302.791718518522</c:v>
                </c:pt>
                <c:pt idx="730">
                  <c:v>43302.833385243059</c:v>
                </c:pt>
                <c:pt idx="731">
                  <c:v>43302.875051967596</c:v>
                </c:pt>
                <c:pt idx="732">
                  <c:v>43302.916718692133</c:v>
                </c:pt>
                <c:pt idx="733">
                  <c:v>43302.958385416663</c:v>
                </c:pt>
                <c:pt idx="734">
                  <c:v>43303.0000521412</c:v>
                </c:pt>
                <c:pt idx="735">
                  <c:v>43303.041718865737</c:v>
                </c:pt>
                <c:pt idx="736">
                  <c:v>43303.083385590275</c:v>
                </c:pt>
                <c:pt idx="737">
                  <c:v>43303.125052314812</c:v>
                </c:pt>
                <c:pt idx="738">
                  <c:v>43303.166719039349</c:v>
                </c:pt>
                <c:pt idx="739">
                  <c:v>43303.208385763886</c:v>
                </c:pt>
                <c:pt idx="740">
                  <c:v>43303.250052488424</c:v>
                </c:pt>
                <c:pt idx="741">
                  <c:v>43303.291719212961</c:v>
                </c:pt>
                <c:pt idx="742">
                  <c:v>43303.333385937498</c:v>
                </c:pt>
                <c:pt idx="743">
                  <c:v>43303.375052662035</c:v>
                </c:pt>
                <c:pt idx="744">
                  <c:v>43303.416719386572</c:v>
                </c:pt>
                <c:pt idx="745">
                  <c:v>43303.45838611111</c:v>
                </c:pt>
                <c:pt idx="746">
                  <c:v>43303.500052835647</c:v>
                </c:pt>
                <c:pt idx="747">
                  <c:v>43303.541719560184</c:v>
                </c:pt>
                <c:pt idx="748">
                  <c:v>43303.583386284721</c:v>
                </c:pt>
                <c:pt idx="749">
                  <c:v>43303.625053009258</c:v>
                </c:pt>
                <c:pt idx="750">
                  <c:v>43303.666719733796</c:v>
                </c:pt>
                <c:pt idx="751">
                  <c:v>43303.708386458333</c:v>
                </c:pt>
                <c:pt idx="752">
                  <c:v>43303.75005318287</c:v>
                </c:pt>
                <c:pt idx="753">
                  <c:v>43303.791719907407</c:v>
                </c:pt>
                <c:pt idx="754">
                  <c:v>43303.833386631944</c:v>
                </c:pt>
                <c:pt idx="755">
                  <c:v>43303.875053356482</c:v>
                </c:pt>
                <c:pt idx="756">
                  <c:v>43303.916720081019</c:v>
                </c:pt>
                <c:pt idx="757">
                  <c:v>43303.958386805556</c:v>
                </c:pt>
                <c:pt idx="758">
                  <c:v>43304.000053530093</c:v>
                </c:pt>
                <c:pt idx="759">
                  <c:v>43304.04172025463</c:v>
                </c:pt>
                <c:pt idx="760">
                  <c:v>43304.083386979168</c:v>
                </c:pt>
                <c:pt idx="761">
                  <c:v>43304.125053703705</c:v>
                </c:pt>
                <c:pt idx="762">
                  <c:v>43304.166720428242</c:v>
                </c:pt>
                <c:pt idx="763">
                  <c:v>43304.208387152779</c:v>
                </c:pt>
                <c:pt idx="764">
                  <c:v>43304.250053877317</c:v>
                </c:pt>
                <c:pt idx="765">
                  <c:v>43304.291720601854</c:v>
                </c:pt>
                <c:pt idx="766">
                  <c:v>43304.333387326391</c:v>
                </c:pt>
                <c:pt idx="767">
                  <c:v>43304.375054050928</c:v>
                </c:pt>
                <c:pt idx="768">
                  <c:v>43304.416720775465</c:v>
                </c:pt>
                <c:pt idx="769">
                  <c:v>43304.458387500003</c:v>
                </c:pt>
                <c:pt idx="770">
                  <c:v>43304.50005422454</c:v>
                </c:pt>
                <c:pt idx="771">
                  <c:v>43304.541720949077</c:v>
                </c:pt>
                <c:pt idx="772">
                  <c:v>43304.583387673614</c:v>
                </c:pt>
                <c:pt idx="773">
                  <c:v>43304.625054398151</c:v>
                </c:pt>
                <c:pt idx="774">
                  <c:v>43304.666721122689</c:v>
                </c:pt>
                <c:pt idx="775">
                  <c:v>43304.708387847226</c:v>
                </c:pt>
                <c:pt idx="776">
                  <c:v>43304.750054571756</c:v>
                </c:pt>
                <c:pt idx="777">
                  <c:v>43304.791721296293</c:v>
                </c:pt>
                <c:pt idx="778">
                  <c:v>43304.83338802083</c:v>
                </c:pt>
                <c:pt idx="779">
                  <c:v>43304.875054745367</c:v>
                </c:pt>
                <c:pt idx="780">
                  <c:v>43304.916721469905</c:v>
                </c:pt>
                <c:pt idx="781">
                  <c:v>43304.958388194442</c:v>
                </c:pt>
                <c:pt idx="782">
                  <c:v>43305.000054918979</c:v>
                </c:pt>
                <c:pt idx="783">
                  <c:v>43305.041721643516</c:v>
                </c:pt>
                <c:pt idx="784">
                  <c:v>43305.083388368053</c:v>
                </c:pt>
                <c:pt idx="785">
                  <c:v>43305.125055092591</c:v>
                </c:pt>
                <c:pt idx="786">
                  <c:v>43305.166721817128</c:v>
                </c:pt>
                <c:pt idx="787">
                  <c:v>43305.208388541665</c:v>
                </c:pt>
                <c:pt idx="788">
                  <c:v>43305.250055266202</c:v>
                </c:pt>
                <c:pt idx="789">
                  <c:v>43305.291721990739</c:v>
                </c:pt>
                <c:pt idx="790">
                  <c:v>43305.333388715277</c:v>
                </c:pt>
                <c:pt idx="791">
                  <c:v>43305.375055439814</c:v>
                </c:pt>
                <c:pt idx="792">
                  <c:v>43305.416722164351</c:v>
                </c:pt>
                <c:pt idx="793">
                  <c:v>43305.458388888888</c:v>
                </c:pt>
                <c:pt idx="794">
                  <c:v>43305.500055613426</c:v>
                </c:pt>
                <c:pt idx="795">
                  <c:v>43305.541722337963</c:v>
                </c:pt>
                <c:pt idx="796">
                  <c:v>43305.5833890625</c:v>
                </c:pt>
                <c:pt idx="797">
                  <c:v>43305.625055787037</c:v>
                </c:pt>
                <c:pt idx="798">
                  <c:v>43305.666722511574</c:v>
                </c:pt>
                <c:pt idx="799">
                  <c:v>43305.708389236112</c:v>
                </c:pt>
                <c:pt idx="800">
                  <c:v>43305.750055960649</c:v>
                </c:pt>
                <c:pt idx="801">
                  <c:v>43305.791722685186</c:v>
                </c:pt>
                <c:pt idx="802">
                  <c:v>43305.833389409723</c:v>
                </c:pt>
                <c:pt idx="803">
                  <c:v>43305.87505613426</c:v>
                </c:pt>
                <c:pt idx="804">
                  <c:v>43305.916722858798</c:v>
                </c:pt>
                <c:pt idx="805">
                  <c:v>43305.958389583335</c:v>
                </c:pt>
                <c:pt idx="806">
                  <c:v>43306.000056307872</c:v>
                </c:pt>
                <c:pt idx="807">
                  <c:v>43306.041723032409</c:v>
                </c:pt>
                <c:pt idx="808">
                  <c:v>43306.083389756946</c:v>
                </c:pt>
                <c:pt idx="809">
                  <c:v>43306.125056481484</c:v>
                </c:pt>
                <c:pt idx="810">
                  <c:v>43306.166723206021</c:v>
                </c:pt>
                <c:pt idx="811">
                  <c:v>43306.208389930558</c:v>
                </c:pt>
                <c:pt idx="812">
                  <c:v>43306.250056655095</c:v>
                </c:pt>
                <c:pt idx="813">
                  <c:v>43306.291723379632</c:v>
                </c:pt>
                <c:pt idx="814">
                  <c:v>43306.33339010417</c:v>
                </c:pt>
                <c:pt idx="815">
                  <c:v>43306.375056828707</c:v>
                </c:pt>
                <c:pt idx="816">
                  <c:v>43306.416723553244</c:v>
                </c:pt>
                <c:pt idx="817">
                  <c:v>43306.458390277781</c:v>
                </c:pt>
                <c:pt idx="818">
                  <c:v>43306.500057002311</c:v>
                </c:pt>
                <c:pt idx="819">
                  <c:v>43306.541723726848</c:v>
                </c:pt>
                <c:pt idx="820">
                  <c:v>43306.583390451386</c:v>
                </c:pt>
                <c:pt idx="821">
                  <c:v>43306.625057175923</c:v>
                </c:pt>
                <c:pt idx="822">
                  <c:v>43306.66672390046</c:v>
                </c:pt>
                <c:pt idx="823">
                  <c:v>43306.708390624997</c:v>
                </c:pt>
                <c:pt idx="824">
                  <c:v>43306.750057349534</c:v>
                </c:pt>
                <c:pt idx="825">
                  <c:v>43306.791724074072</c:v>
                </c:pt>
                <c:pt idx="826">
                  <c:v>43306.833390798609</c:v>
                </c:pt>
                <c:pt idx="827">
                  <c:v>43306.875057523146</c:v>
                </c:pt>
                <c:pt idx="828">
                  <c:v>43306.916724247683</c:v>
                </c:pt>
                <c:pt idx="829">
                  <c:v>43306.958390972221</c:v>
                </c:pt>
                <c:pt idx="830">
                  <c:v>43307.000057696758</c:v>
                </c:pt>
                <c:pt idx="831">
                  <c:v>43307.041724421295</c:v>
                </c:pt>
                <c:pt idx="832">
                  <c:v>43307.083391145832</c:v>
                </c:pt>
                <c:pt idx="833">
                  <c:v>43307.125057870369</c:v>
                </c:pt>
                <c:pt idx="834">
                  <c:v>43307.166724594907</c:v>
                </c:pt>
                <c:pt idx="835">
                  <c:v>43307.208391319444</c:v>
                </c:pt>
                <c:pt idx="836">
                  <c:v>43307.250058043981</c:v>
                </c:pt>
                <c:pt idx="837">
                  <c:v>43307.291724768518</c:v>
                </c:pt>
                <c:pt idx="838">
                  <c:v>43307.333391493055</c:v>
                </c:pt>
                <c:pt idx="839">
                  <c:v>43307.375058217593</c:v>
                </c:pt>
                <c:pt idx="840">
                  <c:v>43307.41672494213</c:v>
                </c:pt>
                <c:pt idx="841">
                  <c:v>43307.458391666667</c:v>
                </c:pt>
                <c:pt idx="842">
                  <c:v>43307.500058391204</c:v>
                </c:pt>
                <c:pt idx="843">
                  <c:v>43307.541725115741</c:v>
                </c:pt>
                <c:pt idx="844">
                  <c:v>43307.583391840279</c:v>
                </c:pt>
                <c:pt idx="845">
                  <c:v>43307.625058564816</c:v>
                </c:pt>
                <c:pt idx="846">
                  <c:v>43307.666725289353</c:v>
                </c:pt>
                <c:pt idx="847">
                  <c:v>43307.70839201389</c:v>
                </c:pt>
                <c:pt idx="848">
                  <c:v>43307.750058738427</c:v>
                </c:pt>
                <c:pt idx="849">
                  <c:v>43307.791725462965</c:v>
                </c:pt>
                <c:pt idx="850">
                  <c:v>43307.833392187502</c:v>
                </c:pt>
                <c:pt idx="851">
                  <c:v>43307.875058912039</c:v>
                </c:pt>
                <c:pt idx="852">
                  <c:v>43307.916725636576</c:v>
                </c:pt>
                <c:pt idx="853">
                  <c:v>43307.958392361114</c:v>
                </c:pt>
                <c:pt idx="854">
                  <c:v>43308.000059085651</c:v>
                </c:pt>
                <c:pt idx="855">
                  <c:v>43308.041725810188</c:v>
                </c:pt>
                <c:pt idx="856">
                  <c:v>43308.083392534725</c:v>
                </c:pt>
                <c:pt idx="857">
                  <c:v>43308.125059259262</c:v>
                </c:pt>
                <c:pt idx="858">
                  <c:v>43308.1667259838</c:v>
                </c:pt>
                <c:pt idx="859">
                  <c:v>43308.208392708337</c:v>
                </c:pt>
                <c:pt idx="860">
                  <c:v>43308.250059432874</c:v>
                </c:pt>
                <c:pt idx="861">
                  <c:v>43308.291726157404</c:v>
                </c:pt>
                <c:pt idx="862">
                  <c:v>43308.333392881941</c:v>
                </c:pt>
                <c:pt idx="863">
                  <c:v>43308.375059606478</c:v>
                </c:pt>
                <c:pt idx="864">
                  <c:v>43308.416726331016</c:v>
                </c:pt>
                <c:pt idx="865">
                  <c:v>43308.458393055553</c:v>
                </c:pt>
                <c:pt idx="866">
                  <c:v>43308.50005978009</c:v>
                </c:pt>
                <c:pt idx="867">
                  <c:v>43308.541726504627</c:v>
                </c:pt>
                <c:pt idx="868">
                  <c:v>43308.583393229164</c:v>
                </c:pt>
                <c:pt idx="869">
                  <c:v>43308.625059953702</c:v>
                </c:pt>
                <c:pt idx="870">
                  <c:v>43308.666726678239</c:v>
                </c:pt>
                <c:pt idx="871">
                  <c:v>43308.708393402776</c:v>
                </c:pt>
                <c:pt idx="872">
                  <c:v>43308.750060127313</c:v>
                </c:pt>
                <c:pt idx="873">
                  <c:v>43308.79172685185</c:v>
                </c:pt>
                <c:pt idx="874">
                  <c:v>43308.833393576388</c:v>
                </c:pt>
                <c:pt idx="875">
                  <c:v>43308.875060300925</c:v>
                </c:pt>
                <c:pt idx="876">
                  <c:v>43308.916727025462</c:v>
                </c:pt>
                <c:pt idx="877">
                  <c:v>43308.958393749999</c:v>
                </c:pt>
                <c:pt idx="878">
                  <c:v>43309.000060474536</c:v>
                </c:pt>
                <c:pt idx="879">
                  <c:v>43309.041727199074</c:v>
                </c:pt>
                <c:pt idx="880">
                  <c:v>43309.083393923611</c:v>
                </c:pt>
                <c:pt idx="881">
                  <c:v>43309.125060648148</c:v>
                </c:pt>
                <c:pt idx="882">
                  <c:v>43309.166727372685</c:v>
                </c:pt>
                <c:pt idx="883">
                  <c:v>43309.208394097222</c:v>
                </c:pt>
                <c:pt idx="884">
                  <c:v>43309.25006082176</c:v>
                </c:pt>
                <c:pt idx="885">
                  <c:v>43309.291727546297</c:v>
                </c:pt>
                <c:pt idx="886">
                  <c:v>43309.333394270834</c:v>
                </c:pt>
                <c:pt idx="887">
                  <c:v>43309.375060995371</c:v>
                </c:pt>
                <c:pt idx="888">
                  <c:v>43309.416727719909</c:v>
                </c:pt>
                <c:pt idx="889">
                  <c:v>43309.458394444446</c:v>
                </c:pt>
                <c:pt idx="890">
                  <c:v>43309.500061168983</c:v>
                </c:pt>
                <c:pt idx="891">
                  <c:v>43309.54172789352</c:v>
                </c:pt>
                <c:pt idx="892">
                  <c:v>43309.583394618057</c:v>
                </c:pt>
                <c:pt idx="893">
                  <c:v>43309.625061342595</c:v>
                </c:pt>
                <c:pt idx="894">
                  <c:v>43309.666728067132</c:v>
                </c:pt>
                <c:pt idx="895">
                  <c:v>43309.708394791669</c:v>
                </c:pt>
                <c:pt idx="896">
                  <c:v>43309.750061516206</c:v>
                </c:pt>
                <c:pt idx="897">
                  <c:v>43309.791728240743</c:v>
                </c:pt>
                <c:pt idx="898">
                  <c:v>43309.833394965281</c:v>
                </c:pt>
                <c:pt idx="899">
                  <c:v>43309.875061689818</c:v>
                </c:pt>
                <c:pt idx="900">
                  <c:v>43309.916728414355</c:v>
                </c:pt>
                <c:pt idx="901">
                  <c:v>43309.958395138892</c:v>
                </c:pt>
                <c:pt idx="902">
                  <c:v>43310.000061863429</c:v>
                </c:pt>
                <c:pt idx="903">
                  <c:v>43310.041728587959</c:v>
                </c:pt>
                <c:pt idx="904">
                  <c:v>43310.083395312497</c:v>
                </c:pt>
                <c:pt idx="905">
                  <c:v>43310.125062037034</c:v>
                </c:pt>
                <c:pt idx="906">
                  <c:v>43310.166728761571</c:v>
                </c:pt>
                <c:pt idx="907">
                  <c:v>43310.208395486108</c:v>
                </c:pt>
                <c:pt idx="908">
                  <c:v>43310.250062210645</c:v>
                </c:pt>
                <c:pt idx="909">
                  <c:v>43310.291728935183</c:v>
                </c:pt>
                <c:pt idx="910">
                  <c:v>43310.33339565972</c:v>
                </c:pt>
                <c:pt idx="911">
                  <c:v>43310.375062384257</c:v>
                </c:pt>
                <c:pt idx="912">
                  <c:v>43310.416729108794</c:v>
                </c:pt>
                <c:pt idx="913">
                  <c:v>43310.458395833331</c:v>
                </c:pt>
                <c:pt idx="914">
                  <c:v>43310.500062557869</c:v>
                </c:pt>
                <c:pt idx="915">
                  <c:v>43310.541729282406</c:v>
                </c:pt>
                <c:pt idx="916">
                  <c:v>43310.583396006943</c:v>
                </c:pt>
                <c:pt idx="917">
                  <c:v>43310.62506273148</c:v>
                </c:pt>
                <c:pt idx="918">
                  <c:v>43310.666729456017</c:v>
                </c:pt>
                <c:pt idx="919">
                  <c:v>43310.708396180555</c:v>
                </c:pt>
                <c:pt idx="920">
                  <c:v>43310.750062905092</c:v>
                </c:pt>
                <c:pt idx="921">
                  <c:v>43310.791729629629</c:v>
                </c:pt>
                <c:pt idx="922">
                  <c:v>43310.833396354166</c:v>
                </c:pt>
                <c:pt idx="923">
                  <c:v>43310.875063078704</c:v>
                </c:pt>
                <c:pt idx="924">
                  <c:v>43310.916729803241</c:v>
                </c:pt>
                <c:pt idx="925">
                  <c:v>43310.958396527778</c:v>
                </c:pt>
                <c:pt idx="926">
                  <c:v>43311.000063252315</c:v>
                </c:pt>
                <c:pt idx="927">
                  <c:v>43311.041729976852</c:v>
                </c:pt>
                <c:pt idx="928">
                  <c:v>43311.08339670139</c:v>
                </c:pt>
                <c:pt idx="929">
                  <c:v>43311.125063425927</c:v>
                </c:pt>
                <c:pt idx="930">
                  <c:v>43311.166730150464</c:v>
                </c:pt>
                <c:pt idx="931">
                  <c:v>43311.208396875001</c:v>
                </c:pt>
                <c:pt idx="932">
                  <c:v>43311.250063599538</c:v>
                </c:pt>
                <c:pt idx="933">
                  <c:v>43311.291730324076</c:v>
                </c:pt>
                <c:pt idx="934">
                  <c:v>43311.333397048613</c:v>
                </c:pt>
                <c:pt idx="935">
                  <c:v>43311.37506377315</c:v>
                </c:pt>
                <c:pt idx="936">
                  <c:v>43311.416730497687</c:v>
                </c:pt>
                <c:pt idx="937">
                  <c:v>43311.458397222224</c:v>
                </c:pt>
                <c:pt idx="938">
                  <c:v>43311.500063946762</c:v>
                </c:pt>
                <c:pt idx="939">
                  <c:v>43311.541730671299</c:v>
                </c:pt>
                <c:pt idx="940">
                  <c:v>43311.583397395836</c:v>
                </c:pt>
                <c:pt idx="941">
                  <c:v>43311.625064120373</c:v>
                </c:pt>
                <c:pt idx="942">
                  <c:v>43311.66673084491</c:v>
                </c:pt>
                <c:pt idx="943">
                  <c:v>43311.708397569448</c:v>
                </c:pt>
                <c:pt idx="944">
                  <c:v>43311.750064293985</c:v>
                </c:pt>
                <c:pt idx="945">
                  <c:v>43311.791731018522</c:v>
                </c:pt>
                <c:pt idx="946">
                  <c:v>43311.833397743052</c:v>
                </c:pt>
                <c:pt idx="947">
                  <c:v>43311.875064467589</c:v>
                </c:pt>
                <c:pt idx="948">
                  <c:v>43311.916731192126</c:v>
                </c:pt>
                <c:pt idx="949">
                  <c:v>43311.958397916664</c:v>
                </c:pt>
                <c:pt idx="950">
                  <c:v>43312.000064641201</c:v>
                </c:pt>
                <c:pt idx="951">
                  <c:v>43312.041731365738</c:v>
                </c:pt>
                <c:pt idx="952">
                  <c:v>43312.083398090275</c:v>
                </c:pt>
                <c:pt idx="953">
                  <c:v>43312.125064814813</c:v>
                </c:pt>
                <c:pt idx="954">
                  <c:v>43312.16673153935</c:v>
                </c:pt>
                <c:pt idx="955">
                  <c:v>43312.208398263887</c:v>
                </c:pt>
                <c:pt idx="956">
                  <c:v>43312.250064988424</c:v>
                </c:pt>
                <c:pt idx="957">
                  <c:v>43312.291731712961</c:v>
                </c:pt>
                <c:pt idx="958">
                  <c:v>43312.333398437499</c:v>
                </c:pt>
                <c:pt idx="959">
                  <c:v>43312.375065162036</c:v>
                </c:pt>
                <c:pt idx="960">
                  <c:v>43312.416731886573</c:v>
                </c:pt>
                <c:pt idx="961">
                  <c:v>43312.45839861111</c:v>
                </c:pt>
                <c:pt idx="962">
                  <c:v>43312.500065335647</c:v>
                </c:pt>
                <c:pt idx="963">
                  <c:v>43312.541732060185</c:v>
                </c:pt>
                <c:pt idx="964">
                  <c:v>43312.583398784722</c:v>
                </c:pt>
                <c:pt idx="965">
                  <c:v>43312.625065509259</c:v>
                </c:pt>
                <c:pt idx="966">
                  <c:v>43312.666732233796</c:v>
                </c:pt>
                <c:pt idx="967">
                  <c:v>43312.708398958333</c:v>
                </c:pt>
                <c:pt idx="968">
                  <c:v>43312.750065682871</c:v>
                </c:pt>
                <c:pt idx="969">
                  <c:v>43312.791732407408</c:v>
                </c:pt>
                <c:pt idx="970">
                  <c:v>43312.833399131945</c:v>
                </c:pt>
                <c:pt idx="971">
                  <c:v>43312.875065856482</c:v>
                </c:pt>
                <c:pt idx="972">
                  <c:v>43312.916732581019</c:v>
                </c:pt>
                <c:pt idx="973">
                  <c:v>43312.958399305557</c:v>
                </c:pt>
                <c:pt idx="974">
                  <c:v>43313.000066030094</c:v>
                </c:pt>
                <c:pt idx="975">
                  <c:v>43313.041732754631</c:v>
                </c:pt>
                <c:pt idx="976">
                  <c:v>43313.083399479168</c:v>
                </c:pt>
                <c:pt idx="977">
                  <c:v>43313.125066203706</c:v>
                </c:pt>
                <c:pt idx="978">
                  <c:v>43313.166732928243</c:v>
                </c:pt>
                <c:pt idx="979">
                  <c:v>43313.20839965278</c:v>
                </c:pt>
                <c:pt idx="980">
                  <c:v>43313.250066377317</c:v>
                </c:pt>
                <c:pt idx="981">
                  <c:v>43313.291733101854</c:v>
                </c:pt>
                <c:pt idx="982">
                  <c:v>43313.333399826392</c:v>
                </c:pt>
                <c:pt idx="983">
                  <c:v>43313.375066550929</c:v>
                </c:pt>
                <c:pt idx="984">
                  <c:v>43313.416733275466</c:v>
                </c:pt>
                <c:pt idx="985">
                  <c:v>43313.458400000003</c:v>
                </c:pt>
                <c:pt idx="986">
                  <c:v>43313.50006672454</c:v>
                </c:pt>
                <c:pt idx="987">
                  <c:v>43313.541733449078</c:v>
                </c:pt>
                <c:pt idx="988">
                  <c:v>43313.583400173608</c:v>
                </c:pt>
                <c:pt idx="989">
                  <c:v>43313.625066898145</c:v>
                </c:pt>
                <c:pt idx="990">
                  <c:v>43313.666733622682</c:v>
                </c:pt>
                <c:pt idx="991">
                  <c:v>43313.708400347219</c:v>
                </c:pt>
                <c:pt idx="992">
                  <c:v>43313.750067071756</c:v>
                </c:pt>
                <c:pt idx="993">
                  <c:v>43313.791733796294</c:v>
                </c:pt>
                <c:pt idx="994">
                  <c:v>43313.833400520831</c:v>
                </c:pt>
                <c:pt idx="995">
                  <c:v>43313.875067245368</c:v>
                </c:pt>
                <c:pt idx="996">
                  <c:v>43313.916733969905</c:v>
                </c:pt>
                <c:pt idx="997">
                  <c:v>43313.958400694442</c:v>
                </c:pt>
                <c:pt idx="998">
                  <c:v>43314.00006741898</c:v>
                </c:pt>
                <c:pt idx="999">
                  <c:v>43314.041734143517</c:v>
                </c:pt>
                <c:pt idx="1000">
                  <c:v>43314.083400868054</c:v>
                </c:pt>
                <c:pt idx="1001">
                  <c:v>43314.125067592591</c:v>
                </c:pt>
                <c:pt idx="1002">
                  <c:v>43314.166734317128</c:v>
                </c:pt>
                <c:pt idx="1003">
                  <c:v>43314.208401041666</c:v>
                </c:pt>
                <c:pt idx="1004">
                  <c:v>43314.250067766203</c:v>
                </c:pt>
                <c:pt idx="1005">
                  <c:v>43314.29173449074</c:v>
                </c:pt>
                <c:pt idx="1006">
                  <c:v>43314.333401215277</c:v>
                </c:pt>
                <c:pt idx="1007">
                  <c:v>43314.375067939814</c:v>
                </c:pt>
                <c:pt idx="1008">
                  <c:v>43314.416734664352</c:v>
                </c:pt>
                <c:pt idx="1009">
                  <c:v>43314.458401388889</c:v>
                </c:pt>
                <c:pt idx="1010">
                  <c:v>43314.500068113426</c:v>
                </c:pt>
                <c:pt idx="1011">
                  <c:v>43314.541734837963</c:v>
                </c:pt>
                <c:pt idx="1012">
                  <c:v>43314.583401562501</c:v>
                </c:pt>
                <c:pt idx="1013">
                  <c:v>43314.625068287038</c:v>
                </c:pt>
                <c:pt idx="1014">
                  <c:v>43314.666735011575</c:v>
                </c:pt>
                <c:pt idx="1015">
                  <c:v>43314.708401736112</c:v>
                </c:pt>
                <c:pt idx="1016">
                  <c:v>43314.750068460649</c:v>
                </c:pt>
                <c:pt idx="1017">
                  <c:v>43314.791735185187</c:v>
                </c:pt>
                <c:pt idx="1018">
                  <c:v>43314.833401909724</c:v>
                </c:pt>
                <c:pt idx="1019">
                  <c:v>43314.875068634261</c:v>
                </c:pt>
                <c:pt idx="1020">
                  <c:v>43314.916735358798</c:v>
                </c:pt>
                <c:pt idx="1021">
                  <c:v>43314.958402083335</c:v>
                </c:pt>
                <c:pt idx="1022">
                  <c:v>43315.000068807873</c:v>
                </c:pt>
                <c:pt idx="1023">
                  <c:v>43315.04173553241</c:v>
                </c:pt>
                <c:pt idx="1024">
                  <c:v>43315.083402256947</c:v>
                </c:pt>
                <c:pt idx="1025">
                  <c:v>43315.125068981484</c:v>
                </c:pt>
                <c:pt idx="1026">
                  <c:v>43315.166735706021</c:v>
                </c:pt>
                <c:pt idx="1027">
                  <c:v>43315.208402430559</c:v>
                </c:pt>
                <c:pt idx="1028">
                  <c:v>43315.250069155096</c:v>
                </c:pt>
                <c:pt idx="1029">
                  <c:v>43315.291735879633</c:v>
                </c:pt>
                <c:pt idx="1030">
                  <c:v>43315.33340260417</c:v>
                </c:pt>
                <c:pt idx="1031">
                  <c:v>43315.3750693287</c:v>
                </c:pt>
                <c:pt idx="1032">
                  <c:v>43315.416736053237</c:v>
                </c:pt>
                <c:pt idx="1033">
                  <c:v>43315.458402777775</c:v>
                </c:pt>
                <c:pt idx="1034">
                  <c:v>43315.500069502312</c:v>
                </c:pt>
                <c:pt idx="1035">
                  <c:v>43315.541736226849</c:v>
                </c:pt>
                <c:pt idx="1036">
                  <c:v>43315.583402951386</c:v>
                </c:pt>
                <c:pt idx="1037">
                  <c:v>43315.625069675923</c:v>
                </c:pt>
                <c:pt idx="1038">
                  <c:v>43315.666736400461</c:v>
                </c:pt>
                <c:pt idx="1039">
                  <c:v>43315.708403124998</c:v>
                </c:pt>
                <c:pt idx="1040">
                  <c:v>43315.750069849535</c:v>
                </c:pt>
                <c:pt idx="1041">
                  <c:v>43315.791736574072</c:v>
                </c:pt>
                <c:pt idx="1042">
                  <c:v>43315.833403298609</c:v>
                </c:pt>
                <c:pt idx="1043">
                  <c:v>43315.875070023147</c:v>
                </c:pt>
                <c:pt idx="1044">
                  <c:v>43315.916736747684</c:v>
                </c:pt>
                <c:pt idx="1045">
                  <c:v>43315.958403472221</c:v>
                </c:pt>
                <c:pt idx="1046">
                  <c:v>43316.000070196758</c:v>
                </c:pt>
                <c:pt idx="1047">
                  <c:v>43316.041736921296</c:v>
                </c:pt>
                <c:pt idx="1048">
                  <c:v>43316.083403645833</c:v>
                </c:pt>
                <c:pt idx="1049">
                  <c:v>43316.12507037037</c:v>
                </c:pt>
                <c:pt idx="1050">
                  <c:v>43316.166737094907</c:v>
                </c:pt>
                <c:pt idx="1051">
                  <c:v>43316.208403819444</c:v>
                </c:pt>
                <c:pt idx="1052">
                  <c:v>43316.250070543982</c:v>
                </c:pt>
                <c:pt idx="1053">
                  <c:v>43316.291737268519</c:v>
                </c:pt>
                <c:pt idx="1054">
                  <c:v>43316.333403993056</c:v>
                </c:pt>
                <c:pt idx="1055">
                  <c:v>43316.375070717593</c:v>
                </c:pt>
                <c:pt idx="1056">
                  <c:v>43316.41673744213</c:v>
                </c:pt>
                <c:pt idx="1057">
                  <c:v>43316.458404166668</c:v>
                </c:pt>
                <c:pt idx="1058">
                  <c:v>43316.500070891205</c:v>
                </c:pt>
                <c:pt idx="1059">
                  <c:v>43316.541737615742</c:v>
                </c:pt>
                <c:pt idx="1060">
                  <c:v>43316.583404340279</c:v>
                </c:pt>
                <c:pt idx="1061">
                  <c:v>43316.625071064816</c:v>
                </c:pt>
                <c:pt idx="1062">
                  <c:v>43316.666737789354</c:v>
                </c:pt>
                <c:pt idx="1063">
                  <c:v>43316.708404513891</c:v>
                </c:pt>
                <c:pt idx="1064">
                  <c:v>43316.750071238428</c:v>
                </c:pt>
                <c:pt idx="1065">
                  <c:v>43316.791737962965</c:v>
                </c:pt>
                <c:pt idx="1066">
                  <c:v>43316.833404687502</c:v>
                </c:pt>
                <c:pt idx="1067">
                  <c:v>43316.87507141204</c:v>
                </c:pt>
                <c:pt idx="1068">
                  <c:v>43316.916738136577</c:v>
                </c:pt>
                <c:pt idx="1069">
                  <c:v>43316.958404861114</c:v>
                </c:pt>
                <c:pt idx="1070">
                  <c:v>43317.000071585651</c:v>
                </c:pt>
                <c:pt idx="1071">
                  <c:v>43317.041738310189</c:v>
                </c:pt>
                <c:pt idx="1072">
                  <c:v>43317.083405034726</c:v>
                </c:pt>
                <c:pt idx="1073">
                  <c:v>43317.125071759256</c:v>
                </c:pt>
                <c:pt idx="1074">
                  <c:v>43317.166738483793</c:v>
                </c:pt>
                <c:pt idx="1075">
                  <c:v>43317.20840520833</c:v>
                </c:pt>
                <c:pt idx="1076">
                  <c:v>43317.250071932867</c:v>
                </c:pt>
                <c:pt idx="1077">
                  <c:v>43317.291738657404</c:v>
                </c:pt>
                <c:pt idx="1078">
                  <c:v>43317.333405381942</c:v>
                </c:pt>
                <c:pt idx="1079">
                  <c:v>43317.375072106479</c:v>
                </c:pt>
                <c:pt idx="1080">
                  <c:v>43317.416738831016</c:v>
                </c:pt>
                <c:pt idx="1081">
                  <c:v>43317.458405555553</c:v>
                </c:pt>
                <c:pt idx="1082">
                  <c:v>43317.500072280091</c:v>
                </c:pt>
                <c:pt idx="1083">
                  <c:v>43317.541739004628</c:v>
                </c:pt>
                <c:pt idx="1084">
                  <c:v>43317.583405729165</c:v>
                </c:pt>
                <c:pt idx="1085">
                  <c:v>43317.625072453702</c:v>
                </c:pt>
                <c:pt idx="1086">
                  <c:v>43317.666739178239</c:v>
                </c:pt>
                <c:pt idx="1087">
                  <c:v>43317.708405902777</c:v>
                </c:pt>
                <c:pt idx="1088">
                  <c:v>43317.750072627314</c:v>
                </c:pt>
                <c:pt idx="1089">
                  <c:v>43317.791739351851</c:v>
                </c:pt>
                <c:pt idx="1090">
                  <c:v>43317.833406076388</c:v>
                </c:pt>
                <c:pt idx="1091">
                  <c:v>43317.875072800925</c:v>
                </c:pt>
                <c:pt idx="1092">
                  <c:v>43317.916739525463</c:v>
                </c:pt>
                <c:pt idx="1093">
                  <c:v>43317.95840625</c:v>
                </c:pt>
                <c:pt idx="1094">
                  <c:v>43318.000072974537</c:v>
                </c:pt>
                <c:pt idx="1095">
                  <c:v>43318.041739699074</c:v>
                </c:pt>
                <c:pt idx="1096">
                  <c:v>43318.083406423611</c:v>
                </c:pt>
                <c:pt idx="1097">
                  <c:v>43318.125073148149</c:v>
                </c:pt>
                <c:pt idx="1098">
                  <c:v>43318.166739872686</c:v>
                </c:pt>
                <c:pt idx="1099">
                  <c:v>43318.208406597223</c:v>
                </c:pt>
                <c:pt idx="1100">
                  <c:v>43318.25007332176</c:v>
                </c:pt>
                <c:pt idx="1101">
                  <c:v>43318.291740046297</c:v>
                </c:pt>
                <c:pt idx="1102">
                  <c:v>43318.333406770835</c:v>
                </c:pt>
                <c:pt idx="1103">
                  <c:v>43318.375073495372</c:v>
                </c:pt>
                <c:pt idx="1104">
                  <c:v>43318.416740219909</c:v>
                </c:pt>
                <c:pt idx="1105">
                  <c:v>43318.458406944446</c:v>
                </c:pt>
                <c:pt idx="1106">
                  <c:v>43318.500073668984</c:v>
                </c:pt>
                <c:pt idx="1107">
                  <c:v>43318.541740393521</c:v>
                </c:pt>
                <c:pt idx="1108">
                  <c:v>43318.583407118058</c:v>
                </c:pt>
                <c:pt idx="1109">
                  <c:v>43318.625073842595</c:v>
                </c:pt>
                <c:pt idx="1110">
                  <c:v>43318.666740567132</c:v>
                </c:pt>
                <c:pt idx="1111">
                  <c:v>43318.70840729167</c:v>
                </c:pt>
                <c:pt idx="1112">
                  <c:v>43318.750074016207</c:v>
                </c:pt>
                <c:pt idx="1113">
                  <c:v>43318.791740740744</c:v>
                </c:pt>
                <c:pt idx="1114">
                  <c:v>43318.833407465281</c:v>
                </c:pt>
                <c:pt idx="1115">
                  <c:v>43318.875074189818</c:v>
                </c:pt>
                <c:pt idx="1116">
                  <c:v>43318.916740914348</c:v>
                </c:pt>
                <c:pt idx="1117">
                  <c:v>43318.958407638886</c:v>
                </c:pt>
                <c:pt idx="1118">
                  <c:v>43319.000074363423</c:v>
                </c:pt>
                <c:pt idx="1119">
                  <c:v>43319.04174108796</c:v>
                </c:pt>
                <c:pt idx="1120">
                  <c:v>43319.083407812497</c:v>
                </c:pt>
                <c:pt idx="1121">
                  <c:v>43319.125074537034</c:v>
                </c:pt>
                <c:pt idx="1122">
                  <c:v>43319.166741261572</c:v>
                </c:pt>
                <c:pt idx="1123">
                  <c:v>43319.208407986109</c:v>
                </c:pt>
                <c:pt idx="1124">
                  <c:v>43319.250074710646</c:v>
                </c:pt>
                <c:pt idx="1125">
                  <c:v>43319.291741435183</c:v>
                </c:pt>
                <c:pt idx="1126">
                  <c:v>43319.33340815972</c:v>
                </c:pt>
                <c:pt idx="1127">
                  <c:v>43319.375074884258</c:v>
                </c:pt>
                <c:pt idx="1128">
                  <c:v>43319.416741608795</c:v>
                </c:pt>
                <c:pt idx="1129">
                  <c:v>43319.458408333332</c:v>
                </c:pt>
                <c:pt idx="1130">
                  <c:v>43319.500075057869</c:v>
                </c:pt>
                <c:pt idx="1131">
                  <c:v>43319.541741782406</c:v>
                </c:pt>
                <c:pt idx="1132">
                  <c:v>43319.583408506944</c:v>
                </c:pt>
                <c:pt idx="1133">
                  <c:v>43319.625075231481</c:v>
                </c:pt>
                <c:pt idx="1134">
                  <c:v>43319.666741956018</c:v>
                </c:pt>
                <c:pt idx="1135">
                  <c:v>43319.708408680555</c:v>
                </c:pt>
                <c:pt idx="1136">
                  <c:v>43319.750075405093</c:v>
                </c:pt>
                <c:pt idx="1137">
                  <c:v>43319.79174212963</c:v>
                </c:pt>
                <c:pt idx="1138">
                  <c:v>43319.833408854167</c:v>
                </c:pt>
                <c:pt idx="1139">
                  <c:v>43319.875075578704</c:v>
                </c:pt>
                <c:pt idx="1140">
                  <c:v>43319.916742303241</c:v>
                </c:pt>
                <c:pt idx="1141">
                  <c:v>43319.958409027779</c:v>
                </c:pt>
                <c:pt idx="1142">
                  <c:v>43320.000075752316</c:v>
                </c:pt>
                <c:pt idx="1143">
                  <c:v>43320.041742476853</c:v>
                </c:pt>
                <c:pt idx="1144">
                  <c:v>43320.08340920139</c:v>
                </c:pt>
                <c:pt idx="1145">
                  <c:v>43320.125075925927</c:v>
                </c:pt>
                <c:pt idx="1146">
                  <c:v>43320.166742650465</c:v>
                </c:pt>
                <c:pt idx="1147">
                  <c:v>43320.208409375002</c:v>
                </c:pt>
                <c:pt idx="1148">
                  <c:v>43320.250076099539</c:v>
                </c:pt>
                <c:pt idx="1149">
                  <c:v>43320.291742824076</c:v>
                </c:pt>
                <c:pt idx="1150">
                  <c:v>43320.333409548613</c:v>
                </c:pt>
                <c:pt idx="1151">
                  <c:v>43320.375076273151</c:v>
                </c:pt>
                <c:pt idx="1152">
                  <c:v>43320.416742997688</c:v>
                </c:pt>
                <c:pt idx="1153">
                  <c:v>43320.458409722225</c:v>
                </c:pt>
                <c:pt idx="1154">
                  <c:v>43320.500076446762</c:v>
                </c:pt>
                <c:pt idx="1155">
                  <c:v>43320.541743171299</c:v>
                </c:pt>
                <c:pt idx="1156">
                  <c:v>43320.583409895837</c:v>
                </c:pt>
                <c:pt idx="1157">
                  <c:v>43320.625076620374</c:v>
                </c:pt>
                <c:pt idx="1158">
                  <c:v>43320.666743344904</c:v>
                </c:pt>
                <c:pt idx="1159">
                  <c:v>43320.708410069441</c:v>
                </c:pt>
                <c:pt idx="1160">
                  <c:v>43320.750076793978</c:v>
                </c:pt>
                <c:pt idx="1161">
                  <c:v>43320.791743518515</c:v>
                </c:pt>
                <c:pt idx="1162">
                  <c:v>43320.833410243053</c:v>
                </c:pt>
                <c:pt idx="1163">
                  <c:v>43320.87507696759</c:v>
                </c:pt>
                <c:pt idx="1164">
                  <c:v>43320.916743692127</c:v>
                </c:pt>
                <c:pt idx="1165">
                  <c:v>43320.958410416664</c:v>
                </c:pt>
                <c:pt idx="1166">
                  <c:v>43321.000077141201</c:v>
                </c:pt>
                <c:pt idx="1167">
                  <c:v>43321.041743865739</c:v>
                </c:pt>
                <c:pt idx="1168">
                  <c:v>43321.083410590276</c:v>
                </c:pt>
                <c:pt idx="1169">
                  <c:v>43321.125077314813</c:v>
                </c:pt>
                <c:pt idx="1170">
                  <c:v>43321.16674403935</c:v>
                </c:pt>
                <c:pt idx="1171">
                  <c:v>43321.208410763888</c:v>
                </c:pt>
                <c:pt idx="1172">
                  <c:v>43321.250077488425</c:v>
                </c:pt>
                <c:pt idx="1173">
                  <c:v>43321.291744212962</c:v>
                </c:pt>
                <c:pt idx="1174">
                  <c:v>43321.333410937499</c:v>
                </c:pt>
                <c:pt idx="1175">
                  <c:v>43321.375077662036</c:v>
                </c:pt>
                <c:pt idx="1176">
                  <c:v>43321.416744386574</c:v>
                </c:pt>
                <c:pt idx="1177">
                  <c:v>43321.458411111111</c:v>
                </c:pt>
                <c:pt idx="1178">
                  <c:v>43321.500077835648</c:v>
                </c:pt>
                <c:pt idx="1179">
                  <c:v>43321.541744560185</c:v>
                </c:pt>
                <c:pt idx="1180">
                  <c:v>43321.583411284722</c:v>
                </c:pt>
                <c:pt idx="1181">
                  <c:v>43321.62507800926</c:v>
                </c:pt>
                <c:pt idx="1182">
                  <c:v>43321.666744733797</c:v>
                </c:pt>
                <c:pt idx="1183">
                  <c:v>43321.708411458334</c:v>
                </c:pt>
                <c:pt idx="1184">
                  <c:v>43321.750078182871</c:v>
                </c:pt>
                <c:pt idx="1185">
                  <c:v>43321.791744907408</c:v>
                </c:pt>
                <c:pt idx="1186">
                  <c:v>43321.833411631946</c:v>
                </c:pt>
                <c:pt idx="1187">
                  <c:v>43321.875078356483</c:v>
                </c:pt>
                <c:pt idx="1188">
                  <c:v>43321.91674508102</c:v>
                </c:pt>
                <c:pt idx="1189">
                  <c:v>43321.958411805557</c:v>
                </c:pt>
                <c:pt idx="1190">
                  <c:v>43322.000078530094</c:v>
                </c:pt>
                <c:pt idx="1191">
                  <c:v>43322.041745254632</c:v>
                </c:pt>
                <c:pt idx="1192">
                  <c:v>43322.083411979169</c:v>
                </c:pt>
                <c:pt idx="1193">
                  <c:v>43322.125078703706</c:v>
                </c:pt>
                <c:pt idx="1194">
                  <c:v>43322.166745428243</c:v>
                </c:pt>
                <c:pt idx="1195">
                  <c:v>43322.208412152781</c:v>
                </c:pt>
                <c:pt idx="1196">
                  <c:v>43322.250078877318</c:v>
                </c:pt>
                <c:pt idx="1197">
                  <c:v>43322.291745601855</c:v>
                </c:pt>
                <c:pt idx="1198">
                  <c:v>43322.333412326392</c:v>
                </c:pt>
                <c:pt idx="1199">
                  <c:v>43322.375079050929</c:v>
                </c:pt>
                <c:pt idx="1200">
                  <c:v>43322.416745775467</c:v>
                </c:pt>
                <c:pt idx="1201">
                  <c:v>43322.458412499996</c:v>
                </c:pt>
                <c:pt idx="1202">
                  <c:v>43322.500079224534</c:v>
                </c:pt>
                <c:pt idx="1203">
                  <c:v>43322.541745949071</c:v>
                </c:pt>
                <c:pt idx="1204">
                  <c:v>43322.583412673608</c:v>
                </c:pt>
                <c:pt idx="1205">
                  <c:v>43322.625079398145</c:v>
                </c:pt>
                <c:pt idx="1206">
                  <c:v>43322.666746122683</c:v>
                </c:pt>
                <c:pt idx="1207">
                  <c:v>43322.70841284722</c:v>
                </c:pt>
                <c:pt idx="1208">
                  <c:v>43322.750079571757</c:v>
                </c:pt>
                <c:pt idx="1209">
                  <c:v>43322.791746296294</c:v>
                </c:pt>
                <c:pt idx="1210">
                  <c:v>43322.833413020831</c:v>
                </c:pt>
                <c:pt idx="1211">
                  <c:v>43322.875079745369</c:v>
                </c:pt>
                <c:pt idx="1212">
                  <c:v>43322.916746469906</c:v>
                </c:pt>
                <c:pt idx="1213">
                  <c:v>43322.958413194443</c:v>
                </c:pt>
                <c:pt idx="1214">
                  <c:v>43323.00007991898</c:v>
                </c:pt>
                <c:pt idx="1215">
                  <c:v>43323.041746643517</c:v>
                </c:pt>
                <c:pt idx="1216">
                  <c:v>43323.083413368055</c:v>
                </c:pt>
                <c:pt idx="1217">
                  <c:v>43323.125080092592</c:v>
                </c:pt>
                <c:pt idx="1218">
                  <c:v>43323.166746817129</c:v>
                </c:pt>
                <c:pt idx="1219">
                  <c:v>43323.208413541666</c:v>
                </c:pt>
                <c:pt idx="1220">
                  <c:v>43323.250080266203</c:v>
                </c:pt>
                <c:pt idx="1221">
                  <c:v>43323.291746990741</c:v>
                </c:pt>
                <c:pt idx="1222">
                  <c:v>43323.333413715278</c:v>
                </c:pt>
                <c:pt idx="1223">
                  <c:v>43323.375080439815</c:v>
                </c:pt>
                <c:pt idx="1224">
                  <c:v>43323.416747164352</c:v>
                </c:pt>
                <c:pt idx="1225">
                  <c:v>43323.458413888889</c:v>
                </c:pt>
                <c:pt idx="1226">
                  <c:v>43323.500080613427</c:v>
                </c:pt>
                <c:pt idx="1227">
                  <c:v>43323.541747337964</c:v>
                </c:pt>
                <c:pt idx="1228">
                  <c:v>43323.583414062501</c:v>
                </c:pt>
                <c:pt idx="1229">
                  <c:v>43323.625080787038</c:v>
                </c:pt>
                <c:pt idx="1230">
                  <c:v>43323.666747511576</c:v>
                </c:pt>
                <c:pt idx="1231">
                  <c:v>43323.708414236113</c:v>
                </c:pt>
                <c:pt idx="1232">
                  <c:v>43323.75008096065</c:v>
                </c:pt>
                <c:pt idx="1233">
                  <c:v>43323.791747685187</c:v>
                </c:pt>
                <c:pt idx="1234">
                  <c:v>43323.833414409724</c:v>
                </c:pt>
                <c:pt idx="1235">
                  <c:v>43323.875081134262</c:v>
                </c:pt>
                <c:pt idx="1236">
                  <c:v>43323.916747858799</c:v>
                </c:pt>
                <c:pt idx="1237">
                  <c:v>43323.958414583336</c:v>
                </c:pt>
                <c:pt idx="1238">
                  <c:v>43324.000081307873</c:v>
                </c:pt>
                <c:pt idx="1239">
                  <c:v>43324.04174803241</c:v>
                </c:pt>
                <c:pt idx="1240">
                  <c:v>43324.083414756948</c:v>
                </c:pt>
                <c:pt idx="1241">
                  <c:v>43324.125081481485</c:v>
                </c:pt>
                <c:pt idx="1242">
                  <c:v>43324.166748206022</c:v>
                </c:pt>
                <c:pt idx="1243">
                  <c:v>43324.208414930552</c:v>
                </c:pt>
                <c:pt idx="1244">
                  <c:v>43324.250081655089</c:v>
                </c:pt>
                <c:pt idx="1245">
                  <c:v>43324.291748379626</c:v>
                </c:pt>
                <c:pt idx="1246">
                  <c:v>43324.333415104164</c:v>
                </c:pt>
                <c:pt idx="1247">
                  <c:v>43324.375081828701</c:v>
                </c:pt>
                <c:pt idx="1248">
                  <c:v>43324.416748553238</c:v>
                </c:pt>
                <c:pt idx="1249">
                  <c:v>43324.458415277775</c:v>
                </c:pt>
                <c:pt idx="1250">
                  <c:v>43324.500082002312</c:v>
                </c:pt>
                <c:pt idx="1251">
                  <c:v>43324.54174872685</c:v>
                </c:pt>
                <c:pt idx="1252">
                  <c:v>43324.583415451387</c:v>
                </c:pt>
                <c:pt idx="1253">
                  <c:v>43324.625082175924</c:v>
                </c:pt>
                <c:pt idx="1254">
                  <c:v>43324.666748900461</c:v>
                </c:pt>
                <c:pt idx="1255">
                  <c:v>43324.708415624998</c:v>
                </c:pt>
                <c:pt idx="1256">
                  <c:v>43324.750082349536</c:v>
                </c:pt>
                <c:pt idx="1257">
                  <c:v>43324.791749074073</c:v>
                </c:pt>
                <c:pt idx="1258">
                  <c:v>43324.83341579861</c:v>
                </c:pt>
                <c:pt idx="1259">
                  <c:v>43324.875082523147</c:v>
                </c:pt>
                <c:pt idx="1260">
                  <c:v>43324.916749247684</c:v>
                </c:pt>
                <c:pt idx="1261">
                  <c:v>43324.958415972222</c:v>
                </c:pt>
                <c:pt idx="1262">
                  <c:v>43325.000082696759</c:v>
                </c:pt>
                <c:pt idx="1263">
                  <c:v>43325.041749421296</c:v>
                </c:pt>
                <c:pt idx="1264">
                  <c:v>43325.083416145833</c:v>
                </c:pt>
                <c:pt idx="1265">
                  <c:v>43325.125082870371</c:v>
                </c:pt>
                <c:pt idx="1266">
                  <c:v>43325.166749594908</c:v>
                </c:pt>
                <c:pt idx="1267">
                  <c:v>43325.208416319445</c:v>
                </c:pt>
                <c:pt idx="1268">
                  <c:v>43325.250083043982</c:v>
                </c:pt>
                <c:pt idx="1269">
                  <c:v>43325.291749768519</c:v>
                </c:pt>
                <c:pt idx="1270">
                  <c:v>43325.333416493057</c:v>
                </c:pt>
                <c:pt idx="1271">
                  <c:v>43325.375083217594</c:v>
                </c:pt>
                <c:pt idx="1272">
                  <c:v>43325.416749942131</c:v>
                </c:pt>
                <c:pt idx="1273">
                  <c:v>43325.458416666668</c:v>
                </c:pt>
                <c:pt idx="1274">
                  <c:v>43325.500083391205</c:v>
                </c:pt>
                <c:pt idx="1275">
                  <c:v>43325.541750115743</c:v>
                </c:pt>
                <c:pt idx="1276">
                  <c:v>43325.58341684028</c:v>
                </c:pt>
                <c:pt idx="1277">
                  <c:v>43325.625083564817</c:v>
                </c:pt>
                <c:pt idx="1278">
                  <c:v>43325.666750289354</c:v>
                </c:pt>
                <c:pt idx="1279">
                  <c:v>43325.708417013891</c:v>
                </c:pt>
                <c:pt idx="1280">
                  <c:v>43325.750083738429</c:v>
                </c:pt>
                <c:pt idx="1281">
                  <c:v>43325.791750462966</c:v>
                </c:pt>
                <c:pt idx="1282">
                  <c:v>43325.833417187503</c:v>
                </c:pt>
                <c:pt idx="1283">
                  <c:v>43325.87508391204</c:v>
                </c:pt>
                <c:pt idx="1284">
                  <c:v>43325.916750636577</c:v>
                </c:pt>
                <c:pt idx="1285">
                  <c:v>43325.958417361115</c:v>
                </c:pt>
                <c:pt idx="1286">
                  <c:v>43326.000084085645</c:v>
                </c:pt>
                <c:pt idx="1287">
                  <c:v>43326.041750810182</c:v>
                </c:pt>
                <c:pt idx="1288">
                  <c:v>43326.083417534719</c:v>
                </c:pt>
                <c:pt idx="1289">
                  <c:v>43326.125084259256</c:v>
                </c:pt>
                <c:pt idx="1290">
                  <c:v>43326.166750983793</c:v>
                </c:pt>
                <c:pt idx="1291">
                  <c:v>43326.208417708331</c:v>
                </c:pt>
                <c:pt idx="1292">
                  <c:v>43326.250084432868</c:v>
                </c:pt>
                <c:pt idx="1293">
                  <c:v>43326.291751157405</c:v>
                </c:pt>
                <c:pt idx="1294">
                  <c:v>43326.333417881942</c:v>
                </c:pt>
                <c:pt idx="1295">
                  <c:v>43326.37508460648</c:v>
                </c:pt>
                <c:pt idx="1296">
                  <c:v>43326.416751331017</c:v>
                </c:pt>
                <c:pt idx="1297">
                  <c:v>43326.458418055554</c:v>
                </c:pt>
                <c:pt idx="1298">
                  <c:v>43326.500084780091</c:v>
                </c:pt>
                <c:pt idx="1299">
                  <c:v>43326.541751504628</c:v>
                </c:pt>
                <c:pt idx="1300">
                  <c:v>43326.583418229166</c:v>
                </c:pt>
                <c:pt idx="1301">
                  <c:v>43326.625084953703</c:v>
                </c:pt>
                <c:pt idx="1302">
                  <c:v>43326.66675167824</c:v>
                </c:pt>
                <c:pt idx="1303">
                  <c:v>43326.708418402777</c:v>
                </c:pt>
                <c:pt idx="1304">
                  <c:v>43326.750085127314</c:v>
                </c:pt>
                <c:pt idx="1305">
                  <c:v>43326.791751851852</c:v>
                </c:pt>
                <c:pt idx="1306">
                  <c:v>43326.833418576389</c:v>
                </c:pt>
                <c:pt idx="1307">
                  <c:v>43326.875085300926</c:v>
                </c:pt>
                <c:pt idx="1308">
                  <c:v>43326.916752025463</c:v>
                </c:pt>
                <c:pt idx="1309">
                  <c:v>43326.95841875</c:v>
                </c:pt>
                <c:pt idx="1310">
                  <c:v>43327.000085474538</c:v>
                </c:pt>
                <c:pt idx="1311">
                  <c:v>43327.041752199075</c:v>
                </c:pt>
                <c:pt idx="1312">
                  <c:v>43327.083418923612</c:v>
                </c:pt>
                <c:pt idx="1313">
                  <c:v>43327.125085648149</c:v>
                </c:pt>
                <c:pt idx="1314">
                  <c:v>43327.166752372686</c:v>
                </c:pt>
                <c:pt idx="1315">
                  <c:v>43327.208419097224</c:v>
                </c:pt>
                <c:pt idx="1316">
                  <c:v>43327.250085821761</c:v>
                </c:pt>
                <c:pt idx="1317">
                  <c:v>43327.291752546298</c:v>
                </c:pt>
                <c:pt idx="1318">
                  <c:v>43327.333419270835</c:v>
                </c:pt>
                <c:pt idx="1319">
                  <c:v>43327.375085995373</c:v>
                </c:pt>
                <c:pt idx="1320">
                  <c:v>43327.41675271991</c:v>
                </c:pt>
                <c:pt idx="1321">
                  <c:v>43327.458419444447</c:v>
                </c:pt>
                <c:pt idx="1322">
                  <c:v>43327.500086168984</c:v>
                </c:pt>
                <c:pt idx="1323">
                  <c:v>43327.541752893521</c:v>
                </c:pt>
                <c:pt idx="1324">
                  <c:v>43327.583419618059</c:v>
                </c:pt>
                <c:pt idx="1325">
                  <c:v>43327.625086342596</c:v>
                </c:pt>
                <c:pt idx="1326">
                  <c:v>43327.666753067133</c:v>
                </c:pt>
                <c:pt idx="1327">
                  <c:v>43327.70841979167</c:v>
                </c:pt>
                <c:pt idx="1328">
                  <c:v>43327.7500865162</c:v>
                </c:pt>
                <c:pt idx="1329">
                  <c:v>43327.791753240737</c:v>
                </c:pt>
                <c:pt idx="1330">
                  <c:v>43327.833419965275</c:v>
                </c:pt>
                <c:pt idx="1331">
                  <c:v>43327.875086689812</c:v>
                </c:pt>
                <c:pt idx="1332">
                  <c:v>43327.916753414349</c:v>
                </c:pt>
                <c:pt idx="1333">
                  <c:v>43327.958420138886</c:v>
                </c:pt>
                <c:pt idx="1334">
                  <c:v>43328.000086863423</c:v>
                </c:pt>
                <c:pt idx="1335">
                  <c:v>43328.041753587961</c:v>
                </c:pt>
                <c:pt idx="1336">
                  <c:v>43328.083420312498</c:v>
                </c:pt>
                <c:pt idx="1337">
                  <c:v>43328.125087037035</c:v>
                </c:pt>
                <c:pt idx="1338">
                  <c:v>43328.166753761572</c:v>
                </c:pt>
                <c:pt idx="1339">
                  <c:v>43328.208420486109</c:v>
                </c:pt>
                <c:pt idx="1340">
                  <c:v>43328.250087210647</c:v>
                </c:pt>
                <c:pt idx="1341">
                  <c:v>43328.291753935184</c:v>
                </c:pt>
                <c:pt idx="1342">
                  <c:v>43328.333420659721</c:v>
                </c:pt>
                <c:pt idx="1343">
                  <c:v>43328.375087384258</c:v>
                </c:pt>
                <c:pt idx="1344">
                  <c:v>43328.416754108795</c:v>
                </c:pt>
                <c:pt idx="1345">
                  <c:v>43328.458420833333</c:v>
                </c:pt>
                <c:pt idx="1346">
                  <c:v>43328.50008755787</c:v>
                </c:pt>
                <c:pt idx="1347">
                  <c:v>43328.541754282407</c:v>
                </c:pt>
                <c:pt idx="1348">
                  <c:v>43328.583421006944</c:v>
                </c:pt>
                <c:pt idx="1349">
                  <c:v>43328.625087731481</c:v>
                </c:pt>
                <c:pt idx="1350">
                  <c:v>43328.666754456019</c:v>
                </c:pt>
                <c:pt idx="1351">
                  <c:v>43328.708421180556</c:v>
                </c:pt>
                <c:pt idx="1352">
                  <c:v>43328.750087905093</c:v>
                </c:pt>
                <c:pt idx="1353">
                  <c:v>43328.79175462963</c:v>
                </c:pt>
                <c:pt idx="1354">
                  <c:v>43328.833421354168</c:v>
                </c:pt>
                <c:pt idx="1355">
                  <c:v>43328.875088078705</c:v>
                </c:pt>
                <c:pt idx="1356">
                  <c:v>43328.916754803242</c:v>
                </c:pt>
                <c:pt idx="1357">
                  <c:v>43328.958421527779</c:v>
                </c:pt>
                <c:pt idx="1358">
                  <c:v>43329.000088252316</c:v>
                </c:pt>
                <c:pt idx="1359">
                  <c:v>43329.041754976854</c:v>
                </c:pt>
                <c:pt idx="1360">
                  <c:v>43329.083421701391</c:v>
                </c:pt>
                <c:pt idx="1361">
                  <c:v>43329.125088425928</c:v>
                </c:pt>
                <c:pt idx="1362">
                  <c:v>43329.166755150465</c:v>
                </c:pt>
                <c:pt idx="1363">
                  <c:v>43329.208421875002</c:v>
                </c:pt>
                <c:pt idx="1364">
                  <c:v>43329.25008859954</c:v>
                </c:pt>
                <c:pt idx="1365">
                  <c:v>43329.291755324077</c:v>
                </c:pt>
                <c:pt idx="1366">
                  <c:v>43329.333422048614</c:v>
                </c:pt>
                <c:pt idx="1367">
                  <c:v>43329.375088773151</c:v>
                </c:pt>
                <c:pt idx="1368">
                  <c:v>43329.416755497688</c:v>
                </c:pt>
                <c:pt idx="1369">
                  <c:v>43329.458422222226</c:v>
                </c:pt>
                <c:pt idx="1370">
                  <c:v>43329.500088946763</c:v>
                </c:pt>
                <c:pt idx="1371">
                  <c:v>43329.541755671293</c:v>
                </c:pt>
                <c:pt idx="1372">
                  <c:v>43329.58342239583</c:v>
                </c:pt>
                <c:pt idx="1373">
                  <c:v>43329.625089120367</c:v>
                </c:pt>
                <c:pt idx="1374">
                  <c:v>43329.666755844904</c:v>
                </c:pt>
                <c:pt idx="1375">
                  <c:v>43329.708422569442</c:v>
                </c:pt>
                <c:pt idx="1376">
                  <c:v>43329.750089293979</c:v>
                </c:pt>
                <c:pt idx="1377">
                  <c:v>43329.791756018516</c:v>
                </c:pt>
                <c:pt idx="1378">
                  <c:v>43329.833422743053</c:v>
                </c:pt>
                <c:pt idx="1379">
                  <c:v>43329.87508946759</c:v>
                </c:pt>
                <c:pt idx="1380">
                  <c:v>43329.916756192128</c:v>
                </c:pt>
                <c:pt idx="1381">
                  <c:v>43329.958422916665</c:v>
                </c:pt>
                <c:pt idx="1382">
                  <c:v>43330.000089641202</c:v>
                </c:pt>
                <c:pt idx="1383">
                  <c:v>43330.041756365739</c:v>
                </c:pt>
                <c:pt idx="1384">
                  <c:v>43330.083423090276</c:v>
                </c:pt>
                <c:pt idx="1385">
                  <c:v>43330.125089814814</c:v>
                </c:pt>
                <c:pt idx="1386">
                  <c:v>43330.166756539351</c:v>
                </c:pt>
                <c:pt idx="1387">
                  <c:v>43330.208423263888</c:v>
                </c:pt>
                <c:pt idx="1388">
                  <c:v>43330.250089988425</c:v>
                </c:pt>
                <c:pt idx="1389">
                  <c:v>43330.291756712963</c:v>
                </c:pt>
                <c:pt idx="1390">
                  <c:v>43330.3334234375</c:v>
                </c:pt>
                <c:pt idx="1391">
                  <c:v>43330.375090162037</c:v>
                </c:pt>
                <c:pt idx="1392">
                  <c:v>43330.416756886574</c:v>
                </c:pt>
                <c:pt idx="1393">
                  <c:v>43330.458423611111</c:v>
                </c:pt>
                <c:pt idx="1394">
                  <c:v>43330.500090335649</c:v>
                </c:pt>
                <c:pt idx="1395">
                  <c:v>43330.541757060186</c:v>
                </c:pt>
                <c:pt idx="1396">
                  <c:v>43330.583423784723</c:v>
                </c:pt>
                <c:pt idx="1397">
                  <c:v>43330.62509050926</c:v>
                </c:pt>
                <c:pt idx="1398">
                  <c:v>43330.666757233797</c:v>
                </c:pt>
                <c:pt idx="1399">
                  <c:v>43330.708423958335</c:v>
                </c:pt>
                <c:pt idx="1400">
                  <c:v>43330.750090682872</c:v>
                </c:pt>
                <c:pt idx="1401">
                  <c:v>43330.791757407409</c:v>
                </c:pt>
                <c:pt idx="1402">
                  <c:v>43330.833424131946</c:v>
                </c:pt>
                <c:pt idx="1403">
                  <c:v>43330.875090856483</c:v>
                </c:pt>
                <c:pt idx="1404">
                  <c:v>43330.916757581021</c:v>
                </c:pt>
                <c:pt idx="1405">
                  <c:v>43330.958424305558</c:v>
                </c:pt>
                <c:pt idx="1406">
                  <c:v>43331.000091030095</c:v>
                </c:pt>
                <c:pt idx="1407">
                  <c:v>43331.041757754632</c:v>
                </c:pt>
                <c:pt idx="1408">
                  <c:v>43331.083424479169</c:v>
                </c:pt>
                <c:pt idx="1409">
                  <c:v>43331.125091203707</c:v>
                </c:pt>
                <c:pt idx="1410">
                  <c:v>43331.166757928244</c:v>
                </c:pt>
                <c:pt idx="1411">
                  <c:v>43331.208424652781</c:v>
                </c:pt>
                <c:pt idx="1412">
                  <c:v>43331.250091377318</c:v>
                </c:pt>
                <c:pt idx="1413">
                  <c:v>43331.291758101848</c:v>
                </c:pt>
                <c:pt idx="1414">
                  <c:v>43331.333424826385</c:v>
                </c:pt>
                <c:pt idx="1415">
                  <c:v>43331.375091550923</c:v>
                </c:pt>
                <c:pt idx="1416">
                  <c:v>43331.41675827546</c:v>
                </c:pt>
                <c:pt idx="1417">
                  <c:v>43331.458424999997</c:v>
                </c:pt>
                <c:pt idx="1418">
                  <c:v>43331.500091724534</c:v>
                </c:pt>
                <c:pt idx="1419">
                  <c:v>43331.541758449071</c:v>
                </c:pt>
                <c:pt idx="1420">
                  <c:v>43331.583425173609</c:v>
                </c:pt>
                <c:pt idx="1421">
                  <c:v>43331.625091898146</c:v>
                </c:pt>
                <c:pt idx="1422">
                  <c:v>43331.666758622683</c:v>
                </c:pt>
                <c:pt idx="1423">
                  <c:v>43331.70842534722</c:v>
                </c:pt>
                <c:pt idx="1424">
                  <c:v>43331.750092071758</c:v>
                </c:pt>
                <c:pt idx="1425">
                  <c:v>43331.791758796295</c:v>
                </c:pt>
                <c:pt idx="1426">
                  <c:v>43331.833425520832</c:v>
                </c:pt>
                <c:pt idx="1427">
                  <c:v>43331.875092245369</c:v>
                </c:pt>
                <c:pt idx="1428">
                  <c:v>43331.916758969906</c:v>
                </c:pt>
                <c:pt idx="1429">
                  <c:v>43331.958425694444</c:v>
                </c:pt>
                <c:pt idx="1430">
                  <c:v>43332.000092418981</c:v>
                </c:pt>
                <c:pt idx="1431">
                  <c:v>43332.041759143518</c:v>
                </c:pt>
                <c:pt idx="1432">
                  <c:v>43332.083425868055</c:v>
                </c:pt>
                <c:pt idx="1433">
                  <c:v>43332.125092592592</c:v>
                </c:pt>
                <c:pt idx="1434">
                  <c:v>43332.16675931713</c:v>
                </c:pt>
                <c:pt idx="1435">
                  <c:v>43332.208426041667</c:v>
                </c:pt>
                <c:pt idx="1436">
                  <c:v>43332.250092766204</c:v>
                </c:pt>
                <c:pt idx="1437">
                  <c:v>43332.291759490741</c:v>
                </c:pt>
                <c:pt idx="1438">
                  <c:v>43332.333426215278</c:v>
                </c:pt>
                <c:pt idx="1439">
                  <c:v>43332.375092939816</c:v>
                </c:pt>
                <c:pt idx="1440">
                  <c:v>43332.416759664353</c:v>
                </c:pt>
                <c:pt idx="1441">
                  <c:v>43332.45842638889</c:v>
                </c:pt>
                <c:pt idx="1442">
                  <c:v>43332.500093113427</c:v>
                </c:pt>
                <c:pt idx="1443">
                  <c:v>43332.541759837964</c:v>
                </c:pt>
                <c:pt idx="1444">
                  <c:v>43332.583426562502</c:v>
                </c:pt>
                <c:pt idx="1445">
                  <c:v>43332.625093287039</c:v>
                </c:pt>
                <c:pt idx="1446">
                  <c:v>43332.666760011576</c:v>
                </c:pt>
                <c:pt idx="1447">
                  <c:v>43332.708426736113</c:v>
                </c:pt>
                <c:pt idx="1448">
                  <c:v>43332.750093460651</c:v>
                </c:pt>
                <c:pt idx="1449">
                  <c:v>43332.791760185188</c:v>
                </c:pt>
                <c:pt idx="1450">
                  <c:v>43332.833426909725</c:v>
                </c:pt>
                <c:pt idx="1451">
                  <c:v>43332.875093634262</c:v>
                </c:pt>
                <c:pt idx="1452">
                  <c:v>43332.916760358799</c:v>
                </c:pt>
                <c:pt idx="1453">
                  <c:v>43332.958427083337</c:v>
                </c:pt>
                <c:pt idx="1454">
                  <c:v>43333.000093807874</c:v>
                </c:pt>
                <c:pt idx="1455">
                  <c:v>43333.041760532411</c:v>
                </c:pt>
                <c:pt idx="1456">
                  <c:v>43333.083427256941</c:v>
                </c:pt>
                <c:pt idx="1457">
                  <c:v>43333.125093981478</c:v>
                </c:pt>
                <c:pt idx="1458">
                  <c:v>43333.166760706015</c:v>
                </c:pt>
                <c:pt idx="1459">
                  <c:v>43333.208427430553</c:v>
                </c:pt>
                <c:pt idx="1460">
                  <c:v>43333.25009415509</c:v>
                </c:pt>
                <c:pt idx="1461">
                  <c:v>43333.291760879627</c:v>
                </c:pt>
                <c:pt idx="1462">
                  <c:v>43333.333427604164</c:v>
                </c:pt>
                <c:pt idx="1463">
                  <c:v>43333.375094328701</c:v>
                </c:pt>
                <c:pt idx="1464">
                  <c:v>43333.416761053239</c:v>
                </c:pt>
                <c:pt idx="1465">
                  <c:v>43333.458427777776</c:v>
                </c:pt>
                <c:pt idx="1466">
                  <c:v>43333.500094502313</c:v>
                </c:pt>
                <c:pt idx="1467">
                  <c:v>43333.54176122685</c:v>
                </c:pt>
                <c:pt idx="1468">
                  <c:v>43333.583427951387</c:v>
                </c:pt>
                <c:pt idx="1469">
                  <c:v>43333.625094675925</c:v>
                </c:pt>
                <c:pt idx="1470">
                  <c:v>43333.666761400462</c:v>
                </c:pt>
                <c:pt idx="1471">
                  <c:v>43333.708428124999</c:v>
                </c:pt>
                <c:pt idx="1472">
                  <c:v>43333.750094849536</c:v>
                </c:pt>
                <c:pt idx="1473">
                  <c:v>43333.791761574073</c:v>
                </c:pt>
                <c:pt idx="1474">
                  <c:v>43333.833428298611</c:v>
                </c:pt>
                <c:pt idx="1475">
                  <c:v>43333.875095023148</c:v>
                </c:pt>
                <c:pt idx="1476">
                  <c:v>43333.916761747685</c:v>
                </c:pt>
                <c:pt idx="1477">
                  <c:v>43333.958428472222</c:v>
                </c:pt>
                <c:pt idx="1478">
                  <c:v>43334.00009519676</c:v>
                </c:pt>
                <c:pt idx="1479">
                  <c:v>43334.041761921297</c:v>
                </c:pt>
                <c:pt idx="1480">
                  <c:v>43334.083428645834</c:v>
                </c:pt>
                <c:pt idx="1481">
                  <c:v>43334.125095370371</c:v>
                </c:pt>
                <c:pt idx="1482">
                  <c:v>43334.166762094908</c:v>
                </c:pt>
                <c:pt idx="1483">
                  <c:v>43334.208428819446</c:v>
                </c:pt>
                <c:pt idx="1484">
                  <c:v>43334.250095543983</c:v>
                </c:pt>
                <c:pt idx="1485">
                  <c:v>43334.29176226852</c:v>
                </c:pt>
                <c:pt idx="1486">
                  <c:v>43334.333428993057</c:v>
                </c:pt>
                <c:pt idx="1487">
                  <c:v>43334.375095717594</c:v>
                </c:pt>
                <c:pt idx="1488">
                  <c:v>43334.416762442132</c:v>
                </c:pt>
                <c:pt idx="1489">
                  <c:v>43334.458429166669</c:v>
                </c:pt>
                <c:pt idx="1490">
                  <c:v>43334.500095891206</c:v>
                </c:pt>
                <c:pt idx="1491">
                  <c:v>43334.541762615743</c:v>
                </c:pt>
                <c:pt idx="1492">
                  <c:v>43334.58342934028</c:v>
                </c:pt>
                <c:pt idx="1493">
                  <c:v>43334.625096064818</c:v>
                </c:pt>
                <c:pt idx="1494">
                  <c:v>43334.666762789355</c:v>
                </c:pt>
                <c:pt idx="1495">
                  <c:v>43334.708429513892</c:v>
                </c:pt>
                <c:pt idx="1496">
                  <c:v>43334.750096238429</c:v>
                </c:pt>
                <c:pt idx="1497">
                  <c:v>43334.791762962966</c:v>
                </c:pt>
                <c:pt idx="1498">
                  <c:v>43334.833429687496</c:v>
                </c:pt>
                <c:pt idx="1499">
                  <c:v>43334.875096412034</c:v>
                </c:pt>
                <c:pt idx="1500">
                  <c:v>43334.916763136571</c:v>
                </c:pt>
                <c:pt idx="1501">
                  <c:v>43334.958429861108</c:v>
                </c:pt>
                <c:pt idx="1502">
                  <c:v>43335.000096585645</c:v>
                </c:pt>
                <c:pt idx="1503">
                  <c:v>43335.041763310182</c:v>
                </c:pt>
                <c:pt idx="1504">
                  <c:v>43335.08343003472</c:v>
                </c:pt>
                <c:pt idx="1505">
                  <c:v>43335.125096759257</c:v>
                </c:pt>
                <c:pt idx="1506">
                  <c:v>43335.166763483794</c:v>
                </c:pt>
                <c:pt idx="1507">
                  <c:v>43335.208430208331</c:v>
                </c:pt>
                <c:pt idx="1508">
                  <c:v>43335.250096932868</c:v>
                </c:pt>
                <c:pt idx="1509">
                  <c:v>43335.291763657406</c:v>
                </c:pt>
                <c:pt idx="1510">
                  <c:v>43335.333430381943</c:v>
                </c:pt>
                <c:pt idx="1511">
                  <c:v>43335.37509710648</c:v>
                </c:pt>
                <c:pt idx="1512">
                  <c:v>43335.416763831017</c:v>
                </c:pt>
                <c:pt idx="1513">
                  <c:v>43335.458430555555</c:v>
                </c:pt>
                <c:pt idx="1514">
                  <c:v>43335.500097280092</c:v>
                </c:pt>
                <c:pt idx="1515">
                  <c:v>43335.541764004629</c:v>
                </c:pt>
                <c:pt idx="1516">
                  <c:v>43335.583430729166</c:v>
                </c:pt>
                <c:pt idx="1517">
                  <c:v>43335.625097453703</c:v>
                </c:pt>
                <c:pt idx="1518">
                  <c:v>43335.666764178241</c:v>
                </c:pt>
                <c:pt idx="1519">
                  <c:v>43335.708430902778</c:v>
                </c:pt>
                <c:pt idx="1520">
                  <c:v>43335.750097627315</c:v>
                </c:pt>
                <c:pt idx="1521">
                  <c:v>43335.791764351852</c:v>
                </c:pt>
                <c:pt idx="1522">
                  <c:v>43335.833431076389</c:v>
                </c:pt>
                <c:pt idx="1523">
                  <c:v>43335.875097800927</c:v>
                </c:pt>
                <c:pt idx="1524">
                  <c:v>43335.916764525464</c:v>
                </c:pt>
                <c:pt idx="1525">
                  <c:v>43335.958431250001</c:v>
                </c:pt>
                <c:pt idx="1526">
                  <c:v>43336.000097974538</c:v>
                </c:pt>
                <c:pt idx="1527">
                  <c:v>43336.041764699075</c:v>
                </c:pt>
                <c:pt idx="1528">
                  <c:v>43336.083431423613</c:v>
                </c:pt>
                <c:pt idx="1529">
                  <c:v>43336.12509814815</c:v>
                </c:pt>
                <c:pt idx="1530">
                  <c:v>43336.166764872687</c:v>
                </c:pt>
                <c:pt idx="1531">
                  <c:v>43336.208431597224</c:v>
                </c:pt>
                <c:pt idx="1532">
                  <c:v>43336.250098321761</c:v>
                </c:pt>
                <c:pt idx="1533">
                  <c:v>43336.291765046299</c:v>
                </c:pt>
                <c:pt idx="1534">
                  <c:v>43336.333431770836</c:v>
                </c:pt>
                <c:pt idx="1535">
                  <c:v>43336.375098495373</c:v>
                </c:pt>
                <c:pt idx="1536">
                  <c:v>43336.41676521991</c:v>
                </c:pt>
                <c:pt idx="1537">
                  <c:v>43336.458431944448</c:v>
                </c:pt>
                <c:pt idx="1538">
                  <c:v>43336.500098668985</c:v>
                </c:pt>
                <c:pt idx="1539">
                  <c:v>43336.541765393522</c:v>
                </c:pt>
                <c:pt idx="1540">
                  <c:v>43336.583432118059</c:v>
                </c:pt>
                <c:pt idx="1541">
                  <c:v>43336.625098842589</c:v>
                </c:pt>
                <c:pt idx="1542">
                  <c:v>43336.666765567126</c:v>
                </c:pt>
                <c:pt idx="1543">
                  <c:v>43336.708432291663</c:v>
                </c:pt>
                <c:pt idx="1544">
                  <c:v>43336.750099016201</c:v>
                </c:pt>
                <c:pt idx="1545">
                  <c:v>43336.791765740738</c:v>
                </c:pt>
                <c:pt idx="1546">
                  <c:v>43336.833432465275</c:v>
                </c:pt>
                <c:pt idx="1547">
                  <c:v>43336.875099189812</c:v>
                </c:pt>
                <c:pt idx="1548">
                  <c:v>43336.91676591435</c:v>
                </c:pt>
                <c:pt idx="1549">
                  <c:v>43336.958432638887</c:v>
                </c:pt>
                <c:pt idx="1550">
                  <c:v>43337.000099363424</c:v>
                </c:pt>
                <c:pt idx="1551">
                  <c:v>43337.041766087961</c:v>
                </c:pt>
                <c:pt idx="1552">
                  <c:v>43337.083432812498</c:v>
                </c:pt>
                <c:pt idx="1553">
                  <c:v>43337.125099537036</c:v>
                </c:pt>
                <c:pt idx="1554">
                  <c:v>43337.166766261573</c:v>
                </c:pt>
                <c:pt idx="1555">
                  <c:v>43337.20843298611</c:v>
                </c:pt>
                <c:pt idx="1556">
                  <c:v>43337.250099710647</c:v>
                </c:pt>
                <c:pt idx="1557">
                  <c:v>43337.291766435184</c:v>
                </c:pt>
                <c:pt idx="1558">
                  <c:v>43337.333433159722</c:v>
                </c:pt>
                <c:pt idx="1559">
                  <c:v>43337.375099884259</c:v>
                </c:pt>
                <c:pt idx="1560">
                  <c:v>43337.416766608796</c:v>
                </c:pt>
                <c:pt idx="1561">
                  <c:v>43337.458433333333</c:v>
                </c:pt>
                <c:pt idx="1562">
                  <c:v>43337.50010005787</c:v>
                </c:pt>
                <c:pt idx="1563">
                  <c:v>43337.541766782408</c:v>
                </c:pt>
                <c:pt idx="1564">
                  <c:v>43337.583433506945</c:v>
                </c:pt>
                <c:pt idx="1565">
                  <c:v>43337.625100231482</c:v>
                </c:pt>
                <c:pt idx="1566">
                  <c:v>43337.666766956019</c:v>
                </c:pt>
                <c:pt idx="1567">
                  <c:v>43337.708433680556</c:v>
                </c:pt>
                <c:pt idx="1568">
                  <c:v>43337.750100405094</c:v>
                </c:pt>
                <c:pt idx="1569">
                  <c:v>43337.791767129631</c:v>
                </c:pt>
                <c:pt idx="1570">
                  <c:v>43337.833433854168</c:v>
                </c:pt>
                <c:pt idx="1571">
                  <c:v>43337.875100578705</c:v>
                </c:pt>
                <c:pt idx="1572">
                  <c:v>43337.916767303243</c:v>
                </c:pt>
                <c:pt idx="1573">
                  <c:v>43337.95843402778</c:v>
                </c:pt>
                <c:pt idx="1574">
                  <c:v>43338.000100752317</c:v>
                </c:pt>
                <c:pt idx="1575">
                  <c:v>43338.041767476854</c:v>
                </c:pt>
                <c:pt idx="1576">
                  <c:v>43338.083434201391</c:v>
                </c:pt>
                <c:pt idx="1577">
                  <c:v>43338.125100925929</c:v>
                </c:pt>
                <c:pt idx="1578">
                  <c:v>43338.166767650466</c:v>
                </c:pt>
                <c:pt idx="1579">
                  <c:v>43338.208434375003</c:v>
                </c:pt>
                <c:pt idx="1580">
                  <c:v>43338.25010109954</c:v>
                </c:pt>
                <c:pt idx="1581">
                  <c:v>43338.291767824077</c:v>
                </c:pt>
                <c:pt idx="1582">
                  <c:v>43338.333434548615</c:v>
                </c:pt>
                <c:pt idx="1583">
                  <c:v>43338.375101273145</c:v>
                </c:pt>
                <c:pt idx="1584">
                  <c:v>43338.416767997682</c:v>
                </c:pt>
                <c:pt idx="1585">
                  <c:v>43338.458434722219</c:v>
                </c:pt>
                <c:pt idx="1586">
                  <c:v>43338.500101446756</c:v>
                </c:pt>
                <c:pt idx="1587">
                  <c:v>43338.541768171293</c:v>
                </c:pt>
                <c:pt idx="1588">
                  <c:v>43338.583434895831</c:v>
                </c:pt>
                <c:pt idx="1589">
                  <c:v>43338.625101620368</c:v>
                </c:pt>
                <c:pt idx="1590">
                  <c:v>43338.666768344905</c:v>
                </c:pt>
                <c:pt idx="1591">
                  <c:v>43338.708435069442</c:v>
                </c:pt>
                <c:pt idx="1592">
                  <c:v>43338.750101793979</c:v>
                </c:pt>
                <c:pt idx="1593">
                  <c:v>43338.791768518517</c:v>
                </c:pt>
                <c:pt idx="1594">
                  <c:v>43338.833435243054</c:v>
                </c:pt>
                <c:pt idx="1595">
                  <c:v>43338.875101967591</c:v>
                </c:pt>
                <c:pt idx="1596">
                  <c:v>43338.916768692128</c:v>
                </c:pt>
                <c:pt idx="1597">
                  <c:v>43338.958435416665</c:v>
                </c:pt>
                <c:pt idx="1598">
                  <c:v>43339.000102141203</c:v>
                </c:pt>
                <c:pt idx="1599">
                  <c:v>43339.04176886574</c:v>
                </c:pt>
                <c:pt idx="1600">
                  <c:v>43339.083435590277</c:v>
                </c:pt>
                <c:pt idx="1601">
                  <c:v>43339.125102314814</c:v>
                </c:pt>
                <c:pt idx="1602">
                  <c:v>43339.166769039351</c:v>
                </c:pt>
                <c:pt idx="1603">
                  <c:v>43339.208435763889</c:v>
                </c:pt>
                <c:pt idx="1604">
                  <c:v>43339.250102488426</c:v>
                </c:pt>
                <c:pt idx="1605">
                  <c:v>43339.291769212963</c:v>
                </c:pt>
                <c:pt idx="1606">
                  <c:v>43339.3334359375</c:v>
                </c:pt>
                <c:pt idx="1607">
                  <c:v>43339.375102662038</c:v>
                </c:pt>
                <c:pt idx="1608">
                  <c:v>43339.416769386575</c:v>
                </c:pt>
                <c:pt idx="1609">
                  <c:v>43339.458436111112</c:v>
                </c:pt>
                <c:pt idx="1610">
                  <c:v>43339.500102835649</c:v>
                </c:pt>
                <c:pt idx="1611">
                  <c:v>43339.541769560186</c:v>
                </c:pt>
                <c:pt idx="1612">
                  <c:v>43339.583436284724</c:v>
                </c:pt>
                <c:pt idx="1613">
                  <c:v>43339.625103009261</c:v>
                </c:pt>
                <c:pt idx="1614">
                  <c:v>43339.666769733798</c:v>
                </c:pt>
                <c:pt idx="1615">
                  <c:v>43339.708436458335</c:v>
                </c:pt>
                <c:pt idx="1616">
                  <c:v>43339.750103182872</c:v>
                </c:pt>
                <c:pt idx="1617">
                  <c:v>43339.79176990741</c:v>
                </c:pt>
                <c:pt idx="1618">
                  <c:v>43339.833436631947</c:v>
                </c:pt>
                <c:pt idx="1619">
                  <c:v>43339.875103356484</c:v>
                </c:pt>
                <c:pt idx="1620">
                  <c:v>43339.916770081021</c:v>
                </c:pt>
                <c:pt idx="1621">
                  <c:v>43339.958436805558</c:v>
                </c:pt>
                <c:pt idx="1622">
                  <c:v>43340.000103530096</c:v>
                </c:pt>
                <c:pt idx="1623">
                  <c:v>43340.041770254633</c:v>
                </c:pt>
                <c:pt idx="1624">
                  <c:v>43340.08343697917</c:v>
                </c:pt>
                <c:pt idx="1625">
                  <c:v>43340.125103703707</c:v>
                </c:pt>
                <c:pt idx="1626">
                  <c:v>43340.166770428237</c:v>
                </c:pt>
                <c:pt idx="1627">
                  <c:v>43340.208437152774</c:v>
                </c:pt>
                <c:pt idx="1628">
                  <c:v>43340.250103877312</c:v>
                </c:pt>
                <c:pt idx="1629">
                  <c:v>43340.291770601849</c:v>
                </c:pt>
                <c:pt idx="1630">
                  <c:v>43340.333437326386</c:v>
                </c:pt>
                <c:pt idx="1631">
                  <c:v>43340.375104050923</c:v>
                </c:pt>
                <c:pt idx="1632">
                  <c:v>43340.41677077546</c:v>
                </c:pt>
                <c:pt idx="1633">
                  <c:v>43340.458437499998</c:v>
                </c:pt>
                <c:pt idx="1634">
                  <c:v>43340.500104224535</c:v>
                </c:pt>
                <c:pt idx="1635">
                  <c:v>43340.541770949072</c:v>
                </c:pt>
                <c:pt idx="1636">
                  <c:v>43340.583437673609</c:v>
                </c:pt>
                <c:pt idx="1637">
                  <c:v>43340.625104398147</c:v>
                </c:pt>
                <c:pt idx="1638">
                  <c:v>43340.666771122684</c:v>
                </c:pt>
                <c:pt idx="1639">
                  <c:v>43340.708437847221</c:v>
                </c:pt>
                <c:pt idx="1640">
                  <c:v>43340.750104571758</c:v>
                </c:pt>
                <c:pt idx="1641">
                  <c:v>43340.791771296295</c:v>
                </c:pt>
                <c:pt idx="1642">
                  <c:v>43340.833438020833</c:v>
                </c:pt>
                <c:pt idx="1643">
                  <c:v>43340.87510474537</c:v>
                </c:pt>
                <c:pt idx="1644">
                  <c:v>43340.916771469907</c:v>
                </c:pt>
                <c:pt idx="1645">
                  <c:v>43340.958438194444</c:v>
                </c:pt>
                <c:pt idx="1646">
                  <c:v>43341.000104918981</c:v>
                </c:pt>
                <c:pt idx="1647">
                  <c:v>43341.041771643519</c:v>
                </c:pt>
                <c:pt idx="1648">
                  <c:v>43341.083438368056</c:v>
                </c:pt>
                <c:pt idx="1649">
                  <c:v>43341.125105092593</c:v>
                </c:pt>
                <c:pt idx="1650">
                  <c:v>43341.166771990742</c:v>
                </c:pt>
                <c:pt idx="1651">
                  <c:v>43341.208438773145</c:v>
                </c:pt>
                <c:pt idx="1652">
                  <c:v>43341.250105555555</c:v>
                </c:pt>
                <c:pt idx="1653">
                  <c:v>43341.291772337965</c:v>
                </c:pt>
                <c:pt idx="1654">
                  <c:v>43341.333439120368</c:v>
                </c:pt>
                <c:pt idx="1655">
                  <c:v>43341.375105902778</c:v>
                </c:pt>
                <c:pt idx="1656">
                  <c:v>43341.416772685188</c:v>
                </c:pt>
                <c:pt idx="1657">
                  <c:v>43341.458439467591</c:v>
                </c:pt>
                <c:pt idx="1658">
                  <c:v>43341.500106250001</c:v>
                </c:pt>
                <c:pt idx="1659">
                  <c:v>43341.541773032404</c:v>
                </c:pt>
                <c:pt idx="1660">
                  <c:v>43341.583439814814</c:v>
                </c:pt>
                <c:pt idx="1661">
                  <c:v>43341.625106597225</c:v>
                </c:pt>
                <c:pt idx="1662">
                  <c:v>43341.666773379628</c:v>
                </c:pt>
                <c:pt idx="1663">
                  <c:v>43341.708440162038</c:v>
                </c:pt>
                <c:pt idx="1664">
                  <c:v>43341.750106944448</c:v>
                </c:pt>
                <c:pt idx="1665">
                  <c:v>43341.791773726851</c:v>
                </c:pt>
                <c:pt idx="1666">
                  <c:v>43341.833440509261</c:v>
                </c:pt>
                <c:pt idx="1667">
                  <c:v>43341.875107291664</c:v>
                </c:pt>
                <c:pt idx="1668">
                  <c:v>43341.916774074074</c:v>
                </c:pt>
                <c:pt idx="1669">
                  <c:v>43341.958440856484</c:v>
                </c:pt>
                <c:pt idx="1670">
                  <c:v>43342.000104166669</c:v>
                </c:pt>
                <c:pt idx="1671">
                  <c:v>43342.041774421297</c:v>
                </c:pt>
                <c:pt idx="1672">
                  <c:v>43342.0834412037</c:v>
                </c:pt>
                <c:pt idx="1673">
                  <c:v>43342.12510798611</c:v>
                </c:pt>
                <c:pt idx="1674">
                  <c:v>43342.166774768521</c:v>
                </c:pt>
                <c:pt idx="1675">
                  <c:v>43342.208437499998</c:v>
                </c:pt>
                <c:pt idx="1676">
                  <c:v>43342.250108043983</c:v>
                </c:pt>
                <c:pt idx="1677">
                  <c:v>43342.291774768521</c:v>
                </c:pt>
                <c:pt idx="1678">
                  <c:v>43342.333441493058</c:v>
                </c:pt>
                <c:pt idx="1679">
                  <c:v>43342.375108217595</c:v>
                </c:pt>
                <c:pt idx="1680">
                  <c:v>43342.416774942132</c:v>
                </c:pt>
                <c:pt idx="1681">
                  <c:v>43342.458441666669</c:v>
                </c:pt>
                <c:pt idx="1682">
                  <c:v>43342.500108391207</c:v>
                </c:pt>
                <c:pt idx="1683">
                  <c:v>43342.541775115744</c:v>
                </c:pt>
                <c:pt idx="1684">
                  <c:v>43342.583441840281</c:v>
                </c:pt>
                <c:pt idx="1685">
                  <c:v>43342.625108564818</c:v>
                </c:pt>
                <c:pt idx="1686">
                  <c:v>43342.666775289355</c:v>
                </c:pt>
                <c:pt idx="1687">
                  <c:v>43342.708442013885</c:v>
                </c:pt>
              </c:numCache>
            </c:numRef>
          </c:xVal>
          <c:yVal>
            <c:numRef>
              <c:f>Sheet1!$C$6:$C$1693</c:f>
              <c:numCache>
                <c:formatCode>General</c:formatCode>
                <c:ptCount val="1688"/>
                <c:pt idx="0">
                  <c:v>19.366666666666667</c:v>
                </c:pt>
                <c:pt idx="1">
                  <c:v>19.45</c:v>
                </c:pt>
                <c:pt idx="2">
                  <c:v>18.616666666666667</c:v>
                </c:pt>
                <c:pt idx="3">
                  <c:v>18.95</c:v>
                </c:pt>
                <c:pt idx="4">
                  <c:v>18.833333333333332</c:v>
                </c:pt>
                <c:pt idx="5">
                  <c:v>18.666666666666668</c:v>
                </c:pt>
                <c:pt idx="6">
                  <c:v>18.433333333333334</c:v>
                </c:pt>
                <c:pt idx="7">
                  <c:v>18.316666666666666</c:v>
                </c:pt>
                <c:pt idx="8">
                  <c:v>17.8</c:v>
                </c:pt>
                <c:pt idx="9">
                  <c:v>17.283333333333331</c:v>
                </c:pt>
                <c:pt idx="10">
                  <c:v>16.766666666666666</c:v>
                </c:pt>
                <c:pt idx="11">
                  <c:v>16.516666666666666</c:v>
                </c:pt>
                <c:pt idx="12">
                  <c:v>16.383333333333333</c:v>
                </c:pt>
                <c:pt idx="13">
                  <c:v>16.083333333333332</c:v>
                </c:pt>
                <c:pt idx="14">
                  <c:v>15.800000000000002</c:v>
                </c:pt>
                <c:pt idx="15">
                  <c:v>15.566666666666668</c:v>
                </c:pt>
                <c:pt idx="16">
                  <c:v>15.416666666666666</c:v>
                </c:pt>
                <c:pt idx="17">
                  <c:v>15.016666666666667</c:v>
                </c:pt>
                <c:pt idx="18">
                  <c:v>14.75</c:v>
                </c:pt>
                <c:pt idx="19">
                  <c:v>14.199999999999998</c:v>
                </c:pt>
                <c:pt idx="20">
                  <c:v>14.233333333333334</c:v>
                </c:pt>
                <c:pt idx="21">
                  <c:v>14.866666666666665</c:v>
                </c:pt>
                <c:pt idx="22">
                  <c:v>15.216666666666667</c:v>
                </c:pt>
                <c:pt idx="23">
                  <c:v>16.533333333333331</c:v>
                </c:pt>
                <c:pt idx="24">
                  <c:v>16.833333333333332</c:v>
                </c:pt>
                <c:pt idx="25">
                  <c:v>16.766666666666666</c:v>
                </c:pt>
                <c:pt idx="26">
                  <c:v>16.733333333333334</c:v>
                </c:pt>
                <c:pt idx="27">
                  <c:v>17.099999999999998</c:v>
                </c:pt>
                <c:pt idx="28">
                  <c:v>17.016666666666666</c:v>
                </c:pt>
                <c:pt idx="29">
                  <c:v>17.299999999999997</c:v>
                </c:pt>
                <c:pt idx="30">
                  <c:v>17.166666666666668</c:v>
                </c:pt>
                <c:pt idx="31">
                  <c:v>17.100000000000001</c:v>
                </c:pt>
                <c:pt idx="32">
                  <c:v>16.683333333333334</c:v>
                </c:pt>
                <c:pt idx="33">
                  <c:v>16.3</c:v>
                </c:pt>
                <c:pt idx="34">
                  <c:v>15.983333333333334</c:v>
                </c:pt>
                <c:pt idx="35">
                  <c:v>15.649999999999999</c:v>
                </c:pt>
                <c:pt idx="36">
                  <c:v>15.533333333333333</c:v>
                </c:pt>
                <c:pt idx="37">
                  <c:v>15.266666666666666</c:v>
                </c:pt>
                <c:pt idx="38">
                  <c:v>15.1</c:v>
                </c:pt>
                <c:pt idx="39">
                  <c:v>15.183333333333332</c:v>
                </c:pt>
                <c:pt idx="40">
                  <c:v>15.283333333333333</c:v>
                </c:pt>
                <c:pt idx="41">
                  <c:v>15.933333333333335</c:v>
                </c:pt>
                <c:pt idx="42">
                  <c:v>15.399999999999999</c:v>
                </c:pt>
                <c:pt idx="43">
                  <c:v>13.816666666666665</c:v>
                </c:pt>
                <c:pt idx="44">
                  <c:v>14.199999999999998</c:v>
                </c:pt>
                <c:pt idx="45">
                  <c:v>15.883333333333333</c:v>
                </c:pt>
                <c:pt idx="46">
                  <c:v>16.150000000000002</c:v>
                </c:pt>
                <c:pt idx="47">
                  <c:v>16.083333333333336</c:v>
                </c:pt>
                <c:pt idx="48">
                  <c:v>16.333333333333332</c:v>
                </c:pt>
                <c:pt idx="49">
                  <c:v>16.3</c:v>
                </c:pt>
                <c:pt idx="50">
                  <c:v>16.816666666666666</c:v>
                </c:pt>
                <c:pt idx="51">
                  <c:v>17.150000000000002</c:v>
                </c:pt>
                <c:pt idx="52">
                  <c:v>17.45</c:v>
                </c:pt>
                <c:pt idx="53">
                  <c:v>17.25</c:v>
                </c:pt>
                <c:pt idx="54">
                  <c:v>17.283333333333331</c:v>
                </c:pt>
                <c:pt idx="55">
                  <c:v>17.150000000000002</c:v>
                </c:pt>
                <c:pt idx="56">
                  <c:v>16.766666666666666</c:v>
                </c:pt>
                <c:pt idx="57">
                  <c:v>16.416666666666668</c:v>
                </c:pt>
                <c:pt idx="58">
                  <c:v>16.2</c:v>
                </c:pt>
                <c:pt idx="59">
                  <c:v>15.983333333333334</c:v>
                </c:pt>
                <c:pt idx="60">
                  <c:v>15.866666666666667</c:v>
                </c:pt>
                <c:pt idx="61">
                  <c:v>15.850000000000001</c:v>
                </c:pt>
                <c:pt idx="62">
                  <c:v>16.033333333333335</c:v>
                </c:pt>
                <c:pt idx="63">
                  <c:v>16.166666666666668</c:v>
                </c:pt>
                <c:pt idx="64">
                  <c:v>15.583333333333334</c:v>
                </c:pt>
                <c:pt idx="65">
                  <c:v>14.616666666666667</c:v>
                </c:pt>
                <c:pt idx="66">
                  <c:v>14</c:v>
                </c:pt>
                <c:pt idx="67">
                  <c:v>13.65</c:v>
                </c:pt>
                <c:pt idx="68">
                  <c:v>15.166666666666666</c:v>
                </c:pt>
                <c:pt idx="69">
                  <c:v>18.716666666666665</c:v>
                </c:pt>
                <c:pt idx="70">
                  <c:v>17.066666666666666</c:v>
                </c:pt>
                <c:pt idx="71">
                  <c:v>17.516666666666669</c:v>
                </c:pt>
                <c:pt idx="72">
                  <c:v>17.850000000000001</c:v>
                </c:pt>
                <c:pt idx="73">
                  <c:v>17.483333333333331</c:v>
                </c:pt>
                <c:pt idx="74">
                  <c:v>17.283333333333335</c:v>
                </c:pt>
                <c:pt idx="75">
                  <c:v>17.016666666666666</c:v>
                </c:pt>
                <c:pt idx="76">
                  <c:v>16.650000000000002</c:v>
                </c:pt>
                <c:pt idx="77">
                  <c:v>16.499999999999996</c:v>
                </c:pt>
                <c:pt idx="78">
                  <c:v>16.45</c:v>
                </c:pt>
                <c:pt idx="79">
                  <c:v>16.349999999999998</c:v>
                </c:pt>
                <c:pt idx="80">
                  <c:v>15.816666666666668</c:v>
                </c:pt>
                <c:pt idx="81">
                  <c:v>15.416666666666666</c:v>
                </c:pt>
                <c:pt idx="82">
                  <c:v>14.800000000000002</c:v>
                </c:pt>
                <c:pt idx="83">
                  <c:v>13.866666666666667</c:v>
                </c:pt>
                <c:pt idx="84">
                  <c:v>13.866666666666665</c:v>
                </c:pt>
                <c:pt idx="85">
                  <c:v>14.266666666666667</c:v>
                </c:pt>
                <c:pt idx="86">
                  <c:v>13.25</c:v>
                </c:pt>
                <c:pt idx="87">
                  <c:v>12.199999999999998</c:v>
                </c:pt>
                <c:pt idx="88">
                  <c:v>12.15</c:v>
                </c:pt>
                <c:pt idx="89">
                  <c:v>12.083333333333334</c:v>
                </c:pt>
                <c:pt idx="90">
                  <c:v>11.733333333333334</c:v>
                </c:pt>
                <c:pt idx="91">
                  <c:v>11.850000000000001</c:v>
                </c:pt>
                <c:pt idx="92">
                  <c:v>13.183333333333332</c:v>
                </c:pt>
                <c:pt idx="93">
                  <c:v>15.966666666666669</c:v>
                </c:pt>
                <c:pt idx="94">
                  <c:v>15.6</c:v>
                </c:pt>
                <c:pt idx="95">
                  <c:v>17.983333333333331</c:v>
                </c:pt>
                <c:pt idx="96">
                  <c:v>19.066666666666666</c:v>
                </c:pt>
                <c:pt idx="97">
                  <c:v>18.716666666666669</c:v>
                </c:pt>
                <c:pt idx="98">
                  <c:v>18.716666666666665</c:v>
                </c:pt>
                <c:pt idx="99">
                  <c:v>18.783333333333335</c:v>
                </c:pt>
                <c:pt idx="100">
                  <c:v>18.849999999999998</c:v>
                </c:pt>
                <c:pt idx="101">
                  <c:v>18.5</c:v>
                </c:pt>
                <c:pt idx="102">
                  <c:v>18.150000000000002</c:v>
                </c:pt>
                <c:pt idx="103">
                  <c:v>18.216666666666665</c:v>
                </c:pt>
                <c:pt idx="104">
                  <c:v>17.766666666666669</c:v>
                </c:pt>
                <c:pt idx="105">
                  <c:v>17.399999999999999</c:v>
                </c:pt>
                <c:pt idx="106">
                  <c:v>16.983333333333334</c:v>
                </c:pt>
                <c:pt idx="107">
                  <c:v>16.983333333333334</c:v>
                </c:pt>
                <c:pt idx="108">
                  <c:v>16.200000000000003</c:v>
                </c:pt>
                <c:pt idx="109">
                  <c:v>16.216666666666665</c:v>
                </c:pt>
                <c:pt idx="110">
                  <c:v>16.133333333333333</c:v>
                </c:pt>
                <c:pt idx="111">
                  <c:v>15.983333333333334</c:v>
                </c:pt>
                <c:pt idx="112">
                  <c:v>15.9</c:v>
                </c:pt>
                <c:pt idx="113">
                  <c:v>15.9</c:v>
                </c:pt>
                <c:pt idx="114">
                  <c:v>15.733333333333333</c:v>
                </c:pt>
                <c:pt idx="115">
                  <c:v>15.733333333333334</c:v>
                </c:pt>
                <c:pt idx="116">
                  <c:v>16.2</c:v>
                </c:pt>
                <c:pt idx="117">
                  <c:v>16.916666666666668</c:v>
                </c:pt>
                <c:pt idx="118">
                  <c:v>17.349999999999998</c:v>
                </c:pt>
                <c:pt idx="119">
                  <c:v>18.083333333333332</c:v>
                </c:pt>
                <c:pt idx="120">
                  <c:v>18.799999999999997</c:v>
                </c:pt>
                <c:pt idx="121">
                  <c:v>18.450000000000003</c:v>
                </c:pt>
                <c:pt idx="122">
                  <c:v>18.099999999999998</c:v>
                </c:pt>
                <c:pt idx="123">
                  <c:v>17.900000000000002</c:v>
                </c:pt>
                <c:pt idx="124">
                  <c:v>17.75</c:v>
                </c:pt>
                <c:pt idx="125">
                  <c:v>17.716666666666665</c:v>
                </c:pt>
                <c:pt idx="126">
                  <c:v>17.599999999999998</c:v>
                </c:pt>
                <c:pt idx="127">
                  <c:v>17.433333333333334</c:v>
                </c:pt>
                <c:pt idx="128">
                  <c:v>16.916666666666668</c:v>
                </c:pt>
                <c:pt idx="129">
                  <c:v>16.45</c:v>
                </c:pt>
                <c:pt idx="130">
                  <c:v>16.133333333333336</c:v>
                </c:pt>
                <c:pt idx="131">
                  <c:v>15.883333333333333</c:v>
                </c:pt>
                <c:pt idx="132">
                  <c:v>15.966666666666667</c:v>
                </c:pt>
                <c:pt idx="133">
                  <c:v>15.949999999999998</c:v>
                </c:pt>
                <c:pt idx="134">
                  <c:v>15.916666666666666</c:v>
                </c:pt>
                <c:pt idx="135">
                  <c:v>15.799999999999999</c:v>
                </c:pt>
                <c:pt idx="136">
                  <c:v>15.633333333333333</c:v>
                </c:pt>
                <c:pt idx="137">
                  <c:v>15.483333333333334</c:v>
                </c:pt>
                <c:pt idx="138">
                  <c:v>15.4</c:v>
                </c:pt>
                <c:pt idx="139">
                  <c:v>15.383333333333335</c:v>
                </c:pt>
                <c:pt idx="140">
                  <c:v>15.950000000000001</c:v>
                </c:pt>
                <c:pt idx="141">
                  <c:v>16.416666666666668</c:v>
                </c:pt>
                <c:pt idx="142">
                  <c:v>17.049999999999997</c:v>
                </c:pt>
                <c:pt idx="143">
                  <c:v>17.883333333333329</c:v>
                </c:pt>
                <c:pt idx="144">
                  <c:v>18.349999999999998</c:v>
                </c:pt>
                <c:pt idx="145">
                  <c:v>18.533333333333331</c:v>
                </c:pt>
                <c:pt idx="146">
                  <c:v>18.416666666666668</c:v>
                </c:pt>
                <c:pt idx="147">
                  <c:v>18.400000000000002</c:v>
                </c:pt>
                <c:pt idx="148">
                  <c:v>18.666666666666668</c:v>
                </c:pt>
                <c:pt idx="149">
                  <c:v>18.716666666666669</c:v>
                </c:pt>
                <c:pt idx="150">
                  <c:v>18.616666666666664</c:v>
                </c:pt>
                <c:pt idx="151">
                  <c:v>18.266666666666666</c:v>
                </c:pt>
                <c:pt idx="152">
                  <c:v>17.766666666666666</c:v>
                </c:pt>
                <c:pt idx="153">
                  <c:v>17.3</c:v>
                </c:pt>
                <c:pt idx="154">
                  <c:v>17.183333333333334</c:v>
                </c:pt>
                <c:pt idx="155">
                  <c:v>16.95</c:v>
                </c:pt>
                <c:pt idx="156">
                  <c:v>16.683333333333334</c:v>
                </c:pt>
                <c:pt idx="157">
                  <c:v>16.349999999999998</c:v>
                </c:pt>
                <c:pt idx="158">
                  <c:v>16.116666666666664</c:v>
                </c:pt>
                <c:pt idx="159">
                  <c:v>16.05</c:v>
                </c:pt>
                <c:pt idx="160">
                  <c:v>15.883333333333333</c:v>
                </c:pt>
                <c:pt idx="161">
                  <c:v>15.683333333333332</c:v>
                </c:pt>
                <c:pt idx="162">
                  <c:v>15.416666666666666</c:v>
                </c:pt>
                <c:pt idx="163">
                  <c:v>14.783333333333333</c:v>
                </c:pt>
                <c:pt idx="164">
                  <c:v>15.666666666666666</c:v>
                </c:pt>
                <c:pt idx="165">
                  <c:v>18.7</c:v>
                </c:pt>
                <c:pt idx="166">
                  <c:v>17.600000000000001</c:v>
                </c:pt>
                <c:pt idx="167">
                  <c:v>17.783333333333335</c:v>
                </c:pt>
                <c:pt idx="168">
                  <c:v>17.866666666666667</c:v>
                </c:pt>
                <c:pt idx="169">
                  <c:v>18.400000000000002</c:v>
                </c:pt>
                <c:pt idx="170">
                  <c:v>18.933333333333337</c:v>
                </c:pt>
                <c:pt idx="171">
                  <c:v>18.733333333333334</c:v>
                </c:pt>
                <c:pt idx="172">
                  <c:v>19.000000000000004</c:v>
                </c:pt>
                <c:pt idx="173">
                  <c:v>18.616666666666664</c:v>
                </c:pt>
                <c:pt idx="174">
                  <c:v>18.500000000000004</c:v>
                </c:pt>
                <c:pt idx="175">
                  <c:v>18.433333333333334</c:v>
                </c:pt>
                <c:pt idx="176">
                  <c:v>18.066666666666666</c:v>
                </c:pt>
                <c:pt idx="177">
                  <c:v>17.483333333333334</c:v>
                </c:pt>
                <c:pt idx="178">
                  <c:v>16.900000000000002</c:v>
                </c:pt>
                <c:pt idx="179">
                  <c:v>16.45</c:v>
                </c:pt>
                <c:pt idx="180">
                  <c:v>16.05</c:v>
                </c:pt>
                <c:pt idx="181">
                  <c:v>15.5</c:v>
                </c:pt>
                <c:pt idx="182">
                  <c:v>15.433333333333335</c:v>
                </c:pt>
                <c:pt idx="183">
                  <c:v>15.016666666666666</c:v>
                </c:pt>
                <c:pt idx="184">
                  <c:v>14.449999999999998</c:v>
                </c:pt>
                <c:pt idx="185">
                  <c:v>14.450000000000001</c:v>
                </c:pt>
                <c:pt idx="186">
                  <c:v>14.133333333333333</c:v>
                </c:pt>
                <c:pt idx="187">
                  <c:v>13.816666666666668</c:v>
                </c:pt>
                <c:pt idx="188">
                  <c:v>14.049999999999997</c:v>
                </c:pt>
                <c:pt idx="189">
                  <c:v>17.583333333333332</c:v>
                </c:pt>
                <c:pt idx="190">
                  <c:v>18.166666666666664</c:v>
                </c:pt>
                <c:pt idx="191">
                  <c:v>18.133333333333336</c:v>
                </c:pt>
                <c:pt idx="192">
                  <c:v>17.133333333333333</c:v>
                </c:pt>
                <c:pt idx="193">
                  <c:v>17.066666666666666</c:v>
                </c:pt>
                <c:pt idx="194">
                  <c:v>17.349999999999998</c:v>
                </c:pt>
                <c:pt idx="195">
                  <c:v>17.5</c:v>
                </c:pt>
                <c:pt idx="196">
                  <c:v>17.516666666666666</c:v>
                </c:pt>
                <c:pt idx="197">
                  <c:v>17.533333333333335</c:v>
                </c:pt>
                <c:pt idx="198">
                  <c:v>17.45</c:v>
                </c:pt>
                <c:pt idx="199">
                  <c:v>17.183333333333334</c:v>
                </c:pt>
                <c:pt idx="200">
                  <c:v>16.900000000000002</c:v>
                </c:pt>
                <c:pt idx="201">
                  <c:v>16.516666666666669</c:v>
                </c:pt>
                <c:pt idx="202">
                  <c:v>16.166666666666668</c:v>
                </c:pt>
                <c:pt idx="203">
                  <c:v>15.85</c:v>
                </c:pt>
                <c:pt idx="204">
                  <c:v>15.65</c:v>
                </c:pt>
                <c:pt idx="205">
                  <c:v>15.6</c:v>
                </c:pt>
                <c:pt idx="206">
                  <c:v>14.666666666666666</c:v>
                </c:pt>
                <c:pt idx="207">
                  <c:v>14.316666666666668</c:v>
                </c:pt>
                <c:pt idx="208">
                  <c:v>14.166666666666666</c:v>
                </c:pt>
                <c:pt idx="209">
                  <c:v>13.883333333333333</c:v>
                </c:pt>
                <c:pt idx="210">
                  <c:v>13.633333333333333</c:v>
                </c:pt>
                <c:pt idx="211">
                  <c:v>13.316666666666668</c:v>
                </c:pt>
                <c:pt idx="212">
                  <c:v>14.016666666666667</c:v>
                </c:pt>
                <c:pt idx="213">
                  <c:v>15.66666666666667</c:v>
                </c:pt>
                <c:pt idx="214">
                  <c:v>16.433333333333334</c:v>
                </c:pt>
                <c:pt idx="215">
                  <c:v>17.483333333333334</c:v>
                </c:pt>
                <c:pt idx="216">
                  <c:v>17.866666666666667</c:v>
                </c:pt>
                <c:pt idx="217">
                  <c:v>18.216666666666665</c:v>
                </c:pt>
                <c:pt idx="218">
                  <c:v>18.066666666666666</c:v>
                </c:pt>
                <c:pt idx="219">
                  <c:v>18.016666666666666</c:v>
                </c:pt>
                <c:pt idx="220">
                  <c:v>18.149999999999999</c:v>
                </c:pt>
                <c:pt idx="221">
                  <c:v>18.183333333333334</c:v>
                </c:pt>
                <c:pt idx="222">
                  <c:v>18.066666666666666</c:v>
                </c:pt>
                <c:pt idx="223">
                  <c:v>17.933333333333334</c:v>
                </c:pt>
                <c:pt idx="224">
                  <c:v>17.599999999999998</c:v>
                </c:pt>
                <c:pt idx="225">
                  <c:v>17.200000000000003</c:v>
                </c:pt>
                <c:pt idx="226">
                  <c:v>16.816666666666666</c:v>
                </c:pt>
                <c:pt idx="227">
                  <c:v>16.25</c:v>
                </c:pt>
                <c:pt idx="228">
                  <c:v>15.5</c:v>
                </c:pt>
                <c:pt idx="229">
                  <c:v>15.283333333333337</c:v>
                </c:pt>
                <c:pt idx="230">
                  <c:v>15.550000000000002</c:v>
                </c:pt>
                <c:pt idx="231">
                  <c:v>15.333333333333334</c:v>
                </c:pt>
                <c:pt idx="232">
                  <c:v>15.066666666666668</c:v>
                </c:pt>
                <c:pt idx="233">
                  <c:v>15</c:v>
                </c:pt>
                <c:pt idx="234">
                  <c:v>15</c:v>
                </c:pt>
                <c:pt idx="235">
                  <c:v>14.583333333333334</c:v>
                </c:pt>
                <c:pt idx="236">
                  <c:v>15.266666666666667</c:v>
                </c:pt>
                <c:pt idx="237">
                  <c:v>17.333333333333332</c:v>
                </c:pt>
                <c:pt idx="238">
                  <c:v>17.083333333333332</c:v>
                </c:pt>
                <c:pt idx="239">
                  <c:v>17.950000000000003</c:v>
                </c:pt>
                <c:pt idx="240">
                  <c:v>18.2</c:v>
                </c:pt>
                <c:pt idx="241">
                  <c:v>18.516666666666666</c:v>
                </c:pt>
                <c:pt idx="242">
                  <c:v>18.783333333333335</c:v>
                </c:pt>
                <c:pt idx="243">
                  <c:v>19.166666666666668</c:v>
                </c:pt>
                <c:pt idx="244">
                  <c:v>19.049999999999997</c:v>
                </c:pt>
                <c:pt idx="245">
                  <c:v>18.483333333333334</c:v>
                </c:pt>
                <c:pt idx="246">
                  <c:v>18.383333333333333</c:v>
                </c:pt>
                <c:pt idx="247">
                  <c:v>18.366666666666664</c:v>
                </c:pt>
                <c:pt idx="248">
                  <c:v>17.849999999999998</c:v>
                </c:pt>
                <c:pt idx="249">
                  <c:v>17.466666666666665</c:v>
                </c:pt>
                <c:pt idx="250">
                  <c:v>17.183333333333334</c:v>
                </c:pt>
                <c:pt idx="251">
                  <c:v>16.816666666666666</c:v>
                </c:pt>
                <c:pt idx="252">
                  <c:v>16.233333333333334</c:v>
                </c:pt>
                <c:pt idx="253">
                  <c:v>15.800000000000002</c:v>
                </c:pt>
                <c:pt idx="254">
                  <c:v>15.533333333333333</c:v>
                </c:pt>
                <c:pt idx="255">
                  <c:v>15.233333333333334</c:v>
                </c:pt>
                <c:pt idx="256">
                  <c:v>15.516666666666666</c:v>
                </c:pt>
                <c:pt idx="257">
                  <c:v>15.25</c:v>
                </c:pt>
                <c:pt idx="258">
                  <c:v>15.216666666666669</c:v>
                </c:pt>
                <c:pt idx="259">
                  <c:v>15.116666666666667</c:v>
                </c:pt>
                <c:pt idx="260">
                  <c:v>15.700000000000001</c:v>
                </c:pt>
                <c:pt idx="261">
                  <c:v>16.850000000000001</c:v>
                </c:pt>
                <c:pt idx="262">
                  <c:v>17.3</c:v>
                </c:pt>
                <c:pt idx="263">
                  <c:v>18.250000000000004</c:v>
                </c:pt>
                <c:pt idx="264">
                  <c:v>18.483333333333334</c:v>
                </c:pt>
                <c:pt idx="265">
                  <c:v>19.533333333333335</c:v>
                </c:pt>
                <c:pt idx="266">
                  <c:v>18.633333333333333</c:v>
                </c:pt>
                <c:pt idx="267">
                  <c:v>18.833333333333332</c:v>
                </c:pt>
                <c:pt idx="268">
                  <c:v>19.016666666666666</c:v>
                </c:pt>
                <c:pt idx="269">
                  <c:v>18.733333333333331</c:v>
                </c:pt>
                <c:pt idx="270">
                  <c:v>18.566666666666666</c:v>
                </c:pt>
                <c:pt idx="271">
                  <c:v>18.5</c:v>
                </c:pt>
                <c:pt idx="272">
                  <c:v>18.016666666666669</c:v>
                </c:pt>
                <c:pt idx="273">
                  <c:v>17.683333333333334</c:v>
                </c:pt>
                <c:pt idx="274">
                  <c:v>17.333333333333332</c:v>
                </c:pt>
                <c:pt idx="275">
                  <c:v>16.75</c:v>
                </c:pt>
                <c:pt idx="276">
                  <c:v>16.366666666666667</c:v>
                </c:pt>
                <c:pt idx="277">
                  <c:v>16.099999999999998</c:v>
                </c:pt>
                <c:pt idx="278">
                  <c:v>15.933333333333335</c:v>
                </c:pt>
                <c:pt idx="279">
                  <c:v>15.700000000000001</c:v>
                </c:pt>
                <c:pt idx="280">
                  <c:v>15.533333333333333</c:v>
                </c:pt>
                <c:pt idx="281">
                  <c:v>15.366666666666667</c:v>
                </c:pt>
                <c:pt idx="282">
                  <c:v>15.016666666666666</c:v>
                </c:pt>
                <c:pt idx="283">
                  <c:v>14.816666666666668</c:v>
                </c:pt>
                <c:pt idx="284">
                  <c:v>14.716666666666667</c:v>
                </c:pt>
                <c:pt idx="285">
                  <c:v>17.516666666666666</c:v>
                </c:pt>
                <c:pt idx="286">
                  <c:v>16.833333333333332</c:v>
                </c:pt>
                <c:pt idx="287">
                  <c:v>16.533333333333335</c:v>
                </c:pt>
                <c:pt idx="288">
                  <c:v>16.933333333333334</c:v>
                </c:pt>
                <c:pt idx="289">
                  <c:v>17.116666666666667</c:v>
                </c:pt>
                <c:pt idx="290">
                  <c:v>17.500000000000004</c:v>
                </c:pt>
                <c:pt idx="291">
                  <c:v>17.45</c:v>
                </c:pt>
                <c:pt idx="292">
                  <c:v>17.583333333333332</c:v>
                </c:pt>
                <c:pt idx="293">
                  <c:v>17.833333333333332</c:v>
                </c:pt>
                <c:pt idx="294">
                  <c:v>17.483333333333334</c:v>
                </c:pt>
                <c:pt idx="295">
                  <c:v>17.349999999999998</c:v>
                </c:pt>
                <c:pt idx="296">
                  <c:v>16.95</c:v>
                </c:pt>
                <c:pt idx="297">
                  <c:v>16.483333333333331</c:v>
                </c:pt>
                <c:pt idx="298">
                  <c:v>15.933333333333332</c:v>
                </c:pt>
                <c:pt idx="299">
                  <c:v>15.666666666666666</c:v>
                </c:pt>
                <c:pt idx="300">
                  <c:v>15.4</c:v>
                </c:pt>
                <c:pt idx="301">
                  <c:v>15.799999999999999</c:v>
                </c:pt>
                <c:pt idx="302">
                  <c:v>15.66666666666667</c:v>
                </c:pt>
                <c:pt idx="303">
                  <c:v>15.416666666666664</c:v>
                </c:pt>
                <c:pt idx="304">
                  <c:v>15</c:v>
                </c:pt>
                <c:pt idx="305">
                  <c:v>14.866666666666667</c:v>
                </c:pt>
                <c:pt idx="306">
                  <c:v>14.483333333333334</c:v>
                </c:pt>
                <c:pt idx="307">
                  <c:v>14.016666666666667</c:v>
                </c:pt>
                <c:pt idx="308">
                  <c:v>13.950000000000001</c:v>
                </c:pt>
                <c:pt idx="309">
                  <c:v>14.633333333333335</c:v>
                </c:pt>
                <c:pt idx="310">
                  <c:v>15.333333333333334</c:v>
                </c:pt>
                <c:pt idx="311">
                  <c:v>16.283333333333331</c:v>
                </c:pt>
                <c:pt idx="312">
                  <c:v>16.849999999999998</c:v>
                </c:pt>
                <c:pt idx="313">
                  <c:v>17.016666666666669</c:v>
                </c:pt>
                <c:pt idx="314">
                  <c:v>17.283333333333331</c:v>
                </c:pt>
                <c:pt idx="315">
                  <c:v>17.766666666666666</c:v>
                </c:pt>
                <c:pt idx="316">
                  <c:v>17.716666666666665</c:v>
                </c:pt>
                <c:pt idx="317">
                  <c:v>17.633333333333329</c:v>
                </c:pt>
                <c:pt idx="318">
                  <c:v>17.683333333333334</c:v>
                </c:pt>
                <c:pt idx="319">
                  <c:v>17.683333333333337</c:v>
                </c:pt>
                <c:pt idx="320">
                  <c:v>17.416666666666668</c:v>
                </c:pt>
                <c:pt idx="321">
                  <c:v>17.066666666666666</c:v>
                </c:pt>
                <c:pt idx="322">
                  <c:v>16.733333333333334</c:v>
                </c:pt>
                <c:pt idx="323">
                  <c:v>16.683333333333334</c:v>
                </c:pt>
                <c:pt idx="324">
                  <c:v>16.466666666666669</c:v>
                </c:pt>
                <c:pt idx="325">
                  <c:v>16.266666666666669</c:v>
                </c:pt>
                <c:pt idx="326">
                  <c:v>15.733333333333334</c:v>
                </c:pt>
                <c:pt idx="327">
                  <c:v>15.100000000000001</c:v>
                </c:pt>
                <c:pt idx="328">
                  <c:v>15.049999999999999</c:v>
                </c:pt>
                <c:pt idx="329">
                  <c:v>14.950000000000001</c:v>
                </c:pt>
                <c:pt idx="330">
                  <c:v>14.616666666666669</c:v>
                </c:pt>
                <c:pt idx="331">
                  <c:v>14.383333333333333</c:v>
                </c:pt>
                <c:pt idx="332">
                  <c:v>14.633333333333333</c:v>
                </c:pt>
                <c:pt idx="333">
                  <c:v>15.833333333333334</c:v>
                </c:pt>
                <c:pt idx="334">
                  <c:v>16.216666666666669</c:v>
                </c:pt>
                <c:pt idx="335">
                  <c:v>17.100000000000001</c:v>
                </c:pt>
                <c:pt idx="336">
                  <c:v>17.816666666666666</c:v>
                </c:pt>
                <c:pt idx="337">
                  <c:v>17.733333333333334</c:v>
                </c:pt>
                <c:pt idx="338">
                  <c:v>17.75</c:v>
                </c:pt>
                <c:pt idx="339">
                  <c:v>17.7</c:v>
                </c:pt>
                <c:pt idx="340">
                  <c:v>17.55</c:v>
                </c:pt>
                <c:pt idx="341">
                  <c:v>17.400000000000002</c:v>
                </c:pt>
                <c:pt idx="342">
                  <c:v>17.2</c:v>
                </c:pt>
                <c:pt idx="343">
                  <c:v>17.000000000000004</c:v>
                </c:pt>
                <c:pt idx="344">
                  <c:v>16.633333333333336</c:v>
                </c:pt>
                <c:pt idx="345">
                  <c:v>16.333333333333336</c:v>
                </c:pt>
                <c:pt idx="346">
                  <c:v>16.016666666666669</c:v>
                </c:pt>
                <c:pt idx="347">
                  <c:v>15.699999999999998</c:v>
                </c:pt>
                <c:pt idx="348">
                  <c:v>15.316666666666668</c:v>
                </c:pt>
                <c:pt idx="349">
                  <c:v>15.216666666666667</c:v>
                </c:pt>
                <c:pt idx="350">
                  <c:v>14.83333333333333</c:v>
                </c:pt>
                <c:pt idx="351">
                  <c:v>14.333333333333334</c:v>
                </c:pt>
                <c:pt idx="352">
                  <c:v>14.549999999999999</c:v>
                </c:pt>
                <c:pt idx="353">
                  <c:v>14.850000000000001</c:v>
                </c:pt>
                <c:pt idx="354">
                  <c:v>13.516666666666666</c:v>
                </c:pt>
                <c:pt idx="355">
                  <c:v>13.033333333333331</c:v>
                </c:pt>
                <c:pt idx="356">
                  <c:v>14.16666666666667</c:v>
                </c:pt>
                <c:pt idx="357">
                  <c:v>17.816666666666666</c:v>
                </c:pt>
                <c:pt idx="358">
                  <c:v>18.416666666666664</c:v>
                </c:pt>
                <c:pt idx="359">
                  <c:v>18.450000000000003</c:v>
                </c:pt>
                <c:pt idx="360">
                  <c:v>18.900000000000002</c:v>
                </c:pt>
                <c:pt idx="361">
                  <c:v>18.95</c:v>
                </c:pt>
                <c:pt idx="362">
                  <c:v>19.083333333333332</c:v>
                </c:pt>
                <c:pt idx="363">
                  <c:v>19.166666666666668</c:v>
                </c:pt>
                <c:pt idx="364">
                  <c:v>19.349999999999998</c:v>
                </c:pt>
                <c:pt idx="365">
                  <c:v>19.183333333333334</c:v>
                </c:pt>
                <c:pt idx="366">
                  <c:v>19.016666666666666</c:v>
                </c:pt>
                <c:pt idx="367">
                  <c:v>18.616666666666667</c:v>
                </c:pt>
                <c:pt idx="368">
                  <c:v>18.133333333333336</c:v>
                </c:pt>
                <c:pt idx="369">
                  <c:v>17.716666666666669</c:v>
                </c:pt>
                <c:pt idx="370">
                  <c:v>17.583333333333332</c:v>
                </c:pt>
                <c:pt idx="371">
                  <c:v>17.533333333333331</c:v>
                </c:pt>
                <c:pt idx="372">
                  <c:v>17.133333333333329</c:v>
                </c:pt>
                <c:pt idx="373">
                  <c:v>16.816666666666666</c:v>
                </c:pt>
                <c:pt idx="374">
                  <c:v>16.283333333333335</c:v>
                </c:pt>
                <c:pt idx="375">
                  <c:v>15.549999999999999</c:v>
                </c:pt>
                <c:pt idx="376">
                  <c:v>15.016666666666667</c:v>
                </c:pt>
                <c:pt idx="377">
                  <c:v>14.866666666666665</c:v>
                </c:pt>
                <c:pt idx="378">
                  <c:v>14.466666666666667</c:v>
                </c:pt>
                <c:pt idx="379">
                  <c:v>14.683333333333332</c:v>
                </c:pt>
                <c:pt idx="380">
                  <c:v>15.049999999999999</c:v>
                </c:pt>
                <c:pt idx="381">
                  <c:v>15.700000000000001</c:v>
                </c:pt>
                <c:pt idx="382">
                  <c:v>16.3</c:v>
                </c:pt>
                <c:pt idx="383">
                  <c:v>17.133333333333333</c:v>
                </c:pt>
                <c:pt idx="384">
                  <c:v>17.666666666666668</c:v>
                </c:pt>
                <c:pt idx="385">
                  <c:v>18.350000000000001</c:v>
                </c:pt>
                <c:pt idx="386">
                  <c:v>18.433333333333334</c:v>
                </c:pt>
                <c:pt idx="387">
                  <c:v>19.033333333333335</c:v>
                </c:pt>
                <c:pt idx="388">
                  <c:v>18.916666666666668</c:v>
                </c:pt>
                <c:pt idx="389">
                  <c:v>19.116666666666671</c:v>
                </c:pt>
                <c:pt idx="390">
                  <c:v>18.8</c:v>
                </c:pt>
                <c:pt idx="391">
                  <c:v>18.850000000000001</c:v>
                </c:pt>
                <c:pt idx="392">
                  <c:v>18.3</c:v>
                </c:pt>
                <c:pt idx="393">
                  <c:v>17.916666666666664</c:v>
                </c:pt>
                <c:pt idx="394">
                  <c:v>17.650000000000002</c:v>
                </c:pt>
                <c:pt idx="395">
                  <c:v>17.349999999999998</c:v>
                </c:pt>
                <c:pt idx="396">
                  <c:v>17.366666666666667</c:v>
                </c:pt>
                <c:pt idx="397">
                  <c:v>16.633333333333336</c:v>
                </c:pt>
                <c:pt idx="398">
                  <c:v>16.149999999999999</c:v>
                </c:pt>
                <c:pt idx="399">
                  <c:v>15.200000000000001</c:v>
                </c:pt>
                <c:pt idx="400">
                  <c:v>15.116666666666667</c:v>
                </c:pt>
                <c:pt idx="401">
                  <c:v>14.700000000000001</c:v>
                </c:pt>
                <c:pt idx="402">
                  <c:v>13.983333333333333</c:v>
                </c:pt>
                <c:pt idx="403">
                  <c:v>14.116666666666665</c:v>
                </c:pt>
                <c:pt idx="404">
                  <c:v>14.65</c:v>
                </c:pt>
                <c:pt idx="405">
                  <c:v>17.083333333333336</c:v>
                </c:pt>
                <c:pt idx="406">
                  <c:v>16.75</c:v>
                </c:pt>
                <c:pt idx="407">
                  <c:v>17.749999999999996</c:v>
                </c:pt>
                <c:pt idx="408">
                  <c:v>18.2</c:v>
                </c:pt>
                <c:pt idx="409">
                  <c:v>18.833333333333332</c:v>
                </c:pt>
                <c:pt idx="410">
                  <c:v>19.033333333333335</c:v>
                </c:pt>
                <c:pt idx="411">
                  <c:v>19.8</c:v>
                </c:pt>
                <c:pt idx="412">
                  <c:v>19.466666666666665</c:v>
                </c:pt>
                <c:pt idx="413">
                  <c:v>19.366666666666671</c:v>
                </c:pt>
                <c:pt idx="414">
                  <c:v>18.766666666666666</c:v>
                </c:pt>
                <c:pt idx="415">
                  <c:v>19.149999999999999</c:v>
                </c:pt>
                <c:pt idx="416">
                  <c:v>18.266666666666666</c:v>
                </c:pt>
                <c:pt idx="417">
                  <c:v>17.616666666666664</c:v>
                </c:pt>
                <c:pt idx="418">
                  <c:v>17.249999999999996</c:v>
                </c:pt>
                <c:pt idx="419">
                  <c:v>17.25</c:v>
                </c:pt>
                <c:pt idx="420">
                  <c:v>17.099999999999998</c:v>
                </c:pt>
                <c:pt idx="421">
                  <c:v>16.916666666666668</c:v>
                </c:pt>
                <c:pt idx="422">
                  <c:v>16.666666666666668</c:v>
                </c:pt>
                <c:pt idx="423">
                  <c:v>16.533333333333335</c:v>
                </c:pt>
                <c:pt idx="424">
                  <c:v>16.200000000000003</c:v>
                </c:pt>
                <c:pt idx="425">
                  <c:v>15.933333333333332</c:v>
                </c:pt>
                <c:pt idx="426">
                  <c:v>15.516666666666667</c:v>
                </c:pt>
                <c:pt idx="427">
                  <c:v>15.466666666666667</c:v>
                </c:pt>
                <c:pt idx="428">
                  <c:v>15.949999999999998</c:v>
                </c:pt>
                <c:pt idx="429">
                  <c:v>16.883333333333333</c:v>
                </c:pt>
                <c:pt idx="430">
                  <c:v>17.033333333333331</c:v>
                </c:pt>
                <c:pt idx="431">
                  <c:v>17.55</c:v>
                </c:pt>
                <c:pt idx="432">
                  <c:v>18.116666666666664</c:v>
                </c:pt>
                <c:pt idx="433">
                  <c:v>18.783333333333335</c:v>
                </c:pt>
                <c:pt idx="434">
                  <c:v>18.733333333333334</c:v>
                </c:pt>
                <c:pt idx="435">
                  <c:v>19.033333333333335</c:v>
                </c:pt>
                <c:pt idx="436">
                  <c:v>18.733333333333334</c:v>
                </c:pt>
                <c:pt idx="437">
                  <c:v>18.649999999999995</c:v>
                </c:pt>
                <c:pt idx="438">
                  <c:v>18.45</c:v>
                </c:pt>
                <c:pt idx="439">
                  <c:v>18.633333333333336</c:v>
                </c:pt>
                <c:pt idx="440">
                  <c:v>18.216666666666665</c:v>
                </c:pt>
                <c:pt idx="441">
                  <c:v>17.866666666666667</c:v>
                </c:pt>
                <c:pt idx="442">
                  <c:v>17.450000000000003</c:v>
                </c:pt>
                <c:pt idx="443">
                  <c:v>17.166666666666668</c:v>
                </c:pt>
                <c:pt idx="444">
                  <c:v>16.983333333333334</c:v>
                </c:pt>
                <c:pt idx="445">
                  <c:v>16.7</c:v>
                </c:pt>
                <c:pt idx="446">
                  <c:v>15.983333333333334</c:v>
                </c:pt>
                <c:pt idx="447">
                  <c:v>16.416666666666668</c:v>
                </c:pt>
                <c:pt idx="448">
                  <c:v>15.5</c:v>
                </c:pt>
                <c:pt idx="449">
                  <c:v>15.600000000000001</c:v>
                </c:pt>
                <c:pt idx="450">
                  <c:v>15.666666666666664</c:v>
                </c:pt>
                <c:pt idx="451">
                  <c:v>15.333333333333334</c:v>
                </c:pt>
                <c:pt idx="452">
                  <c:v>15.266666666666667</c:v>
                </c:pt>
                <c:pt idx="453">
                  <c:v>16.433333333333334</c:v>
                </c:pt>
                <c:pt idx="454">
                  <c:v>17.233333333333331</c:v>
                </c:pt>
                <c:pt idx="455">
                  <c:v>17.833333333333332</c:v>
                </c:pt>
                <c:pt idx="456">
                  <c:v>18.133333333333329</c:v>
                </c:pt>
                <c:pt idx="457">
                  <c:v>18.166666666666668</c:v>
                </c:pt>
                <c:pt idx="458">
                  <c:v>18.25</c:v>
                </c:pt>
                <c:pt idx="459">
                  <c:v>18.2</c:v>
                </c:pt>
                <c:pt idx="460">
                  <c:v>18.033333333333331</c:v>
                </c:pt>
                <c:pt idx="461">
                  <c:v>18.183333333333334</c:v>
                </c:pt>
                <c:pt idx="462">
                  <c:v>18.266666666666662</c:v>
                </c:pt>
                <c:pt idx="463">
                  <c:v>18.083333333333332</c:v>
                </c:pt>
                <c:pt idx="464">
                  <c:v>17.7</c:v>
                </c:pt>
                <c:pt idx="465">
                  <c:v>17.349999999999998</c:v>
                </c:pt>
                <c:pt idx="466">
                  <c:v>16.966666666666665</c:v>
                </c:pt>
                <c:pt idx="467">
                  <c:v>16.55</c:v>
                </c:pt>
                <c:pt idx="468">
                  <c:v>16.450000000000003</c:v>
                </c:pt>
                <c:pt idx="469">
                  <c:v>16.316666666666666</c:v>
                </c:pt>
                <c:pt idx="470">
                  <c:v>16.016666666666669</c:v>
                </c:pt>
                <c:pt idx="471">
                  <c:v>15.766666666666666</c:v>
                </c:pt>
                <c:pt idx="472">
                  <c:v>15.583333333333334</c:v>
                </c:pt>
                <c:pt idx="473">
                  <c:v>15.049999999999999</c:v>
                </c:pt>
                <c:pt idx="474">
                  <c:v>14.833333333333334</c:v>
                </c:pt>
                <c:pt idx="475">
                  <c:v>14.616666666666667</c:v>
                </c:pt>
                <c:pt idx="476">
                  <c:v>14.35</c:v>
                </c:pt>
                <c:pt idx="477">
                  <c:v>15.899999999999999</c:v>
                </c:pt>
                <c:pt idx="478">
                  <c:v>15.816666666666668</c:v>
                </c:pt>
                <c:pt idx="479">
                  <c:v>16.499999999999996</c:v>
                </c:pt>
                <c:pt idx="480">
                  <c:v>17.016666666666669</c:v>
                </c:pt>
                <c:pt idx="481">
                  <c:v>17.133333333333336</c:v>
                </c:pt>
                <c:pt idx="482">
                  <c:v>17.533333333333335</c:v>
                </c:pt>
                <c:pt idx="483">
                  <c:v>17.916666666666668</c:v>
                </c:pt>
                <c:pt idx="484">
                  <c:v>17.850000000000001</c:v>
                </c:pt>
                <c:pt idx="485">
                  <c:v>18</c:v>
                </c:pt>
                <c:pt idx="486">
                  <c:v>17.933333333333334</c:v>
                </c:pt>
                <c:pt idx="487">
                  <c:v>17.783333333333335</c:v>
                </c:pt>
                <c:pt idx="488">
                  <c:v>17.433333333333334</c:v>
                </c:pt>
                <c:pt idx="489">
                  <c:v>17</c:v>
                </c:pt>
                <c:pt idx="490">
                  <c:v>16.533333333333335</c:v>
                </c:pt>
                <c:pt idx="491">
                  <c:v>16.116666666666671</c:v>
                </c:pt>
                <c:pt idx="492">
                  <c:v>15.566666666666668</c:v>
                </c:pt>
                <c:pt idx="493">
                  <c:v>15.183333333333335</c:v>
                </c:pt>
                <c:pt idx="494">
                  <c:v>15.350000000000001</c:v>
                </c:pt>
                <c:pt idx="495">
                  <c:v>15.266666666666666</c:v>
                </c:pt>
                <c:pt idx="496">
                  <c:v>14.933333333333332</c:v>
                </c:pt>
                <c:pt idx="497">
                  <c:v>15.049999999999997</c:v>
                </c:pt>
                <c:pt idx="498">
                  <c:v>14.933333333333335</c:v>
                </c:pt>
                <c:pt idx="499">
                  <c:v>14.533333333333331</c:v>
                </c:pt>
                <c:pt idx="500">
                  <c:v>14.883333333333333</c:v>
                </c:pt>
                <c:pt idx="501">
                  <c:v>15.6</c:v>
                </c:pt>
                <c:pt idx="502">
                  <c:v>16.099999999999998</c:v>
                </c:pt>
                <c:pt idx="503">
                  <c:v>16.716666666666669</c:v>
                </c:pt>
                <c:pt idx="504">
                  <c:v>17.083333333333332</c:v>
                </c:pt>
                <c:pt idx="505">
                  <c:v>17.333333333333336</c:v>
                </c:pt>
                <c:pt idx="506">
                  <c:v>17.766666666666669</c:v>
                </c:pt>
                <c:pt idx="507">
                  <c:v>17.583333333333332</c:v>
                </c:pt>
                <c:pt idx="508">
                  <c:v>17.883333333333329</c:v>
                </c:pt>
                <c:pt idx="509">
                  <c:v>18.016666666666669</c:v>
                </c:pt>
                <c:pt idx="510">
                  <c:v>17.95</c:v>
                </c:pt>
                <c:pt idx="511">
                  <c:v>17.666666666666668</c:v>
                </c:pt>
                <c:pt idx="512">
                  <c:v>17.05</c:v>
                </c:pt>
                <c:pt idx="513">
                  <c:v>16.733333333333338</c:v>
                </c:pt>
                <c:pt idx="514">
                  <c:v>16.316666666666666</c:v>
                </c:pt>
                <c:pt idx="515">
                  <c:v>16.033333333333335</c:v>
                </c:pt>
                <c:pt idx="516">
                  <c:v>15.866666666666667</c:v>
                </c:pt>
                <c:pt idx="517">
                  <c:v>15.883333333333333</c:v>
                </c:pt>
                <c:pt idx="518">
                  <c:v>15.766666666666667</c:v>
                </c:pt>
                <c:pt idx="519">
                  <c:v>15.533333333333333</c:v>
                </c:pt>
                <c:pt idx="520">
                  <c:v>15.5</c:v>
                </c:pt>
                <c:pt idx="521">
                  <c:v>15.516666666666667</c:v>
                </c:pt>
                <c:pt idx="522">
                  <c:v>15.1</c:v>
                </c:pt>
                <c:pt idx="523">
                  <c:v>14.299999999999999</c:v>
                </c:pt>
                <c:pt idx="524">
                  <c:v>14.449999999999998</c:v>
                </c:pt>
                <c:pt idx="525">
                  <c:v>16.099999999999998</c:v>
                </c:pt>
                <c:pt idx="526">
                  <c:v>17.933333333333334</c:v>
                </c:pt>
                <c:pt idx="527">
                  <c:v>17.783333333333331</c:v>
                </c:pt>
                <c:pt idx="528">
                  <c:v>18.066666666666666</c:v>
                </c:pt>
                <c:pt idx="529">
                  <c:v>18.483333333333331</c:v>
                </c:pt>
                <c:pt idx="530">
                  <c:v>18.399999999999999</c:v>
                </c:pt>
                <c:pt idx="531">
                  <c:v>18.716666666666665</c:v>
                </c:pt>
                <c:pt idx="532">
                  <c:v>18.866666666666671</c:v>
                </c:pt>
                <c:pt idx="533">
                  <c:v>18.599999999999998</c:v>
                </c:pt>
                <c:pt idx="534">
                  <c:v>18.399999999999999</c:v>
                </c:pt>
                <c:pt idx="535">
                  <c:v>18.483333333333331</c:v>
                </c:pt>
                <c:pt idx="536">
                  <c:v>18.066666666666666</c:v>
                </c:pt>
                <c:pt idx="537">
                  <c:v>17.683333333333334</c:v>
                </c:pt>
                <c:pt idx="538">
                  <c:v>17.033333333333335</c:v>
                </c:pt>
                <c:pt idx="539">
                  <c:v>16.250000000000004</c:v>
                </c:pt>
                <c:pt idx="540">
                  <c:v>16.166666666666668</c:v>
                </c:pt>
                <c:pt idx="541">
                  <c:v>16.016666666666669</c:v>
                </c:pt>
                <c:pt idx="542">
                  <c:v>15.833333333333334</c:v>
                </c:pt>
                <c:pt idx="543">
                  <c:v>15.716666666666667</c:v>
                </c:pt>
                <c:pt idx="544">
                  <c:v>15.533333333333331</c:v>
                </c:pt>
                <c:pt idx="545">
                  <c:v>15.233333333333334</c:v>
                </c:pt>
                <c:pt idx="546">
                  <c:v>15.066666666666668</c:v>
                </c:pt>
                <c:pt idx="547">
                  <c:v>14.5</c:v>
                </c:pt>
                <c:pt idx="548">
                  <c:v>15.299999999999997</c:v>
                </c:pt>
                <c:pt idx="549">
                  <c:v>17.183333333333334</c:v>
                </c:pt>
                <c:pt idx="550">
                  <c:v>17.916666666666668</c:v>
                </c:pt>
                <c:pt idx="551">
                  <c:v>18.983333333333334</c:v>
                </c:pt>
                <c:pt idx="552">
                  <c:v>19</c:v>
                </c:pt>
                <c:pt idx="553">
                  <c:v>19.633333333333333</c:v>
                </c:pt>
                <c:pt idx="554">
                  <c:v>19.383333333333333</c:v>
                </c:pt>
                <c:pt idx="555">
                  <c:v>19.633333333333333</c:v>
                </c:pt>
                <c:pt idx="556">
                  <c:v>19.233333333333334</c:v>
                </c:pt>
                <c:pt idx="557">
                  <c:v>19.833333333333332</c:v>
                </c:pt>
                <c:pt idx="558">
                  <c:v>20.233333333333334</c:v>
                </c:pt>
                <c:pt idx="559">
                  <c:v>19.3</c:v>
                </c:pt>
                <c:pt idx="560">
                  <c:v>18.366666666666664</c:v>
                </c:pt>
                <c:pt idx="561">
                  <c:v>18.016666666666669</c:v>
                </c:pt>
                <c:pt idx="562">
                  <c:v>17.416666666666668</c:v>
                </c:pt>
                <c:pt idx="563">
                  <c:v>17.116666666666664</c:v>
                </c:pt>
                <c:pt idx="564">
                  <c:v>16.933333333333334</c:v>
                </c:pt>
                <c:pt idx="565">
                  <c:v>15.966666666666669</c:v>
                </c:pt>
                <c:pt idx="566">
                  <c:v>15.65</c:v>
                </c:pt>
                <c:pt idx="567">
                  <c:v>16.05</c:v>
                </c:pt>
                <c:pt idx="568">
                  <c:v>15.916666666666666</c:v>
                </c:pt>
                <c:pt idx="569">
                  <c:v>15.516666666666666</c:v>
                </c:pt>
                <c:pt idx="570">
                  <c:v>15.283333333333333</c:v>
                </c:pt>
                <c:pt idx="571">
                  <c:v>15.1</c:v>
                </c:pt>
                <c:pt idx="572">
                  <c:v>15.283333333333333</c:v>
                </c:pt>
                <c:pt idx="573">
                  <c:v>16.05</c:v>
                </c:pt>
                <c:pt idx="574">
                  <c:v>17.099999999999998</c:v>
                </c:pt>
                <c:pt idx="575">
                  <c:v>17.999999999999996</c:v>
                </c:pt>
                <c:pt idx="576">
                  <c:v>18.233333333333331</c:v>
                </c:pt>
                <c:pt idx="577">
                  <c:v>18.399999999999999</c:v>
                </c:pt>
                <c:pt idx="578">
                  <c:v>18.8</c:v>
                </c:pt>
                <c:pt idx="579">
                  <c:v>19.333333333333332</c:v>
                </c:pt>
                <c:pt idx="580">
                  <c:v>19.316666666666663</c:v>
                </c:pt>
                <c:pt idx="581">
                  <c:v>19.099999999999998</c:v>
                </c:pt>
                <c:pt idx="582">
                  <c:v>18.749999999999996</c:v>
                </c:pt>
                <c:pt idx="583">
                  <c:v>18.649999999999999</c:v>
                </c:pt>
                <c:pt idx="584">
                  <c:v>18.2</c:v>
                </c:pt>
                <c:pt idx="585">
                  <c:v>17.533333333333335</c:v>
                </c:pt>
                <c:pt idx="586">
                  <c:v>16.75</c:v>
                </c:pt>
                <c:pt idx="587">
                  <c:v>16.150000000000002</c:v>
                </c:pt>
                <c:pt idx="588">
                  <c:v>15.266666666666666</c:v>
                </c:pt>
                <c:pt idx="589">
                  <c:v>14.766666666666666</c:v>
                </c:pt>
                <c:pt idx="590">
                  <c:v>14.333333333333334</c:v>
                </c:pt>
                <c:pt idx="591">
                  <c:v>14.433333333333335</c:v>
                </c:pt>
                <c:pt idx="592">
                  <c:v>13.816666666666668</c:v>
                </c:pt>
                <c:pt idx="593">
                  <c:v>13.483333333333334</c:v>
                </c:pt>
                <c:pt idx="594">
                  <c:v>12.933333333333335</c:v>
                </c:pt>
                <c:pt idx="595">
                  <c:v>13.166666666666666</c:v>
                </c:pt>
                <c:pt idx="596">
                  <c:v>14.483333333333334</c:v>
                </c:pt>
                <c:pt idx="597">
                  <c:v>17.649999999999999</c:v>
                </c:pt>
                <c:pt idx="598">
                  <c:v>17.3</c:v>
                </c:pt>
                <c:pt idx="599">
                  <c:v>17.5</c:v>
                </c:pt>
                <c:pt idx="600">
                  <c:v>17.916666666666668</c:v>
                </c:pt>
                <c:pt idx="601">
                  <c:v>18.183333333333334</c:v>
                </c:pt>
                <c:pt idx="602">
                  <c:v>17.599999999999998</c:v>
                </c:pt>
                <c:pt idx="603">
                  <c:v>17.8</c:v>
                </c:pt>
                <c:pt idx="604">
                  <c:v>17.899999999999999</c:v>
                </c:pt>
                <c:pt idx="605">
                  <c:v>17.816666666666666</c:v>
                </c:pt>
                <c:pt idx="606">
                  <c:v>17.650000000000002</c:v>
                </c:pt>
                <c:pt idx="607">
                  <c:v>17.566666666666666</c:v>
                </c:pt>
                <c:pt idx="608">
                  <c:v>17.116666666666671</c:v>
                </c:pt>
                <c:pt idx="609">
                  <c:v>16.866666666666664</c:v>
                </c:pt>
                <c:pt idx="610">
                  <c:v>16.533333333333335</c:v>
                </c:pt>
                <c:pt idx="611">
                  <c:v>16.133333333333336</c:v>
                </c:pt>
                <c:pt idx="612">
                  <c:v>15.85</c:v>
                </c:pt>
                <c:pt idx="613">
                  <c:v>15.533333333333333</c:v>
                </c:pt>
                <c:pt idx="614">
                  <c:v>15.25</c:v>
                </c:pt>
                <c:pt idx="615">
                  <c:v>15.233333333333333</c:v>
                </c:pt>
                <c:pt idx="616">
                  <c:v>15.083333333333334</c:v>
                </c:pt>
                <c:pt idx="617">
                  <c:v>14.966666666666669</c:v>
                </c:pt>
                <c:pt idx="618">
                  <c:v>15.183333333333335</c:v>
                </c:pt>
                <c:pt idx="619">
                  <c:v>15.516666666666666</c:v>
                </c:pt>
                <c:pt idx="620">
                  <c:v>15.566666666666668</c:v>
                </c:pt>
                <c:pt idx="621">
                  <c:v>15.883333333333335</c:v>
                </c:pt>
                <c:pt idx="622">
                  <c:v>16.216666666666669</c:v>
                </c:pt>
                <c:pt idx="623">
                  <c:v>16.616666666666667</c:v>
                </c:pt>
                <c:pt idx="624">
                  <c:v>17.066666666666666</c:v>
                </c:pt>
                <c:pt idx="625">
                  <c:v>17.783333333333335</c:v>
                </c:pt>
                <c:pt idx="626">
                  <c:v>18.099999999999998</c:v>
                </c:pt>
                <c:pt idx="627">
                  <c:v>18.183333333333337</c:v>
                </c:pt>
                <c:pt idx="628">
                  <c:v>18.150000000000002</c:v>
                </c:pt>
                <c:pt idx="629">
                  <c:v>17.783333333333331</c:v>
                </c:pt>
                <c:pt idx="630">
                  <c:v>17.833333333333332</c:v>
                </c:pt>
                <c:pt idx="631">
                  <c:v>17.616666666666667</c:v>
                </c:pt>
                <c:pt idx="632">
                  <c:v>17.016666666666666</c:v>
                </c:pt>
                <c:pt idx="633">
                  <c:v>16.666666666666668</c:v>
                </c:pt>
                <c:pt idx="634">
                  <c:v>16.266666666666669</c:v>
                </c:pt>
                <c:pt idx="635">
                  <c:v>15.933333333333332</c:v>
                </c:pt>
                <c:pt idx="636">
                  <c:v>15.816666666666665</c:v>
                </c:pt>
                <c:pt idx="637">
                  <c:v>15.5</c:v>
                </c:pt>
                <c:pt idx="638">
                  <c:v>15.033333333333333</c:v>
                </c:pt>
                <c:pt idx="639">
                  <c:v>14.233333333333334</c:v>
                </c:pt>
                <c:pt idx="640">
                  <c:v>14.433333333333332</c:v>
                </c:pt>
                <c:pt idx="641">
                  <c:v>14.366666666666667</c:v>
                </c:pt>
                <c:pt idx="642">
                  <c:v>13.416666666666666</c:v>
                </c:pt>
                <c:pt idx="643">
                  <c:v>13.716666666666669</c:v>
                </c:pt>
                <c:pt idx="644">
                  <c:v>14.266666666666667</c:v>
                </c:pt>
                <c:pt idx="645">
                  <c:v>15.366666666666667</c:v>
                </c:pt>
                <c:pt idx="646">
                  <c:v>15.683333333333335</c:v>
                </c:pt>
                <c:pt idx="647">
                  <c:v>16.483333333333331</c:v>
                </c:pt>
                <c:pt idx="648">
                  <c:v>16.55</c:v>
                </c:pt>
                <c:pt idx="649">
                  <c:v>16.950000000000003</c:v>
                </c:pt>
                <c:pt idx="650">
                  <c:v>17.366666666666667</c:v>
                </c:pt>
                <c:pt idx="651">
                  <c:v>17.55</c:v>
                </c:pt>
                <c:pt idx="652">
                  <c:v>17.7</c:v>
                </c:pt>
                <c:pt idx="653">
                  <c:v>17.766666666666666</c:v>
                </c:pt>
                <c:pt idx="654">
                  <c:v>17.533333333333335</c:v>
                </c:pt>
                <c:pt idx="655">
                  <c:v>17.283333333333331</c:v>
                </c:pt>
                <c:pt idx="656">
                  <c:v>16.566666666666666</c:v>
                </c:pt>
                <c:pt idx="657">
                  <c:v>15.950000000000001</c:v>
                </c:pt>
                <c:pt idx="658">
                  <c:v>15.616666666666667</c:v>
                </c:pt>
                <c:pt idx="659">
                  <c:v>15</c:v>
                </c:pt>
                <c:pt idx="660">
                  <c:v>14.983333333333333</c:v>
                </c:pt>
                <c:pt idx="661">
                  <c:v>15.283333333333337</c:v>
                </c:pt>
                <c:pt idx="662">
                  <c:v>14.700000000000001</c:v>
                </c:pt>
                <c:pt idx="663">
                  <c:v>13.666666666666666</c:v>
                </c:pt>
                <c:pt idx="664">
                  <c:v>13.333333333333334</c:v>
                </c:pt>
                <c:pt idx="665">
                  <c:v>13.41666666666667</c:v>
                </c:pt>
                <c:pt idx="666">
                  <c:v>13.233333333333334</c:v>
                </c:pt>
                <c:pt idx="667">
                  <c:v>12.616666666666665</c:v>
                </c:pt>
                <c:pt idx="668">
                  <c:v>14.199999999999998</c:v>
                </c:pt>
                <c:pt idx="669">
                  <c:v>19.216666666666665</c:v>
                </c:pt>
                <c:pt idx="670">
                  <c:v>17</c:v>
                </c:pt>
                <c:pt idx="671">
                  <c:v>16.650000000000002</c:v>
                </c:pt>
                <c:pt idx="672">
                  <c:v>17.216666666666665</c:v>
                </c:pt>
                <c:pt idx="673">
                  <c:v>17.766666666666669</c:v>
                </c:pt>
                <c:pt idx="674">
                  <c:v>17.683333333333334</c:v>
                </c:pt>
                <c:pt idx="675">
                  <c:v>17.583333333333332</c:v>
                </c:pt>
                <c:pt idx="676">
                  <c:v>17.416666666666664</c:v>
                </c:pt>
                <c:pt idx="677">
                  <c:v>17.000000000000004</c:v>
                </c:pt>
                <c:pt idx="678">
                  <c:v>16.95</c:v>
                </c:pt>
                <c:pt idx="679">
                  <c:v>17.466666666666669</c:v>
                </c:pt>
                <c:pt idx="680">
                  <c:v>17.150000000000002</c:v>
                </c:pt>
                <c:pt idx="681">
                  <c:v>16.833333333333332</c:v>
                </c:pt>
                <c:pt idx="682">
                  <c:v>16.616666666666664</c:v>
                </c:pt>
                <c:pt idx="683">
                  <c:v>16.399999999999999</c:v>
                </c:pt>
                <c:pt idx="684">
                  <c:v>16.133333333333336</c:v>
                </c:pt>
                <c:pt idx="685">
                  <c:v>15.950000000000003</c:v>
                </c:pt>
                <c:pt idx="686">
                  <c:v>15.433333333333335</c:v>
                </c:pt>
                <c:pt idx="687">
                  <c:v>14.516666666666667</c:v>
                </c:pt>
                <c:pt idx="688">
                  <c:v>14.049999999999997</c:v>
                </c:pt>
                <c:pt idx="689">
                  <c:v>14.366666666666667</c:v>
                </c:pt>
                <c:pt idx="690">
                  <c:v>14.91666666666667</c:v>
                </c:pt>
                <c:pt idx="691">
                  <c:v>13.533333333333331</c:v>
                </c:pt>
                <c:pt idx="692">
                  <c:v>14.6</c:v>
                </c:pt>
                <c:pt idx="693">
                  <c:v>18.283333333333331</c:v>
                </c:pt>
                <c:pt idx="694">
                  <c:v>17.133333333333329</c:v>
                </c:pt>
                <c:pt idx="695">
                  <c:v>17.900000000000002</c:v>
                </c:pt>
                <c:pt idx="696">
                  <c:v>18.833333333333332</c:v>
                </c:pt>
                <c:pt idx="697">
                  <c:v>18</c:v>
                </c:pt>
                <c:pt idx="698">
                  <c:v>18.45</c:v>
                </c:pt>
                <c:pt idx="699">
                  <c:v>17.616666666666667</c:v>
                </c:pt>
                <c:pt idx="700">
                  <c:v>17.95</c:v>
                </c:pt>
                <c:pt idx="701">
                  <c:v>17.649999999999999</c:v>
                </c:pt>
                <c:pt idx="702">
                  <c:v>17.616666666666667</c:v>
                </c:pt>
                <c:pt idx="703">
                  <c:v>17.633333333333333</c:v>
                </c:pt>
                <c:pt idx="704">
                  <c:v>17.233333333333334</c:v>
                </c:pt>
                <c:pt idx="705">
                  <c:v>16.8</c:v>
                </c:pt>
                <c:pt idx="706">
                  <c:v>16.383333333333333</c:v>
                </c:pt>
                <c:pt idx="707">
                  <c:v>15.833333333333334</c:v>
                </c:pt>
                <c:pt idx="708">
                  <c:v>15.466666666666667</c:v>
                </c:pt>
                <c:pt idx="709">
                  <c:v>14.933333333333335</c:v>
                </c:pt>
                <c:pt idx="710">
                  <c:v>14.816666666666665</c:v>
                </c:pt>
                <c:pt idx="711">
                  <c:v>15.033333333333333</c:v>
                </c:pt>
                <c:pt idx="712">
                  <c:v>14.9</c:v>
                </c:pt>
                <c:pt idx="713">
                  <c:v>14.433333333333335</c:v>
                </c:pt>
                <c:pt idx="714">
                  <c:v>14.566666666666668</c:v>
                </c:pt>
                <c:pt idx="715">
                  <c:v>14.749999999999998</c:v>
                </c:pt>
                <c:pt idx="716">
                  <c:v>14.566666666666668</c:v>
                </c:pt>
                <c:pt idx="717">
                  <c:v>17.5</c:v>
                </c:pt>
                <c:pt idx="718">
                  <c:v>17.216666666666669</c:v>
                </c:pt>
                <c:pt idx="719">
                  <c:v>17.183333333333334</c:v>
                </c:pt>
                <c:pt idx="720">
                  <c:v>17.249999999999996</c:v>
                </c:pt>
                <c:pt idx="721">
                  <c:v>17.483333333333334</c:v>
                </c:pt>
                <c:pt idx="722">
                  <c:v>17.466666666666669</c:v>
                </c:pt>
                <c:pt idx="723">
                  <c:v>17.733333333333334</c:v>
                </c:pt>
                <c:pt idx="724">
                  <c:v>18.033333333333331</c:v>
                </c:pt>
                <c:pt idx="725">
                  <c:v>17.883333333333333</c:v>
                </c:pt>
                <c:pt idx="726">
                  <c:v>17.616666666666667</c:v>
                </c:pt>
                <c:pt idx="727">
                  <c:v>17.799999999999997</c:v>
                </c:pt>
                <c:pt idx="728">
                  <c:v>17.45</c:v>
                </c:pt>
                <c:pt idx="729">
                  <c:v>16.883333333333336</c:v>
                </c:pt>
                <c:pt idx="730">
                  <c:v>16.383333333333336</c:v>
                </c:pt>
                <c:pt idx="731">
                  <c:v>15.583333333333334</c:v>
                </c:pt>
                <c:pt idx="732">
                  <c:v>15.316666666666668</c:v>
                </c:pt>
                <c:pt idx="733">
                  <c:v>14.883333333333333</c:v>
                </c:pt>
                <c:pt idx="734">
                  <c:v>15</c:v>
                </c:pt>
                <c:pt idx="735">
                  <c:v>14.850000000000001</c:v>
                </c:pt>
                <c:pt idx="736">
                  <c:v>14.083333333333334</c:v>
                </c:pt>
                <c:pt idx="737">
                  <c:v>14</c:v>
                </c:pt>
                <c:pt idx="738">
                  <c:v>13.449999999999998</c:v>
                </c:pt>
                <c:pt idx="739">
                  <c:v>13.550000000000002</c:v>
                </c:pt>
                <c:pt idx="740">
                  <c:v>14.783333333333333</c:v>
                </c:pt>
                <c:pt idx="741">
                  <c:v>16.183333333333334</c:v>
                </c:pt>
                <c:pt idx="742">
                  <c:v>16.416666666666668</c:v>
                </c:pt>
                <c:pt idx="743">
                  <c:v>17.033333333333335</c:v>
                </c:pt>
                <c:pt idx="744">
                  <c:v>17.733333333333331</c:v>
                </c:pt>
                <c:pt idx="745">
                  <c:v>18.600000000000001</c:v>
                </c:pt>
                <c:pt idx="746">
                  <c:v>19.166666666666668</c:v>
                </c:pt>
                <c:pt idx="747">
                  <c:v>19.450000000000003</c:v>
                </c:pt>
                <c:pt idx="748">
                  <c:v>19.033333333333335</c:v>
                </c:pt>
                <c:pt idx="749">
                  <c:v>19.25</c:v>
                </c:pt>
                <c:pt idx="750">
                  <c:v>18.766666666666666</c:v>
                </c:pt>
                <c:pt idx="751">
                  <c:v>18.983333333333331</c:v>
                </c:pt>
                <c:pt idx="752">
                  <c:v>17.783333333333335</c:v>
                </c:pt>
                <c:pt idx="753">
                  <c:v>17.133333333333333</c:v>
                </c:pt>
                <c:pt idx="754">
                  <c:v>16.56666666666667</c:v>
                </c:pt>
                <c:pt idx="755">
                  <c:v>16.066666666666666</c:v>
                </c:pt>
                <c:pt idx="756">
                  <c:v>15.733333333333334</c:v>
                </c:pt>
                <c:pt idx="757">
                  <c:v>15.683333333333332</c:v>
                </c:pt>
                <c:pt idx="758">
                  <c:v>15.25</c:v>
                </c:pt>
                <c:pt idx="759">
                  <c:v>14.733333333333334</c:v>
                </c:pt>
                <c:pt idx="760">
                  <c:v>15.116666666666667</c:v>
                </c:pt>
                <c:pt idx="761">
                  <c:v>14.766666666666666</c:v>
                </c:pt>
                <c:pt idx="762">
                  <c:v>14.65</c:v>
                </c:pt>
                <c:pt idx="763">
                  <c:v>14.616666666666665</c:v>
                </c:pt>
                <c:pt idx="764">
                  <c:v>14.75</c:v>
                </c:pt>
                <c:pt idx="765">
                  <c:v>17.383333333333333</c:v>
                </c:pt>
                <c:pt idx="766">
                  <c:v>16.483333333333334</c:v>
                </c:pt>
                <c:pt idx="767">
                  <c:v>17.05</c:v>
                </c:pt>
                <c:pt idx="768">
                  <c:v>17.533333333333335</c:v>
                </c:pt>
                <c:pt idx="769">
                  <c:v>18.25</c:v>
                </c:pt>
                <c:pt idx="770">
                  <c:v>18.45</c:v>
                </c:pt>
                <c:pt idx="771">
                  <c:v>19.283333333333331</c:v>
                </c:pt>
                <c:pt idx="772">
                  <c:v>18.516666666666669</c:v>
                </c:pt>
                <c:pt idx="773">
                  <c:v>18.549999999999997</c:v>
                </c:pt>
                <c:pt idx="774">
                  <c:v>18.333333333333332</c:v>
                </c:pt>
                <c:pt idx="775">
                  <c:v>18.183333333333334</c:v>
                </c:pt>
                <c:pt idx="776">
                  <c:v>17.583333333333332</c:v>
                </c:pt>
                <c:pt idx="777">
                  <c:v>17.083333333333332</c:v>
                </c:pt>
                <c:pt idx="778">
                  <c:v>16.633333333333336</c:v>
                </c:pt>
                <c:pt idx="779">
                  <c:v>16.3</c:v>
                </c:pt>
                <c:pt idx="780">
                  <c:v>15.833333333333334</c:v>
                </c:pt>
                <c:pt idx="781">
                  <c:v>15.166666666666666</c:v>
                </c:pt>
                <c:pt idx="782">
                  <c:v>14.766666666666666</c:v>
                </c:pt>
                <c:pt idx="783">
                  <c:v>14.966666666666667</c:v>
                </c:pt>
                <c:pt idx="784">
                  <c:v>15.35</c:v>
                </c:pt>
                <c:pt idx="785">
                  <c:v>14.283333333333333</c:v>
                </c:pt>
                <c:pt idx="786">
                  <c:v>13.800000000000002</c:v>
                </c:pt>
                <c:pt idx="787">
                  <c:v>14.216666666666667</c:v>
                </c:pt>
                <c:pt idx="788">
                  <c:v>14.5</c:v>
                </c:pt>
                <c:pt idx="789">
                  <c:v>17.499999999999996</c:v>
                </c:pt>
                <c:pt idx="790">
                  <c:v>18.166666666666668</c:v>
                </c:pt>
                <c:pt idx="791">
                  <c:v>18.31666666666667</c:v>
                </c:pt>
                <c:pt idx="792">
                  <c:v>17.8</c:v>
                </c:pt>
                <c:pt idx="793">
                  <c:v>18.5</c:v>
                </c:pt>
                <c:pt idx="794">
                  <c:v>19.066666666666666</c:v>
                </c:pt>
                <c:pt idx="795">
                  <c:v>19.416666666666664</c:v>
                </c:pt>
                <c:pt idx="796">
                  <c:v>18.700000000000003</c:v>
                </c:pt>
                <c:pt idx="797">
                  <c:v>18.516666666666666</c:v>
                </c:pt>
                <c:pt idx="798">
                  <c:v>18.233333333333334</c:v>
                </c:pt>
                <c:pt idx="799">
                  <c:v>18.516666666666666</c:v>
                </c:pt>
                <c:pt idx="800">
                  <c:v>17.333333333333332</c:v>
                </c:pt>
                <c:pt idx="801">
                  <c:v>17</c:v>
                </c:pt>
                <c:pt idx="802">
                  <c:v>16.650000000000002</c:v>
                </c:pt>
                <c:pt idx="803">
                  <c:v>15.783333333333337</c:v>
                </c:pt>
                <c:pt idx="804">
                  <c:v>15.41666666666667</c:v>
                </c:pt>
                <c:pt idx="805">
                  <c:v>15.200000000000001</c:v>
                </c:pt>
                <c:pt idx="806">
                  <c:v>14.966666666666669</c:v>
                </c:pt>
                <c:pt idx="807">
                  <c:v>14.933333333333335</c:v>
                </c:pt>
                <c:pt idx="808">
                  <c:v>14.466666666666667</c:v>
                </c:pt>
                <c:pt idx="809">
                  <c:v>14.049999999999999</c:v>
                </c:pt>
                <c:pt idx="810">
                  <c:v>14.183333333333332</c:v>
                </c:pt>
                <c:pt idx="811">
                  <c:v>14.366666666666665</c:v>
                </c:pt>
                <c:pt idx="812">
                  <c:v>14.233333333333334</c:v>
                </c:pt>
                <c:pt idx="813">
                  <c:v>17.966666666666665</c:v>
                </c:pt>
                <c:pt idx="814">
                  <c:v>18.466666666666665</c:v>
                </c:pt>
                <c:pt idx="815">
                  <c:v>18.700000000000003</c:v>
                </c:pt>
                <c:pt idx="816">
                  <c:v>18.283333333333331</c:v>
                </c:pt>
                <c:pt idx="817">
                  <c:v>18.900000000000002</c:v>
                </c:pt>
                <c:pt idx="818">
                  <c:v>18.483333333333334</c:v>
                </c:pt>
                <c:pt idx="819">
                  <c:v>18.3</c:v>
                </c:pt>
                <c:pt idx="820">
                  <c:v>18.433333333333334</c:v>
                </c:pt>
                <c:pt idx="821">
                  <c:v>18.333333333333332</c:v>
                </c:pt>
                <c:pt idx="822">
                  <c:v>18.433333333333334</c:v>
                </c:pt>
                <c:pt idx="823">
                  <c:v>18.316666666666666</c:v>
                </c:pt>
                <c:pt idx="824">
                  <c:v>17.716666666666669</c:v>
                </c:pt>
                <c:pt idx="825">
                  <c:v>17.216666666666665</c:v>
                </c:pt>
                <c:pt idx="826">
                  <c:v>16.666666666666668</c:v>
                </c:pt>
                <c:pt idx="827">
                  <c:v>16.25</c:v>
                </c:pt>
                <c:pt idx="828">
                  <c:v>15.700000000000001</c:v>
                </c:pt>
                <c:pt idx="829">
                  <c:v>15.316666666666668</c:v>
                </c:pt>
                <c:pt idx="830">
                  <c:v>14.933333333333335</c:v>
                </c:pt>
                <c:pt idx="831">
                  <c:v>14.66666666666667</c:v>
                </c:pt>
                <c:pt idx="832">
                  <c:v>14.066666666666668</c:v>
                </c:pt>
                <c:pt idx="833">
                  <c:v>13.916666666666666</c:v>
                </c:pt>
                <c:pt idx="834">
                  <c:v>14.433333333333332</c:v>
                </c:pt>
                <c:pt idx="835">
                  <c:v>12.899999999999999</c:v>
                </c:pt>
                <c:pt idx="836">
                  <c:v>13.466666666666667</c:v>
                </c:pt>
                <c:pt idx="837">
                  <c:v>16.333333333333336</c:v>
                </c:pt>
                <c:pt idx="838">
                  <c:v>15.883333333333335</c:v>
                </c:pt>
                <c:pt idx="839">
                  <c:v>17</c:v>
                </c:pt>
                <c:pt idx="840">
                  <c:v>17.600000000000001</c:v>
                </c:pt>
                <c:pt idx="841">
                  <c:v>17.883333333333329</c:v>
                </c:pt>
                <c:pt idx="842">
                  <c:v>18.033333333333335</c:v>
                </c:pt>
                <c:pt idx="843">
                  <c:v>18.3</c:v>
                </c:pt>
                <c:pt idx="844">
                  <c:v>18.349999999999998</c:v>
                </c:pt>
                <c:pt idx="845">
                  <c:v>18.133333333333336</c:v>
                </c:pt>
                <c:pt idx="846">
                  <c:v>17.5</c:v>
                </c:pt>
                <c:pt idx="847">
                  <c:v>17.333333333333332</c:v>
                </c:pt>
                <c:pt idx="848">
                  <c:v>17.150000000000002</c:v>
                </c:pt>
                <c:pt idx="849">
                  <c:v>16.899999999999999</c:v>
                </c:pt>
                <c:pt idx="850">
                  <c:v>16.5</c:v>
                </c:pt>
                <c:pt idx="851">
                  <c:v>16.166666666666668</c:v>
                </c:pt>
                <c:pt idx="852">
                  <c:v>16.066666666666666</c:v>
                </c:pt>
                <c:pt idx="853">
                  <c:v>15.933333333333335</c:v>
                </c:pt>
                <c:pt idx="854">
                  <c:v>15.9</c:v>
                </c:pt>
                <c:pt idx="855">
                  <c:v>15.9</c:v>
                </c:pt>
                <c:pt idx="856">
                  <c:v>15.583333333333334</c:v>
                </c:pt>
                <c:pt idx="857">
                  <c:v>15.550000000000002</c:v>
                </c:pt>
                <c:pt idx="858">
                  <c:v>15</c:v>
                </c:pt>
                <c:pt idx="859">
                  <c:v>14.449999999999998</c:v>
                </c:pt>
                <c:pt idx="860">
                  <c:v>14.466666666666667</c:v>
                </c:pt>
                <c:pt idx="861">
                  <c:v>15.216666666666667</c:v>
                </c:pt>
                <c:pt idx="862">
                  <c:v>16.150000000000002</c:v>
                </c:pt>
                <c:pt idx="863">
                  <c:v>16.900000000000002</c:v>
                </c:pt>
                <c:pt idx="864">
                  <c:v>17.433333333333334</c:v>
                </c:pt>
                <c:pt idx="865">
                  <c:v>18</c:v>
                </c:pt>
                <c:pt idx="866">
                  <c:v>18.2</c:v>
                </c:pt>
                <c:pt idx="867">
                  <c:v>18.283333333333335</c:v>
                </c:pt>
                <c:pt idx="868">
                  <c:v>18.349999999999998</c:v>
                </c:pt>
                <c:pt idx="869">
                  <c:v>18.433333333333334</c:v>
                </c:pt>
                <c:pt idx="870">
                  <c:v>18.033333333333335</c:v>
                </c:pt>
                <c:pt idx="871">
                  <c:v>17.75</c:v>
                </c:pt>
                <c:pt idx="872">
                  <c:v>17.45</c:v>
                </c:pt>
                <c:pt idx="873">
                  <c:v>17.116666666666667</c:v>
                </c:pt>
                <c:pt idx="874">
                  <c:v>16.966666666666669</c:v>
                </c:pt>
                <c:pt idx="875">
                  <c:v>16.766666666666669</c:v>
                </c:pt>
                <c:pt idx="876">
                  <c:v>16.5</c:v>
                </c:pt>
                <c:pt idx="877">
                  <c:v>16.333333333333332</c:v>
                </c:pt>
                <c:pt idx="878">
                  <c:v>15.9</c:v>
                </c:pt>
                <c:pt idx="879">
                  <c:v>15.516666666666667</c:v>
                </c:pt>
                <c:pt idx="880">
                  <c:v>15.066666666666665</c:v>
                </c:pt>
                <c:pt idx="881">
                  <c:v>14.65</c:v>
                </c:pt>
                <c:pt idx="882">
                  <c:v>14.116666666666669</c:v>
                </c:pt>
                <c:pt idx="883">
                  <c:v>13.9</c:v>
                </c:pt>
                <c:pt idx="884">
                  <c:v>13.883333333333333</c:v>
                </c:pt>
                <c:pt idx="885">
                  <c:v>14.033333333333333</c:v>
                </c:pt>
                <c:pt idx="886">
                  <c:v>14.916666666666666</c:v>
                </c:pt>
                <c:pt idx="887">
                  <c:v>15.266666666666667</c:v>
                </c:pt>
                <c:pt idx="888">
                  <c:v>16.483333333333334</c:v>
                </c:pt>
                <c:pt idx="889">
                  <c:v>17.166666666666668</c:v>
                </c:pt>
                <c:pt idx="890">
                  <c:v>17.516666666666669</c:v>
                </c:pt>
                <c:pt idx="891">
                  <c:v>17.350000000000001</c:v>
                </c:pt>
                <c:pt idx="892">
                  <c:v>17.55</c:v>
                </c:pt>
                <c:pt idx="893">
                  <c:v>17.483333333333334</c:v>
                </c:pt>
                <c:pt idx="894">
                  <c:v>17.45</c:v>
                </c:pt>
                <c:pt idx="895">
                  <c:v>17.816666666666666</c:v>
                </c:pt>
                <c:pt idx="896">
                  <c:v>17.616666666666664</c:v>
                </c:pt>
                <c:pt idx="897">
                  <c:v>17.333333333333332</c:v>
                </c:pt>
                <c:pt idx="898">
                  <c:v>17.116666666666664</c:v>
                </c:pt>
                <c:pt idx="899">
                  <c:v>16.816666666666666</c:v>
                </c:pt>
                <c:pt idx="900">
                  <c:v>16.383333333333336</c:v>
                </c:pt>
                <c:pt idx="901">
                  <c:v>16.083333333333332</c:v>
                </c:pt>
                <c:pt idx="902">
                  <c:v>15.799999999999999</c:v>
                </c:pt>
                <c:pt idx="903">
                  <c:v>15.65</c:v>
                </c:pt>
                <c:pt idx="904">
                  <c:v>15.25</c:v>
                </c:pt>
                <c:pt idx="905">
                  <c:v>15.033333333333333</c:v>
                </c:pt>
                <c:pt idx="906">
                  <c:v>15.366666666666667</c:v>
                </c:pt>
                <c:pt idx="907">
                  <c:v>15.683333333333335</c:v>
                </c:pt>
                <c:pt idx="908">
                  <c:v>15.816666666666668</c:v>
                </c:pt>
                <c:pt idx="909">
                  <c:v>16.366666666666667</c:v>
                </c:pt>
                <c:pt idx="910">
                  <c:v>16.533333333333335</c:v>
                </c:pt>
                <c:pt idx="911">
                  <c:v>15.699999999999998</c:v>
                </c:pt>
                <c:pt idx="912">
                  <c:v>16.316666666666666</c:v>
                </c:pt>
                <c:pt idx="913">
                  <c:v>16.333333333333332</c:v>
                </c:pt>
                <c:pt idx="914">
                  <c:v>17.150000000000002</c:v>
                </c:pt>
                <c:pt idx="915">
                  <c:v>17.216666666666665</c:v>
                </c:pt>
                <c:pt idx="916">
                  <c:v>18.066666666666666</c:v>
                </c:pt>
                <c:pt idx="917">
                  <c:v>18.099999999999998</c:v>
                </c:pt>
                <c:pt idx="918">
                  <c:v>17.95</c:v>
                </c:pt>
                <c:pt idx="919">
                  <c:v>17.95</c:v>
                </c:pt>
                <c:pt idx="920">
                  <c:v>17.416666666666668</c:v>
                </c:pt>
                <c:pt idx="921">
                  <c:v>17.016666666666666</c:v>
                </c:pt>
                <c:pt idx="922">
                  <c:v>16.583333333333332</c:v>
                </c:pt>
                <c:pt idx="923">
                  <c:v>16.600000000000001</c:v>
                </c:pt>
                <c:pt idx="924">
                  <c:v>16.833333333333332</c:v>
                </c:pt>
                <c:pt idx="925">
                  <c:v>15.85</c:v>
                </c:pt>
                <c:pt idx="926">
                  <c:v>15.516666666666666</c:v>
                </c:pt>
                <c:pt idx="927">
                  <c:v>15.550000000000002</c:v>
                </c:pt>
                <c:pt idx="928">
                  <c:v>15.416666666666666</c:v>
                </c:pt>
                <c:pt idx="929">
                  <c:v>15.299999999999999</c:v>
                </c:pt>
                <c:pt idx="930">
                  <c:v>15.083333333333334</c:v>
                </c:pt>
                <c:pt idx="931">
                  <c:v>15.25</c:v>
                </c:pt>
                <c:pt idx="932">
                  <c:v>15.100000000000001</c:v>
                </c:pt>
                <c:pt idx="933">
                  <c:v>16.883333333333336</c:v>
                </c:pt>
                <c:pt idx="934">
                  <c:v>17.316666666666666</c:v>
                </c:pt>
                <c:pt idx="935">
                  <c:v>17.966666666666672</c:v>
                </c:pt>
                <c:pt idx="936">
                  <c:v>18.366666666666667</c:v>
                </c:pt>
                <c:pt idx="937">
                  <c:v>19.033333333333335</c:v>
                </c:pt>
                <c:pt idx="938">
                  <c:v>19.266666666666666</c:v>
                </c:pt>
                <c:pt idx="939">
                  <c:v>19.883333333333333</c:v>
                </c:pt>
                <c:pt idx="940">
                  <c:v>19.650000000000002</c:v>
                </c:pt>
                <c:pt idx="941">
                  <c:v>19.433333333333334</c:v>
                </c:pt>
                <c:pt idx="942">
                  <c:v>19.099999999999998</c:v>
                </c:pt>
                <c:pt idx="943">
                  <c:v>19.416666666666668</c:v>
                </c:pt>
                <c:pt idx="944">
                  <c:v>18.316666666666666</c:v>
                </c:pt>
                <c:pt idx="945">
                  <c:v>17.916666666666668</c:v>
                </c:pt>
                <c:pt idx="946">
                  <c:v>17.483333333333331</c:v>
                </c:pt>
                <c:pt idx="947">
                  <c:v>17.3</c:v>
                </c:pt>
                <c:pt idx="948">
                  <c:v>17.166666666666668</c:v>
                </c:pt>
                <c:pt idx="949">
                  <c:v>17.133333333333336</c:v>
                </c:pt>
                <c:pt idx="950">
                  <c:v>17.083333333333336</c:v>
                </c:pt>
                <c:pt idx="951">
                  <c:v>16.7</c:v>
                </c:pt>
                <c:pt idx="952">
                  <c:v>16.150000000000002</c:v>
                </c:pt>
                <c:pt idx="953">
                  <c:v>15.699999999999998</c:v>
                </c:pt>
                <c:pt idx="954">
                  <c:v>15.416666666666666</c:v>
                </c:pt>
                <c:pt idx="955">
                  <c:v>15.283333333333331</c:v>
                </c:pt>
                <c:pt idx="956">
                  <c:v>15.6</c:v>
                </c:pt>
                <c:pt idx="957">
                  <c:v>18.900000000000002</c:v>
                </c:pt>
                <c:pt idx="958">
                  <c:v>18.733333333333334</c:v>
                </c:pt>
                <c:pt idx="959">
                  <c:v>18.116666666666664</c:v>
                </c:pt>
                <c:pt idx="960">
                  <c:v>18.366666666666667</c:v>
                </c:pt>
                <c:pt idx="961">
                  <c:v>18.8</c:v>
                </c:pt>
                <c:pt idx="962">
                  <c:v>19.149999999999999</c:v>
                </c:pt>
                <c:pt idx="963">
                  <c:v>19.016666666666666</c:v>
                </c:pt>
                <c:pt idx="964">
                  <c:v>19.166666666666668</c:v>
                </c:pt>
                <c:pt idx="965">
                  <c:v>19.333333333333332</c:v>
                </c:pt>
                <c:pt idx="966">
                  <c:v>19.233333333333334</c:v>
                </c:pt>
                <c:pt idx="967">
                  <c:v>18.900000000000002</c:v>
                </c:pt>
                <c:pt idx="968">
                  <c:v>17.983333333333331</c:v>
                </c:pt>
                <c:pt idx="969">
                  <c:v>17.683333333333334</c:v>
                </c:pt>
                <c:pt idx="970">
                  <c:v>17.05</c:v>
                </c:pt>
                <c:pt idx="971">
                  <c:v>16.566666666666666</c:v>
                </c:pt>
                <c:pt idx="972">
                  <c:v>16.266666666666666</c:v>
                </c:pt>
                <c:pt idx="973">
                  <c:v>16.000000000000004</c:v>
                </c:pt>
                <c:pt idx="974">
                  <c:v>15.683333333333335</c:v>
                </c:pt>
                <c:pt idx="975">
                  <c:v>15.433333333333332</c:v>
                </c:pt>
                <c:pt idx="976">
                  <c:v>14.733333333333334</c:v>
                </c:pt>
                <c:pt idx="977">
                  <c:v>14.966666666666669</c:v>
                </c:pt>
                <c:pt idx="978">
                  <c:v>14.483333333333333</c:v>
                </c:pt>
                <c:pt idx="979">
                  <c:v>14.466666666666667</c:v>
                </c:pt>
                <c:pt idx="980">
                  <c:v>15.033333333333333</c:v>
                </c:pt>
                <c:pt idx="981">
                  <c:v>18.916666666666668</c:v>
                </c:pt>
                <c:pt idx="982">
                  <c:v>18.100000000000001</c:v>
                </c:pt>
                <c:pt idx="983">
                  <c:v>17.716666666666665</c:v>
                </c:pt>
                <c:pt idx="984">
                  <c:v>18.283333333333335</c:v>
                </c:pt>
                <c:pt idx="985">
                  <c:v>19.149999999999999</c:v>
                </c:pt>
                <c:pt idx="986">
                  <c:v>19.066666666666666</c:v>
                </c:pt>
                <c:pt idx="987">
                  <c:v>19.216666666666665</c:v>
                </c:pt>
                <c:pt idx="988">
                  <c:v>19.083333333333332</c:v>
                </c:pt>
                <c:pt idx="989">
                  <c:v>18.983333333333334</c:v>
                </c:pt>
                <c:pt idx="990">
                  <c:v>18.5</c:v>
                </c:pt>
                <c:pt idx="991">
                  <c:v>18.333333333333332</c:v>
                </c:pt>
                <c:pt idx="992">
                  <c:v>17.633333333333336</c:v>
                </c:pt>
                <c:pt idx="993">
                  <c:v>17.116666666666667</c:v>
                </c:pt>
                <c:pt idx="994">
                  <c:v>16.899999999999999</c:v>
                </c:pt>
                <c:pt idx="995">
                  <c:v>16.466666666666669</c:v>
                </c:pt>
                <c:pt idx="996">
                  <c:v>16.266666666666666</c:v>
                </c:pt>
                <c:pt idx="997">
                  <c:v>16.166666666666668</c:v>
                </c:pt>
                <c:pt idx="998">
                  <c:v>15.800000000000002</c:v>
                </c:pt>
                <c:pt idx="999">
                  <c:v>15.683333333333332</c:v>
                </c:pt>
                <c:pt idx="1000">
                  <c:v>15.283333333333333</c:v>
                </c:pt>
                <c:pt idx="1001">
                  <c:v>15.033333333333333</c:v>
                </c:pt>
                <c:pt idx="1002">
                  <c:v>14.700000000000001</c:v>
                </c:pt>
                <c:pt idx="1003">
                  <c:v>14.316666666666668</c:v>
                </c:pt>
                <c:pt idx="1004">
                  <c:v>14.450000000000001</c:v>
                </c:pt>
                <c:pt idx="1005">
                  <c:v>15.200000000000001</c:v>
                </c:pt>
                <c:pt idx="1006">
                  <c:v>15.933333333333332</c:v>
                </c:pt>
                <c:pt idx="1007">
                  <c:v>16.616666666666664</c:v>
                </c:pt>
                <c:pt idx="1008">
                  <c:v>17.316666666666666</c:v>
                </c:pt>
                <c:pt idx="1009">
                  <c:v>17.45</c:v>
                </c:pt>
                <c:pt idx="1010">
                  <c:v>17.349999999999998</c:v>
                </c:pt>
                <c:pt idx="1011">
                  <c:v>17.466666666666665</c:v>
                </c:pt>
                <c:pt idx="1012">
                  <c:v>17.649999999999999</c:v>
                </c:pt>
                <c:pt idx="1013">
                  <c:v>17.516666666666666</c:v>
                </c:pt>
                <c:pt idx="1014">
                  <c:v>17.816666666666666</c:v>
                </c:pt>
                <c:pt idx="1015">
                  <c:v>17.716666666666665</c:v>
                </c:pt>
                <c:pt idx="1016">
                  <c:v>17.016666666666669</c:v>
                </c:pt>
                <c:pt idx="1017">
                  <c:v>16.566666666666666</c:v>
                </c:pt>
                <c:pt idx="1018">
                  <c:v>16.3</c:v>
                </c:pt>
                <c:pt idx="1019">
                  <c:v>15.616666666666669</c:v>
                </c:pt>
                <c:pt idx="1020">
                  <c:v>15.333333333333334</c:v>
                </c:pt>
                <c:pt idx="1021">
                  <c:v>14.283333333333333</c:v>
                </c:pt>
                <c:pt idx="1022">
                  <c:v>14.033333333333333</c:v>
                </c:pt>
                <c:pt idx="1023">
                  <c:v>13.816666666666668</c:v>
                </c:pt>
                <c:pt idx="1024">
                  <c:v>13.816666666666665</c:v>
                </c:pt>
                <c:pt idx="1025">
                  <c:v>13.999999999999998</c:v>
                </c:pt>
                <c:pt idx="1026">
                  <c:v>13.933333333333332</c:v>
                </c:pt>
                <c:pt idx="1027">
                  <c:v>13.366666666666667</c:v>
                </c:pt>
                <c:pt idx="1028">
                  <c:v>13.733333333333334</c:v>
                </c:pt>
                <c:pt idx="1029">
                  <c:v>16.383333333333333</c:v>
                </c:pt>
                <c:pt idx="1030">
                  <c:v>16.133333333333336</c:v>
                </c:pt>
                <c:pt idx="1031">
                  <c:v>16.849999999999998</c:v>
                </c:pt>
                <c:pt idx="1032">
                  <c:v>18.283333333333331</c:v>
                </c:pt>
                <c:pt idx="1033">
                  <c:v>18.433333333333334</c:v>
                </c:pt>
                <c:pt idx="1034">
                  <c:v>18.616666666666664</c:v>
                </c:pt>
                <c:pt idx="1035">
                  <c:v>18.583333333333332</c:v>
                </c:pt>
                <c:pt idx="1036">
                  <c:v>18.716666666666669</c:v>
                </c:pt>
                <c:pt idx="1037">
                  <c:v>18.7</c:v>
                </c:pt>
                <c:pt idx="1038">
                  <c:v>18.333333333333332</c:v>
                </c:pt>
                <c:pt idx="1039">
                  <c:v>18.366666666666664</c:v>
                </c:pt>
                <c:pt idx="1040">
                  <c:v>17.633333333333336</c:v>
                </c:pt>
                <c:pt idx="1041">
                  <c:v>17.250000000000004</c:v>
                </c:pt>
                <c:pt idx="1042">
                  <c:v>17.083333333333332</c:v>
                </c:pt>
                <c:pt idx="1043">
                  <c:v>17.166666666666668</c:v>
                </c:pt>
                <c:pt idx="1044">
                  <c:v>16.616666666666664</c:v>
                </c:pt>
                <c:pt idx="1045">
                  <c:v>16.833333333333332</c:v>
                </c:pt>
                <c:pt idx="1046">
                  <c:v>15.866666666666669</c:v>
                </c:pt>
                <c:pt idx="1047">
                  <c:v>15.716666666666667</c:v>
                </c:pt>
                <c:pt idx="1048">
                  <c:v>15.466666666666667</c:v>
                </c:pt>
                <c:pt idx="1049">
                  <c:v>15.1</c:v>
                </c:pt>
                <c:pt idx="1050">
                  <c:v>15</c:v>
                </c:pt>
                <c:pt idx="1051">
                  <c:v>15</c:v>
                </c:pt>
                <c:pt idx="1052">
                  <c:v>15.233333333333334</c:v>
                </c:pt>
                <c:pt idx="1053">
                  <c:v>19.033333333333335</c:v>
                </c:pt>
                <c:pt idx="1054">
                  <c:v>17.483333333333334</c:v>
                </c:pt>
                <c:pt idx="1055">
                  <c:v>17.599999999999998</c:v>
                </c:pt>
                <c:pt idx="1056">
                  <c:v>18.25</c:v>
                </c:pt>
                <c:pt idx="1057">
                  <c:v>18.833333333333332</c:v>
                </c:pt>
                <c:pt idx="1058">
                  <c:v>19.650000000000002</c:v>
                </c:pt>
                <c:pt idx="1059">
                  <c:v>19.483333333333331</c:v>
                </c:pt>
                <c:pt idx="1060">
                  <c:v>19.783333333333335</c:v>
                </c:pt>
                <c:pt idx="1061">
                  <c:v>19.883333333333336</c:v>
                </c:pt>
                <c:pt idx="1062">
                  <c:v>19.8</c:v>
                </c:pt>
                <c:pt idx="1063">
                  <c:v>19.583333333333336</c:v>
                </c:pt>
                <c:pt idx="1064">
                  <c:v>18.25</c:v>
                </c:pt>
                <c:pt idx="1065">
                  <c:v>17.866666666666667</c:v>
                </c:pt>
                <c:pt idx="1066">
                  <c:v>17.45</c:v>
                </c:pt>
                <c:pt idx="1067">
                  <c:v>17.05</c:v>
                </c:pt>
                <c:pt idx="1068">
                  <c:v>17.05</c:v>
                </c:pt>
                <c:pt idx="1069">
                  <c:v>16.849999999999998</c:v>
                </c:pt>
                <c:pt idx="1070">
                  <c:v>16.649999999999999</c:v>
                </c:pt>
                <c:pt idx="1071">
                  <c:v>16.683333333333334</c:v>
                </c:pt>
                <c:pt idx="1072">
                  <c:v>16.633333333333329</c:v>
                </c:pt>
                <c:pt idx="1073">
                  <c:v>16.683333333333334</c:v>
                </c:pt>
                <c:pt idx="1074">
                  <c:v>16.383333333333336</c:v>
                </c:pt>
                <c:pt idx="1075">
                  <c:v>16.016666666666669</c:v>
                </c:pt>
                <c:pt idx="1076">
                  <c:v>16.233333333333331</c:v>
                </c:pt>
                <c:pt idx="1077">
                  <c:v>17.383333333333333</c:v>
                </c:pt>
                <c:pt idx="1078">
                  <c:v>18.250000000000004</c:v>
                </c:pt>
                <c:pt idx="1079">
                  <c:v>18.766666666666669</c:v>
                </c:pt>
                <c:pt idx="1080">
                  <c:v>18.75</c:v>
                </c:pt>
                <c:pt idx="1081">
                  <c:v>18.600000000000001</c:v>
                </c:pt>
                <c:pt idx="1082">
                  <c:v>18.933333333333334</c:v>
                </c:pt>
                <c:pt idx="1083">
                  <c:v>19.466666666666665</c:v>
                </c:pt>
                <c:pt idx="1084">
                  <c:v>19.316666666666666</c:v>
                </c:pt>
                <c:pt idx="1085">
                  <c:v>18.783333333333331</c:v>
                </c:pt>
                <c:pt idx="1086">
                  <c:v>18.849999999999998</c:v>
                </c:pt>
                <c:pt idx="1087">
                  <c:v>18.8</c:v>
                </c:pt>
                <c:pt idx="1088">
                  <c:v>18.533333333333331</c:v>
                </c:pt>
                <c:pt idx="1089">
                  <c:v>18.399999999999999</c:v>
                </c:pt>
                <c:pt idx="1090">
                  <c:v>18.116666666666671</c:v>
                </c:pt>
                <c:pt idx="1091">
                  <c:v>17.533333333333331</c:v>
                </c:pt>
                <c:pt idx="1092">
                  <c:v>16.766666666666666</c:v>
                </c:pt>
                <c:pt idx="1093">
                  <c:v>15.966666666666667</c:v>
                </c:pt>
                <c:pt idx="1094">
                  <c:v>15.983333333333333</c:v>
                </c:pt>
                <c:pt idx="1095">
                  <c:v>15.916666666666666</c:v>
                </c:pt>
                <c:pt idx="1096">
                  <c:v>15.666666666666666</c:v>
                </c:pt>
                <c:pt idx="1097">
                  <c:v>14.850000000000001</c:v>
                </c:pt>
                <c:pt idx="1098">
                  <c:v>15.549999999999999</c:v>
                </c:pt>
                <c:pt idx="1099">
                  <c:v>15.85</c:v>
                </c:pt>
                <c:pt idx="1100">
                  <c:v>16.3</c:v>
                </c:pt>
                <c:pt idx="1101">
                  <c:v>16.583333333333332</c:v>
                </c:pt>
                <c:pt idx="1102">
                  <c:v>18.216666666666665</c:v>
                </c:pt>
                <c:pt idx="1103">
                  <c:v>19.416666666666664</c:v>
                </c:pt>
                <c:pt idx="1104">
                  <c:v>20.3</c:v>
                </c:pt>
                <c:pt idx="1105">
                  <c:v>20.733333333333331</c:v>
                </c:pt>
                <c:pt idx="1106">
                  <c:v>20.650000000000002</c:v>
                </c:pt>
                <c:pt idx="1107">
                  <c:v>19.799999999999997</c:v>
                </c:pt>
                <c:pt idx="1108">
                  <c:v>19.766666666666666</c:v>
                </c:pt>
                <c:pt idx="1109">
                  <c:v>19.583333333333332</c:v>
                </c:pt>
                <c:pt idx="1110">
                  <c:v>18.650000000000002</c:v>
                </c:pt>
                <c:pt idx="1111">
                  <c:v>18.349999999999998</c:v>
                </c:pt>
                <c:pt idx="1112">
                  <c:v>17.5</c:v>
                </c:pt>
                <c:pt idx="1113">
                  <c:v>17.516666666666669</c:v>
                </c:pt>
                <c:pt idx="1114">
                  <c:v>17.616666666666664</c:v>
                </c:pt>
                <c:pt idx="1115">
                  <c:v>17.349999999999998</c:v>
                </c:pt>
                <c:pt idx="1116">
                  <c:v>17.400000000000002</c:v>
                </c:pt>
                <c:pt idx="1117">
                  <c:v>17.316666666666666</c:v>
                </c:pt>
                <c:pt idx="1118">
                  <c:v>17.150000000000002</c:v>
                </c:pt>
                <c:pt idx="1119">
                  <c:v>17.45</c:v>
                </c:pt>
                <c:pt idx="1120">
                  <c:v>17.499999999999996</c:v>
                </c:pt>
                <c:pt idx="1121">
                  <c:v>17.316666666666666</c:v>
                </c:pt>
                <c:pt idx="1122">
                  <c:v>16.55</c:v>
                </c:pt>
                <c:pt idx="1123">
                  <c:v>16.316666666666666</c:v>
                </c:pt>
                <c:pt idx="1124">
                  <c:v>17.233333333333334</c:v>
                </c:pt>
                <c:pt idx="1125">
                  <c:v>18.8</c:v>
                </c:pt>
                <c:pt idx="1126">
                  <c:v>19.483333333333334</c:v>
                </c:pt>
                <c:pt idx="1127">
                  <c:v>18.133333333333333</c:v>
                </c:pt>
                <c:pt idx="1128">
                  <c:v>18.150000000000002</c:v>
                </c:pt>
                <c:pt idx="1129">
                  <c:v>18.200000000000003</c:v>
                </c:pt>
                <c:pt idx="1130">
                  <c:v>18.25</c:v>
                </c:pt>
                <c:pt idx="1131">
                  <c:v>18.216666666666665</c:v>
                </c:pt>
                <c:pt idx="1132">
                  <c:v>17.983333333333334</c:v>
                </c:pt>
                <c:pt idx="1133">
                  <c:v>17.849999999999998</c:v>
                </c:pt>
                <c:pt idx="1134">
                  <c:v>17.599999999999998</c:v>
                </c:pt>
                <c:pt idx="1135">
                  <c:v>17.633333333333336</c:v>
                </c:pt>
                <c:pt idx="1136">
                  <c:v>17.516666666666666</c:v>
                </c:pt>
                <c:pt idx="1137">
                  <c:v>17.183333333333334</c:v>
                </c:pt>
                <c:pt idx="1138">
                  <c:v>16.766666666666669</c:v>
                </c:pt>
                <c:pt idx="1139">
                  <c:v>16.400000000000002</c:v>
                </c:pt>
                <c:pt idx="1140">
                  <c:v>16.166666666666668</c:v>
                </c:pt>
                <c:pt idx="1141">
                  <c:v>15.983333333333334</c:v>
                </c:pt>
                <c:pt idx="1142">
                  <c:v>15.966666666666667</c:v>
                </c:pt>
                <c:pt idx="1143">
                  <c:v>16.150000000000002</c:v>
                </c:pt>
                <c:pt idx="1144">
                  <c:v>16.2</c:v>
                </c:pt>
                <c:pt idx="1145">
                  <c:v>15.366666666666669</c:v>
                </c:pt>
                <c:pt idx="1146">
                  <c:v>14.566666666666668</c:v>
                </c:pt>
                <c:pt idx="1147">
                  <c:v>14.549999999999999</c:v>
                </c:pt>
                <c:pt idx="1148">
                  <c:v>15.583333333333334</c:v>
                </c:pt>
                <c:pt idx="1149">
                  <c:v>17.183333333333334</c:v>
                </c:pt>
                <c:pt idx="1150">
                  <c:v>17.75</c:v>
                </c:pt>
                <c:pt idx="1151">
                  <c:v>18.200000000000003</c:v>
                </c:pt>
                <c:pt idx="1152">
                  <c:v>18.433333333333334</c:v>
                </c:pt>
                <c:pt idx="1153">
                  <c:v>17.95</c:v>
                </c:pt>
                <c:pt idx="1154">
                  <c:v>17.566666666666666</c:v>
                </c:pt>
                <c:pt idx="1155">
                  <c:v>17.433333333333334</c:v>
                </c:pt>
                <c:pt idx="1156">
                  <c:v>17.400000000000002</c:v>
                </c:pt>
                <c:pt idx="1157">
                  <c:v>17.250000000000004</c:v>
                </c:pt>
                <c:pt idx="1158">
                  <c:v>17.433333333333334</c:v>
                </c:pt>
                <c:pt idx="1159">
                  <c:v>17.45</c:v>
                </c:pt>
                <c:pt idx="1160">
                  <c:v>17.166666666666668</c:v>
                </c:pt>
                <c:pt idx="1161">
                  <c:v>16.766666666666666</c:v>
                </c:pt>
                <c:pt idx="1162">
                  <c:v>16.566666666666666</c:v>
                </c:pt>
                <c:pt idx="1163">
                  <c:v>16.366666666666664</c:v>
                </c:pt>
                <c:pt idx="1164">
                  <c:v>16.400000000000002</c:v>
                </c:pt>
                <c:pt idx="1165">
                  <c:v>16.350000000000005</c:v>
                </c:pt>
                <c:pt idx="1166">
                  <c:v>16.583333333333332</c:v>
                </c:pt>
                <c:pt idx="1167">
                  <c:v>16.849999999999998</c:v>
                </c:pt>
                <c:pt idx="1168">
                  <c:v>16.966666666666665</c:v>
                </c:pt>
                <c:pt idx="1169">
                  <c:v>17.25</c:v>
                </c:pt>
                <c:pt idx="1170">
                  <c:v>16.716666666666669</c:v>
                </c:pt>
                <c:pt idx="1171">
                  <c:v>16.466666666666669</c:v>
                </c:pt>
                <c:pt idx="1172">
                  <c:v>16.733333333333331</c:v>
                </c:pt>
                <c:pt idx="1173">
                  <c:v>19.116666666666667</c:v>
                </c:pt>
                <c:pt idx="1174">
                  <c:v>18.349999999999998</c:v>
                </c:pt>
                <c:pt idx="1175">
                  <c:v>18.216666666666669</c:v>
                </c:pt>
                <c:pt idx="1176">
                  <c:v>18.866666666666664</c:v>
                </c:pt>
                <c:pt idx="1177">
                  <c:v>19.25</c:v>
                </c:pt>
                <c:pt idx="1178">
                  <c:v>19.099999999999998</c:v>
                </c:pt>
                <c:pt idx="1179">
                  <c:v>18.816666666666666</c:v>
                </c:pt>
                <c:pt idx="1180">
                  <c:v>18.8</c:v>
                </c:pt>
                <c:pt idx="1181">
                  <c:v>18.7</c:v>
                </c:pt>
                <c:pt idx="1182">
                  <c:v>18.3</c:v>
                </c:pt>
                <c:pt idx="1183">
                  <c:v>18.083333333333332</c:v>
                </c:pt>
                <c:pt idx="1184">
                  <c:v>17.866666666666667</c:v>
                </c:pt>
                <c:pt idx="1185">
                  <c:v>17.683333333333334</c:v>
                </c:pt>
                <c:pt idx="1186">
                  <c:v>17.399999999999999</c:v>
                </c:pt>
                <c:pt idx="1187">
                  <c:v>17.333333333333332</c:v>
                </c:pt>
                <c:pt idx="1188">
                  <c:v>17.133333333333336</c:v>
                </c:pt>
                <c:pt idx="1189">
                  <c:v>16.95</c:v>
                </c:pt>
                <c:pt idx="1190">
                  <c:v>16.783333333333335</c:v>
                </c:pt>
                <c:pt idx="1191">
                  <c:v>16.383333333333333</c:v>
                </c:pt>
                <c:pt idx="1192">
                  <c:v>16.316666666666663</c:v>
                </c:pt>
                <c:pt idx="1193">
                  <c:v>16.383333333333333</c:v>
                </c:pt>
                <c:pt idx="1194">
                  <c:v>16.349999999999998</c:v>
                </c:pt>
                <c:pt idx="1195">
                  <c:v>15.833333333333334</c:v>
                </c:pt>
                <c:pt idx="1196">
                  <c:v>16.116666666666664</c:v>
                </c:pt>
                <c:pt idx="1197">
                  <c:v>17.566666666666666</c:v>
                </c:pt>
                <c:pt idx="1198">
                  <c:v>18.166666666666668</c:v>
                </c:pt>
                <c:pt idx="1199">
                  <c:v>18.733333333333334</c:v>
                </c:pt>
                <c:pt idx="1200">
                  <c:v>18.816666666666666</c:v>
                </c:pt>
                <c:pt idx="1201">
                  <c:v>18.899999999999999</c:v>
                </c:pt>
                <c:pt idx="1202">
                  <c:v>18.933333333333337</c:v>
                </c:pt>
                <c:pt idx="1203">
                  <c:v>18.816666666666666</c:v>
                </c:pt>
                <c:pt idx="1204">
                  <c:v>18.916666666666668</c:v>
                </c:pt>
                <c:pt idx="1205">
                  <c:v>18.650000000000002</c:v>
                </c:pt>
                <c:pt idx="1206">
                  <c:v>18.55</c:v>
                </c:pt>
                <c:pt idx="1207">
                  <c:v>18.416666666666668</c:v>
                </c:pt>
                <c:pt idx="1208">
                  <c:v>17.783333333333335</c:v>
                </c:pt>
                <c:pt idx="1209">
                  <c:v>17.349999999999998</c:v>
                </c:pt>
                <c:pt idx="1210">
                  <c:v>16.866666666666664</c:v>
                </c:pt>
                <c:pt idx="1211">
                  <c:v>16.216666666666669</c:v>
                </c:pt>
                <c:pt idx="1212">
                  <c:v>15.850000000000001</c:v>
                </c:pt>
                <c:pt idx="1213">
                  <c:v>15.983333333333334</c:v>
                </c:pt>
                <c:pt idx="1214">
                  <c:v>15.799999999999999</c:v>
                </c:pt>
                <c:pt idx="1215">
                  <c:v>15.533333333333331</c:v>
                </c:pt>
                <c:pt idx="1216">
                  <c:v>15.1</c:v>
                </c:pt>
                <c:pt idx="1217">
                  <c:v>14.466666666666663</c:v>
                </c:pt>
                <c:pt idx="1218">
                  <c:v>14.483333333333334</c:v>
                </c:pt>
                <c:pt idx="1219">
                  <c:v>14.683333333333335</c:v>
                </c:pt>
                <c:pt idx="1220">
                  <c:v>15.583333333333334</c:v>
                </c:pt>
                <c:pt idx="1221">
                  <c:v>18.533333333333335</c:v>
                </c:pt>
                <c:pt idx="1222">
                  <c:v>17.45</c:v>
                </c:pt>
                <c:pt idx="1223">
                  <c:v>18.116666666666667</c:v>
                </c:pt>
                <c:pt idx="1224">
                  <c:v>18.599999999999998</c:v>
                </c:pt>
                <c:pt idx="1225">
                  <c:v>18.933333333333334</c:v>
                </c:pt>
                <c:pt idx="1226">
                  <c:v>18.650000000000002</c:v>
                </c:pt>
                <c:pt idx="1227">
                  <c:v>18.7</c:v>
                </c:pt>
                <c:pt idx="1228">
                  <c:v>18.683333333333334</c:v>
                </c:pt>
                <c:pt idx="1229">
                  <c:v>18.799999999999997</c:v>
                </c:pt>
                <c:pt idx="1230">
                  <c:v>18.333333333333336</c:v>
                </c:pt>
                <c:pt idx="1231">
                  <c:v>18.183333333333334</c:v>
                </c:pt>
                <c:pt idx="1232">
                  <c:v>17.466666666666665</c:v>
                </c:pt>
                <c:pt idx="1233">
                  <c:v>16.75</c:v>
                </c:pt>
                <c:pt idx="1234">
                  <c:v>15.916666666666666</c:v>
                </c:pt>
                <c:pt idx="1235">
                  <c:v>15.33333333333333</c:v>
                </c:pt>
                <c:pt idx="1236">
                  <c:v>15.033333333333333</c:v>
                </c:pt>
                <c:pt idx="1237">
                  <c:v>14.916666666666666</c:v>
                </c:pt>
                <c:pt idx="1238">
                  <c:v>14.716666666666669</c:v>
                </c:pt>
                <c:pt idx="1239">
                  <c:v>14.416666666666666</c:v>
                </c:pt>
                <c:pt idx="1240">
                  <c:v>13.633333333333333</c:v>
                </c:pt>
                <c:pt idx="1241">
                  <c:v>13.866666666666667</c:v>
                </c:pt>
                <c:pt idx="1242">
                  <c:v>13.499999999999998</c:v>
                </c:pt>
                <c:pt idx="1243">
                  <c:v>13.116666666666667</c:v>
                </c:pt>
                <c:pt idx="1244">
                  <c:v>15.033333333333331</c:v>
                </c:pt>
                <c:pt idx="1245">
                  <c:v>18.2</c:v>
                </c:pt>
                <c:pt idx="1246">
                  <c:v>17.016666666666666</c:v>
                </c:pt>
                <c:pt idx="1247">
                  <c:v>16.833333333333332</c:v>
                </c:pt>
                <c:pt idx="1248">
                  <c:v>17.733333333333334</c:v>
                </c:pt>
                <c:pt idx="1249">
                  <c:v>18</c:v>
                </c:pt>
                <c:pt idx="1250">
                  <c:v>18.233333333333334</c:v>
                </c:pt>
                <c:pt idx="1251">
                  <c:v>18.2</c:v>
                </c:pt>
                <c:pt idx="1252">
                  <c:v>18.183333333333334</c:v>
                </c:pt>
                <c:pt idx="1253">
                  <c:v>17.833333333333332</c:v>
                </c:pt>
                <c:pt idx="1254">
                  <c:v>18.016666666666666</c:v>
                </c:pt>
                <c:pt idx="1255">
                  <c:v>17.583333333333332</c:v>
                </c:pt>
                <c:pt idx="1256">
                  <c:v>17.283333333333331</c:v>
                </c:pt>
                <c:pt idx="1257">
                  <c:v>16.850000000000001</c:v>
                </c:pt>
                <c:pt idx="1258">
                  <c:v>16.516666666666666</c:v>
                </c:pt>
                <c:pt idx="1259">
                  <c:v>16.25</c:v>
                </c:pt>
                <c:pt idx="1260">
                  <c:v>15.883333333333333</c:v>
                </c:pt>
                <c:pt idx="1261">
                  <c:v>15.516666666666667</c:v>
                </c:pt>
                <c:pt idx="1262">
                  <c:v>15.049999999999999</c:v>
                </c:pt>
                <c:pt idx="1263">
                  <c:v>14.883333333333333</c:v>
                </c:pt>
                <c:pt idx="1264">
                  <c:v>14.666666666666666</c:v>
                </c:pt>
                <c:pt idx="1265">
                  <c:v>14.533333333333333</c:v>
                </c:pt>
                <c:pt idx="1266">
                  <c:v>13.733333333333334</c:v>
                </c:pt>
                <c:pt idx="1267">
                  <c:v>12.883333333333333</c:v>
                </c:pt>
                <c:pt idx="1268">
                  <c:v>14.183333333333335</c:v>
                </c:pt>
                <c:pt idx="1269">
                  <c:v>16.25</c:v>
                </c:pt>
                <c:pt idx="1270">
                  <c:v>16.216666666666665</c:v>
                </c:pt>
                <c:pt idx="1271">
                  <c:v>16.400000000000002</c:v>
                </c:pt>
                <c:pt idx="1272">
                  <c:v>17.45</c:v>
                </c:pt>
                <c:pt idx="1273">
                  <c:v>18.3</c:v>
                </c:pt>
                <c:pt idx="1274">
                  <c:v>18.633333333333329</c:v>
                </c:pt>
                <c:pt idx="1275">
                  <c:v>18.533333333333331</c:v>
                </c:pt>
                <c:pt idx="1276">
                  <c:v>18.933333333333334</c:v>
                </c:pt>
                <c:pt idx="1277">
                  <c:v>18.583333333333332</c:v>
                </c:pt>
                <c:pt idx="1278">
                  <c:v>18.616666666666667</c:v>
                </c:pt>
                <c:pt idx="1279">
                  <c:v>18.299999999999997</c:v>
                </c:pt>
                <c:pt idx="1280">
                  <c:v>17.733333333333334</c:v>
                </c:pt>
                <c:pt idx="1281">
                  <c:v>17.333333333333332</c:v>
                </c:pt>
                <c:pt idx="1282">
                  <c:v>17.116666666666671</c:v>
                </c:pt>
                <c:pt idx="1283">
                  <c:v>17.05</c:v>
                </c:pt>
                <c:pt idx="1284">
                  <c:v>16.966666666666665</c:v>
                </c:pt>
                <c:pt idx="1285">
                  <c:v>16.533333333333335</c:v>
                </c:pt>
                <c:pt idx="1286">
                  <c:v>16.366666666666671</c:v>
                </c:pt>
                <c:pt idx="1287">
                  <c:v>15.949999999999998</c:v>
                </c:pt>
                <c:pt idx="1288">
                  <c:v>15.449999999999998</c:v>
                </c:pt>
                <c:pt idx="1289">
                  <c:v>15.15</c:v>
                </c:pt>
                <c:pt idx="1290">
                  <c:v>14.883333333333333</c:v>
                </c:pt>
                <c:pt idx="1291">
                  <c:v>14.33333333333333</c:v>
                </c:pt>
                <c:pt idx="1292">
                  <c:v>13.9</c:v>
                </c:pt>
                <c:pt idx="1293">
                  <c:v>14.216666666666669</c:v>
                </c:pt>
                <c:pt idx="1294">
                  <c:v>14.750000000000002</c:v>
                </c:pt>
                <c:pt idx="1295">
                  <c:v>15.883333333333333</c:v>
                </c:pt>
                <c:pt idx="1296">
                  <c:v>16.633333333333336</c:v>
                </c:pt>
                <c:pt idx="1297">
                  <c:v>17.383333333333333</c:v>
                </c:pt>
                <c:pt idx="1298">
                  <c:v>17.749999999999996</c:v>
                </c:pt>
                <c:pt idx="1299">
                  <c:v>17.716666666666665</c:v>
                </c:pt>
                <c:pt idx="1300">
                  <c:v>17.900000000000002</c:v>
                </c:pt>
                <c:pt idx="1301">
                  <c:v>18.150000000000002</c:v>
                </c:pt>
                <c:pt idx="1302">
                  <c:v>18.066666666666666</c:v>
                </c:pt>
                <c:pt idx="1303">
                  <c:v>17.95</c:v>
                </c:pt>
                <c:pt idx="1304">
                  <c:v>17.150000000000002</c:v>
                </c:pt>
                <c:pt idx="1305">
                  <c:v>16.683333333333334</c:v>
                </c:pt>
                <c:pt idx="1306">
                  <c:v>16.400000000000002</c:v>
                </c:pt>
                <c:pt idx="1307">
                  <c:v>15.950000000000001</c:v>
                </c:pt>
                <c:pt idx="1308">
                  <c:v>15.666666666666666</c:v>
                </c:pt>
                <c:pt idx="1309">
                  <c:v>15.25</c:v>
                </c:pt>
                <c:pt idx="1310">
                  <c:v>14.666666666666666</c:v>
                </c:pt>
                <c:pt idx="1311">
                  <c:v>14.15</c:v>
                </c:pt>
                <c:pt idx="1312">
                  <c:v>14.216666666666667</c:v>
                </c:pt>
                <c:pt idx="1313">
                  <c:v>13.899999999999999</c:v>
                </c:pt>
                <c:pt idx="1314">
                  <c:v>13.333333333333334</c:v>
                </c:pt>
                <c:pt idx="1315">
                  <c:v>12.566666666666668</c:v>
                </c:pt>
                <c:pt idx="1316">
                  <c:v>12.9</c:v>
                </c:pt>
                <c:pt idx="1317">
                  <c:v>15.35</c:v>
                </c:pt>
                <c:pt idx="1318">
                  <c:v>15.4</c:v>
                </c:pt>
                <c:pt idx="1319">
                  <c:v>15.033333333333333</c:v>
                </c:pt>
                <c:pt idx="1320">
                  <c:v>15.866666666666665</c:v>
                </c:pt>
                <c:pt idx="1321">
                  <c:v>16.150000000000002</c:v>
                </c:pt>
                <c:pt idx="1322">
                  <c:v>17.150000000000002</c:v>
                </c:pt>
                <c:pt idx="1323">
                  <c:v>16.766666666666666</c:v>
                </c:pt>
                <c:pt idx="1324">
                  <c:v>16.916666666666668</c:v>
                </c:pt>
                <c:pt idx="1325">
                  <c:v>16.383333333333329</c:v>
                </c:pt>
                <c:pt idx="1326">
                  <c:v>16.233333333333334</c:v>
                </c:pt>
                <c:pt idx="1327">
                  <c:v>15.816666666666668</c:v>
                </c:pt>
                <c:pt idx="1328">
                  <c:v>16.366666666666667</c:v>
                </c:pt>
                <c:pt idx="1329">
                  <c:v>15.983333333333333</c:v>
                </c:pt>
                <c:pt idx="1330">
                  <c:v>15.733333333333334</c:v>
                </c:pt>
                <c:pt idx="1331">
                  <c:v>15.633333333333335</c:v>
                </c:pt>
                <c:pt idx="1332">
                  <c:v>15.58333333333333</c:v>
                </c:pt>
                <c:pt idx="1333">
                  <c:v>14.883333333333333</c:v>
                </c:pt>
                <c:pt idx="1334">
                  <c:v>13.666666666666666</c:v>
                </c:pt>
                <c:pt idx="1335">
                  <c:v>13.333333333333334</c:v>
                </c:pt>
                <c:pt idx="1336">
                  <c:v>13.633333333333333</c:v>
                </c:pt>
                <c:pt idx="1337">
                  <c:v>13.366666666666667</c:v>
                </c:pt>
                <c:pt idx="1338">
                  <c:v>12.65</c:v>
                </c:pt>
                <c:pt idx="1339">
                  <c:v>12.266666666666666</c:v>
                </c:pt>
                <c:pt idx="1340">
                  <c:v>12.566666666666668</c:v>
                </c:pt>
                <c:pt idx="1341">
                  <c:v>15.133333333333333</c:v>
                </c:pt>
                <c:pt idx="1342">
                  <c:v>17.150000000000002</c:v>
                </c:pt>
                <c:pt idx="1343">
                  <c:v>18.033333333333331</c:v>
                </c:pt>
                <c:pt idx="1344">
                  <c:v>17.466666666666665</c:v>
                </c:pt>
                <c:pt idx="1345">
                  <c:v>17.633333333333336</c:v>
                </c:pt>
                <c:pt idx="1346">
                  <c:v>17.7</c:v>
                </c:pt>
                <c:pt idx="1347">
                  <c:v>18.083333333333332</c:v>
                </c:pt>
                <c:pt idx="1348">
                  <c:v>17.899999999999999</c:v>
                </c:pt>
                <c:pt idx="1349">
                  <c:v>17.600000000000001</c:v>
                </c:pt>
                <c:pt idx="1350">
                  <c:v>17.750000000000004</c:v>
                </c:pt>
                <c:pt idx="1351">
                  <c:v>17.516666666666666</c:v>
                </c:pt>
                <c:pt idx="1352">
                  <c:v>16.933333333333334</c:v>
                </c:pt>
                <c:pt idx="1353">
                  <c:v>16.466666666666665</c:v>
                </c:pt>
                <c:pt idx="1354">
                  <c:v>15.816666666666668</c:v>
                </c:pt>
                <c:pt idx="1355">
                  <c:v>14.85</c:v>
                </c:pt>
                <c:pt idx="1356">
                  <c:v>14.6</c:v>
                </c:pt>
                <c:pt idx="1357">
                  <c:v>14.083333333333334</c:v>
                </c:pt>
                <c:pt idx="1358">
                  <c:v>13.85</c:v>
                </c:pt>
                <c:pt idx="1359">
                  <c:v>13.683333333333335</c:v>
                </c:pt>
                <c:pt idx="1360">
                  <c:v>13.166666666666666</c:v>
                </c:pt>
                <c:pt idx="1361">
                  <c:v>12.833333333333334</c:v>
                </c:pt>
                <c:pt idx="1362">
                  <c:v>12.91666666666667</c:v>
                </c:pt>
                <c:pt idx="1363">
                  <c:v>12.25</c:v>
                </c:pt>
                <c:pt idx="1364">
                  <c:v>14.133333333333335</c:v>
                </c:pt>
                <c:pt idx="1365">
                  <c:v>20.25</c:v>
                </c:pt>
                <c:pt idx="1366">
                  <c:v>17.900000000000002</c:v>
                </c:pt>
                <c:pt idx="1367">
                  <c:v>17.666666666666668</c:v>
                </c:pt>
                <c:pt idx="1368">
                  <c:v>18.133333333333336</c:v>
                </c:pt>
                <c:pt idx="1369">
                  <c:v>17.916666666666668</c:v>
                </c:pt>
                <c:pt idx="1370">
                  <c:v>18.216666666666665</c:v>
                </c:pt>
                <c:pt idx="1371">
                  <c:v>18.083333333333332</c:v>
                </c:pt>
                <c:pt idx="1372">
                  <c:v>17.983333333333334</c:v>
                </c:pt>
                <c:pt idx="1373">
                  <c:v>18.083333333333332</c:v>
                </c:pt>
                <c:pt idx="1374">
                  <c:v>17.566666666666666</c:v>
                </c:pt>
                <c:pt idx="1375">
                  <c:v>17.383333333333329</c:v>
                </c:pt>
                <c:pt idx="1376">
                  <c:v>16.766666666666666</c:v>
                </c:pt>
                <c:pt idx="1377">
                  <c:v>16.333333333333332</c:v>
                </c:pt>
                <c:pt idx="1378">
                  <c:v>15.833333333333334</c:v>
                </c:pt>
                <c:pt idx="1379">
                  <c:v>15.416666666666664</c:v>
                </c:pt>
                <c:pt idx="1380">
                  <c:v>15.183333333333335</c:v>
                </c:pt>
                <c:pt idx="1381">
                  <c:v>14.25</c:v>
                </c:pt>
                <c:pt idx="1382">
                  <c:v>14.433333333333332</c:v>
                </c:pt>
                <c:pt idx="1383">
                  <c:v>13.566666666666668</c:v>
                </c:pt>
                <c:pt idx="1384">
                  <c:v>13.333333333333336</c:v>
                </c:pt>
                <c:pt idx="1385">
                  <c:v>12.916666666666666</c:v>
                </c:pt>
                <c:pt idx="1386">
                  <c:v>12.783333333333333</c:v>
                </c:pt>
                <c:pt idx="1387">
                  <c:v>12.616666666666667</c:v>
                </c:pt>
                <c:pt idx="1388">
                  <c:v>13.700000000000001</c:v>
                </c:pt>
                <c:pt idx="1389">
                  <c:v>16.5</c:v>
                </c:pt>
                <c:pt idx="1390">
                  <c:v>17.95</c:v>
                </c:pt>
                <c:pt idx="1391">
                  <c:v>17.583333333333332</c:v>
                </c:pt>
                <c:pt idx="1392">
                  <c:v>18.349999999999998</c:v>
                </c:pt>
                <c:pt idx="1393">
                  <c:v>18.083333333333332</c:v>
                </c:pt>
                <c:pt idx="1394">
                  <c:v>18.133333333333333</c:v>
                </c:pt>
                <c:pt idx="1395">
                  <c:v>18.283333333333331</c:v>
                </c:pt>
                <c:pt idx="1396">
                  <c:v>18</c:v>
                </c:pt>
                <c:pt idx="1397">
                  <c:v>17.616666666666671</c:v>
                </c:pt>
                <c:pt idx="1398">
                  <c:v>17.516666666666666</c:v>
                </c:pt>
                <c:pt idx="1399">
                  <c:v>17.233333333333331</c:v>
                </c:pt>
                <c:pt idx="1400">
                  <c:v>16.533333333333335</c:v>
                </c:pt>
                <c:pt idx="1401">
                  <c:v>16.100000000000001</c:v>
                </c:pt>
                <c:pt idx="1402">
                  <c:v>15.416666666666664</c:v>
                </c:pt>
                <c:pt idx="1403">
                  <c:v>14.700000000000001</c:v>
                </c:pt>
                <c:pt idx="1404">
                  <c:v>13.683333333333332</c:v>
                </c:pt>
                <c:pt idx="1405">
                  <c:v>13.633333333333333</c:v>
                </c:pt>
                <c:pt idx="1406">
                  <c:v>13.816666666666668</c:v>
                </c:pt>
                <c:pt idx="1407">
                  <c:v>13.383333333333333</c:v>
                </c:pt>
                <c:pt idx="1408">
                  <c:v>13.649999999999999</c:v>
                </c:pt>
                <c:pt idx="1409">
                  <c:v>13.266666666666666</c:v>
                </c:pt>
                <c:pt idx="1410">
                  <c:v>12.266666666666666</c:v>
                </c:pt>
                <c:pt idx="1411">
                  <c:v>11.916666666666664</c:v>
                </c:pt>
                <c:pt idx="1412">
                  <c:v>12.233333333333334</c:v>
                </c:pt>
                <c:pt idx="1413">
                  <c:v>15.549999999999999</c:v>
                </c:pt>
                <c:pt idx="1414">
                  <c:v>17.116666666666667</c:v>
                </c:pt>
                <c:pt idx="1415">
                  <c:v>16.083333333333332</c:v>
                </c:pt>
                <c:pt idx="1416">
                  <c:v>17.033333333333335</c:v>
                </c:pt>
                <c:pt idx="1417">
                  <c:v>17.25</c:v>
                </c:pt>
                <c:pt idx="1418">
                  <c:v>17.083333333333332</c:v>
                </c:pt>
                <c:pt idx="1419">
                  <c:v>16.849999999999998</c:v>
                </c:pt>
                <c:pt idx="1420">
                  <c:v>16.849999999999998</c:v>
                </c:pt>
                <c:pt idx="1421">
                  <c:v>16.650000000000002</c:v>
                </c:pt>
                <c:pt idx="1422">
                  <c:v>16.683333333333334</c:v>
                </c:pt>
                <c:pt idx="1423">
                  <c:v>16.383333333333336</c:v>
                </c:pt>
                <c:pt idx="1424">
                  <c:v>16.033333333333335</c:v>
                </c:pt>
                <c:pt idx="1425">
                  <c:v>15.600000000000001</c:v>
                </c:pt>
                <c:pt idx="1426">
                  <c:v>15.183333333333332</c:v>
                </c:pt>
                <c:pt idx="1427">
                  <c:v>15.233333333333333</c:v>
                </c:pt>
                <c:pt idx="1428">
                  <c:v>14.649999999999999</c:v>
                </c:pt>
                <c:pt idx="1429">
                  <c:v>13.816666666666665</c:v>
                </c:pt>
                <c:pt idx="1430">
                  <c:v>13.549999999999999</c:v>
                </c:pt>
                <c:pt idx="1431">
                  <c:v>13.149999999999999</c:v>
                </c:pt>
                <c:pt idx="1432">
                  <c:v>12.75</c:v>
                </c:pt>
                <c:pt idx="1433">
                  <c:v>12.4</c:v>
                </c:pt>
                <c:pt idx="1434">
                  <c:v>12.133333333333333</c:v>
                </c:pt>
                <c:pt idx="1435">
                  <c:v>11.816666666666668</c:v>
                </c:pt>
                <c:pt idx="1436">
                  <c:v>13.083333333333334</c:v>
                </c:pt>
                <c:pt idx="1437">
                  <c:v>17.016666666666669</c:v>
                </c:pt>
                <c:pt idx="1438">
                  <c:v>16.216666666666669</c:v>
                </c:pt>
                <c:pt idx="1439">
                  <c:v>15.949999999999998</c:v>
                </c:pt>
                <c:pt idx="1440">
                  <c:v>16.916666666666668</c:v>
                </c:pt>
                <c:pt idx="1441">
                  <c:v>18.533333333333331</c:v>
                </c:pt>
                <c:pt idx="1442">
                  <c:v>18.066666666666666</c:v>
                </c:pt>
                <c:pt idx="1443">
                  <c:v>18.166666666666664</c:v>
                </c:pt>
                <c:pt idx="1444">
                  <c:v>18.216666666666665</c:v>
                </c:pt>
                <c:pt idx="1445">
                  <c:v>18.25</c:v>
                </c:pt>
                <c:pt idx="1446">
                  <c:v>18.2</c:v>
                </c:pt>
                <c:pt idx="1447">
                  <c:v>17.966666666666665</c:v>
                </c:pt>
                <c:pt idx="1448">
                  <c:v>17.466666666666665</c:v>
                </c:pt>
                <c:pt idx="1449">
                  <c:v>17.05</c:v>
                </c:pt>
                <c:pt idx="1450">
                  <c:v>16.5</c:v>
                </c:pt>
                <c:pt idx="1451">
                  <c:v>16.266666666666666</c:v>
                </c:pt>
                <c:pt idx="1452">
                  <c:v>16.016666666666666</c:v>
                </c:pt>
                <c:pt idx="1453">
                  <c:v>15.916666666666666</c:v>
                </c:pt>
                <c:pt idx="1454">
                  <c:v>15.549999999999999</c:v>
                </c:pt>
                <c:pt idx="1455">
                  <c:v>15.450000000000001</c:v>
                </c:pt>
                <c:pt idx="1456">
                  <c:v>15.183333333333335</c:v>
                </c:pt>
                <c:pt idx="1457">
                  <c:v>14.700000000000001</c:v>
                </c:pt>
                <c:pt idx="1458">
                  <c:v>13.816666666666668</c:v>
                </c:pt>
                <c:pt idx="1459">
                  <c:v>13.450000000000001</c:v>
                </c:pt>
                <c:pt idx="1460">
                  <c:v>14.016666666666667</c:v>
                </c:pt>
                <c:pt idx="1461">
                  <c:v>15.833333333333334</c:v>
                </c:pt>
                <c:pt idx="1462">
                  <c:v>17.566666666666666</c:v>
                </c:pt>
                <c:pt idx="1463">
                  <c:v>17.866666666666667</c:v>
                </c:pt>
                <c:pt idx="1464">
                  <c:v>17.433333333333334</c:v>
                </c:pt>
                <c:pt idx="1465">
                  <c:v>17.733333333333334</c:v>
                </c:pt>
                <c:pt idx="1466">
                  <c:v>18.083333333333332</c:v>
                </c:pt>
                <c:pt idx="1467">
                  <c:v>18.233333333333331</c:v>
                </c:pt>
                <c:pt idx="1468">
                  <c:v>18.033333333333335</c:v>
                </c:pt>
                <c:pt idx="1469">
                  <c:v>18.066666666666666</c:v>
                </c:pt>
                <c:pt idx="1470">
                  <c:v>17.816666666666666</c:v>
                </c:pt>
                <c:pt idx="1471">
                  <c:v>17.516666666666669</c:v>
                </c:pt>
                <c:pt idx="1472">
                  <c:v>16.95</c:v>
                </c:pt>
                <c:pt idx="1473">
                  <c:v>16.483333333333331</c:v>
                </c:pt>
                <c:pt idx="1474">
                  <c:v>16.25</c:v>
                </c:pt>
                <c:pt idx="1475">
                  <c:v>16.25</c:v>
                </c:pt>
                <c:pt idx="1476">
                  <c:v>15.533333333333333</c:v>
                </c:pt>
                <c:pt idx="1477">
                  <c:v>15.15</c:v>
                </c:pt>
                <c:pt idx="1478">
                  <c:v>14.550000000000002</c:v>
                </c:pt>
                <c:pt idx="1479">
                  <c:v>14.316666666666665</c:v>
                </c:pt>
                <c:pt idx="1480">
                  <c:v>14.266666666666666</c:v>
                </c:pt>
                <c:pt idx="1481">
                  <c:v>14.166666666666666</c:v>
                </c:pt>
                <c:pt idx="1482">
                  <c:v>14.299999999999999</c:v>
                </c:pt>
                <c:pt idx="1483">
                  <c:v>14.283333333333333</c:v>
                </c:pt>
                <c:pt idx="1484">
                  <c:v>15.083333333333334</c:v>
                </c:pt>
                <c:pt idx="1485">
                  <c:v>16.666666666666664</c:v>
                </c:pt>
                <c:pt idx="1486">
                  <c:v>17.566666666666666</c:v>
                </c:pt>
                <c:pt idx="1487">
                  <c:v>18.099999999999998</c:v>
                </c:pt>
                <c:pt idx="1488">
                  <c:v>17.733333333333334</c:v>
                </c:pt>
                <c:pt idx="1489">
                  <c:v>17.933333333333334</c:v>
                </c:pt>
                <c:pt idx="1490">
                  <c:v>18.149999999999999</c:v>
                </c:pt>
                <c:pt idx="1491">
                  <c:v>18.350000000000001</c:v>
                </c:pt>
                <c:pt idx="1492">
                  <c:v>18.566666666666666</c:v>
                </c:pt>
                <c:pt idx="1493">
                  <c:v>18.366666666666667</c:v>
                </c:pt>
                <c:pt idx="1494">
                  <c:v>18.316666666666666</c:v>
                </c:pt>
                <c:pt idx="1495">
                  <c:v>18.066666666666666</c:v>
                </c:pt>
                <c:pt idx="1496">
                  <c:v>17.566666666666666</c:v>
                </c:pt>
                <c:pt idx="1497">
                  <c:v>17.316666666666666</c:v>
                </c:pt>
                <c:pt idx="1498">
                  <c:v>17.150000000000002</c:v>
                </c:pt>
                <c:pt idx="1499">
                  <c:v>16.366666666666667</c:v>
                </c:pt>
                <c:pt idx="1500">
                  <c:v>15.916666666666666</c:v>
                </c:pt>
                <c:pt idx="1501">
                  <c:v>15.566666666666668</c:v>
                </c:pt>
                <c:pt idx="1502">
                  <c:v>15.216666666666667</c:v>
                </c:pt>
                <c:pt idx="1503">
                  <c:v>14.983333333333334</c:v>
                </c:pt>
                <c:pt idx="1504">
                  <c:v>14.916666666666666</c:v>
                </c:pt>
                <c:pt idx="1505">
                  <c:v>14.516666666666666</c:v>
                </c:pt>
                <c:pt idx="1506">
                  <c:v>14.633333333333333</c:v>
                </c:pt>
                <c:pt idx="1507">
                  <c:v>15.383333333333333</c:v>
                </c:pt>
                <c:pt idx="1508">
                  <c:v>15.466666666666667</c:v>
                </c:pt>
                <c:pt idx="1509">
                  <c:v>16.233333333333334</c:v>
                </c:pt>
                <c:pt idx="1510">
                  <c:v>17.033333333333331</c:v>
                </c:pt>
                <c:pt idx="1511">
                  <c:v>17.916666666666664</c:v>
                </c:pt>
                <c:pt idx="1512">
                  <c:v>18.5</c:v>
                </c:pt>
                <c:pt idx="1513">
                  <c:v>18.383333333333333</c:v>
                </c:pt>
                <c:pt idx="1514">
                  <c:v>18.466666666666669</c:v>
                </c:pt>
                <c:pt idx="1515">
                  <c:v>18.650000000000002</c:v>
                </c:pt>
                <c:pt idx="1516">
                  <c:v>18.483333333333334</c:v>
                </c:pt>
                <c:pt idx="1517">
                  <c:v>18.900000000000002</c:v>
                </c:pt>
                <c:pt idx="1518">
                  <c:v>19.116666666666667</c:v>
                </c:pt>
                <c:pt idx="1519">
                  <c:v>18.95</c:v>
                </c:pt>
                <c:pt idx="1520">
                  <c:v>17.833333333333332</c:v>
                </c:pt>
                <c:pt idx="1521">
                  <c:v>17.366666666666667</c:v>
                </c:pt>
                <c:pt idx="1522">
                  <c:v>16.833333333333332</c:v>
                </c:pt>
                <c:pt idx="1523">
                  <c:v>16.583333333333332</c:v>
                </c:pt>
                <c:pt idx="1524">
                  <c:v>16.150000000000002</c:v>
                </c:pt>
                <c:pt idx="1525">
                  <c:v>15.616666666666667</c:v>
                </c:pt>
                <c:pt idx="1526">
                  <c:v>15.433333333333335</c:v>
                </c:pt>
                <c:pt idx="1527">
                  <c:v>15.533333333333331</c:v>
                </c:pt>
                <c:pt idx="1528">
                  <c:v>15.649999999999999</c:v>
                </c:pt>
                <c:pt idx="1529">
                  <c:v>15.700000000000001</c:v>
                </c:pt>
                <c:pt idx="1530">
                  <c:v>15.016666666666667</c:v>
                </c:pt>
                <c:pt idx="1531">
                  <c:v>15.016666666666666</c:v>
                </c:pt>
                <c:pt idx="1532">
                  <c:v>16.283333333333335</c:v>
                </c:pt>
                <c:pt idx="1533">
                  <c:v>20.95</c:v>
                </c:pt>
                <c:pt idx="1534">
                  <c:v>19.833333333333332</c:v>
                </c:pt>
                <c:pt idx="1535">
                  <c:v>18.8</c:v>
                </c:pt>
                <c:pt idx="1536">
                  <c:v>19.099999999999998</c:v>
                </c:pt>
                <c:pt idx="1537">
                  <c:v>19.566666666666666</c:v>
                </c:pt>
                <c:pt idx="1538">
                  <c:v>19.55</c:v>
                </c:pt>
                <c:pt idx="1539">
                  <c:v>19.266666666666669</c:v>
                </c:pt>
                <c:pt idx="1540">
                  <c:v>19.383333333333333</c:v>
                </c:pt>
                <c:pt idx="1541">
                  <c:v>19.533333333333335</c:v>
                </c:pt>
                <c:pt idx="1542">
                  <c:v>19.400000000000002</c:v>
                </c:pt>
                <c:pt idx="1543">
                  <c:v>19.066666666666666</c:v>
                </c:pt>
                <c:pt idx="1544">
                  <c:v>18.233333333333334</c:v>
                </c:pt>
                <c:pt idx="1545">
                  <c:v>17.833333333333332</c:v>
                </c:pt>
                <c:pt idx="1546">
                  <c:v>17.45</c:v>
                </c:pt>
                <c:pt idx="1547">
                  <c:v>16.649999999999999</c:v>
                </c:pt>
                <c:pt idx="1548">
                  <c:v>16.483333333333331</c:v>
                </c:pt>
                <c:pt idx="1549">
                  <c:v>16.083333333333332</c:v>
                </c:pt>
                <c:pt idx="1550">
                  <c:v>16.166666666666664</c:v>
                </c:pt>
                <c:pt idx="1551">
                  <c:v>16.183333333333334</c:v>
                </c:pt>
                <c:pt idx="1552">
                  <c:v>16.033333333333331</c:v>
                </c:pt>
                <c:pt idx="1553">
                  <c:v>14.883333333333333</c:v>
                </c:pt>
                <c:pt idx="1554">
                  <c:v>14.450000000000001</c:v>
                </c:pt>
                <c:pt idx="1555">
                  <c:v>14.716666666666667</c:v>
                </c:pt>
                <c:pt idx="1556">
                  <c:v>15.266666666666666</c:v>
                </c:pt>
                <c:pt idx="1557">
                  <c:v>18.666666666666668</c:v>
                </c:pt>
                <c:pt idx="1558">
                  <c:v>17.516666666666666</c:v>
                </c:pt>
                <c:pt idx="1559">
                  <c:v>17.966666666666669</c:v>
                </c:pt>
                <c:pt idx="1560">
                  <c:v>18.566666666666666</c:v>
                </c:pt>
                <c:pt idx="1561">
                  <c:v>19.5</c:v>
                </c:pt>
                <c:pt idx="1562">
                  <c:v>19.816666666666666</c:v>
                </c:pt>
                <c:pt idx="1563">
                  <c:v>19.633333333333329</c:v>
                </c:pt>
                <c:pt idx="1564">
                  <c:v>19.683333333333334</c:v>
                </c:pt>
                <c:pt idx="1565">
                  <c:v>19.316666666666663</c:v>
                </c:pt>
                <c:pt idx="1566">
                  <c:v>19.2</c:v>
                </c:pt>
                <c:pt idx="1567">
                  <c:v>18.816666666666666</c:v>
                </c:pt>
                <c:pt idx="1568">
                  <c:v>18.133333333333333</c:v>
                </c:pt>
                <c:pt idx="1569">
                  <c:v>17.733333333333331</c:v>
                </c:pt>
                <c:pt idx="1570">
                  <c:v>17.166666666666668</c:v>
                </c:pt>
                <c:pt idx="1571">
                  <c:v>16.966666666666669</c:v>
                </c:pt>
                <c:pt idx="1572">
                  <c:v>16.516666666666666</c:v>
                </c:pt>
                <c:pt idx="1573">
                  <c:v>15.983333333333334</c:v>
                </c:pt>
                <c:pt idx="1574">
                  <c:v>15.799999999999999</c:v>
                </c:pt>
                <c:pt idx="1575">
                  <c:v>15.58333333333333</c:v>
                </c:pt>
                <c:pt idx="1576">
                  <c:v>15.5</c:v>
                </c:pt>
                <c:pt idx="1577">
                  <c:v>15.716666666666667</c:v>
                </c:pt>
                <c:pt idx="1578">
                  <c:v>15.166666666666666</c:v>
                </c:pt>
                <c:pt idx="1579">
                  <c:v>14.91666666666667</c:v>
                </c:pt>
                <c:pt idx="1580">
                  <c:v>15.399999999999999</c:v>
                </c:pt>
                <c:pt idx="1581">
                  <c:v>17.849999999999998</c:v>
                </c:pt>
                <c:pt idx="1582">
                  <c:v>19.099999999999998</c:v>
                </c:pt>
                <c:pt idx="1583">
                  <c:v>19.383333333333336</c:v>
                </c:pt>
                <c:pt idx="1584">
                  <c:v>18.716666666666665</c:v>
                </c:pt>
                <c:pt idx="1585">
                  <c:v>18.249999999999996</c:v>
                </c:pt>
                <c:pt idx="1586">
                  <c:v>18.649999999999999</c:v>
                </c:pt>
                <c:pt idx="1587">
                  <c:v>18.566666666666666</c:v>
                </c:pt>
                <c:pt idx="1588">
                  <c:v>18.8</c:v>
                </c:pt>
                <c:pt idx="1589">
                  <c:v>18.616666666666671</c:v>
                </c:pt>
                <c:pt idx="1590">
                  <c:v>18.316666666666666</c:v>
                </c:pt>
                <c:pt idx="1591">
                  <c:v>18.016666666666669</c:v>
                </c:pt>
                <c:pt idx="1592">
                  <c:v>17.733333333333334</c:v>
                </c:pt>
                <c:pt idx="1593">
                  <c:v>17.400000000000002</c:v>
                </c:pt>
                <c:pt idx="1594">
                  <c:v>17.000000000000004</c:v>
                </c:pt>
                <c:pt idx="1595">
                  <c:v>16.583333333333332</c:v>
                </c:pt>
                <c:pt idx="1596">
                  <c:v>16.333333333333332</c:v>
                </c:pt>
                <c:pt idx="1597">
                  <c:v>16.150000000000002</c:v>
                </c:pt>
                <c:pt idx="1598">
                  <c:v>16.083333333333332</c:v>
                </c:pt>
                <c:pt idx="1599">
                  <c:v>16.016666666666666</c:v>
                </c:pt>
                <c:pt idx="1600">
                  <c:v>15.866666666666665</c:v>
                </c:pt>
                <c:pt idx="1601">
                  <c:v>15.866666666666667</c:v>
                </c:pt>
                <c:pt idx="1602">
                  <c:v>15.700000000000003</c:v>
                </c:pt>
                <c:pt idx="1603">
                  <c:v>15.35</c:v>
                </c:pt>
                <c:pt idx="1604">
                  <c:v>15.833333333333334</c:v>
                </c:pt>
                <c:pt idx="1605">
                  <c:v>16.766666666666666</c:v>
                </c:pt>
                <c:pt idx="1606">
                  <c:v>17.149999999999999</c:v>
                </c:pt>
                <c:pt idx="1607">
                  <c:v>17.833333333333332</c:v>
                </c:pt>
                <c:pt idx="1608">
                  <c:v>18.3</c:v>
                </c:pt>
                <c:pt idx="1609">
                  <c:v>18.8</c:v>
                </c:pt>
                <c:pt idx="1610">
                  <c:v>19.233333333333334</c:v>
                </c:pt>
                <c:pt idx="1611">
                  <c:v>18.95</c:v>
                </c:pt>
                <c:pt idx="1612">
                  <c:v>18.8</c:v>
                </c:pt>
                <c:pt idx="1613">
                  <c:v>18.333333333333332</c:v>
                </c:pt>
                <c:pt idx="1614">
                  <c:v>18.316666666666666</c:v>
                </c:pt>
                <c:pt idx="1615">
                  <c:v>17.600000000000001</c:v>
                </c:pt>
                <c:pt idx="1616">
                  <c:v>16.966666666666665</c:v>
                </c:pt>
                <c:pt idx="1617">
                  <c:v>16.55</c:v>
                </c:pt>
                <c:pt idx="1618">
                  <c:v>15.866666666666665</c:v>
                </c:pt>
                <c:pt idx="1619">
                  <c:v>15.299999999999999</c:v>
                </c:pt>
                <c:pt idx="1620">
                  <c:v>14.9</c:v>
                </c:pt>
                <c:pt idx="1621">
                  <c:v>14.483333333333333</c:v>
                </c:pt>
                <c:pt idx="1622">
                  <c:v>14.283333333333333</c:v>
                </c:pt>
                <c:pt idx="1623">
                  <c:v>13.866666666666667</c:v>
                </c:pt>
                <c:pt idx="1624">
                  <c:v>13.25</c:v>
                </c:pt>
                <c:pt idx="1625">
                  <c:v>13.366666666666667</c:v>
                </c:pt>
                <c:pt idx="1626">
                  <c:v>13.133333333333333</c:v>
                </c:pt>
                <c:pt idx="1627">
                  <c:v>12.866666666666667</c:v>
                </c:pt>
                <c:pt idx="1628">
                  <c:v>13.4</c:v>
                </c:pt>
                <c:pt idx="1629">
                  <c:v>14.766666666666667</c:v>
                </c:pt>
                <c:pt idx="1630">
                  <c:v>16.349999999999998</c:v>
                </c:pt>
                <c:pt idx="1631">
                  <c:v>17.966666666666665</c:v>
                </c:pt>
                <c:pt idx="1632">
                  <c:v>18.433333333333334</c:v>
                </c:pt>
                <c:pt idx="1633">
                  <c:v>19.033333333333331</c:v>
                </c:pt>
                <c:pt idx="1634">
                  <c:v>18.766666666666669</c:v>
                </c:pt>
                <c:pt idx="1635">
                  <c:v>19.000000000000004</c:v>
                </c:pt>
                <c:pt idx="1636">
                  <c:v>19.316666666666666</c:v>
                </c:pt>
                <c:pt idx="1637">
                  <c:v>19.233333333333334</c:v>
                </c:pt>
                <c:pt idx="1638">
                  <c:v>19.466666666666665</c:v>
                </c:pt>
                <c:pt idx="1639">
                  <c:v>18.633333333333336</c:v>
                </c:pt>
                <c:pt idx="1640">
                  <c:v>18.066666666666666</c:v>
                </c:pt>
                <c:pt idx="1641">
                  <c:v>17.466666666666669</c:v>
                </c:pt>
                <c:pt idx="1642">
                  <c:v>16.899999999999999</c:v>
                </c:pt>
                <c:pt idx="1643">
                  <c:v>16.583333333333336</c:v>
                </c:pt>
                <c:pt idx="1644">
                  <c:v>16.133333333333336</c:v>
                </c:pt>
                <c:pt idx="1645">
                  <c:v>15.716666666666667</c:v>
                </c:pt>
                <c:pt idx="1646">
                  <c:v>15.766666666666666</c:v>
                </c:pt>
                <c:pt idx="1647">
                  <c:v>16.45</c:v>
                </c:pt>
                <c:pt idx="1648">
                  <c:v>16.266666666666666</c:v>
                </c:pt>
                <c:pt idx="1649">
                  <c:v>15.916666666666666</c:v>
                </c:pt>
                <c:pt idx="1650">
                  <c:v>15.766666666666667</c:v>
                </c:pt>
                <c:pt idx="1651">
                  <c:v>15.450000000000001</c:v>
                </c:pt>
                <c:pt idx="1652">
                  <c:v>15.666666666666666</c:v>
                </c:pt>
                <c:pt idx="1653">
                  <c:v>19.816666666666666</c:v>
                </c:pt>
                <c:pt idx="1654">
                  <c:v>18.25</c:v>
                </c:pt>
                <c:pt idx="1655">
                  <c:v>18.416666666666668</c:v>
                </c:pt>
                <c:pt idx="1656">
                  <c:v>18.566666666666666</c:v>
                </c:pt>
                <c:pt idx="1657">
                  <c:v>19.133333333333333</c:v>
                </c:pt>
                <c:pt idx="1658">
                  <c:v>19.333333333333332</c:v>
                </c:pt>
                <c:pt idx="1659">
                  <c:v>19.233333333333334</c:v>
                </c:pt>
                <c:pt idx="1660">
                  <c:v>18.983333333333331</c:v>
                </c:pt>
                <c:pt idx="1661">
                  <c:v>18.55</c:v>
                </c:pt>
                <c:pt idx="1662">
                  <c:v>18.483333333333331</c:v>
                </c:pt>
                <c:pt idx="1663">
                  <c:v>18.383333333333329</c:v>
                </c:pt>
                <c:pt idx="1664">
                  <c:v>17.783333333333335</c:v>
                </c:pt>
                <c:pt idx="1665">
                  <c:v>17.583333333333332</c:v>
                </c:pt>
                <c:pt idx="1666">
                  <c:v>17.266666666666666</c:v>
                </c:pt>
                <c:pt idx="1667">
                  <c:v>16.933333333333334</c:v>
                </c:pt>
                <c:pt idx="1668">
                  <c:v>16.333333333333332</c:v>
                </c:pt>
                <c:pt idx="1669">
                  <c:v>16.099999999999998</c:v>
                </c:pt>
                <c:pt idx="1670">
                  <c:v>15.833333333333334</c:v>
                </c:pt>
                <c:pt idx="1671">
                  <c:v>15.933333333333335</c:v>
                </c:pt>
                <c:pt idx="1672">
                  <c:v>16.233333333333331</c:v>
                </c:pt>
                <c:pt idx="1673">
                  <c:v>15.833333333333334</c:v>
                </c:pt>
                <c:pt idx="1674">
                  <c:v>15.783333333333333</c:v>
                </c:pt>
                <c:pt idx="1675">
                  <c:v>15.616666666666667</c:v>
                </c:pt>
                <c:pt idx="1676">
                  <c:v>16.133333333333329</c:v>
                </c:pt>
                <c:pt idx="1677">
                  <c:v>19.333333333333336</c:v>
                </c:pt>
                <c:pt idx="1678">
                  <c:v>20.149999999999999</c:v>
                </c:pt>
                <c:pt idx="1679">
                  <c:v>19.066666666666666</c:v>
                </c:pt>
                <c:pt idx="1680">
                  <c:v>18.833333333333332</c:v>
                </c:pt>
                <c:pt idx="1681">
                  <c:v>19.233333333333331</c:v>
                </c:pt>
                <c:pt idx="1682">
                  <c:v>19.566666666666666</c:v>
                </c:pt>
                <c:pt idx="1683">
                  <c:v>19.516666666666669</c:v>
                </c:pt>
                <c:pt idx="1684">
                  <c:v>19.616666666666671</c:v>
                </c:pt>
                <c:pt idx="1685">
                  <c:v>19.433333333333334</c:v>
                </c:pt>
                <c:pt idx="1686">
                  <c:v>18.916666666666668</c:v>
                </c:pt>
                <c:pt idx="1687">
                  <c:v>18.583333333333332</c:v>
                </c:pt>
              </c:numCache>
            </c:numRef>
          </c:yVal>
          <c:smooth val="0"/>
          <c:extLst>
            <c:ext xmlns:c16="http://schemas.microsoft.com/office/drawing/2014/chart" uri="{C3380CC4-5D6E-409C-BE32-E72D297353CC}">
              <c16:uniqueId val="{00000001-A31C-4E98-B9F8-B095EA40672E}"/>
            </c:ext>
          </c:extLst>
        </c:ser>
        <c:ser>
          <c:idx val="2"/>
          <c:order val="2"/>
          <c:tx>
            <c:strRef>
              <c:f>Sheet1!$D$5</c:f>
              <c:strCache>
                <c:ptCount val="1"/>
                <c:pt idx="0">
                  <c:v>Supply temp. (Tower A)</c:v>
                </c:pt>
              </c:strCache>
            </c:strRef>
          </c:tx>
          <c:spPr>
            <a:ln w="19050" cap="rnd">
              <a:noFill/>
              <a:round/>
            </a:ln>
            <a:effectLst/>
          </c:spPr>
          <c:marker>
            <c:symbol val="circle"/>
            <c:size val="2"/>
            <c:spPr>
              <a:solidFill>
                <a:srgbClr val="002060"/>
              </a:solidFill>
              <a:ln w="9525">
                <a:noFill/>
              </a:ln>
              <a:effectLst/>
            </c:spPr>
          </c:marker>
          <c:xVal>
            <c:numRef>
              <c:f>Sheet1!$A$6:$A$1693</c:f>
              <c:numCache>
                <c:formatCode>m/d/yyyy\ h:mm</c:formatCode>
                <c:ptCount val="1688"/>
                <c:pt idx="0">
                  <c:v>43272.41667633102</c:v>
                </c:pt>
                <c:pt idx="1">
                  <c:v>43272.458343055558</c:v>
                </c:pt>
                <c:pt idx="2">
                  <c:v>43272.500009780095</c:v>
                </c:pt>
                <c:pt idx="3">
                  <c:v>43272.541676504632</c:v>
                </c:pt>
                <c:pt idx="4">
                  <c:v>43272.583343229169</c:v>
                </c:pt>
                <c:pt idx="5">
                  <c:v>43272.625009953706</c:v>
                </c:pt>
                <c:pt idx="6">
                  <c:v>43272.666676678244</c:v>
                </c:pt>
                <c:pt idx="7">
                  <c:v>43272.708343402781</c:v>
                </c:pt>
                <c:pt idx="8">
                  <c:v>43272.750010127318</c:v>
                </c:pt>
                <c:pt idx="9">
                  <c:v>43272.791676851855</c:v>
                </c:pt>
                <c:pt idx="10">
                  <c:v>43272.833343576393</c:v>
                </c:pt>
                <c:pt idx="11">
                  <c:v>43272.875010300922</c:v>
                </c:pt>
                <c:pt idx="12">
                  <c:v>43272.91667702546</c:v>
                </c:pt>
                <c:pt idx="13">
                  <c:v>43272.958343749997</c:v>
                </c:pt>
                <c:pt idx="14">
                  <c:v>43273.000010474534</c:v>
                </c:pt>
                <c:pt idx="15">
                  <c:v>43273.041677199071</c:v>
                </c:pt>
                <c:pt idx="16">
                  <c:v>43273.083343923608</c:v>
                </c:pt>
                <c:pt idx="17">
                  <c:v>43273.125010648146</c:v>
                </c:pt>
                <c:pt idx="18">
                  <c:v>43273.166677372683</c:v>
                </c:pt>
                <c:pt idx="19">
                  <c:v>43273.20834409722</c:v>
                </c:pt>
                <c:pt idx="20">
                  <c:v>43273.250010821757</c:v>
                </c:pt>
                <c:pt idx="21">
                  <c:v>43273.291677546295</c:v>
                </c:pt>
                <c:pt idx="22">
                  <c:v>43273.333344270832</c:v>
                </c:pt>
                <c:pt idx="23">
                  <c:v>43273.375010995369</c:v>
                </c:pt>
                <c:pt idx="24">
                  <c:v>43273.416677719906</c:v>
                </c:pt>
                <c:pt idx="25">
                  <c:v>43273.458344444443</c:v>
                </c:pt>
                <c:pt idx="26">
                  <c:v>43273.500011168981</c:v>
                </c:pt>
                <c:pt idx="27">
                  <c:v>43273.541677893518</c:v>
                </c:pt>
                <c:pt idx="28">
                  <c:v>43273.583344618055</c:v>
                </c:pt>
                <c:pt idx="29">
                  <c:v>43273.625011342592</c:v>
                </c:pt>
                <c:pt idx="30">
                  <c:v>43273.666678067129</c:v>
                </c:pt>
                <c:pt idx="31">
                  <c:v>43273.708344791667</c:v>
                </c:pt>
                <c:pt idx="32">
                  <c:v>43273.750011516204</c:v>
                </c:pt>
                <c:pt idx="33">
                  <c:v>43273.791678240741</c:v>
                </c:pt>
                <c:pt idx="34">
                  <c:v>43273.833344965278</c:v>
                </c:pt>
                <c:pt idx="35">
                  <c:v>43273.875011689815</c:v>
                </c:pt>
                <c:pt idx="36">
                  <c:v>43273.916678414353</c:v>
                </c:pt>
                <c:pt idx="37">
                  <c:v>43273.95834513889</c:v>
                </c:pt>
                <c:pt idx="38">
                  <c:v>43274.000011863427</c:v>
                </c:pt>
                <c:pt idx="39">
                  <c:v>43274.041678587964</c:v>
                </c:pt>
                <c:pt idx="40">
                  <c:v>43274.083345312501</c:v>
                </c:pt>
                <c:pt idx="41">
                  <c:v>43274.125012037039</c:v>
                </c:pt>
                <c:pt idx="42">
                  <c:v>43274.166678761576</c:v>
                </c:pt>
                <c:pt idx="43">
                  <c:v>43274.208345486113</c:v>
                </c:pt>
                <c:pt idx="44">
                  <c:v>43274.25001221065</c:v>
                </c:pt>
                <c:pt idx="45">
                  <c:v>43274.291678935188</c:v>
                </c:pt>
                <c:pt idx="46">
                  <c:v>43274.333345659725</c:v>
                </c:pt>
                <c:pt idx="47">
                  <c:v>43274.375012384262</c:v>
                </c:pt>
                <c:pt idx="48">
                  <c:v>43274.416679108799</c:v>
                </c:pt>
                <c:pt idx="49">
                  <c:v>43274.458345833336</c:v>
                </c:pt>
                <c:pt idx="50">
                  <c:v>43274.500012557874</c:v>
                </c:pt>
                <c:pt idx="51">
                  <c:v>43274.541679282411</c:v>
                </c:pt>
                <c:pt idx="52">
                  <c:v>43274.583346006948</c:v>
                </c:pt>
                <c:pt idx="53">
                  <c:v>43274.625012731478</c:v>
                </c:pt>
                <c:pt idx="54">
                  <c:v>43274.666679456015</c:v>
                </c:pt>
                <c:pt idx="55">
                  <c:v>43274.708346180552</c:v>
                </c:pt>
                <c:pt idx="56">
                  <c:v>43274.75001290509</c:v>
                </c:pt>
                <c:pt idx="57">
                  <c:v>43274.791679629627</c:v>
                </c:pt>
                <c:pt idx="58">
                  <c:v>43274.833346354164</c:v>
                </c:pt>
                <c:pt idx="59">
                  <c:v>43274.875013078701</c:v>
                </c:pt>
                <c:pt idx="60">
                  <c:v>43274.916679803238</c:v>
                </c:pt>
                <c:pt idx="61">
                  <c:v>43274.958346527776</c:v>
                </c:pt>
                <c:pt idx="62">
                  <c:v>43275.000013252313</c:v>
                </c:pt>
                <c:pt idx="63">
                  <c:v>43275.04167997685</c:v>
                </c:pt>
                <c:pt idx="64">
                  <c:v>43275.083346701387</c:v>
                </c:pt>
                <c:pt idx="65">
                  <c:v>43275.125013425924</c:v>
                </c:pt>
                <c:pt idx="66">
                  <c:v>43275.166680150462</c:v>
                </c:pt>
                <c:pt idx="67">
                  <c:v>43275.208346874999</c:v>
                </c:pt>
                <c:pt idx="68">
                  <c:v>43275.250013599536</c:v>
                </c:pt>
                <c:pt idx="69">
                  <c:v>43275.291680324073</c:v>
                </c:pt>
                <c:pt idx="70">
                  <c:v>43275.33334704861</c:v>
                </c:pt>
                <c:pt idx="71">
                  <c:v>43275.375013773148</c:v>
                </c:pt>
                <c:pt idx="72">
                  <c:v>43275.416680497685</c:v>
                </c:pt>
                <c:pt idx="73">
                  <c:v>43275.458347222222</c:v>
                </c:pt>
                <c:pt idx="74">
                  <c:v>43275.500013946759</c:v>
                </c:pt>
                <c:pt idx="75">
                  <c:v>43275.541680671296</c:v>
                </c:pt>
                <c:pt idx="76">
                  <c:v>43275.583347395834</c:v>
                </c:pt>
                <c:pt idx="77">
                  <c:v>43275.625014120371</c:v>
                </c:pt>
                <c:pt idx="78">
                  <c:v>43275.666680844908</c:v>
                </c:pt>
                <c:pt idx="79">
                  <c:v>43275.708347569445</c:v>
                </c:pt>
                <c:pt idx="80">
                  <c:v>43275.750014293983</c:v>
                </c:pt>
                <c:pt idx="81">
                  <c:v>43275.79168101852</c:v>
                </c:pt>
                <c:pt idx="82">
                  <c:v>43275.833347743057</c:v>
                </c:pt>
                <c:pt idx="83">
                  <c:v>43275.875014467594</c:v>
                </c:pt>
                <c:pt idx="84">
                  <c:v>43275.916681192131</c:v>
                </c:pt>
                <c:pt idx="85">
                  <c:v>43275.958347916669</c:v>
                </c:pt>
                <c:pt idx="86">
                  <c:v>43276.000014641206</c:v>
                </c:pt>
                <c:pt idx="87">
                  <c:v>43276.041681365743</c:v>
                </c:pt>
                <c:pt idx="88">
                  <c:v>43276.08334809028</c:v>
                </c:pt>
                <c:pt idx="89">
                  <c:v>43276.125014814817</c:v>
                </c:pt>
                <c:pt idx="90">
                  <c:v>43276.166681539355</c:v>
                </c:pt>
                <c:pt idx="91">
                  <c:v>43276.208348263892</c:v>
                </c:pt>
                <c:pt idx="92">
                  <c:v>43276.250014988429</c:v>
                </c:pt>
                <c:pt idx="93">
                  <c:v>43276.291681712966</c:v>
                </c:pt>
                <c:pt idx="94">
                  <c:v>43276.333348437503</c:v>
                </c:pt>
                <c:pt idx="95">
                  <c:v>43276.375015162041</c:v>
                </c:pt>
                <c:pt idx="96">
                  <c:v>43276.416681886571</c:v>
                </c:pt>
                <c:pt idx="97">
                  <c:v>43276.458348611108</c:v>
                </c:pt>
                <c:pt idx="98">
                  <c:v>43276.500015335645</c:v>
                </c:pt>
                <c:pt idx="99">
                  <c:v>43276.541682060182</c:v>
                </c:pt>
                <c:pt idx="100">
                  <c:v>43276.583348784719</c:v>
                </c:pt>
                <c:pt idx="101">
                  <c:v>43276.625015509257</c:v>
                </c:pt>
                <c:pt idx="102">
                  <c:v>43276.666682233794</c:v>
                </c:pt>
                <c:pt idx="103">
                  <c:v>43276.708348958331</c:v>
                </c:pt>
                <c:pt idx="104">
                  <c:v>43276.750015682868</c:v>
                </c:pt>
                <c:pt idx="105">
                  <c:v>43276.791682407405</c:v>
                </c:pt>
                <c:pt idx="106">
                  <c:v>43276.833349131943</c:v>
                </c:pt>
                <c:pt idx="107">
                  <c:v>43276.87501585648</c:v>
                </c:pt>
                <c:pt idx="108">
                  <c:v>43276.916682581017</c:v>
                </c:pt>
                <c:pt idx="109">
                  <c:v>43276.958349305554</c:v>
                </c:pt>
                <c:pt idx="110">
                  <c:v>43277.000016030092</c:v>
                </c:pt>
                <c:pt idx="111">
                  <c:v>43277.041682754629</c:v>
                </c:pt>
                <c:pt idx="112">
                  <c:v>43277.083349479166</c:v>
                </c:pt>
                <c:pt idx="113">
                  <c:v>43277.125016203703</c:v>
                </c:pt>
                <c:pt idx="114">
                  <c:v>43277.16668292824</c:v>
                </c:pt>
                <c:pt idx="115">
                  <c:v>43277.208349652778</c:v>
                </c:pt>
                <c:pt idx="116">
                  <c:v>43277.250016377315</c:v>
                </c:pt>
                <c:pt idx="117">
                  <c:v>43277.291683101852</c:v>
                </c:pt>
                <c:pt idx="118">
                  <c:v>43277.333349826389</c:v>
                </c:pt>
                <c:pt idx="119">
                  <c:v>43277.375016550926</c:v>
                </c:pt>
                <c:pt idx="120">
                  <c:v>43277.416683275464</c:v>
                </c:pt>
                <c:pt idx="121">
                  <c:v>43277.458350000001</c:v>
                </c:pt>
                <c:pt idx="122">
                  <c:v>43277.500016724538</c:v>
                </c:pt>
                <c:pt idx="123">
                  <c:v>43277.541683449075</c:v>
                </c:pt>
                <c:pt idx="124">
                  <c:v>43277.583350173612</c:v>
                </c:pt>
                <c:pt idx="125">
                  <c:v>43277.62501689815</c:v>
                </c:pt>
                <c:pt idx="126">
                  <c:v>43277.666683622687</c:v>
                </c:pt>
                <c:pt idx="127">
                  <c:v>43277.708350347224</c:v>
                </c:pt>
                <c:pt idx="128">
                  <c:v>43277.750017071761</c:v>
                </c:pt>
                <c:pt idx="129">
                  <c:v>43277.791683796298</c:v>
                </c:pt>
                <c:pt idx="130">
                  <c:v>43277.833350520836</c:v>
                </c:pt>
                <c:pt idx="131">
                  <c:v>43277.875017245373</c:v>
                </c:pt>
                <c:pt idx="132">
                  <c:v>43277.91668396991</c:v>
                </c:pt>
                <c:pt idx="133">
                  <c:v>43277.958350694447</c:v>
                </c:pt>
                <c:pt idx="134">
                  <c:v>43278.000017418984</c:v>
                </c:pt>
                <c:pt idx="135">
                  <c:v>43278.041684143522</c:v>
                </c:pt>
                <c:pt idx="136">
                  <c:v>43278.083350868059</c:v>
                </c:pt>
                <c:pt idx="137">
                  <c:v>43278.125017592596</c:v>
                </c:pt>
                <c:pt idx="138">
                  <c:v>43278.166684317126</c:v>
                </c:pt>
                <c:pt idx="139">
                  <c:v>43278.208351041663</c:v>
                </c:pt>
                <c:pt idx="140">
                  <c:v>43278.2500177662</c:v>
                </c:pt>
                <c:pt idx="141">
                  <c:v>43278.291684490738</c:v>
                </c:pt>
                <c:pt idx="142">
                  <c:v>43278.333351215275</c:v>
                </c:pt>
                <c:pt idx="143">
                  <c:v>43278.375017939812</c:v>
                </c:pt>
                <c:pt idx="144">
                  <c:v>43278.416684664349</c:v>
                </c:pt>
                <c:pt idx="145">
                  <c:v>43278.458351388887</c:v>
                </c:pt>
                <c:pt idx="146">
                  <c:v>43278.500018113424</c:v>
                </c:pt>
                <c:pt idx="147">
                  <c:v>43278.541684837961</c:v>
                </c:pt>
                <c:pt idx="148">
                  <c:v>43278.583351562498</c:v>
                </c:pt>
                <c:pt idx="149">
                  <c:v>43278.625018287035</c:v>
                </c:pt>
                <c:pt idx="150">
                  <c:v>43278.666685011573</c:v>
                </c:pt>
                <c:pt idx="151">
                  <c:v>43278.70835173611</c:v>
                </c:pt>
                <c:pt idx="152">
                  <c:v>43278.750018460647</c:v>
                </c:pt>
                <c:pt idx="153">
                  <c:v>43278.791685185184</c:v>
                </c:pt>
                <c:pt idx="154">
                  <c:v>43278.833351909721</c:v>
                </c:pt>
                <c:pt idx="155">
                  <c:v>43278.875018634259</c:v>
                </c:pt>
                <c:pt idx="156">
                  <c:v>43278.916685358796</c:v>
                </c:pt>
                <c:pt idx="157">
                  <c:v>43278.958352083333</c:v>
                </c:pt>
                <c:pt idx="158">
                  <c:v>43279.00001880787</c:v>
                </c:pt>
                <c:pt idx="159">
                  <c:v>43279.041685532407</c:v>
                </c:pt>
                <c:pt idx="160">
                  <c:v>43279.083352256945</c:v>
                </c:pt>
                <c:pt idx="161">
                  <c:v>43279.125018981482</c:v>
                </c:pt>
                <c:pt idx="162">
                  <c:v>43279.166685706019</c:v>
                </c:pt>
                <c:pt idx="163">
                  <c:v>43279.208352430556</c:v>
                </c:pt>
                <c:pt idx="164">
                  <c:v>43279.250019155093</c:v>
                </c:pt>
                <c:pt idx="165">
                  <c:v>43279.291685879631</c:v>
                </c:pt>
                <c:pt idx="166">
                  <c:v>43279.333352604168</c:v>
                </c:pt>
                <c:pt idx="167">
                  <c:v>43279.375019328705</c:v>
                </c:pt>
                <c:pt idx="168">
                  <c:v>43279.416686053242</c:v>
                </c:pt>
                <c:pt idx="169">
                  <c:v>43279.45835277778</c:v>
                </c:pt>
                <c:pt idx="170">
                  <c:v>43279.500019502317</c:v>
                </c:pt>
                <c:pt idx="171">
                  <c:v>43279.541686226854</c:v>
                </c:pt>
                <c:pt idx="172">
                  <c:v>43279.583352951391</c:v>
                </c:pt>
                <c:pt idx="173">
                  <c:v>43279.625019675928</c:v>
                </c:pt>
                <c:pt idx="174">
                  <c:v>43279.666686400466</c:v>
                </c:pt>
                <c:pt idx="175">
                  <c:v>43279.708353125003</c:v>
                </c:pt>
                <c:pt idx="176">
                  <c:v>43279.75001984954</c:v>
                </c:pt>
                <c:pt idx="177">
                  <c:v>43279.791686574077</c:v>
                </c:pt>
                <c:pt idx="178">
                  <c:v>43279.833353298614</c:v>
                </c:pt>
                <c:pt idx="179">
                  <c:v>43279.875020023152</c:v>
                </c:pt>
                <c:pt idx="180">
                  <c:v>43279.916686747689</c:v>
                </c:pt>
                <c:pt idx="181">
                  <c:v>43279.958353472219</c:v>
                </c:pt>
                <c:pt idx="182">
                  <c:v>43280.000020196756</c:v>
                </c:pt>
                <c:pt idx="183">
                  <c:v>43280.041686921293</c:v>
                </c:pt>
                <c:pt idx="184">
                  <c:v>43280.08335364583</c:v>
                </c:pt>
                <c:pt idx="185">
                  <c:v>43280.125020370368</c:v>
                </c:pt>
                <c:pt idx="186">
                  <c:v>43280.166687094905</c:v>
                </c:pt>
                <c:pt idx="187">
                  <c:v>43280.208353819442</c:v>
                </c:pt>
                <c:pt idx="188">
                  <c:v>43280.250020543979</c:v>
                </c:pt>
                <c:pt idx="189">
                  <c:v>43280.291687268516</c:v>
                </c:pt>
                <c:pt idx="190">
                  <c:v>43280.333353993054</c:v>
                </c:pt>
                <c:pt idx="191">
                  <c:v>43280.375020717591</c:v>
                </c:pt>
                <c:pt idx="192">
                  <c:v>43280.416687442128</c:v>
                </c:pt>
                <c:pt idx="193">
                  <c:v>43280.458354166665</c:v>
                </c:pt>
                <c:pt idx="194">
                  <c:v>43280.500020891202</c:v>
                </c:pt>
                <c:pt idx="195">
                  <c:v>43280.54168761574</c:v>
                </c:pt>
                <c:pt idx="196">
                  <c:v>43280.583354340277</c:v>
                </c:pt>
                <c:pt idx="197">
                  <c:v>43280.625021064814</c:v>
                </c:pt>
                <c:pt idx="198">
                  <c:v>43280.666687789351</c:v>
                </c:pt>
                <c:pt idx="199">
                  <c:v>43280.708354513888</c:v>
                </c:pt>
                <c:pt idx="200">
                  <c:v>43280.750021238426</c:v>
                </c:pt>
                <c:pt idx="201">
                  <c:v>43280.791687962963</c:v>
                </c:pt>
                <c:pt idx="202">
                  <c:v>43280.8333546875</c:v>
                </c:pt>
                <c:pt idx="203">
                  <c:v>43280.875021412037</c:v>
                </c:pt>
                <c:pt idx="204">
                  <c:v>43280.916688136575</c:v>
                </c:pt>
                <c:pt idx="205">
                  <c:v>43280.958354861112</c:v>
                </c:pt>
                <c:pt idx="206">
                  <c:v>43281.000021585649</c:v>
                </c:pt>
                <c:pt idx="207">
                  <c:v>43281.041688310186</c:v>
                </c:pt>
                <c:pt idx="208">
                  <c:v>43281.083355034723</c:v>
                </c:pt>
                <c:pt idx="209">
                  <c:v>43281.125021759261</c:v>
                </c:pt>
                <c:pt idx="210">
                  <c:v>43281.166688483798</c:v>
                </c:pt>
                <c:pt idx="211">
                  <c:v>43281.208355208335</c:v>
                </c:pt>
                <c:pt idx="212">
                  <c:v>43281.250021932872</c:v>
                </c:pt>
                <c:pt idx="213">
                  <c:v>43281.291688657409</c:v>
                </c:pt>
                <c:pt idx="214">
                  <c:v>43281.333355381947</c:v>
                </c:pt>
                <c:pt idx="215">
                  <c:v>43281.375022106484</c:v>
                </c:pt>
                <c:pt idx="216">
                  <c:v>43281.416688831021</c:v>
                </c:pt>
                <c:pt idx="217">
                  <c:v>43281.458355555558</c:v>
                </c:pt>
                <c:pt idx="218">
                  <c:v>43281.500022280095</c:v>
                </c:pt>
                <c:pt idx="219">
                  <c:v>43281.541689004633</c:v>
                </c:pt>
                <c:pt idx="220">
                  <c:v>43281.58335572917</c:v>
                </c:pt>
                <c:pt idx="221">
                  <c:v>43281.625022453707</c:v>
                </c:pt>
                <c:pt idx="222">
                  <c:v>43281.666689178244</c:v>
                </c:pt>
                <c:pt idx="223">
                  <c:v>43281.708355902774</c:v>
                </c:pt>
                <c:pt idx="224">
                  <c:v>43281.750022627311</c:v>
                </c:pt>
                <c:pt idx="225">
                  <c:v>43281.791689351849</c:v>
                </c:pt>
                <c:pt idx="226">
                  <c:v>43281.833356076386</c:v>
                </c:pt>
                <c:pt idx="227">
                  <c:v>43281.875022800923</c:v>
                </c:pt>
                <c:pt idx="228">
                  <c:v>43281.91668952546</c:v>
                </c:pt>
                <c:pt idx="229">
                  <c:v>43281.958356249997</c:v>
                </c:pt>
                <c:pt idx="230">
                  <c:v>43282.000022974535</c:v>
                </c:pt>
                <c:pt idx="231">
                  <c:v>43282.041689699072</c:v>
                </c:pt>
                <c:pt idx="232">
                  <c:v>43282.083356423609</c:v>
                </c:pt>
                <c:pt idx="233">
                  <c:v>43282.125023148146</c:v>
                </c:pt>
                <c:pt idx="234">
                  <c:v>43282.166689872683</c:v>
                </c:pt>
                <c:pt idx="235">
                  <c:v>43282.208356597221</c:v>
                </c:pt>
                <c:pt idx="236">
                  <c:v>43282.250023321758</c:v>
                </c:pt>
                <c:pt idx="237">
                  <c:v>43282.291690046295</c:v>
                </c:pt>
                <c:pt idx="238">
                  <c:v>43282.333356770832</c:v>
                </c:pt>
                <c:pt idx="239">
                  <c:v>43282.37502349537</c:v>
                </c:pt>
                <c:pt idx="240">
                  <c:v>43282.416690219907</c:v>
                </c:pt>
                <c:pt idx="241">
                  <c:v>43282.458356944444</c:v>
                </c:pt>
                <c:pt idx="242">
                  <c:v>43282.500023668981</c:v>
                </c:pt>
                <c:pt idx="243">
                  <c:v>43282.541690393518</c:v>
                </c:pt>
                <c:pt idx="244">
                  <c:v>43282.583357118056</c:v>
                </c:pt>
                <c:pt idx="245">
                  <c:v>43282.625023842593</c:v>
                </c:pt>
                <c:pt idx="246">
                  <c:v>43282.66669056713</c:v>
                </c:pt>
                <c:pt idx="247">
                  <c:v>43282.708357291667</c:v>
                </c:pt>
                <c:pt idx="248">
                  <c:v>43282.750024016204</c:v>
                </c:pt>
                <c:pt idx="249">
                  <c:v>43282.791690740742</c:v>
                </c:pt>
                <c:pt idx="250">
                  <c:v>43282.833357465279</c:v>
                </c:pt>
                <c:pt idx="251">
                  <c:v>43282.875024189816</c:v>
                </c:pt>
                <c:pt idx="252">
                  <c:v>43282.916690914353</c:v>
                </c:pt>
                <c:pt idx="253">
                  <c:v>43282.95835763889</c:v>
                </c:pt>
                <c:pt idx="254">
                  <c:v>43283.000024363428</c:v>
                </c:pt>
                <c:pt idx="255">
                  <c:v>43283.041691087965</c:v>
                </c:pt>
                <c:pt idx="256">
                  <c:v>43283.083357812502</c:v>
                </c:pt>
                <c:pt idx="257">
                  <c:v>43283.125024537039</c:v>
                </c:pt>
                <c:pt idx="258">
                  <c:v>43283.166691261576</c:v>
                </c:pt>
                <c:pt idx="259">
                  <c:v>43283.208357986114</c:v>
                </c:pt>
                <c:pt idx="260">
                  <c:v>43283.250024710651</c:v>
                </c:pt>
                <c:pt idx="261">
                  <c:v>43283.291691435188</c:v>
                </c:pt>
                <c:pt idx="262">
                  <c:v>43283.333358159725</c:v>
                </c:pt>
                <c:pt idx="263">
                  <c:v>43283.375024884263</c:v>
                </c:pt>
                <c:pt idx="264">
                  <c:v>43283.4166916088</c:v>
                </c:pt>
                <c:pt idx="265">
                  <c:v>43283.458358333337</c:v>
                </c:pt>
                <c:pt idx="266">
                  <c:v>43283.500025057867</c:v>
                </c:pt>
                <c:pt idx="267">
                  <c:v>43283.541691782404</c:v>
                </c:pt>
                <c:pt idx="268">
                  <c:v>43283.583358506941</c:v>
                </c:pt>
                <c:pt idx="269">
                  <c:v>43283.625025231479</c:v>
                </c:pt>
                <c:pt idx="270">
                  <c:v>43283.666691956016</c:v>
                </c:pt>
                <c:pt idx="271">
                  <c:v>43283.708358680553</c:v>
                </c:pt>
                <c:pt idx="272">
                  <c:v>43283.75002540509</c:v>
                </c:pt>
                <c:pt idx="273">
                  <c:v>43283.791692129627</c:v>
                </c:pt>
                <c:pt idx="274">
                  <c:v>43283.833358854165</c:v>
                </c:pt>
                <c:pt idx="275">
                  <c:v>43283.875025578702</c:v>
                </c:pt>
                <c:pt idx="276">
                  <c:v>43283.916692303239</c:v>
                </c:pt>
                <c:pt idx="277">
                  <c:v>43283.958359027776</c:v>
                </c:pt>
                <c:pt idx="278">
                  <c:v>43284.000025752313</c:v>
                </c:pt>
                <c:pt idx="279">
                  <c:v>43284.041692476851</c:v>
                </c:pt>
                <c:pt idx="280">
                  <c:v>43284.083359201388</c:v>
                </c:pt>
                <c:pt idx="281">
                  <c:v>43284.125025925925</c:v>
                </c:pt>
                <c:pt idx="282">
                  <c:v>43284.166692650462</c:v>
                </c:pt>
                <c:pt idx="283">
                  <c:v>43284.208359374999</c:v>
                </c:pt>
                <c:pt idx="284">
                  <c:v>43284.250026099537</c:v>
                </c:pt>
                <c:pt idx="285">
                  <c:v>43284.291692824074</c:v>
                </c:pt>
                <c:pt idx="286">
                  <c:v>43284.333359548611</c:v>
                </c:pt>
                <c:pt idx="287">
                  <c:v>43284.375026273148</c:v>
                </c:pt>
                <c:pt idx="288">
                  <c:v>43284.416692997685</c:v>
                </c:pt>
                <c:pt idx="289">
                  <c:v>43284.458359722223</c:v>
                </c:pt>
                <c:pt idx="290">
                  <c:v>43284.50002644676</c:v>
                </c:pt>
                <c:pt idx="291">
                  <c:v>43284.541693171297</c:v>
                </c:pt>
                <c:pt idx="292">
                  <c:v>43284.583359895834</c:v>
                </c:pt>
                <c:pt idx="293">
                  <c:v>43284.625026620372</c:v>
                </c:pt>
                <c:pt idx="294">
                  <c:v>43284.666693344909</c:v>
                </c:pt>
                <c:pt idx="295">
                  <c:v>43284.708360069446</c:v>
                </c:pt>
                <c:pt idx="296">
                  <c:v>43284.750026793983</c:v>
                </c:pt>
                <c:pt idx="297">
                  <c:v>43284.79169351852</c:v>
                </c:pt>
                <c:pt idx="298">
                  <c:v>43284.833360243058</c:v>
                </c:pt>
                <c:pt idx="299">
                  <c:v>43284.875026967595</c:v>
                </c:pt>
                <c:pt idx="300">
                  <c:v>43284.916693692132</c:v>
                </c:pt>
                <c:pt idx="301">
                  <c:v>43284.958360416669</c:v>
                </c:pt>
                <c:pt idx="302">
                  <c:v>43285.000027141206</c:v>
                </c:pt>
                <c:pt idx="303">
                  <c:v>43285.041693865744</c:v>
                </c:pt>
                <c:pt idx="304">
                  <c:v>43285.083360590281</c:v>
                </c:pt>
                <c:pt idx="305">
                  <c:v>43285.125027314818</c:v>
                </c:pt>
                <c:pt idx="306">
                  <c:v>43285.166694039355</c:v>
                </c:pt>
                <c:pt idx="307">
                  <c:v>43285.208360763892</c:v>
                </c:pt>
                <c:pt idx="308">
                  <c:v>43285.250027488422</c:v>
                </c:pt>
                <c:pt idx="309">
                  <c:v>43285.29169421296</c:v>
                </c:pt>
                <c:pt idx="310">
                  <c:v>43285.333360937497</c:v>
                </c:pt>
                <c:pt idx="311">
                  <c:v>43285.375027662034</c:v>
                </c:pt>
                <c:pt idx="312">
                  <c:v>43285.416694386571</c:v>
                </c:pt>
                <c:pt idx="313">
                  <c:v>43285.458361111108</c:v>
                </c:pt>
                <c:pt idx="314">
                  <c:v>43285.500027835646</c:v>
                </c:pt>
                <c:pt idx="315">
                  <c:v>43285.541694560183</c:v>
                </c:pt>
                <c:pt idx="316">
                  <c:v>43285.58336128472</c:v>
                </c:pt>
                <c:pt idx="317">
                  <c:v>43285.625028009257</c:v>
                </c:pt>
                <c:pt idx="318">
                  <c:v>43285.666694733794</c:v>
                </c:pt>
                <c:pt idx="319">
                  <c:v>43285.708361458332</c:v>
                </c:pt>
                <c:pt idx="320">
                  <c:v>43285.750028182869</c:v>
                </c:pt>
                <c:pt idx="321">
                  <c:v>43285.791694907406</c:v>
                </c:pt>
                <c:pt idx="322">
                  <c:v>43285.833361631943</c:v>
                </c:pt>
                <c:pt idx="323">
                  <c:v>43285.87502835648</c:v>
                </c:pt>
                <c:pt idx="324">
                  <c:v>43285.916695081018</c:v>
                </c:pt>
                <c:pt idx="325">
                  <c:v>43285.958361805555</c:v>
                </c:pt>
                <c:pt idx="326">
                  <c:v>43286.000028530092</c:v>
                </c:pt>
                <c:pt idx="327">
                  <c:v>43286.041695254629</c:v>
                </c:pt>
                <c:pt idx="328">
                  <c:v>43286.083361979167</c:v>
                </c:pt>
                <c:pt idx="329">
                  <c:v>43286.125028703704</c:v>
                </c:pt>
                <c:pt idx="330">
                  <c:v>43286.166695428241</c:v>
                </c:pt>
                <c:pt idx="331">
                  <c:v>43286.208362152778</c:v>
                </c:pt>
                <c:pt idx="332">
                  <c:v>43286.250028877315</c:v>
                </c:pt>
                <c:pt idx="333">
                  <c:v>43286.291695601853</c:v>
                </c:pt>
                <c:pt idx="334">
                  <c:v>43286.33336232639</c:v>
                </c:pt>
                <c:pt idx="335">
                  <c:v>43286.375029050927</c:v>
                </c:pt>
                <c:pt idx="336">
                  <c:v>43286.416695775464</c:v>
                </c:pt>
                <c:pt idx="337">
                  <c:v>43286.458362500001</c:v>
                </c:pt>
                <c:pt idx="338">
                  <c:v>43286.500029224539</c:v>
                </c:pt>
                <c:pt idx="339">
                  <c:v>43286.541695949076</c:v>
                </c:pt>
                <c:pt idx="340">
                  <c:v>43286.583362673613</c:v>
                </c:pt>
                <c:pt idx="341">
                  <c:v>43286.62502939815</c:v>
                </c:pt>
                <c:pt idx="342">
                  <c:v>43286.666696122687</c:v>
                </c:pt>
                <c:pt idx="343">
                  <c:v>43286.708362847225</c:v>
                </c:pt>
                <c:pt idx="344">
                  <c:v>43286.750029571762</c:v>
                </c:pt>
                <c:pt idx="345">
                  <c:v>43286.791696296299</c:v>
                </c:pt>
                <c:pt idx="346">
                  <c:v>43286.833363020836</c:v>
                </c:pt>
                <c:pt idx="347">
                  <c:v>43286.875029745373</c:v>
                </c:pt>
                <c:pt idx="348">
                  <c:v>43286.916696469911</c:v>
                </c:pt>
                <c:pt idx="349">
                  <c:v>43286.958363194448</c:v>
                </c:pt>
                <c:pt idx="350">
                  <c:v>43287.000029918985</c:v>
                </c:pt>
                <c:pt idx="351">
                  <c:v>43287.041696643515</c:v>
                </c:pt>
                <c:pt idx="352">
                  <c:v>43287.083363368052</c:v>
                </c:pt>
                <c:pt idx="353">
                  <c:v>43287.125030092589</c:v>
                </c:pt>
                <c:pt idx="354">
                  <c:v>43287.166696817127</c:v>
                </c:pt>
                <c:pt idx="355">
                  <c:v>43287.208363541664</c:v>
                </c:pt>
                <c:pt idx="356">
                  <c:v>43287.250030266201</c:v>
                </c:pt>
                <c:pt idx="357">
                  <c:v>43287.291696990738</c:v>
                </c:pt>
                <c:pt idx="358">
                  <c:v>43287.333363715275</c:v>
                </c:pt>
                <c:pt idx="359">
                  <c:v>43287.375030439813</c:v>
                </c:pt>
                <c:pt idx="360">
                  <c:v>43287.41669716435</c:v>
                </c:pt>
                <c:pt idx="361">
                  <c:v>43287.458363888887</c:v>
                </c:pt>
                <c:pt idx="362">
                  <c:v>43287.500030613424</c:v>
                </c:pt>
                <c:pt idx="363">
                  <c:v>43287.541697337962</c:v>
                </c:pt>
                <c:pt idx="364">
                  <c:v>43287.583364062499</c:v>
                </c:pt>
                <c:pt idx="365">
                  <c:v>43287.625030787036</c:v>
                </c:pt>
                <c:pt idx="366">
                  <c:v>43287.666697511573</c:v>
                </c:pt>
                <c:pt idx="367">
                  <c:v>43287.70836423611</c:v>
                </c:pt>
                <c:pt idx="368">
                  <c:v>43287.750030960648</c:v>
                </c:pt>
                <c:pt idx="369">
                  <c:v>43287.791697685185</c:v>
                </c:pt>
                <c:pt idx="370">
                  <c:v>43287.833364409722</c:v>
                </c:pt>
                <c:pt idx="371">
                  <c:v>43287.875031134259</c:v>
                </c:pt>
                <c:pt idx="372">
                  <c:v>43287.916697858796</c:v>
                </c:pt>
                <c:pt idx="373">
                  <c:v>43287.958364583334</c:v>
                </c:pt>
                <c:pt idx="374">
                  <c:v>43288.000031307871</c:v>
                </c:pt>
                <c:pt idx="375">
                  <c:v>43288.041698032408</c:v>
                </c:pt>
                <c:pt idx="376">
                  <c:v>43288.083364756945</c:v>
                </c:pt>
                <c:pt idx="377">
                  <c:v>43288.125031481482</c:v>
                </c:pt>
                <c:pt idx="378">
                  <c:v>43288.16669820602</c:v>
                </c:pt>
                <c:pt idx="379">
                  <c:v>43288.208364930557</c:v>
                </c:pt>
                <c:pt idx="380">
                  <c:v>43288.250031655094</c:v>
                </c:pt>
                <c:pt idx="381">
                  <c:v>43288.291698379631</c:v>
                </c:pt>
                <c:pt idx="382">
                  <c:v>43288.333365104168</c:v>
                </c:pt>
                <c:pt idx="383">
                  <c:v>43288.375031828706</c:v>
                </c:pt>
                <c:pt idx="384">
                  <c:v>43288.416698553243</c:v>
                </c:pt>
                <c:pt idx="385">
                  <c:v>43288.45836527778</c:v>
                </c:pt>
                <c:pt idx="386">
                  <c:v>43288.500032002317</c:v>
                </c:pt>
                <c:pt idx="387">
                  <c:v>43288.541698726855</c:v>
                </c:pt>
                <c:pt idx="388">
                  <c:v>43288.583365451392</c:v>
                </c:pt>
                <c:pt idx="389">
                  <c:v>43288.625032175929</c:v>
                </c:pt>
                <c:pt idx="390">
                  <c:v>43288.666698900466</c:v>
                </c:pt>
                <c:pt idx="391">
                  <c:v>43288.708365625003</c:v>
                </c:pt>
                <c:pt idx="392">
                  <c:v>43288.750032349541</c:v>
                </c:pt>
                <c:pt idx="393">
                  <c:v>43288.79169907407</c:v>
                </c:pt>
                <c:pt idx="394">
                  <c:v>43288.833365798608</c:v>
                </c:pt>
                <c:pt idx="395">
                  <c:v>43288.875032523145</c:v>
                </c:pt>
                <c:pt idx="396">
                  <c:v>43288.916699247682</c:v>
                </c:pt>
                <c:pt idx="397">
                  <c:v>43288.958365972219</c:v>
                </c:pt>
                <c:pt idx="398">
                  <c:v>43289.000032696757</c:v>
                </c:pt>
                <c:pt idx="399">
                  <c:v>43289.041699421294</c:v>
                </c:pt>
                <c:pt idx="400">
                  <c:v>43289.083366145831</c:v>
                </c:pt>
                <c:pt idx="401">
                  <c:v>43289.125032870368</c:v>
                </c:pt>
                <c:pt idx="402">
                  <c:v>43289.166699594905</c:v>
                </c:pt>
                <c:pt idx="403">
                  <c:v>43289.208366319443</c:v>
                </c:pt>
                <c:pt idx="404">
                  <c:v>43289.25003304398</c:v>
                </c:pt>
                <c:pt idx="405">
                  <c:v>43289.291699768517</c:v>
                </c:pt>
                <c:pt idx="406">
                  <c:v>43289.333366493054</c:v>
                </c:pt>
                <c:pt idx="407">
                  <c:v>43289.375033217591</c:v>
                </c:pt>
                <c:pt idx="408">
                  <c:v>43289.416699942129</c:v>
                </c:pt>
                <c:pt idx="409">
                  <c:v>43289.458366666666</c:v>
                </c:pt>
                <c:pt idx="410">
                  <c:v>43289.500033391203</c:v>
                </c:pt>
                <c:pt idx="411">
                  <c:v>43289.54170011574</c:v>
                </c:pt>
                <c:pt idx="412">
                  <c:v>43289.583366840277</c:v>
                </c:pt>
                <c:pt idx="413">
                  <c:v>43289.625033564815</c:v>
                </c:pt>
                <c:pt idx="414">
                  <c:v>43289.666700289352</c:v>
                </c:pt>
                <c:pt idx="415">
                  <c:v>43289.708367013889</c:v>
                </c:pt>
                <c:pt idx="416">
                  <c:v>43289.750033738426</c:v>
                </c:pt>
                <c:pt idx="417">
                  <c:v>43289.791700462963</c:v>
                </c:pt>
                <c:pt idx="418">
                  <c:v>43289.833367187501</c:v>
                </c:pt>
                <c:pt idx="419">
                  <c:v>43289.875033912038</c:v>
                </c:pt>
                <c:pt idx="420">
                  <c:v>43289.916700636575</c:v>
                </c:pt>
                <c:pt idx="421">
                  <c:v>43289.958367361112</c:v>
                </c:pt>
                <c:pt idx="422">
                  <c:v>43290.00003408565</c:v>
                </c:pt>
                <c:pt idx="423">
                  <c:v>43290.041700810187</c:v>
                </c:pt>
                <c:pt idx="424">
                  <c:v>43290.083367534724</c:v>
                </c:pt>
                <c:pt idx="425">
                  <c:v>43290.125034259261</c:v>
                </c:pt>
                <c:pt idx="426">
                  <c:v>43290.166700983798</c:v>
                </c:pt>
                <c:pt idx="427">
                  <c:v>43290.208367708336</c:v>
                </c:pt>
                <c:pt idx="428">
                  <c:v>43290.250034432873</c:v>
                </c:pt>
                <c:pt idx="429">
                  <c:v>43290.29170115741</c:v>
                </c:pt>
                <c:pt idx="430">
                  <c:v>43290.333367881947</c:v>
                </c:pt>
                <c:pt idx="431">
                  <c:v>43290.375034606484</c:v>
                </c:pt>
                <c:pt idx="432">
                  <c:v>43290.416701331022</c:v>
                </c:pt>
                <c:pt idx="433">
                  <c:v>43290.458368055559</c:v>
                </c:pt>
                <c:pt idx="434">
                  <c:v>43290.500034780096</c:v>
                </c:pt>
                <c:pt idx="435">
                  <c:v>43290.541701504633</c:v>
                </c:pt>
                <c:pt idx="436">
                  <c:v>43290.583368229163</c:v>
                </c:pt>
                <c:pt idx="437">
                  <c:v>43290.6250349537</c:v>
                </c:pt>
                <c:pt idx="438">
                  <c:v>43290.666701678238</c:v>
                </c:pt>
                <c:pt idx="439">
                  <c:v>43290.708368402775</c:v>
                </c:pt>
                <c:pt idx="440">
                  <c:v>43290.750035127312</c:v>
                </c:pt>
                <c:pt idx="441">
                  <c:v>43290.791701851849</c:v>
                </c:pt>
                <c:pt idx="442">
                  <c:v>43290.833368576386</c:v>
                </c:pt>
                <c:pt idx="443">
                  <c:v>43290.875035300924</c:v>
                </c:pt>
                <c:pt idx="444">
                  <c:v>43290.916702025461</c:v>
                </c:pt>
                <c:pt idx="445">
                  <c:v>43290.958368749998</c:v>
                </c:pt>
                <c:pt idx="446">
                  <c:v>43291.000035474535</c:v>
                </c:pt>
                <c:pt idx="447">
                  <c:v>43291.041702199072</c:v>
                </c:pt>
                <c:pt idx="448">
                  <c:v>43291.08336892361</c:v>
                </c:pt>
                <c:pt idx="449">
                  <c:v>43291.125035648147</c:v>
                </c:pt>
                <c:pt idx="450">
                  <c:v>43291.166702372684</c:v>
                </c:pt>
                <c:pt idx="451">
                  <c:v>43291.208369097221</c:v>
                </c:pt>
                <c:pt idx="452">
                  <c:v>43291.250035821759</c:v>
                </c:pt>
                <c:pt idx="453">
                  <c:v>43291.291702546296</c:v>
                </c:pt>
                <c:pt idx="454">
                  <c:v>43291.333369270833</c:v>
                </c:pt>
                <c:pt idx="455">
                  <c:v>43291.37503599537</c:v>
                </c:pt>
                <c:pt idx="456">
                  <c:v>43291.416702719907</c:v>
                </c:pt>
                <c:pt idx="457">
                  <c:v>43291.458369444445</c:v>
                </c:pt>
                <c:pt idx="458">
                  <c:v>43291.500036168982</c:v>
                </c:pt>
                <c:pt idx="459">
                  <c:v>43291.541702893519</c:v>
                </c:pt>
                <c:pt idx="460">
                  <c:v>43291.583369618056</c:v>
                </c:pt>
                <c:pt idx="461">
                  <c:v>43291.625036342593</c:v>
                </c:pt>
                <c:pt idx="462">
                  <c:v>43291.666703067131</c:v>
                </c:pt>
                <c:pt idx="463">
                  <c:v>43291.708369791668</c:v>
                </c:pt>
                <c:pt idx="464">
                  <c:v>43291.750036516205</c:v>
                </c:pt>
                <c:pt idx="465">
                  <c:v>43291.791703240742</c:v>
                </c:pt>
                <c:pt idx="466">
                  <c:v>43291.833369965279</c:v>
                </c:pt>
                <c:pt idx="467">
                  <c:v>43291.875036689817</c:v>
                </c:pt>
                <c:pt idx="468">
                  <c:v>43291.916703414354</c:v>
                </c:pt>
                <c:pt idx="469">
                  <c:v>43291.958370138891</c:v>
                </c:pt>
                <c:pt idx="470">
                  <c:v>43292.000036863428</c:v>
                </c:pt>
                <c:pt idx="471">
                  <c:v>43292.041703587965</c:v>
                </c:pt>
                <c:pt idx="472">
                  <c:v>43292.083370312503</c:v>
                </c:pt>
                <c:pt idx="473">
                  <c:v>43292.12503703704</c:v>
                </c:pt>
                <c:pt idx="474">
                  <c:v>43292.166703761577</c:v>
                </c:pt>
                <c:pt idx="475">
                  <c:v>43292.208370486114</c:v>
                </c:pt>
                <c:pt idx="476">
                  <c:v>43292.250037210651</c:v>
                </c:pt>
                <c:pt idx="477">
                  <c:v>43292.291703935189</c:v>
                </c:pt>
                <c:pt idx="478">
                  <c:v>43292.333370659719</c:v>
                </c:pt>
                <c:pt idx="479">
                  <c:v>43292.375037384256</c:v>
                </c:pt>
                <c:pt idx="480">
                  <c:v>43292.416704108793</c:v>
                </c:pt>
                <c:pt idx="481">
                  <c:v>43292.45837083333</c:v>
                </c:pt>
                <c:pt idx="482">
                  <c:v>43292.500037557867</c:v>
                </c:pt>
                <c:pt idx="483">
                  <c:v>43292.541704282405</c:v>
                </c:pt>
                <c:pt idx="484">
                  <c:v>43292.583371006942</c:v>
                </c:pt>
                <c:pt idx="485">
                  <c:v>43292.625037731479</c:v>
                </c:pt>
                <c:pt idx="486">
                  <c:v>43292.666704456016</c:v>
                </c:pt>
                <c:pt idx="487">
                  <c:v>43292.708371180554</c:v>
                </c:pt>
                <c:pt idx="488">
                  <c:v>43292.750037905091</c:v>
                </c:pt>
                <c:pt idx="489">
                  <c:v>43292.791704629628</c:v>
                </c:pt>
                <c:pt idx="490">
                  <c:v>43292.833371354165</c:v>
                </c:pt>
                <c:pt idx="491">
                  <c:v>43292.875038078702</c:v>
                </c:pt>
                <c:pt idx="492">
                  <c:v>43292.91670480324</c:v>
                </c:pt>
                <c:pt idx="493">
                  <c:v>43292.958371527777</c:v>
                </c:pt>
                <c:pt idx="494">
                  <c:v>43293.000038252314</c:v>
                </c:pt>
                <c:pt idx="495">
                  <c:v>43293.041704976851</c:v>
                </c:pt>
                <c:pt idx="496">
                  <c:v>43293.083371701388</c:v>
                </c:pt>
                <c:pt idx="497">
                  <c:v>43293.125038425926</c:v>
                </c:pt>
                <c:pt idx="498">
                  <c:v>43293.166705150463</c:v>
                </c:pt>
                <c:pt idx="499">
                  <c:v>43293.208371875</c:v>
                </c:pt>
                <c:pt idx="500">
                  <c:v>43293.250038599537</c:v>
                </c:pt>
                <c:pt idx="501">
                  <c:v>43293.291705324074</c:v>
                </c:pt>
                <c:pt idx="502">
                  <c:v>43293.333372048612</c:v>
                </c:pt>
                <c:pt idx="503">
                  <c:v>43293.375038773149</c:v>
                </c:pt>
                <c:pt idx="504">
                  <c:v>43293.416705497686</c:v>
                </c:pt>
                <c:pt idx="505">
                  <c:v>43293.458372222223</c:v>
                </c:pt>
                <c:pt idx="506">
                  <c:v>43293.50003894676</c:v>
                </c:pt>
                <c:pt idx="507">
                  <c:v>43293.541705671298</c:v>
                </c:pt>
                <c:pt idx="508">
                  <c:v>43293.583372395835</c:v>
                </c:pt>
                <c:pt idx="509">
                  <c:v>43293.625039120372</c:v>
                </c:pt>
                <c:pt idx="510">
                  <c:v>43293.666705844909</c:v>
                </c:pt>
                <c:pt idx="511">
                  <c:v>43293.708372569447</c:v>
                </c:pt>
                <c:pt idx="512">
                  <c:v>43293.750039293984</c:v>
                </c:pt>
                <c:pt idx="513">
                  <c:v>43293.791706018521</c:v>
                </c:pt>
                <c:pt idx="514">
                  <c:v>43293.833372743058</c:v>
                </c:pt>
                <c:pt idx="515">
                  <c:v>43293.875039467595</c:v>
                </c:pt>
                <c:pt idx="516">
                  <c:v>43293.916706192133</c:v>
                </c:pt>
                <c:pt idx="517">
                  <c:v>43293.95837291667</c:v>
                </c:pt>
                <c:pt idx="518">
                  <c:v>43294.000039641207</c:v>
                </c:pt>
                <c:pt idx="519">
                  <c:v>43294.041706365744</c:v>
                </c:pt>
                <c:pt idx="520">
                  <c:v>43294.083373090281</c:v>
                </c:pt>
                <c:pt idx="521">
                  <c:v>43294.125039814811</c:v>
                </c:pt>
                <c:pt idx="522">
                  <c:v>43294.166706539349</c:v>
                </c:pt>
                <c:pt idx="523">
                  <c:v>43294.208373263886</c:v>
                </c:pt>
                <c:pt idx="524">
                  <c:v>43294.250039988423</c:v>
                </c:pt>
                <c:pt idx="525">
                  <c:v>43294.29170671296</c:v>
                </c:pt>
                <c:pt idx="526">
                  <c:v>43294.333373437497</c:v>
                </c:pt>
                <c:pt idx="527">
                  <c:v>43294.375040162035</c:v>
                </c:pt>
                <c:pt idx="528">
                  <c:v>43294.416706886572</c:v>
                </c:pt>
                <c:pt idx="529">
                  <c:v>43294.458373611109</c:v>
                </c:pt>
                <c:pt idx="530">
                  <c:v>43294.500040335646</c:v>
                </c:pt>
                <c:pt idx="531">
                  <c:v>43294.541707060183</c:v>
                </c:pt>
                <c:pt idx="532">
                  <c:v>43294.583373784721</c:v>
                </c:pt>
                <c:pt idx="533">
                  <c:v>43294.625040509258</c:v>
                </c:pt>
                <c:pt idx="534">
                  <c:v>43294.666707233795</c:v>
                </c:pt>
                <c:pt idx="535">
                  <c:v>43294.708373958332</c:v>
                </c:pt>
                <c:pt idx="536">
                  <c:v>43294.750040682869</c:v>
                </c:pt>
                <c:pt idx="537">
                  <c:v>43294.791707407407</c:v>
                </c:pt>
                <c:pt idx="538">
                  <c:v>43294.833374131944</c:v>
                </c:pt>
                <c:pt idx="539">
                  <c:v>43294.875040856481</c:v>
                </c:pt>
                <c:pt idx="540">
                  <c:v>43294.916707581018</c:v>
                </c:pt>
                <c:pt idx="541">
                  <c:v>43294.958374305555</c:v>
                </c:pt>
                <c:pt idx="542">
                  <c:v>43295.000041030093</c:v>
                </c:pt>
                <c:pt idx="543">
                  <c:v>43295.04170775463</c:v>
                </c:pt>
                <c:pt idx="544">
                  <c:v>43295.083374479167</c:v>
                </c:pt>
                <c:pt idx="545">
                  <c:v>43295.125041203704</c:v>
                </c:pt>
                <c:pt idx="546">
                  <c:v>43295.166707928242</c:v>
                </c:pt>
                <c:pt idx="547">
                  <c:v>43295.208374652779</c:v>
                </c:pt>
                <c:pt idx="548">
                  <c:v>43295.250041377316</c:v>
                </c:pt>
                <c:pt idx="549">
                  <c:v>43295.291708101853</c:v>
                </c:pt>
                <c:pt idx="550">
                  <c:v>43295.33337482639</c:v>
                </c:pt>
                <c:pt idx="551">
                  <c:v>43295.375041550928</c:v>
                </c:pt>
                <c:pt idx="552">
                  <c:v>43295.416708275465</c:v>
                </c:pt>
                <c:pt idx="553">
                  <c:v>43295.458375000002</c:v>
                </c:pt>
                <c:pt idx="554">
                  <c:v>43295.500041724539</c:v>
                </c:pt>
                <c:pt idx="555">
                  <c:v>43295.541708449076</c:v>
                </c:pt>
                <c:pt idx="556">
                  <c:v>43295.583375173614</c:v>
                </c:pt>
                <c:pt idx="557">
                  <c:v>43295.625041898151</c:v>
                </c:pt>
                <c:pt idx="558">
                  <c:v>43295.666708622688</c:v>
                </c:pt>
                <c:pt idx="559">
                  <c:v>43295.708375347225</c:v>
                </c:pt>
                <c:pt idx="560">
                  <c:v>43295.750042071762</c:v>
                </c:pt>
                <c:pt idx="561">
                  <c:v>43295.7917087963</c:v>
                </c:pt>
                <c:pt idx="562">
                  <c:v>43295.833375520837</c:v>
                </c:pt>
                <c:pt idx="563">
                  <c:v>43295.875042245367</c:v>
                </c:pt>
                <c:pt idx="564">
                  <c:v>43295.916708969904</c:v>
                </c:pt>
                <c:pt idx="565">
                  <c:v>43295.958375694441</c:v>
                </c:pt>
                <c:pt idx="566">
                  <c:v>43296.000042418978</c:v>
                </c:pt>
                <c:pt idx="567">
                  <c:v>43296.041709143516</c:v>
                </c:pt>
                <c:pt idx="568">
                  <c:v>43296.083375868053</c:v>
                </c:pt>
                <c:pt idx="569">
                  <c:v>43296.12504259259</c:v>
                </c:pt>
                <c:pt idx="570">
                  <c:v>43296.166709317127</c:v>
                </c:pt>
                <c:pt idx="571">
                  <c:v>43296.208376041664</c:v>
                </c:pt>
                <c:pt idx="572">
                  <c:v>43296.250042766202</c:v>
                </c:pt>
                <c:pt idx="573">
                  <c:v>43296.291709490739</c:v>
                </c:pt>
                <c:pt idx="574">
                  <c:v>43296.333376215276</c:v>
                </c:pt>
                <c:pt idx="575">
                  <c:v>43296.375042939813</c:v>
                </c:pt>
                <c:pt idx="576">
                  <c:v>43296.41670966435</c:v>
                </c:pt>
                <c:pt idx="577">
                  <c:v>43296.458376388888</c:v>
                </c:pt>
                <c:pt idx="578">
                  <c:v>43296.500043113425</c:v>
                </c:pt>
                <c:pt idx="579">
                  <c:v>43296.541709837962</c:v>
                </c:pt>
                <c:pt idx="580">
                  <c:v>43296.583376562499</c:v>
                </c:pt>
                <c:pt idx="581">
                  <c:v>43296.625043287037</c:v>
                </c:pt>
                <c:pt idx="582">
                  <c:v>43296.666710011574</c:v>
                </c:pt>
                <c:pt idx="583">
                  <c:v>43296.708376736111</c:v>
                </c:pt>
                <c:pt idx="584">
                  <c:v>43296.750043460648</c:v>
                </c:pt>
                <c:pt idx="585">
                  <c:v>43296.791710185185</c:v>
                </c:pt>
                <c:pt idx="586">
                  <c:v>43296.833376909723</c:v>
                </c:pt>
                <c:pt idx="587">
                  <c:v>43296.87504363426</c:v>
                </c:pt>
                <c:pt idx="588">
                  <c:v>43296.916710358797</c:v>
                </c:pt>
                <c:pt idx="589">
                  <c:v>43296.958377083334</c:v>
                </c:pt>
                <c:pt idx="590">
                  <c:v>43297.000043807871</c:v>
                </c:pt>
                <c:pt idx="591">
                  <c:v>43297.041710532409</c:v>
                </c:pt>
                <c:pt idx="592">
                  <c:v>43297.083377256946</c:v>
                </c:pt>
                <c:pt idx="593">
                  <c:v>43297.125043981483</c:v>
                </c:pt>
                <c:pt idx="594">
                  <c:v>43297.16671070602</c:v>
                </c:pt>
                <c:pt idx="595">
                  <c:v>43297.208377430557</c:v>
                </c:pt>
                <c:pt idx="596">
                  <c:v>43297.250044155095</c:v>
                </c:pt>
                <c:pt idx="597">
                  <c:v>43297.291710879632</c:v>
                </c:pt>
                <c:pt idx="598">
                  <c:v>43297.333377604169</c:v>
                </c:pt>
                <c:pt idx="599">
                  <c:v>43297.375044328706</c:v>
                </c:pt>
                <c:pt idx="600">
                  <c:v>43297.416711053243</c:v>
                </c:pt>
                <c:pt idx="601">
                  <c:v>43297.458377777781</c:v>
                </c:pt>
                <c:pt idx="602">
                  <c:v>43297.500044502318</c:v>
                </c:pt>
                <c:pt idx="603">
                  <c:v>43297.541711226855</c:v>
                </c:pt>
                <c:pt idx="604">
                  <c:v>43297.583377951392</c:v>
                </c:pt>
                <c:pt idx="605">
                  <c:v>43297.62504467593</c:v>
                </c:pt>
                <c:pt idx="606">
                  <c:v>43297.666711400459</c:v>
                </c:pt>
                <c:pt idx="607">
                  <c:v>43297.708378124997</c:v>
                </c:pt>
                <c:pt idx="608">
                  <c:v>43297.750044849534</c:v>
                </c:pt>
                <c:pt idx="609">
                  <c:v>43297.791711574071</c:v>
                </c:pt>
                <c:pt idx="610">
                  <c:v>43297.833378298608</c:v>
                </c:pt>
                <c:pt idx="611">
                  <c:v>43297.875045023146</c:v>
                </c:pt>
                <c:pt idx="612">
                  <c:v>43297.916711747683</c:v>
                </c:pt>
                <c:pt idx="613">
                  <c:v>43297.95837847222</c:v>
                </c:pt>
                <c:pt idx="614">
                  <c:v>43298.000045196757</c:v>
                </c:pt>
                <c:pt idx="615">
                  <c:v>43298.041711921294</c:v>
                </c:pt>
                <c:pt idx="616">
                  <c:v>43298.083378645832</c:v>
                </c:pt>
                <c:pt idx="617">
                  <c:v>43298.125045370369</c:v>
                </c:pt>
                <c:pt idx="618">
                  <c:v>43298.166712094906</c:v>
                </c:pt>
                <c:pt idx="619">
                  <c:v>43298.208378819443</c:v>
                </c:pt>
                <c:pt idx="620">
                  <c:v>43298.25004554398</c:v>
                </c:pt>
                <c:pt idx="621">
                  <c:v>43298.291712268518</c:v>
                </c:pt>
                <c:pt idx="622">
                  <c:v>43298.333378993055</c:v>
                </c:pt>
                <c:pt idx="623">
                  <c:v>43298.375045717592</c:v>
                </c:pt>
                <c:pt idx="624">
                  <c:v>43298.416712442129</c:v>
                </c:pt>
                <c:pt idx="625">
                  <c:v>43298.458379166666</c:v>
                </c:pt>
                <c:pt idx="626">
                  <c:v>43298.500045891204</c:v>
                </c:pt>
                <c:pt idx="627">
                  <c:v>43298.541712615741</c:v>
                </c:pt>
                <c:pt idx="628">
                  <c:v>43298.583379340278</c:v>
                </c:pt>
                <c:pt idx="629">
                  <c:v>43298.625046064815</c:v>
                </c:pt>
                <c:pt idx="630">
                  <c:v>43298.666712789352</c:v>
                </c:pt>
                <c:pt idx="631">
                  <c:v>43298.70837951389</c:v>
                </c:pt>
                <c:pt idx="632">
                  <c:v>43298.750046238427</c:v>
                </c:pt>
                <c:pt idx="633">
                  <c:v>43298.791712962964</c:v>
                </c:pt>
                <c:pt idx="634">
                  <c:v>43298.833379687501</c:v>
                </c:pt>
                <c:pt idx="635">
                  <c:v>43298.875046412039</c:v>
                </c:pt>
                <c:pt idx="636">
                  <c:v>43298.916713136576</c:v>
                </c:pt>
                <c:pt idx="637">
                  <c:v>43298.958379861113</c:v>
                </c:pt>
                <c:pt idx="638">
                  <c:v>43299.00004658565</c:v>
                </c:pt>
                <c:pt idx="639">
                  <c:v>43299.041713310187</c:v>
                </c:pt>
                <c:pt idx="640">
                  <c:v>43299.083380034725</c:v>
                </c:pt>
                <c:pt idx="641">
                  <c:v>43299.125046759262</c:v>
                </c:pt>
                <c:pt idx="642">
                  <c:v>43299.166713483799</c:v>
                </c:pt>
                <c:pt idx="643">
                  <c:v>43299.208380208336</c:v>
                </c:pt>
                <c:pt idx="644">
                  <c:v>43299.250046932873</c:v>
                </c:pt>
                <c:pt idx="645">
                  <c:v>43299.291713657411</c:v>
                </c:pt>
                <c:pt idx="646">
                  <c:v>43299.333380381948</c:v>
                </c:pt>
                <c:pt idx="647">
                  <c:v>43299.375047106485</c:v>
                </c:pt>
                <c:pt idx="648">
                  <c:v>43299.416713831015</c:v>
                </c:pt>
                <c:pt idx="649">
                  <c:v>43299.458380555552</c:v>
                </c:pt>
                <c:pt idx="650">
                  <c:v>43299.500047280089</c:v>
                </c:pt>
                <c:pt idx="651">
                  <c:v>43299.541714004627</c:v>
                </c:pt>
                <c:pt idx="652">
                  <c:v>43299.583380729164</c:v>
                </c:pt>
                <c:pt idx="653">
                  <c:v>43299.625047453701</c:v>
                </c:pt>
                <c:pt idx="654">
                  <c:v>43299.666714178238</c:v>
                </c:pt>
                <c:pt idx="655">
                  <c:v>43299.708380902775</c:v>
                </c:pt>
                <c:pt idx="656">
                  <c:v>43299.750047627313</c:v>
                </c:pt>
                <c:pt idx="657">
                  <c:v>43299.79171435185</c:v>
                </c:pt>
                <c:pt idx="658">
                  <c:v>43299.833381076387</c:v>
                </c:pt>
                <c:pt idx="659">
                  <c:v>43299.875047800924</c:v>
                </c:pt>
                <c:pt idx="660">
                  <c:v>43299.916714525461</c:v>
                </c:pt>
                <c:pt idx="661">
                  <c:v>43299.958381249999</c:v>
                </c:pt>
                <c:pt idx="662">
                  <c:v>43300.000047974536</c:v>
                </c:pt>
                <c:pt idx="663">
                  <c:v>43300.041714699073</c:v>
                </c:pt>
                <c:pt idx="664">
                  <c:v>43300.08338142361</c:v>
                </c:pt>
                <c:pt idx="665">
                  <c:v>43300.125048148147</c:v>
                </c:pt>
                <c:pt idx="666">
                  <c:v>43300.166714872685</c:v>
                </c:pt>
                <c:pt idx="667">
                  <c:v>43300.208381597222</c:v>
                </c:pt>
                <c:pt idx="668">
                  <c:v>43300.250048321759</c:v>
                </c:pt>
                <c:pt idx="669">
                  <c:v>43300.291715046296</c:v>
                </c:pt>
                <c:pt idx="670">
                  <c:v>43300.333381770834</c:v>
                </c:pt>
                <c:pt idx="671">
                  <c:v>43300.375048495371</c:v>
                </c:pt>
                <c:pt idx="672">
                  <c:v>43300.416715219908</c:v>
                </c:pt>
                <c:pt idx="673">
                  <c:v>43300.458381944445</c:v>
                </c:pt>
                <c:pt idx="674">
                  <c:v>43300.500048668982</c:v>
                </c:pt>
                <c:pt idx="675">
                  <c:v>43300.54171539352</c:v>
                </c:pt>
                <c:pt idx="676">
                  <c:v>43300.583382118057</c:v>
                </c:pt>
                <c:pt idx="677">
                  <c:v>43300.625048842594</c:v>
                </c:pt>
                <c:pt idx="678">
                  <c:v>43300.666715567131</c:v>
                </c:pt>
                <c:pt idx="679">
                  <c:v>43300.708382291668</c:v>
                </c:pt>
                <c:pt idx="680">
                  <c:v>43300.750049016206</c:v>
                </c:pt>
                <c:pt idx="681">
                  <c:v>43300.791715740743</c:v>
                </c:pt>
                <c:pt idx="682">
                  <c:v>43300.83338246528</c:v>
                </c:pt>
                <c:pt idx="683">
                  <c:v>43300.875049189817</c:v>
                </c:pt>
                <c:pt idx="684">
                  <c:v>43300.916715914354</c:v>
                </c:pt>
                <c:pt idx="685">
                  <c:v>43300.958382638892</c:v>
                </c:pt>
                <c:pt idx="686">
                  <c:v>43301.000049363429</c:v>
                </c:pt>
                <c:pt idx="687">
                  <c:v>43301.041716087966</c:v>
                </c:pt>
                <c:pt idx="688">
                  <c:v>43301.083382812503</c:v>
                </c:pt>
                <c:pt idx="689">
                  <c:v>43301.12504953704</c:v>
                </c:pt>
                <c:pt idx="690">
                  <c:v>43301.166716261578</c:v>
                </c:pt>
                <c:pt idx="691">
                  <c:v>43301.208382986108</c:v>
                </c:pt>
                <c:pt idx="692">
                  <c:v>43301.250049710645</c:v>
                </c:pt>
                <c:pt idx="693">
                  <c:v>43301.291716435182</c:v>
                </c:pt>
                <c:pt idx="694">
                  <c:v>43301.333383159719</c:v>
                </c:pt>
                <c:pt idx="695">
                  <c:v>43301.375049884256</c:v>
                </c:pt>
                <c:pt idx="696">
                  <c:v>43301.416716608794</c:v>
                </c:pt>
                <c:pt idx="697">
                  <c:v>43301.458383333331</c:v>
                </c:pt>
                <c:pt idx="698">
                  <c:v>43301.500050057868</c:v>
                </c:pt>
                <c:pt idx="699">
                  <c:v>43301.541716782405</c:v>
                </c:pt>
                <c:pt idx="700">
                  <c:v>43301.583383506942</c:v>
                </c:pt>
                <c:pt idx="701">
                  <c:v>43301.62505023148</c:v>
                </c:pt>
                <c:pt idx="702">
                  <c:v>43301.666716956017</c:v>
                </c:pt>
                <c:pt idx="703">
                  <c:v>43301.708383680554</c:v>
                </c:pt>
                <c:pt idx="704">
                  <c:v>43301.750050405091</c:v>
                </c:pt>
                <c:pt idx="705">
                  <c:v>43301.791717129629</c:v>
                </c:pt>
                <c:pt idx="706">
                  <c:v>43301.833383854166</c:v>
                </c:pt>
                <c:pt idx="707">
                  <c:v>43301.875050578703</c:v>
                </c:pt>
                <c:pt idx="708">
                  <c:v>43301.91671730324</c:v>
                </c:pt>
                <c:pt idx="709">
                  <c:v>43301.958384027777</c:v>
                </c:pt>
                <c:pt idx="710">
                  <c:v>43302.000050752315</c:v>
                </c:pt>
                <c:pt idx="711">
                  <c:v>43302.041717476852</c:v>
                </c:pt>
                <c:pt idx="712">
                  <c:v>43302.083384201389</c:v>
                </c:pt>
                <c:pt idx="713">
                  <c:v>43302.125050925926</c:v>
                </c:pt>
                <c:pt idx="714">
                  <c:v>43302.166717650463</c:v>
                </c:pt>
                <c:pt idx="715">
                  <c:v>43302.208384375001</c:v>
                </c:pt>
                <c:pt idx="716">
                  <c:v>43302.250051099538</c:v>
                </c:pt>
                <c:pt idx="717">
                  <c:v>43302.291717824075</c:v>
                </c:pt>
                <c:pt idx="718">
                  <c:v>43302.333384548612</c:v>
                </c:pt>
                <c:pt idx="719">
                  <c:v>43302.375051273149</c:v>
                </c:pt>
                <c:pt idx="720">
                  <c:v>43302.416717997687</c:v>
                </c:pt>
                <c:pt idx="721">
                  <c:v>43302.458384722224</c:v>
                </c:pt>
                <c:pt idx="722">
                  <c:v>43302.500051446761</c:v>
                </c:pt>
                <c:pt idx="723">
                  <c:v>43302.541718171298</c:v>
                </c:pt>
                <c:pt idx="724">
                  <c:v>43302.583384895835</c:v>
                </c:pt>
                <c:pt idx="725">
                  <c:v>43302.625051620373</c:v>
                </c:pt>
                <c:pt idx="726">
                  <c:v>43302.66671834491</c:v>
                </c:pt>
                <c:pt idx="727">
                  <c:v>43302.708385069447</c:v>
                </c:pt>
                <c:pt idx="728">
                  <c:v>43302.750051793984</c:v>
                </c:pt>
                <c:pt idx="729">
                  <c:v>43302.791718518522</c:v>
                </c:pt>
                <c:pt idx="730">
                  <c:v>43302.833385243059</c:v>
                </c:pt>
                <c:pt idx="731">
                  <c:v>43302.875051967596</c:v>
                </c:pt>
                <c:pt idx="732">
                  <c:v>43302.916718692133</c:v>
                </c:pt>
                <c:pt idx="733">
                  <c:v>43302.958385416663</c:v>
                </c:pt>
                <c:pt idx="734">
                  <c:v>43303.0000521412</c:v>
                </c:pt>
                <c:pt idx="735">
                  <c:v>43303.041718865737</c:v>
                </c:pt>
                <c:pt idx="736">
                  <c:v>43303.083385590275</c:v>
                </c:pt>
                <c:pt idx="737">
                  <c:v>43303.125052314812</c:v>
                </c:pt>
                <c:pt idx="738">
                  <c:v>43303.166719039349</c:v>
                </c:pt>
                <c:pt idx="739">
                  <c:v>43303.208385763886</c:v>
                </c:pt>
                <c:pt idx="740">
                  <c:v>43303.250052488424</c:v>
                </c:pt>
                <c:pt idx="741">
                  <c:v>43303.291719212961</c:v>
                </c:pt>
                <c:pt idx="742">
                  <c:v>43303.333385937498</c:v>
                </c:pt>
                <c:pt idx="743">
                  <c:v>43303.375052662035</c:v>
                </c:pt>
                <c:pt idx="744">
                  <c:v>43303.416719386572</c:v>
                </c:pt>
                <c:pt idx="745">
                  <c:v>43303.45838611111</c:v>
                </c:pt>
                <c:pt idx="746">
                  <c:v>43303.500052835647</c:v>
                </c:pt>
                <c:pt idx="747">
                  <c:v>43303.541719560184</c:v>
                </c:pt>
                <c:pt idx="748">
                  <c:v>43303.583386284721</c:v>
                </c:pt>
                <c:pt idx="749">
                  <c:v>43303.625053009258</c:v>
                </c:pt>
                <c:pt idx="750">
                  <c:v>43303.666719733796</c:v>
                </c:pt>
                <c:pt idx="751">
                  <c:v>43303.708386458333</c:v>
                </c:pt>
                <c:pt idx="752">
                  <c:v>43303.75005318287</c:v>
                </c:pt>
                <c:pt idx="753">
                  <c:v>43303.791719907407</c:v>
                </c:pt>
                <c:pt idx="754">
                  <c:v>43303.833386631944</c:v>
                </c:pt>
                <c:pt idx="755">
                  <c:v>43303.875053356482</c:v>
                </c:pt>
                <c:pt idx="756">
                  <c:v>43303.916720081019</c:v>
                </c:pt>
                <c:pt idx="757">
                  <c:v>43303.958386805556</c:v>
                </c:pt>
                <c:pt idx="758">
                  <c:v>43304.000053530093</c:v>
                </c:pt>
                <c:pt idx="759">
                  <c:v>43304.04172025463</c:v>
                </c:pt>
                <c:pt idx="760">
                  <c:v>43304.083386979168</c:v>
                </c:pt>
                <c:pt idx="761">
                  <c:v>43304.125053703705</c:v>
                </c:pt>
                <c:pt idx="762">
                  <c:v>43304.166720428242</c:v>
                </c:pt>
                <c:pt idx="763">
                  <c:v>43304.208387152779</c:v>
                </c:pt>
                <c:pt idx="764">
                  <c:v>43304.250053877317</c:v>
                </c:pt>
                <c:pt idx="765">
                  <c:v>43304.291720601854</c:v>
                </c:pt>
                <c:pt idx="766">
                  <c:v>43304.333387326391</c:v>
                </c:pt>
                <c:pt idx="767">
                  <c:v>43304.375054050928</c:v>
                </c:pt>
                <c:pt idx="768">
                  <c:v>43304.416720775465</c:v>
                </c:pt>
                <c:pt idx="769">
                  <c:v>43304.458387500003</c:v>
                </c:pt>
                <c:pt idx="770">
                  <c:v>43304.50005422454</c:v>
                </c:pt>
                <c:pt idx="771">
                  <c:v>43304.541720949077</c:v>
                </c:pt>
                <c:pt idx="772">
                  <c:v>43304.583387673614</c:v>
                </c:pt>
                <c:pt idx="773">
                  <c:v>43304.625054398151</c:v>
                </c:pt>
                <c:pt idx="774">
                  <c:v>43304.666721122689</c:v>
                </c:pt>
                <c:pt idx="775">
                  <c:v>43304.708387847226</c:v>
                </c:pt>
                <c:pt idx="776">
                  <c:v>43304.750054571756</c:v>
                </c:pt>
                <c:pt idx="777">
                  <c:v>43304.791721296293</c:v>
                </c:pt>
                <c:pt idx="778">
                  <c:v>43304.83338802083</c:v>
                </c:pt>
                <c:pt idx="779">
                  <c:v>43304.875054745367</c:v>
                </c:pt>
                <c:pt idx="780">
                  <c:v>43304.916721469905</c:v>
                </c:pt>
                <c:pt idx="781">
                  <c:v>43304.958388194442</c:v>
                </c:pt>
                <c:pt idx="782">
                  <c:v>43305.000054918979</c:v>
                </c:pt>
                <c:pt idx="783">
                  <c:v>43305.041721643516</c:v>
                </c:pt>
                <c:pt idx="784">
                  <c:v>43305.083388368053</c:v>
                </c:pt>
                <c:pt idx="785">
                  <c:v>43305.125055092591</c:v>
                </c:pt>
                <c:pt idx="786">
                  <c:v>43305.166721817128</c:v>
                </c:pt>
                <c:pt idx="787">
                  <c:v>43305.208388541665</c:v>
                </c:pt>
                <c:pt idx="788">
                  <c:v>43305.250055266202</c:v>
                </c:pt>
                <c:pt idx="789">
                  <c:v>43305.291721990739</c:v>
                </c:pt>
                <c:pt idx="790">
                  <c:v>43305.333388715277</c:v>
                </c:pt>
                <c:pt idx="791">
                  <c:v>43305.375055439814</c:v>
                </c:pt>
                <c:pt idx="792">
                  <c:v>43305.416722164351</c:v>
                </c:pt>
                <c:pt idx="793">
                  <c:v>43305.458388888888</c:v>
                </c:pt>
                <c:pt idx="794">
                  <c:v>43305.500055613426</c:v>
                </c:pt>
                <c:pt idx="795">
                  <c:v>43305.541722337963</c:v>
                </c:pt>
                <c:pt idx="796">
                  <c:v>43305.5833890625</c:v>
                </c:pt>
                <c:pt idx="797">
                  <c:v>43305.625055787037</c:v>
                </c:pt>
                <c:pt idx="798">
                  <c:v>43305.666722511574</c:v>
                </c:pt>
                <c:pt idx="799">
                  <c:v>43305.708389236112</c:v>
                </c:pt>
                <c:pt idx="800">
                  <c:v>43305.750055960649</c:v>
                </c:pt>
                <c:pt idx="801">
                  <c:v>43305.791722685186</c:v>
                </c:pt>
                <c:pt idx="802">
                  <c:v>43305.833389409723</c:v>
                </c:pt>
                <c:pt idx="803">
                  <c:v>43305.87505613426</c:v>
                </c:pt>
                <c:pt idx="804">
                  <c:v>43305.916722858798</c:v>
                </c:pt>
                <c:pt idx="805">
                  <c:v>43305.958389583335</c:v>
                </c:pt>
                <c:pt idx="806">
                  <c:v>43306.000056307872</c:v>
                </c:pt>
                <c:pt idx="807">
                  <c:v>43306.041723032409</c:v>
                </c:pt>
                <c:pt idx="808">
                  <c:v>43306.083389756946</c:v>
                </c:pt>
                <c:pt idx="809">
                  <c:v>43306.125056481484</c:v>
                </c:pt>
                <c:pt idx="810">
                  <c:v>43306.166723206021</c:v>
                </c:pt>
                <c:pt idx="811">
                  <c:v>43306.208389930558</c:v>
                </c:pt>
                <c:pt idx="812">
                  <c:v>43306.250056655095</c:v>
                </c:pt>
                <c:pt idx="813">
                  <c:v>43306.291723379632</c:v>
                </c:pt>
                <c:pt idx="814">
                  <c:v>43306.33339010417</c:v>
                </c:pt>
                <c:pt idx="815">
                  <c:v>43306.375056828707</c:v>
                </c:pt>
                <c:pt idx="816">
                  <c:v>43306.416723553244</c:v>
                </c:pt>
                <c:pt idx="817">
                  <c:v>43306.458390277781</c:v>
                </c:pt>
                <c:pt idx="818">
                  <c:v>43306.500057002311</c:v>
                </c:pt>
                <c:pt idx="819">
                  <c:v>43306.541723726848</c:v>
                </c:pt>
                <c:pt idx="820">
                  <c:v>43306.583390451386</c:v>
                </c:pt>
                <c:pt idx="821">
                  <c:v>43306.625057175923</c:v>
                </c:pt>
                <c:pt idx="822">
                  <c:v>43306.66672390046</c:v>
                </c:pt>
                <c:pt idx="823">
                  <c:v>43306.708390624997</c:v>
                </c:pt>
                <c:pt idx="824">
                  <c:v>43306.750057349534</c:v>
                </c:pt>
                <c:pt idx="825">
                  <c:v>43306.791724074072</c:v>
                </c:pt>
                <c:pt idx="826">
                  <c:v>43306.833390798609</c:v>
                </c:pt>
                <c:pt idx="827">
                  <c:v>43306.875057523146</c:v>
                </c:pt>
                <c:pt idx="828">
                  <c:v>43306.916724247683</c:v>
                </c:pt>
                <c:pt idx="829">
                  <c:v>43306.958390972221</c:v>
                </c:pt>
                <c:pt idx="830">
                  <c:v>43307.000057696758</c:v>
                </c:pt>
                <c:pt idx="831">
                  <c:v>43307.041724421295</c:v>
                </c:pt>
                <c:pt idx="832">
                  <c:v>43307.083391145832</c:v>
                </c:pt>
                <c:pt idx="833">
                  <c:v>43307.125057870369</c:v>
                </c:pt>
                <c:pt idx="834">
                  <c:v>43307.166724594907</c:v>
                </c:pt>
                <c:pt idx="835">
                  <c:v>43307.208391319444</c:v>
                </c:pt>
                <c:pt idx="836">
                  <c:v>43307.250058043981</c:v>
                </c:pt>
                <c:pt idx="837">
                  <c:v>43307.291724768518</c:v>
                </c:pt>
                <c:pt idx="838">
                  <c:v>43307.333391493055</c:v>
                </c:pt>
                <c:pt idx="839">
                  <c:v>43307.375058217593</c:v>
                </c:pt>
                <c:pt idx="840">
                  <c:v>43307.41672494213</c:v>
                </c:pt>
                <c:pt idx="841">
                  <c:v>43307.458391666667</c:v>
                </c:pt>
                <c:pt idx="842">
                  <c:v>43307.500058391204</c:v>
                </c:pt>
                <c:pt idx="843">
                  <c:v>43307.541725115741</c:v>
                </c:pt>
                <c:pt idx="844">
                  <c:v>43307.583391840279</c:v>
                </c:pt>
                <c:pt idx="845">
                  <c:v>43307.625058564816</c:v>
                </c:pt>
                <c:pt idx="846">
                  <c:v>43307.666725289353</c:v>
                </c:pt>
                <c:pt idx="847">
                  <c:v>43307.70839201389</c:v>
                </c:pt>
                <c:pt idx="848">
                  <c:v>43307.750058738427</c:v>
                </c:pt>
                <c:pt idx="849">
                  <c:v>43307.791725462965</c:v>
                </c:pt>
                <c:pt idx="850">
                  <c:v>43307.833392187502</c:v>
                </c:pt>
                <c:pt idx="851">
                  <c:v>43307.875058912039</c:v>
                </c:pt>
                <c:pt idx="852">
                  <c:v>43307.916725636576</c:v>
                </c:pt>
                <c:pt idx="853">
                  <c:v>43307.958392361114</c:v>
                </c:pt>
                <c:pt idx="854">
                  <c:v>43308.000059085651</c:v>
                </c:pt>
                <c:pt idx="855">
                  <c:v>43308.041725810188</c:v>
                </c:pt>
                <c:pt idx="856">
                  <c:v>43308.083392534725</c:v>
                </c:pt>
                <c:pt idx="857">
                  <c:v>43308.125059259262</c:v>
                </c:pt>
                <c:pt idx="858">
                  <c:v>43308.1667259838</c:v>
                </c:pt>
                <c:pt idx="859">
                  <c:v>43308.208392708337</c:v>
                </c:pt>
                <c:pt idx="860">
                  <c:v>43308.250059432874</c:v>
                </c:pt>
                <c:pt idx="861">
                  <c:v>43308.291726157404</c:v>
                </c:pt>
                <c:pt idx="862">
                  <c:v>43308.333392881941</c:v>
                </c:pt>
                <c:pt idx="863">
                  <c:v>43308.375059606478</c:v>
                </c:pt>
                <c:pt idx="864">
                  <c:v>43308.416726331016</c:v>
                </c:pt>
                <c:pt idx="865">
                  <c:v>43308.458393055553</c:v>
                </c:pt>
                <c:pt idx="866">
                  <c:v>43308.50005978009</c:v>
                </c:pt>
                <c:pt idx="867">
                  <c:v>43308.541726504627</c:v>
                </c:pt>
                <c:pt idx="868">
                  <c:v>43308.583393229164</c:v>
                </c:pt>
                <c:pt idx="869">
                  <c:v>43308.625059953702</c:v>
                </c:pt>
                <c:pt idx="870">
                  <c:v>43308.666726678239</c:v>
                </c:pt>
                <c:pt idx="871">
                  <c:v>43308.708393402776</c:v>
                </c:pt>
                <c:pt idx="872">
                  <c:v>43308.750060127313</c:v>
                </c:pt>
                <c:pt idx="873">
                  <c:v>43308.79172685185</c:v>
                </c:pt>
                <c:pt idx="874">
                  <c:v>43308.833393576388</c:v>
                </c:pt>
                <c:pt idx="875">
                  <c:v>43308.875060300925</c:v>
                </c:pt>
                <c:pt idx="876">
                  <c:v>43308.916727025462</c:v>
                </c:pt>
                <c:pt idx="877">
                  <c:v>43308.958393749999</c:v>
                </c:pt>
                <c:pt idx="878">
                  <c:v>43309.000060474536</c:v>
                </c:pt>
                <c:pt idx="879">
                  <c:v>43309.041727199074</c:v>
                </c:pt>
                <c:pt idx="880">
                  <c:v>43309.083393923611</c:v>
                </c:pt>
                <c:pt idx="881">
                  <c:v>43309.125060648148</c:v>
                </c:pt>
                <c:pt idx="882">
                  <c:v>43309.166727372685</c:v>
                </c:pt>
                <c:pt idx="883">
                  <c:v>43309.208394097222</c:v>
                </c:pt>
                <c:pt idx="884">
                  <c:v>43309.25006082176</c:v>
                </c:pt>
                <c:pt idx="885">
                  <c:v>43309.291727546297</c:v>
                </c:pt>
                <c:pt idx="886">
                  <c:v>43309.333394270834</c:v>
                </c:pt>
                <c:pt idx="887">
                  <c:v>43309.375060995371</c:v>
                </c:pt>
                <c:pt idx="888">
                  <c:v>43309.416727719909</c:v>
                </c:pt>
                <c:pt idx="889">
                  <c:v>43309.458394444446</c:v>
                </c:pt>
                <c:pt idx="890">
                  <c:v>43309.500061168983</c:v>
                </c:pt>
                <c:pt idx="891">
                  <c:v>43309.54172789352</c:v>
                </c:pt>
                <c:pt idx="892">
                  <c:v>43309.583394618057</c:v>
                </c:pt>
                <c:pt idx="893">
                  <c:v>43309.625061342595</c:v>
                </c:pt>
                <c:pt idx="894">
                  <c:v>43309.666728067132</c:v>
                </c:pt>
                <c:pt idx="895">
                  <c:v>43309.708394791669</c:v>
                </c:pt>
                <c:pt idx="896">
                  <c:v>43309.750061516206</c:v>
                </c:pt>
                <c:pt idx="897">
                  <c:v>43309.791728240743</c:v>
                </c:pt>
                <c:pt idx="898">
                  <c:v>43309.833394965281</c:v>
                </c:pt>
                <c:pt idx="899">
                  <c:v>43309.875061689818</c:v>
                </c:pt>
                <c:pt idx="900">
                  <c:v>43309.916728414355</c:v>
                </c:pt>
                <c:pt idx="901">
                  <c:v>43309.958395138892</c:v>
                </c:pt>
                <c:pt idx="902">
                  <c:v>43310.000061863429</c:v>
                </c:pt>
                <c:pt idx="903">
                  <c:v>43310.041728587959</c:v>
                </c:pt>
                <c:pt idx="904">
                  <c:v>43310.083395312497</c:v>
                </c:pt>
                <c:pt idx="905">
                  <c:v>43310.125062037034</c:v>
                </c:pt>
                <c:pt idx="906">
                  <c:v>43310.166728761571</c:v>
                </c:pt>
                <c:pt idx="907">
                  <c:v>43310.208395486108</c:v>
                </c:pt>
                <c:pt idx="908">
                  <c:v>43310.250062210645</c:v>
                </c:pt>
                <c:pt idx="909">
                  <c:v>43310.291728935183</c:v>
                </c:pt>
                <c:pt idx="910">
                  <c:v>43310.33339565972</c:v>
                </c:pt>
                <c:pt idx="911">
                  <c:v>43310.375062384257</c:v>
                </c:pt>
                <c:pt idx="912">
                  <c:v>43310.416729108794</c:v>
                </c:pt>
                <c:pt idx="913">
                  <c:v>43310.458395833331</c:v>
                </c:pt>
                <c:pt idx="914">
                  <c:v>43310.500062557869</c:v>
                </c:pt>
                <c:pt idx="915">
                  <c:v>43310.541729282406</c:v>
                </c:pt>
                <c:pt idx="916">
                  <c:v>43310.583396006943</c:v>
                </c:pt>
                <c:pt idx="917">
                  <c:v>43310.62506273148</c:v>
                </c:pt>
                <c:pt idx="918">
                  <c:v>43310.666729456017</c:v>
                </c:pt>
                <c:pt idx="919">
                  <c:v>43310.708396180555</c:v>
                </c:pt>
                <c:pt idx="920">
                  <c:v>43310.750062905092</c:v>
                </c:pt>
                <c:pt idx="921">
                  <c:v>43310.791729629629</c:v>
                </c:pt>
                <c:pt idx="922">
                  <c:v>43310.833396354166</c:v>
                </c:pt>
                <c:pt idx="923">
                  <c:v>43310.875063078704</c:v>
                </c:pt>
                <c:pt idx="924">
                  <c:v>43310.916729803241</c:v>
                </c:pt>
                <c:pt idx="925">
                  <c:v>43310.958396527778</c:v>
                </c:pt>
                <c:pt idx="926">
                  <c:v>43311.000063252315</c:v>
                </c:pt>
                <c:pt idx="927">
                  <c:v>43311.041729976852</c:v>
                </c:pt>
                <c:pt idx="928">
                  <c:v>43311.08339670139</c:v>
                </c:pt>
                <c:pt idx="929">
                  <c:v>43311.125063425927</c:v>
                </c:pt>
                <c:pt idx="930">
                  <c:v>43311.166730150464</c:v>
                </c:pt>
                <c:pt idx="931">
                  <c:v>43311.208396875001</c:v>
                </c:pt>
                <c:pt idx="932">
                  <c:v>43311.250063599538</c:v>
                </c:pt>
                <c:pt idx="933">
                  <c:v>43311.291730324076</c:v>
                </c:pt>
                <c:pt idx="934">
                  <c:v>43311.333397048613</c:v>
                </c:pt>
                <c:pt idx="935">
                  <c:v>43311.37506377315</c:v>
                </c:pt>
                <c:pt idx="936">
                  <c:v>43311.416730497687</c:v>
                </c:pt>
                <c:pt idx="937">
                  <c:v>43311.458397222224</c:v>
                </c:pt>
                <c:pt idx="938">
                  <c:v>43311.500063946762</c:v>
                </c:pt>
                <c:pt idx="939">
                  <c:v>43311.541730671299</c:v>
                </c:pt>
                <c:pt idx="940">
                  <c:v>43311.583397395836</c:v>
                </c:pt>
                <c:pt idx="941">
                  <c:v>43311.625064120373</c:v>
                </c:pt>
                <c:pt idx="942">
                  <c:v>43311.66673084491</c:v>
                </c:pt>
                <c:pt idx="943">
                  <c:v>43311.708397569448</c:v>
                </c:pt>
                <c:pt idx="944">
                  <c:v>43311.750064293985</c:v>
                </c:pt>
                <c:pt idx="945">
                  <c:v>43311.791731018522</c:v>
                </c:pt>
                <c:pt idx="946">
                  <c:v>43311.833397743052</c:v>
                </c:pt>
                <c:pt idx="947">
                  <c:v>43311.875064467589</c:v>
                </c:pt>
                <c:pt idx="948">
                  <c:v>43311.916731192126</c:v>
                </c:pt>
                <c:pt idx="949">
                  <c:v>43311.958397916664</c:v>
                </c:pt>
                <c:pt idx="950">
                  <c:v>43312.000064641201</c:v>
                </c:pt>
                <c:pt idx="951">
                  <c:v>43312.041731365738</c:v>
                </c:pt>
                <c:pt idx="952">
                  <c:v>43312.083398090275</c:v>
                </c:pt>
                <c:pt idx="953">
                  <c:v>43312.125064814813</c:v>
                </c:pt>
                <c:pt idx="954">
                  <c:v>43312.16673153935</c:v>
                </c:pt>
                <c:pt idx="955">
                  <c:v>43312.208398263887</c:v>
                </c:pt>
                <c:pt idx="956">
                  <c:v>43312.250064988424</c:v>
                </c:pt>
                <c:pt idx="957">
                  <c:v>43312.291731712961</c:v>
                </c:pt>
                <c:pt idx="958">
                  <c:v>43312.333398437499</c:v>
                </c:pt>
                <c:pt idx="959">
                  <c:v>43312.375065162036</c:v>
                </c:pt>
                <c:pt idx="960">
                  <c:v>43312.416731886573</c:v>
                </c:pt>
                <c:pt idx="961">
                  <c:v>43312.45839861111</c:v>
                </c:pt>
                <c:pt idx="962">
                  <c:v>43312.500065335647</c:v>
                </c:pt>
                <c:pt idx="963">
                  <c:v>43312.541732060185</c:v>
                </c:pt>
                <c:pt idx="964">
                  <c:v>43312.583398784722</c:v>
                </c:pt>
                <c:pt idx="965">
                  <c:v>43312.625065509259</c:v>
                </c:pt>
                <c:pt idx="966">
                  <c:v>43312.666732233796</c:v>
                </c:pt>
                <c:pt idx="967">
                  <c:v>43312.708398958333</c:v>
                </c:pt>
                <c:pt idx="968">
                  <c:v>43312.750065682871</c:v>
                </c:pt>
                <c:pt idx="969">
                  <c:v>43312.791732407408</c:v>
                </c:pt>
                <c:pt idx="970">
                  <c:v>43312.833399131945</c:v>
                </c:pt>
                <c:pt idx="971">
                  <c:v>43312.875065856482</c:v>
                </c:pt>
                <c:pt idx="972">
                  <c:v>43312.916732581019</c:v>
                </c:pt>
                <c:pt idx="973">
                  <c:v>43312.958399305557</c:v>
                </c:pt>
                <c:pt idx="974">
                  <c:v>43313.000066030094</c:v>
                </c:pt>
                <c:pt idx="975">
                  <c:v>43313.041732754631</c:v>
                </c:pt>
                <c:pt idx="976">
                  <c:v>43313.083399479168</c:v>
                </c:pt>
                <c:pt idx="977">
                  <c:v>43313.125066203706</c:v>
                </c:pt>
                <c:pt idx="978">
                  <c:v>43313.166732928243</c:v>
                </c:pt>
                <c:pt idx="979">
                  <c:v>43313.20839965278</c:v>
                </c:pt>
                <c:pt idx="980">
                  <c:v>43313.250066377317</c:v>
                </c:pt>
                <c:pt idx="981">
                  <c:v>43313.291733101854</c:v>
                </c:pt>
                <c:pt idx="982">
                  <c:v>43313.333399826392</c:v>
                </c:pt>
                <c:pt idx="983">
                  <c:v>43313.375066550929</c:v>
                </c:pt>
                <c:pt idx="984">
                  <c:v>43313.416733275466</c:v>
                </c:pt>
                <c:pt idx="985">
                  <c:v>43313.458400000003</c:v>
                </c:pt>
                <c:pt idx="986">
                  <c:v>43313.50006672454</c:v>
                </c:pt>
                <c:pt idx="987">
                  <c:v>43313.541733449078</c:v>
                </c:pt>
                <c:pt idx="988">
                  <c:v>43313.583400173608</c:v>
                </c:pt>
                <c:pt idx="989">
                  <c:v>43313.625066898145</c:v>
                </c:pt>
                <c:pt idx="990">
                  <c:v>43313.666733622682</c:v>
                </c:pt>
                <c:pt idx="991">
                  <c:v>43313.708400347219</c:v>
                </c:pt>
                <c:pt idx="992">
                  <c:v>43313.750067071756</c:v>
                </c:pt>
                <c:pt idx="993">
                  <c:v>43313.791733796294</c:v>
                </c:pt>
                <c:pt idx="994">
                  <c:v>43313.833400520831</c:v>
                </c:pt>
                <c:pt idx="995">
                  <c:v>43313.875067245368</c:v>
                </c:pt>
                <c:pt idx="996">
                  <c:v>43313.916733969905</c:v>
                </c:pt>
                <c:pt idx="997">
                  <c:v>43313.958400694442</c:v>
                </c:pt>
                <c:pt idx="998">
                  <c:v>43314.00006741898</c:v>
                </c:pt>
                <c:pt idx="999">
                  <c:v>43314.041734143517</c:v>
                </c:pt>
                <c:pt idx="1000">
                  <c:v>43314.083400868054</c:v>
                </c:pt>
                <c:pt idx="1001">
                  <c:v>43314.125067592591</c:v>
                </c:pt>
                <c:pt idx="1002">
                  <c:v>43314.166734317128</c:v>
                </c:pt>
                <c:pt idx="1003">
                  <c:v>43314.208401041666</c:v>
                </c:pt>
                <c:pt idx="1004">
                  <c:v>43314.250067766203</c:v>
                </c:pt>
                <c:pt idx="1005">
                  <c:v>43314.29173449074</c:v>
                </c:pt>
                <c:pt idx="1006">
                  <c:v>43314.333401215277</c:v>
                </c:pt>
                <c:pt idx="1007">
                  <c:v>43314.375067939814</c:v>
                </c:pt>
                <c:pt idx="1008">
                  <c:v>43314.416734664352</c:v>
                </c:pt>
                <c:pt idx="1009">
                  <c:v>43314.458401388889</c:v>
                </c:pt>
                <c:pt idx="1010">
                  <c:v>43314.500068113426</c:v>
                </c:pt>
                <c:pt idx="1011">
                  <c:v>43314.541734837963</c:v>
                </c:pt>
                <c:pt idx="1012">
                  <c:v>43314.583401562501</c:v>
                </c:pt>
                <c:pt idx="1013">
                  <c:v>43314.625068287038</c:v>
                </c:pt>
                <c:pt idx="1014">
                  <c:v>43314.666735011575</c:v>
                </c:pt>
                <c:pt idx="1015">
                  <c:v>43314.708401736112</c:v>
                </c:pt>
                <c:pt idx="1016">
                  <c:v>43314.750068460649</c:v>
                </c:pt>
                <c:pt idx="1017">
                  <c:v>43314.791735185187</c:v>
                </c:pt>
                <c:pt idx="1018">
                  <c:v>43314.833401909724</c:v>
                </c:pt>
                <c:pt idx="1019">
                  <c:v>43314.875068634261</c:v>
                </c:pt>
                <c:pt idx="1020">
                  <c:v>43314.916735358798</c:v>
                </c:pt>
                <c:pt idx="1021">
                  <c:v>43314.958402083335</c:v>
                </c:pt>
                <c:pt idx="1022">
                  <c:v>43315.000068807873</c:v>
                </c:pt>
                <c:pt idx="1023">
                  <c:v>43315.04173553241</c:v>
                </c:pt>
                <c:pt idx="1024">
                  <c:v>43315.083402256947</c:v>
                </c:pt>
                <c:pt idx="1025">
                  <c:v>43315.125068981484</c:v>
                </c:pt>
                <c:pt idx="1026">
                  <c:v>43315.166735706021</c:v>
                </c:pt>
                <c:pt idx="1027">
                  <c:v>43315.208402430559</c:v>
                </c:pt>
                <c:pt idx="1028">
                  <c:v>43315.250069155096</c:v>
                </c:pt>
                <c:pt idx="1029">
                  <c:v>43315.291735879633</c:v>
                </c:pt>
                <c:pt idx="1030">
                  <c:v>43315.33340260417</c:v>
                </c:pt>
                <c:pt idx="1031">
                  <c:v>43315.3750693287</c:v>
                </c:pt>
                <c:pt idx="1032">
                  <c:v>43315.416736053237</c:v>
                </c:pt>
                <c:pt idx="1033">
                  <c:v>43315.458402777775</c:v>
                </c:pt>
                <c:pt idx="1034">
                  <c:v>43315.500069502312</c:v>
                </c:pt>
                <c:pt idx="1035">
                  <c:v>43315.541736226849</c:v>
                </c:pt>
                <c:pt idx="1036">
                  <c:v>43315.583402951386</c:v>
                </c:pt>
                <c:pt idx="1037">
                  <c:v>43315.625069675923</c:v>
                </c:pt>
                <c:pt idx="1038">
                  <c:v>43315.666736400461</c:v>
                </c:pt>
                <c:pt idx="1039">
                  <c:v>43315.708403124998</c:v>
                </c:pt>
                <c:pt idx="1040">
                  <c:v>43315.750069849535</c:v>
                </c:pt>
                <c:pt idx="1041">
                  <c:v>43315.791736574072</c:v>
                </c:pt>
                <c:pt idx="1042">
                  <c:v>43315.833403298609</c:v>
                </c:pt>
                <c:pt idx="1043">
                  <c:v>43315.875070023147</c:v>
                </c:pt>
                <c:pt idx="1044">
                  <c:v>43315.916736747684</c:v>
                </c:pt>
                <c:pt idx="1045">
                  <c:v>43315.958403472221</c:v>
                </c:pt>
                <c:pt idx="1046">
                  <c:v>43316.000070196758</c:v>
                </c:pt>
                <c:pt idx="1047">
                  <c:v>43316.041736921296</c:v>
                </c:pt>
                <c:pt idx="1048">
                  <c:v>43316.083403645833</c:v>
                </c:pt>
                <c:pt idx="1049">
                  <c:v>43316.12507037037</c:v>
                </c:pt>
                <c:pt idx="1050">
                  <c:v>43316.166737094907</c:v>
                </c:pt>
                <c:pt idx="1051">
                  <c:v>43316.208403819444</c:v>
                </c:pt>
                <c:pt idx="1052">
                  <c:v>43316.250070543982</c:v>
                </c:pt>
                <c:pt idx="1053">
                  <c:v>43316.291737268519</c:v>
                </c:pt>
                <c:pt idx="1054">
                  <c:v>43316.333403993056</c:v>
                </c:pt>
                <c:pt idx="1055">
                  <c:v>43316.375070717593</c:v>
                </c:pt>
                <c:pt idx="1056">
                  <c:v>43316.41673744213</c:v>
                </c:pt>
                <c:pt idx="1057">
                  <c:v>43316.458404166668</c:v>
                </c:pt>
                <c:pt idx="1058">
                  <c:v>43316.500070891205</c:v>
                </c:pt>
                <c:pt idx="1059">
                  <c:v>43316.541737615742</c:v>
                </c:pt>
                <c:pt idx="1060">
                  <c:v>43316.583404340279</c:v>
                </c:pt>
                <c:pt idx="1061">
                  <c:v>43316.625071064816</c:v>
                </c:pt>
                <c:pt idx="1062">
                  <c:v>43316.666737789354</c:v>
                </c:pt>
                <c:pt idx="1063">
                  <c:v>43316.708404513891</c:v>
                </c:pt>
                <c:pt idx="1064">
                  <c:v>43316.750071238428</c:v>
                </c:pt>
                <c:pt idx="1065">
                  <c:v>43316.791737962965</c:v>
                </c:pt>
                <c:pt idx="1066">
                  <c:v>43316.833404687502</c:v>
                </c:pt>
                <c:pt idx="1067">
                  <c:v>43316.87507141204</c:v>
                </c:pt>
                <c:pt idx="1068">
                  <c:v>43316.916738136577</c:v>
                </c:pt>
                <c:pt idx="1069">
                  <c:v>43316.958404861114</c:v>
                </c:pt>
                <c:pt idx="1070">
                  <c:v>43317.000071585651</c:v>
                </c:pt>
                <c:pt idx="1071">
                  <c:v>43317.041738310189</c:v>
                </c:pt>
                <c:pt idx="1072">
                  <c:v>43317.083405034726</c:v>
                </c:pt>
                <c:pt idx="1073">
                  <c:v>43317.125071759256</c:v>
                </c:pt>
                <c:pt idx="1074">
                  <c:v>43317.166738483793</c:v>
                </c:pt>
                <c:pt idx="1075">
                  <c:v>43317.20840520833</c:v>
                </c:pt>
                <c:pt idx="1076">
                  <c:v>43317.250071932867</c:v>
                </c:pt>
                <c:pt idx="1077">
                  <c:v>43317.291738657404</c:v>
                </c:pt>
                <c:pt idx="1078">
                  <c:v>43317.333405381942</c:v>
                </c:pt>
                <c:pt idx="1079">
                  <c:v>43317.375072106479</c:v>
                </c:pt>
                <c:pt idx="1080">
                  <c:v>43317.416738831016</c:v>
                </c:pt>
                <c:pt idx="1081">
                  <c:v>43317.458405555553</c:v>
                </c:pt>
                <c:pt idx="1082">
                  <c:v>43317.500072280091</c:v>
                </c:pt>
                <c:pt idx="1083">
                  <c:v>43317.541739004628</c:v>
                </c:pt>
                <c:pt idx="1084">
                  <c:v>43317.583405729165</c:v>
                </c:pt>
                <c:pt idx="1085">
                  <c:v>43317.625072453702</c:v>
                </c:pt>
                <c:pt idx="1086">
                  <c:v>43317.666739178239</c:v>
                </c:pt>
                <c:pt idx="1087">
                  <c:v>43317.708405902777</c:v>
                </c:pt>
                <c:pt idx="1088">
                  <c:v>43317.750072627314</c:v>
                </c:pt>
                <c:pt idx="1089">
                  <c:v>43317.791739351851</c:v>
                </c:pt>
                <c:pt idx="1090">
                  <c:v>43317.833406076388</c:v>
                </c:pt>
                <c:pt idx="1091">
                  <c:v>43317.875072800925</c:v>
                </c:pt>
                <c:pt idx="1092">
                  <c:v>43317.916739525463</c:v>
                </c:pt>
                <c:pt idx="1093">
                  <c:v>43317.95840625</c:v>
                </c:pt>
                <c:pt idx="1094">
                  <c:v>43318.000072974537</c:v>
                </c:pt>
                <c:pt idx="1095">
                  <c:v>43318.041739699074</c:v>
                </c:pt>
                <c:pt idx="1096">
                  <c:v>43318.083406423611</c:v>
                </c:pt>
                <c:pt idx="1097">
                  <c:v>43318.125073148149</c:v>
                </c:pt>
                <c:pt idx="1098">
                  <c:v>43318.166739872686</c:v>
                </c:pt>
                <c:pt idx="1099">
                  <c:v>43318.208406597223</c:v>
                </c:pt>
                <c:pt idx="1100">
                  <c:v>43318.25007332176</c:v>
                </c:pt>
                <c:pt idx="1101">
                  <c:v>43318.291740046297</c:v>
                </c:pt>
                <c:pt idx="1102">
                  <c:v>43318.333406770835</c:v>
                </c:pt>
                <c:pt idx="1103">
                  <c:v>43318.375073495372</c:v>
                </c:pt>
                <c:pt idx="1104">
                  <c:v>43318.416740219909</c:v>
                </c:pt>
                <c:pt idx="1105">
                  <c:v>43318.458406944446</c:v>
                </c:pt>
                <c:pt idx="1106">
                  <c:v>43318.500073668984</c:v>
                </c:pt>
                <c:pt idx="1107">
                  <c:v>43318.541740393521</c:v>
                </c:pt>
                <c:pt idx="1108">
                  <c:v>43318.583407118058</c:v>
                </c:pt>
                <c:pt idx="1109">
                  <c:v>43318.625073842595</c:v>
                </c:pt>
                <c:pt idx="1110">
                  <c:v>43318.666740567132</c:v>
                </c:pt>
                <c:pt idx="1111">
                  <c:v>43318.70840729167</c:v>
                </c:pt>
                <c:pt idx="1112">
                  <c:v>43318.750074016207</c:v>
                </c:pt>
                <c:pt idx="1113">
                  <c:v>43318.791740740744</c:v>
                </c:pt>
                <c:pt idx="1114">
                  <c:v>43318.833407465281</c:v>
                </c:pt>
                <c:pt idx="1115">
                  <c:v>43318.875074189818</c:v>
                </c:pt>
                <c:pt idx="1116">
                  <c:v>43318.916740914348</c:v>
                </c:pt>
                <c:pt idx="1117">
                  <c:v>43318.958407638886</c:v>
                </c:pt>
                <c:pt idx="1118">
                  <c:v>43319.000074363423</c:v>
                </c:pt>
                <c:pt idx="1119">
                  <c:v>43319.04174108796</c:v>
                </c:pt>
                <c:pt idx="1120">
                  <c:v>43319.083407812497</c:v>
                </c:pt>
                <c:pt idx="1121">
                  <c:v>43319.125074537034</c:v>
                </c:pt>
                <c:pt idx="1122">
                  <c:v>43319.166741261572</c:v>
                </c:pt>
                <c:pt idx="1123">
                  <c:v>43319.208407986109</c:v>
                </c:pt>
                <c:pt idx="1124">
                  <c:v>43319.250074710646</c:v>
                </c:pt>
                <c:pt idx="1125">
                  <c:v>43319.291741435183</c:v>
                </c:pt>
                <c:pt idx="1126">
                  <c:v>43319.33340815972</c:v>
                </c:pt>
                <c:pt idx="1127">
                  <c:v>43319.375074884258</c:v>
                </c:pt>
                <c:pt idx="1128">
                  <c:v>43319.416741608795</c:v>
                </c:pt>
                <c:pt idx="1129">
                  <c:v>43319.458408333332</c:v>
                </c:pt>
                <c:pt idx="1130">
                  <c:v>43319.500075057869</c:v>
                </c:pt>
                <c:pt idx="1131">
                  <c:v>43319.541741782406</c:v>
                </c:pt>
                <c:pt idx="1132">
                  <c:v>43319.583408506944</c:v>
                </c:pt>
                <c:pt idx="1133">
                  <c:v>43319.625075231481</c:v>
                </c:pt>
                <c:pt idx="1134">
                  <c:v>43319.666741956018</c:v>
                </c:pt>
                <c:pt idx="1135">
                  <c:v>43319.708408680555</c:v>
                </c:pt>
                <c:pt idx="1136">
                  <c:v>43319.750075405093</c:v>
                </c:pt>
                <c:pt idx="1137">
                  <c:v>43319.79174212963</c:v>
                </c:pt>
                <c:pt idx="1138">
                  <c:v>43319.833408854167</c:v>
                </c:pt>
                <c:pt idx="1139">
                  <c:v>43319.875075578704</c:v>
                </c:pt>
                <c:pt idx="1140">
                  <c:v>43319.916742303241</c:v>
                </c:pt>
                <c:pt idx="1141">
                  <c:v>43319.958409027779</c:v>
                </c:pt>
                <c:pt idx="1142">
                  <c:v>43320.000075752316</c:v>
                </c:pt>
                <c:pt idx="1143">
                  <c:v>43320.041742476853</c:v>
                </c:pt>
                <c:pt idx="1144">
                  <c:v>43320.08340920139</c:v>
                </c:pt>
                <c:pt idx="1145">
                  <c:v>43320.125075925927</c:v>
                </c:pt>
                <c:pt idx="1146">
                  <c:v>43320.166742650465</c:v>
                </c:pt>
                <c:pt idx="1147">
                  <c:v>43320.208409375002</c:v>
                </c:pt>
                <c:pt idx="1148">
                  <c:v>43320.250076099539</c:v>
                </c:pt>
                <c:pt idx="1149">
                  <c:v>43320.291742824076</c:v>
                </c:pt>
                <c:pt idx="1150">
                  <c:v>43320.333409548613</c:v>
                </c:pt>
                <c:pt idx="1151">
                  <c:v>43320.375076273151</c:v>
                </c:pt>
                <c:pt idx="1152">
                  <c:v>43320.416742997688</c:v>
                </c:pt>
                <c:pt idx="1153">
                  <c:v>43320.458409722225</c:v>
                </c:pt>
                <c:pt idx="1154">
                  <c:v>43320.500076446762</c:v>
                </c:pt>
                <c:pt idx="1155">
                  <c:v>43320.541743171299</c:v>
                </c:pt>
                <c:pt idx="1156">
                  <c:v>43320.583409895837</c:v>
                </c:pt>
                <c:pt idx="1157">
                  <c:v>43320.625076620374</c:v>
                </c:pt>
                <c:pt idx="1158">
                  <c:v>43320.666743344904</c:v>
                </c:pt>
                <c:pt idx="1159">
                  <c:v>43320.708410069441</c:v>
                </c:pt>
                <c:pt idx="1160">
                  <c:v>43320.750076793978</c:v>
                </c:pt>
                <c:pt idx="1161">
                  <c:v>43320.791743518515</c:v>
                </c:pt>
                <c:pt idx="1162">
                  <c:v>43320.833410243053</c:v>
                </c:pt>
                <c:pt idx="1163">
                  <c:v>43320.87507696759</c:v>
                </c:pt>
                <c:pt idx="1164">
                  <c:v>43320.916743692127</c:v>
                </c:pt>
                <c:pt idx="1165">
                  <c:v>43320.958410416664</c:v>
                </c:pt>
                <c:pt idx="1166">
                  <c:v>43321.000077141201</c:v>
                </c:pt>
                <c:pt idx="1167">
                  <c:v>43321.041743865739</c:v>
                </c:pt>
                <c:pt idx="1168">
                  <c:v>43321.083410590276</c:v>
                </c:pt>
                <c:pt idx="1169">
                  <c:v>43321.125077314813</c:v>
                </c:pt>
                <c:pt idx="1170">
                  <c:v>43321.16674403935</c:v>
                </c:pt>
                <c:pt idx="1171">
                  <c:v>43321.208410763888</c:v>
                </c:pt>
                <c:pt idx="1172">
                  <c:v>43321.250077488425</c:v>
                </c:pt>
                <c:pt idx="1173">
                  <c:v>43321.291744212962</c:v>
                </c:pt>
                <c:pt idx="1174">
                  <c:v>43321.333410937499</c:v>
                </c:pt>
                <c:pt idx="1175">
                  <c:v>43321.375077662036</c:v>
                </c:pt>
                <c:pt idx="1176">
                  <c:v>43321.416744386574</c:v>
                </c:pt>
                <c:pt idx="1177">
                  <c:v>43321.458411111111</c:v>
                </c:pt>
                <c:pt idx="1178">
                  <c:v>43321.500077835648</c:v>
                </c:pt>
                <c:pt idx="1179">
                  <c:v>43321.541744560185</c:v>
                </c:pt>
                <c:pt idx="1180">
                  <c:v>43321.583411284722</c:v>
                </c:pt>
                <c:pt idx="1181">
                  <c:v>43321.62507800926</c:v>
                </c:pt>
                <c:pt idx="1182">
                  <c:v>43321.666744733797</c:v>
                </c:pt>
                <c:pt idx="1183">
                  <c:v>43321.708411458334</c:v>
                </c:pt>
                <c:pt idx="1184">
                  <c:v>43321.750078182871</c:v>
                </c:pt>
                <c:pt idx="1185">
                  <c:v>43321.791744907408</c:v>
                </c:pt>
                <c:pt idx="1186">
                  <c:v>43321.833411631946</c:v>
                </c:pt>
                <c:pt idx="1187">
                  <c:v>43321.875078356483</c:v>
                </c:pt>
                <c:pt idx="1188">
                  <c:v>43321.91674508102</c:v>
                </c:pt>
                <c:pt idx="1189">
                  <c:v>43321.958411805557</c:v>
                </c:pt>
                <c:pt idx="1190">
                  <c:v>43322.000078530094</c:v>
                </c:pt>
                <c:pt idx="1191">
                  <c:v>43322.041745254632</c:v>
                </c:pt>
                <c:pt idx="1192">
                  <c:v>43322.083411979169</c:v>
                </c:pt>
                <c:pt idx="1193">
                  <c:v>43322.125078703706</c:v>
                </c:pt>
                <c:pt idx="1194">
                  <c:v>43322.166745428243</c:v>
                </c:pt>
                <c:pt idx="1195">
                  <c:v>43322.208412152781</c:v>
                </c:pt>
                <c:pt idx="1196">
                  <c:v>43322.250078877318</c:v>
                </c:pt>
                <c:pt idx="1197">
                  <c:v>43322.291745601855</c:v>
                </c:pt>
                <c:pt idx="1198">
                  <c:v>43322.333412326392</c:v>
                </c:pt>
                <c:pt idx="1199">
                  <c:v>43322.375079050929</c:v>
                </c:pt>
                <c:pt idx="1200">
                  <c:v>43322.416745775467</c:v>
                </c:pt>
                <c:pt idx="1201">
                  <c:v>43322.458412499996</c:v>
                </c:pt>
                <c:pt idx="1202">
                  <c:v>43322.500079224534</c:v>
                </c:pt>
                <c:pt idx="1203">
                  <c:v>43322.541745949071</c:v>
                </c:pt>
                <c:pt idx="1204">
                  <c:v>43322.583412673608</c:v>
                </c:pt>
                <c:pt idx="1205">
                  <c:v>43322.625079398145</c:v>
                </c:pt>
                <c:pt idx="1206">
                  <c:v>43322.666746122683</c:v>
                </c:pt>
                <c:pt idx="1207">
                  <c:v>43322.70841284722</c:v>
                </c:pt>
                <c:pt idx="1208">
                  <c:v>43322.750079571757</c:v>
                </c:pt>
                <c:pt idx="1209">
                  <c:v>43322.791746296294</c:v>
                </c:pt>
                <c:pt idx="1210">
                  <c:v>43322.833413020831</c:v>
                </c:pt>
                <c:pt idx="1211">
                  <c:v>43322.875079745369</c:v>
                </c:pt>
                <c:pt idx="1212">
                  <c:v>43322.916746469906</c:v>
                </c:pt>
                <c:pt idx="1213">
                  <c:v>43322.958413194443</c:v>
                </c:pt>
                <c:pt idx="1214">
                  <c:v>43323.00007991898</c:v>
                </c:pt>
                <c:pt idx="1215">
                  <c:v>43323.041746643517</c:v>
                </c:pt>
                <c:pt idx="1216">
                  <c:v>43323.083413368055</c:v>
                </c:pt>
                <c:pt idx="1217">
                  <c:v>43323.125080092592</c:v>
                </c:pt>
                <c:pt idx="1218">
                  <c:v>43323.166746817129</c:v>
                </c:pt>
                <c:pt idx="1219">
                  <c:v>43323.208413541666</c:v>
                </c:pt>
                <c:pt idx="1220">
                  <c:v>43323.250080266203</c:v>
                </c:pt>
                <c:pt idx="1221">
                  <c:v>43323.291746990741</c:v>
                </c:pt>
                <c:pt idx="1222">
                  <c:v>43323.333413715278</c:v>
                </c:pt>
                <c:pt idx="1223">
                  <c:v>43323.375080439815</c:v>
                </c:pt>
                <c:pt idx="1224">
                  <c:v>43323.416747164352</c:v>
                </c:pt>
                <c:pt idx="1225">
                  <c:v>43323.458413888889</c:v>
                </c:pt>
                <c:pt idx="1226">
                  <c:v>43323.500080613427</c:v>
                </c:pt>
                <c:pt idx="1227">
                  <c:v>43323.541747337964</c:v>
                </c:pt>
                <c:pt idx="1228">
                  <c:v>43323.583414062501</c:v>
                </c:pt>
                <c:pt idx="1229">
                  <c:v>43323.625080787038</c:v>
                </c:pt>
                <c:pt idx="1230">
                  <c:v>43323.666747511576</c:v>
                </c:pt>
                <c:pt idx="1231">
                  <c:v>43323.708414236113</c:v>
                </c:pt>
                <c:pt idx="1232">
                  <c:v>43323.75008096065</c:v>
                </c:pt>
                <c:pt idx="1233">
                  <c:v>43323.791747685187</c:v>
                </c:pt>
                <c:pt idx="1234">
                  <c:v>43323.833414409724</c:v>
                </c:pt>
                <c:pt idx="1235">
                  <c:v>43323.875081134262</c:v>
                </c:pt>
                <c:pt idx="1236">
                  <c:v>43323.916747858799</c:v>
                </c:pt>
                <c:pt idx="1237">
                  <c:v>43323.958414583336</c:v>
                </c:pt>
                <c:pt idx="1238">
                  <c:v>43324.000081307873</c:v>
                </c:pt>
                <c:pt idx="1239">
                  <c:v>43324.04174803241</c:v>
                </c:pt>
                <c:pt idx="1240">
                  <c:v>43324.083414756948</c:v>
                </c:pt>
                <c:pt idx="1241">
                  <c:v>43324.125081481485</c:v>
                </c:pt>
                <c:pt idx="1242">
                  <c:v>43324.166748206022</c:v>
                </c:pt>
                <c:pt idx="1243">
                  <c:v>43324.208414930552</c:v>
                </c:pt>
                <c:pt idx="1244">
                  <c:v>43324.250081655089</c:v>
                </c:pt>
                <c:pt idx="1245">
                  <c:v>43324.291748379626</c:v>
                </c:pt>
                <c:pt idx="1246">
                  <c:v>43324.333415104164</c:v>
                </c:pt>
                <c:pt idx="1247">
                  <c:v>43324.375081828701</c:v>
                </c:pt>
                <c:pt idx="1248">
                  <c:v>43324.416748553238</c:v>
                </c:pt>
                <c:pt idx="1249">
                  <c:v>43324.458415277775</c:v>
                </c:pt>
                <c:pt idx="1250">
                  <c:v>43324.500082002312</c:v>
                </c:pt>
                <c:pt idx="1251">
                  <c:v>43324.54174872685</c:v>
                </c:pt>
                <c:pt idx="1252">
                  <c:v>43324.583415451387</c:v>
                </c:pt>
                <c:pt idx="1253">
                  <c:v>43324.625082175924</c:v>
                </c:pt>
                <c:pt idx="1254">
                  <c:v>43324.666748900461</c:v>
                </c:pt>
                <c:pt idx="1255">
                  <c:v>43324.708415624998</c:v>
                </c:pt>
                <c:pt idx="1256">
                  <c:v>43324.750082349536</c:v>
                </c:pt>
                <c:pt idx="1257">
                  <c:v>43324.791749074073</c:v>
                </c:pt>
                <c:pt idx="1258">
                  <c:v>43324.83341579861</c:v>
                </c:pt>
                <c:pt idx="1259">
                  <c:v>43324.875082523147</c:v>
                </c:pt>
                <c:pt idx="1260">
                  <c:v>43324.916749247684</c:v>
                </c:pt>
                <c:pt idx="1261">
                  <c:v>43324.958415972222</c:v>
                </c:pt>
                <c:pt idx="1262">
                  <c:v>43325.000082696759</c:v>
                </c:pt>
                <c:pt idx="1263">
                  <c:v>43325.041749421296</c:v>
                </c:pt>
                <c:pt idx="1264">
                  <c:v>43325.083416145833</c:v>
                </c:pt>
                <c:pt idx="1265">
                  <c:v>43325.125082870371</c:v>
                </c:pt>
                <c:pt idx="1266">
                  <c:v>43325.166749594908</c:v>
                </c:pt>
                <c:pt idx="1267">
                  <c:v>43325.208416319445</c:v>
                </c:pt>
                <c:pt idx="1268">
                  <c:v>43325.250083043982</c:v>
                </c:pt>
                <c:pt idx="1269">
                  <c:v>43325.291749768519</c:v>
                </c:pt>
                <c:pt idx="1270">
                  <c:v>43325.333416493057</c:v>
                </c:pt>
                <c:pt idx="1271">
                  <c:v>43325.375083217594</c:v>
                </c:pt>
                <c:pt idx="1272">
                  <c:v>43325.416749942131</c:v>
                </c:pt>
                <c:pt idx="1273">
                  <c:v>43325.458416666668</c:v>
                </c:pt>
                <c:pt idx="1274">
                  <c:v>43325.500083391205</c:v>
                </c:pt>
                <c:pt idx="1275">
                  <c:v>43325.541750115743</c:v>
                </c:pt>
                <c:pt idx="1276">
                  <c:v>43325.58341684028</c:v>
                </c:pt>
                <c:pt idx="1277">
                  <c:v>43325.625083564817</c:v>
                </c:pt>
                <c:pt idx="1278">
                  <c:v>43325.666750289354</c:v>
                </c:pt>
                <c:pt idx="1279">
                  <c:v>43325.708417013891</c:v>
                </c:pt>
                <c:pt idx="1280">
                  <c:v>43325.750083738429</c:v>
                </c:pt>
                <c:pt idx="1281">
                  <c:v>43325.791750462966</c:v>
                </c:pt>
                <c:pt idx="1282">
                  <c:v>43325.833417187503</c:v>
                </c:pt>
                <c:pt idx="1283">
                  <c:v>43325.87508391204</c:v>
                </c:pt>
                <c:pt idx="1284">
                  <c:v>43325.916750636577</c:v>
                </c:pt>
                <c:pt idx="1285">
                  <c:v>43325.958417361115</c:v>
                </c:pt>
                <c:pt idx="1286">
                  <c:v>43326.000084085645</c:v>
                </c:pt>
                <c:pt idx="1287">
                  <c:v>43326.041750810182</c:v>
                </c:pt>
                <c:pt idx="1288">
                  <c:v>43326.083417534719</c:v>
                </c:pt>
                <c:pt idx="1289">
                  <c:v>43326.125084259256</c:v>
                </c:pt>
                <c:pt idx="1290">
                  <c:v>43326.166750983793</c:v>
                </c:pt>
                <c:pt idx="1291">
                  <c:v>43326.208417708331</c:v>
                </c:pt>
                <c:pt idx="1292">
                  <c:v>43326.250084432868</c:v>
                </c:pt>
                <c:pt idx="1293">
                  <c:v>43326.291751157405</c:v>
                </c:pt>
                <c:pt idx="1294">
                  <c:v>43326.333417881942</c:v>
                </c:pt>
                <c:pt idx="1295">
                  <c:v>43326.37508460648</c:v>
                </c:pt>
                <c:pt idx="1296">
                  <c:v>43326.416751331017</c:v>
                </c:pt>
                <c:pt idx="1297">
                  <c:v>43326.458418055554</c:v>
                </c:pt>
                <c:pt idx="1298">
                  <c:v>43326.500084780091</c:v>
                </c:pt>
                <c:pt idx="1299">
                  <c:v>43326.541751504628</c:v>
                </c:pt>
                <c:pt idx="1300">
                  <c:v>43326.583418229166</c:v>
                </c:pt>
                <c:pt idx="1301">
                  <c:v>43326.625084953703</c:v>
                </c:pt>
                <c:pt idx="1302">
                  <c:v>43326.66675167824</c:v>
                </c:pt>
                <c:pt idx="1303">
                  <c:v>43326.708418402777</c:v>
                </c:pt>
                <c:pt idx="1304">
                  <c:v>43326.750085127314</c:v>
                </c:pt>
                <c:pt idx="1305">
                  <c:v>43326.791751851852</c:v>
                </c:pt>
                <c:pt idx="1306">
                  <c:v>43326.833418576389</c:v>
                </c:pt>
                <c:pt idx="1307">
                  <c:v>43326.875085300926</c:v>
                </c:pt>
                <c:pt idx="1308">
                  <c:v>43326.916752025463</c:v>
                </c:pt>
                <c:pt idx="1309">
                  <c:v>43326.95841875</c:v>
                </c:pt>
                <c:pt idx="1310">
                  <c:v>43327.000085474538</c:v>
                </c:pt>
                <c:pt idx="1311">
                  <c:v>43327.041752199075</c:v>
                </c:pt>
                <c:pt idx="1312">
                  <c:v>43327.083418923612</c:v>
                </c:pt>
                <c:pt idx="1313">
                  <c:v>43327.125085648149</c:v>
                </c:pt>
                <c:pt idx="1314">
                  <c:v>43327.166752372686</c:v>
                </c:pt>
                <c:pt idx="1315">
                  <c:v>43327.208419097224</c:v>
                </c:pt>
                <c:pt idx="1316">
                  <c:v>43327.250085821761</c:v>
                </c:pt>
                <c:pt idx="1317">
                  <c:v>43327.291752546298</c:v>
                </c:pt>
                <c:pt idx="1318">
                  <c:v>43327.333419270835</c:v>
                </c:pt>
                <c:pt idx="1319">
                  <c:v>43327.375085995373</c:v>
                </c:pt>
                <c:pt idx="1320">
                  <c:v>43327.41675271991</c:v>
                </c:pt>
                <c:pt idx="1321">
                  <c:v>43327.458419444447</c:v>
                </c:pt>
                <c:pt idx="1322">
                  <c:v>43327.500086168984</c:v>
                </c:pt>
                <c:pt idx="1323">
                  <c:v>43327.541752893521</c:v>
                </c:pt>
                <c:pt idx="1324">
                  <c:v>43327.583419618059</c:v>
                </c:pt>
                <c:pt idx="1325">
                  <c:v>43327.625086342596</c:v>
                </c:pt>
                <c:pt idx="1326">
                  <c:v>43327.666753067133</c:v>
                </c:pt>
                <c:pt idx="1327">
                  <c:v>43327.70841979167</c:v>
                </c:pt>
                <c:pt idx="1328">
                  <c:v>43327.7500865162</c:v>
                </c:pt>
                <c:pt idx="1329">
                  <c:v>43327.791753240737</c:v>
                </c:pt>
                <c:pt idx="1330">
                  <c:v>43327.833419965275</c:v>
                </c:pt>
                <c:pt idx="1331">
                  <c:v>43327.875086689812</c:v>
                </c:pt>
                <c:pt idx="1332">
                  <c:v>43327.916753414349</c:v>
                </c:pt>
                <c:pt idx="1333">
                  <c:v>43327.958420138886</c:v>
                </c:pt>
                <c:pt idx="1334">
                  <c:v>43328.000086863423</c:v>
                </c:pt>
                <c:pt idx="1335">
                  <c:v>43328.041753587961</c:v>
                </c:pt>
                <c:pt idx="1336">
                  <c:v>43328.083420312498</c:v>
                </c:pt>
                <c:pt idx="1337">
                  <c:v>43328.125087037035</c:v>
                </c:pt>
                <c:pt idx="1338">
                  <c:v>43328.166753761572</c:v>
                </c:pt>
                <c:pt idx="1339">
                  <c:v>43328.208420486109</c:v>
                </c:pt>
                <c:pt idx="1340">
                  <c:v>43328.250087210647</c:v>
                </c:pt>
                <c:pt idx="1341">
                  <c:v>43328.291753935184</c:v>
                </c:pt>
                <c:pt idx="1342">
                  <c:v>43328.333420659721</c:v>
                </c:pt>
                <c:pt idx="1343">
                  <c:v>43328.375087384258</c:v>
                </c:pt>
                <c:pt idx="1344">
                  <c:v>43328.416754108795</c:v>
                </c:pt>
                <c:pt idx="1345">
                  <c:v>43328.458420833333</c:v>
                </c:pt>
                <c:pt idx="1346">
                  <c:v>43328.50008755787</c:v>
                </c:pt>
                <c:pt idx="1347">
                  <c:v>43328.541754282407</c:v>
                </c:pt>
                <c:pt idx="1348">
                  <c:v>43328.583421006944</c:v>
                </c:pt>
                <c:pt idx="1349">
                  <c:v>43328.625087731481</c:v>
                </c:pt>
                <c:pt idx="1350">
                  <c:v>43328.666754456019</c:v>
                </c:pt>
                <c:pt idx="1351">
                  <c:v>43328.708421180556</c:v>
                </c:pt>
                <c:pt idx="1352">
                  <c:v>43328.750087905093</c:v>
                </c:pt>
                <c:pt idx="1353">
                  <c:v>43328.79175462963</c:v>
                </c:pt>
                <c:pt idx="1354">
                  <c:v>43328.833421354168</c:v>
                </c:pt>
                <c:pt idx="1355">
                  <c:v>43328.875088078705</c:v>
                </c:pt>
                <c:pt idx="1356">
                  <c:v>43328.916754803242</c:v>
                </c:pt>
                <c:pt idx="1357">
                  <c:v>43328.958421527779</c:v>
                </c:pt>
                <c:pt idx="1358">
                  <c:v>43329.000088252316</c:v>
                </c:pt>
                <c:pt idx="1359">
                  <c:v>43329.041754976854</c:v>
                </c:pt>
                <c:pt idx="1360">
                  <c:v>43329.083421701391</c:v>
                </c:pt>
                <c:pt idx="1361">
                  <c:v>43329.125088425928</c:v>
                </c:pt>
                <c:pt idx="1362">
                  <c:v>43329.166755150465</c:v>
                </c:pt>
                <c:pt idx="1363">
                  <c:v>43329.208421875002</c:v>
                </c:pt>
                <c:pt idx="1364">
                  <c:v>43329.25008859954</c:v>
                </c:pt>
                <c:pt idx="1365">
                  <c:v>43329.291755324077</c:v>
                </c:pt>
                <c:pt idx="1366">
                  <c:v>43329.333422048614</c:v>
                </c:pt>
                <c:pt idx="1367">
                  <c:v>43329.375088773151</c:v>
                </c:pt>
                <c:pt idx="1368">
                  <c:v>43329.416755497688</c:v>
                </c:pt>
                <c:pt idx="1369">
                  <c:v>43329.458422222226</c:v>
                </c:pt>
                <c:pt idx="1370">
                  <c:v>43329.500088946763</c:v>
                </c:pt>
                <c:pt idx="1371">
                  <c:v>43329.541755671293</c:v>
                </c:pt>
                <c:pt idx="1372">
                  <c:v>43329.58342239583</c:v>
                </c:pt>
                <c:pt idx="1373">
                  <c:v>43329.625089120367</c:v>
                </c:pt>
                <c:pt idx="1374">
                  <c:v>43329.666755844904</c:v>
                </c:pt>
                <c:pt idx="1375">
                  <c:v>43329.708422569442</c:v>
                </c:pt>
                <c:pt idx="1376">
                  <c:v>43329.750089293979</c:v>
                </c:pt>
                <c:pt idx="1377">
                  <c:v>43329.791756018516</c:v>
                </c:pt>
                <c:pt idx="1378">
                  <c:v>43329.833422743053</c:v>
                </c:pt>
                <c:pt idx="1379">
                  <c:v>43329.87508946759</c:v>
                </c:pt>
                <c:pt idx="1380">
                  <c:v>43329.916756192128</c:v>
                </c:pt>
                <c:pt idx="1381">
                  <c:v>43329.958422916665</c:v>
                </c:pt>
                <c:pt idx="1382">
                  <c:v>43330.000089641202</c:v>
                </c:pt>
                <c:pt idx="1383">
                  <c:v>43330.041756365739</c:v>
                </c:pt>
                <c:pt idx="1384">
                  <c:v>43330.083423090276</c:v>
                </c:pt>
                <c:pt idx="1385">
                  <c:v>43330.125089814814</c:v>
                </c:pt>
                <c:pt idx="1386">
                  <c:v>43330.166756539351</c:v>
                </c:pt>
                <c:pt idx="1387">
                  <c:v>43330.208423263888</c:v>
                </c:pt>
                <c:pt idx="1388">
                  <c:v>43330.250089988425</c:v>
                </c:pt>
                <c:pt idx="1389">
                  <c:v>43330.291756712963</c:v>
                </c:pt>
                <c:pt idx="1390">
                  <c:v>43330.3334234375</c:v>
                </c:pt>
                <c:pt idx="1391">
                  <c:v>43330.375090162037</c:v>
                </c:pt>
                <c:pt idx="1392">
                  <c:v>43330.416756886574</c:v>
                </c:pt>
                <c:pt idx="1393">
                  <c:v>43330.458423611111</c:v>
                </c:pt>
                <c:pt idx="1394">
                  <c:v>43330.500090335649</c:v>
                </c:pt>
                <c:pt idx="1395">
                  <c:v>43330.541757060186</c:v>
                </c:pt>
                <c:pt idx="1396">
                  <c:v>43330.583423784723</c:v>
                </c:pt>
                <c:pt idx="1397">
                  <c:v>43330.62509050926</c:v>
                </c:pt>
                <c:pt idx="1398">
                  <c:v>43330.666757233797</c:v>
                </c:pt>
                <c:pt idx="1399">
                  <c:v>43330.708423958335</c:v>
                </c:pt>
                <c:pt idx="1400">
                  <c:v>43330.750090682872</c:v>
                </c:pt>
                <c:pt idx="1401">
                  <c:v>43330.791757407409</c:v>
                </c:pt>
                <c:pt idx="1402">
                  <c:v>43330.833424131946</c:v>
                </c:pt>
                <c:pt idx="1403">
                  <c:v>43330.875090856483</c:v>
                </c:pt>
                <c:pt idx="1404">
                  <c:v>43330.916757581021</c:v>
                </c:pt>
                <c:pt idx="1405">
                  <c:v>43330.958424305558</c:v>
                </c:pt>
                <c:pt idx="1406">
                  <c:v>43331.000091030095</c:v>
                </c:pt>
                <c:pt idx="1407">
                  <c:v>43331.041757754632</c:v>
                </c:pt>
                <c:pt idx="1408">
                  <c:v>43331.083424479169</c:v>
                </c:pt>
                <c:pt idx="1409">
                  <c:v>43331.125091203707</c:v>
                </c:pt>
                <c:pt idx="1410">
                  <c:v>43331.166757928244</c:v>
                </c:pt>
                <c:pt idx="1411">
                  <c:v>43331.208424652781</c:v>
                </c:pt>
                <c:pt idx="1412">
                  <c:v>43331.250091377318</c:v>
                </c:pt>
                <c:pt idx="1413">
                  <c:v>43331.291758101848</c:v>
                </c:pt>
                <c:pt idx="1414">
                  <c:v>43331.333424826385</c:v>
                </c:pt>
                <c:pt idx="1415">
                  <c:v>43331.375091550923</c:v>
                </c:pt>
                <c:pt idx="1416">
                  <c:v>43331.41675827546</c:v>
                </c:pt>
                <c:pt idx="1417">
                  <c:v>43331.458424999997</c:v>
                </c:pt>
                <c:pt idx="1418">
                  <c:v>43331.500091724534</c:v>
                </c:pt>
                <c:pt idx="1419">
                  <c:v>43331.541758449071</c:v>
                </c:pt>
                <c:pt idx="1420">
                  <c:v>43331.583425173609</c:v>
                </c:pt>
                <c:pt idx="1421">
                  <c:v>43331.625091898146</c:v>
                </c:pt>
                <c:pt idx="1422">
                  <c:v>43331.666758622683</c:v>
                </c:pt>
                <c:pt idx="1423">
                  <c:v>43331.70842534722</c:v>
                </c:pt>
                <c:pt idx="1424">
                  <c:v>43331.750092071758</c:v>
                </c:pt>
                <c:pt idx="1425">
                  <c:v>43331.791758796295</c:v>
                </c:pt>
                <c:pt idx="1426">
                  <c:v>43331.833425520832</c:v>
                </c:pt>
                <c:pt idx="1427">
                  <c:v>43331.875092245369</c:v>
                </c:pt>
                <c:pt idx="1428">
                  <c:v>43331.916758969906</c:v>
                </c:pt>
                <c:pt idx="1429">
                  <c:v>43331.958425694444</c:v>
                </c:pt>
                <c:pt idx="1430">
                  <c:v>43332.000092418981</c:v>
                </c:pt>
                <c:pt idx="1431">
                  <c:v>43332.041759143518</c:v>
                </c:pt>
                <c:pt idx="1432">
                  <c:v>43332.083425868055</c:v>
                </c:pt>
                <c:pt idx="1433">
                  <c:v>43332.125092592592</c:v>
                </c:pt>
                <c:pt idx="1434">
                  <c:v>43332.16675931713</c:v>
                </c:pt>
                <c:pt idx="1435">
                  <c:v>43332.208426041667</c:v>
                </c:pt>
                <c:pt idx="1436">
                  <c:v>43332.250092766204</c:v>
                </c:pt>
                <c:pt idx="1437">
                  <c:v>43332.291759490741</c:v>
                </c:pt>
                <c:pt idx="1438">
                  <c:v>43332.333426215278</c:v>
                </c:pt>
                <c:pt idx="1439">
                  <c:v>43332.375092939816</c:v>
                </c:pt>
                <c:pt idx="1440">
                  <c:v>43332.416759664353</c:v>
                </c:pt>
                <c:pt idx="1441">
                  <c:v>43332.45842638889</c:v>
                </c:pt>
                <c:pt idx="1442">
                  <c:v>43332.500093113427</c:v>
                </c:pt>
                <c:pt idx="1443">
                  <c:v>43332.541759837964</c:v>
                </c:pt>
                <c:pt idx="1444">
                  <c:v>43332.583426562502</c:v>
                </c:pt>
                <c:pt idx="1445">
                  <c:v>43332.625093287039</c:v>
                </c:pt>
                <c:pt idx="1446">
                  <c:v>43332.666760011576</c:v>
                </c:pt>
                <c:pt idx="1447">
                  <c:v>43332.708426736113</c:v>
                </c:pt>
                <c:pt idx="1448">
                  <c:v>43332.750093460651</c:v>
                </c:pt>
                <c:pt idx="1449">
                  <c:v>43332.791760185188</c:v>
                </c:pt>
                <c:pt idx="1450">
                  <c:v>43332.833426909725</c:v>
                </c:pt>
                <c:pt idx="1451">
                  <c:v>43332.875093634262</c:v>
                </c:pt>
                <c:pt idx="1452">
                  <c:v>43332.916760358799</c:v>
                </c:pt>
                <c:pt idx="1453">
                  <c:v>43332.958427083337</c:v>
                </c:pt>
                <c:pt idx="1454">
                  <c:v>43333.000093807874</c:v>
                </c:pt>
                <c:pt idx="1455">
                  <c:v>43333.041760532411</c:v>
                </c:pt>
                <c:pt idx="1456">
                  <c:v>43333.083427256941</c:v>
                </c:pt>
                <c:pt idx="1457">
                  <c:v>43333.125093981478</c:v>
                </c:pt>
                <c:pt idx="1458">
                  <c:v>43333.166760706015</c:v>
                </c:pt>
                <c:pt idx="1459">
                  <c:v>43333.208427430553</c:v>
                </c:pt>
                <c:pt idx="1460">
                  <c:v>43333.25009415509</c:v>
                </c:pt>
                <c:pt idx="1461">
                  <c:v>43333.291760879627</c:v>
                </c:pt>
                <c:pt idx="1462">
                  <c:v>43333.333427604164</c:v>
                </c:pt>
                <c:pt idx="1463">
                  <c:v>43333.375094328701</c:v>
                </c:pt>
                <c:pt idx="1464">
                  <c:v>43333.416761053239</c:v>
                </c:pt>
                <c:pt idx="1465">
                  <c:v>43333.458427777776</c:v>
                </c:pt>
                <c:pt idx="1466">
                  <c:v>43333.500094502313</c:v>
                </c:pt>
                <c:pt idx="1467">
                  <c:v>43333.54176122685</c:v>
                </c:pt>
                <c:pt idx="1468">
                  <c:v>43333.583427951387</c:v>
                </c:pt>
                <c:pt idx="1469">
                  <c:v>43333.625094675925</c:v>
                </c:pt>
                <c:pt idx="1470">
                  <c:v>43333.666761400462</c:v>
                </c:pt>
                <c:pt idx="1471">
                  <c:v>43333.708428124999</c:v>
                </c:pt>
                <c:pt idx="1472">
                  <c:v>43333.750094849536</c:v>
                </c:pt>
                <c:pt idx="1473">
                  <c:v>43333.791761574073</c:v>
                </c:pt>
                <c:pt idx="1474">
                  <c:v>43333.833428298611</c:v>
                </c:pt>
                <c:pt idx="1475">
                  <c:v>43333.875095023148</c:v>
                </c:pt>
                <c:pt idx="1476">
                  <c:v>43333.916761747685</c:v>
                </c:pt>
                <c:pt idx="1477">
                  <c:v>43333.958428472222</c:v>
                </c:pt>
                <c:pt idx="1478">
                  <c:v>43334.00009519676</c:v>
                </c:pt>
                <c:pt idx="1479">
                  <c:v>43334.041761921297</c:v>
                </c:pt>
                <c:pt idx="1480">
                  <c:v>43334.083428645834</c:v>
                </c:pt>
                <c:pt idx="1481">
                  <c:v>43334.125095370371</c:v>
                </c:pt>
                <c:pt idx="1482">
                  <c:v>43334.166762094908</c:v>
                </c:pt>
                <c:pt idx="1483">
                  <c:v>43334.208428819446</c:v>
                </c:pt>
                <c:pt idx="1484">
                  <c:v>43334.250095543983</c:v>
                </c:pt>
                <c:pt idx="1485">
                  <c:v>43334.29176226852</c:v>
                </c:pt>
                <c:pt idx="1486">
                  <c:v>43334.333428993057</c:v>
                </c:pt>
                <c:pt idx="1487">
                  <c:v>43334.375095717594</c:v>
                </c:pt>
                <c:pt idx="1488">
                  <c:v>43334.416762442132</c:v>
                </c:pt>
                <c:pt idx="1489">
                  <c:v>43334.458429166669</c:v>
                </c:pt>
                <c:pt idx="1490">
                  <c:v>43334.500095891206</c:v>
                </c:pt>
                <c:pt idx="1491">
                  <c:v>43334.541762615743</c:v>
                </c:pt>
                <c:pt idx="1492">
                  <c:v>43334.58342934028</c:v>
                </c:pt>
                <c:pt idx="1493">
                  <c:v>43334.625096064818</c:v>
                </c:pt>
                <c:pt idx="1494">
                  <c:v>43334.666762789355</c:v>
                </c:pt>
                <c:pt idx="1495">
                  <c:v>43334.708429513892</c:v>
                </c:pt>
                <c:pt idx="1496">
                  <c:v>43334.750096238429</c:v>
                </c:pt>
                <c:pt idx="1497">
                  <c:v>43334.791762962966</c:v>
                </c:pt>
                <c:pt idx="1498">
                  <c:v>43334.833429687496</c:v>
                </c:pt>
                <c:pt idx="1499">
                  <c:v>43334.875096412034</c:v>
                </c:pt>
                <c:pt idx="1500">
                  <c:v>43334.916763136571</c:v>
                </c:pt>
                <c:pt idx="1501">
                  <c:v>43334.958429861108</c:v>
                </c:pt>
                <c:pt idx="1502">
                  <c:v>43335.000096585645</c:v>
                </c:pt>
                <c:pt idx="1503">
                  <c:v>43335.041763310182</c:v>
                </c:pt>
                <c:pt idx="1504">
                  <c:v>43335.08343003472</c:v>
                </c:pt>
                <c:pt idx="1505">
                  <c:v>43335.125096759257</c:v>
                </c:pt>
                <c:pt idx="1506">
                  <c:v>43335.166763483794</c:v>
                </c:pt>
                <c:pt idx="1507">
                  <c:v>43335.208430208331</c:v>
                </c:pt>
                <c:pt idx="1508">
                  <c:v>43335.250096932868</c:v>
                </c:pt>
                <c:pt idx="1509">
                  <c:v>43335.291763657406</c:v>
                </c:pt>
                <c:pt idx="1510">
                  <c:v>43335.333430381943</c:v>
                </c:pt>
                <c:pt idx="1511">
                  <c:v>43335.37509710648</c:v>
                </c:pt>
                <c:pt idx="1512">
                  <c:v>43335.416763831017</c:v>
                </c:pt>
                <c:pt idx="1513">
                  <c:v>43335.458430555555</c:v>
                </c:pt>
                <c:pt idx="1514">
                  <c:v>43335.500097280092</c:v>
                </c:pt>
                <c:pt idx="1515">
                  <c:v>43335.541764004629</c:v>
                </c:pt>
                <c:pt idx="1516">
                  <c:v>43335.583430729166</c:v>
                </c:pt>
                <c:pt idx="1517">
                  <c:v>43335.625097453703</c:v>
                </c:pt>
                <c:pt idx="1518">
                  <c:v>43335.666764178241</c:v>
                </c:pt>
                <c:pt idx="1519">
                  <c:v>43335.708430902778</c:v>
                </c:pt>
                <c:pt idx="1520">
                  <c:v>43335.750097627315</c:v>
                </c:pt>
                <c:pt idx="1521">
                  <c:v>43335.791764351852</c:v>
                </c:pt>
                <c:pt idx="1522">
                  <c:v>43335.833431076389</c:v>
                </c:pt>
                <c:pt idx="1523">
                  <c:v>43335.875097800927</c:v>
                </c:pt>
                <c:pt idx="1524">
                  <c:v>43335.916764525464</c:v>
                </c:pt>
                <c:pt idx="1525">
                  <c:v>43335.958431250001</c:v>
                </c:pt>
                <c:pt idx="1526">
                  <c:v>43336.000097974538</c:v>
                </c:pt>
                <c:pt idx="1527">
                  <c:v>43336.041764699075</c:v>
                </c:pt>
                <c:pt idx="1528">
                  <c:v>43336.083431423613</c:v>
                </c:pt>
                <c:pt idx="1529">
                  <c:v>43336.12509814815</c:v>
                </c:pt>
                <c:pt idx="1530">
                  <c:v>43336.166764872687</c:v>
                </c:pt>
                <c:pt idx="1531">
                  <c:v>43336.208431597224</c:v>
                </c:pt>
                <c:pt idx="1532">
                  <c:v>43336.250098321761</c:v>
                </c:pt>
                <c:pt idx="1533">
                  <c:v>43336.291765046299</c:v>
                </c:pt>
                <c:pt idx="1534">
                  <c:v>43336.333431770836</c:v>
                </c:pt>
                <c:pt idx="1535">
                  <c:v>43336.375098495373</c:v>
                </c:pt>
                <c:pt idx="1536">
                  <c:v>43336.41676521991</c:v>
                </c:pt>
                <c:pt idx="1537">
                  <c:v>43336.458431944448</c:v>
                </c:pt>
                <c:pt idx="1538">
                  <c:v>43336.500098668985</c:v>
                </c:pt>
                <c:pt idx="1539">
                  <c:v>43336.541765393522</c:v>
                </c:pt>
                <c:pt idx="1540">
                  <c:v>43336.583432118059</c:v>
                </c:pt>
                <c:pt idx="1541">
                  <c:v>43336.625098842589</c:v>
                </c:pt>
                <c:pt idx="1542">
                  <c:v>43336.666765567126</c:v>
                </c:pt>
                <c:pt idx="1543">
                  <c:v>43336.708432291663</c:v>
                </c:pt>
                <c:pt idx="1544">
                  <c:v>43336.750099016201</c:v>
                </c:pt>
                <c:pt idx="1545">
                  <c:v>43336.791765740738</c:v>
                </c:pt>
                <c:pt idx="1546">
                  <c:v>43336.833432465275</c:v>
                </c:pt>
                <c:pt idx="1547">
                  <c:v>43336.875099189812</c:v>
                </c:pt>
                <c:pt idx="1548">
                  <c:v>43336.91676591435</c:v>
                </c:pt>
                <c:pt idx="1549">
                  <c:v>43336.958432638887</c:v>
                </c:pt>
                <c:pt idx="1550">
                  <c:v>43337.000099363424</c:v>
                </c:pt>
                <c:pt idx="1551">
                  <c:v>43337.041766087961</c:v>
                </c:pt>
                <c:pt idx="1552">
                  <c:v>43337.083432812498</c:v>
                </c:pt>
                <c:pt idx="1553">
                  <c:v>43337.125099537036</c:v>
                </c:pt>
                <c:pt idx="1554">
                  <c:v>43337.166766261573</c:v>
                </c:pt>
                <c:pt idx="1555">
                  <c:v>43337.20843298611</c:v>
                </c:pt>
                <c:pt idx="1556">
                  <c:v>43337.250099710647</c:v>
                </c:pt>
                <c:pt idx="1557">
                  <c:v>43337.291766435184</c:v>
                </c:pt>
                <c:pt idx="1558">
                  <c:v>43337.333433159722</c:v>
                </c:pt>
                <c:pt idx="1559">
                  <c:v>43337.375099884259</c:v>
                </c:pt>
                <c:pt idx="1560">
                  <c:v>43337.416766608796</c:v>
                </c:pt>
                <c:pt idx="1561">
                  <c:v>43337.458433333333</c:v>
                </c:pt>
                <c:pt idx="1562">
                  <c:v>43337.50010005787</c:v>
                </c:pt>
                <c:pt idx="1563">
                  <c:v>43337.541766782408</c:v>
                </c:pt>
                <c:pt idx="1564">
                  <c:v>43337.583433506945</c:v>
                </c:pt>
                <c:pt idx="1565">
                  <c:v>43337.625100231482</c:v>
                </c:pt>
                <c:pt idx="1566">
                  <c:v>43337.666766956019</c:v>
                </c:pt>
                <c:pt idx="1567">
                  <c:v>43337.708433680556</c:v>
                </c:pt>
                <c:pt idx="1568">
                  <c:v>43337.750100405094</c:v>
                </c:pt>
                <c:pt idx="1569">
                  <c:v>43337.791767129631</c:v>
                </c:pt>
                <c:pt idx="1570">
                  <c:v>43337.833433854168</c:v>
                </c:pt>
                <c:pt idx="1571">
                  <c:v>43337.875100578705</c:v>
                </c:pt>
                <c:pt idx="1572">
                  <c:v>43337.916767303243</c:v>
                </c:pt>
                <c:pt idx="1573">
                  <c:v>43337.95843402778</c:v>
                </c:pt>
                <c:pt idx="1574">
                  <c:v>43338.000100752317</c:v>
                </c:pt>
                <c:pt idx="1575">
                  <c:v>43338.041767476854</c:v>
                </c:pt>
                <c:pt idx="1576">
                  <c:v>43338.083434201391</c:v>
                </c:pt>
                <c:pt idx="1577">
                  <c:v>43338.125100925929</c:v>
                </c:pt>
                <c:pt idx="1578">
                  <c:v>43338.166767650466</c:v>
                </c:pt>
                <c:pt idx="1579">
                  <c:v>43338.208434375003</c:v>
                </c:pt>
                <c:pt idx="1580">
                  <c:v>43338.25010109954</c:v>
                </c:pt>
                <c:pt idx="1581">
                  <c:v>43338.291767824077</c:v>
                </c:pt>
                <c:pt idx="1582">
                  <c:v>43338.333434548615</c:v>
                </c:pt>
                <c:pt idx="1583">
                  <c:v>43338.375101273145</c:v>
                </c:pt>
                <c:pt idx="1584">
                  <c:v>43338.416767997682</c:v>
                </c:pt>
                <c:pt idx="1585">
                  <c:v>43338.458434722219</c:v>
                </c:pt>
                <c:pt idx="1586">
                  <c:v>43338.500101446756</c:v>
                </c:pt>
                <c:pt idx="1587">
                  <c:v>43338.541768171293</c:v>
                </c:pt>
                <c:pt idx="1588">
                  <c:v>43338.583434895831</c:v>
                </c:pt>
                <c:pt idx="1589">
                  <c:v>43338.625101620368</c:v>
                </c:pt>
                <c:pt idx="1590">
                  <c:v>43338.666768344905</c:v>
                </c:pt>
                <c:pt idx="1591">
                  <c:v>43338.708435069442</c:v>
                </c:pt>
                <c:pt idx="1592">
                  <c:v>43338.750101793979</c:v>
                </c:pt>
                <c:pt idx="1593">
                  <c:v>43338.791768518517</c:v>
                </c:pt>
                <c:pt idx="1594">
                  <c:v>43338.833435243054</c:v>
                </c:pt>
                <c:pt idx="1595">
                  <c:v>43338.875101967591</c:v>
                </c:pt>
                <c:pt idx="1596">
                  <c:v>43338.916768692128</c:v>
                </c:pt>
                <c:pt idx="1597">
                  <c:v>43338.958435416665</c:v>
                </c:pt>
                <c:pt idx="1598">
                  <c:v>43339.000102141203</c:v>
                </c:pt>
                <c:pt idx="1599">
                  <c:v>43339.04176886574</c:v>
                </c:pt>
                <c:pt idx="1600">
                  <c:v>43339.083435590277</c:v>
                </c:pt>
                <c:pt idx="1601">
                  <c:v>43339.125102314814</c:v>
                </c:pt>
                <c:pt idx="1602">
                  <c:v>43339.166769039351</c:v>
                </c:pt>
                <c:pt idx="1603">
                  <c:v>43339.208435763889</c:v>
                </c:pt>
                <c:pt idx="1604">
                  <c:v>43339.250102488426</c:v>
                </c:pt>
                <c:pt idx="1605">
                  <c:v>43339.291769212963</c:v>
                </c:pt>
                <c:pt idx="1606">
                  <c:v>43339.3334359375</c:v>
                </c:pt>
                <c:pt idx="1607">
                  <c:v>43339.375102662038</c:v>
                </c:pt>
                <c:pt idx="1608">
                  <c:v>43339.416769386575</c:v>
                </c:pt>
                <c:pt idx="1609">
                  <c:v>43339.458436111112</c:v>
                </c:pt>
                <c:pt idx="1610">
                  <c:v>43339.500102835649</c:v>
                </c:pt>
                <c:pt idx="1611">
                  <c:v>43339.541769560186</c:v>
                </c:pt>
                <c:pt idx="1612">
                  <c:v>43339.583436284724</c:v>
                </c:pt>
                <c:pt idx="1613">
                  <c:v>43339.625103009261</c:v>
                </c:pt>
                <c:pt idx="1614">
                  <c:v>43339.666769733798</c:v>
                </c:pt>
                <c:pt idx="1615">
                  <c:v>43339.708436458335</c:v>
                </c:pt>
                <c:pt idx="1616">
                  <c:v>43339.750103182872</c:v>
                </c:pt>
                <c:pt idx="1617">
                  <c:v>43339.79176990741</c:v>
                </c:pt>
                <c:pt idx="1618">
                  <c:v>43339.833436631947</c:v>
                </c:pt>
                <c:pt idx="1619">
                  <c:v>43339.875103356484</c:v>
                </c:pt>
                <c:pt idx="1620">
                  <c:v>43339.916770081021</c:v>
                </c:pt>
                <c:pt idx="1621">
                  <c:v>43339.958436805558</c:v>
                </c:pt>
                <c:pt idx="1622">
                  <c:v>43340.000103530096</c:v>
                </c:pt>
                <c:pt idx="1623">
                  <c:v>43340.041770254633</c:v>
                </c:pt>
                <c:pt idx="1624">
                  <c:v>43340.08343697917</c:v>
                </c:pt>
                <c:pt idx="1625">
                  <c:v>43340.125103703707</c:v>
                </c:pt>
                <c:pt idx="1626">
                  <c:v>43340.166770428237</c:v>
                </c:pt>
                <c:pt idx="1627">
                  <c:v>43340.208437152774</c:v>
                </c:pt>
                <c:pt idx="1628">
                  <c:v>43340.250103877312</c:v>
                </c:pt>
                <c:pt idx="1629">
                  <c:v>43340.291770601849</c:v>
                </c:pt>
                <c:pt idx="1630">
                  <c:v>43340.333437326386</c:v>
                </c:pt>
                <c:pt idx="1631">
                  <c:v>43340.375104050923</c:v>
                </c:pt>
                <c:pt idx="1632">
                  <c:v>43340.41677077546</c:v>
                </c:pt>
                <c:pt idx="1633">
                  <c:v>43340.458437499998</c:v>
                </c:pt>
                <c:pt idx="1634">
                  <c:v>43340.500104224535</c:v>
                </c:pt>
                <c:pt idx="1635">
                  <c:v>43340.541770949072</c:v>
                </c:pt>
                <c:pt idx="1636">
                  <c:v>43340.583437673609</c:v>
                </c:pt>
                <c:pt idx="1637">
                  <c:v>43340.625104398147</c:v>
                </c:pt>
                <c:pt idx="1638">
                  <c:v>43340.666771122684</c:v>
                </c:pt>
                <c:pt idx="1639">
                  <c:v>43340.708437847221</c:v>
                </c:pt>
                <c:pt idx="1640">
                  <c:v>43340.750104571758</c:v>
                </c:pt>
                <c:pt idx="1641">
                  <c:v>43340.791771296295</c:v>
                </c:pt>
                <c:pt idx="1642">
                  <c:v>43340.833438020833</c:v>
                </c:pt>
                <c:pt idx="1643">
                  <c:v>43340.87510474537</c:v>
                </c:pt>
                <c:pt idx="1644">
                  <c:v>43340.916771469907</c:v>
                </c:pt>
                <c:pt idx="1645">
                  <c:v>43340.958438194444</c:v>
                </c:pt>
                <c:pt idx="1646">
                  <c:v>43341.000104918981</c:v>
                </c:pt>
                <c:pt idx="1647">
                  <c:v>43341.041771643519</c:v>
                </c:pt>
                <c:pt idx="1648">
                  <c:v>43341.083438368056</c:v>
                </c:pt>
                <c:pt idx="1649">
                  <c:v>43341.125105092593</c:v>
                </c:pt>
                <c:pt idx="1650">
                  <c:v>43341.166771990742</c:v>
                </c:pt>
                <c:pt idx="1651">
                  <c:v>43341.208438773145</c:v>
                </c:pt>
                <c:pt idx="1652">
                  <c:v>43341.250105555555</c:v>
                </c:pt>
                <c:pt idx="1653">
                  <c:v>43341.291772337965</c:v>
                </c:pt>
                <c:pt idx="1654">
                  <c:v>43341.333439120368</c:v>
                </c:pt>
                <c:pt idx="1655">
                  <c:v>43341.375105902778</c:v>
                </c:pt>
                <c:pt idx="1656">
                  <c:v>43341.416772685188</c:v>
                </c:pt>
                <c:pt idx="1657">
                  <c:v>43341.458439467591</c:v>
                </c:pt>
                <c:pt idx="1658">
                  <c:v>43341.500106250001</c:v>
                </c:pt>
                <c:pt idx="1659">
                  <c:v>43341.541773032404</c:v>
                </c:pt>
                <c:pt idx="1660">
                  <c:v>43341.583439814814</c:v>
                </c:pt>
                <c:pt idx="1661">
                  <c:v>43341.625106597225</c:v>
                </c:pt>
                <c:pt idx="1662">
                  <c:v>43341.666773379628</c:v>
                </c:pt>
                <c:pt idx="1663">
                  <c:v>43341.708440162038</c:v>
                </c:pt>
                <c:pt idx="1664">
                  <c:v>43341.750106944448</c:v>
                </c:pt>
                <c:pt idx="1665">
                  <c:v>43341.791773726851</c:v>
                </c:pt>
                <c:pt idx="1666">
                  <c:v>43341.833440509261</c:v>
                </c:pt>
                <c:pt idx="1667">
                  <c:v>43341.875107291664</c:v>
                </c:pt>
                <c:pt idx="1668">
                  <c:v>43341.916774074074</c:v>
                </c:pt>
                <c:pt idx="1669">
                  <c:v>43341.958440856484</c:v>
                </c:pt>
                <c:pt idx="1670">
                  <c:v>43342.000104166669</c:v>
                </c:pt>
                <c:pt idx="1671">
                  <c:v>43342.041774421297</c:v>
                </c:pt>
                <c:pt idx="1672">
                  <c:v>43342.0834412037</c:v>
                </c:pt>
                <c:pt idx="1673">
                  <c:v>43342.12510798611</c:v>
                </c:pt>
                <c:pt idx="1674">
                  <c:v>43342.166774768521</c:v>
                </c:pt>
                <c:pt idx="1675">
                  <c:v>43342.208437499998</c:v>
                </c:pt>
                <c:pt idx="1676">
                  <c:v>43342.250108043983</c:v>
                </c:pt>
                <c:pt idx="1677">
                  <c:v>43342.291774768521</c:v>
                </c:pt>
                <c:pt idx="1678">
                  <c:v>43342.333441493058</c:v>
                </c:pt>
                <c:pt idx="1679">
                  <c:v>43342.375108217595</c:v>
                </c:pt>
                <c:pt idx="1680">
                  <c:v>43342.416774942132</c:v>
                </c:pt>
                <c:pt idx="1681">
                  <c:v>43342.458441666669</c:v>
                </c:pt>
                <c:pt idx="1682">
                  <c:v>43342.500108391207</c:v>
                </c:pt>
                <c:pt idx="1683">
                  <c:v>43342.541775115744</c:v>
                </c:pt>
                <c:pt idx="1684">
                  <c:v>43342.583441840281</c:v>
                </c:pt>
                <c:pt idx="1685">
                  <c:v>43342.625108564818</c:v>
                </c:pt>
                <c:pt idx="1686">
                  <c:v>43342.666775289355</c:v>
                </c:pt>
                <c:pt idx="1687">
                  <c:v>43342.708442013885</c:v>
                </c:pt>
              </c:numCache>
            </c:numRef>
          </c:xVal>
          <c:yVal>
            <c:numRef>
              <c:f>Sheet1!$D$6:$D$1693</c:f>
              <c:numCache>
                <c:formatCode>General</c:formatCode>
                <c:ptCount val="1688"/>
                <c:pt idx="1">
                  <c:v>24.7</c:v>
                </c:pt>
                <c:pt idx="2">
                  <c:v>24.716666666666665</c:v>
                </c:pt>
                <c:pt idx="3">
                  <c:v>24.899999999999995</c:v>
                </c:pt>
                <c:pt idx="4">
                  <c:v>25.25</c:v>
                </c:pt>
                <c:pt idx="5">
                  <c:v>25.466666666666665</c:v>
                </c:pt>
                <c:pt idx="6">
                  <c:v>25.25</c:v>
                </c:pt>
                <c:pt idx="7">
                  <c:v>25.649999999999995</c:v>
                </c:pt>
                <c:pt idx="8">
                  <c:v>25.216666666666665</c:v>
                </c:pt>
                <c:pt idx="9">
                  <c:v>25.466666666666669</c:v>
                </c:pt>
                <c:pt idx="10">
                  <c:v>26.099999999999998</c:v>
                </c:pt>
                <c:pt idx="11">
                  <c:v>25.966666666666665</c:v>
                </c:pt>
                <c:pt idx="12">
                  <c:v>25.950000000000003</c:v>
                </c:pt>
                <c:pt idx="13">
                  <c:v>25.883333333333336</c:v>
                </c:pt>
                <c:pt idx="14">
                  <c:v>25.766666666666666</c:v>
                </c:pt>
                <c:pt idx="15">
                  <c:v>25.700000000000003</c:v>
                </c:pt>
                <c:pt idx="16">
                  <c:v>25.616666666666664</c:v>
                </c:pt>
                <c:pt idx="17">
                  <c:v>25.2</c:v>
                </c:pt>
                <c:pt idx="18">
                  <c:v>23.333333333333332</c:v>
                </c:pt>
                <c:pt idx="19">
                  <c:v>21.849999999999998</c:v>
                </c:pt>
                <c:pt idx="20">
                  <c:v>21.666666666666661</c:v>
                </c:pt>
                <c:pt idx="21">
                  <c:v>21.516666666666666</c:v>
                </c:pt>
                <c:pt idx="22">
                  <c:v>22.216666666666669</c:v>
                </c:pt>
                <c:pt idx="23">
                  <c:v>23.349999999999998</c:v>
                </c:pt>
                <c:pt idx="24">
                  <c:v>23.266666666666666</c:v>
                </c:pt>
                <c:pt idx="25">
                  <c:v>23.083333333333332</c:v>
                </c:pt>
                <c:pt idx="26">
                  <c:v>23.533333333333331</c:v>
                </c:pt>
                <c:pt idx="27">
                  <c:v>23.916666666666668</c:v>
                </c:pt>
                <c:pt idx="28">
                  <c:v>23.8</c:v>
                </c:pt>
                <c:pt idx="29">
                  <c:v>24.233333333333334</c:v>
                </c:pt>
                <c:pt idx="30">
                  <c:v>24.75</c:v>
                </c:pt>
                <c:pt idx="31">
                  <c:v>24.216666666666669</c:v>
                </c:pt>
                <c:pt idx="32">
                  <c:v>23.650000000000002</c:v>
                </c:pt>
                <c:pt idx="33">
                  <c:v>22.966666666666669</c:v>
                </c:pt>
                <c:pt idx="34">
                  <c:v>23.233333333333331</c:v>
                </c:pt>
                <c:pt idx="35">
                  <c:v>23.883333333333329</c:v>
                </c:pt>
                <c:pt idx="36">
                  <c:v>23.666666666666668</c:v>
                </c:pt>
                <c:pt idx="37">
                  <c:v>22.416666666666668</c:v>
                </c:pt>
                <c:pt idx="38">
                  <c:v>23.333333333333332</c:v>
                </c:pt>
                <c:pt idx="39">
                  <c:v>25.416666666666668</c:v>
                </c:pt>
                <c:pt idx="40">
                  <c:v>25.55</c:v>
                </c:pt>
                <c:pt idx="41">
                  <c:v>25.433333333333334</c:v>
                </c:pt>
                <c:pt idx="42">
                  <c:v>25.150000000000002</c:v>
                </c:pt>
                <c:pt idx="43">
                  <c:v>25.133333333333336</c:v>
                </c:pt>
                <c:pt idx="44">
                  <c:v>24.533333333333335</c:v>
                </c:pt>
                <c:pt idx="45">
                  <c:v>24.733333333333334</c:v>
                </c:pt>
                <c:pt idx="46">
                  <c:v>23.316666666666666</c:v>
                </c:pt>
                <c:pt idx="47">
                  <c:v>22.816666666666666</c:v>
                </c:pt>
                <c:pt idx="48">
                  <c:v>22.8</c:v>
                </c:pt>
                <c:pt idx="49">
                  <c:v>23</c:v>
                </c:pt>
                <c:pt idx="50">
                  <c:v>23.349999999999998</c:v>
                </c:pt>
                <c:pt idx="51">
                  <c:v>24.483333333333334</c:v>
                </c:pt>
                <c:pt idx="52">
                  <c:v>24.216666666666669</c:v>
                </c:pt>
                <c:pt idx="53">
                  <c:v>24.366666666666664</c:v>
                </c:pt>
                <c:pt idx="54">
                  <c:v>24.366666666666671</c:v>
                </c:pt>
                <c:pt idx="55">
                  <c:v>24.25</c:v>
                </c:pt>
                <c:pt idx="56">
                  <c:v>23.766666666666666</c:v>
                </c:pt>
                <c:pt idx="57">
                  <c:v>24.616666666666671</c:v>
                </c:pt>
                <c:pt idx="58">
                  <c:v>25.483333333333331</c:v>
                </c:pt>
                <c:pt idx="59">
                  <c:v>25.650000000000002</c:v>
                </c:pt>
                <c:pt idx="60">
                  <c:v>25.583333333333332</c:v>
                </c:pt>
                <c:pt idx="61">
                  <c:v>25.549999999999997</c:v>
                </c:pt>
                <c:pt idx="62">
                  <c:v>25.3</c:v>
                </c:pt>
                <c:pt idx="63">
                  <c:v>25.25</c:v>
                </c:pt>
                <c:pt idx="64">
                  <c:v>25.400000000000002</c:v>
                </c:pt>
                <c:pt idx="65">
                  <c:v>25.083333333333339</c:v>
                </c:pt>
                <c:pt idx="66">
                  <c:v>24.900000000000002</c:v>
                </c:pt>
                <c:pt idx="67">
                  <c:v>24.666666666666668</c:v>
                </c:pt>
                <c:pt idx="68">
                  <c:v>24.55</c:v>
                </c:pt>
                <c:pt idx="69">
                  <c:v>24.783333333333331</c:v>
                </c:pt>
                <c:pt idx="70">
                  <c:v>22.783333333333331</c:v>
                </c:pt>
                <c:pt idx="71">
                  <c:v>21.116666666666667</c:v>
                </c:pt>
                <c:pt idx="72">
                  <c:v>21.483333333333331</c:v>
                </c:pt>
                <c:pt idx="73">
                  <c:v>22.3</c:v>
                </c:pt>
                <c:pt idx="74">
                  <c:v>22.616666666666664</c:v>
                </c:pt>
                <c:pt idx="75">
                  <c:v>23.366666666666664</c:v>
                </c:pt>
                <c:pt idx="76">
                  <c:v>23.299999999999997</c:v>
                </c:pt>
                <c:pt idx="77">
                  <c:v>23.583333333333332</c:v>
                </c:pt>
                <c:pt idx="78">
                  <c:v>23.183333333333334</c:v>
                </c:pt>
                <c:pt idx="79">
                  <c:v>23.416666666666668</c:v>
                </c:pt>
                <c:pt idx="80">
                  <c:v>23.016666666666666</c:v>
                </c:pt>
                <c:pt idx="81">
                  <c:v>22.883333333333329</c:v>
                </c:pt>
                <c:pt idx="82">
                  <c:v>20.683333333333334</c:v>
                </c:pt>
                <c:pt idx="83">
                  <c:v>19.566666666666666</c:v>
                </c:pt>
                <c:pt idx="84">
                  <c:v>21.516666666666669</c:v>
                </c:pt>
                <c:pt idx="85">
                  <c:v>22.333333333333332</c:v>
                </c:pt>
                <c:pt idx="86">
                  <c:v>18.816666666666666</c:v>
                </c:pt>
                <c:pt idx="87">
                  <c:v>17.983333333333334</c:v>
                </c:pt>
                <c:pt idx="88">
                  <c:v>18.100000000000001</c:v>
                </c:pt>
                <c:pt idx="89">
                  <c:v>17.333333333333332</c:v>
                </c:pt>
                <c:pt idx="90">
                  <c:v>17.099999999999998</c:v>
                </c:pt>
                <c:pt idx="91">
                  <c:v>17.483333333333334</c:v>
                </c:pt>
                <c:pt idx="92">
                  <c:v>18.033333333333335</c:v>
                </c:pt>
                <c:pt idx="93">
                  <c:v>18.75</c:v>
                </c:pt>
                <c:pt idx="94">
                  <c:v>19.2</c:v>
                </c:pt>
                <c:pt idx="95">
                  <c:v>20.633333333333333</c:v>
                </c:pt>
                <c:pt idx="96">
                  <c:v>21.433333333333334</c:v>
                </c:pt>
                <c:pt idx="97">
                  <c:v>21.849999999999998</c:v>
                </c:pt>
                <c:pt idx="98">
                  <c:v>22.599999999999998</c:v>
                </c:pt>
                <c:pt idx="99">
                  <c:v>22.983333333333331</c:v>
                </c:pt>
                <c:pt idx="100">
                  <c:v>23.5</c:v>
                </c:pt>
                <c:pt idx="101">
                  <c:v>24.149999999999995</c:v>
                </c:pt>
                <c:pt idx="102">
                  <c:v>24.416666666666668</c:v>
                </c:pt>
                <c:pt idx="103">
                  <c:v>24.316666666666666</c:v>
                </c:pt>
                <c:pt idx="104">
                  <c:v>24.133333333333329</c:v>
                </c:pt>
                <c:pt idx="105">
                  <c:v>24.366666666666671</c:v>
                </c:pt>
                <c:pt idx="106">
                  <c:v>24.183333333333337</c:v>
                </c:pt>
                <c:pt idx="107">
                  <c:v>23.899999999999995</c:v>
                </c:pt>
                <c:pt idx="108">
                  <c:v>21.883333333333329</c:v>
                </c:pt>
                <c:pt idx="109">
                  <c:v>23.45</c:v>
                </c:pt>
                <c:pt idx="110">
                  <c:v>24.033333333333335</c:v>
                </c:pt>
                <c:pt idx="111">
                  <c:v>24.150000000000002</c:v>
                </c:pt>
                <c:pt idx="112">
                  <c:v>24.183333333333334</c:v>
                </c:pt>
                <c:pt idx="113">
                  <c:v>24.116666666666664</c:v>
                </c:pt>
                <c:pt idx="114">
                  <c:v>23.983333333333334</c:v>
                </c:pt>
                <c:pt idx="115">
                  <c:v>24.233333333333334</c:v>
                </c:pt>
                <c:pt idx="116">
                  <c:v>24.383333333333336</c:v>
                </c:pt>
                <c:pt idx="117">
                  <c:v>24.5</c:v>
                </c:pt>
                <c:pt idx="118">
                  <c:v>24.666666666666668</c:v>
                </c:pt>
                <c:pt idx="119">
                  <c:v>25.099999999999998</c:v>
                </c:pt>
                <c:pt idx="120">
                  <c:v>25.216666666666669</c:v>
                </c:pt>
                <c:pt idx="121">
                  <c:v>24.966666666666669</c:v>
                </c:pt>
                <c:pt idx="122">
                  <c:v>25.05</c:v>
                </c:pt>
                <c:pt idx="123">
                  <c:v>25.416666666666668</c:v>
                </c:pt>
                <c:pt idx="124">
                  <c:v>25.599999999999998</c:v>
                </c:pt>
                <c:pt idx="125">
                  <c:v>25.616666666666671</c:v>
                </c:pt>
                <c:pt idx="126">
                  <c:v>25.799999999999997</c:v>
                </c:pt>
                <c:pt idx="127">
                  <c:v>25.666666666666668</c:v>
                </c:pt>
                <c:pt idx="128">
                  <c:v>25.483333333333334</c:v>
                </c:pt>
                <c:pt idx="129">
                  <c:v>24.366666666666664</c:v>
                </c:pt>
                <c:pt idx="130">
                  <c:v>23.883333333333329</c:v>
                </c:pt>
                <c:pt idx="131">
                  <c:v>23.716666666666669</c:v>
                </c:pt>
                <c:pt idx="132">
                  <c:v>24.216666666666669</c:v>
                </c:pt>
                <c:pt idx="133">
                  <c:v>24.3</c:v>
                </c:pt>
                <c:pt idx="134">
                  <c:v>24.783333333333331</c:v>
                </c:pt>
                <c:pt idx="135">
                  <c:v>24.633333333333329</c:v>
                </c:pt>
                <c:pt idx="136">
                  <c:v>23.816666666666666</c:v>
                </c:pt>
                <c:pt idx="137">
                  <c:v>23.483333333333334</c:v>
                </c:pt>
                <c:pt idx="138">
                  <c:v>23.75</c:v>
                </c:pt>
                <c:pt idx="139">
                  <c:v>24.533333333333335</c:v>
                </c:pt>
                <c:pt idx="140">
                  <c:v>24.866666666666664</c:v>
                </c:pt>
                <c:pt idx="141">
                  <c:v>24.816666666666666</c:v>
                </c:pt>
                <c:pt idx="142">
                  <c:v>24.650000000000002</c:v>
                </c:pt>
                <c:pt idx="143">
                  <c:v>24.650000000000002</c:v>
                </c:pt>
                <c:pt idx="144">
                  <c:v>25.266666666666666</c:v>
                </c:pt>
                <c:pt idx="145">
                  <c:v>26.033333333333331</c:v>
                </c:pt>
                <c:pt idx="146">
                  <c:v>26.25</c:v>
                </c:pt>
                <c:pt idx="147">
                  <c:v>26.416666666666668</c:v>
                </c:pt>
                <c:pt idx="148">
                  <c:v>26.8</c:v>
                </c:pt>
                <c:pt idx="149">
                  <c:v>26.916666666666668</c:v>
                </c:pt>
                <c:pt idx="150">
                  <c:v>26.783333333333335</c:v>
                </c:pt>
                <c:pt idx="151">
                  <c:v>26.916666666666668</c:v>
                </c:pt>
                <c:pt idx="152">
                  <c:v>27.083333333333332</c:v>
                </c:pt>
                <c:pt idx="153">
                  <c:v>26.916666666666668</c:v>
                </c:pt>
                <c:pt idx="154">
                  <c:v>26.650000000000002</c:v>
                </c:pt>
                <c:pt idx="155">
                  <c:v>26.25</c:v>
                </c:pt>
                <c:pt idx="156">
                  <c:v>25.849999999999998</c:v>
                </c:pt>
                <c:pt idx="157">
                  <c:v>24.95</c:v>
                </c:pt>
                <c:pt idx="158">
                  <c:v>23.283333333333331</c:v>
                </c:pt>
                <c:pt idx="159">
                  <c:v>21.849999999999998</c:v>
                </c:pt>
                <c:pt idx="160">
                  <c:v>21.816666666666666</c:v>
                </c:pt>
                <c:pt idx="161">
                  <c:v>21.383333333333336</c:v>
                </c:pt>
                <c:pt idx="162">
                  <c:v>20.2</c:v>
                </c:pt>
                <c:pt idx="163">
                  <c:v>19.75</c:v>
                </c:pt>
                <c:pt idx="164">
                  <c:v>20.333333333333332</c:v>
                </c:pt>
                <c:pt idx="165">
                  <c:v>21.033333333333335</c:v>
                </c:pt>
                <c:pt idx="166">
                  <c:v>21.7</c:v>
                </c:pt>
                <c:pt idx="167">
                  <c:v>22.466666666666669</c:v>
                </c:pt>
                <c:pt idx="168">
                  <c:v>22.899999999999995</c:v>
                </c:pt>
                <c:pt idx="169">
                  <c:v>23.333333333333332</c:v>
                </c:pt>
                <c:pt idx="170">
                  <c:v>23.283333333333335</c:v>
                </c:pt>
                <c:pt idx="171">
                  <c:v>24.083333333333332</c:v>
                </c:pt>
                <c:pt idx="172">
                  <c:v>24.433333333333334</c:v>
                </c:pt>
                <c:pt idx="173">
                  <c:v>25.016666666666666</c:v>
                </c:pt>
                <c:pt idx="174">
                  <c:v>25.799999999999997</c:v>
                </c:pt>
                <c:pt idx="175">
                  <c:v>25.683333333333326</c:v>
                </c:pt>
                <c:pt idx="176">
                  <c:v>24.416666666666668</c:v>
                </c:pt>
                <c:pt idx="177">
                  <c:v>23.650000000000002</c:v>
                </c:pt>
                <c:pt idx="178">
                  <c:v>23.166666666666668</c:v>
                </c:pt>
                <c:pt idx="179">
                  <c:v>22.099999999999998</c:v>
                </c:pt>
                <c:pt idx="180">
                  <c:v>22.083333333333332</c:v>
                </c:pt>
                <c:pt idx="181">
                  <c:v>21.816666666666666</c:v>
                </c:pt>
                <c:pt idx="182">
                  <c:v>21.083333333333332</c:v>
                </c:pt>
                <c:pt idx="183">
                  <c:v>21</c:v>
                </c:pt>
                <c:pt idx="184">
                  <c:v>21.400000000000002</c:v>
                </c:pt>
                <c:pt idx="185">
                  <c:v>21.099999999999998</c:v>
                </c:pt>
                <c:pt idx="186">
                  <c:v>20.483333333333334</c:v>
                </c:pt>
                <c:pt idx="187">
                  <c:v>19.683333333333334</c:v>
                </c:pt>
                <c:pt idx="188">
                  <c:v>19.083333333333332</c:v>
                </c:pt>
                <c:pt idx="189">
                  <c:v>19.55</c:v>
                </c:pt>
                <c:pt idx="190">
                  <c:v>20.566666666666666</c:v>
                </c:pt>
                <c:pt idx="191">
                  <c:v>21.400000000000002</c:v>
                </c:pt>
                <c:pt idx="192">
                  <c:v>22.45</c:v>
                </c:pt>
                <c:pt idx="193">
                  <c:v>22.983333333333331</c:v>
                </c:pt>
                <c:pt idx="194">
                  <c:v>23.150000000000002</c:v>
                </c:pt>
                <c:pt idx="195">
                  <c:v>23.666666666666668</c:v>
                </c:pt>
                <c:pt idx="196">
                  <c:v>23.683333333333334</c:v>
                </c:pt>
                <c:pt idx="197">
                  <c:v>23.933333333333334</c:v>
                </c:pt>
                <c:pt idx="198">
                  <c:v>24.533333333333335</c:v>
                </c:pt>
                <c:pt idx="199">
                  <c:v>24.599999999999998</c:v>
                </c:pt>
                <c:pt idx="200">
                  <c:v>24.533333333333335</c:v>
                </c:pt>
                <c:pt idx="201">
                  <c:v>24.083333333333332</c:v>
                </c:pt>
                <c:pt idx="202">
                  <c:v>23.483333333333334</c:v>
                </c:pt>
                <c:pt idx="203">
                  <c:v>23.616666666666664</c:v>
                </c:pt>
                <c:pt idx="204">
                  <c:v>23.650000000000002</c:v>
                </c:pt>
                <c:pt idx="205">
                  <c:v>23.950000000000003</c:v>
                </c:pt>
                <c:pt idx="206">
                  <c:v>22.516666666666666</c:v>
                </c:pt>
                <c:pt idx="207">
                  <c:v>22.099999999999998</c:v>
                </c:pt>
                <c:pt idx="208">
                  <c:v>22.016666666666666</c:v>
                </c:pt>
                <c:pt idx="209">
                  <c:v>21.7</c:v>
                </c:pt>
                <c:pt idx="210">
                  <c:v>21.233333333333334</c:v>
                </c:pt>
                <c:pt idx="211">
                  <c:v>21.183333333333334</c:v>
                </c:pt>
                <c:pt idx="212">
                  <c:v>21.983333333333334</c:v>
                </c:pt>
                <c:pt idx="213">
                  <c:v>22.483333333333334</c:v>
                </c:pt>
                <c:pt idx="214">
                  <c:v>22.900000000000002</c:v>
                </c:pt>
                <c:pt idx="215">
                  <c:v>23.683333333333334</c:v>
                </c:pt>
                <c:pt idx="216">
                  <c:v>24.150000000000002</c:v>
                </c:pt>
                <c:pt idx="217">
                  <c:v>24.516666666666666</c:v>
                </c:pt>
                <c:pt idx="218">
                  <c:v>24.516666666666666</c:v>
                </c:pt>
                <c:pt idx="219">
                  <c:v>24.833333333333332</c:v>
                </c:pt>
                <c:pt idx="220">
                  <c:v>24.966666666666669</c:v>
                </c:pt>
                <c:pt idx="221">
                  <c:v>25.433333333333334</c:v>
                </c:pt>
                <c:pt idx="222">
                  <c:v>25.483333333333334</c:v>
                </c:pt>
                <c:pt idx="223">
                  <c:v>25.599999999999998</c:v>
                </c:pt>
                <c:pt idx="224">
                  <c:v>25.599999999999998</c:v>
                </c:pt>
                <c:pt idx="225">
                  <c:v>25.283333333333331</c:v>
                </c:pt>
                <c:pt idx="226">
                  <c:v>25.183333333333334</c:v>
                </c:pt>
                <c:pt idx="227">
                  <c:v>24.583333333333332</c:v>
                </c:pt>
                <c:pt idx="228">
                  <c:v>22.933333333333334</c:v>
                </c:pt>
                <c:pt idx="229">
                  <c:v>23.25</c:v>
                </c:pt>
                <c:pt idx="230">
                  <c:v>23.516666666666666</c:v>
                </c:pt>
                <c:pt idx="231">
                  <c:v>23.399999999999995</c:v>
                </c:pt>
                <c:pt idx="232">
                  <c:v>23.183333333333334</c:v>
                </c:pt>
                <c:pt idx="233">
                  <c:v>22.483333333333334</c:v>
                </c:pt>
                <c:pt idx="234">
                  <c:v>21.616666666666671</c:v>
                </c:pt>
                <c:pt idx="235">
                  <c:v>19.883333333333333</c:v>
                </c:pt>
                <c:pt idx="236">
                  <c:v>19.633333333333333</c:v>
                </c:pt>
                <c:pt idx="237">
                  <c:v>20.399999999999999</c:v>
                </c:pt>
                <c:pt idx="238">
                  <c:v>21.366666666666671</c:v>
                </c:pt>
                <c:pt idx="239">
                  <c:v>22.383333333333329</c:v>
                </c:pt>
                <c:pt idx="240">
                  <c:v>23.350000000000005</c:v>
                </c:pt>
                <c:pt idx="241">
                  <c:v>24.016666666666666</c:v>
                </c:pt>
                <c:pt idx="242">
                  <c:v>24.416666666666668</c:v>
                </c:pt>
                <c:pt idx="243">
                  <c:v>24.533333333333335</c:v>
                </c:pt>
                <c:pt idx="244">
                  <c:v>24.866666666666664</c:v>
                </c:pt>
                <c:pt idx="245">
                  <c:v>24.966666666666665</c:v>
                </c:pt>
                <c:pt idx="246">
                  <c:v>25.283333333333331</c:v>
                </c:pt>
                <c:pt idx="247">
                  <c:v>25.283333333333331</c:v>
                </c:pt>
                <c:pt idx="248">
                  <c:v>25.283333333333335</c:v>
                </c:pt>
                <c:pt idx="249">
                  <c:v>25.433333333333334</c:v>
                </c:pt>
                <c:pt idx="250">
                  <c:v>25.316666666666666</c:v>
                </c:pt>
                <c:pt idx="251">
                  <c:v>24.733333333333334</c:v>
                </c:pt>
                <c:pt idx="252">
                  <c:v>23.466666666666665</c:v>
                </c:pt>
                <c:pt idx="253">
                  <c:v>23.166666666666668</c:v>
                </c:pt>
                <c:pt idx="254">
                  <c:v>22.866666666666664</c:v>
                </c:pt>
                <c:pt idx="255">
                  <c:v>21.816666666666666</c:v>
                </c:pt>
                <c:pt idx="256">
                  <c:v>21.849999999999998</c:v>
                </c:pt>
                <c:pt idx="257">
                  <c:v>20.900000000000002</c:v>
                </c:pt>
                <c:pt idx="258">
                  <c:v>21.016666666666666</c:v>
                </c:pt>
                <c:pt idx="259">
                  <c:v>20.7</c:v>
                </c:pt>
                <c:pt idx="260">
                  <c:v>20.95</c:v>
                </c:pt>
                <c:pt idx="261">
                  <c:v>22.5</c:v>
                </c:pt>
                <c:pt idx="262">
                  <c:v>23.016666666666666</c:v>
                </c:pt>
                <c:pt idx="263">
                  <c:v>23.599999999999998</c:v>
                </c:pt>
                <c:pt idx="264">
                  <c:v>23.75</c:v>
                </c:pt>
                <c:pt idx="265">
                  <c:v>23.683333333333334</c:v>
                </c:pt>
                <c:pt idx="266">
                  <c:v>23.866666666666671</c:v>
                </c:pt>
                <c:pt idx="267">
                  <c:v>24.283333333333331</c:v>
                </c:pt>
                <c:pt idx="268">
                  <c:v>24.616666666666671</c:v>
                </c:pt>
                <c:pt idx="269">
                  <c:v>25.383333333333336</c:v>
                </c:pt>
                <c:pt idx="270">
                  <c:v>25.350000000000005</c:v>
                </c:pt>
                <c:pt idx="271">
                  <c:v>25.583333333333332</c:v>
                </c:pt>
                <c:pt idx="272">
                  <c:v>25.25</c:v>
                </c:pt>
                <c:pt idx="273">
                  <c:v>24.383333333333336</c:v>
                </c:pt>
                <c:pt idx="274">
                  <c:v>24.099999999999998</c:v>
                </c:pt>
                <c:pt idx="275">
                  <c:v>23.816666666666666</c:v>
                </c:pt>
                <c:pt idx="276">
                  <c:v>23.55</c:v>
                </c:pt>
                <c:pt idx="277">
                  <c:v>23.450000000000003</c:v>
                </c:pt>
                <c:pt idx="278">
                  <c:v>22.849999999999998</c:v>
                </c:pt>
                <c:pt idx="279">
                  <c:v>22.316666666666666</c:v>
                </c:pt>
                <c:pt idx="280">
                  <c:v>22.2</c:v>
                </c:pt>
                <c:pt idx="281">
                  <c:v>21.849999999999998</c:v>
                </c:pt>
                <c:pt idx="282">
                  <c:v>21.55</c:v>
                </c:pt>
                <c:pt idx="283">
                  <c:v>21.150000000000002</c:v>
                </c:pt>
                <c:pt idx="284">
                  <c:v>20.7</c:v>
                </c:pt>
                <c:pt idx="285">
                  <c:v>20.416666666666668</c:v>
                </c:pt>
                <c:pt idx="286">
                  <c:v>21.683333333333334</c:v>
                </c:pt>
                <c:pt idx="287">
                  <c:v>22.683333333333337</c:v>
                </c:pt>
                <c:pt idx="288">
                  <c:v>23.650000000000002</c:v>
                </c:pt>
                <c:pt idx="289">
                  <c:v>24.166666666666668</c:v>
                </c:pt>
                <c:pt idx="290">
                  <c:v>23.916666666666668</c:v>
                </c:pt>
                <c:pt idx="291">
                  <c:v>24.233333333333334</c:v>
                </c:pt>
                <c:pt idx="292">
                  <c:v>24.849999999999998</c:v>
                </c:pt>
                <c:pt idx="293">
                  <c:v>25.2</c:v>
                </c:pt>
                <c:pt idx="294">
                  <c:v>25.383333333333329</c:v>
                </c:pt>
                <c:pt idx="295">
                  <c:v>25.483333333333334</c:v>
                </c:pt>
                <c:pt idx="296">
                  <c:v>25.099999999999998</c:v>
                </c:pt>
                <c:pt idx="297">
                  <c:v>24.116666666666671</c:v>
                </c:pt>
                <c:pt idx="298">
                  <c:v>23.55</c:v>
                </c:pt>
                <c:pt idx="299">
                  <c:v>23.466666666666665</c:v>
                </c:pt>
                <c:pt idx="300">
                  <c:v>22.799999999999997</c:v>
                </c:pt>
                <c:pt idx="301">
                  <c:v>23.283333333333331</c:v>
                </c:pt>
                <c:pt idx="302">
                  <c:v>22.783333333333331</c:v>
                </c:pt>
                <c:pt idx="303">
                  <c:v>22.3</c:v>
                </c:pt>
                <c:pt idx="304">
                  <c:v>21.833333333333332</c:v>
                </c:pt>
                <c:pt idx="305">
                  <c:v>21.683333333333334</c:v>
                </c:pt>
                <c:pt idx="306">
                  <c:v>21.25</c:v>
                </c:pt>
                <c:pt idx="307">
                  <c:v>20.983333333333334</c:v>
                </c:pt>
                <c:pt idx="308">
                  <c:v>21.133333333333329</c:v>
                </c:pt>
                <c:pt idx="309">
                  <c:v>21.5</c:v>
                </c:pt>
                <c:pt idx="310">
                  <c:v>22.383333333333329</c:v>
                </c:pt>
                <c:pt idx="311">
                  <c:v>24.183333333333337</c:v>
                </c:pt>
                <c:pt idx="312">
                  <c:v>24.533333333333331</c:v>
                </c:pt>
                <c:pt idx="313">
                  <c:v>25.233333333333334</c:v>
                </c:pt>
                <c:pt idx="314">
                  <c:v>25.700000000000003</c:v>
                </c:pt>
                <c:pt idx="315">
                  <c:v>26</c:v>
                </c:pt>
                <c:pt idx="316">
                  <c:v>26.366666666666671</c:v>
                </c:pt>
                <c:pt idx="317">
                  <c:v>26.683333333333334</c:v>
                </c:pt>
                <c:pt idx="318">
                  <c:v>26.666666666666668</c:v>
                </c:pt>
                <c:pt idx="319">
                  <c:v>26.566666666666666</c:v>
                </c:pt>
                <c:pt idx="320">
                  <c:v>25.7</c:v>
                </c:pt>
                <c:pt idx="321">
                  <c:v>24.95</c:v>
                </c:pt>
                <c:pt idx="322">
                  <c:v>24.600000000000005</c:v>
                </c:pt>
                <c:pt idx="323">
                  <c:v>24.716666666666669</c:v>
                </c:pt>
                <c:pt idx="324">
                  <c:v>24.599999999999998</c:v>
                </c:pt>
                <c:pt idx="325">
                  <c:v>24.400000000000002</c:v>
                </c:pt>
                <c:pt idx="326">
                  <c:v>23.016666666666666</c:v>
                </c:pt>
                <c:pt idx="327">
                  <c:v>22.133333333333336</c:v>
                </c:pt>
                <c:pt idx="328">
                  <c:v>22.033333333333331</c:v>
                </c:pt>
                <c:pt idx="329">
                  <c:v>21.900000000000002</c:v>
                </c:pt>
                <c:pt idx="330">
                  <c:v>21.733333333333334</c:v>
                </c:pt>
                <c:pt idx="331">
                  <c:v>21.05</c:v>
                </c:pt>
                <c:pt idx="332">
                  <c:v>21.5</c:v>
                </c:pt>
                <c:pt idx="333">
                  <c:v>21.583333333333332</c:v>
                </c:pt>
                <c:pt idx="334">
                  <c:v>22.100000000000005</c:v>
                </c:pt>
                <c:pt idx="335">
                  <c:v>22.966666666666669</c:v>
                </c:pt>
                <c:pt idx="336">
                  <c:v>24.349999999999998</c:v>
                </c:pt>
                <c:pt idx="337">
                  <c:v>24.966666666666665</c:v>
                </c:pt>
                <c:pt idx="338">
                  <c:v>25.5</c:v>
                </c:pt>
                <c:pt idx="339">
                  <c:v>25.400000000000002</c:v>
                </c:pt>
                <c:pt idx="340">
                  <c:v>25.633333333333329</c:v>
                </c:pt>
                <c:pt idx="341">
                  <c:v>25.400000000000002</c:v>
                </c:pt>
                <c:pt idx="342">
                  <c:v>25.616666666666664</c:v>
                </c:pt>
                <c:pt idx="343">
                  <c:v>25.516666666666669</c:v>
                </c:pt>
                <c:pt idx="344">
                  <c:v>24.983333333333334</c:v>
                </c:pt>
                <c:pt idx="345">
                  <c:v>24.05</c:v>
                </c:pt>
                <c:pt idx="346">
                  <c:v>23.533333333333331</c:v>
                </c:pt>
                <c:pt idx="347">
                  <c:v>23.216666666666669</c:v>
                </c:pt>
                <c:pt idx="348">
                  <c:v>22.566666666666666</c:v>
                </c:pt>
                <c:pt idx="349">
                  <c:v>22.283333333333331</c:v>
                </c:pt>
                <c:pt idx="350">
                  <c:v>21.516666666666666</c:v>
                </c:pt>
                <c:pt idx="351">
                  <c:v>21.45</c:v>
                </c:pt>
                <c:pt idx="352">
                  <c:v>22</c:v>
                </c:pt>
                <c:pt idx="353">
                  <c:v>22.450000000000003</c:v>
                </c:pt>
                <c:pt idx="354">
                  <c:v>19.183333333333334</c:v>
                </c:pt>
                <c:pt idx="355">
                  <c:v>19.033333333333331</c:v>
                </c:pt>
                <c:pt idx="356">
                  <c:v>19.45</c:v>
                </c:pt>
                <c:pt idx="357">
                  <c:v>20.483333333333331</c:v>
                </c:pt>
                <c:pt idx="358">
                  <c:v>22.516666666666666</c:v>
                </c:pt>
                <c:pt idx="359">
                  <c:v>23.733333333333334</c:v>
                </c:pt>
                <c:pt idx="360">
                  <c:v>23.900000000000002</c:v>
                </c:pt>
                <c:pt idx="361">
                  <c:v>24.316666666666666</c:v>
                </c:pt>
                <c:pt idx="362">
                  <c:v>25.033333333333331</c:v>
                </c:pt>
                <c:pt idx="363">
                  <c:v>25.5</c:v>
                </c:pt>
                <c:pt idx="364">
                  <c:v>25.916666666666668</c:v>
                </c:pt>
                <c:pt idx="365">
                  <c:v>26.200000000000003</c:v>
                </c:pt>
                <c:pt idx="366">
                  <c:v>26.466666666666665</c:v>
                </c:pt>
                <c:pt idx="367">
                  <c:v>26.616666666666664</c:v>
                </c:pt>
                <c:pt idx="368">
                  <c:v>26.099999999999998</c:v>
                </c:pt>
                <c:pt idx="369">
                  <c:v>25.183333333333337</c:v>
                </c:pt>
                <c:pt idx="370">
                  <c:v>24.950000000000003</c:v>
                </c:pt>
                <c:pt idx="371">
                  <c:v>24.833333333333332</c:v>
                </c:pt>
                <c:pt idx="372">
                  <c:v>24.366666666666664</c:v>
                </c:pt>
                <c:pt idx="373">
                  <c:v>23.983333333333334</c:v>
                </c:pt>
                <c:pt idx="374">
                  <c:v>23.833333333333332</c:v>
                </c:pt>
                <c:pt idx="375">
                  <c:v>21.400000000000002</c:v>
                </c:pt>
                <c:pt idx="376">
                  <c:v>21.066666666666666</c:v>
                </c:pt>
                <c:pt idx="377">
                  <c:v>20.283333333333331</c:v>
                </c:pt>
                <c:pt idx="378">
                  <c:v>20.85</c:v>
                </c:pt>
                <c:pt idx="379">
                  <c:v>20.116666666666664</c:v>
                </c:pt>
                <c:pt idx="380">
                  <c:v>20.666666666666668</c:v>
                </c:pt>
                <c:pt idx="381">
                  <c:v>22.150000000000002</c:v>
                </c:pt>
                <c:pt idx="382">
                  <c:v>23.466666666666669</c:v>
                </c:pt>
                <c:pt idx="383">
                  <c:v>24.533333333333331</c:v>
                </c:pt>
                <c:pt idx="384">
                  <c:v>25.183333333333334</c:v>
                </c:pt>
                <c:pt idx="385">
                  <c:v>25.183333333333334</c:v>
                </c:pt>
                <c:pt idx="386">
                  <c:v>25.316666666666663</c:v>
                </c:pt>
                <c:pt idx="387">
                  <c:v>24.900000000000002</c:v>
                </c:pt>
                <c:pt idx="388">
                  <c:v>24.666666666666671</c:v>
                </c:pt>
                <c:pt idx="389">
                  <c:v>25.066666666666666</c:v>
                </c:pt>
                <c:pt idx="390">
                  <c:v>25.883333333333336</c:v>
                </c:pt>
                <c:pt idx="391">
                  <c:v>26.116666666666664</c:v>
                </c:pt>
                <c:pt idx="392">
                  <c:v>26.133333333333336</c:v>
                </c:pt>
                <c:pt idx="393">
                  <c:v>25.799999999999997</c:v>
                </c:pt>
                <c:pt idx="394">
                  <c:v>25.266666666666666</c:v>
                </c:pt>
                <c:pt idx="395">
                  <c:v>24.933333333333334</c:v>
                </c:pt>
                <c:pt idx="396">
                  <c:v>24.866666666666664</c:v>
                </c:pt>
                <c:pt idx="397">
                  <c:v>23.3</c:v>
                </c:pt>
                <c:pt idx="398">
                  <c:v>22.3</c:v>
                </c:pt>
                <c:pt idx="399">
                  <c:v>20.983333333333334</c:v>
                </c:pt>
                <c:pt idx="400">
                  <c:v>21.416666666666668</c:v>
                </c:pt>
                <c:pt idx="401">
                  <c:v>20.683333333333334</c:v>
                </c:pt>
                <c:pt idx="402">
                  <c:v>20.083333333333332</c:v>
                </c:pt>
                <c:pt idx="403">
                  <c:v>20.066666666666666</c:v>
                </c:pt>
                <c:pt idx="404">
                  <c:v>20.65</c:v>
                </c:pt>
                <c:pt idx="405">
                  <c:v>21.3</c:v>
                </c:pt>
                <c:pt idx="406">
                  <c:v>23.566666666666666</c:v>
                </c:pt>
                <c:pt idx="407">
                  <c:v>23.883333333333336</c:v>
                </c:pt>
                <c:pt idx="408">
                  <c:v>23.883333333333329</c:v>
                </c:pt>
                <c:pt idx="409">
                  <c:v>24.25</c:v>
                </c:pt>
                <c:pt idx="410">
                  <c:v>24.400000000000002</c:v>
                </c:pt>
                <c:pt idx="411">
                  <c:v>24.75</c:v>
                </c:pt>
                <c:pt idx="412">
                  <c:v>25.233333333333331</c:v>
                </c:pt>
                <c:pt idx="413">
                  <c:v>25.316666666666663</c:v>
                </c:pt>
                <c:pt idx="414">
                  <c:v>25.750000000000004</c:v>
                </c:pt>
                <c:pt idx="415">
                  <c:v>24.916666666666668</c:v>
                </c:pt>
                <c:pt idx="416">
                  <c:v>25.55</c:v>
                </c:pt>
                <c:pt idx="417">
                  <c:v>24.516666666666666</c:v>
                </c:pt>
                <c:pt idx="418">
                  <c:v>24.600000000000005</c:v>
                </c:pt>
                <c:pt idx="419">
                  <c:v>25.216666666666665</c:v>
                </c:pt>
                <c:pt idx="420">
                  <c:v>25.316666666666663</c:v>
                </c:pt>
                <c:pt idx="421">
                  <c:v>25.616666666666671</c:v>
                </c:pt>
                <c:pt idx="422">
                  <c:v>25.316666666666666</c:v>
                </c:pt>
                <c:pt idx="423">
                  <c:v>25.516666666666666</c:v>
                </c:pt>
                <c:pt idx="424">
                  <c:v>24.833333333333332</c:v>
                </c:pt>
                <c:pt idx="425">
                  <c:v>24.033333333333331</c:v>
                </c:pt>
                <c:pt idx="426">
                  <c:v>23.266666666666666</c:v>
                </c:pt>
                <c:pt idx="427">
                  <c:v>21.8</c:v>
                </c:pt>
                <c:pt idx="428">
                  <c:v>22.25</c:v>
                </c:pt>
                <c:pt idx="429">
                  <c:v>22.366666666666664</c:v>
                </c:pt>
                <c:pt idx="430">
                  <c:v>22.833333333333332</c:v>
                </c:pt>
                <c:pt idx="431">
                  <c:v>23.549999999999997</c:v>
                </c:pt>
                <c:pt idx="432">
                  <c:v>23.883333333333336</c:v>
                </c:pt>
                <c:pt idx="433">
                  <c:v>24.033333333333331</c:v>
                </c:pt>
                <c:pt idx="434">
                  <c:v>23.849999999999998</c:v>
                </c:pt>
                <c:pt idx="435">
                  <c:v>24.049999999999997</c:v>
                </c:pt>
                <c:pt idx="436">
                  <c:v>24.266666666666669</c:v>
                </c:pt>
                <c:pt idx="437">
                  <c:v>24.799999999999997</c:v>
                </c:pt>
                <c:pt idx="438">
                  <c:v>25.200000000000003</c:v>
                </c:pt>
                <c:pt idx="439">
                  <c:v>25.299999999999997</c:v>
                </c:pt>
                <c:pt idx="440">
                  <c:v>25.150000000000002</c:v>
                </c:pt>
                <c:pt idx="441">
                  <c:v>24.549999999999997</c:v>
                </c:pt>
                <c:pt idx="442">
                  <c:v>24.416666666666668</c:v>
                </c:pt>
                <c:pt idx="443">
                  <c:v>24.266666666666666</c:v>
                </c:pt>
                <c:pt idx="444">
                  <c:v>23.716666666666665</c:v>
                </c:pt>
                <c:pt idx="445">
                  <c:v>22.583333333333332</c:v>
                </c:pt>
                <c:pt idx="446">
                  <c:v>22.716666666666665</c:v>
                </c:pt>
                <c:pt idx="447">
                  <c:v>24</c:v>
                </c:pt>
                <c:pt idx="448">
                  <c:v>23.033333333333331</c:v>
                </c:pt>
                <c:pt idx="449">
                  <c:v>22.733333333333334</c:v>
                </c:pt>
                <c:pt idx="450">
                  <c:v>21.75</c:v>
                </c:pt>
                <c:pt idx="451">
                  <c:v>20.816666666666666</c:v>
                </c:pt>
                <c:pt idx="452">
                  <c:v>20.616666666666667</c:v>
                </c:pt>
                <c:pt idx="453">
                  <c:v>21.416666666666668</c:v>
                </c:pt>
                <c:pt idx="454">
                  <c:v>22.783333333333331</c:v>
                </c:pt>
                <c:pt idx="455">
                  <c:v>24.033333333333331</c:v>
                </c:pt>
                <c:pt idx="456">
                  <c:v>23.983333333333334</c:v>
                </c:pt>
                <c:pt idx="457">
                  <c:v>24.083333333333329</c:v>
                </c:pt>
                <c:pt idx="458">
                  <c:v>25.183333333333334</c:v>
                </c:pt>
                <c:pt idx="459">
                  <c:v>25.416666666666668</c:v>
                </c:pt>
                <c:pt idx="460">
                  <c:v>25.75</c:v>
                </c:pt>
                <c:pt idx="461">
                  <c:v>26.299999999999997</c:v>
                </c:pt>
                <c:pt idx="462">
                  <c:v>26.7</c:v>
                </c:pt>
                <c:pt idx="463">
                  <c:v>26.400000000000006</c:v>
                </c:pt>
                <c:pt idx="464">
                  <c:v>26.183333333333334</c:v>
                </c:pt>
                <c:pt idx="465">
                  <c:v>25.299999999999997</c:v>
                </c:pt>
                <c:pt idx="466">
                  <c:v>24.966666666666669</c:v>
                </c:pt>
                <c:pt idx="467">
                  <c:v>24.616666666666664</c:v>
                </c:pt>
                <c:pt idx="468">
                  <c:v>25.516666666666666</c:v>
                </c:pt>
                <c:pt idx="469">
                  <c:v>25.8</c:v>
                </c:pt>
                <c:pt idx="470">
                  <c:v>25.733333333333334</c:v>
                </c:pt>
                <c:pt idx="471">
                  <c:v>25.466666666666669</c:v>
                </c:pt>
                <c:pt idx="472">
                  <c:v>25.683333333333334</c:v>
                </c:pt>
                <c:pt idx="473">
                  <c:v>22.25</c:v>
                </c:pt>
                <c:pt idx="474">
                  <c:v>21.75</c:v>
                </c:pt>
                <c:pt idx="475">
                  <c:v>22.966666666666669</c:v>
                </c:pt>
                <c:pt idx="476">
                  <c:v>20.65</c:v>
                </c:pt>
                <c:pt idx="477">
                  <c:v>21.066666666666666</c:v>
                </c:pt>
                <c:pt idx="478">
                  <c:v>23.683333333333334</c:v>
                </c:pt>
                <c:pt idx="479">
                  <c:v>24.400000000000002</c:v>
                </c:pt>
                <c:pt idx="480">
                  <c:v>25.066666666666666</c:v>
                </c:pt>
                <c:pt idx="481">
                  <c:v>25.400000000000002</c:v>
                </c:pt>
                <c:pt idx="482">
                  <c:v>26.200000000000003</c:v>
                </c:pt>
                <c:pt idx="483">
                  <c:v>26.2</c:v>
                </c:pt>
                <c:pt idx="484">
                  <c:v>26.150000000000002</c:v>
                </c:pt>
                <c:pt idx="485">
                  <c:v>26.583333333333332</c:v>
                </c:pt>
                <c:pt idx="486">
                  <c:v>26.633333333333329</c:v>
                </c:pt>
                <c:pt idx="487">
                  <c:v>26.400000000000002</c:v>
                </c:pt>
                <c:pt idx="488">
                  <c:v>26.083333333333332</c:v>
                </c:pt>
                <c:pt idx="489">
                  <c:v>25.349999999999998</c:v>
                </c:pt>
                <c:pt idx="490">
                  <c:v>24.766666666666666</c:v>
                </c:pt>
                <c:pt idx="491">
                  <c:v>23.883333333333336</c:v>
                </c:pt>
                <c:pt idx="492">
                  <c:v>24.666666666666668</c:v>
                </c:pt>
                <c:pt idx="493">
                  <c:v>25.183333333333334</c:v>
                </c:pt>
                <c:pt idx="494">
                  <c:v>25.649999999999995</c:v>
                </c:pt>
                <c:pt idx="495">
                  <c:v>25.650000000000002</c:v>
                </c:pt>
                <c:pt idx="496">
                  <c:v>25.316666666666666</c:v>
                </c:pt>
                <c:pt idx="497">
                  <c:v>25.45</c:v>
                </c:pt>
                <c:pt idx="498">
                  <c:v>25.233333333333334</c:v>
                </c:pt>
                <c:pt idx="499">
                  <c:v>23.483333333333334</c:v>
                </c:pt>
                <c:pt idx="500">
                  <c:v>23.066666666666666</c:v>
                </c:pt>
                <c:pt idx="501">
                  <c:v>22.55</c:v>
                </c:pt>
                <c:pt idx="502">
                  <c:v>22.5</c:v>
                </c:pt>
                <c:pt idx="503">
                  <c:v>23.3</c:v>
                </c:pt>
                <c:pt idx="504">
                  <c:v>23.650000000000002</c:v>
                </c:pt>
                <c:pt idx="505">
                  <c:v>24.416666666666668</c:v>
                </c:pt>
                <c:pt idx="506">
                  <c:v>25.433333333333334</c:v>
                </c:pt>
                <c:pt idx="507">
                  <c:v>25.633333333333336</c:v>
                </c:pt>
                <c:pt idx="508">
                  <c:v>25.716666666666669</c:v>
                </c:pt>
                <c:pt idx="509">
                  <c:v>25.783333333333335</c:v>
                </c:pt>
                <c:pt idx="510">
                  <c:v>26.650000000000002</c:v>
                </c:pt>
                <c:pt idx="511">
                  <c:v>26.183333333333334</c:v>
                </c:pt>
                <c:pt idx="512">
                  <c:v>25.649999999999995</c:v>
                </c:pt>
                <c:pt idx="513">
                  <c:v>24.766666666666666</c:v>
                </c:pt>
                <c:pt idx="514">
                  <c:v>24.349999999999998</c:v>
                </c:pt>
                <c:pt idx="515">
                  <c:v>24.866666666666664</c:v>
                </c:pt>
                <c:pt idx="516">
                  <c:v>26.600000000000005</c:v>
                </c:pt>
                <c:pt idx="517">
                  <c:v>26.683333333333334</c:v>
                </c:pt>
                <c:pt idx="518">
                  <c:v>26.533333333333331</c:v>
                </c:pt>
                <c:pt idx="519">
                  <c:v>26.233333333333334</c:v>
                </c:pt>
                <c:pt idx="520">
                  <c:v>26.266666666666666</c:v>
                </c:pt>
                <c:pt idx="521">
                  <c:v>26.100000000000005</c:v>
                </c:pt>
                <c:pt idx="522">
                  <c:v>24.816666666666666</c:v>
                </c:pt>
                <c:pt idx="523">
                  <c:v>20.766666666666669</c:v>
                </c:pt>
                <c:pt idx="524">
                  <c:v>19.650000000000002</c:v>
                </c:pt>
                <c:pt idx="525">
                  <c:v>20.666666666666668</c:v>
                </c:pt>
                <c:pt idx="526">
                  <c:v>21.55</c:v>
                </c:pt>
                <c:pt idx="527">
                  <c:v>22.333333333333332</c:v>
                </c:pt>
                <c:pt idx="528">
                  <c:v>22.616666666666664</c:v>
                </c:pt>
                <c:pt idx="529">
                  <c:v>22.816666666666666</c:v>
                </c:pt>
                <c:pt idx="530">
                  <c:v>23.45</c:v>
                </c:pt>
                <c:pt idx="531">
                  <c:v>23.983333333333334</c:v>
                </c:pt>
                <c:pt idx="532">
                  <c:v>24.2</c:v>
                </c:pt>
                <c:pt idx="533">
                  <c:v>24.583333333333332</c:v>
                </c:pt>
                <c:pt idx="534">
                  <c:v>24.55</c:v>
                </c:pt>
                <c:pt idx="535">
                  <c:v>24.683333333333334</c:v>
                </c:pt>
                <c:pt idx="536">
                  <c:v>24.433333333333334</c:v>
                </c:pt>
                <c:pt idx="537">
                  <c:v>23.583333333333329</c:v>
                </c:pt>
                <c:pt idx="538">
                  <c:v>22.849999999999998</c:v>
                </c:pt>
                <c:pt idx="539">
                  <c:v>21.933333333333334</c:v>
                </c:pt>
                <c:pt idx="540">
                  <c:v>21.950000000000003</c:v>
                </c:pt>
                <c:pt idx="541">
                  <c:v>21.7</c:v>
                </c:pt>
                <c:pt idx="542">
                  <c:v>21.416666666666668</c:v>
                </c:pt>
                <c:pt idx="543">
                  <c:v>21.383333333333329</c:v>
                </c:pt>
                <c:pt idx="544">
                  <c:v>21.083333333333336</c:v>
                </c:pt>
                <c:pt idx="545">
                  <c:v>20.366666666666667</c:v>
                </c:pt>
                <c:pt idx="546">
                  <c:v>20.483333333333331</c:v>
                </c:pt>
                <c:pt idx="547">
                  <c:v>19.933333333333334</c:v>
                </c:pt>
                <c:pt idx="548">
                  <c:v>19.683333333333334</c:v>
                </c:pt>
                <c:pt idx="549">
                  <c:v>20.783333333333331</c:v>
                </c:pt>
                <c:pt idx="550">
                  <c:v>21.633333333333329</c:v>
                </c:pt>
                <c:pt idx="551">
                  <c:v>22.05</c:v>
                </c:pt>
                <c:pt idx="552">
                  <c:v>22.733333333333334</c:v>
                </c:pt>
                <c:pt idx="553">
                  <c:v>23.150000000000002</c:v>
                </c:pt>
                <c:pt idx="554">
                  <c:v>23.3</c:v>
                </c:pt>
                <c:pt idx="555">
                  <c:v>23.716666666666669</c:v>
                </c:pt>
                <c:pt idx="556">
                  <c:v>23.900000000000002</c:v>
                </c:pt>
                <c:pt idx="557">
                  <c:v>24.216666666666665</c:v>
                </c:pt>
                <c:pt idx="558">
                  <c:v>24.100000000000005</c:v>
                </c:pt>
                <c:pt idx="559">
                  <c:v>24.466666666666669</c:v>
                </c:pt>
                <c:pt idx="560">
                  <c:v>24.866666666666671</c:v>
                </c:pt>
                <c:pt idx="561">
                  <c:v>24.433333333333334</c:v>
                </c:pt>
                <c:pt idx="562">
                  <c:v>23.083333333333339</c:v>
                </c:pt>
                <c:pt idx="563">
                  <c:v>22.933333333333334</c:v>
                </c:pt>
                <c:pt idx="564">
                  <c:v>22.966666666666669</c:v>
                </c:pt>
                <c:pt idx="565">
                  <c:v>21.150000000000002</c:v>
                </c:pt>
                <c:pt idx="566">
                  <c:v>22.033333333333331</c:v>
                </c:pt>
                <c:pt idx="567">
                  <c:v>22.3</c:v>
                </c:pt>
                <c:pt idx="568">
                  <c:v>22.966666666666669</c:v>
                </c:pt>
                <c:pt idx="569">
                  <c:v>23.099999999999998</c:v>
                </c:pt>
                <c:pt idx="570">
                  <c:v>21.516666666666666</c:v>
                </c:pt>
                <c:pt idx="571">
                  <c:v>21.649999999999995</c:v>
                </c:pt>
                <c:pt idx="572">
                  <c:v>22.683333333333334</c:v>
                </c:pt>
                <c:pt idx="573">
                  <c:v>24.583333333333332</c:v>
                </c:pt>
                <c:pt idx="574">
                  <c:v>24.666666666666668</c:v>
                </c:pt>
                <c:pt idx="575">
                  <c:v>23.666666666666668</c:v>
                </c:pt>
                <c:pt idx="576">
                  <c:v>23.150000000000002</c:v>
                </c:pt>
                <c:pt idx="577">
                  <c:v>23.016666666666669</c:v>
                </c:pt>
                <c:pt idx="578">
                  <c:v>23.216666666666669</c:v>
                </c:pt>
                <c:pt idx="579">
                  <c:v>23.483333333333334</c:v>
                </c:pt>
                <c:pt idx="580">
                  <c:v>23.816666666666666</c:v>
                </c:pt>
                <c:pt idx="581">
                  <c:v>23.716666666666665</c:v>
                </c:pt>
                <c:pt idx="582">
                  <c:v>24.016666666666666</c:v>
                </c:pt>
                <c:pt idx="583">
                  <c:v>24.116666666666671</c:v>
                </c:pt>
                <c:pt idx="584">
                  <c:v>24</c:v>
                </c:pt>
                <c:pt idx="585">
                  <c:v>23.516666666666666</c:v>
                </c:pt>
                <c:pt idx="586">
                  <c:v>23.033333333333335</c:v>
                </c:pt>
                <c:pt idx="587">
                  <c:v>21.433333333333334</c:v>
                </c:pt>
                <c:pt idx="588">
                  <c:v>20.950000000000003</c:v>
                </c:pt>
                <c:pt idx="589">
                  <c:v>20.500000000000004</c:v>
                </c:pt>
                <c:pt idx="590">
                  <c:v>20.233333333333334</c:v>
                </c:pt>
                <c:pt idx="591">
                  <c:v>20.266666666666666</c:v>
                </c:pt>
                <c:pt idx="592">
                  <c:v>19.616666666666671</c:v>
                </c:pt>
                <c:pt idx="593">
                  <c:v>19.599999999999998</c:v>
                </c:pt>
                <c:pt idx="594">
                  <c:v>19.283333333333335</c:v>
                </c:pt>
                <c:pt idx="595">
                  <c:v>19.366666666666664</c:v>
                </c:pt>
                <c:pt idx="596">
                  <c:v>19.483333333333334</c:v>
                </c:pt>
                <c:pt idx="597">
                  <c:v>20.233333333333334</c:v>
                </c:pt>
                <c:pt idx="598">
                  <c:v>21.116666666666664</c:v>
                </c:pt>
                <c:pt idx="599">
                  <c:v>22.366666666666664</c:v>
                </c:pt>
                <c:pt idx="600">
                  <c:v>22.75</c:v>
                </c:pt>
                <c:pt idx="601">
                  <c:v>23.033333333333335</c:v>
                </c:pt>
                <c:pt idx="602">
                  <c:v>23.633333333333336</c:v>
                </c:pt>
                <c:pt idx="603">
                  <c:v>23.899999999999995</c:v>
                </c:pt>
                <c:pt idx="604">
                  <c:v>24.05</c:v>
                </c:pt>
                <c:pt idx="605">
                  <c:v>24.283333333333335</c:v>
                </c:pt>
                <c:pt idx="606">
                  <c:v>24.516666666666666</c:v>
                </c:pt>
                <c:pt idx="607">
                  <c:v>24.233333333333334</c:v>
                </c:pt>
                <c:pt idx="608">
                  <c:v>24.083333333333332</c:v>
                </c:pt>
                <c:pt idx="609">
                  <c:v>23.100000000000005</c:v>
                </c:pt>
                <c:pt idx="610">
                  <c:v>22.666666666666671</c:v>
                </c:pt>
                <c:pt idx="611">
                  <c:v>22.633333333333329</c:v>
                </c:pt>
                <c:pt idx="612">
                  <c:v>22.600000000000005</c:v>
                </c:pt>
                <c:pt idx="613">
                  <c:v>22.383333333333329</c:v>
                </c:pt>
                <c:pt idx="614">
                  <c:v>22.916666666666668</c:v>
                </c:pt>
                <c:pt idx="615">
                  <c:v>22.266666666666666</c:v>
                </c:pt>
                <c:pt idx="616">
                  <c:v>21.733333333333334</c:v>
                </c:pt>
                <c:pt idx="617">
                  <c:v>21.783333333333331</c:v>
                </c:pt>
                <c:pt idx="618">
                  <c:v>23.950000000000003</c:v>
                </c:pt>
                <c:pt idx="619">
                  <c:v>24.7</c:v>
                </c:pt>
                <c:pt idx="620">
                  <c:v>22.7</c:v>
                </c:pt>
                <c:pt idx="621">
                  <c:v>20.333333333333332</c:v>
                </c:pt>
                <c:pt idx="622">
                  <c:v>21.166666666666668</c:v>
                </c:pt>
                <c:pt idx="623">
                  <c:v>22.383333333333336</c:v>
                </c:pt>
                <c:pt idx="624">
                  <c:v>22.5</c:v>
                </c:pt>
                <c:pt idx="625">
                  <c:v>23.383333333333329</c:v>
                </c:pt>
                <c:pt idx="626">
                  <c:v>23.25</c:v>
                </c:pt>
                <c:pt idx="627">
                  <c:v>24.016666666666666</c:v>
                </c:pt>
                <c:pt idx="628">
                  <c:v>24.25</c:v>
                </c:pt>
                <c:pt idx="629">
                  <c:v>24.816666666666663</c:v>
                </c:pt>
                <c:pt idx="630">
                  <c:v>24.95</c:v>
                </c:pt>
                <c:pt idx="631">
                  <c:v>25.466666666666669</c:v>
                </c:pt>
                <c:pt idx="632">
                  <c:v>24.433333333333334</c:v>
                </c:pt>
                <c:pt idx="633">
                  <c:v>23.3</c:v>
                </c:pt>
                <c:pt idx="634">
                  <c:v>22.833333333333332</c:v>
                </c:pt>
                <c:pt idx="635">
                  <c:v>22.533333333333335</c:v>
                </c:pt>
                <c:pt idx="636">
                  <c:v>22.516666666666669</c:v>
                </c:pt>
                <c:pt idx="637">
                  <c:v>21.933333333333337</c:v>
                </c:pt>
                <c:pt idx="638">
                  <c:v>21</c:v>
                </c:pt>
                <c:pt idx="639">
                  <c:v>19.716666666666665</c:v>
                </c:pt>
                <c:pt idx="640">
                  <c:v>20.5</c:v>
                </c:pt>
                <c:pt idx="641">
                  <c:v>19.516666666666666</c:v>
                </c:pt>
                <c:pt idx="642">
                  <c:v>18.849999999999998</c:v>
                </c:pt>
                <c:pt idx="643">
                  <c:v>18.933333333333334</c:v>
                </c:pt>
                <c:pt idx="644">
                  <c:v>19.5</c:v>
                </c:pt>
                <c:pt idx="645">
                  <c:v>21.183333333333334</c:v>
                </c:pt>
                <c:pt idx="646">
                  <c:v>21.583333333333332</c:v>
                </c:pt>
                <c:pt idx="647">
                  <c:v>22.416666666666668</c:v>
                </c:pt>
                <c:pt idx="648">
                  <c:v>22.983333333333334</c:v>
                </c:pt>
                <c:pt idx="649">
                  <c:v>22.733333333333334</c:v>
                </c:pt>
                <c:pt idx="650">
                  <c:v>23.283333333333335</c:v>
                </c:pt>
                <c:pt idx="651">
                  <c:v>23.933333333333334</c:v>
                </c:pt>
                <c:pt idx="652">
                  <c:v>24.450000000000003</c:v>
                </c:pt>
                <c:pt idx="653">
                  <c:v>24.599999999999998</c:v>
                </c:pt>
                <c:pt idx="654">
                  <c:v>23.849999999999998</c:v>
                </c:pt>
                <c:pt idx="655">
                  <c:v>23.95</c:v>
                </c:pt>
                <c:pt idx="656">
                  <c:v>23.933333333333334</c:v>
                </c:pt>
                <c:pt idx="657">
                  <c:v>21.983333333333334</c:v>
                </c:pt>
                <c:pt idx="658">
                  <c:v>21.25</c:v>
                </c:pt>
                <c:pt idx="659">
                  <c:v>20.966666666666665</c:v>
                </c:pt>
                <c:pt idx="660">
                  <c:v>21.233333333333334</c:v>
                </c:pt>
                <c:pt idx="661">
                  <c:v>21.833333333333329</c:v>
                </c:pt>
                <c:pt idx="662">
                  <c:v>19.916666666666668</c:v>
                </c:pt>
                <c:pt idx="663">
                  <c:v>19.066666666666666</c:v>
                </c:pt>
                <c:pt idx="664">
                  <c:v>18.849999999999998</c:v>
                </c:pt>
                <c:pt idx="665">
                  <c:v>18.866666666666671</c:v>
                </c:pt>
                <c:pt idx="666">
                  <c:v>18.333333333333332</c:v>
                </c:pt>
                <c:pt idx="667">
                  <c:v>17.916666666666668</c:v>
                </c:pt>
                <c:pt idx="668">
                  <c:v>18.066666666666666</c:v>
                </c:pt>
                <c:pt idx="669">
                  <c:v>19.166666666666668</c:v>
                </c:pt>
                <c:pt idx="670">
                  <c:v>19.8</c:v>
                </c:pt>
                <c:pt idx="671">
                  <c:v>20.683333333333334</c:v>
                </c:pt>
                <c:pt idx="672">
                  <c:v>21.966666666666669</c:v>
                </c:pt>
                <c:pt idx="673">
                  <c:v>22.5</c:v>
                </c:pt>
                <c:pt idx="674">
                  <c:v>23.950000000000003</c:v>
                </c:pt>
                <c:pt idx="675">
                  <c:v>23.849999999999998</c:v>
                </c:pt>
                <c:pt idx="676">
                  <c:v>24.583333333333332</c:v>
                </c:pt>
                <c:pt idx="677">
                  <c:v>24.849999999999998</c:v>
                </c:pt>
                <c:pt idx="678">
                  <c:v>24.333333333333332</c:v>
                </c:pt>
                <c:pt idx="679">
                  <c:v>24.499999999999996</c:v>
                </c:pt>
                <c:pt idx="680">
                  <c:v>24.016666666666666</c:v>
                </c:pt>
                <c:pt idx="681">
                  <c:v>23.533333333333331</c:v>
                </c:pt>
                <c:pt idx="682">
                  <c:v>23.133333333333336</c:v>
                </c:pt>
                <c:pt idx="683">
                  <c:v>22.733333333333334</c:v>
                </c:pt>
                <c:pt idx="684">
                  <c:v>22.3</c:v>
                </c:pt>
                <c:pt idx="685">
                  <c:v>21.983333333333334</c:v>
                </c:pt>
                <c:pt idx="686">
                  <c:v>21.233333333333334</c:v>
                </c:pt>
                <c:pt idx="687">
                  <c:v>19.983333333333331</c:v>
                </c:pt>
                <c:pt idx="688">
                  <c:v>19.616666666666671</c:v>
                </c:pt>
                <c:pt idx="689">
                  <c:v>20.483333333333334</c:v>
                </c:pt>
                <c:pt idx="690">
                  <c:v>20.816666666666666</c:v>
                </c:pt>
                <c:pt idx="691">
                  <c:v>18.566666666666666</c:v>
                </c:pt>
                <c:pt idx="692">
                  <c:v>18.983333333333334</c:v>
                </c:pt>
                <c:pt idx="693">
                  <c:v>20.216666666666669</c:v>
                </c:pt>
                <c:pt idx="694">
                  <c:v>20.433333333333337</c:v>
                </c:pt>
                <c:pt idx="695">
                  <c:v>21.183333333333334</c:v>
                </c:pt>
                <c:pt idx="696">
                  <c:v>22.049999999999997</c:v>
                </c:pt>
                <c:pt idx="697">
                  <c:v>22.433333333333337</c:v>
                </c:pt>
                <c:pt idx="698">
                  <c:v>22.799999999999997</c:v>
                </c:pt>
                <c:pt idx="699">
                  <c:v>23.616666666666671</c:v>
                </c:pt>
                <c:pt idx="700">
                  <c:v>23.516666666666666</c:v>
                </c:pt>
                <c:pt idx="701">
                  <c:v>24.116666666666671</c:v>
                </c:pt>
                <c:pt idx="702">
                  <c:v>23.816666666666663</c:v>
                </c:pt>
                <c:pt idx="703">
                  <c:v>23.733333333333331</c:v>
                </c:pt>
                <c:pt idx="704">
                  <c:v>23.133333333333329</c:v>
                </c:pt>
                <c:pt idx="705">
                  <c:v>22.266666666666669</c:v>
                </c:pt>
                <c:pt idx="706">
                  <c:v>22.05</c:v>
                </c:pt>
                <c:pt idx="707">
                  <c:v>21.8</c:v>
                </c:pt>
                <c:pt idx="708">
                  <c:v>20.85</c:v>
                </c:pt>
                <c:pt idx="709">
                  <c:v>20.616666666666664</c:v>
                </c:pt>
                <c:pt idx="710">
                  <c:v>20.783333333333331</c:v>
                </c:pt>
                <c:pt idx="711">
                  <c:v>21.016666666666666</c:v>
                </c:pt>
                <c:pt idx="712">
                  <c:v>21.349999999999998</c:v>
                </c:pt>
                <c:pt idx="713">
                  <c:v>21.516666666666666</c:v>
                </c:pt>
                <c:pt idx="714">
                  <c:v>23.766666666666666</c:v>
                </c:pt>
                <c:pt idx="715">
                  <c:v>23.599999999999998</c:v>
                </c:pt>
                <c:pt idx="716">
                  <c:v>20.366666666666664</c:v>
                </c:pt>
                <c:pt idx="717">
                  <c:v>20.3</c:v>
                </c:pt>
                <c:pt idx="718">
                  <c:v>21.25</c:v>
                </c:pt>
                <c:pt idx="719">
                  <c:v>21.916666666666668</c:v>
                </c:pt>
                <c:pt idx="720">
                  <c:v>22.316666666666666</c:v>
                </c:pt>
                <c:pt idx="721">
                  <c:v>22.733333333333331</c:v>
                </c:pt>
                <c:pt idx="722">
                  <c:v>23.266666666666666</c:v>
                </c:pt>
                <c:pt idx="723">
                  <c:v>23.566666666666666</c:v>
                </c:pt>
                <c:pt idx="724">
                  <c:v>23.533333333333331</c:v>
                </c:pt>
                <c:pt idx="725">
                  <c:v>23.75</c:v>
                </c:pt>
                <c:pt idx="726">
                  <c:v>23.733333333333334</c:v>
                </c:pt>
                <c:pt idx="727">
                  <c:v>23.966666666666665</c:v>
                </c:pt>
                <c:pt idx="728">
                  <c:v>24.283333333333335</c:v>
                </c:pt>
                <c:pt idx="729">
                  <c:v>22.900000000000002</c:v>
                </c:pt>
                <c:pt idx="730">
                  <c:v>21.816666666666663</c:v>
                </c:pt>
                <c:pt idx="731">
                  <c:v>21.416666666666668</c:v>
                </c:pt>
                <c:pt idx="732">
                  <c:v>21.183333333333334</c:v>
                </c:pt>
                <c:pt idx="733">
                  <c:v>20.75</c:v>
                </c:pt>
                <c:pt idx="734">
                  <c:v>20.466666666666669</c:v>
                </c:pt>
                <c:pt idx="735">
                  <c:v>20.216666666666665</c:v>
                </c:pt>
                <c:pt idx="736">
                  <c:v>19.833333333333336</c:v>
                </c:pt>
                <c:pt idx="737">
                  <c:v>19.566666666666666</c:v>
                </c:pt>
                <c:pt idx="738">
                  <c:v>18.933333333333334</c:v>
                </c:pt>
                <c:pt idx="739">
                  <c:v>18.883333333333333</c:v>
                </c:pt>
                <c:pt idx="740">
                  <c:v>22.016666666666666</c:v>
                </c:pt>
                <c:pt idx="741">
                  <c:v>22.416666666666668</c:v>
                </c:pt>
                <c:pt idx="742">
                  <c:v>23.166666666666668</c:v>
                </c:pt>
                <c:pt idx="743">
                  <c:v>24.116666666666671</c:v>
                </c:pt>
                <c:pt idx="744">
                  <c:v>23.433333333333334</c:v>
                </c:pt>
                <c:pt idx="745">
                  <c:v>22.866666666666671</c:v>
                </c:pt>
                <c:pt idx="746">
                  <c:v>22.833333333333332</c:v>
                </c:pt>
                <c:pt idx="747">
                  <c:v>22.866666666666671</c:v>
                </c:pt>
                <c:pt idx="748">
                  <c:v>23.05</c:v>
                </c:pt>
                <c:pt idx="749">
                  <c:v>23.3</c:v>
                </c:pt>
                <c:pt idx="750">
                  <c:v>23.55</c:v>
                </c:pt>
                <c:pt idx="751">
                  <c:v>23.333333333333332</c:v>
                </c:pt>
                <c:pt idx="752">
                  <c:v>23</c:v>
                </c:pt>
                <c:pt idx="753">
                  <c:v>22.416666666666661</c:v>
                </c:pt>
                <c:pt idx="754">
                  <c:v>21.916666666666668</c:v>
                </c:pt>
                <c:pt idx="755">
                  <c:v>21.399999999999995</c:v>
                </c:pt>
                <c:pt idx="756">
                  <c:v>21.366666666666664</c:v>
                </c:pt>
                <c:pt idx="757">
                  <c:v>20.85</c:v>
                </c:pt>
                <c:pt idx="758">
                  <c:v>20.7</c:v>
                </c:pt>
                <c:pt idx="759">
                  <c:v>20.166666666666668</c:v>
                </c:pt>
                <c:pt idx="760">
                  <c:v>20.233333333333334</c:v>
                </c:pt>
                <c:pt idx="761">
                  <c:v>20.399999999999999</c:v>
                </c:pt>
                <c:pt idx="762">
                  <c:v>20</c:v>
                </c:pt>
                <c:pt idx="763">
                  <c:v>19.883333333333336</c:v>
                </c:pt>
                <c:pt idx="764">
                  <c:v>19.5</c:v>
                </c:pt>
                <c:pt idx="765">
                  <c:v>20.45</c:v>
                </c:pt>
                <c:pt idx="766">
                  <c:v>22.033333333333331</c:v>
                </c:pt>
                <c:pt idx="767">
                  <c:v>22.466666666666665</c:v>
                </c:pt>
                <c:pt idx="768">
                  <c:v>22.783333333333331</c:v>
                </c:pt>
                <c:pt idx="769">
                  <c:v>23.733333333333334</c:v>
                </c:pt>
                <c:pt idx="770">
                  <c:v>23.183333333333334</c:v>
                </c:pt>
                <c:pt idx="771">
                  <c:v>22.75</c:v>
                </c:pt>
                <c:pt idx="772">
                  <c:v>23.183333333333337</c:v>
                </c:pt>
                <c:pt idx="773">
                  <c:v>23.916666666666668</c:v>
                </c:pt>
                <c:pt idx="774">
                  <c:v>24.116666666666664</c:v>
                </c:pt>
                <c:pt idx="775">
                  <c:v>24.916666666666668</c:v>
                </c:pt>
                <c:pt idx="776">
                  <c:v>24.683333333333334</c:v>
                </c:pt>
                <c:pt idx="777">
                  <c:v>23.783333333333331</c:v>
                </c:pt>
                <c:pt idx="778">
                  <c:v>23.466666666666669</c:v>
                </c:pt>
                <c:pt idx="779">
                  <c:v>22.900000000000002</c:v>
                </c:pt>
                <c:pt idx="780">
                  <c:v>21.566666666666666</c:v>
                </c:pt>
                <c:pt idx="781">
                  <c:v>20.633333333333333</c:v>
                </c:pt>
                <c:pt idx="782">
                  <c:v>20.45</c:v>
                </c:pt>
                <c:pt idx="783">
                  <c:v>21.349999999999998</c:v>
                </c:pt>
                <c:pt idx="784">
                  <c:v>22.883333333333336</c:v>
                </c:pt>
                <c:pt idx="785">
                  <c:v>19.566666666666666</c:v>
                </c:pt>
                <c:pt idx="786">
                  <c:v>19.366666666666667</c:v>
                </c:pt>
                <c:pt idx="787">
                  <c:v>19.600000000000001</c:v>
                </c:pt>
                <c:pt idx="788">
                  <c:v>19.316666666666666</c:v>
                </c:pt>
                <c:pt idx="789">
                  <c:v>19.95</c:v>
                </c:pt>
                <c:pt idx="790">
                  <c:v>20.933333333333334</c:v>
                </c:pt>
                <c:pt idx="791">
                  <c:v>21.783333333333335</c:v>
                </c:pt>
                <c:pt idx="792">
                  <c:v>22.783333333333331</c:v>
                </c:pt>
                <c:pt idx="793">
                  <c:v>22.45</c:v>
                </c:pt>
                <c:pt idx="794">
                  <c:v>22.716666666666665</c:v>
                </c:pt>
                <c:pt idx="795">
                  <c:v>23.200000000000003</c:v>
                </c:pt>
                <c:pt idx="796">
                  <c:v>23.383333333333336</c:v>
                </c:pt>
                <c:pt idx="797">
                  <c:v>23.616666666666664</c:v>
                </c:pt>
                <c:pt idx="798">
                  <c:v>23.566666666666663</c:v>
                </c:pt>
                <c:pt idx="799">
                  <c:v>23.533333333333335</c:v>
                </c:pt>
                <c:pt idx="800">
                  <c:v>23.5</c:v>
                </c:pt>
                <c:pt idx="801">
                  <c:v>22.633333333333329</c:v>
                </c:pt>
                <c:pt idx="802">
                  <c:v>21.95</c:v>
                </c:pt>
                <c:pt idx="803">
                  <c:v>21.366666666666664</c:v>
                </c:pt>
                <c:pt idx="804">
                  <c:v>20.900000000000002</c:v>
                </c:pt>
                <c:pt idx="805">
                  <c:v>20.900000000000002</c:v>
                </c:pt>
                <c:pt idx="806">
                  <c:v>20.549999999999997</c:v>
                </c:pt>
                <c:pt idx="807">
                  <c:v>20.3</c:v>
                </c:pt>
                <c:pt idx="808">
                  <c:v>19.883333333333336</c:v>
                </c:pt>
                <c:pt idx="809">
                  <c:v>19.666666666666668</c:v>
                </c:pt>
                <c:pt idx="810">
                  <c:v>19.95</c:v>
                </c:pt>
                <c:pt idx="811">
                  <c:v>19.516666666666666</c:v>
                </c:pt>
                <c:pt idx="812">
                  <c:v>19.25</c:v>
                </c:pt>
                <c:pt idx="813">
                  <c:v>20.283333333333331</c:v>
                </c:pt>
                <c:pt idx="814">
                  <c:v>21.099999999999998</c:v>
                </c:pt>
                <c:pt idx="815">
                  <c:v>22.25</c:v>
                </c:pt>
                <c:pt idx="816">
                  <c:v>22.75</c:v>
                </c:pt>
                <c:pt idx="817">
                  <c:v>22.866666666666664</c:v>
                </c:pt>
                <c:pt idx="818">
                  <c:v>23.566666666666666</c:v>
                </c:pt>
                <c:pt idx="819">
                  <c:v>23.866666666666664</c:v>
                </c:pt>
                <c:pt idx="820">
                  <c:v>24</c:v>
                </c:pt>
                <c:pt idx="821">
                  <c:v>24.45</c:v>
                </c:pt>
                <c:pt idx="822">
                  <c:v>24.433333333333334</c:v>
                </c:pt>
                <c:pt idx="823">
                  <c:v>24.383333333333329</c:v>
                </c:pt>
                <c:pt idx="824">
                  <c:v>24.25</c:v>
                </c:pt>
                <c:pt idx="825">
                  <c:v>23.383333333333329</c:v>
                </c:pt>
                <c:pt idx="826">
                  <c:v>22.799999999999997</c:v>
                </c:pt>
                <c:pt idx="827">
                  <c:v>22.883333333333336</c:v>
                </c:pt>
                <c:pt idx="828">
                  <c:v>22.683333333333337</c:v>
                </c:pt>
                <c:pt idx="829">
                  <c:v>21.400000000000002</c:v>
                </c:pt>
                <c:pt idx="830">
                  <c:v>21.166666666666668</c:v>
                </c:pt>
                <c:pt idx="831">
                  <c:v>20.400000000000002</c:v>
                </c:pt>
                <c:pt idx="832">
                  <c:v>20.033333333333335</c:v>
                </c:pt>
                <c:pt idx="833">
                  <c:v>19.983333333333334</c:v>
                </c:pt>
                <c:pt idx="834">
                  <c:v>20.266666666666669</c:v>
                </c:pt>
                <c:pt idx="835">
                  <c:v>18.850000000000001</c:v>
                </c:pt>
                <c:pt idx="836">
                  <c:v>19.033333333333335</c:v>
                </c:pt>
                <c:pt idx="837">
                  <c:v>20.2</c:v>
                </c:pt>
                <c:pt idx="838">
                  <c:v>21.599999999999998</c:v>
                </c:pt>
                <c:pt idx="839">
                  <c:v>23.2</c:v>
                </c:pt>
                <c:pt idx="840">
                  <c:v>23.766666666666666</c:v>
                </c:pt>
                <c:pt idx="841">
                  <c:v>23.5</c:v>
                </c:pt>
                <c:pt idx="842">
                  <c:v>24.333333333333332</c:v>
                </c:pt>
                <c:pt idx="843">
                  <c:v>24.749999999999996</c:v>
                </c:pt>
                <c:pt idx="844">
                  <c:v>25.05</c:v>
                </c:pt>
                <c:pt idx="845">
                  <c:v>25.3</c:v>
                </c:pt>
                <c:pt idx="846">
                  <c:v>25.700000000000003</c:v>
                </c:pt>
                <c:pt idx="847">
                  <c:v>25.2</c:v>
                </c:pt>
                <c:pt idx="848">
                  <c:v>24.816666666666666</c:v>
                </c:pt>
                <c:pt idx="849">
                  <c:v>24.083333333333332</c:v>
                </c:pt>
                <c:pt idx="850">
                  <c:v>23.333333333333332</c:v>
                </c:pt>
                <c:pt idx="851">
                  <c:v>23.033333333333335</c:v>
                </c:pt>
                <c:pt idx="852">
                  <c:v>23.066666666666666</c:v>
                </c:pt>
                <c:pt idx="853">
                  <c:v>22.95</c:v>
                </c:pt>
                <c:pt idx="854">
                  <c:v>22.933333333333334</c:v>
                </c:pt>
                <c:pt idx="855">
                  <c:v>22.849999999999998</c:v>
                </c:pt>
                <c:pt idx="856">
                  <c:v>22.233333333333334</c:v>
                </c:pt>
                <c:pt idx="857">
                  <c:v>22.349999999999998</c:v>
                </c:pt>
                <c:pt idx="858">
                  <c:v>21.650000000000002</c:v>
                </c:pt>
                <c:pt idx="859">
                  <c:v>20.416666666666668</c:v>
                </c:pt>
                <c:pt idx="860">
                  <c:v>20.033333333333335</c:v>
                </c:pt>
                <c:pt idx="861">
                  <c:v>21.05</c:v>
                </c:pt>
                <c:pt idx="862">
                  <c:v>22.3</c:v>
                </c:pt>
                <c:pt idx="863">
                  <c:v>23.900000000000002</c:v>
                </c:pt>
                <c:pt idx="864">
                  <c:v>24.633333333333329</c:v>
                </c:pt>
                <c:pt idx="865">
                  <c:v>25.400000000000002</c:v>
                </c:pt>
                <c:pt idx="866">
                  <c:v>26.033333333333335</c:v>
                </c:pt>
                <c:pt idx="867">
                  <c:v>26.166666666666668</c:v>
                </c:pt>
                <c:pt idx="868">
                  <c:v>26.533333333333331</c:v>
                </c:pt>
                <c:pt idx="869">
                  <c:v>26.55</c:v>
                </c:pt>
                <c:pt idx="870">
                  <c:v>26.466666666666669</c:v>
                </c:pt>
                <c:pt idx="871">
                  <c:v>26.5</c:v>
                </c:pt>
                <c:pt idx="872">
                  <c:v>25.95</c:v>
                </c:pt>
                <c:pt idx="873">
                  <c:v>25.366666666666671</c:v>
                </c:pt>
                <c:pt idx="874">
                  <c:v>24.783333333333335</c:v>
                </c:pt>
                <c:pt idx="875">
                  <c:v>24.366666666666664</c:v>
                </c:pt>
                <c:pt idx="876">
                  <c:v>24.2</c:v>
                </c:pt>
                <c:pt idx="877">
                  <c:v>24.016666666666666</c:v>
                </c:pt>
                <c:pt idx="878">
                  <c:v>22.700000000000003</c:v>
                </c:pt>
                <c:pt idx="879">
                  <c:v>22.683333333333334</c:v>
                </c:pt>
                <c:pt idx="880">
                  <c:v>21.600000000000005</c:v>
                </c:pt>
                <c:pt idx="881">
                  <c:v>21.566666666666666</c:v>
                </c:pt>
                <c:pt idx="882">
                  <c:v>22.5</c:v>
                </c:pt>
                <c:pt idx="883">
                  <c:v>20.916666666666668</c:v>
                </c:pt>
                <c:pt idx="884">
                  <c:v>20.650000000000002</c:v>
                </c:pt>
                <c:pt idx="885">
                  <c:v>20.533333333333331</c:v>
                </c:pt>
                <c:pt idx="886">
                  <c:v>24.099999999999998</c:v>
                </c:pt>
                <c:pt idx="887">
                  <c:v>23.316666666666666</c:v>
                </c:pt>
                <c:pt idx="888">
                  <c:v>23.833333333333332</c:v>
                </c:pt>
                <c:pt idx="889">
                  <c:v>24.433333333333334</c:v>
                </c:pt>
                <c:pt idx="890">
                  <c:v>25.183333333333334</c:v>
                </c:pt>
                <c:pt idx="891">
                  <c:v>25.349999999999998</c:v>
                </c:pt>
                <c:pt idx="892">
                  <c:v>25.616666666666664</c:v>
                </c:pt>
                <c:pt idx="893">
                  <c:v>25.633333333333329</c:v>
                </c:pt>
                <c:pt idx="894">
                  <c:v>25.866666666666664</c:v>
                </c:pt>
                <c:pt idx="895">
                  <c:v>25.433333333333334</c:v>
                </c:pt>
                <c:pt idx="896">
                  <c:v>24.883333333333336</c:v>
                </c:pt>
                <c:pt idx="897">
                  <c:v>24.8</c:v>
                </c:pt>
                <c:pt idx="898">
                  <c:v>24.283333333333331</c:v>
                </c:pt>
                <c:pt idx="899">
                  <c:v>23.933333333333334</c:v>
                </c:pt>
                <c:pt idx="900">
                  <c:v>23.983333333333331</c:v>
                </c:pt>
                <c:pt idx="901">
                  <c:v>23.883333333333336</c:v>
                </c:pt>
                <c:pt idx="902">
                  <c:v>24.816666666666663</c:v>
                </c:pt>
                <c:pt idx="903">
                  <c:v>26.349999999999998</c:v>
                </c:pt>
                <c:pt idx="904">
                  <c:v>27.033333333333331</c:v>
                </c:pt>
                <c:pt idx="905">
                  <c:v>26.600000000000005</c:v>
                </c:pt>
                <c:pt idx="906">
                  <c:v>26.3</c:v>
                </c:pt>
                <c:pt idx="907">
                  <c:v>26.3</c:v>
                </c:pt>
                <c:pt idx="908">
                  <c:v>25.083333333333339</c:v>
                </c:pt>
                <c:pt idx="909">
                  <c:v>23.55</c:v>
                </c:pt>
                <c:pt idx="910">
                  <c:v>21.666666666666668</c:v>
                </c:pt>
                <c:pt idx="911">
                  <c:v>20.883333333333333</c:v>
                </c:pt>
                <c:pt idx="912">
                  <c:v>21.783333333333331</c:v>
                </c:pt>
                <c:pt idx="913">
                  <c:v>22.25</c:v>
                </c:pt>
                <c:pt idx="914">
                  <c:v>22.633333333333336</c:v>
                </c:pt>
                <c:pt idx="915">
                  <c:v>23.099999999999998</c:v>
                </c:pt>
                <c:pt idx="916">
                  <c:v>23.516666666666666</c:v>
                </c:pt>
                <c:pt idx="917">
                  <c:v>23.966666666666669</c:v>
                </c:pt>
                <c:pt idx="918">
                  <c:v>24.033333333333331</c:v>
                </c:pt>
                <c:pt idx="919">
                  <c:v>24.366666666666664</c:v>
                </c:pt>
                <c:pt idx="920">
                  <c:v>23.450000000000003</c:v>
                </c:pt>
                <c:pt idx="921">
                  <c:v>22.883333333333329</c:v>
                </c:pt>
                <c:pt idx="922">
                  <c:v>23.366666666666671</c:v>
                </c:pt>
                <c:pt idx="923">
                  <c:v>25.116666666666664</c:v>
                </c:pt>
                <c:pt idx="924">
                  <c:v>24.900000000000002</c:v>
                </c:pt>
                <c:pt idx="925">
                  <c:v>21.900000000000002</c:v>
                </c:pt>
                <c:pt idx="926">
                  <c:v>21.933333333333337</c:v>
                </c:pt>
                <c:pt idx="927">
                  <c:v>22.066666666666666</c:v>
                </c:pt>
                <c:pt idx="928">
                  <c:v>22.016666666666666</c:v>
                </c:pt>
                <c:pt idx="929">
                  <c:v>22</c:v>
                </c:pt>
                <c:pt idx="930">
                  <c:v>21.5</c:v>
                </c:pt>
                <c:pt idx="931">
                  <c:v>20.933333333333334</c:v>
                </c:pt>
                <c:pt idx="932">
                  <c:v>20.283333333333335</c:v>
                </c:pt>
                <c:pt idx="933">
                  <c:v>20.533333333333331</c:v>
                </c:pt>
                <c:pt idx="934">
                  <c:v>20.983333333333334</c:v>
                </c:pt>
                <c:pt idx="935">
                  <c:v>21.833333333333332</c:v>
                </c:pt>
                <c:pt idx="936">
                  <c:v>22.016666666666669</c:v>
                </c:pt>
                <c:pt idx="937">
                  <c:v>22.633333333333336</c:v>
                </c:pt>
                <c:pt idx="938">
                  <c:v>22.933333333333334</c:v>
                </c:pt>
                <c:pt idx="939">
                  <c:v>23.533333333333331</c:v>
                </c:pt>
                <c:pt idx="940">
                  <c:v>23.566666666666666</c:v>
                </c:pt>
                <c:pt idx="941">
                  <c:v>23.866666666666664</c:v>
                </c:pt>
                <c:pt idx="942">
                  <c:v>24.233333333333331</c:v>
                </c:pt>
                <c:pt idx="943">
                  <c:v>24</c:v>
                </c:pt>
                <c:pt idx="944">
                  <c:v>23.566666666666666</c:v>
                </c:pt>
                <c:pt idx="945">
                  <c:v>23.2</c:v>
                </c:pt>
                <c:pt idx="946">
                  <c:v>23.583333333333329</c:v>
                </c:pt>
                <c:pt idx="947">
                  <c:v>23.733333333333334</c:v>
                </c:pt>
                <c:pt idx="948">
                  <c:v>23.450000000000003</c:v>
                </c:pt>
                <c:pt idx="949">
                  <c:v>23.650000000000002</c:v>
                </c:pt>
                <c:pt idx="950">
                  <c:v>25.883333333333329</c:v>
                </c:pt>
                <c:pt idx="951">
                  <c:v>25.733333333333331</c:v>
                </c:pt>
                <c:pt idx="952">
                  <c:v>25.283333333333331</c:v>
                </c:pt>
                <c:pt idx="953">
                  <c:v>23.683333333333334</c:v>
                </c:pt>
                <c:pt idx="954">
                  <c:v>22.466666666666669</c:v>
                </c:pt>
                <c:pt idx="955">
                  <c:v>20.849999999999998</c:v>
                </c:pt>
                <c:pt idx="956">
                  <c:v>20.833333333333332</c:v>
                </c:pt>
                <c:pt idx="957">
                  <c:v>21.599999999999998</c:v>
                </c:pt>
                <c:pt idx="958">
                  <c:v>22.016666666666666</c:v>
                </c:pt>
                <c:pt idx="959">
                  <c:v>22.95</c:v>
                </c:pt>
                <c:pt idx="960">
                  <c:v>22.983333333333334</c:v>
                </c:pt>
                <c:pt idx="961">
                  <c:v>23.116666666666664</c:v>
                </c:pt>
                <c:pt idx="962">
                  <c:v>23.133333333333336</c:v>
                </c:pt>
                <c:pt idx="963">
                  <c:v>23.616666666666664</c:v>
                </c:pt>
                <c:pt idx="964">
                  <c:v>23.566666666666663</c:v>
                </c:pt>
                <c:pt idx="965">
                  <c:v>23.650000000000006</c:v>
                </c:pt>
                <c:pt idx="966">
                  <c:v>24.233333333333334</c:v>
                </c:pt>
                <c:pt idx="967">
                  <c:v>24.049999999999997</c:v>
                </c:pt>
                <c:pt idx="968">
                  <c:v>23.666666666666668</c:v>
                </c:pt>
                <c:pt idx="969">
                  <c:v>22.733333333333334</c:v>
                </c:pt>
                <c:pt idx="970">
                  <c:v>22.049999999999997</c:v>
                </c:pt>
                <c:pt idx="971">
                  <c:v>21.650000000000002</c:v>
                </c:pt>
                <c:pt idx="972">
                  <c:v>21.583333333333332</c:v>
                </c:pt>
                <c:pt idx="973">
                  <c:v>21.549999999999997</c:v>
                </c:pt>
                <c:pt idx="974">
                  <c:v>21.266666666666669</c:v>
                </c:pt>
                <c:pt idx="975">
                  <c:v>20.833333333333332</c:v>
                </c:pt>
                <c:pt idx="976">
                  <c:v>20.049999999999997</c:v>
                </c:pt>
                <c:pt idx="977">
                  <c:v>20.016666666666669</c:v>
                </c:pt>
                <c:pt idx="978">
                  <c:v>19.733333333333334</c:v>
                </c:pt>
                <c:pt idx="979">
                  <c:v>19.45</c:v>
                </c:pt>
                <c:pt idx="980">
                  <c:v>20.066666666666666</c:v>
                </c:pt>
                <c:pt idx="981">
                  <c:v>20.766666666666666</c:v>
                </c:pt>
                <c:pt idx="982">
                  <c:v>21.25</c:v>
                </c:pt>
                <c:pt idx="983">
                  <c:v>21.916666666666668</c:v>
                </c:pt>
                <c:pt idx="984">
                  <c:v>22.433333333333334</c:v>
                </c:pt>
                <c:pt idx="985">
                  <c:v>22.683333333333334</c:v>
                </c:pt>
                <c:pt idx="986">
                  <c:v>22.7</c:v>
                </c:pt>
                <c:pt idx="987">
                  <c:v>22.899999999999995</c:v>
                </c:pt>
                <c:pt idx="988">
                  <c:v>23.016666666666666</c:v>
                </c:pt>
                <c:pt idx="989">
                  <c:v>23.733333333333334</c:v>
                </c:pt>
                <c:pt idx="990">
                  <c:v>24</c:v>
                </c:pt>
                <c:pt idx="991">
                  <c:v>24.066666666666663</c:v>
                </c:pt>
                <c:pt idx="992">
                  <c:v>23.916666666666671</c:v>
                </c:pt>
                <c:pt idx="993">
                  <c:v>22.900000000000002</c:v>
                </c:pt>
                <c:pt idx="994">
                  <c:v>22.849999999999998</c:v>
                </c:pt>
                <c:pt idx="995">
                  <c:v>22.516666666666666</c:v>
                </c:pt>
                <c:pt idx="996">
                  <c:v>23.683333333333334</c:v>
                </c:pt>
                <c:pt idx="997">
                  <c:v>24.7</c:v>
                </c:pt>
                <c:pt idx="998">
                  <c:v>22.633333333333329</c:v>
                </c:pt>
                <c:pt idx="999">
                  <c:v>22.950000000000003</c:v>
                </c:pt>
                <c:pt idx="1000">
                  <c:v>23.25</c:v>
                </c:pt>
                <c:pt idx="1001">
                  <c:v>23.95</c:v>
                </c:pt>
                <c:pt idx="1002">
                  <c:v>20.916666666666664</c:v>
                </c:pt>
                <c:pt idx="1003">
                  <c:v>20.45</c:v>
                </c:pt>
                <c:pt idx="1004">
                  <c:v>20.3</c:v>
                </c:pt>
                <c:pt idx="1005">
                  <c:v>21.066666666666666</c:v>
                </c:pt>
                <c:pt idx="1006">
                  <c:v>21.650000000000002</c:v>
                </c:pt>
                <c:pt idx="1007">
                  <c:v>22.383333333333336</c:v>
                </c:pt>
                <c:pt idx="1008">
                  <c:v>22.733333333333334</c:v>
                </c:pt>
                <c:pt idx="1009">
                  <c:v>22.633333333333336</c:v>
                </c:pt>
                <c:pt idx="1010">
                  <c:v>22.866666666666664</c:v>
                </c:pt>
                <c:pt idx="1011">
                  <c:v>23.016666666666666</c:v>
                </c:pt>
                <c:pt idx="1012">
                  <c:v>23.849999999999998</c:v>
                </c:pt>
                <c:pt idx="1013">
                  <c:v>23.850000000000005</c:v>
                </c:pt>
                <c:pt idx="1014">
                  <c:v>24.383333333333329</c:v>
                </c:pt>
                <c:pt idx="1015">
                  <c:v>24.349999999999998</c:v>
                </c:pt>
                <c:pt idx="1016">
                  <c:v>23.983333333333334</c:v>
                </c:pt>
                <c:pt idx="1017">
                  <c:v>22.483333333333334</c:v>
                </c:pt>
                <c:pt idx="1018">
                  <c:v>21.816666666666666</c:v>
                </c:pt>
                <c:pt idx="1019">
                  <c:v>21.583333333333332</c:v>
                </c:pt>
                <c:pt idx="1020">
                  <c:v>21.116666666666664</c:v>
                </c:pt>
                <c:pt idx="1021">
                  <c:v>19.833333333333332</c:v>
                </c:pt>
                <c:pt idx="1022">
                  <c:v>19.500000000000004</c:v>
                </c:pt>
                <c:pt idx="1023">
                  <c:v>19.2</c:v>
                </c:pt>
                <c:pt idx="1024">
                  <c:v>19.099999999999998</c:v>
                </c:pt>
                <c:pt idx="1025">
                  <c:v>20.95</c:v>
                </c:pt>
                <c:pt idx="1026">
                  <c:v>19.483333333333334</c:v>
                </c:pt>
                <c:pt idx="1027">
                  <c:v>18.716666666666665</c:v>
                </c:pt>
                <c:pt idx="1028">
                  <c:v>18.81666666666667</c:v>
                </c:pt>
                <c:pt idx="1029">
                  <c:v>20.033333333333335</c:v>
                </c:pt>
                <c:pt idx="1030">
                  <c:v>21.649999999999995</c:v>
                </c:pt>
                <c:pt idx="1031">
                  <c:v>21.516666666666666</c:v>
                </c:pt>
                <c:pt idx="1032">
                  <c:v>21.716666666666669</c:v>
                </c:pt>
                <c:pt idx="1033">
                  <c:v>22.216666666666669</c:v>
                </c:pt>
                <c:pt idx="1034">
                  <c:v>22.116666666666664</c:v>
                </c:pt>
                <c:pt idx="1035">
                  <c:v>22.783333333333335</c:v>
                </c:pt>
                <c:pt idx="1036">
                  <c:v>22.933333333333326</c:v>
                </c:pt>
                <c:pt idx="1037">
                  <c:v>23.316666666666666</c:v>
                </c:pt>
                <c:pt idx="1038">
                  <c:v>23.3</c:v>
                </c:pt>
                <c:pt idx="1039">
                  <c:v>22.900000000000002</c:v>
                </c:pt>
                <c:pt idx="1040">
                  <c:v>22.683333333333334</c:v>
                </c:pt>
                <c:pt idx="1041">
                  <c:v>22.216666666666669</c:v>
                </c:pt>
                <c:pt idx="1042">
                  <c:v>22.366666666666664</c:v>
                </c:pt>
                <c:pt idx="1043">
                  <c:v>22.883333333333336</c:v>
                </c:pt>
                <c:pt idx="1044">
                  <c:v>22.950000000000003</c:v>
                </c:pt>
                <c:pt idx="1045">
                  <c:v>23.55</c:v>
                </c:pt>
                <c:pt idx="1046">
                  <c:v>22.133333333333336</c:v>
                </c:pt>
                <c:pt idx="1047">
                  <c:v>22</c:v>
                </c:pt>
                <c:pt idx="1048">
                  <c:v>22.400000000000006</c:v>
                </c:pt>
                <c:pt idx="1049">
                  <c:v>20.6</c:v>
                </c:pt>
                <c:pt idx="1050">
                  <c:v>20.216666666666665</c:v>
                </c:pt>
                <c:pt idx="1051">
                  <c:v>19.866666666666667</c:v>
                </c:pt>
                <c:pt idx="1052">
                  <c:v>19.850000000000001</c:v>
                </c:pt>
                <c:pt idx="1053">
                  <c:v>20.65</c:v>
                </c:pt>
                <c:pt idx="1054">
                  <c:v>21.283333333333335</c:v>
                </c:pt>
                <c:pt idx="1055">
                  <c:v>22.033333333333335</c:v>
                </c:pt>
                <c:pt idx="1056">
                  <c:v>22.133333333333336</c:v>
                </c:pt>
                <c:pt idx="1057">
                  <c:v>22.483333333333331</c:v>
                </c:pt>
                <c:pt idx="1058">
                  <c:v>22.950000000000003</c:v>
                </c:pt>
                <c:pt idx="1059">
                  <c:v>23.033333333333331</c:v>
                </c:pt>
                <c:pt idx="1060">
                  <c:v>23.633333333333329</c:v>
                </c:pt>
                <c:pt idx="1061">
                  <c:v>23.833333333333339</c:v>
                </c:pt>
                <c:pt idx="1062">
                  <c:v>23.883333333333336</c:v>
                </c:pt>
                <c:pt idx="1063">
                  <c:v>23.683333333333334</c:v>
                </c:pt>
                <c:pt idx="1064">
                  <c:v>23.7</c:v>
                </c:pt>
                <c:pt idx="1065">
                  <c:v>24.283333333333335</c:v>
                </c:pt>
                <c:pt idx="1066">
                  <c:v>24.533333333333335</c:v>
                </c:pt>
                <c:pt idx="1067">
                  <c:v>24.683333333333334</c:v>
                </c:pt>
                <c:pt idx="1068">
                  <c:v>24.633333333333329</c:v>
                </c:pt>
                <c:pt idx="1069">
                  <c:v>23.916666666666668</c:v>
                </c:pt>
                <c:pt idx="1070">
                  <c:v>23.666666666666668</c:v>
                </c:pt>
                <c:pt idx="1071">
                  <c:v>24.7</c:v>
                </c:pt>
                <c:pt idx="1072">
                  <c:v>25.3</c:v>
                </c:pt>
                <c:pt idx="1073">
                  <c:v>25.900000000000002</c:v>
                </c:pt>
                <c:pt idx="1074">
                  <c:v>25.566666666666666</c:v>
                </c:pt>
                <c:pt idx="1075">
                  <c:v>24.8</c:v>
                </c:pt>
                <c:pt idx="1076">
                  <c:v>22.533333333333331</c:v>
                </c:pt>
                <c:pt idx="1077">
                  <c:v>22.183333333333334</c:v>
                </c:pt>
                <c:pt idx="1078">
                  <c:v>22.716666666666665</c:v>
                </c:pt>
                <c:pt idx="1079">
                  <c:v>23.283333333333331</c:v>
                </c:pt>
                <c:pt idx="1080">
                  <c:v>23.433333333333334</c:v>
                </c:pt>
                <c:pt idx="1081">
                  <c:v>23.5</c:v>
                </c:pt>
                <c:pt idx="1082">
                  <c:v>23.783333333333331</c:v>
                </c:pt>
                <c:pt idx="1083">
                  <c:v>23.950000000000003</c:v>
                </c:pt>
                <c:pt idx="1084">
                  <c:v>24.183333333333334</c:v>
                </c:pt>
                <c:pt idx="1085">
                  <c:v>25.183333333333334</c:v>
                </c:pt>
                <c:pt idx="1086">
                  <c:v>24.866666666666664</c:v>
                </c:pt>
                <c:pt idx="1087">
                  <c:v>24.55</c:v>
                </c:pt>
                <c:pt idx="1088">
                  <c:v>24.150000000000002</c:v>
                </c:pt>
                <c:pt idx="1089">
                  <c:v>23.683333333333334</c:v>
                </c:pt>
                <c:pt idx="1090">
                  <c:v>23.616666666666671</c:v>
                </c:pt>
                <c:pt idx="1091">
                  <c:v>23.599999999999998</c:v>
                </c:pt>
                <c:pt idx="1092">
                  <c:v>23.483333333333334</c:v>
                </c:pt>
                <c:pt idx="1093">
                  <c:v>23.2</c:v>
                </c:pt>
                <c:pt idx="1094">
                  <c:v>22.900000000000002</c:v>
                </c:pt>
                <c:pt idx="1095">
                  <c:v>22.45</c:v>
                </c:pt>
                <c:pt idx="1096">
                  <c:v>22.083333333333332</c:v>
                </c:pt>
                <c:pt idx="1097">
                  <c:v>21.433333333333334</c:v>
                </c:pt>
                <c:pt idx="1098">
                  <c:v>22.816666666666666</c:v>
                </c:pt>
                <c:pt idx="1099">
                  <c:v>23.316666666666663</c:v>
                </c:pt>
                <c:pt idx="1100">
                  <c:v>23.25</c:v>
                </c:pt>
                <c:pt idx="1101">
                  <c:v>24.366666666666671</c:v>
                </c:pt>
                <c:pt idx="1102">
                  <c:v>25.316666666666663</c:v>
                </c:pt>
                <c:pt idx="1103">
                  <c:v>26.016666666666666</c:v>
                </c:pt>
                <c:pt idx="1104">
                  <c:v>25.916666666666668</c:v>
                </c:pt>
                <c:pt idx="1105">
                  <c:v>25.716666666666669</c:v>
                </c:pt>
                <c:pt idx="1106">
                  <c:v>25.783333333333335</c:v>
                </c:pt>
                <c:pt idx="1107">
                  <c:v>25.733333333333334</c:v>
                </c:pt>
                <c:pt idx="1108">
                  <c:v>25.816666666666666</c:v>
                </c:pt>
                <c:pt idx="1109">
                  <c:v>25.399999999999995</c:v>
                </c:pt>
                <c:pt idx="1110">
                  <c:v>25.716666666666669</c:v>
                </c:pt>
                <c:pt idx="1111">
                  <c:v>25.483333333333334</c:v>
                </c:pt>
                <c:pt idx="1112">
                  <c:v>24.299999999999997</c:v>
                </c:pt>
                <c:pt idx="1113">
                  <c:v>24.216666666666665</c:v>
                </c:pt>
                <c:pt idx="1114">
                  <c:v>25.116666666666671</c:v>
                </c:pt>
                <c:pt idx="1115">
                  <c:v>24.733333333333334</c:v>
                </c:pt>
                <c:pt idx="1116">
                  <c:v>24.700000000000003</c:v>
                </c:pt>
                <c:pt idx="1117">
                  <c:v>24.549999999999997</c:v>
                </c:pt>
                <c:pt idx="1118">
                  <c:v>24.849999999999998</c:v>
                </c:pt>
                <c:pt idx="1119">
                  <c:v>26.833333333333332</c:v>
                </c:pt>
                <c:pt idx="1120">
                  <c:v>26.583333333333332</c:v>
                </c:pt>
                <c:pt idx="1121">
                  <c:v>26.016666666666666</c:v>
                </c:pt>
                <c:pt idx="1122">
                  <c:v>23.116666666666664</c:v>
                </c:pt>
                <c:pt idx="1123">
                  <c:v>22.633333333333329</c:v>
                </c:pt>
                <c:pt idx="1124">
                  <c:v>21.966666666666669</c:v>
                </c:pt>
                <c:pt idx="1125">
                  <c:v>22.416666666666668</c:v>
                </c:pt>
                <c:pt idx="1126">
                  <c:v>23.183333333333334</c:v>
                </c:pt>
                <c:pt idx="1127">
                  <c:v>23.8</c:v>
                </c:pt>
                <c:pt idx="1128">
                  <c:v>24.983333333333334</c:v>
                </c:pt>
                <c:pt idx="1129">
                  <c:v>25.3</c:v>
                </c:pt>
                <c:pt idx="1130">
                  <c:v>25.583333333333332</c:v>
                </c:pt>
                <c:pt idx="1131">
                  <c:v>25.683333333333334</c:v>
                </c:pt>
                <c:pt idx="1132">
                  <c:v>25.933333333333334</c:v>
                </c:pt>
                <c:pt idx="1133">
                  <c:v>26.333333333333332</c:v>
                </c:pt>
                <c:pt idx="1134">
                  <c:v>26.666666666666668</c:v>
                </c:pt>
                <c:pt idx="1135">
                  <c:v>26.566666666666666</c:v>
                </c:pt>
                <c:pt idx="1136">
                  <c:v>26.316666666666666</c:v>
                </c:pt>
                <c:pt idx="1137">
                  <c:v>26.416666666666668</c:v>
                </c:pt>
                <c:pt idx="1138">
                  <c:v>26.666666666666668</c:v>
                </c:pt>
                <c:pt idx="1139">
                  <c:v>26.533333333333335</c:v>
                </c:pt>
                <c:pt idx="1140">
                  <c:v>26.549999999999997</c:v>
                </c:pt>
                <c:pt idx="1141">
                  <c:v>26.483333333333334</c:v>
                </c:pt>
                <c:pt idx="1142">
                  <c:v>25.766666666666666</c:v>
                </c:pt>
                <c:pt idx="1143">
                  <c:v>25.266666666666669</c:v>
                </c:pt>
                <c:pt idx="1144">
                  <c:v>23.633333333333329</c:v>
                </c:pt>
                <c:pt idx="1145">
                  <c:v>21.383333333333329</c:v>
                </c:pt>
                <c:pt idx="1146">
                  <c:v>20.75</c:v>
                </c:pt>
                <c:pt idx="1147">
                  <c:v>20.399999999999999</c:v>
                </c:pt>
                <c:pt idx="1148">
                  <c:v>20.616666666666664</c:v>
                </c:pt>
                <c:pt idx="1149">
                  <c:v>21.983333333333331</c:v>
                </c:pt>
                <c:pt idx="1150">
                  <c:v>22.833333333333332</c:v>
                </c:pt>
                <c:pt idx="1151">
                  <c:v>23.55</c:v>
                </c:pt>
                <c:pt idx="1152">
                  <c:v>25.116666666666664</c:v>
                </c:pt>
                <c:pt idx="1153">
                  <c:v>25.599999999999998</c:v>
                </c:pt>
                <c:pt idx="1154">
                  <c:v>26</c:v>
                </c:pt>
                <c:pt idx="1155">
                  <c:v>26.233333333333334</c:v>
                </c:pt>
                <c:pt idx="1156">
                  <c:v>26.666666666666668</c:v>
                </c:pt>
                <c:pt idx="1157">
                  <c:v>26.45</c:v>
                </c:pt>
                <c:pt idx="1158">
                  <c:v>27.083333333333332</c:v>
                </c:pt>
                <c:pt idx="1159">
                  <c:v>27.299999999999997</c:v>
                </c:pt>
                <c:pt idx="1160">
                  <c:v>26.549999999999997</c:v>
                </c:pt>
                <c:pt idx="1161">
                  <c:v>27.883333333333336</c:v>
                </c:pt>
                <c:pt idx="1162">
                  <c:v>28.383333333333336</c:v>
                </c:pt>
                <c:pt idx="1163">
                  <c:v>27.783333333333335</c:v>
                </c:pt>
                <c:pt idx="1164">
                  <c:v>27.616666666666671</c:v>
                </c:pt>
                <c:pt idx="1165">
                  <c:v>27.466666666666665</c:v>
                </c:pt>
                <c:pt idx="1166">
                  <c:v>27.466666666666665</c:v>
                </c:pt>
                <c:pt idx="1167">
                  <c:v>27.666666666666661</c:v>
                </c:pt>
                <c:pt idx="1168">
                  <c:v>27.833333333333332</c:v>
                </c:pt>
                <c:pt idx="1169">
                  <c:v>27.7</c:v>
                </c:pt>
                <c:pt idx="1170">
                  <c:v>27.75</c:v>
                </c:pt>
                <c:pt idx="1171">
                  <c:v>26.016666666666666</c:v>
                </c:pt>
                <c:pt idx="1172">
                  <c:v>24.566666666666666</c:v>
                </c:pt>
                <c:pt idx="1173">
                  <c:v>26.400000000000002</c:v>
                </c:pt>
                <c:pt idx="1174">
                  <c:v>24.55</c:v>
                </c:pt>
                <c:pt idx="1175">
                  <c:v>24.216666666666665</c:v>
                </c:pt>
                <c:pt idx="1176">
                  <c:v>24.416666666666668</c:v>
                </c:pt>
                <c:pt idx="1177">
                  <c:v>25.349999999999998</c:v>
                </c:pt>
                <c:pt idx="1178">
                  <c:v>26.166666666666668</c:v>
                </c:pt>
                <c:pt idx="1179">
                  <c:v>26.016666666666666</c:v>
                </c:pt>
                <c:pt idx="1180">
                  <c:v>26.666666666666668</c:v>
                </c:pt>
                <c:pt idx="1181">
                  <c:v>26.216666666666669</c:v>
                </c:pt>
                <c:pt idx="1182">
                  <c:v>26.716666666666669</c:v>
                </c:pt>
                <c:pt idx="1183">
                  <c:v>26.400000000000002</c:v>
                </c:pt>
                <c:pt idx="1184">
                  <c:v>26.05</c:v>
                </c:pt>
                <c:pt idx="1185">
                  <c:v>26.083333333333332</c:v>
                </c:pt>
                <c:pt idx="1186">
                  <c:v>27.733333333333331</c:v>
                </c:pt>
                <c:pt idx="1187">
                  <c:v>28.349999999999998</c:v>
                </c:pt>
                <c:pt idx="1188">
                  <c:v>28.05</c:v>
                </c:pt>
                <c:pt idx="1189">
                  <c:v>27.900000000000002</c:v>
                </c:pt>
                <c:pt idx="1190">
                  <c:v>27.983333333333338</c:v>
                </c:pt>
                <c:pt idx="1191">
                  <c:v>27.700000000000003</c:v>
                </c:pt>
                <c:pt idx="1192">
                  <c:v>27.766666666666669</c:v>
                </c:pt>
                <c:pt idx="1193">
                  <c:v>27.7</c:v>
                </c:pt>
                <c:pt idx="1194">
                  <c:v>27.450000000000003</c:v>
                </c:pt>
                <c:pt idx="1195">
                  <c:v>26.966666666666669</c:v>
                </c:pt>
                <c:pt idx="1196">
                  <c:v>27.033333333333331</c:v>
                </c:pt>
                <c:pt idx="1197">
                  <c:v>27.05</c:v>
                </c:pt>
                <c:pt idx="1198">
                  <c:v>27.033333333333331</c:v>
                </c:pt>
                <c:pt idx="1199">
                  <c:v>27.216666666666665</c:v>
                </c:pt>
                <c:pt idx="1200">
                  <c:v>27.099999999999994</c:v>
                </c:pt>
                <c:pt idx="1201">
                  <c:v>26.900000000000002</c:v>
                </c:pt>
                <c:pt idx="1202">
                  <c:v>26</c:v>
                </c:pt>
                <c:pt idx="1203">
                  <c:v>26.466666666666665</c:v>
                </c:pt>
                <c:pt idx="1204">
                  <c:v>26.799999999999997</c:v>
                </c:pt>
                <c:pt idx="1205">
                  <c:v>26.966666666666665</c:v>
                </c:pt>
                <c:pt idx="1206">
                  <c:v>27.45</c:v>
                </c:pt>
                <c:pt idx="1207">
                  <c:v>26.133333333333336</c:v>
                </c:pt>
                <c:pt idx="1208">
                  <c:v>26.5</c:v>
                </c:pt>
                <c:pt idx="1209">
                  <c:v>27.183333333333334</c:v>
                </c:pt>
                <c:pt idx="1210">
                  <c:v>27.366666666666671</c:v>
                </c:pt>
                <c:pt idx="1211">
                  <c:v>27.2</c:v>
                </c:pt>
                <c:pt idx="1212">
                  <c:v>27</c:v>
                </c:pt>
                <c:pt idx="1213">
                  <c:v>26.900000000000002</c:v>
                </c:pt>
                <c:pt idx="1214">
                  <c:v>26.966666666666669</c:v>
                </c:pt>
                <c:pt idx="1215">
                  <c:v>26.666666666666668</c:v>
                </c:pt>
                <c:pt idx="1216">
                  <c:v>26.716666666666669</c:v>
                </c:pt>
                <c:pt idx="1217">
                  <c:v>26.583333333333332</c:v>
                </c:pt>
                <c:pt idx="1218">
                  <c:v>26.5</c:v>
                </c:pt>
                <c:pt idx="1219">
                  <c:v>26.483333333333334</c:v>
                </c:pt>
                <c:pt idx="1220">
                  <c:v>26.3</c:v>
                </c:pt>
                <c:pt idx="1221">
                  <c:v>26.350000000000005</c:v>
                </c:pt>
                <c:pt idx="1222">
                  <c:v>25.333333333333332</c:v>
                </c:pt>
                <c:pt idx="1223">
                  <c:v>25.016666666666666</c:v>
                </c:pt>
                <c:pt idx="1224">
                  <c:v>25.25</c:v>
                </c:pt>
                <c:pt idx="1225">
                  <c:v>24.75</c:v>
                </c:pt>
                <c:pt idx="1226">
                  <c:v>25.049999999999997</c:v>
                </c:pt>
                <c:pt idx="1227">
                  <c:v>25.133333333333336</c:v>
                </c:pt>
                <c:pt idx="1228">
                  <c:v>25.083333333333329</c:v>
                </c:pt>
                <c:pt idx="1229">
                  <c:v>25</c:v>
                </c:pt>
                <c:pt idx="1230">
                  <c:v>25.3</c:v>
                </c:pt>
                <c:pt idx="1231">
                  <c:v>25.316666666666666</c:v>
                </c:pt>
                <c:pt idx="1232">
                  <c:v>25.016666666666666</c:v>
                </c:pt>
                <c:pt idx="1233">
                  <c:v>23.900000000000002</c:v>
                </c:pt>
                <c:pt idx="1234">
                  <c:v>24.833333333333332</c:v>
                </c:pt>
                <c:pt idx="1235">
                  <c:v>24.950000000000003</c:v>
                </c:pt>
                <c:pt idx="1236">
                  <c:v>24.133333333333336</c:v>
                </c:pt>
                <c:pt idx="1237">
                  <c:v>24.350000000000005</c:v>
                </c:pt>
                <c:pt idx="1238">
                  <c:v>23.983333333333331</c:v>
                </c:pt>
                <c:pt idx="1239">
                  <c:v>25.883333333333336</c:v>
                </c:pt>
                <c:pt idx="1240">
                  <c:v>26.483333333333338</c:v>
                </c:pt>
                <c:pt idx="1241">
                  <c:v>26.166666666666668</c:v>
                </c:pt>
                <c:pt idx="1242">
                  <c:v>26.3</c:v>
                </c:pt>
                <c:pt idx="1243">
                  <c:v>26.099999999999998</c:v>
                </c:pt>
                <c:pt idx="1244">
                  <c:v>26.083333333333329</c:v>
                </c:pt>
                <c:pt idx="1245">
                  <c:v>25.983333333333331</c:v>
                </c:pt>
                <c:pt idx="1246">
                  <c:v>25.2</c:v>
                </c:pt>
                <c:pt idx="1247">
                  <c:v>23.149999999999995</c:v>
                </c:pt>
                <c:pt idx="1248">
                  <c:v>23.766666666666666</c:v>
                </c:pt>
                <c:pt idx="1249">
                  <c:v>24.433333333333334</c:v>
                </c:pt>
                <c:pt idx="1250">
                  <c:v>25.25</c:v>
                </c:pt>
                <c:pt idx="1251">
                  <c:v>25.483333333333334</c:v>
                </c:pt>
                <c:pt idx="1252">
                  <c:v>26.233333333333334</c:v>
                </c:pt>
                <c:pt idx="1253">
                  <c:v>26.45</c:v>
                </c:pt>
                <c:pt idx="1254">
                  <c:v>26.083333333333332</c:v>
                </c:pt>
                <c:pt idx="1255">
                  <c:v>26.066666666666663</c:v>
                </c:pt>
                <c:pt idx="1256">
                  <c:v>25.316666666666663</c:v>
                </c:pt>
                <c:pt idx="1257">
                  <c:v>24.483333333333334</c:v>
                </c:pt>
                <c:pt idx="1258">
                  <c:v>24.083333333333332</c:v>
                </c:pt>
                <c:pt idx="1259">
                  <c:v>25.849999999999998</c:v>
                </c:pt>
                <c:pt idx="1260">
                  <c:v>24.783333333333331</c:v>
                </c:pt>
                <c:pt idx="1261">
                  <c:v>24.333333333333332</c:v>
                </c:pt>
                <c:pt idx="1262">
                  <c:v>23.816666666666666</c:v>
                </c:pt>
                <c:pt idx="1263">
                  <c:v>23.683333333333334</c:v>
                </c:pt>
                <c:pt idx="1264">
                  <c:v>25.150000000000002</c:v>
                </c:pt>
                <c:pt idx="1265">
                  <c:v>22.55</c:v>
                </c:pt>
                <c:pt idx="1266">
                  <c:v>19.850000000000001</c:v>
                </c:pt>
                <c:pt idx="1267">
                  <c:v>18.649999999999999</c:v>
                </c:pt>
                <c:pt idx="1268">
                  <c:v>18.966666666666669</c:v>
                </c:pt>
                <c:pt idx="1269">
                  <c:v>20.033333333333331</c:v>
                </c:pt>
                <c:pt idx="1270">
                  <c:v>21.083333333333336</c:v>
                </c:pt>
                <c:pt idx="1271">
                  <c:v>21.933333333333334</c:v>
                </c:pt>
                <c:pt idx="1272">
                  <c:v>22.783333333333335</c:v>
                </c:pt>
                <c:pt idx="1273">
                  <c:v>23.416666666666668</c:v>
                </c:pt>
                <c:pt idx="1274">
                  <c:v>24.149999999999995</c:v>
                </c:pt>
                <c:pt idx="1275">
                  <c:v>24.833333333333332</c:v>
                </c:pt>
                <c:pt idx="1276">
                  <c:v>25.450000000000003</c:v>
                </c:pt>
                <c:pt idx="1277">
                  <c:v>25.799999999999997</c:v>
                </c:pt>
                <c:pt idx="1278">
                  <c:v>26.533333333333331</c:v>
                </c:pt>
                <c:pt idx="1279">
                  <c:v>25.666666666666668</c:v>
                </c:pt>
                <c:pt idx="1280">
                  <c:v>25.133333333333329</c:v>
                </c:pt>
                <c:pt idx="1281">
                  <c:v>24.099999999999998</c:v>
                </c:pt>
                <c:pt idx="1282">
                  <c:v>23.933333333333337</c:v>
                </c:pt>
                <c:pt idx="1283">
                  <c:v>26.233333333333334</c:v>
                </c:pt>
                <c:pt idx="1284">
                  <c:v>26.299999999999997</c:v>
                </c:pt>
                <c:pt idx="1285">
                  <c:v>25.716666666666669</c:v>
                </c:pt>
                <c:pt idx="1286">
                  <c:v>26.266666666666666</c:v>
                </c:pt>
                <c:pt idx="1287">
                  <c:v>23.116666666666664</c:v>
                </c:pt>
                <c:pt idx="1288">
                  <c:v>22.400000000000002</c:v>
                </c:pt>
                <c:pt idx="1289">
                  <c:v>21.7</c:v>
                </c:pt>
                <c:pt idx="1290">
                  <c:v>20.983333333333331</c:v>
                </c:pt>
                <c:pt idx="1291">
                  <c:v>20.95</c:v>
                </c:pt>
                <c:pt idx="1292">
                  <c:v>21.183333333333337</c:v>
                </c:pt>
                <c:pt idx="1293">
                  <c:v>21.283333333333335</c:v>
                </c:pt>
                <c:pt idx="1294">
                  <c:v>22</c:v>
                </c:pt>
                <c:pt idx="1295">
                  <c:v>23.066666666666663</c:v>
                </c:pt>
                <c:pt idx="1296">
                  <c:v>23.383333333333329</c:v>
                </c:pt>
                <c:pt idx="1297">
                  <c:v>23.016666666666666</c:v>
                </c:pt>
                <c:pt idx="1298">
                  <c:v>23.349999999999998</c:v>
                </c:pt>
                <c:pt idx="1299">
                  <c:v>23.866666666666664</c:v>
                </c:pt>
                <c:pt idx="1300">
                  <c:v>23.95</c:v>
                </c:pt>
                <c:pt idx="1301">
                  <c:v>24.150000000000002</c:v>
                </c:pt>
                <c:pt idx="1302">
                  <c:v>24.2</c:v>
                </c:pt>
                <c:pt idx="1303">
                  <c:v>24.150000000000002</c:v>
                </c:pt>
                <c:pt idx="1304">
                  <c:v>23.950000000000003</c:v>
                </c:pt>
                <c:pt idx="1305">
                  <c:v>22.966666666666669</c:v>
                </c:pt>
                <c:pt idx="1306">
                  <c:v>22.766666666666669</c:v>
                </c:pt>
                <c:pt idx="1307">
                  <c:v>22.7</c:v>
                </c:pt>
                <c:pt idx="1308">
                  <c:v>22.616666666666671</c:v>
                </c:pt>
                <c:pt idx="1309">
                  <c:v>22.266666666666666</c:v>
                </c:pt>
                <c:pt idx="1310">
                  <c:v>20.866666666666664</c:v>
                </c:pt>
                <c:pt idx="1311">
                  <c:v>19.983333333333331</c:v>
                </c:pt>
                <c:pt idx="1312">
                  <c:v>20.099999999999998</c:v>
                </c:pt>
                <c:pt idx="1313">
                  <c:v>20.416666666666668</c:v>
                </c:pt>
                <c:pt idx="1314">
                  <c:v>20.183333333333334</c:v>
                </c:pt>
                <c:pt idx="1315">
                  <c:v>18.883333333333336</c:v>
                </c:pt>
                <c:pt idx="1316">
                  <c:v>18.366666666666667</c:v>
                </c:pt>
                <c:pt idx="1317">
                  <c:v>19.05</c:v>
                </c:pt>
                <c:pt idx="1318">
                  <c:v>19.666666666666668</c:v>
                </c:pt>
                <c:pt idx="1319">
                  <c:v>20.316666666666666</c:v>
                </c:pt>
                <c:pt idx="1320">
                  <c:v>20.933333333333334</c:v>
                </c:pt>
                <c:pt idx="1321">
                  <c:v>21.150000000000002</c:v>
                </c:pt>
                <c:pt idx="1322">
                  <c:v>21.600000000000005</c:v>
                </c:pt>
                <c:pt idx="1323">
                  <c:v>22.25</c:v>
                </c:pt>
                <c:pt idx="1324">
                  <c:v>22.400000000000002</c:v>
                </c:pt>
                <c:pt idx="1325">
                  <c:v>23.233333333333334</c:v>
                </c:pt>
                <c:pt idx="1326">
                  <c:v>23.183333333333334</c:v>
                </c:pt>
                <c:pt idx="1327">
                  <c:v>23.783333333333331</c:v>
                </c:pt>
                <c:pt idx="1328">
                  <c:v>23.266666666666666</c:v>
                </c:pt>
                <c:pt idx="1329">
                  <c:v>21.933333333333337</c:v>
                </c:pt>
                <c:pt idx="1330">
                  <c:v>21.400000000000002</c:v>
                </c:pt>
                <c:pt idx="1331">
                  <c:v>21.266666666666669</c:v>
                </c:pt>
                <c:pt idx="1332">
                  <c:v>21.316666666666666</c:v>
                </c:pt>
                <c:pt idx="1333">
                  <c:v>20.333333333333332</c:v>
                </c:pt>
                <c:pt idx="1334">
                  <c:v>19.466666666666665</c:v>
                </c:pt>
                <c:pt idx="1335">
                  <c:v>18.966666666666665</c:v>
                </c:pt>
                <c:pt idx="1336">
                  <c:v>19.116666666666664</c:v>
                </c:pt>
                <c:pt idx="1337">
                  <c:v>18.75</c:v>
                </c:pt>
                <c:pt idx="1338">
                  <c:v>18.149999999999999</c:v>
                </c:pt>
                <c:pt idx="1339">
                  <c:v>17.783333333333331</c:v>
                </c:pt>
                <c:pt idx="1340">
                  <c:v>17.733333333333334</c:v>
                </c:pt>
                <c:pt idx="1341">
                  <c:v>18.7</c:v>
                </c:pt>
                <c:pt idx="1342">
                  <c:v>19.650000000000002</c:v>
                </c:pt>
                <c:pt idx="1343">
                  <c:v>21.066666666666666</c:v>
                </c:pt>
                <c:pt idx="1344">
                  <c:v>21.816666666666666</c:v>
                </c:pt>
                <c:pt idx="1345">
                  <c:v>22.05</c:v>
                </c:pt>
                <c:pt idx="1346">
                  <c:v>22.466666666666665</c:v>
                </c:pt>
                <c:pt idx="1347">
                  <c:v>22.716666666666669</c:v>
                </c:pt>
                <c:pt idx="1348">
                  <c:v>23.283333333333335</c:v>
                </c:pt>
                <c:pt idx="1349">
                  <c:v>23.55</c:v>
                </c:pt>
                <c:pt idx="1350">
                  <c:v>23.55</c:v>
                </c:pt>
                <c:pt idx="1351">
                  <c:v>23.566666666666666</c:v>
                </c:pt>
                <c:pt idx="1352">
                  <c:v>22.933333333333334</c:v>
                </c:pt>
                <c:pt idx="1353">
                  <c:v>22.133333333333329</c:v>
                </c:pt>
                <c:pt idx="1354">
                  <c:v>21.333333333333332</c:v>
                </c:pt>
                <c:pt idx="1355">
                  <c:v>21.016666666666669</c:v>
                </c:pt>
                <c:pt idx="1356">
                  <c:v>20.400000000000002</c:v>
                </c:pt>
                <c:pt idx="1357">
                  <c:v>19.8</c:v>
                </c:pt>
                <c:pt idx="1358">
                  <c:v>19.450000000000003</c:v>
                </c:pt>
                <c:pt idx="1359">
                  <c:v>19.3</c:v>
                </c:pt>
                <c:pt idx="1360">
                  <c:v>18.8</c:v>
                </c:pt>
                <c:pt idx="1361">
                  <c:v>18.683333333333334</c:v>
                </c:pt>
                <c:pt idx="1362">
                  <c:v>18.349999999999998</c:v>
                </c:pt>
                <c:pt idx="1363">
                  <c:v>17.866666666666664</c:v>
                </c:pt>
                <c:pt idx="1364">
                  <c:v>18.2</c:v>
                </c:pt>
                <c:pt idx="1365">
                  <c:v>19.433333333333334</c:v>
                </c:pt>
                <c:pt idx="1366">
                  <c:v>20.183333333333334</c:v>
                </c:pt>
                <c:pt idx="1367">
                  <c:v>21.383333333333329</c:v>
                </c:pt>
                <c:pt idx="1368">
                  <c:v>22.283333333333331</c:v>
                </c:pt>
                <c:pt idx="1369">
                  <c:v>22.766666666666666</c:v>
                </c:pt>
                <c:pt idx="1370">
                  <c:v>23.05</c:v>
                </c:pt>
                <c:pt idx="1371">
                  <c:v>23.55</c:v>
                </c:pt>
                <c:pt idx="1372">
                  <c:v>23.316666666666666</c:v>
                </c:pt>
                <c:pt idx="1373">
                  <c:v>23.75</c:v>
                </c:pt>
                <c:pt idx="1374">
                  <c:v>23.816666666666666</c:v>
                </c:pt>
                <c:pt idx="1375">
                  <c:v>23.399999999999995</c:v>
                </c:pt>
                <c:pt idx="1376">
                  <c:v>22.866666666666671</c:v>
                </c:pt>
                <c:pt idx="1377">
                  <c:v>22.850000000000005</c:v>
                </c:pt>
                <c:pt idx="1378">
                  <c:v>22.616666666666671</c:v>
                </c:pt>
                <c:pt idx="1379">
                  <c:v>22.216666666666669</c:v>
                </c:pt>
                <c:pt idx="1380">
                  <c:v>21.899999999999995</c:v>
                </c:pt>
                <c:pt idx="1381">
                  <c:v>20.466666666666669</c:v>
                </c:pt>
                <c:pt idx="1382">
                  <c:v>20.05</c:v>
                </c:pt>
                <c:pt idx="1383">
                  <c:v>19.666666666666664</c:v>
                </c:pt>
                <c:pt idx="1384">
                  <c:v>19.183333333333334</c:v>
                </c:pt>
                <c:pt idx="1385">
                  <c:v>18.516666666666666</c:v>
                </c:pt>
                <c:pt idx="1386">
                  <c:v>18.600000000000005</c:v>
                </c:pt>
                <c:pt idx="1387">
                  <c:v>18.883333333333333</c:v>
                </c:pt>
                <c:pt idx="1388">
                  <c:v>18.733333333333334</c:v>
                </c:pt>
                <c:pt idx="1389">
                  <c:v>19.599999999999998</c:v>
                </c:pt>
                <c:pt idx="1390">
                  <c:v>20.416666666666668</c:v>
                </c:pt>
                <c:pt idx="1391">
                  <c:v>21.166666666666668</c:v>
                </c:pt>
                <c:pt idx="1392">
                  <c:v>21.75</c:v>
                </c:pt>
                <c:pt idx="1393">
                  <c:v>22.033333333333331</c:v>
                </c:pt>
                <c:pt idx="1394">
                  <c:v>22.383333333333336</c:v>
                </c:pt>
                <c:pt idx="1395">
                  <c:v>22.466666666666665</c:v>
                </c:pt>
                <c:pt idx="1396">
                  <c:v>23.233333333333331</c:v>
                </c:pt>
                <c:pt idx="1397">
                  <c:v>23.45</c:v>
                </c:pt>
                <c:pt idx="1398">
                  <c:v>23.75</c:v>
                </c:pt>
                <c:pt idx="1399">
                  <c:v>23.816666666666663</c:v>
                </c:pt>
                <c:pt idx="1400">
                  <c:v>23.099999999999998</c:v>
                </c:pt>
                <c:pt idx="1401">
                  <c:v>22.783333333333331</c:v>
                </c:pt>
                <c:pt idx="1402">
                  <c:v>22.466666666666669</c:v>
                </c:pt>
                <c:pt idx="1403">
                  <c:v>21.433333333333337</c:v>
                </c:pt>
                <c:pt idx="1404">
                  <c:v>20.233333333333334</c:v>
                </c:pt>
                <c:pt idx="1405">
                  <c:v>20.033333333333335</c:v>
                </c:pt>
                <c:pt idx="1406">
                  <c:v>20.349999999999998</c:v>
                </c:pt>
                <c:pt idx="1407">
                  <c:v>19.816666666666666</c:v>
                </c:pt>
                <c:pt idx="1408">
                  <c:v>20.083333333333332</c:v>
                </c:pt>
                <c:pt idx="1409">
                  <c:v>19.3</c:v>
                </c:pt>
                <c:pt idx="1410">
                  <c:v>18.416666666666668</c:v>
                </c:pt>
                <c:pt idx="1411">
                  <c:v>17.95</c:v>
                </c:pt>
                <c:pt idx="1412">
                  <c:v>18.066666666666666</c:v>
                </c:pt>
                <c:pt idx="1413">
                  <c:v>19.116666666666664</c:v>
                </c:pt>
                <c:pt idx="1414">
                  <c:v>20.283333333333331</c:v>
                </c:pt>
                <c:pt idx="1415">
                  <c:v>21.166666666666668</c:v>
                </c:pt>
                <c:pt idx="1416">
                  <c:v>22.150000000000002</c:v>
                </c:pt>
                <c:pt idx="1417">
                  <c:v>23.349999999999998</c:v>
                </c:pt>
                <c:pt idx="1418">
                  <c:v>24.066666666666663</c:v>
                </c:pt>
                <c:pt idx="1419">
                  <c:v>24.033333333333331</c:v>
                </c:pt>
                <c:pt idx="1420">
                  <c:v>24.450000000000003</c:v>
                </c:pt>
                <c:pt idx="1421">
                  <c:v>24.883333333333329</c:v>
                </c:pt>
                <c:pt idx="1422">
                  <c:v>25.016666666666666</c:v>
                </c:pt>
                <c:pt idx="1423">
                  <c:v>25.150000000000002</c:v>
                </c:pt>
                <c:pt idx="1424">
                  <c:v>24.616666666666664</c:v>
                </c:pt>
                <c:pt idx="1425">
                  <c:v>23.900000000000002</c:v>
                </c:pt>
                <c:pt idx="1426">
                  <c:v>24.25</c:v>
                </c:pt>
                <c:pt idx="1427">
                  <c:v>24.266666666666666</c:v>
                </c:pt>
                <c:pt idx="1428">
                  <c:v>23.183333333333337</c:v>
                </c:pt>
                <c:pt idx="1429">
                  <c:v>22.833333333333332</c:v>
                </c:pt>
                <c:pt idx="1430">
                  <c:v>22.149999999999995</c:v>
                </c:pt>
                <c:pt idx="1431">
                  <c:v>20.599999999999998</c:v>
                </c:pt>
                <c:pt idx="1432">
                  <c:v>20.5</c:v>
                </c:pt>
                <c:pt idx="1433">
                  <c:v>19.45</c:v>
                </c:pt>
                <c:pt idx="1434">
                  <c:v>18.850000000000001</c:v>
                </c:pt>
                <c:pt idx="1435">
                  <c:v>18.25</c:v>
                </c:pt>
                <c:pt idx="1436">
                  <c:v>18.366666666666664</c:v>
                </c:pt>
                <c:pt idx="1437">
                  <c:v>19.083333333333332</c:v>
                </c:pt>
                <c:pt idx="1438">
                  <c:v>19.93333333333333</c:v>
                </c:pt>
                <c:pt idx="1439">
                  <c:v>20.583333333333332</c:v>
                </c:pt>
                <c:pt idx="1440">
                  <c:v>21.3</c:v>
                </c:pt>
                <c:pt idx="1441">
                  <c:v>21.983333333333334</c:v>
                </c:pt>
                <c:pt idx="1442">
                  <c:v>22.416666666666661</c:v>
                </c:pt>
                <c:pt idx="1443">
                  <c:v>23.283333333333331</c:v>
                </c:pt>
                <c:pt idx="1444">
                  <c:v>23.666666666666668</c:v>
                </c:pt>
                <c:pt idx="1445">
                  <c:v>24.416666666666668</c:v>
                </c:pt>
                <c:pt idx="1446">
                  <c:v>24.933333333333334</c:v>
                </c:pt>
                <c:pt idx="1447">
                  <c:v>24.933333333333334</c:v>
                </c:pt>
                <c:pt idx="1448">
                  <c:v>24.766666666666666</c:v>
                </c:pt>
                <c:pt idx="1449">
                  <c:v>23.966666666666669</c:v>
                </c:pt>
                <c:pt idx="1450">
                  <c:v>23.066666666666666</c:v>
                </c:pt>
                <c:pt idx="1451">
                  <c:v>23.25</c:v>
                </c:pt>
                <c:pt idx="1452">
                  <c:v>24.316666666666666</c:v>
                </c:pt>
                <c:pt idx="1453">
                  <c:v>24.899999999999995</c:v>
                </c:pt>
                <c:pt idx="1454">
                  <c:v>25.049999999999997</c:v>
                </c:pt>
                <c:pt idx="1455">
                  <c:v>25.3</c:v>
                </c:pt>
                <c:pt idx="1456">
                  <c:v>25.433333333333334</c:v>
                </c:pt>
                <c:pt idx="1457">
                  <c:v>24.499999999999996</c:v>
                </c:pt>
                <c:pt idx="1458">
                  <c:v>23.25</c:v>
                </c:pt>
                <c:pt idx="1459">
                  <c:v>22.783333333333335</c:v>
                </c:pt>
                <c:pt idx="1460">
                  <c:v>22.866666666666664</c:v>
                </c:pt>
                <c:pt idx="1461">
                  <c:v>21.599999999999998</c:v>
                </c:pt>
                <c:pt idx="1462">
                  <c:v>21.75</c:v>
                </c:pt>
                <c:pt idx="1463">
                  <c:v>22.516666666666666</c:v>
                </c:pt>
                <c:pt idx="1464">
                  <c:v>23.25</c:v>
                </c:pt>
                <c:pt idx="1465">
                  <c:v>24.349999999999998</c:v>
                </c:pt>
                <c:pt idx="1466">
                  <c:v>24.849999999999998</c:v>
                </c:pt>
                <c:pt idx="1467">
                  <c:v>25.400000000000002</c:v>
                </c:pt>
                <c:pt idx="1468">
                  <c:v>25.7</c:v>
                </c:pt>
                <c:pt idx="1469">
                  <c:v>25.833333333333339</c:v>
                </c:pt>
                <c:pt idx="1470">
                  <c:v>25.966666666666669</c:v>
                </c:pt>
                <c:pt idx="1471">
                  <c:v>25.916666666666668</c:v>
                </c:pt>
                <c:pt idx="1472">
                  <c:v>25.433333333333337</c:v>
                </c:pt>
                <c:pt idx="1473">
                  <c:v>24.533333333333331</c:v>
                </c:pt>
                <c:pt idx="1474">
                  <c:v>25.099999999999998</c:v>
                </c:pt>
                <c:pt idx="1475">
                  <c:v>25.083333333333332</c:v>
                </c:pt>
                <c:pt idx="1476">
                  <c:v>23.55</c:v>
                </c:pt>
                <c:pt idx="1477">
                  <c:v>23.049999999999997</c:v>
                </c:pt>
                <c:pt idx="1478">
                  <c:v>22.349999999999998</c:v>
                </c:pt>
                <c:pt idx="1479">
                  <c:v>22.083333333333332</c:v>
                </c:pt>
                <c:pt idx="1480">
                  <c:v>22.266666666666666</c:v>
                </c:pt>
                <c:pt idx="1481">
                  <c:v>21.966666666666669</c:v>
                </c:pt>
                <c:pt idx="1482">
                  <c:v>21.883333333333336</c:v>
                </c:pt>
                <c:pt idx="1483">
                  <c:v>21.900000000000002</c:v>
                </c:pt>
                <c:pt idx="1484">
                  <c:v>20.966666666666665</c:v>
                </c:pt>
                <c:pt idx="1485">
                  <c:v>23.183333333333334</c:v>
                </c:pt>
                <c:pt idx="1486">
                  <c:v>23.183333333333334</c:v>
                </c:pt>
                <c:pt idx="1487">
                  <c:v>24.099999999999998</c:v>
                </c:pt>
                <c:pt idx="1488">
                  <c:v>24.633333333333336</c:v>
                </c:pt>
                <c:pt idx="1489">
                  <c:v>24.966666666666665</c:v>
                </c:pt>
                <c:pt idx="1490">
                  <c:v>25.233333333333334</c:v>
                </c:pt>
                <c:pt idx="1491">
                  <c:v>25.516666666666666</c:v>
                </c:pt>
                <c:pt idx="1492">
                  <c:v>25.55</c:v>
                </c:pt>
                <c:pt idx="1493">
                  <c:v>26.333333333333332</c:v>
                </c:pt>
                <c:pt idx="1494">
                  <c:v>27.583333333333332</c:v>
                </c:pt>
                <c:pt idx="1495">
                  <c:v>26.516666666666669</c:v>
                </c:pt>
                <c:pt idx="1496">
                  <c:v>26.466666666666669</c:v>
                </c:pt>
                <c:pt idx="1497">
                  <c:v>26.116666666666664</c:v>
                </c:pt>
                <c:pt idx="1498">
                  <c:v>25.866666666666664</c:v>
                </c:pt>
                <c:pt idx="1499">
                  <c:v>23.999999999999996</c:v>
                </c:pt>
                <c:pt idx="1500">
                  <c:v>23.400000000000002</c:v>
                </c:pt>
                <c:pt idx="1501">
                  <c:v>23.033333333333331</c:v>
                </c:pt>
                <c:pt idx="1502">
                  <c:v>22.883333333333336</c:v>
                </c:pt>
                <c:pt idx="1503">
                  <c:v>22.383333333333336</c:v>
                </c:pt>
                <c:pt idx="1504">
                  <c:v>22.100000000000005</c:v>
                </c:pt>
                <c:pt idx="1505">
                  <c:v>22.466666666666669</c:v>
                </c:pt>
                <c:pt idx="1506">
                  <c:v>22.366666666666671</c:v>
                </c:pt>
                <c:pt idx="1507">
                  <c:v>22.3</c:v>
                </c:pt>
                <c:pt idx="1508">
                  <c:v>21.933333333333334</c:v>
                </c:pt>
                <c:pt idx="1509">
                  <c:v>22.133333333333336</c:v>
                </c:pt>
                <c:pt idx="1510">
                  <c:v>22.966666666666665</c:v>
                </c:pt>
                <c:pt idx="1511">
                  <c:v>23.516666666666666</c:v>
                </c:pt>
                <c:pt idx="1512">
                  <c:v>23.899999999999995</c:v>
                </c:pt>
                <c:pt idx="1513">
                  <c:v>24.116666666666671</c:v>
                </c:pt>
                <c:pt idx="1514">
                  <c:v>24.166666666666668</c:v>
                </c:pt>
                <c:pt idx="1515">
                  <c:v>24.183333333333334</c:v>
                </c:pt>
                <c:pt idx="1516">
                  <c:v>24.450000000000003</c:v>
                </c:pt>
                <c:pt idx="1517">
                  <c:v>24.716666666666669</c:v>
                </c:pt>
                <c:pt idx="1518">
                  <c:v>25.066666666666663</c:v>
                </c:pt>
                <c:pt idx="1519">
                  <c:v>24.866666666666664</c:v>
                </c:pt>
                <c:pt idx="1520">
                  <c:v>24.916666666666668</c:v>
                </c:pt>
                <c:pt idx="1521">
                  <c:v>24.416666666666668</c:v>
                </c:pt>
                <c:pt idx="1522">
                  <c:v>24.05</c:v>
                </c:pt>
                <c:pt idx="1523">
                  <c:v>24.05</c:v>
                </c:pt>
                <c:pt idx="1524">
                  <c:v>23.416666666666668</c:v>
                </c:pt>
                <c:pt idx="1525">
                  <c:v>22.033333333333335</c:v>
                </c:pt>
                <c:pt idx="1526">
                  <c:v>21.833333333333339</c:v>
                </c:pt>
                <c:pt idx="1527">
                  <c:v>21.583333333333332</c:v>
                </c:pt>
                <c:pt idx="1528">
                  <c:v>21.883333333333329</c:v>
                </c:pt>
                <c:pt idx="1529">
                  <c:v>21.75</c:v>
                </c:pt>
                <c:pt idx="1530">
                  <c:v>21.333333333333332</c:v>
                </c:pt>
                <c:pt idx="1531">
                  <c:v>21.116666666666667</c:v>
                </c:pt>
                <c:pt idx="1532">
                  <c:v>20.833333333333332</c:v>
                </c:pt>
                <c:pt idx="1533">
                  <c:v>21.799999999999997</c:v>
                </c:pt>
                <c:pt idx="1534">
                  <c:v>22.633333333333336</c:v>
                </c:pt>
                <c:pt idx="1535">
                  <c:v>22.999999999999996</c:v>
                </c:pt>
                <c:pt idx="1536">
                  <c:v>23.516666666666666</c:v>
                </c:pt>
                <c:pt idx="1537">
                  <c:v>24.099999999999998</c:v>
                </c:pt>
                <c:pt idx="1538">
                  <c:v>24.650000000000002</c:v>
                </c:pt>
                <c:pt idx="1539">
                  <c:v>25.033333333333331</c:v>
                </c:pt>
                <c:pt idx="1540">
                  <c:v>25.083333333333332</c:v>
                </c:pt>
                <c:pt idx="1541">
                  <c:v>25</c:v>
                </c:pt>
                <c:pt idx="1542">
                  <c:v>24.866666666666671</c:v>
                </c:pt>
                <c:pt idx="1543">
                  <c:v>25.033333333333331</c:v>
                </c:pt>
                <c:pt idx="1544">
                  <c:v>25.099999999999998</c:v>
                </c:pt>
                <c:pt idx="1545">
                  <c:v>24.916666666666668</c:v>
                </c:pt>
                <c:pt idx="1546">
                  <c:v>24.533333333333331</c:v>
                </c:pt>
                <c:pt idx="1547">
                  <c:v>23.599999999999998</c:v>
                </c:pt>
                <c:pt idx="1548">
                  <c:v>22.849999999999998</c:v>
                </c:pt>
                <c:pt idx="1549">
                  <c:v>22.633333333333329</c:v>
                </c:pt>
                <c:pt idx="1550">
                  <c:v>22.616666666666664</c:v>
                </c:pt>
                <c:pt idx="1551">
                  <c:v>22.116666666666664</c:v>
                </c:pt>
                <c:pt idx="1552">
                  <c:v>22.033333333333331</c:v>
                </c:pt>
                <c:pt idx="1553">
                  <c:v>21.3</c:v>
                </c:pt>
                <c:pt idx="1554">
                  <c:v>20.783333333333335</c:v>
                </c:pt>
                <c:pt idx="1555">
                  <c:v>20.633333333333336</c:v>
                </c:pt>
                <c:pt idx="1556">
                  <c:v>21.349999999999998</c:v>
                </c:pt>
                <c:pt idx="1557">
                  <c:v>21.866666666666664</c:v>
                </c:pt>
                <c:pt idx="1558">
                  <c:v>22.783333333333335</c:v>
                </c:pt>
                <c:pt idx="1559">
                  <c:v>23.633333333333329</c:v>
                </c:pt>
                <c:pt idx="1560">
                  <c:v>23.933333333333334</c:v>
                </c:pt>
                <c:pt idx="1561">
                  <c:v>23.933333333333334</c:v>
                </c:pt>
                <c:pt idx="1562">
                  <c:v>23.916666666666668</c:v>
                </c:pt>
                <c:pt idx="1563">
                  <c:v>24.349999999999998</c:v>
                </c:pt>
                <c:pt idx="1564">
                  <c:v>24.600000000000005</c:v>
                </c:pt>
                <c:pt idx="1565">
                  <c:v>25.066666666666666</c:v>
                </c:pt>
                <c:pt idx="1566">
                  <c:v>25.166666666666668</c:v>
                </c:pt>
                <c:pt idx="1567">
                  <c:v>25.36</c:v>
                </c:pt>
                <c:pt idx="1568">
                  <c:v>24.900000000000002</c:v>
                </c:pt>
                <c:pt idx="1569">
                  <c:v>24.75</c:v>
                </c:pt>
                <c:pt idx="1570">
                  <c:v>24.333333333333332</c:v>
                </c:pt>
                <c:pt idx="1571">
                  <c:v>24.233333333333334</c:v>
                </c:pt>
                <c:pt idx="1572">
                  <c:v>23.5</c:v>
                </c:pt>
                <c:pt idx="1573">
                  <c:v>23.25</c:v>
                </c:pt>
                <c:pt idx="1574">
                  <c:v>23.516666666666666</c:v>
                </c:pt>
                <c:pt idx="1575">
                  <c:v>24.066666666666666</c:v>
                </c:pt>
                <c:pt idx="1576">
                  <c:v>24.116666666666671</c:v>
                </c:pt>
                <c:pt idx="1577">
                  <c:v>24.733333333333334</c:v>
                </c:pt>
                <c:pt idx="1578">
                  <c:v>23.883333333333329</c:v>
                </c:pt>
                <c:pt idx="1579">
                  <c:v>23.400000000000002</c:v>
                </c:pt>
                <c:pt idx="1580">
                  <c:v>21.766666666666666</c:v>
                </c:pt>
                <c:pt idx="1581">
                  <c:v>22.133333333333336</c:v>
                </c:pt>
                <c:pt idx="1582">
                  <c:v>22.783333333333335</c:v>
                </c:pt>
                <c:pt idx="1583">
                  <c:v>23.299999999999997</c:v>
                </c:pt>
                <c:pt idx="1584">
                  <c:v>24.05</c:v>
                </c:pt>
                <c:pt idx="1585">
                  <c:v>25.016666666666666</c:v>
                </c:pt>
                <c:pt idx="1586">
                  <c:v>25.150000000000002</c:v>
                </c:pt>
                <c:pt idx="1587">
                  <c:v>25.833333333333332</c:v>
                </c:pt>
                <c:pt idx="1588">
                  <c:v>26.233333333333334</c:v>
                </c:pt>
                <c:pt idx="1589">
                  <c:v>26.516666666666666</c:v>
                </c:pt>
                <c:pt idx="1590">
                  <c:v>26.55</c:v>
                </c:pt>
                <c:pt idx="1591">
                  <c:v>26.250000000000004</c:v>
                </c:pt>
                <c:pt idx="1592">
                  <c:v>25.983333333333334</c:v>
                </c:pt>
                <c:pt idx="1593">
                  <c:v>25.400000000000002</c:v>
                </c:pt>
                <c:pt idx="1594">
                  <c:v>25.316666666666666</c:v>
                </c:pt>
                <c:pt idx="1595">
                  <c:v>26.200000000000003</c:v>
                </c:pt>
                <c:pt idx="1596">
                  <c:v>26.433333333333334</c:v>
                </c:pt>
                <c:pt idx="1597">
                  <c:v>26.433333333333334</c:v>
                </c:pt>
                <c:pt idx="1598">
                  <c:v>26.566666666666666</c:v>
                </c:pt>
                <c:pt idx="1599">
                  <c:v>26.766666666666669</c:v>
                </c:pt>
                <c:pt idx="1600">
                  <c:v>26.466666666666669</c:v>
                </c:pt>
                <c:pt idx="1601">
                  <c:v>26.700000000000003</c:v>
                </c:pt>
                <c:pt idx="1602">
                  <c:v>26.733333333333334</c:v>
                </c:pt>
                <c:pt idx="1603">
                  <c:v>26.033333333333331</c:v>
                </c:pt>
                <c:pt idx="1604">
                  <c:v>26.066666666666666</c:v>
                </c:pt>
                <c:pt idx="1605">
                  <c:v>26.483333333333334</c:v>
                </c:pt>
                <c:pt idx="1606">
                  <c:v>26.466666666666669</c:v>
                </c:pt>
                <c:pt idx="1607">
                  <c:v>26.483333333333334</c:v>
                </c:pt>
                <c:pt idx="1608">
                  <c:v>25.850000000000005</c:v>
                </c:pt>
                <c:pt idx="1609">
                  <c:v>25.5</c:v>
                </c:pt>
                <c:pt idx="1610">
                  <c:v>25.866666666666671</c:v>
                </c:pt>
                <c:pt idx="1611">
                  <c:v>25.95</c:v>
                </c:pt>
                <c:pt idx="1612">
                  <c:v>26.133333333333336</c:v>
                </c:pt>
                <c:pt idx="1613">
                  <c:v>26.350000000000005</c:v>
                </c:pt>
                <c:pt idx="1614">
                  <c:v>26.716666666666669</c:v>
                </c:pt>
                <c:pt idx="1615">
                  <c:v>26.583333333333332</c:v>
                </c:pt>
                <c:pt idx="1616">
                  <c:v>26.433333333333334</c:v>
                </c:pt>
                <c:pt idx="1617">
                  <c:v>26.166666666666668</c:v>
                </c:pt>
                <c:pt idx="1618">
                  <c:v>24.283333333333335</c:v>
                </c:pt>
                <c:pt idx="1619">
                  <c:v>23.416666666666668</c:v>
                </c:pt>
                <c:pt idx="1620">
                  <c:v>21.933333333333334</c:v>
                </c:pt>
                <c:pt idx="1621">
                  <c:v>21.516666666666669</c:v>
                </c:pt>
                <c:pt idx="1622">
                  <c:v>21.333333333333332</c:v>
                </c:pt>
                <c:pt idx="1623">
                  <c:v>20.533333333333331</c:v>
                </c:pt>
                <c:pt idx="1624">
                  <c:v>19.933333333333334</c:v>
                </c:pt>
                <c:pt idx="1625">
                  <c:v>20.55</c:v>
                </c:pt>
                <c:pt idx="1626">
                  <c:v>19.983333333333338</c:v>
                </c:pt>
                <c:pt idx="1627">
                  <c:v>19.75</c:v>
                </c:pt>
                <c:pt idx="1628">
                  <c:v>20.3</c:v>
                </c:pt>
                <c:pt idx="1629">
                  <c:v>21.25</c:v>
                </c:pt>
                <c:pt idx="1630">
                  <c:v>21.766666666666666</c:v>
                </c:pt>
                <c:pt idx="1631">
                  <c:v>22.75</c:v>
                </c:pt>
                <c:pt idx="1632">
                  <c:v>23.383333333333336</c:v>
                </c:pt>
                <c:pt idx="1633">
                  <c:v>24.016666666666666</c:v>
                </c:pt>
                <c:pt idx="1634">
                  <c:v>24.133333333333336</c:v>
                </c:pt>
                <c:pt idx="1635">
                  <c:v>24.400000000000002</c:v>
                </c:pt>
                <c:pt idx="1636">
                  <c:v>24.716666666666669</c:v>
                </c:pt>
                <c:pt idx="1637">
                  <c:v>24.8</c:v>
                </c:pt>
                <c:pt idx="1638">
                  <c:v>24.833333333333332</c:v>
                </c:pt>
                <c:pt idx="1639">
                  <c:v>24.7</c:v>
                </c:pt>
                <c:pt idx="1640">
                  <c:v>24.433333333333337</c:v>
                </c:pt>
                <c:pt idx="1641">
                  <c:v>24.150000000000002</c:v>
                </c:pt>
                <c:pt idx="1642">
                  <c:v>24.150000000000002</c:v>
                </c:pt>
                <c:pt idx="1643">
                  <c:v>23.383333333333336</c:v>
                </c:pt>
                <c:pt idx="1644">
                  <c:v>22.883333333333336</c:v>
                </c:pt>
                <c:pt idx="1645">
                  <c:v>22.616666666666671</c:v>
                </c:pt>
                <c:pt idx="1646">
                  <c:v>22.433333333333337</c:v>
                </c:pt>
                <c:pt idx="1647">
                  <c:v>23.383333333333336</c:v>
                </c:pt>
                <c:pt idx="1648">
                  <c:v>22.833333333333332</c:v>
                </c:pt>
                <c:pt idx="1649">
                  <c:v>22.033333333333335</c:v>
                </c:pt>
                <c:pt idx="1650">
                  <c:v>21.666666666666668</c:v>
                </c:pt>
                <c:pt idx="1651">
                  <c:v>21.650000000000002</c:v>
                </c:pt>
                <c:pt idx="1652">
                  <c:v>21.900000000000002</c:v>
                </c:pt>
                <c:pt idx="1653">
                  <c:v>21.900000000000002</c:v>
                </c:pt>
                <c:pt idx="1654">
                  <c:v>23.233333333333331</c:v>
                </c:pt>
                <c:pt idx="1655">
                  <c:v>24.25</c:v>
                </c:pt>
                <c:pt idx="1656">
                  <c:v>25.066666666666666</c:v>
                </c:pt>
                <c:pt idx="1657">
                  <c:v>24.999999999999996</c:v>
                </c:pt>
                <c:pt idx="1658">
                  <c:v>24.866666666666664</c:v>
                </c:pt>
                <c:pt idx="1659">
                  <c:v>24.866666666666664</c:v>
                </c:pt>
                <c:pt idx="1660">
                  <c:v>24.849999999999998</c:v>
                </c:pt>
                <c:pt idx="1661">
                  <c:v>24.900000000000002</c:v>
                </c:pt>
                <c:pt idx="1662">
                  <c:v>24.75</c:v>
                </c:pt>
                <c:pt idx="1663">
                  <c:v>24.616666666666664</c:v>
                </c:pt>
                <c:pt idx="1664">
                  <c:v>24.633333333333336</c:v>
                </c:pt>
                <c:pt idx="1665">
                  <c:v>24.549999999999997</c:v>
                </c:pt>
                <c:pt idx="1666">
                  <c:v>24.583333333333332</c:v>
                </c:pt>
                <c:pt idx="1667">
                  <c:v>24.266666666666666</c:v>
                </c:pt>
                <c:pt idx="1668">
                  <c:v>23.816666666666666</c:v>
                </c:pt>
                <c:pt idx="1669">
                  <c:v>22.75</c:v>
                </c:pt>
                <c:pt idx="1670">
                  <c:v>22.400000000000002</c:v>
                </c:pt>
                <c:pt idx="1671">
                  <c:v>22.716666666666669</c:v>
                </c:pt>
                <c:pt idx="1672">
                  <c:v>22.383333333333336</c:v>
                </c:pt>
                <c:pt idx="1673">
                  <c:v>22.283333333333331</c:v>
                </c:pt>
                <c:pt idx="1674">
                  <c:v>22.05</c:v>
                </c:pt>
                <c:pt idx="1675">
                  <c:v>21.400000000000002</c:v>
                </c:pt>
                <c:pt idx="1676">
                  <c:v>21.099999999999998</c:v>
                </c:pt>
                <c:pt idx="1677">
                  <c:v>21.816666666666666</c:v>
                </c:pt>
                <c:pt idx="1678">
                  <c:v>22.5</c:v>
                </c:pt>
                <c:pt idx="1679">
                  <c:v>23.766666666666666</c:v>
                </c:pt>
                <c:pt idx="1680">
                  <c:v>24.450000000000003</c:v>
                </c:pt>
                <c:pt idx="1681">
                  <c:v>24.583333333333329</c:v>
                </c:pt>
                <c:pt idx="1682">
                  <c:v>24.899999999999995</c:v>
                </c:pt>
                <c:pt idx="1683">
                  <c:v>24.916666666666668</c:v>
                </c:pt>
                <c:pt idx="1684">
                  <c:v>25.266666666666666</c:v>
                </c:pt>
                <c:pt idx="1685">
                  <c:v>25.783333333333335</c:v>
                </c:pt>
                <c:pt idx="1686">
                  <c:v>26.350000000000005</c:v>
                </c:pt>
                <c:pt idx="1687">
                  <c:v>26.139999999999997</c:v>
                </c:pt>
              </c:numCache>
            </c:numRef>
          </c:yVal>
          <c:smooth val="0"/>
          <c:extLst>
            <c:ext xmlns:c16="http://schemas.microsoft.com/office/drawing/2014/chart" uri="{C3380CC4-5D6E-409C-BE32-E72D297353CC}">
              <c16:uniqueId val="{00000002-A31C-4E98-B9F8-B095EA40672E}"/>
            </c:ext>
          </c:extLst>
        </c:ser>
        <c:ser>
          <c:idx val="3"/>
          <c:order val="3"/>
          <c:tx>
            <c:strRef>
              <c:f>Sheet1!$E$5</c:f>
              <c:strCache>
                <c:ptCount val="1"/>
                <c:pt idx="0">
                  <c:v>Supply temp. (Tower B)</c:v>
                </c:pt>
              </c:strCache>
            </c:strRef>
          </c:tx>
          <c:spPr>
            <a:ln w="19050" cap="rnd">
              <a:noFill/>
              <a:round/>
            </a:ln>
            <a:effectLst/>
          </c:spPr>
          <c:marker>
            <c:symbol val="circle"/>
            <c:size val="2"/>
            <c:spPr>
              <a:solidFill>
                <a:srgbClr val="00B0F0"/>
              </a:solidFill>
              <a:ln w="9525">
                <a:noFill/>
              </a:ln>
              <a:effectLst/>
            </c:spPr>
          </c:marker>
          <c:xVal>
            <c:numRef>
              <c:f>Sheet1!$A$6:$A$1693</c:f>
              <c:numCache>
                <c:formatCode>m/d/yyyy\ h:mm</c:formatCode>
                <c:ptCount val="1688"/>
                <c:pt idx="0">
                  <c:v>43272.41667633102</c:v>
                </c:pt>
                <c:pt idx="1">
                  <c:v>43272.458343055558</c:v>
                </c:pt>
                <c:pt idx="2">
                  <c:v>43272.500009780095</c:v>
                </c:pt>
                <c:pt idx="3">
                  <c:v>43272.541676504632</c:v>
                </c:pt>
                <c:pt idx="4">
                  <c:v>43272.583343229169</c:v>
                </c:pt>
                <c:pt idx="5">
                  <c:v>43272.625009953706</c:v>
                </c:pt>
                <c:pt idx="6">
                  <c:v>43272.666676678244</c:v>
                </c:pt>
                <c:pt idx="7">
                  <c:v>43272.708343402781</c:v>
                </c:pt>
                <c:pt idx="8">
                  <c:v>43272.750010127318</c:v>
                </c:pt>
                <c:pt idx="9">
                  <c:v>43272.791676851855</c:v>
                </c:pt>
                <c:pt idx="10">
                  <c:v>43272.833343576393</c:v>
                </c:pt>
                <c:pt idx="11">
                  <c:v>43272.875010300922</c:v>
                </c:pt>
                <c:pt idx="12">
                  <c:v>43272.91667702546</c:v>
                </c:pt>
                <c:pt idx="13">
                  <c:v>43272.958343749997</c:v>
                </c:pt>
                <c:pt idx="14">
                  <c:v>43273.000010474534</c:v>
                </c:pt>
                <c:pt idx="15">
                  <c:v>43273.041677199071</c:v>
                </c:pt>
                <c:pt idx="16">
                  <c:v>43273.083343923608</c:v>
                </c:pt>
                <c:pt idx="17">
                  <c:v>43273.125010648146</c:v>
                </c:pt>
                <c:pt idx="18">
                  <c:v>43273.166677372683</c:v>
                </c:pt>
                <c:pt idx="19">
                  <c:v>43273.20834409722</c:v>
                </c:pt>
                <c:pt idx="20">
                  <c:v>43273.250010821757</c:v>
                </c:pt>
                <c:pt idx="21">
                  <c:v>43273.291677546295</c:v>
                </c:pt>
                <c:pt idx="22">
                  <c:v>43273.333344270832</c:v>
                </c:pt>
                <c:pt idx="23">
                  <c:v>43273.375010995369</c:v>
                </c:pt>
                <c:pt idx="24">
                  <c:v>43273.416677719906</c:v>
                </c:pt>
                <c:pt idx="25">
                  <c:v>43273.458344444443</c:v>
                </c:pt>
                <c:pt idx="26">
                  <c:v>43273.500011168981</c:v>
                </c:pt>
                <c:pt idx="27">
                  <c:v>43273.541677893518</c:v>
                </c:pt>
                <c:pt idx="28">
                  <c:v>43273.583344618055</c:v>
                </c:pt>
                <c:pt idx="29">
                  <c:v>43273.625011342592</c:v>
                </c:pt>
                <c:pt idx="30">
                  <c:v>43273.666678067129</c:v>
                </c:pt>
                <c:pt idx="31">
                  <c:v>43273.708344791667</c:v>
                </c:pt>
                <c:pt idx="32">
                  <c:v>43273.750011516204</c:v>
                </c:pt>
                <c:pt idx="33">
                  <c:v>43273.791678240741</c:v>
                </c:pt>
                <c:pt idx="34">
                  <c:v>43273.833344965278</c:v>
                </c:pt>
                <c:pt idx="35">
                  <c:v>43273.875011689815</c:v>
                </c:pt>
                <c:pt idx="36">
                  <c:v>43273.916678414353</c:v>
                </c:pt>
                <c:pt idx="37">
                  <c:v>43273.95834513889</c:v>
                </c:pt>
                <c:pt idx="38">
                  <c:v>43274.000011863427</c:v>
                </c:pt>
                <c:pt idx="39">
                  <c:v>43274.041678587964</c:v>
                </c:pt>
                <c:pt idx="40">
                  <c:v>43274.083345312501</c:v>
                </c:pt>
                <c:pt idx="41">
                  <c:v>43274.125012037039</c:v>
                </c:pt>
                <c:pt idx="42">
                  <c:v>43274.166678761576</c:v>
                </c:pt>
                <c:pt idx="43">
                  <c:v>43274.208345486113</c:v>
                </c:pt>
                <c:pt idx="44">
                  <c:v>43274.25001221065</c:v>
                </c:pt>
                <c:pt idx="45">
                  <c:v>43274.291678935188</c:v>
                </c:pt>
                <c:pt idx="46">
                  <c:v>43274.333345659725</c:v>
                </c:pt>
                <c:pt idx="47">
                  <c:v>43274.375012384262</c:v>
                </c:pt>
                <c:pt idx="48">
                  <c:v>43274.416679108799</c:v>
                </c:pt>
                <c:pt idx="49">
                  <c:v>43274.458345833336</c:v>
                </c:pt>
                <c:pt idx="50">
                  <c:v>43274.500012557874</c:v>
                </c:pt>
                <c:pt idx="51">
                  <c:v>43274.541679282411</c:v>
                </c:pt>
                <c:pt idx="52">
                  <c:v>43274.583346006948</c:v>
                </c:pt>
                <c:pt idx="53">
                  <c:v>43274.625012731478</c:v>
                </c:pt>
                <c:pt idx="54">
                  <c:v>43274.666679456015</c:v>
                </c:pt>
                <c:pt idx="55">
                  <c:v>43274.708346180552</c:v>
                </c:pt>
                <c:pt idx="56">
                  <c:v>43274.75001290509</c:v>
                </c:pt>
                <c:pt idx="57">
                  <c:v>43274.791679629627</c:v>
                </c:pt>
                <c:pt idx="58">
                  <c:v>43274.833346354164</c:v>
                </c:pt>
                <c:pt idx="59">
                  <c:v>43274.875013078701</c:v>
                </c:pt>
                <c:pt idx="60">
                  <c:v>43274.916679803238</c:v>
                </c:pt>
                <c:pt idx="61">
                  <c:v>43274.958346527776</c:v>
                </c:pt>
                <c:pt idx="62">
                  <c:v>43275.000013252313</c:v>
                </c:pt>
                <c:pt idx="63">
                  <c:v>43275.04167997685</c:v>
                </c:pt>
                <c:pt idx="64">
                  <c:v>43275.083346701387</c:v>
                </c:pt>
                <c:pt idx="65">
                  <c:v>43275.125013425924</c:v>
                </c:pt>
                <c:pt idx="66">
                  <c:v>43275.166680150462</c:v>
                </c:pt>
                <c:pt idx="67">
                  <c:v>43275.208346874999</c:v>
                </c:pt>
                <c:pt idx="68">
                  <c:v>43275.250013599536</c:v>
                </c:pt>
                <c:pt idx="69">
                  <c:v>43275.291680324073</c:v>
                </c:pt>
                <c:pt idx="70">
                  <c:v>43275.33334704861</c:v>
                </c:pt>
                <c:pt idx="71">
                  <c:v>43275.375013773148</c:v>
                </c:pt>
                <c:pt idx="72">
                  <c:v>43275.416680497685</c:v>
                </c:pt>
                <c:pt idx="73">
                  <c:v>43275.458347222222</c:v>
                </c:pt>
                <c:pt idx="74">
                  <c:v>43275.500013946759</c:v>
                </c:pt>
                <c:pt idx="75">
                  <c:v>43275.541680671296</c:v>
                </c:pt>
                <c:pt idx="76">
                  <c:v>43275.583347395834</c:v>
                </c:pt>
                <c:pt idx="77">
                  <c:v>43275.625014120371</c:v>
                </c:pt>
                <c:pt idx="78">
                  <c:v>43275.666680844908</c:v>
                </c:pt>
                <c:pt idx="79">
                  <c:v>43275.708347569445</c:v>
                </c:pt>
                <c:pt idx="80">
                  <c:v>43275.750014293983</c:v>
                </c:pt>
                <c:pt idx="81">
                  <c:v>43275.79168101852</c:v>
                </c:pt>
                <c:pt idx="82">
                  <c:v>43275.833347743057</c:v>
                </c:pt>
                <c:pt idx="83">
                  <c:v>43275.875014467594</c:v>
                </c:pt>
                <c:pt idx="84">
                  <c:v>43275.916681192131</c:v>
                </c:pt>
                <c:pt idx="85">
                  <c:v>43275.958347916669</c:v>
                </c:pt>
                <c:pt idx="86">
                  <c:v>43276.000014641206</c:v>
                </c:pt>
                <c:pt idx="87">
                  <c:v>43276.041681365743</c:v>
                </c:pt>
                <c:pt idx="88">
                  <c:v>43276.08334809028</c:v>
                </c:pt>
                <c:pt idx="89">
                  <c:v>43276.125014814817</c:v>
                </c:pt>
                <c:pt idx="90">
                  <c:v>43276.166681539355</c:v>
                </c:pt>
                <c:pt idx="91">
                  <c:v>43276.208348263892</c:v>
                </c:pt>
                <c:pt idx="92">
                  <c:v>43276.250014988429</c:v>
                </c:pt>
                <c:pt idx="93">
                  <c:v>43276.291681712966</c:v>
                </c:pt>
                <c:pt idx="94">
                  <c:v>43276.333348437503</c:v>
                </c:pt>
                <c:pt idx="95">
                  <c:v>43276.375015162041</c:v>
                </c:pt>
                <c:pt idx="96">
                  <c:v>43276.416681886571</c:v>
                </c:pt>
                <c:pt idx="97">
                  <c:v>43276.458348611108</c:v>
                </c:pt>
                <c:pt idx="98">
                  <c:v>43276.500015335645</c:v>
                </c:pt>
                <c:pt idx="99">
                  <c:v>43276.541682060182</c:v>
                </c:pt>
                <c:pt idx="100">
                  <c:v>43276.583348784719</c:v>
                </c:pt>
                <c:pt idx="101">
                  <c:v>43276.625015509257</c:v>
                </c:pt>
                <c:pt idx="102">
                  <c:v>43276.666682233794</c:v>
                </c:pt>
                <c:pt idx="103">
                  <c:v>43276.708348958331</c:v>
                </c:pt>
                <c:pt idx="104">
                  <c:v>43276.750015682868</c:v>
                </c:pt>
                <c:pt idx="105">
                  <c:v>43276.791682407405</c:v>
                </c:pt>
                <c:pt idx="106">
                  <c:v>43276.833349131943</c:v>
                </c:pt>
                <c:pt idx="107">
                  <c:v>43276.87501585648</c:v>
                </c:pt>
                <c:pt idx="108">
                  <c:v>43276.916682581017</c:v>
                </c:pt>
                <c:pt idx="109">
                  <c:v>43276.958349305554</c:v>
                </c:pt>
                <c:pt idx="110">
                  <c:v>43277.000016030092</c:v>
                </c:pt>
                <c:pt idx="111">
                  <c:v>43277.041682754629</c:v>
                </c:pt>
                <c:pt idx="112">
                  <c:v>43277.083349479166</c:v>
                </c:pt>
                <c:pt idx="113">
                  <c:v>43277.125016203703</c:v>
                </c:pt>
                <c:pt idx="114">
                  <c:v>43277.16668292824</c:v>
                </c:pt>
                <c:pt idx="115">
                  <c:v>43277.208349652778</c:v>
                </c:pt>
                <c:pt idx="116">
                  <c:v>43277.250016377315</c:v>
                </c:pt>
                <c:pt idx="117">
                  <c:v>43277.291683101852</c:v>
                </c:pt>
                <c:pt idx="118">
                  <c:v>43277.333349826389</c:v>
                </c:pt>
                <c:pt idx="119">
                  <c:v>43277.375016550926</c:v>
                </c:pt>
                <c:pt idx="120">
                  <c:v>43277.416683275464</c:v>
                </c:pt>
                <c:pt idx="121">
                  <c:v>43277.458350000001</c:v>
                </c:pt>
                <c:pt idx="122">
                  <c:v>43277.500016724538</c:v>
                </c:pt>
                <c:pt idx="123">
                  <c:v>43277.541683449075</c:v>
                </c:pt>
                <c:pt idx="124">
                  <c:v>43277.583350173612</c:v>
                </c:pt>
                <c:pt idx="125">
                  <c:v>43277.62501689815</c:v>
                </c:pt>
                <c:pt idx="126">
                  <c:v>43277.666683622687</c:v>
                </c:pt>
                <c:pt idx="127">
                  <c:v>43277.708350347224</c:v>
                </c:pt>
                <c:pt idx="128">
                  <c:v>43277.750017071761</c:v>
                </c:pt>
                <c:pt idx="129">
                  <c:v>43277.791683796298</c:v>
                </c:pt>
                <c:pt idx="130">
                  <c:v>43277.833350520836</c:v>
                </c:pt>
                <c:pt idx="131">
                  <c:v>43277.875017245373</c:v>
                </c:pt>
                <c:pt idx="132">
                  <c:v>43277.91668396991</c:v>
                </c:pt>
                <c:pt idx="133">
                  <c:v>43277.958350694447</c:v>
                </c:pt>
                <c:pt idx="134">
                  <c:v>43278.000017418984</c:v>
                </c:pt>
                <c:pt idx="135">
                  <c:v>43278.041684143522</c:v>
                </c:pt>
                <c:pt idx="136">
                  <c:v>43278.083350868059</c:v>
                </c:pt>
                <c:pt idx="137">
                  <c:v>43278.125017592596</c:v>
                </c:pt>
                <c:pt idx="138">
                  <c:v>43278.166684317126</c:v>
                </c:pt>
                <c:pt idx="139">
                  <c:v>43278.208351041663</c:v>
                </c:pt>
                <c:pt idx="140">
                  <c:v>43278.2500177662</c:v>
                </c:pt>
                <c:pt idx="141">
                  <c:v>43278.291684490738</c:v>
                </c:pt>
                <c:pt idx="142">
                  <c:v>43278.333351215275</c:v>
                </c:pt>
                <c:pt idx="143">
                  <c:v>43278.375017939812</c:v>
                </c:pt>
                <c:pt idx="144">
                  <c:v>43278.416684664349</c:v>
                </c:pt>
                <c:pt idx="145">
                  <c:v>43278.458351388887</c:v>
                </c:pt>
                <c:pt idx="146">
                  <c:v>43278.500018113424</c:v>
                </c:pt>
                <c:pt idx="147">
                  <c:v>43278.541684837961</c:v>
                </c:pt>
                <c:pt idx="148">
                  <c:v>43278.583351562498</c:v>
                </c:pt>
                <c:pt idx="149">
                  <c:v>43278.625018287035</c:v>
                </c:pt>
                <c:pt idx="150">
                  <c:v>43278.666685011573</c:v>
                </c:pt>
                <c:pt idx="151">
                  <c:v>43278.70835173611</c:v>
                </c:pt>
                <c:pt idx="152">
                  <c:v>43278.750018460647</c:v>
                </c:pt>
                <c:pt idx="153">
                  <c:v>43278.791685185184</c:v>
                </c:pt>
                <c:pt idx="154">
                  <c:v>43278.833351909721</c:v>
                </c:pt>
                <c:pt idx="155">
                  <c:v>43278.875018634259</c:v>
                </c:pt>
                <c:pt idx="156">
                  <c:v>43278.916685358796</c:v>
                </c:pt>
                <c:pt idx="157">
                  <c:v>43278.958352083333</c:v>
                </c:pt>
                <c:pt idx="158">
                  <c:v>43279.00001880787</c:v>
                </c:pt>
                <c:pt idx="159">
                  <c:v>43279.041685532407</c:v>
                </c:pt>
                <c:pt idx="160">
                  <c:v>43279.083352256945</c:v>
                </c:pt>
                <c:pt idx="161">
                  <c:v>43279.125018981482</c:v>
                </c:pt>
                <c:pt idx="162">
                  <c:v>43279.166685706019</c:v>
                </c:pt>
                <c:pt idx="163">
                  <c:v>43279.208352430556</c:v>
                </c:pt>
                <c:pt idx="164">
                  <c:v>43279.250019155093</c:v>
                </c:pt>
                <c:pt idx="165">
                  <c:v>43279.291685879631</c:v>
                </c:pt>
                <c:pt idx="166">
                  <c:v>43279.333352604168</c:v>
                </c:pt>
                <c:pt idx="167">
                  <c:v>43279.375019328705</c:v>
                </c:pt>
                <c:pt idx="168">
                  <c:v>43279.416686053242</c:v>
                </c:pt>
                <c:pt idx="169">
                  <c:v>43279.45835277778</c:v>
                </c:pt>
                <c:pt idx="170">
                  <c:v>43279.500019502317</c:v>
                </c:pt>
                <c:pt idx="171">
                  <c:v>43279.541686226854</c:v>
                </c:pt>
                <c:pt idx="172">
                  <c:v>43279.583352951391</c:v>
                </c:pt>
                <c:pt idx="173">
                  <c:v>43279.625019675928</c:v>
                </c:pt>
                <c:pt idx="174">
                  <c:v>43279.666686400466</c:v>
                </c:pt>
                <c:pt idx="175">
                  <c:v>43279.708353125003</c:v>
                </c:pt>
                <c:pt idx="176">
                  <c:v>43279.75001984954</c:v>
                </c:pt>
                <c:pt idx="177">
                  <c:v>43279.791686574077</c:v>
                </c:pt>
                <c:pt idx="178">
                  <c:v>43279.833353298614</c:v>
                </c:pt>
                <c:pt idx="179">
                  <c:v>43279.875020023152</c:v>
                </c:pt>
                <c:pt idx="180">
                  <c:v>43279.916686747689</c:v>
                </c:pt>
                <c:pt idx="181">
                  <c:v>43279.958353472219</c:v>
                </c:pt>
                <c:pt idx="182">
                  <c:v>43280.000020196756</c:v>
                </c:pt>
                <c:pt idx="183">
                  <c:v>43280.041686921293</c:v>
                </c:pt>
                <c:pt idx="184">
                  <c:v>43280.08335364583</c:v>
                </c:pt>
                <c:pt idx="185">
                  <c:v>43280.125020370368</c:v>
                </c:pt>
                <c:pt idx="186">
                  <c:v>43280.166687094905</c:v>
                </c:pt>
                <c:pt idx="187">
                  <c:v>43280.208353819442</c:v>
                </c:pt>
                <c:pt idx="188">
                  <c:v>43280.250020543979</c:v>
                </c:pt>
                <c:pt idx="189">
                  <c:v>43280.291687268516</c:v>
                </c:pt>
                <c:pt idx="190">
                  <c:v>43280.333353993054</c:v>
                </c:pt>
                <c:pt idx="191">
                  <c:v>43280.375020717591</c:v>
                </c:pt>
                <c:pt idx="192">
                  <c:v>43280.416687442128</c:v>
                </c:pt>
                <c:pt idx="193">
                  <c:v>43280.458354166665</c:v>
                </c:pt>
                <c:pt idx="194">
                  <c:v>43280.500020891202</c:v>
                </c:pt>
                <c:pt idx="195">
                  <c:v>43280.54168761574</c:v>
                </c:pt>
                <c:pt idx="196">
                  <c:v>43280.583354340277</c:v>
                </c:pt>
                <c:pt idx="197">
                  <c:v>43280.625021064814</c:v>
                </c:pt>
                <c:pt idx="198">
                  <c:v>43280.666687789351</c:v>
                </c:pt>
                <c:pt idx="199">
                  <c:v>43280.708354513888</c:v>
                </c:pt>
                <c:pt idx="200">
                  <c:v>43280.750021238426</c:v>
                </c:pt>
                <c:pt idx="201">
                  <c:v>43280.791687962963</c:v>
                </c:pt>
                <c:pt idx="202">
                  <c:v>43280.8333546875</c:v>
                </c:pt>
                <c:pt idx="203">
                  <c:v>43280.875021412037</c:v>
                </c:pt>
                <c:pt idx="204">
                  <c:v>43280.916688136575</c:v>
                </c:pt>
                <c:pt idx="205">
                  <c:v>43280.958354861112</c:v>
                </c:pt>
                <c:pt idx="206">
                  <c:v>43281.000021585649</c:v>
                </c:pt>
                <c:pt idx="207">
                  <c:v>43281.041688310186</c:v>
                </c:pt>
                <c:pt idx="208">
                  <c:v>43281.083355034723</c:v>
                </c:pt>
                <c:pt idx="209">
                  <c:v>43281.125021759261</c:v>
                </c:pt>
                <c:pt idx="210">
                  <c:v>43281.166688483798</c:v>
                </c:pt>
                <c:pt idx="211">
                  <c:v>43281.208355208335</c:v>
                </c:pt>
                <c:pt idx="212">
                  <c:v>43281.250021932872</c:v>
                </c:pt>
                <c:pt idx="213">
                  <c:v>43281.291688657409</c:v>
                </c:pt>
                <c:pt idx="214">
                  <c:v>43281.333355381947</c:v>
                </c:pt>
                <c:pt idx="215">
                  <c:v>43281.375022106484</c:v>
                </c:pt>
                <c:pt idx="216">
                  <c:v>43281.416688831021</c:v>
                </c:pt>
                <c:pt idx="217">
                  <c:v>43281.458355555558</c:v>
                </c:pt>
                <c:pt idx="218">
                  <c:v>43281.500022280095</c:v>
                </c:pt>
                <c:pt idx="219">
                  <c:v>43281.541689004633</c:v>
                </c:pt>
                <c:pt idx="220">
                  <c:v>43281.58335572917</c:v>
                </c:pt>
                <c:pt idx="221">
                  <c:v>43281.625022453707</c:v>
                </c:pt>
                <c:pt idx="222">
                  <c:v>43281.666689178244</c:v>
                </c:pt>
                <c:pt idx="223">
                  <c:v>43281.708355902774</c:v>
                </c:pt>
                <c:pt idx="224">
                  <c:v>43281.750022627311</c:v>
                </c:pt>
                <c:pt idx="225">
                  <c:v>43281.791689351849</c:v>
                </c:pt>
                <c:pt idx="226">
                  <c:v>43281.833356076386</c:v>
                </c:pt>
                <c:pt idx="227">
                  <c:v>43281.875022800923</c:v>
                </c:pt>
                <c:pt idx="228">
                  <c:v>43281.91668952546</c:v>
                </c:pt>
                <c:pt idx="229">
                  <c:v>43281.958356249997</c:v>
                </c:pt>
                <c:pt idx="230">
                  <c:v>43282.000022974535</c:v>
                </c:pt>
                <c:pt idx="231">
                  <c:v>43282.041689699072</c:v>
                </c:pt>
                <c:pt idx="232">
                  <c:v>43282.083356423609</c:v>
                </c:pt>
                <c:pt idx="233">
                  <c:v>43282.125023148146</c:v>
                </c:pt>
                <c:pt idx="234">
                  <c:v>43282.166689872683</c:v>
                </c:pt>
                <c:pt idx="235">
                  <c:v>43282.208356597221</c:v>
                </c:pt>
                <c:pt idx="236">
                  <c:v>43282.250023321758</c:v>
                </c:pt>
                <c:pt idx="237">
                  <c:v>43282.291690046295</c:v>
                </c:pt>
                <c:pt idx="238">
                  <c:v>43282.333356770832</c:v>
                </c:pt>
                <c:pt idx="239">
                  <c:v>43282.37502349537</c:v>
                </c:pt>
                <c:pt idx="240">
                  <c:v>43282.416690219907</c:v>
                </c:pt>
                <c:pt idx="241">
                  <c:v>43282.458356944444</c:v>
                </c:pt>
                <c:pt idx="242">
                  <c:v>43282.500023668981</c:v>
                </c:pt>
                <c:pt idx="243">
                  <c:v>43282.541690393518</c:v>
                </c:pt>
                <c:pt idx="244">
                  <c:v>43282.583357118056</c:v>
                </c:pt>
                <c:pt idx="245">
                  <c:v>43282.625023842593</c:v>
                </c:pt>
                <c:pt idx="246">
                  <c:v>43282.66669056713</c:v>
                </c:pt>
                <c:pt idx="247">
                  <c:v>43282.708357291667</c:v>
                </c:pt>
                <c:pt idx="248">
                  <c:v>43282.750024016204</c:v>
                </c:pt>
                <c:pt idx="249">
                  <c:v>43282.791690740742</c:v>
                </c:pt>
                <c:pt idx="250">
                  <c:v>43282.833357465279</c:v>
                </c:pt>
                <c:pt idx="251">
                  <c:v>43282.875024189816</c:v>
                </c:pt>
                <c:pt idx="252">
                  <c:v>43282.916690914353</c:v>
                </c:pt>
                <c:pt idx="253">
                  <c:v>43282.95835763889</c:v>
                </c:pt>
                <c:pt idx="254">
                  <c:v>43283.000024363428</c:v>
                </c:pt>
                <c:pt idx="255">
                  <c:v>43283.041691087965</c:v>
                </c:pt>
                <c:pt idx="256">
                  <c:v>43283.083357812502</c:v>
                </c:pt>
                <c:pt idx="257">
                  <c:v>43283.125024537039</c:v>
                </c:pt>
                <c:pt idx="258">
                  <c:v>43283.166691261576</c:v>
                </c:pt>
                <c:pt idx="259">
                  <c:v>43283.208357986114</c:v>
                </c:pt>
                <c:pt idx="260">
                  <c:v>43283.250024710651</c:v>
                </c:pt>
                <c:pt idx="261">
                  <c:v>43283.291691435188</c:v>
                </c:pt>
                <c:pt idx="262">
                  <c:v>43283.333358159725</c:v>
                </c:pt>
                <c:pt idx="263">
                  <c:v>43283.375024884263</c:v>
                </c:pt>
                <c:pt idx="264">
                  <c:v>43283.4166916088</c:v>
                </c:pt>
                <c:pt idx="265">
                  <c:v>43283.458358333337</c:v>
                </c:pt>
                <c:pt idx="266">
                  <c:v>43283.500025057867</c:v>
                </c:pt>
                <c:pt idx="267">
                  <c:v>43283.541691782404</c:v>
                </c:pt>
                <c:pt idx="268">
                  <c:v>43283.583358506941</c:v>
                </c:pt>
                <c:pt idx="269">
                  <c:v>43283.625025231479</c:v>
                </c:pt>
                <c:pt idx="270">
                  <c:v>43283.666691956016</c:v>
                </c:pt>
                <c:pt idx="271">
                  <c:v>43283.708358680553</c:v>
                </c:pt>
                <c:pt idx="272">
                  <c:v>43283.75002540509</c:v>
                </c:pt>
                <c:pt idx="273">
                  <c:v>43283.791692129627</c:v>
                </c:pt>
                <c:pt idx="274">
                  <c:v>43283.833358854165</c:v>
                </c:pt>
                <c:pt idx="275">
                  <c:v>43283.875025578702</c:v>
                </c:pt>
                <c:pt idx="276">
                  <c:v>43283.916692303239</c:v>
                </c:pt>
                <c:pt idx="277">
                  <c:v>43283.958359027776</c:v>
                </c:pt>
                <c:pt idx="278">
                  <c:v>43284.000025752313</c:v>
                </c:pt>
                <c:pt idx="279">
                  <c:v>43284.041692476851</c:v>
                </c:pt>
                <c:pt idx="280">
                  <c:v>43284.083359201388</c:v>
                </c:pt>
                <c:pt idx="281">
                  <c:v>43284.125025925925</c:v>
                </c:pt>
                <c:pt idx="282">
                  <c:v>43284.166692650462</c:v>
                </c:pt>
                <c:pt idx="283">
                  <c:v>43284.208359374999</c:v>
                </c:pt>
                <c:pt idx="284">
                  <c:v>43284.250026099537</c:v>
                </c:pt>
                <c:pt idx="285">
                  <c:v>43284.291692824074</c:v>
                </c:pt>
                <c:pt idx="286">
                  <c:v>43284.333359548611</c:v>
                </c:pt>
                <c:pt idx="287">
                  <c:v>43284.375026273148</c:v>
                </c:pt>
                <c:pt idx="288">
                  <c:v>43284.416692997685</c:v>
                </c:pt>
                <c:pt idx="289">
                  <c:v>43284.458359722223</c:v>
                </c:pt>
                <c:pt idx="290">
                  <c:v>43284.50002644676</c:v>
                </c:pt>
                <c:pt idx="291">
                  <c:v>43284.541693171297</c:v>
                </c:pt>
                <c:pt idx="292">
                  <c:v>43284.583359895834</c:v>
                </c:pt>
                <c:pt idx="293">
                  <c:v>43284.625026620372</c:v>
                </c:pt>
                <c:pt idx="294">
                  <c:v>43284.666693344909</c:v>
                </c:pt>
                <c:pt idx="295">
                  <c:v>43284.708360069446</c:v>
                </c:pt>
                <c:pt idx="296">
                  <c:v>43284.750026793983</c:v>
                </c:pt>
                <c:pt idx="297">
                  <c:v>43284.79169351852</c:v>
                </c:pt>
                <c:pt idx="298">
                  <c:v>43284.833360243058</c:v>
                </c:pt>
                <c:pt idx="299">
                  <c:v>43284.875026967595</c:v>
                </c:pt>
                <c:pt idx="300">
                  <c:v>43284.916693692132</c:v>
                </c:pt>
                <c:pt idx="301">
                  <c:v>43284.958360416669</c:v>
                </c:pt>
                <c:pt idx="302">
                  <c:v>43285.000027141206</c:v>
                </c:pt>
                <c:pt idx="303">
                  <c:v>43285.041693865744</c:v>
                </c:pt>
                <c:pt idx="304">
                  <c:v>43285.083360590281</c:v>
                </c:pt>
                <c:pt idx="305">
                  <c:v>43285.125027314818</c:v>
                </c:pt>
                <c:pt idx="306">
                  <c:v>43285.166694039355</c:v>
                </c:pt>
                <c:pt idx="307">
                  <c:v>43285.208360763892</c:v>
                </c:pt>
                <c:pt idx="308">
                  <c:v>43285.250027488422</c:v>
                </c:pt>
                <c:pt idx="309">
                  <c:v>43285.29169421296</c:v>
                </c:pt>
                <c:pt idx="310">
                  <c:v>43285.333360937497</c:v>
                </c:pt>
                <c:pt idx="311">
                  <c:v>43285.375027662034</c:v>
                </c:pt>
                <c:pt idx="312">
                  <c:v>43285.416694386571</c:v>
                </c:pt>
                <c:pt idx="313">
                  <c:v>43285.458361111108</c:v>
                </c:pt>
                <c:pt idx="314">
                  <c:v>43285.500027835646</c:v>
                </c:pt>
                <c:pt idx="315">
                  <c:v>43285.541694560183</c:v>
                </c:pt>
                <c:pt idx="316">
                  <c:v>43285.58336128472</c:v>
                </c:pt>
                <c:pt idx="317">
                  <c:v>43285.625028009257</c:v>
                </c:pt>
                <c:pt idx="318">
                  <c:v>43285.666694733794</c:v>
                </c:pt>
                <c:pt idx="319">
                  <c:v>43285.708361458332</c:v>
                </c:pt>
                <c:pt idx="320">
                  <c:v>43285.750028182869</c:v>
                </c:pt>
                <c:pt idx="321">
                  <c:v>43285.791694907406</c:v>
                </c:pt>
                <c:pt idx="322">
                  <c:v>43285.833361631943</c:v>
                </c:pt>
                <c:pt idx="323">
                  <c:v>43285.87502835648</c:v>
                </c:pt>
                <c:pt idx="324">
                  <c:v>43285.916695081018</c:v>
                </c:pt>
                <c:pt idx="325">
                  <c:v>43285.958361805555</c:v>
                </c:pt>
                <c:pt idx="326">
                  <c:v>43286.000028530092</c:v>
                </c:pt>
                <c:pt idx="327">
                  <c:v>43286.041695254629</c:v>
                </c:pt>
                <c:pt idx="328">
                  <c:v>43286.083361979167</c:v>
                </c:pt>
                <c:pt idx="329">
                  <c:v>43286.125028703704</c:v>
                </c:pt>
                <c:pt idx="330">
                  <c:v>43286.166695428241</c:v>
                </c:pt>
                <c:pt idx="331">
                  <c:v>43286.208362152778</c:v>
                </c:pt>
                <c:pt idx="332">
                  <c:v>43286.250028877315</c:v>
                </c:pt>
                <c:pt idx="333">
                  <c:v>43286.291695601853</c:v>
                </c:pt>
                <c:pt idx="334">
                  <c:v>43286.33336232639</c:v>
                </c:pt>
                <c:pt idx="335">
                  <c:v>43286.375029050927</c:v>
                </c:pt>
                <c:pt idx="336">
                  <c:v>43286.416695775464</c:v>
                </c:pt>
                <c:pt idx="337">
                  <c:v>43286.458362500001</c:v>
                </c:pt>
                <c:pt idx="338">
                  <c:v>43286.500029224539</c:v>
                </c:pt>
                <c:pt idx="339">
                  <c:v>43286.541695949076</c:v>
                </c:pt>
                <c:pt idx="340">
                  <c:v>43286.583362673613</c:v>
                </c:pt>
                <c:pt idx="341">
                  <c:v>43286.62502939815</c:v>
                </c:pt>
                <c:pt idx="342">
                  <c:v>43286.666696122687</c:v>
                </c:pt>
                <c:pt idx="343">
                  <c:v>43286.708362847225</c:v>
                </c:pt>
                <c:pt idx="344">
                  <c:v>43286.750029571762</c:v>
                </c:pt>
                <c:pt idx="345">
                  <c:v>43286.791696296299</c:v>
                </c:pt>
                <c:pt idx="346">
                  <c:v>43286.833363020836</c:v>
                </c:pt>
                <c:pt idx="347">
                  <c:v>43286.875029745373</c:v>
                </c:pt>
                <c:pt idx="348">
                  <c:v>43286.916696469911</c:v>
                </c:pt>
                <c:pt idx="349">
                  <c:v>43286.958363194448</c:v>
                </c:pt>
                <c:pt idx="350">
                  <c:v>43287.000029918985</c:v>
                </c:pt>
                <c:pt idx="351">
                  <c:v>43287.041696643515</c:v>
                </c:pt>
                <c:pt idx="352">
                  <c:v>43287.083363368052</c:v>
                </c:pt>
                <c:pt idx="353">
                  <c:v>43287.125030092589</c:v>
                </c:pt>
                <c:pt idx="354">
                  <c:v>43287.166696817127</c:v>
                </c:pt>
                <c:pt idx="355">
                  <c:v>43287.208363541664</c:v>
                </c:pt>
                <c:pt idx="356">
                  <c:v>43287.250030266201</c:v>
                </c:pt>
                <c:pt idx="357">
                  <c:v>43287.291696990738</c:v>
                </c:pt>
                <c:pt idx="358">
                  <c:v>43287.333363715275</c:v>
                </c:pt>
                <c:pt idx="359">
                  <c:v>43287.375030439813</c:v>
                </c:pt>
                <c:pt idx="360">
                  <c:v>43287.41669716435</c:v>
                </c:pt>
                <c:pt idx="361">
                  <c:v>43287.458363888887</c:v>
                </c:pt>
                <c:pt idx="362">
                  <c:v>43287.500030613424</c:v>
                </c:pt>
                <c:pt idx="363">
                  <c:v>43287.541697337962</c:v>
                </c:pt>
                <c:pt idx="364">
                  <c:v>43287.583364062499</c:v>
                </c:pt>
                <c:pt idx="365">
                  <c:v>43287.625030787036</c:v>
                </c:pt>
                <c:pt idx="366">
                  <c:v>43287.666697511573</c:v>
                </c:pt>
                <c:pt idx="367">
                  <c:v>43287.70836423611</c:v>
                </c:pt>
                <c:pt idx="368">
                  <c:v>43287.750030960648</c:v>
                </c:pt>
                <c:pt idx="369">
                  <c:v>43287.791697685185</c:v>
                </c:pt>
                <c:pt idx="370">
                  <c:v>43287.833364409722</c:v>
                </c:pt>
                <c:pt idx="371">
                  <c:v>43287.875031134259</c:v>
                </c:pt>
                <c:pt idx="372">
                  <c:v>43287.916697858796</c:v>
                </c:pt>
                <c:pt idx="373">
                  <c:v>43287.958364583334</c:v>
                </c:pt>
                <c:pt idx="374">
                  <c:v>43288.000031307871</c:v>
                </c:pt>
                <c:pt idx="375">
                  <c:v>43288.041698032408</c:v>
                </c:pt>
                <c:pt idx="376">
                  <c:v>43288.083364756945</c:v>
                </c:pt>
                <c:pt idx="377">
                  <c:v>43288.125031481482</c:v>
                </c:pt>
                <c:pt idx="378">
                  <c:v>43288.16669820602</c:v>
                </c:pt>
                <c:pt idx="379">
                  <c:v>43288.208364930557</c:v>
                </c:pt>
                <c:pt idx="380">
                  <c:v>43288.250031655094</c:v>
                </c:pt>
                <c:pt idx="381">
                  <c:v>43288.291698379631</c:v>
                </c:pt>
                <c:pt idx="382">
                  <c:v>43288.333365104168</c:v>
                </c:pt>
                <c:pt idx="383">
                  <c:v>43288.375031828706</c:v>
                </c:pt>
                <c:pt idx="384">
                  <c:v>43288.416698553243</c:v>
                </c:pt>
                <c:pt idx="385">
                  <c:v>43288.45836527778</c:v>
                </c:pt>
                <c:pt idx="386">
                  <c:v>43288.500032002317</c:v>
                </c:pt>
                <c:pt idx="387">
                  <c:v>43288.541698726855</c:v>
                </c:pt>
                <c:pt idx="388">
                  <c:v>43288.583365451392</c:v>
                </c:pt>
                <c:pt idx="389">
                  <c:v>43288.625032175929</c:v>
                </c:pt>
                <c:pt idx="390">
                  <c:v>43288.666698900466</c:v>
                </c:pt>
                <c:pt idx="391">
                  <c:v>43288.708365625003</c:v>
                </c:pt>
                <c:pt idx="392">
                  <c:v>43288.750032349541</c:v>
                </c:pt>
                <c:pt idx="393">
                  <c:v>43288.79169907407</c:v>
                </c:pt>
                <c:pt idx="394">
                  <c:v>43288.833365798608</c:v>
                </c:pt>
                <c:pt idx="395">
                  <c:v>43288.875032523145</c:v>
                </c:pt>
                <c:pt idx="396">
                  <c:v>43288.916699247682</c:v>
                </c:pt>
                <c:pt idx="397">
                  <c:v>43288.958365972219</c:v>
                </c:pt>
                <c:pt idx="398">
                  <c:v>43289.000032696757</c:v>
                </c:pt>
                <c:pt idx="399">
                  <c:v>43289.041699421294</c:v>
                </c:pt>
                <c:pt idx="400">
                  <c:v>43289.083366145831</c:v>
                </c:pt>
                <c:pt idx="401">
                  <c:v>43289.125032870368</c:v>
                </c:pt>
                <c:pt idx="402">
                  <c:v>43289.166699594905</c:v>
                </c:pt>
                <c:pt idx="403">
                  <c:v>43289.208366319443</c:v>
                </c:pt>
                <c:pt idx="404">
                  <c:v>43289.25003304398</c:v>
                </c:pt>
                <c:pt idx="405">
                  <c:v>43289.291699768517</c:v>
                </c:pt>
                <c:pt idx="406">
                  <c:v>43289.333366493054</c:v>
                </c:pt>
                <c:pt idx="407">
                  <c:v>43289.375033217591</c:v>
                </c:pt>
                <c:pt idx="408">
                  <c:v>43289.416699942129</c:v>
                </c:pt>
                <c:pt idx="409">
                  <c:v>43289.458366666666</c:v>
                </c:pt>
                <c:pt idx="410">
                  <c:v>43289.500033391203</c:v>
                </c:pt>
                <c:pt idx="411">
                  <c:v>43289.54170011574</c:v>
                </c:pt>
                <c:pt idx="412">
                  <c:v>43289.583366840277</c:v>
                </c:pt>
                <c:pt idx="413">
                  <c:v>43289.625033564815</c:v>
                </c:pt>
                <c:pt idx="414">
                  <c:v>43289.666700289352</c:v>
                </c:pt>
                <c:pt idx="415">
                  <c:v>43289.708367013889</c:v>
                </c:pt>
                <c:pt idx="416">
                  <c:v>43289.750033738426</c:v>
                </c:pt>
                <c:pt idx="417">
                  <c:v>43289.791700462963</c:v>
                </c:pt>
                <c:pt idx="418">
                  <c:v>43289.833367187501</c:v>
                </c:pt>
                <c:pt idx="419">
                  <c:v>43289.875033912038</c:v>
                </c:pt>
                <c:pt idx="420">
                  <c:v>43289.916700636575</c:v>
                </c:pt>
                <c:pt idx="421">
                  <c:v>43289.958367361112</c:v>
                </c:pt>
                <c:pt idx="422">
                  <c:v>43290.00003408565</c:v>
                </c:pt>
                <c:pt idx="423">
                  <c:v>43290.041700810187</c:v>
                </c:pt>
                <c:pt idx="424">
                  <c:v>43290.083367534724</c:v>
                </c:pt>
                <c:pt idx="425">
                  <c:v>43290.125034259261</c:v>
                </c:pt>
                <c:pt idx="426">
                  <c:v>43290.166700983798</c:v>
                </c:pt>
                <c:pt idx="427">
                  <c:v>43290.208367708336</c:v>
                </c:pt>
                <c:pt idx="428">
                  <c:v>43290.250034432873</c:v>
                </c:pt>
                <c:pt idx="429">
                  <c:v>43290.29170115741</c:v>
                </c:pt>
                <c:pt idx="430">
                  <c:v>43290.333367881947</c:v>
                </c:pt>
                <c:pt idx="431">
                  <c:v>43290.375034606484</c:v>
                </c:pt>
                <c:pt idx="432">
                  <c:v>43290.416701331022</c:v>
                </c:pt>
                <c:pt idx="433">
                  <c:v>43290.458368055559</c:v>
                </c:pt>
                <c:pt idx="434">
                  <c:v>43290.500034780096</c:v>
                </c:pt>
                <c:pt idx="435">
                  <c:v>43290.541701504633</c:v>
                </c:pt>
                <c:pt idx="436">
                  <c:v>43290.583368229163</c:v>
                </c:pt>
                <c:pt idx="437">
                  <c:v>43290.6250349537</c:v>
                </c:pt>
                <c:pt idx="438">
                  <c:v>43290.666701678238</c:v>
                </c:pt>
                <c:pt idx="439">
                  <c:v>43290.708368402775</c:v>
                </c:pt>
                <c:pt idx="440">
                  <c:v>43290.750035127312</c:v>
                </c:pt>
                <c:pt idx="441">
                  <c:v>43290.791701851849</c:v>
                </c:pt>
                <c:pt idx="442">
                  <c:v>43290.833368576386</c:v>
                </c:pt>
                <c:pt idx="443">
                  <c:v>43290.875035300924</c:v>
                </c:pt>
                <c:pt idx="444">
                  <c:v>43290.916702025461</c:v>
                </c:pt>
                <c:pt idx="445">
                  <c:v>43290.958368749998</c:v>
                </c:pt>
                <c:pt idx="446">
                  <c:v>43291.000035474535</c:v>
                </c:pt>
                <c:pt idx="447">
                  <c:v>43291.041702199072</c:v>
                </c:pt>
                <c:pt idx="448">
                  <c:v>43291.08336892361</c:v>
                </c:pt>
                <c:pt idx="449">
                  <c:v>43291.125035648147</c:v>
                </c:pt>
                <c:pt idx="450">
                  <c:v>43291.166702372684</c:v>
                </c:pt>
                <c:pt idx="451">
                  <c:v>43291.208369097221</c:v>
                </c:pt>
                <c:pt idx="452">
                  <c:v>43291.250035821759</c:v>
                </c:pt>
                <c:pt idx="453">
                  <c:v>43291.291702546296</c:v>
                </c:pt>
                <c:pt idx="454">
                  <c:v>43291.333369270833</c:v>
                </c:pt>
                <c:pt idx="455">
                  <c:v>43291.37503599537</c:v>
                </c:pt>
                <c:pt idx="456">
                  <c:v>43291.416702719907</c:v>
                </c:pt>
                <c:pt idx="457">
                  <c:v>43291.458369444445</c:v>
                </c:pt>
                <c:pt idx="458">
                  <c:v>43291.500036168982</c:v>
                </c:pt>
                <c:pt idx="459">
                  <c:v>43291.541702893519</c:v>
                </c:pt>
                <c:pt idx="460">
                  <c:v>43291.583369618056</c:v>
                </c:pt>
                <c:pt idx="461">
                  <c:v>43291.625036342593</c:v>
                </c:pt>
                <c:pt idx="462">
                  <c:v>43291.666703067131</c:v>
                </c:pt>
                <c:pt idx="463">
                  <c:v>43291.708369791668</c:v>
                </c:pt>
                <c:pt idx="464">
                  <c:v>43291.750036516205</c:v>
                </c:pt>
                <c:pt idx="465">
                  <c:v>43291.791703240742</c:v>
                </c:pt>
                <c:pt idx="466">
                  <c:v>43291.833369965279</c:v>
                </c:pt>
                <c:pt idx="467">
                  <c:v>43291.875036689817</c:v>
                </c:pt>
                <c:pt idx="468">
                  <c:v>43291.916703414354</c:v>
                </c:pt>
                <c:pt idx="469">
                  <c:v>43291.958370138891</c:v>
                </c:pt>
                <c:pt idx="470">
                  <c:v>43292.000036863428</c:v>
                </c:pt>
                <c:pt idx="471">
                  <c:v>43292.041703587965</c:v>
                </c:pt>
                <c:pt idx="472">
                  <c:v>43292.083370312503</c:v>
                </c:pt>
                <c:pt idx="473">
                  <c:v>43292.12503703704</c:v>
                </c:pt>
                <c:pt idx="474">
                  <c:v>43292.166703761577</c:v>
                </c:pt>
                <c:pt idx="475">
                  <c:v>43292.208370486114</c:v>
                </c:pt>
                <c:pt idx="476">
                  <c:v>43292.250037210651</c:v>
                </c:pt>
                <c:pt idx="477">
                  <c:v>43292.291703935189</c:v>
                </c:pt>
                <c:pt idx="478">
                  <c:v>43292.333370659719</c:v>
                </c:pt>
                <c:pt idx="479">
                  <c:v>43292.375037384256</c:v>
                </c:pt>
                <c:pt idx="480">
                  <c:v>43292.416704108793</c:v>
                </c:pt>
                <c:pt idx="481">
                  <c:v>43292.45837083333</c:v>
                </c:pt>
                <c:pt idx="482">
                  <c:v>43292.500037557867</c:v>
                </c:pt>
                <c:pt idx="483">
                  <c:v>43292.541704282405</c:v>
                </c:pt>
                <c:pt idx="484">
                  <c:v>43292.583371006942</c:v>
                </c:pt>
                <c:pt idx="485">
                  <c:v>43292.625037731479</c:v>
                </c:pt>
                <c:pt idx="486">
                  <c:v>43292.666704456016</c:v>
                </c:pt>
                <c:pt idx="487">
                  <c:v>43292.708371180554</c:v>
                </c:pt>
                <c:pt idx="488">
                  <c:v>43292.750037905091</c:v>
                </c:pt>
                <c:pt idx="489">
                  <c:v>43292.791704629628</c:v>
                </c:pt>
                <c:pt idx="490">
                  <c:v>43292.833371354165</c:v>
                </c:pt>
                <c:pt idx="491">
                  <c:v>43292.875038078702</c:v>
                </c:pt>
                <c:pt idx="492">
                  <c:v>43292.91670480324</c:v>
                </c:pt>
                <c:pt idx="493">
                  <c:v>43292.958371527777</c:v>
                </c:pt>
                <c:pt idx="494">
                  <c:v>43293.000038252314</c:v>
                </c:pt>
                <c:pt idx="495">
                  <c:v>43293.041704976851</c:v>
                </c:pt>
                <c:pt idx="496">
                  <c:v>43293.083371701388</c:v>
                </c:pt>
                <c:pt idx="497">
                  <c:v>43293.125038425926</c:v>
                </c:pt>
                <c:pt idx="498">
                  <c:v>43293.166705150463</c:v>
                </c:pt>
                <c:pt idx="499">
                  <c:v>43293.208371875</c:v>
                </c:pt>
                <c:pt idx="500">
                  <c:v>43293.250038599537</c:v>
                </c:pt>
                <c:pt idx="501">
                  <c:v>43293.291705324074</c:v>
                </c:pt>
                <c:pt idx="502">
                  <c:v>43293.333372048612</c:v>
                </c:pt>
                <c:pt idx="503">
                  <c:v>43293.375038773149</c:v>
                </c:pt>
                <c:pt idx="504">
                  <c:v>43293.416705497686</c:v>
                </c:pt>
                <c:pt idx="505">
                  <c:v>43293.458372222223</c:v>
                </c:pt>
                <c:pt idx="506">
                  <c:v>43293.50003894676</c:v>
                </c:pt>
                <c:pt idx="507">
                  <c:v>43293.541705671298</c:v>
                </c:pt>
                <c:pt idx="508">
                  <c:v>43293.583372395835</c:v>
                </c:pt>
                <c:pt idx="509">
                  <c:v>43293.625039120372</c:v>
                </c:pt>
                <c:pt idx="510">
                  <c:v>43293.666705844909</c:v>
                </c:pt>
                <c:pt idx="511">
                  <c:v>43293.708372569447</c:v>
                </c:pt>
                <c:pt idx="512">
                  <c:v>43293.750039293984</c:v>
                </c:pt>
                <c:pt idx="513">
                  <c:v>43293.791706018521</c:v>
                </c:pt>
                <c:pt idx="514">
                  <c:v>43293.833372743058</c:v>
                </c:pt>
                <c:pt idx="515">
                  <c:v>43293.875039467595</c:v>
                </c:pt>
                <c:pt idx="516">
                  <c:v>43293.916706192133</c:v>
                </c:pt>
                <c:pt idx="517">
                  <c:v>43293.95837291667</c:v>
                </c:pt>
                <c:pt idx="518">
                  <c:v>43294.000039641207</c:v>
                </c:pt>
                <c:pt idx="519">
                  <c:v>43294.041706365744</c:v>
                </c:pt>
                <c:pt idx="520">
                  <c:v>43294.083373090281</c:v>
                </c:pt>
                <c:pt idx="521">
                  <c:v>43294.125039814811</c:v>
                </c:pt>
                <c:pt idx="522">
                  <c:v>43294.166706539349</c:v>
                </c:pt>
                <c:pt idx="523">
                  <c:v>43294.208373263886</c:v>
                </c:pt>
                <c:pt idx="524">
                  <c:v>43294.250039988423</c:v>
                </c:pt>
                <c:pt idx="525">
                  <c:v>43294.29170671296</c:v>
                </c:pt>
                <c:pt idx="526">
                  <c:v>43294.333373437497</c:v>
                </c:pt>
                <c:pt idx="527">
                  <c:v>43294.375040162035</c:v>
                </c:pt>
                <c:pt idx="528">
                  <c:v>43294.416706886572</c:v>
                </c:pt>
                <c:pt idx="529">
                  <c:v>43294.458373611109</c:v>
                </c:pt>
                <c:pt idx="530">
                  <c:v>43294.500040335646</c:v>
                </c:pt>
                <c:pt idx="531">
                  <c:v>43294.541707060183</c:v>
                </c:pt>
                <c:pt idx="532">
                  <c:v>43294.583373784721</c:v>
                </c:pt>
                <c:pt idx="533">
                  <c:v>43294.625040509258</c:v>
                </c:pt>
                <c:pt idx="534">
                  <c:v>43294.666707233795</c:v>
                </c:pt>
                <c:pt idx="535">
                  <c:v>43294.708373958332</c:v>
                </c:pt>
                <c:pt idx="536">
                  <c:v>43294.750040682869</c:v>
                </c:pt>
                <c:pt idx="537">
                  <c:v>43294.791707407407</c:v>
                </c:pt>
                <c:pt idx="538">
                  <c:v>43294.833374131944</c:v>
                </c:pt>
                <c:pt idx="539">
                  <c:v>43294.875040856481</c:v>
                </c:pt>
                <c:pt idx="540">
                  <c:v>43294.916707581018</c:v>
                </c:pt>
                <c:pt idx="541">
                  <c:v>43294.958374305555</c:v>
                </c:pt>
                <c:pt idx="542">
                  <c:v>43295.000041030093</c:v>
                </c:pt>
                <c:pt idx="543">
                  <c:v>43295.04170775463</c:v>
                </c:pt>
                <c:pt idx="544">
                  <c:v>43295.083374479167</c:v>
                </c:pt>
                <c:pt idx="545">
                  <c:v>43295.125041203704</c:v>
                </c:pt>
                <c:pt idx="546">
                  <c:v>43295.166707928242</c:v>
                </c:pt>
                <c:pt idx="547">
                  <c:v>43295.208374652779</c:v>
                </c:pt>
                <c:pt idx="548">
                  <c:v>43295.250041377316</c:v>
                </c:pt>
                <c:pt idx="549">
                  <c:v>43295.291708101853</c:v>
                </c:pt>
                <c:pt idx="550">
                  <c:v>43295.33337482639</c:v>
                </c:pt>
                <c:pt idx="551">
                  <c:v>43295.375041550928</c:v>
                </c:pt>
                <c:pt idx="552">
                  <c:v>43295.416708275465</c:v>
                </c:pt>
                <c:pt idx="553">
                  <c:v>43295.458375000002</c:v>
                </c:pt>
                <c:pt idx="554">
                  <c:v>43295.500041724539</c:v>
                </c:pt>
                <c:pt idx="555">
                  <c:v>43295.541708449076</c:v>
                </c:pt>
                <c:pt idx="556">
                  <c:v>43295.583375173614</c:v>
                </c:pt>
                <c:pt idx="557">
                  <c:v>43295.625041898151</c:v>
                </c:pt>
                <c:pt idx="558">
                  <c:v>43295.666708622688</c:v>
                </c:pt>
                <c:pt idx="559">
                  <c:v>43295.708375347225</c:v>
                </c:pt>
                <c:pt idx="560">
                  <c:v>43295.750042071762</c:v>
                </c:pt>
                <c:pt idx="561">
                  <c:v>43295.7917087963</c:v>
                </c:pt>
                <c:pt idx="562">
                  <c:v>43295.833375520837</c:v>
                </c:pt>
                <c:pt idx="563">
                  <c:v>43295.875042245367</c:v>
                </c:pt>
                <c:pt idx="564">
                  <c:v>43295.916708969904</c:v>
                </c:pt>
                <c:pt idx="565">
                  <c:v>43295.958375694441</c:v>
                </c:pt>
                <c:pt idx="566">
                  <c:v>43296.000042418978</c:v>
                </c:pt>
                <c:pt idx="567">
                  <c:v>43296.041709143516</c:v>
                </c:pt>
                <c:pt idx="568">
                  <c:v>43296.083375868053</c:v>
                </c:pt>
                <c:pt idx="569">
                  <c:v>43296.12504259259</c:v>
                </c:pt>
                <c:pt idx="570">
                  <c:v>43296.166709317127</c:v>
                </c:pt>
                <c:pt idx="571">
                  <c:v>43296.208376041664</c:v>
                </c:pt>
                <c:pt idx="572">
                  <c:v>43296.250042766202</c:v>
                </c:pt>
                <c:pt idx="573">
                  <c:v>43296.291709490739</c:v>
                </c:pt>
                <c:pt idx="574">
                  <c:v>43296.333376215276</c:v>
                </c:pt>
                <c:pt idx="575">
                  <c:v>43296.375042939813</c:v>
                </c:pt>
                <c:pt idx="576">
                  <c:v>43296.41670966435</c:v>
                </c:pt>
                <c:pt idx="577">
                  <c:v>43296.458376388888</c:v>
                </c:pt>
                <c:pt idx="578">
                  <c:v>43296.500043113425</c:v>
                </c:pt>
                <c:pt idx="579">
                  <c:v>43296.541709837962</c:v>
                </c:pt>
                <c:pt idx="580">
                  <c:v>43296.583376562499</c:v>
                </c:pt>
                <c:pt idx="581">
                  <c:v>43296.625043287037</c:v>
                </c:pt>
                <c:pt idx="582">
                  <c:v>43296.666710011574</c:v>
                </c:pt>
                <c:pt idx="583">
                  <c:v>43296.708376736111</c:v>
                </c:pt>
                <c:pt idx="584">
                  <c:v>43296.750043460648</c:v>
                </c:pt>
                <c:pt idx="585">
                  <c:v>43296.791710185185</c:v>
                </c:pt>
                <c:pt idx="586">
                  <c:v>43296.833376909723</c:v>
                </c:pt>
                <c:pt idx="587">
                  <c:v>43296.87504363426</c:v>
                </c:pt>
                <c:pt idx="588">
                  <c:v>43296.916710358797</c:v>
                </c:pt>
                <c:pt idx="589">
                  <c:v>43296.958377083334</c:v>
                </c:pt>
                <c:pt idx="590">
                  <c:v>43297.000043807871</c:v>
                </c:pt>
                <c:pt idx="591">
                  <c:v>43297.041710532409</c:v>
                </c:pt>
                <c:pt idx="592">
                  <c:v>43297.083377256946</c:v>
                </c:pt>
                <c:pt idx="593">
                  <c:v>43297.125043981483</c:v>
                </c:pt>
                <c:pt idx="594">
                  <c:v>43297.16671070602</c:v>
                </c:pt>
                <c:pt idx="595">
                  <c:v>43297.208377430557</c:v>
                </c:pt>
                <c:pt idx="596">
                  <c:v>43297.250044155095</c:v>
                </c:pt>
                <c:pt idx="597">
                  <c:v>43297.291710879632</c:v>
                </c:pt>
                <c:pt idx="598">
                  <c:v>43297.333377604169</c:v>
                </c:pt>
                <c:pt idx="599">
                  <c:v>43297.375044328706</c:v>
                </c:pt>
                <c:pt idx="600">
                  <c:v>43297.416711053243</c:v>
                </c:pt>
                <c:pt idx="601">
                  <c:v>43297.458377777781</c:v>
                </c:pt>
                <c:pt idx="602">
                  <c:v>43297.500044502318</c:v>
                </c:pt>
                <c:pt idx="603">
                  <c:v>43297.541711226855</c:v>
                </c:pt>
                <c:pt idx="604">
                  <c:v>43297.583377951392</c:v>
                </c:pt>
                <c:pt idx="605">
                  <c:v>43297.62504467593</c:v>
                </c:pt>
                <c:pt idx="606">
                  <c:v>43297.666711400459</c:v>
                </c:pt>
                <c:pt idx="607">
                  <c:v>43297.708378124997</c:v>
                </c:pt>
                <c:pt idx="608">
                  <c:v>43297.750044849534</c:v>
                </c:pt>
                <c:pt idx="609">
                  <c:v>43297.791711574071</c:v>
                </c:pt>
                <c:pt idx="610">
                  <c:v>43297.833378298608</c:v>
                </c:pt>
                <c:pt idx="611">
                  <c:v>43297.875045023146</c:v>
                </c:pt>
                <c:pt idx="612">
                  <c:v>43297.916711747683</c:v>
                </c:pt>
                <c:pt idx="613">
                  <c:v>43297.95837847222</c:v>
                </c:pt>
                <c:pt idx="614">
                  <c:v>43298.000045196757</c:v>
                </c:pt>
                <c:pt idx="615">
                  <c:v>43298.041711921294</c:v>
                </c:pt>
                <c:pt idx="616">
                  <c:v>43298.083378645832</c:v>
                </c:pt>
                <c:pt idx="617">
                  <c:v>43298.125045370369</c:v>
                </c:pt>
                <c:pt idx="618">
                  <c:v>43298.166712094906</c:v>
                </c:pt>
                <c:pt idx="619">
                  <c:v>43298.208378819443</c:v>
                </c:pt>
                <c:pt idx="620">
                  <c:v>43298.25004554398</c:v>
                </c:pt>
                <c:pt idx="621">
                  <c:v>43298.291712268518</c:v>
                </c:pt>
                <c:pt idx="622">
                  <c:v>43298.333378993055</c:v>
                </c:pt>
                <c:pt idx="623">
                  <c:v>43298.375045717592</c:v>
                </c:pt>
                <c:pt idx="624">
                  <c:v>43298.416712442129</c:v>
                </c:pt>
                <c:pt idx="625">
                  <c:v>43298.458379166666</c:v>
                </c:pt>
                <c:pt idx="626">
                  <c:v>43298.500045891204</c:v>
                </c:pt>
                <c:pt idx="627">
                  <c:v>43298.541712615741</c:v>
                </c:pt>
                <c:pt idx="628">
                  <c:v>43298.583379340278</c:v>
                </c:pt>
                <c:pt idx="629">
                  <c:v>43298.625046064815</c:v>
                </c:pt>
                <c:pt idx="630">
                  <c:v>43298.666712789352</c:v>
                </c:pt>
                <c:pt idx="631">
                  <c:v>43298.70837951389</c:v>
                </c:pt>
                <c:pt idx="632">
                  <c:v>43298.750046238427</c:v>
                </c:pt>
                <c:pt idx="633">
                  <c:v>43298.791712962964</c:v>
                </c:pt>
                <c:pt idx="634">
                  <c:v>43298.833379687501</c:v>
                </c:pt>
                <c:pt idx="635">
                  <c:v>43298.875046412039</c:v>
                </c:pt>
                <c:pt idx="636">
                  <c:v>43298.916713136576</c:v>
                </c:pt>
                <c:pt idx="637">
                  <c:v>43298.958379861113</c:v>
                </c:pt>
                <c:pt idx="638">
                  <c:v>43299.00004658565</c:v>
                </c:pt>
                <c:pt idx="639">
                  <c:v>43299.041713310187</c:v>
                </c:pt>
                <c:pt idx="640">
                  <c:v>43299.083380034725</c:v>
                </c:pt>
                <c:pt idx="641">
                  <c:v>43299.125046759262</c:v>
                </c:pt>
                <c:pt idx="642">
                  <c:v>43299.166713483799</c:v>
                </c:pt>
                <c:pt idx="643">
                  <c:v>43299.208380208336</c:v>
                </c:pt>
                <c:pt idx="644">
                  <c:v>43299.250046932873</c:v>
                </c:pt>
                <c:pt idx="645">
                  <c:v>43299.291713657411</c:v>
                </c:pt>
                <c:pt idx="646">
                  <c:v>43299.333380381948</c:v>
                </c:pt>
                <c:pt idx="647">
                  <c:v>43299.375047106485</c:v>
                </c:pt>
                <c:pt idx="648">
                  <c:v>43299.416713831015</c:v>
                </c:pt>
                <c:pt idx="649">
                  <c:v>43299.458380555552</c:v>
                </c:pt>
                <c:pt idx="650">
                  <c:v>43299.500047280089</c:v>
                </c:pt>
                <c:pt idx="651">
                  <c:v>43299.541714004627</c:v>
                </c:pt>
                <c:pt idx="652">
                  <c:v>43299.583380729164</c:v>
                </c:pt>
                <c:pt idx="653">
                  <c:v>43299.625047453701</c:v>
                </c:pt>
                <c:pt idx="654">
                  <c:v>43299.666714178238</c:v>
                </c:pt>
                <c:pt idx="655">
                  <c:v>43299.708380902775</c:v>
                </c:pt>
                <c:pt idx="656">
                  <c:v>43299.750047627313</c:v>
                </c:pt>
                <c:pt idx="657">
                  <c:v>43299.79171435185</c:v>
                </c:pt>
                <c:pt idx="658">
                  <c:v>43299.833381076387</c:v>
                </c:pt>
                <c:pt idx="659">
                  <c:v>43299.875047800924</c:v>
                </c:pt>
                <c:pt idx="660">
                  <c:v>43299.916714525461</c:v>
                </c:pt>
                <c:pt idx="661">
                  <c:v>43299.958381249999</c:v>
                </c:pt>
                <c:pt idx="662">
                  <c:v>43300.000047974536</c:v>
                </c:pt>
                <c:pt idx="663">
                  <c:v>43300.041714699073</c:v>
                </c:pt>
                <c:pt idx="664">
                  <c:v>43300.08338142361</c:v>
                </c:pt>
                <c:pt idx="665">
                  <c:v>43300.125048148147</c:v>
                </c:pt>
                <c:pt idx="666">
                  <c:v>43300.166714872685</c:v>
                </c:pt>
                <c:pt idx="667">
                  <c:v>43300.208381597222</c:v>
                </c:pt>
                <c:pt idx="668">
                  <c:v>43300.250048321759</c:v>
                </c:pt>
                <c:pt idx="669">
                  <c:v>43300.291715046296</c:v>
                </c:pt>
                <c:pt idx="670">
                  <c:v>43300.333381770834</c:v>
                </c:pt>
                <c:pt idx="671">
                  <c:v>43300.375048495371</c:v>
                </c:pt>
                <c:pt idx="672">
                  <c:v>43300.416715219908</c:v>
                </c:pt>
                <c:pt idx="673">
                  <c:v>43300.458381944445</c:v>
                </c:pt>
                <c:pt idx="674">
                  <c:v>43300.500048668982</c:v>
                </c:pt>
                <c:pt idx="675">
                  <c:v>43300.54171539352</c:v>
                </c:pt>
                <c:pt idx="676">
                  <c:v>43300.583382118057</c:v>
                </c:pt>
                <c:pt idx="677">
                  <c:v>43300.625048842594</c:v>
                </c:pt>
                <c:pt idx="678">
                  <c:v>43300.666715567131</c:v>
                </c:pt>
                <c:pt idx="679">
                  <c:v>43300.708382291668</c:v>
                </c:pt>
                <c:pt idx="680">
                  <c:v>43300.750049016206</c:v>
                </c:pt>
                <c:pt idx="681">
                  <c:v>43300.791715740743</c:v>
                </c:pt>
                <c:pt idx="682">
                  <c:v>43300.83338246528</c:v>
                </c:pt>
                <c:pt idx="683">
                  <c:v>43300.875049189817</c:v>
                </c:pt>
                <c:pt idx="684">
                  <c:v>43300.916715914354</c:v>
                </c:pt>
                <c:pt idx="685">
                  <c:v>43300.958382638892</c:v>
                </c:pt>
                <c:pt idx="686">
                  <c:v>43301.000049363429</c:v>
                </c:pt>
                <c:pt idx="687">
                  <c:v>43301.041716087966</c:v>
                </c:pt>
                <c:pt idx="688">
                  <c:v>43301.083382812503</c:v>
                </c:pt>
                <c:pt idx="689">
                  <c:v>43301.12504953704</c:v>
                </c:pt>
                <c:pt idx="690">
                  <c:v>43301.166716261578</c:v>
                </c:pt>
                <c:pt idx="691">
                  <c:v>43301.208382986108</c:v>
                </c:pt>
                <c:pt idx="692">
                  <c:v>43301.250049710645</c:v>
                </c:pt>
                <c:pt idx="693">
                  <c:v>43301.291716435182</c:v>
                </c:pt>
                <c:pt idx="694">
                  <c:v>43301.333383159719</c:v>
                </c:pt>
                <c:pt idx="695">
                  <c:v>43301.375049884256</c:v>
                </c:pt>
                <c:pt idx="696">
                  <c:v>43301.416716608794</c:v>
                </c:pt>
                <c:pt idx="697">
                  <c:v>43301.458383333331</c:v>
                </c:pt>
                <c:pt idx="698">
                  <c:v>43301.500050057868</c:v>
                </c:pt>
                <c:pt idx="699">
                  <c:v>43301.541716782405</c:v>
                </c:pt>
                <c:pt idx="700">
                  <c:v>43301.583383506942</c:v>
                </c:pt>
                <c:pt idx="701">
                  <c:v>43301.62505023148</c:v>
                </c:pt>
                <c:pt idx="702">
                  <c:v>43301.666716956017</c:v>
                </c:pt>
                <c:pt idx="703">
                  <c:v>43301.708383680554</c:v>
                </c:pt>
                <c:pt idx="704">
                  <c:v>43301.750050405091</c:v>
                </c:pt>
                <c:pt idx="705">
                  <c:v>43301.791717129629</c:v>
                </c:pt>
                <c:pt idx="706">
                  <c:v>43301.833383854166</c:v>
                </c:pt>
                <c:pt idx="707">
                  <c:v>43301.875050578703</c:v>
                </c:pt>
                <c:pt idx="708">
                  <c:v>43301.91671730324</c:v>
                </c:pt>
                <c:pt idx="709">
                  <c:v>43301.958384027777</c:v>
                </c:pt>
                <c:pt idx="710">
                  <c:v>43302.000050752315</c:v>
                </c:pt>
                <c:pt idx="711">
                  <c:v>43302.041717476852</c:v>
                </c:pt>
                <c:pt idx="712">
                  <c:v>43302.083384201389</c:v>
                </c:pt>
                <c:pt idx="713">
                  <c:v>43302.125050925926</c:v>
                </c:pt>
                <c:pt idx="714">
                  <c:v>43302.166717650463</c:v>
                </c:pt>
                <c:pt idx="715">
                  <c:v>43302.208384375001</c:v>
                </c:pt>
                <c:pt idx="716">
                  <c:v>43302.250051099538</c:v>
                </c:pt>
                <c:pt idx="717">
                  <c:v>43302.291717824075</c:v>
                </c:pt>
                <c:pt idx="718">
                  <c:v>43302.333384548612</c:v>
                </c:pt>
                <c:pt idx="719">
                  <c:v>43302.375051273149</c:v>
                </c:pt>
                <c:pt idx="720">
                  <c:v>43302.416717997687</c:v>
                </c:pt>
                <c:pt idx="721">
                  <c:v>43302.458384722224</c:v>
                </c:pt>
                <c:pt idx="722">
                  <c:v>43302.500051446761</c:v>
                </c:pt>
                <c:pt idx="723">
                  <c:v>43302.541718171298</c:v>
                </c:pt>
                <c:pt idx="724">
                  <c:v>43302.583384895835</c:v>
                </c:pt>
                <c:pt idx="725">
                  <c:v>43302.625051620373</c:v>
                </c:pt>
                <c:pt idx="726">
                  <c:v>43302.66671834491</c:v>
                </c:pt>
                <c:pt idx="727">
                  <c:v>43302.708385069447</c:v>
                </c:pt>
                <c:pt idx="728">
                  <c:v>43302.750051793984</c:v>
                </c:pt>
                <c:pt idx="729">
                  <c:v>43302.791718518522</c:v>
                </c:pt>
                <c:pt idx="730">
                  <c:v>43302.833385243059</c:v>
                </c:pt>
                <c:pt idx="731">
                  <c:v>43302.875051967596</c:v>
                </c:pt>
                <c:pt idx="732">
                  <c:v>43302.916718692133</c:v>
                </c:pt>
                <c:pt idx="733">
                  <c:v>43302.958385416663</c:v>
                </c:pt>
                <c:pt idx="734">
                  <c:v>43303.0000521412</c:v>
                </c:pt>
                <c:pt idx="735">
                  <c:v>43303.041718865737</c:v>
                </c:pt>
                <c:pt idx="736">
                  <c:v>43303.083385590275</c:v>
                </c:pt>
                <c:pt idx="737">
                  <c:v>43303.125052314812</c:v>
                </c:pt>
                <c:pt idx="738">
                  <c:v>43303.166719039349</c:v>
                </c:pt>
                <c:pt idx="739">
                  <c:v>43303.208385763886</c:v>
                </c:pt>
                <c:pt idx="740">
                  <c:v>43303.250052488424</c:v>
                </c:pt>
                <c:pt idx="741">
                  <c:v>43303.291719212961</c:v>
                </c:pt>
                <c:pt idx="742">
                  <c:v>43303.333385937498</c:v>
                </c:pt>
                <c:pt idx="743">
                  <c:v>43303.375052662035</c:v>
                </c:pt>
                <c:pt idx="744">
                  <c:v>43303.416719386572</c:v>
                </c:pt>
                <c:pt idx="745">
                  <c:v>43303.45838611111</c:v>
                </c:pt>
                <c:pt idx="746">
                  <c:v>43303.500052835647</c:v>
                </c:pt>
                <c:pt idx="747">
                  <c:v>43303.541719560184</c:v>
                </c:pt>
                <c:pt idx="748">
                  <c:v>43303.583386284721</c:v>
                </c:pt>
                <c:pt idx="749">
                  <c:v>43303.625053009258</c:v>
                </c:pt>
                <c:pt idx="750">
                  <c:v>43303.666719733796</c:v>
                </c:pt>
                <c:pt idx="751">
                  <c:v>43303.708386458333</c:v>
                </c:pt>
                <c:pt idx="752">
                  <c:v>43303.75005318287</c:v>
                </c:pt>
                <c:pt idx="753">
                  <c:v>43303.791719907407</c:v>
                </c:pt>
                <c:pt idx="754">
                  <c:v>43303.833386631944</c:v>
                </c:pt>
                <c:pt idx="755">
                  <c:v>43303.875053356482</c:v>
                </c:pt>
                <c:pt idx="756">
                  <c:v>43303.916720081019</c:v>
                </c:pt>
                <c:pt idx="757">
                  <c:v>43303.958386805556</c:v>
                </c:pt>
                <c:pt idx="758">
                  <c:v>43304.000053530093</c:v>
                </c:pt>
                <c:pt idx="759">
                  <c:v>43304.04172025463</c:v>
                </c:pt>
                <c:pt idx="760">
                  <c:v>43304.083386979168</c:v>
                </c:pt>
                <c:pt idx="761">
                  <c:v>43304.125053703705</c:v>
                </c:pt>
                <c:pt idx="762">
                  <c:v>43304.166720428242</c:v>
                </c:pt>
                <c:pt idx="763">
                  <c:v>43304.208387152779</c:v>
                </c:pt>
                <c:pt idx="764">
                  <c:v>43304.250053877317</c:v>
                </c:pt>
                <c:pt idx="765">
                  <c:v>43304.291720601854</c:v>
                </c:pt>
                <c:pt idx="766">
                  <c:v>43304.333387326391</c:v>
                </c:pt>
                <c:pt idx="767">
                  <c:v>43304.375054050928</c:v>
                </c:pt>
                <c:pt idx="768">
                  <c:v>43304.416720775465</c:v>
                </c:pt>
                <c:pt idx="769">
                  <c:v>43304.458387500003</c:v>
                </c:pt>
                <c:pt idx="770">
                  <c:v>43304.50005422454</c:v>
                </c:pt>
                <c:pt idx="771">
                  <c:v>43304.541720949077</c:v>
                </c:pt>
                <c:pt idx="772">
                  <c:v>43304.583387673614</c:v>
                </c:pt>
                <c:pt idx="773">
                  <c:v>43304.625054398151</c:v>
                </c:pt>
                <c:pt idx="774">
                  <c:v>43304.666721122689</c:v>
                </c:pt>
                <c:pt idx="775">
                  <c:v>43304.708387847226</c:v>
                </c:pt>
                <c:pt idx="776">
                  <c:v>43304.750054571756</c:v>
                </c:pt>
                <c:pt idx="777">
                  <c:v>43304.791721296293</c:v>
                </c:pt>
                <c:pt idx="778">
                  <c:v>43304.83338802083</c:v>
                </c:pt>
                <c:pt idx="779">
                  <c:v>43304.875054745367</c:v>
                </c:pt>
                <c:pt idx="780">
                  <c:v>43304.916721469905</c:v>
                </c:pt>
                <c:pt idx="781">
                  <c:v>43304.958388194442</c:v>
                </c:pt>
                <c:pt idx="782">
                  <c:v>43305.000054918979</c:v>
                </c:pt>
                <c:pt idx="783">
                  <c:v>43305.041721643516</c:v>
                </c:pt>
                <c:pt idx="784">
                  <c:v>43305.083388368053</c:v>
                </c:pt>
                <c:pt idx="785">
                  <c:v>43305.125055092591</c:v>
                </c:pt>
                <c:pt idx="786">
                  <c:v>43305.166721817128</c:v>
                </c:pt>
                <c:pt idx="787">
                  <c:v>43305.208388541665</c:v>
                </c:pt>
                <c:pt idx="788">
                  <c:v>43305.250055266202</c:v>
                </c:pt>
                <c:pt idx="789">
                  <c:v>43305.291721990739</c:v>
                </c:pt>
                <c:pt idx="790">
                  <c:v>43305.333388715277</c:v>
                </c:pt>
                <c:pt idx="791">
                  <c:v>43305.375055439814</c:v>
                </c:pt>
                <c:pt idx="792">
                  <c:v>43305.416722164351</c:v>
                </c:pt>
                <c:pt idx="793">
                  <c:v>43305.458388888888</c:v>
                </c:pt>
                <c:pt idx="794">
                  <c:v>43305.500055613426</c:v>
                </c:pt>
                <c:pt idx="795">
                  <c:v>43305.541722337963</c:v>
                </c:pt>
                <c:pt idx="796">
                  <c:v>43305.5833890625</c:v>
                </c:pt>
                <c:pt idx="797">
                  <c:v>43305.625055787037</c:v>
                </c:pt>
                <c:pt idx="798">
                  <c:v>43305.666722511574</c:v>
                </c:pt>
                <c:pt idx="799">
                  <c:v>43305.708389236112</c:v>
                </c:pt>
                <c:pt idx="800">
                  <c:v>43305.750055960649</c:v>
                </c:pt>
                <c:pt idx="801">
                  <c:v>43305.791722685186</c:v>
                </c:pt>
                <c:pt idx="802">
                  <c:v>43305.833389409723</c:v>
                </c:pt>
                <c:pt idx="803">
                  <c:v>43305.87505613426</c:v>
                </c:pt>
                <c:pt idx="804">
                  <c:v>43305.916722858798</c:v>
                </c:pt>
                <c:pt idx="805">
                  <c:v>43305.958389583335</c:v>
                </c:pt>
                <c:pt idx="806">
                  <c:v>43306.000056307872</c:v>
                </c:pt>
                <c:pt idx="807">
                  <c:v>43306.041723032409</c:v>
                </c:pt>
                <c:pt idx="808">
                  <c:v>43306.083389756946</c:v>
                </c:pt>
                <c:pt idx="809">
                  <c:v>43306.125056481484</c:v>
                </c:pt>
                <c:pt idx="810">
                  <c:v>43306.166723206021</c:v>
                </c:pt>
                <c:pt idx="811">
                  <c:v>43306.208389930558</c:v>
                </c:pt>
                <c:pt idx="812">
                  <c:v>43306.250056655095</c:v>
                </c:pt>
                <c:pt idx="813">
                  <c:v>43306.291723379632</c:v>
                </c:pt>
                <c:pt idx="814">
                  <c:v>43306.33339010417</c:v>
                </c:pt>
                <c:pt idx="815">
                  <c:v>43306.375056828707</c:v>
                </c:pt>
                <c:pt idx="816">
                  <c:v>43306.416723553244</c:v>
                </c:pt>
                <c:pt idx="817">
                  <c:v>43306.458390277781</c:v>
                </c:pt>
                <c:pt idx="818">
                  <c:v>43306.500057002311</c:v>
                </c:pt>
                <c:pt idx="819">
                  <c:v>43306.541723726848</c:v>
                </c:pt>
                <c:pt idx="820">
                  <c:v>43306.583390451386</c:v>
                </c:pt>
                <c:pt idx="821">
                  <c:v>43306.625057175923</c:v>
                </c:pt>
                <c:pt idx="822">
                  <c:v>43306.66672390046</c:v>
                </c:pt>
                <c:pt idx="823">
                  <c:v>43306.708390624997</c:v>
                </c:pt>
                <c:pt idx="824">
                  <c:v>43306.750057349534</c:v>
                </c:pt>
                <c:pt idx="825">
                  <c:v>43306.791724074072</c:v>
                </c:pt>
                <c:pt idx="826">
                  <c:v>43306.833390798609</c:v>
                </c:pt>
                <c:pt idx="827">
                  <c:v>43306.875057523146</c:v>
                </c:pt>
                <c:pt idx="828">
                  <c:v>43306.916724247683</c:v>
                </c:pt>
                <c:pt idx="829">
                  <c:v>43306.958390972221</c:v>
                </c:pt>
                <c:pt idx="830">
                  <c:v>43307.000057696758</c:v>
                </c:pt>
                <c:pt idx="831">
                  <c:v>43307.041724421295</c:v>
                </c:pt>
                <c:pt idx="832">
                  <c:v>43307.083391145832</c:v>
                </c:pt>
                <c:pt idx="833">
                  <c:v>43307.125057870369</c:v>
                </c:pt>
                <c:pt idx="834">
                  <c:v>43307.166724594907</c:v>
                </c:pt>
                <c:pt idx="835">
                  <c:v>43307.208391319444</c:v>
                </c:pt>
                <c:pt idx="836">
                  <c:v>43307.250058043981</c:v>
                </c:pt>
                <c:pt idx="837">
                  <c:v>43307.291724768518</c:v>
                </c:pt>
                <c:pt idx="838">
                  <c:v>43307.333391493055</c:v>
                </c:pt>
                <c:pt idx="839">
                  <c:v>43307.375058217593</c:v>
                </c:pt>
                <c:pt idx="840">
                  <c:v>43307.41672494213</c:v>
                </c:pt>
                <c:pt idx="841">
                  <c:v>43307.458391666667</c:v>
                </c:pt>
                <c:pt idx="842">
                  <c:v>43307.500058391204</c:v>
                </c:pt>
                <c:pt idx="843">
                  <c:v>43307.541725115741</c:v>
                </c:pt>
                <c:pt idx="844">
                  <c:v>43307.583391840279</c:v>
                </c:pt>
                <c:pt idx="845">
                  <c:v>43307.625058564816</c:v>
                </c:pt>
                <c:pt idx="846">
                  <c:v>43307.666725289353</c:v>
                </c:pt>
                <c:pt idx="847">
                  <c:v>43307.70839201389</c:v>
                </c:pt>
                <c:pt idx="848">
                  <c:v>43307.750058738427</c:v>
                </c:pt>
                <c:pt idx="849">
                  <c:v>43307.791725462965</c:v>
                </c:pt>
                <c:pt idx="850">
                  <c:v>43307.833392187502</c:v>
                </c:pt>
                <c:pt idx="851">
                  <c:v>43307.875058912039</c:v>
                </c:pt>
                <c:pt idx="852">
                  <c:v>43307.916725636576</c:v>
                </c:pt>
                <c:pt idx="853">
                  <c:v>43307.958392361114</c:v>
                </c:pt>
                <c:pt idx="854">
                  <c:v>43308.000059085651</c:v>
                </c:pt>
                <c:pt idx="855">
                  <c:v>43308.041725810188</c:v>
                </c:pt>
                <c:pt idx="856">
                  <c:v>43308.083392534725</c:v>
                </c:pt>
                <c:pt idx="857">
                  <c:v>43308.125059259262</c:v>
                </c:pt>
                <c:pt idx="858">
                  <c:v>43308.1667259838</c:v>
                </c:pt>
                <c:pt idx="859">
                  <c:v>43308.208392708337</c:v>
                </c:pt>
                <c:pt idx="860">
                  <c:v>43308.250059432874</c:v>
                </c:pt>
                <c:pt idx="861">
                  <c:v>43308.291726157404</c:v>
                </c:pt>
                <c:pt idx="862">
                  <c:v>43308.333392881941</c:v>
                </c:pt>
                <c:pt idx="863">
                  <c:v>43308.375059606478</c:v>
                </c:pt>
                <c:pt idx="864">
                  <c:v>43308.416726331016</c:v>
                </c:pt>
                <c:pt idx="865">
                  <c:v>43308.458393055553</c:v>
                </c:pt>
                <c:pt idx="866">
                  <c:v>43308.50005978009</c:v>
                </c:pt>
                <c:pt idx="867">
                  <c:v>43308.541726504627</c:v>
                </c:pt>
                <c:pt idx="868">
                  <c:v>43308.583393229164</c:v>
                </c:pt>
                <c:pt idx="869">
                  <c:v>43308.625059953702</c:v>
                </c:pt>
                <c:pt idx="870">
                  <c:v>43308.666726678239</c:v>
                </c:pt>
                <c:pt idx="871">
                  <c:v>43308.708393402776</c:v>
                </c:pt>
                <c:pt idx="872">
                  <c:v>43308.750060127313</c:v>
                </c:pt>
                <c:pt idx="873">
                  <c:v>43308.79172685185</c:v>
                </c:pt>
                <c:pt idx="874">
                  <c:v>43308.833393576388</c:v>
                </c:pt>
                <c:pt idx="875">
                  <c:v>43308.875060300925</c:v>
                </c:pt>
                <c:pt idx="876">
                  <c:v>43308.916727025462</c:v>
                </c:pt>
                <c:pt idx="877">
                  <c:v>43308.958393749999</c:v>
                </c:pt>
                <c:pt idx="878">
                  <c:v>43309.000060474536</c:v>
                </c:pt>
                <c:pt idx="879">
                  <c:v>43309.041727199074</c:v>
                </c:pt>
                <c:pt idx="880">
                  <c:v>43309.083393923611</c:v>
                </c:pt>
                <c:pt idx="881">
                  <c:v>43309.125060648148</c:v>
                </c:pt>
                <c:pt idx="882">
                  <c:v>43309.166727372685</c:v>
                </c:pt>
                <c:pt idx="883">
                  <c:v>43309.208394097222</c:v>
                </c:pt>
                <c:pt idx="884">
                  <c:v>43309.25006082176</c:v>
                </c:pt>
                <c:pt idx="885">
                  <c:v>43309.291727546297</c:v>
                </c:pt>
                <c:pt idx="886">
                  <c:v>43309.333394270834</c:v>
                </c:pt>
                <c:pt idx="887">
                  <c:v>43309.375060995371</c:v>
                </c:pt>
                <c:pt idx="888">
                  <c:v>43309.416727719909</c:v>
                </c:pt>
                <c:pt idx="889">
                  <c:v>43309.458394444446</c:v>
                </c:pt>
                <c:pt idx="890">
                  <c:v>43309.500061168983</c:v>
                </c:pt>
                <c:pt idx="891">
                  <c:v>43309.54172789352</c:v>
                </c:pt>
                <c:pt idx="892">
                  <c:v>43309.583394618057</c:v>
                </c:pt>
                <c:pt idx="893">
                  <c:v>43309.625061342595</c:v>
                </c:pt>
                <c:pt idx="894">
                  <c:v>43309.666728067132</c:v>
                </c:pt>
                <c:pt idx="895">
                  <c:v>43309.708394791669</c:v>
                </c:pt>
                <c:pt idx="896">
                  <c:v>43309.750061516206</c:v>
                </c:pt>
                <c:pt idx="897">
                  <c:v>43309.791728240743</c:v>
                </c:pt>
                <c:pt idx="898">
                  <c:v>43309.833394965281</c:v>
                </c:pt>
                <c:pt idx="899">
                  <c:v>43309.875061689818</c:v>
                </c:pt>
                <c:pt idx="900">
                  <c:v>43309.916728414355</c:v>
                </c:pt>
                <c:pt idx="901">
                  <c:v>43309.958395138892</c:v>
                </c:pt>
                <c:pt idx="902">
                  <c:v>43310.000061863429</c:v>
                </c:pt>
                <c:pt idx="903">
                  <c:v>43310.041728587959</c:v>
                </c:pt>
                <c:pt idx="904">
                  <c:v>43310.083395312497</c:v>
                </c:pt>
                <c:pt idx="905">
                  <c:v>43310.125062037034</c:v>
                </c:pt>
                <c:pt idx="906">
                  <c:v>43310.166728761571</c:v>
                </c:pt>
                <c:pt idx="907">
                  <c:v>43310.208395486108</c:v>
                </c:pt>
                <c:pt idx="908">
                  <c:v>43310.250062210645</c:v>
                </c:pt>
                <c:pt idx="909">
                  <c:v>43310.291728935183</c:v>
                </c:pt>
                <c:pt idx="910">
                  <c:v>43310.33339565972</c:v>
                </c:pt>
                <c:pt idx="911">
                  <c:v>43310.375062384257</c:v>
                </c:pt>
                <c:pt idx="912">
                  <c:v>43310.416729108794</c:v>
                </c:pt>
                <c:pt idx="913">
                  <c:v>43310.458395833331</c:v>
                </c:pt>
                <c:pt idx="914">
                  <c:v>43310.500062557869</c:v>
                </c:pt>
                <c:pt idx="915">
                  <c:v>43310.541729282406</c:v>
                </c:pt>
                <c:pt idx="916">
                  <c:v>43310.583396006943</c:v>
                </c:pt>
                <c:pt idx="917">
                  <c:v>43310.62506273148</c:v>
                </c:pt>
                <c:pt idx="918">
                  <c:v>43310.666729456017</c:v>
                </c:pt>
                <c:pt idx="919">
                  <c:v>43310.708396180555</c:v>
                </c:pt>
                <c:pt idx="920">
                  <c:v>43310.750062905092</c:v>
                </c:pt>
                <c:pt idx="921">
                  <c:v>43310.791729629629</c:v>
                </c:pt>
                <c:pt idx="922">
                  <c:v>43310.833396354166</c:v>
                </c:pt>
                <c:pt idx="923">
                  <c:v>43310.875063078704</c:v>
                </c:pt>
                <c:pt idx="924">
                  <c:v>43310.916729803241</c:v>
                </c:pt>
                <c:pt idx="925">
                  <c:v>43310.958396527778</c:v>
                </c:pt>
                <c:pt idx="926">
                  <c:v>43311.000063252315</c:v>
                </c:pt>
                <c:pt idx="927">
                  <c:v>43311.041729976852</c:v>
                </c:pt>
                <c:pt idx="928">
                  <c:v>43311.08339670139</c:v>
                </c:pt>
                <c:pt idx="929">
                  <c:v>43311.125063425927</c:v>
                </c:pt>
                <c:pt idx="930">
                  <c:v>43311.166730150464</c:v>
                </c:pt>
                <c:pt idx="931">
                  <c:v>43311.208396875001</c:v>
                </c:pt>
                <c:pt idx="932">
                  <c:v>43311.250063599538</c:v>
                </c:pt>
                <c:pt idx="933">
                  <c:v>43311.291730324076</c:v>
                </c:pt>
                <c:pt idx="934">
                  <c:v>43311.333397048613</c:v>
                </c:pt>
                <c:pt idx="935">
                  <c:v>43311.37506377315</c:v>
                </c:pt>
                <c:pt idx="936">
                  <c:v>43311.416730497687</c:v>
                </c:pt>
                <c:pt idx="937">
                  <c:v>43311.458397222224</c:v>
                </c:pt>
                <c:pt idx="938">
                  <c:v>43311.500063946762</c:v>
                </c:pt>
                <c:pt idx="939">
                  <c:v>43311.541730671299</c:v>
                </c:pt>
                <c:pt idx="940">
                  <c:v>43311.583397395836</c:v>
                </c:pt>
                <c:pt idx="941">
                  <c:v>43311.625064120373</c:v>
                </c:pt>
                <c:pt idx="942">
                  <c:v>43311.66673084491</c:v>
                </c:pt>
                <c:pt idx="943">
                  <c:v>43311.708397569448</c:v>
                </c:pt>
                <c:pt idx="944">
                  <c:v>43311.750064293985</c:v>
                </c:pt>
                <c:pt idx="945">
                  <c:v>43311.791731018522</c:v>
                </c:pt>
                <c:pt idx="946">
                  <c:v>43311.833397743052</c:v>
                </c:pt>
                <c:pt idx="947">
                  <c:v>43311.875064467589</c:v>
                </c:pt>
                <c:pt idx="948">
                  <c:v>43311.916731192126</c:v>
                </c:pt>
                <c:pt idx="949">
                  <c:v>43311.958397916664</c:v>
                </c:pt>
                <c:pt idx="950">
                  <c:v>43312.000064641201</c:v>
                </c:pt>
                <c:pt idx="951">
                  <c:v>43312.041731365738</c:v>
                </c:pt>
                <c:pt idx="952">
                  <c:v>43312.083398090275</c:v>
                </c:pt>
                <c:pt idx="953">
                  <c:v>43312.125064814813</c:v>
                </c:pt>
                <c:pt idx="954">
                  <c:v>43312.16673153935</c:v>
                </c:pt>
                <c:pt idx="955">
                  <c:v>43312.208398263887</c:v>
                </c:pt>
                <c:pt idx="956">
                  <c:v>43312.250064988424</c:v>
                </c:pt>
                <c:pt idx="957">
                  <c:v>43312.291731712961</c:v>
                </c:pt>
                <c:pt idx="958">
                  <c:v>43312.333398437499</c:v>
                </c:pt>
                <c:pt idx="959">
                  <c:v>43312.375065162036</c:v>
                </c:pt>
                <c:pt idx="960">
                  <c:v>43312.416731886573</c:v>
                </c:pt>
                <c:pt idx="961">
                  <c:v>43312.45839861111</c:v>
                </c:pt>
                <c:pt idx="962">
                  <c:v>43312.500065335647</c:v>
                </c:pt>
                <c:pt idx="963">
                  <c:v>43312.541732060185</c:v>
                </c:pt>
                <c:pt idx="964">
                  <c:v>43312.583398784722</c:v>
                </c:pt>
                <c:pt idx="965">
                  <c:v>43312.625065509259</c:v>
                </c:pt>
                <c:pt idx="966">
                  <c:v>43312.666732233796</c:v>
                </c:pt>
                <c:pt idx="967">
                  <c:v>43312.708398958333</c:v>
                </c:pt>
                <c:pt idx="968">
                  <c:v>43312.750065682871</c:v>
                </c:pt>
                <c:pt idx="969">
                  <c:v>43312.791732407408</c:v>
                </c:pt>
                <c:pt idx="970">
                  <c:v>43312.833399131945</c:v>
                </c:pt>
                <c:pt idx="971">
                  <c:v>43312.875065856482</c:v>
                </c:pt>
                <c:pt idx="972">
                  <c:v>43312.916732581019</c:v>
                </c:pt>
                <c:pt idx="973">
                  <c:v>43312.958399305557</c:v>
                </c:pt>
                <c:pt idx="974">
                  <c:v>43313.000066030094</c:v>
                </c:pt>
                <c:pt idx="975">
                  <c:v>43313.041732754631</c:v>
                </c:pt>
                <c:pt idx="976">
                  <c:v>43313.083399479168</c:v>
                </c:pt>
                <c:pt idx="977">
                  <c:v>43313.125066203706</c:v>
                </c:pt>
                <c:pt idx="978">
                  <c:v>43313.166732928243</c:v>
                </c:pt>
                <c:pt idx="979">
                  <c:v>43313.20839965278</c:v>
                </c:pt>
                <c:pt idx="980">
                  <c:v>43313.250066377317</c:v>
                </c:pt>
                <c:pt idx="981">
                  <c:v>43313.291733101854</c:v>
                </c:pt>
                <c:pt idx="982">
                  <c:v>43313.333399826392</c:v>
                </c:pt>
                <c:pt idx="983">
                  <c:v>43313.375066550929</c:v>
                </c:pt>
                <c:pt idx="984">
                  <c:v>43313.416733275466</c:v>
                </c:pt>
                <c:pt idx="985">
                  <c:v>43313.458400000003</c:v>
                </c:pt>
                <c:pt idx="986">
                  <c:v>43313.50006672454</c:v>
                </c:pt>
                <c:pt idx="987">
                  <c:v>43313.541733449078</c:v>
                </c:pt>
                <c:pt idx="988">
                  <c:v>43313.583400173608</c:v>
                </c:pt>
                <c:pt idx="989">
                  <c:v>43313.625066898145</c:v>
                </c:pt>
                <c:pt idx="990">
                  <c:v>43313.666733622682</c:v>
                </c:pt>
                <c:pt idx="991">
                  <c:v>43313.708400347219</c:v>
                </c:pt>
                <c:pt idx="992">
                  <c:v>43313.750067071756</c:v>
                </c:pt>
                <c:pt idx="993">
                  <c:v>43313.791733796294</c:v>
                </c:pt>
                <c:pt idx="994">
                  <c:v>43313.833400520831</c:v>
                </c:pt>
                <c:pt idx="995">
                  <c:v>43313.875067245368</c:v>
                </c:pt>
                <c:pt idx="996">
                  <c:v>43313.916733969905</c:v>
                </c:pt>
                <c:pt idx="997">
                  <c:v>43313.958400694442</c:v>
                </c:pt>
                <c:pt idx="998">
                  <c:v>43314.00006741898</c:v>
                </c:pt>
                <c:pt idx="999">
                  <c:v>43314.041734143517</c:v>
                </c:pt>
                <c:pt idx="1000">
                  <c:v>43314.083400868054</c:v>
                </c:pt>
                <c:pt idx="1001">
                  <c:v>43314.125067592591</c:v>
                </c:pt>
                <c:pt idx="1002">
                  <c:v>43314.166734317128</c:v>
                </c:pt>
                <c:pt idx="1003">
                  <c:v>43314.208401041666</c:v>
                </c:pt>
                <c:pt idx="1004">
                  <c:v>43314.250067766203</c:v>
                </c:pt>
                <c:pt idx="1005">
                  <c:v>43314.29173449074</c:v>
                </c:pt>
                <c:pt idx="1006">
                  <c:v>43314.333401215277</c:v>
                </c:pt>
                <c:pt idx="1007">
                  <c:v>43314.375067939814</c:v>
                </c:pt>
                <c:pt idx="1008">
                  <c:v>43314.416734664352</c:v>
                </c:pt>
                <c:pt idx="1009">
                  <c:v>43314.458401388889</c:v>
                </c:pt>
                <c:pt idx="1010">
                  <c:v>43314.500068113426</c:v>
                </c:pt>
                <c:pt idx="1011">
                  <c:v>43314.541734837963</c:v>
                </c:pt>
                <c:pt idx="1012">
                  <c:v>43314.583401562501</c:v>
                </c:pt>
                <c:pt idx="1013">
                  <c:v>43314.625068287038</c:v>
                </c:pt>
                <c:pt idx="1014">
                  <c:v>43314.666735011575</c:v>
                </c:pt>
                <c:pt idx="1015">
                  <c:v>43314.708401736112</c:v>
                </c:pt>
                <c:pt idx="1016">
                  <c:v>43314.750068460649</c:v>
                </c:pt>
                <c:pt idx="1017">
                  <c:v>43314.791735185187</c:v>
                </c:pt>
                <c:pt idx="1018">
                  <c:v>43314.833401909724</c:v>
                </c:pt>
                <c:pt idx="1019">
                  <c:v>43314.875068634261</c:v>
                </c:pt>
                <c:pt idx="1020">
                  <c:v>43314.916735358798</c:v>
                </c:pt>
                <c:pt idx="1021">
                  <c:v>43314.958402083335</c:v>
                </c:pt>
                <c:pt idx="1022">
                  <c:v>43315.000068807873</c:v>
                </c:pt>
                <c:pt idx="1023">
                  <c:v>43315.04173553241</c:v>
                </c:pt>
                <c:pt idx="1024">
                  <c:v>43315.083402256947</c:v>
                </c:pt>
                <c:pt idx="1025">
                  <c:v>43315.125068981484</c:v>
                </c:pt>
                <c:pt idx="1026">
                  <c:v>43315.166735706021</c:v>
                </c:pt>
                <c:pt idx="1027">
                  <c:v>43315.208402430559</c:v>
                </c:pt>
                <c:pt idx="1028">
                  <c:v>43315.250069155096</c:v>
                </c:pt>
                <c:pt idx="1029">
                  <c:v>43315.291735879633</c:v>
                </c:pt>
                <c:pt idx="1030">
                  <c:v>43315.33340260417</c:v>
                </c:pt>
                <c:pt idx="1031">
                  <c:v>43315.3750693287</c:v>
                </c:pt>
                <c:pt idx="1032">
                  <c:v>43315.416736053237</c:v>
                </c:pt>
                <c:pt idx="1033">
                  <c:v>43315.458402777775</c:v>
                </c:pt>
                <c:pt idx="1034">
                  <c:v>43315.500069502312</c:v>
                </c:pt>
                <c:pt idx="1035">
                  <c:v>43315.541736226849</c:v>
                </c:pt>
                <c:pt idx="1036">
                  <c:v>43315.583402951386</c:v>
                </c:pt>
                <c:pt idx="1037">
                  <c:v>43315.625069675923</c:v>
                </c:pt>
                <c:pt idx="1038">
                  <c:v>43315.666736400461</c:v>
                </c:pt>
                <c:pt idx="1039">
                  <c:v>43315.708403124998</c:v>
                </c:pt>
                <c:pt idx="1040">
                  <c:v>43315.750069849535</c:v>
                </c:pt>
                <c:pt idx="1041">
                  <c:v>43315.791736574072</c:v>
                </c:pt>
                <c:pt idx="1042">
                  <c:v>43315.833403298609</c:v>
                </c:pt>
                <c:pt idx="1043">
                  <c:v>43315.875070023147</c:v>
                </c:pt>
                <c:pt idx="1044">
                  <c:v>43315.916736747684</c:v>
                </c:pt>
                <c:pt idx="1045">
                  <c:v>43315.958403472221</c:v>
                </c:pt>
                <c:pt idx="1046">
                  <c:v>43316.000070196758</c:v>
                </c:pt>
                <c:pt idx="1047">
                  <c:v>43316.041736921296</c:v>
                </c:pt>
                <c:pt idx="1048">
                  <c:v>43316.083403645833</c:v>
                </c:pt>
                <c:pt idx="1049">
                  <c:v>43316.12507037037</c:v>
                </c:pt>
                <c:pt idx="1050">
                  <c:v>43316.166737094907</c:v>
                </c:pt>
                <c:pt idx="1051">
                  <c:v>43316.208403819444</c:v>
                </c:pt>
                <c:pt idx="1052">
                  <c:v>43316.250070543982</c:v>
                </c:pt>
                <c:pt idx="1053">
                  <c:v>43316.291737268519</c:v>
                </c:pt>
                <c:pt idx="1054">
                  <c:v>43316.333403993056</c:v>
                </c:pt>
                <c:pt idx="1055">
                  <c:v>43316.375070717593</c:v>
                </c:pt>
                <c:pt idx="1056">
                  <c:v>43316.41673744213</c:v>
                </c:pt>
                <c:pt idx="1057">
                  <c:v>43316.458404166668</c:v>
                </c:pt>
                <c:pt idx="1058">
                  <c:v>43316.500070891205</c:v>
                </c:pt>
                <c:pt idx="1059">
                  <c:v>43316.541737615742</c:v>
                </c:pt>
                <c:pt idx="1060">
                  <c:v>43316.583404340279</c:v>
                </c:pt>
                <c:pt idx="1061">
                  <c:v>43316.625071064816</c:v>
                </c:pt>
                <c:pt idx="1062">
                  <c:v>43316.666737789354</c:v>
                </c:pt>
                <c:pt idx="1063">
                  <c:v>43316.708404513891</c:v>
                </c:pt>
                <c:pt idx="1064">
                  <c:v>43316.750071238428</c:v>
                </c:pt>
                <c:pt idx="1065">
                  <c:v>43316.791737962965</c:v>
                </c:pt>
                <c:pt idx="1066">
                  <c:v>43316.833404687502</c:v>
                </c:pt>
                <c:pt idx="1067">
                  <c:v>43316.87507141204</c:v>
                </c:pt>
                <c:pt idx="1068">
                  <c:v>43316.916738136577</c:v>
                </c:pt>
                <c:pt idx="1069">
                  <c:v>43316.958404861114</c:v>
                </c:pt>
                <c:pt idx="1070">
                  <c:v>43317.000071585651</c:v>
                </c:pt>
                <c:pt idx="1071">
                  <c:v>43317.041738310189</c:v>
                </c:pt>
                <c:pt idx="1072">
                  <c:v>43317.083405034726</c:v>
                </c:pt>
                <c:pt idx="1073">
                  <c:v>43317.125071759256</c:v>
                </c:pt>
                <c:pt idx="1074">
                  <c:v>43317.166738483793</c:v>
                </c:pt>
                <c:pt idx="1075">
                  <c:v>43317.20840520833</c:v>
                </c:pt>
                <c:pt idx="1076">
                  <c:v>43317.250071932867</c:v>
                </c:pt>
                <c:pt idx="1077">
                  <c:v>43317.291738657404</c:v>
                </c:pt>
                <c:pt idx="1078">
                  <c:v>43317.333405381942</c:v>
                </c:pt>
                <c:pt idx="1079">
                  <c:v>43317.375072106479</c:v>
                </c:pt>
                <c:pt idx="1080">
                  <c:v>43317.416738831016</c:v>
                </c:pt>
                <c:pt idx="1081">
                  <c:v>43317.458405555553</c:v>
                </c:pt>
                <c:pt idx="1082">
                  <c:v>43317.500072280091</c:v>
                </c:pt>
                <c:pt idx="1083">
                  <c:v>43317.541739004628</c:v>
                </c:pt>
                <c:pt idx="1084">
                  <c:v>43317.583405729165</c:v>
                </c:pt>
                <c:pt idx="1085">
                  <c:v>43317.625072453702</c:v>
                </c:pt>
                <c:pt idx="1086">
                  <c:v>43317.666739178239</c:v>
                </c:pt>
                <c:pt idx="1087">
                  <c:v>43317.708405902777</c:v>
                </c:pt>
                <c:pt idx="1088">
                  <c:v>43317.750072627314</c:v>
                </c:pt>
                <c:pt idx="1089">
                  <c:v>43317.791739351851</c:v>
                </c:pt>
                <c:pt idx="1090">
                  <c:v>43317.833406076388</c:v>
                </c:pt>
                <c:pt idx="1091">
                  <c:v>43317.875072800925</c:v>
                </c:pt>
                <c:pt idx="1092">
                  <c:v>43317.916739525463</c:v>
                </c:pt>
                <c:pt idx="1093">
                  <c:v>43317.95840625</c:v>
                </c:pt>
                <c:pt idx="1094">
                  <c:v>43318.000072974537</c:v>
                </c:pt>
                <c:pt idx="1095">
                  <c:v>43318.041739699074</c:v>
                </c:pt>
                <c:pt idx="1096">
                  <c:v>43318.083406423611</c:v>
                </c:pt>
                <c:pt idx="1097">
                  <c:v>43318.125073148149</c:v>
                </c:pt>
                <c:pt idx="1098">
                  <c:v>43318.166739872686</c:v>
                </c:pt>
                <c:pt idx="1099">
                  <c:v>43318.208406597223</c:v>
                </c:pt>
                <c:pt idx="1100">
                  <c:v>43318.25007332176</c:v>
                </c:pt>
                <c:pt idx="1101">
                  <c:v>43318.291740046297</c:v>
                </c:pt>
                <c:pt idx="1102">
                  <c:v>43318.333406770835</c:v>
                </c:pt>
                <c:pt idx="1103">
                  <c:v>43318.375073495372</c:v>
                </c:pt>
                <c:pt idx="1104">
                  <c:v>43318.416740219909</c:v>
                </c:pt>
                <c:pt idx="1105">
                  <c:v>43318.458406944446</c:v>
                </c:pt>
                <c:pt idx="1106">
                  <c:v>43318.500073668984</c:v>
                </c:pt>
                <c:pt idx="1107">
                  <c:v>43318.541740393521</c:v>
                </c:pt>
                <c:pt idx="1108">
                  <c:v>43318.583407118058</c:v>
                </c:pt>
                <c:pt idx="1109">
                  <c:v>43318.625073842595</c:v>
                </c:pt>
                <c:pt idx="1110">
                  <c:v>43318.666740567132</c:v>
                </c:pt>
                <c:pt idx="1111">
                  <c:v>43318.70840729167</c:v>
                </c:pt>
                <c:pt idx="1112">
                  <c:v>43318.750074016207</c:v>
                </c:pt>
                <c:pt idx="1113">
                  <c:v>43318.791740740744</c:v>
                </c:pt>
                <c:pt idx="1114">
                  <c:v>43318.833407465281</c:v>
                </c:pt>
                <c:pt idx="1115">
                  <c:v>43318.875074189818</c:v>
                </c:pt>
                <c:pt idx="1116">
                  <c:v>43318.916740914348</c:v>
                </c:pt>
                <c:pt idx="1117">
                  <c:v>43318.958407638886</c:v>
                </c:pt>
                <c:pt idx="1118">
                  <c:v>43319.000074363423</c:v>
                </c:pt>
                <c:pt idx="1119">
                  <c:v>43319.04174108796</c:v>
                </c:pt>
                <c:pt idx="1120">
                  <c:v>43319.083407812497</c:v>
                </c:pt>
                <c:pt idx="1121">
                  <c:v>43319.125074537034</c:v>
                </c:pt>
                <c:pt idx="1122">
                  <c:v>43319.166741261572</c:v>
                </c:pt>
                <c:pt idx="1123">
                  <c:v>43319.208407986109</c:v>
                </c:pt>
                <c:pt idx="1124">
                  <c:v>43319.250074710646</c:v>
                </c:pt>
                <c:pt idx="1125">
                  <c:v>43319.291741435183</c:v>
                </c:pt>
                <c:pt idx="1126">
                  <c:v>43319.33340815972</c:v>
                </c:pt>
                <c:pt idx="1127">
                  <c:v>43319.375074884258</c:v>
                </c:pt>
                <c:pt idx="1128">
                  <c:v>43319.416741608795</c:v>
                </c:pt>
                <c:pt idx="1129">
                  <c:v>43319.458408333332</c:v>
                </c:pt>
                <c:pt idx="1130">
                  <c:v>43319.500075057869</c:v>
                </c:pt>
                <c:pt idx="1131">
                  <c:v>43319.541741782406</c:v>
                </c:pt>
                <c:pt idx="1132">
                  <c:v>43319.583408506944</c:v>
                </c:pt>
                <c:pt idx="1133">
                  <c:v>43319.625075231481</c:v>
                </c:pt>
                <c:pt idx="1134">
                  <c:v>43319.666741956018</c:v>
                </c:pt>
                <c:pt idx="1135">
                  <c:v>43319.708408680555</c:v>
                </c:pt>
                <c:pt idx="1136">
                  <c:v>43319.750075405093</c:v>
                </c:pt>
                <c:pt idx="1137">
                  <c:v>43319.79174212963</c:v>
                </c:pt>
                <c:pt idx="1138">
                  <c:v>43319.833408854167</c:v>
                </c:pt>
                <c:pt idx="1139">
                  <c:v>43319.875075578704</c:v>
                </c:pt>
                <c:pt idx="1140">
                  <c:v>43319.916742303241</c:v>
                </c:pt>
                <c:pt idx="1141">
                  <c:v>43319.958409027779</c:v>
                </c:pt>
                <c:pt idx="1142">
                  <c:v>43320.000075752316</c:v>
                </c:pt>
                <c:pt idx="1143">
                  <c:v>43320.041742476853</c:v>
                </c:pt>
                <c:pt idx="1144">
                  <c:v>43320.08340920139</c:v>
                </c:pt>
                <c:pt idx="1145">
                  <c:v>43320.125075925927</c:v>
                </c:pt>
                <c:pt idx="1146">
                  <c:v>43320.166742650465</c:v>
                </c:pt>
                <c:pt idx="1147">
                  <c:v>43320.208409375002</c:v>
                </c:pt>
                <c:pt idx="1148">
                  <c:v>43320.250076099539</c:v>
                </c:pt>
                <c:pt idx="1149">
                  <c:v>43320.291742824076</c:v>
                </c:pt>
                <c:pt idx="1150">
                  <c:v>43320.333409548613</c:v>
                </c:pt>
                <c:pt idx="1151">
                  <c:v>43320.375076273151</c:v>
                </c:pt>
                <c:pt idx="1152">
                  <c:v>43320.416742997688</c:v>
                </c:pt>
                <c:pt idx="1153">
                  <c:v>43320.458409722225</c:v>
                </c:pt>
                <c:pt idx="1154">
                  <c:v>43320.500076446762</c:v>
                </c:pt>
                <c:pt idx="1155">
                  <c:v>43320.541743171299</c:v>
                </c:pt>
                <c:pt idx="1156">
                  <c:v>43320.583409895837</c:v>
                </c:pt>
                <c:pt idx="1157">
                  <c:v>43320.625076620374</c:v>
                </c:pt>
                <c:pt idx="1158">
                  <c:v>43320.666743344904</c:v>
                </c:pt>
                <c:pt idx="1159">
                  <c:v>43320.708410069441</c:v>
                </c:pt>
                <c:pt idx="1160">
                  <c:v>43320.750076793978</c:v>
                </c:pt>
                <c:pt idx="1161">
                  <c:v>43320.791743518515</c:v>
                </c:pt>
                <c:pt idx="1162">
                  <c:v>43320.833410243053</c:v>
                </c:pt>
                <c:pt idx="1163">
                  <c:v>43320.87507696759</c:v>
                </c:pt>
                <c:pt idx="1164">
                  <c:v>43320.916743692127</c:v>
                </c:pt>
                <c:pt idx="1165">
                  <c:v>43320.958410416664</c:v>
                </c:pt>
                <c:pt idx="1166">
                  <c:v>43321.000077141201</c:v>
                </c:pt>
                <c:pt idx="1167">
                  <c:v>43321.041743865739</c:v>
                </c:pt>
                <c:pt idx="1168">
                  <c:v>43321.083410590276</c:v>
                </c:pt>
                <c:pt idx="1169">
                  <c:v>43321.125077314813</c:v>
                </c:pt>
                <c:pt idx="1170">
                  <c:v>43321.16674403935</c:v>
                </c:pt>
                <c:pt idx="1171">
                  <c:v>43321.208410763888</c:v>
                </c:pt>
                <c:pt idx="1172">
                  <c:v>43321.250077488425</c:v>
                </c:pt>
                <c:pt idx="1173">
                  <c:v>43321.291744212962</c:v>
                </c:pt>
                <c:pt idx="1174">
                  <c:v>43321.333410937499</c:v>
                </c:pt>
                <c:pt idx="1175">
                  <c:v>43321.375077662036</c:v>
                </c:pt>
                <c:pt idx="1176">
                  <c:v>43321.416744386574</c:v>
                </c:pt>
                <c:pt idx="1177">
                  <c:v>43321.458411111111</c:v>
                </c:pt>
                <c:pt idx="1178">
                  <c:v>43321.500077835648</c:v>
                </c:pt>
                <c:pt idx="1179">
                  <c:v>43321.541744560185</c:v>
                </c:pt>
                <c:pt idx="1180">
                  <c:v>43321.583411284722</c:v>
                </c:pt>
                <c:pt idx="1181">
                  <c:v>43321.62507800926</c:v>
                </c:pt>
                <c:pt idx="1182">
                  <c:v>43321.666744733797</c:v>
                </c:pt>
                <c:pt idx="1183">
                  <c:v>43321.708411458334</c:v>
                </c:pt>
                <c:pt idx="1184">
                  <c:v>43321.750078182871</c:v>
                </c:pt>
                <c:pt idx="1185">
                  <c:v>43321.791744907408</c:v>
                </c:pt>
                <c:pt idx="1186">
                  <c:v>43321.833411631946</c:v>
                </c:pt>
                <c:pt idx="1187">
                  <c:v>43321.875078356483</c:v>
                </c:pt>
                <c:pt idx="1188">
                  <c:v>43321.91674508102</c:v>
                </c:pt>
                <c:pt idx="1189">
                  <c:v>43321.958411805557</c:v>
                </c:pt>
                <c:pt idx="1190">
                  <c:v>43322.000078530094</c:v>
                </c:pt>
                <c:pt idx="1191">
                  <c:v>43322.041745254632</c:v>
                </c:pt>
                <c:pt idx="1192">
                  <c:v>43322.083411979169</c:v>
                </c:pt>
                <c:pt idx="1193">
                  <c:v>43322.125078703706</c:v>
                </c:pt>
                <c:pt idx="1194">
                  <c:v>43322.166745428243</c:v>
                </c:pt>
                <c:pt idx="1195">
                  <c:v>43322.208412152781</c:v>
                </c:pt>
                <c:pt idx="1196">
                  <c:v>43322.250078877318</c:v>
                </c:pt>
                <c:pt idx="1197">
                  <c:v>43322.291745601855</c:v>
                </c:pt>
                <c:pt idx="1198">
                  <c:v>43322.333412326392</c:v>
                </c:pt>
                <c:pt idx="1199">
                  <c:v>43322.375079050929</c:v>
                </c:pt>
                <c:pt idx="1200">
                  <c:v>43322.416745775467</c:v>
                </c:pt>
                <c:pt idx="1201">
                  <c:v>43322.458412499996</c:v>
                </c:pt>
                <c:pt idx="1202">
                  <c:v>43322.500079224534</c:v>
                </c:pt>
                <c:pt idx="1203">
                  <c:v>43322.541745949071</c:v>
                </c:pt>
                <c:pt idx="1204">
                  <c:v>43322.583412673608</c:v>
                </c:pt>
                <c:pt idx="1205">
                  <c:v>43322.625079398145</c:v>
                </c:pt>
                <c:pt idx="1206">
                  <c:v>43322.666746122683</c:v>
                </c:pt>
                <c:pt idx="1207">
                  <c:v>43322.70841284722</c:v>
                </c:pt>
                <c:pt idx="1208">
                  <c:v>43322.750079571757</c:v>
                </c:pt>
                <c:pt idx="1209">
                  <c:v>43322.791746296294</c:v>
                </c:pt>
                <c:pt idx="1210">
                  <c:v>43322.833413020831</c:v>
                </c:pt>
                <c:pt idx="1211">
                  <c:v>43322.875079745369</c:v>
                </c:pt>
                <c:pt idx="1212">
                  <c:v>43322.916746469906</c:v>
                </c:pt>
                <c:pt idx="1213">
                  <c:v>43322.958413194443</c:v>
                </c:pt>
                <c:pt idx="1214">
                  <c:v>43323.00007991898</c:v>
                </c:pt>
                <c:pt idx="1215">
                  <c:v>43323.041746643517</c:v>
                </c:pt>
                <c:pt idx="1216">
                  <c:v>43323.083413368055</c:v>
                </c:pt>
                <c:pt idx="1217">
                  <c:v>43323.125080092592</c:v>
                </c:pt>
                <c:pt idx="1218">
                  <c:v>43323.166746817129</c:v>
                </c:pt>
                <c:pt idx="1219">
                  <c:v>43323.208413541666</c:v>
                </c:pt>
                <c:pt idx="1220">
                  <c:v>43323.250080266203</c:v>
                </c:pt>
                <c:pt idx="1221">
                  <c:v>43323.291746990741</c:v>
                </c:pt>
                <c:pt idx="1222">
                  <c:v>43323.333413715278</c:v>
                </c:pt>
                <c:pt idx="1223">
                  <c:v>43323.375080439815</c:v>
                </c:pt>
                <c:pt idx="1224">
                  <c:v>43323.416747164352</c:v>
                </c:pt>
                <c:pt idx="1225">
                  <c:v>43323.458413888889</c:v>
                </c:pt>
                <c:pt idx="1226">
                  <c:v>43323.500080613427</c:v>
                </c:pt>
                <c:pt idx="1227">
                  <c:v>43323.541747337964</c:v>
                </c:pt>
                <c:pt idx="1228">
                  <c:v>43323.583414062501</c:v>
                </c:pt>
                <c:pt idx="1229">
                  <c:v>43323.625080787038</c:v>
                </c:pt>
                <c:pt idx="1230">
                  <c:v>43323.666747511576</c:v>
                </c:pt>
                <c:pt idx="1231">
                  <c:v>43323.708414236113</c:v>
                </c:pt>
                <c:pt idx="1232">
                  <c:v>43323.75008096065</c:v>
                </c:pt>
                <c:pt idx="1233">
                  <c:v>43323.791747685187</c:v>
                </c:pt>
                <c:pt idx="1234">
                  <c:v>43323.833414409724</c:v>
                </c:pt>
                <c:pt idx="1235">
                  <c:v>43323.875081134262</c:v>
                </c:pt>
                <c:pt idx="1236">
                  <c:v>43323.916747858799</c:v>
                </c:pt>
                <c:pt idx="1237">
                  <c:v>43323.958414583336</c:v>
                </c:pt>
                <c:pt idx="1238">
                  <c:v>43324.000081307873</c:v>
                </c:pt>
                <c:pt idx="1239">
                  <c:v>43324.04174803241</c:v>
                </c:pt>
                <c:pt idx="1240">
                  <c:v>43324.083414756948</c:v>
                </c:pt>
                <c:pt idx="1241">
                  <c:v>43324.125081481485</c:v>
                </c:pt>
                <c:pt idx="1242">
                  <c:v>43324.166748206022</c:v>
                </c:pt>
                <c:pt idx="1243">
                  <c:v>43324.208414930552</c:v>
                </c:pt>
                <c:pt idx="1244">
                  <c:v>43324.250081655089</c:v>
                </c:pt>
                <c:pt idx="1245">
                  <c:v>43324.291748379626</c:v>
                </c:pt>
                <c:pt idx="1246">
                  <c:v>43324.333415104164</c:v>
                </c:pt>
                <c:pt idx="1247">
                  <c:v>43324.375081828701</c:v>
                </c:pt>
                <c:pt idx="1248">
                  <c:v>43324.416748553238</c:v>
                </c:pt>
                <c:pt idx="1249">
                  <c:v>43324.458415277775</c:v>
                </c:pt>
                <c:pt idx="1250">
                  <c:v>43324.500082002312</c:v>
                </c:pt>
                <c:pt idx="1251">
                  <c:v>43324.54174872685</c:v>
                </c:pt>
                <c:pt idx="1252">
                  <c:v>43324.583415451387</c:v>
                </c:pt>
                <c:pt idx="1253">
                  <c:v>43324.625082175924</c:v>
                </c:pt>
                <c:pt idx="1254">
                  <c:v>43324.666748900461</c:v>
                </c:pt>
                <c:pt idx="1255">
                  <c:v>43324.708415624998</c:v>
                </c:pt>
                <c:pt idx="1256">
                  <c:v>43324.750082349536</c:v>
                </c:pt>
                <c:pt idx="1257">
                  <c:v>43324.791749074073</c:v>
                </c:pt>
                <c:pt idx="1258">
                  <c:v>43324.83341579861</c:v>
                </c:pt>
                <c:pt idx="1259">
                  <c:v>43324.875082523147</c:v>
                </c:pt>
                <c:pt idx="1260">
                  <c:v>43324.916749247684</c:v>
                </c:pt>
                <c:pt idx="1261">
                  <c:v>43324.958415972222</c:v>
                </c:pt>
                <c:pt idx="1262">
                  <c:v>43325.000082696759</c:v>
                </c:pt>
                <c:pt idx="1263">
                  <c:v>43325.041749421296</c:v>
                </c:pt>
                <c:pt idx="1264">
                  <c:v>43325.083416145833</c:v>
                </c:pt>
                <c:pt idx="1265">
                  <c:v>43325.125082870371</c:v>
                </c:pt>
                <c:pt idx="1266">
                  <c:v>43325.166749594908</c:v>
                </c:pt>
                <c:pt idx="1267">
                  <c:v>43325.208416319445</c:v>
                </c:pt>
                <c:pt idx="1268">
                  <c:v>43325.250083043982</c:v>
                </c:pt>
                <c:pt idx="1269">
                  <c:v>43325.291749768519</c:v>
                </c:pt>
                <c:pt idx="1270">
                  <c:v>43325.333416493057</c:v>
                </c:pt>
                <c:pt idx="1271">
                  <c:v>43325.375083217594</c:v>
                </c:pt>
                <c:pt idx="1272">
                  <c:v>43325.416749942131</c:v>
                </c:pt>
                <c:pt idx="1273">
                  <c:v>43325.458416666668</c:v>
                </c:pt>
                <c:pt idx="1274">
                  <c:v>43325.500083391205</c:v>
                </c:pt>
                <c:pt idx="1275">
                  <c:v>43325.541750115743</c:v>
                </c:pt>
                <c:pt idx="1276">
                  <c:v>43325.58341684028</c:v>
                </c:pt>
                <c:pt idx="1277">
                  <c:v>43325.625083564817</c:v>
                </c:pt>
                <c:pt idx="1278">
                  <c:v>43325.666750289354</c:v>
                </c:pt>
                <c:pt idx="1279">
                  <c:v>43325.708417013891</c:v>
                </c:pt>
                <c:pt idx="1280">
                  <c:v>43325.750083738429</c:v>
                </c:pt>
                <c:pt idx="1281">
                  <c:v>43325.791750462966</c:v>
                </c:pt>
                <c:pt idx="1282">
                  <c:v>43325.833417187503</c:v>
                </c:pt>
                <c:pt idx="1283">
                  <c:v>43325.87508391204</c:v>
                </c:pt>
                <c:pt idx="1284">
                  <c:v>43325.916750636577</c:v>
                </c:pt>
                <c:pt idx="1285">
                  <c:v>43325.958417361115</c:v>
                </c:pt>
                <c:pt idx="1286">
                  <c:v>43326.000084085645</c:v>
                </c:pt>
                <c:pt idx="1287">
                  <c:v>43326.041750810182</c:v>
                </c:pt>
                <c:pt idx="1288">
                  <c:v>43326.083417534719</c:v>
                </c:pt>
                <c:pt idx="1289">
                  <c:v>43326.125084259256</c:v>
                </c:pt>
                <c:pt idx="1290">
                  <c:v>43326.166750983793</c:v>
                </c:pt>
                <c:pt idx="1291">
                  <c:v>43326.208417708331</c:v>
                </c:pt>
                <c:pt idx="1292">
                  <c:v>43326.250084432868</c:v>
                </c:pt>
                <c:pt idx="1293">
                  <c:v>43326.291751157405</c:v>
                </c:pt>
                <c:pt idx="1294">
                  <c:v>43326.333417881942</c:v>
                </c:pt>
                <c:pt idx="1295">
                  <c:v>43326.37508460648</c:v>
                </c:pt>
                <c:pt idx="1296">
                  <c:v>43326.416751331017</c:v>
                </c:pt>
                <c:pt idx="1297">
                  <c:v>43326.458418055554</c:v>
                </c:pt>
                <c:pt idx="1298">
                  <c:v>43326.500084780091</c:v>
                </c:pt>
                <c:pt idx="1299">
                  <c:v>43326.541751504628</c:v>
                </c:pt>
                <c:pt idx="1300">
                  <c:v>43326.583418229166</c:v>
                </c:pt>
                <c:pt idx="1301">
                  <c:v>43326.625084953703</c:v>
                </c:pt>
                <c:pt idx="1302">
                  <c:v>43326.66675167824</c:v>
                </c:pt>
                <c:pt idx="1303">
                  <c:v>43326.708418402777</c:v>
                </c:pt>
                <c:pt idx="1304">
                  <c:v>43326.750085127314</c:v>
                </c:pt>
                <c:pt idx="1305">
                  <c:v>43326.791751851852</c:v>
                </c:pt>
                <c:pt idx="1306">
                  <c:v>43326.833418576389</c:v>
                </c:pt>
                <c:pt idx="1307">
                  <c:v>43326.875085300926</c:v>
                </c:pt>
                <c:pt idx="1308">
                  <c:v>43326.916752025463</c:v>
                </c:pt>
                <c:pt idx="1309">
                  <c:v>43326.95841875</c:v>
                </c:pt>
                <c:pt idx="1310">
                  <c:v>43327.000085474538</c:v>
                </c:pt>
                <c:pt idx="1311">
                  <c:v>43327.041752199075</c:v>
                </c:pt>
                <c:pt idx="1312">
                  <c:v>43327.083418923612</c:v>
                </c:pt>
                <c:pt idx="1313">
                  <c:v>43327.125085648149</c:v>
                </c:pt>
                <c:pt idx="1314">
                  <c:v>43327.166752372686</c:v>
                </c:pt>
                <c:pt idx="1315">
                  <c:v>43327.208419097224</c:v>
                </c:pt>
                <c:pt idx="1316">
                  <c:v>43327.250085821761</c:v>
                </c:pt>
                <c:pt idx="1317">
                  <c:v>43327.291752546298</c:v>
                </c:pt>
                <c:pt idx="1318">
                  <c:v>43327.333419270835</c:v>
                </c:pt>
                <c:pt idx="1319">
                  <c:v>43327.375085995373</c:v>
                </c:pt>
                <c:pt idx="1320">
                  <c:v>43327.41675271991</c:v>
                </c:pt>
                <c:pt idx="1321">
                  <c:v>43327.458419444447</c:v>
                </c:pt>
                <c:pt idx="1322">
                  <c:v>43327.500086168984</c:v>
                </c:pt>
                <c:pt idx="1323">
                  <c:v>43327.541752893521</c:v>
                </c:pt>
                <c:pt idx="1324">
                  <c:v>43327.583419618059</c:v>
                </c:pt>
                <c:pt idx="1325">
                  <c:v>43327.625086342596</c:v>
                </c:pt>
                <c:pt idx="1326">
                  <c:v>43327.666753067133</c:v>
                </c:pt>
                <c:pt idx="1327">
                  <c:v>43327.70841979167</c:v>
                </c:pt>
                <c:pt idx="1328">
                  <c:v>43327.7500865162</c:v>
                </c:pt>
                <c:pt idx="1329">
                  <c:v>43327.791753240737</c:v>
                </c:pt>
                <c:pt idx="1330">
                  <c:v>43327.833419965275</c:v>
                </c:pt>
                <c:pt idx="1331">
                  <c:v>43327.875086689812</c:v>
                </c:pt>
                <c:pt idx="1332">
                  <c:v>43327.916753414349</c:v>
                </c:pt>
                <c:pt idx="1333">
                  <c:v>43327.958420138886</c:v>
                </c:pt>
                <c:pt idx="1334">
                  <c:v>43328.000086863423</c:v>
                </c:pt>
                <c:pt idx="1335">
                  <c:v>43328.041753587961</c:v>
                </c:pt>
                <c:pt idx="1336">
                  <c:v>43328.083420312498</c:v>
                </c:pt>
                <c:pt idx="1337">
                  <c:v>43328.125087037035</c:v>
                </c:pt>
                <c:pt idx="1338">
                  <c:v>43328.166753761572</c:v>
                </c:pt>
                <c:pt idx="1339">
                  <c:v>43328.208420486109</c:v>
                </c:pt>
                <c:pt idx="1340">
                  <c:v>43328.250087210647</c:v>
                </c:pt>
                <c:pt idx="1341">
                  <c:v>43328.291753935184</c:v>
                </c:pt>
                <c:pt idx="1342">
                  <c:v>43328.333420659721</c:v>
                </c:pt>
                <c:pt idx="1343">
                  <c:v>43328.375087384258</c:v>
                </c:pt>
                <c:pt idx="1344">
                  <c:v>43328.416754108795</c:v>
                </c:pt>
                <c:pt idx="1345">
                  <c:v>43328.458420833333</c:v>
                </c:pt>
                <c:pt idx="1346">
                  <c:v>43328.50008755787</c:v>
                </c:pt>
                <c:pt idx="1347">
                  <c:v>43328.541754282407</c:v>
                </c:pt>
                <c:pt idx="1348">
                  <c:v>43328.583421006944</c:v>
                </c:pt>
                <c:pt idx="1349">
                  <c:v>43328.625087731481</c:v>
                </c:pt>
                <c:pt idx="1350">
                  <c:v>43328.666754456019</c:v>
                </c:pt>
                <c:pt idx="1351">
                  <c:v>43328.708421180556</c:v>
                </c:pt>
                <c:pt idx="1352">
                  <c:v>43328.750087905093</c:v>
                </c:pt>
                <c:pt idx="1353">
                  <c:v>43328.79175462963</c:v>
                </c:pt>
                <c:pt idx="1354">
                  <c:v>43328.833421354168</c:v>
                </c:pt>
                <c:pt idx="1355">
                  <c:v>43328.875088078705</c:v>
                </c:pt>
                <c:pt idx="1356">
                  <c:v>43328.916754803242</c:v>
                </c:pt>
                <c:pt idx="1357">
                  <c:v>43328.958421527779</c:v>
                </c:pt>
                <c:pt idx="1358">
                  <c:v>43329.000088252316</c:v>
                </c:pt>
                <c:pt idx="1359">
                  <c:v>43329.041754976854</c:v>
                </c:pt>
                <c:pt idx="1360">
                  <c:v>43329.083421701391</c:v>
                </c:pt>
                <c:pt idx="1361">
                  <c:v>43329.125088425928</c:v>
                </c:pt>
                <c:pt idx="1362">
                  <c:v>43329.166755150465</c:v>
                </c:pt>
                <c:pt idx="1363">
                  <c:v>43329.208421875002</c:v>
                </c:pt>
                <c:pt idx="1364">
                  <c:v>43329.25008859954</c:v>
                </c:pt>
                <c:pt idx="1365">
                  <c:v>43329.291755324077</c:v>
                </c:pt>
                <c:pt idx="1366">
                  <c:v>43329.333422048614</c:v>
                </c:pt>
                <c:pt idx="1367">
                  <c:v>43329.375088773151</c:v>
                </c:pt>
                <c:pt idx="1368">
                  <c:v>43329.416755497688</c:v>
                </c:pt>
                <c:pt idx="1369">
                  <c:v>43329.458422222226</c:v>
                </c:pt>
                <c:pt idx="1370">
                  <c:v>43329.500088946763</c:v>
                </c:pt>
                <c:pt idx="1371">
                  <c:v>43329.541755671293</c:v>
                </c:pt>
                <c:pt idx="1372">
                  <c:v>43329.58342239583</c:v>
                </c:pt>
                <c:pt idx="1373">
                  <c:v>43329.625089120367</c:v>
                </c:pt>
                <c:pt idx="1374">
                  <c:v>43329.666755844904</c:v>
                </c:pt>
                <c:pt idx="1375">
                  <c:v>43329.708422569442</c:v>
                </c:pt>
                <c:pt idx="1376">
                  <c:v>43329.750089293979</c:v>
                </c:pt>
                <c:pt idx="1377">
                  <c:v>43329.791756018516</c:v>
                </c:pt>
                <c:pt idx="1378">
                  <c:v>43329.833422743053</c:v>
                </c:pt>
                <c:pt idx="1379">
                  <c:v>43329.87508946759</c:v>
                </c:pt>
                <c:pt idx="1380">
                  <c:v>43329.916756192128</c:v>
                </c:pt>
                <c:pt idx="1381">
                  <c:v>43329.958422916665</c:v>
                </c:pt>
                <c:pt idx="1382">
                  <c:v>43330.000089641202</c:v>
                </c:pt>
                <c:pt idx="1383">
                  <c:v>43330.041756365739</c:v>
                </c:pt>
                <c:pt idx="1384">
                  <c:v>43330.083423090276</c:v>
                </c:pt>
                <c:pt idx="1385">
                  <c:v>43330.125089814814</c:v>
                </c:pt>
                <c:pt idx="1386">
                  <c:v>43330.166756539351</c:v>
                </c:pt>
                <c:pt idx="1387">
                  <c:v>43330.208423263888</c:v>
                </c:pt>
                <c:pt idx="1388">
                  <c:v>43330.250089988425</c:v>
                </c:pt>
                <c:pt idx="1389">
                  <c:v>43330.291756712963</c:v>
                </c:pt>
                <c:pt idx="1390">
                  <c:v>43330.3334234375</c:v>
                </c:pt>
                <c:pt idx="1391">
                  <c:v>43330.375090162037</c:v>
                </c:pt>
                <c:pt idx="1392">
                  <c:v>43330.416756886574</c:v>
                </c:pt>
                <c:pt idx="1393">
                  <c:v>43330.458423611111</c:v>
                </c:pt>
                <c:pt idx="1394">
                  <c:v>43330.500090335649</c:v>
                </c:pt>
                <c:pt idx="1395">
                  <c:v>43330.541757060186</c:v>
                </c:pt>
                <c:pt idx="1396">
                  <c:v>43330.583423784723</c:v>
                </c:pt>
                <c:pt idx="1397">
                  <c:v>43330.62509050926</c:v>
                </c:pt>
                <c:pt idx="1398">
                  <c:v>43330.666757233797</c:v>
                </c:pt>
                <c:pt idx="1399">
                  <c:v>43330.708423958335</c:v>
                </c:pt>
                <c:pt idx="1400">
                  <c:v>43330.750090682872</c:v>
                </c:pt>
                <c:pt idx="1401">
                  <c:v>43330.791757407409</c:v>
                </c:pt>
                <c:pt idx="1402">
                  <c:v>43330.833424131946</c:v>
                </c:pt>
                <c:pt idx="1403">
                  <c:v>43330.875090856483</c:v>
                </c:pt>
                <c:pt idx="1404">
                  <c:v>43330.916757581021</c:v>
                </c:pt>
                <c:pt idx="1405">
                  <c:v>43330.958424305558</c:v>
                </c:pt>
                <c:pt idx="1406">
                  <c:v>43331.000091030095</c:v>
                </c:pt>
                <c:pt idx="1407">
                  <c:v>43331.041757754632</c:v>
                </c:pt>
                <c:pt idx="1408">
                  <c:v>43331.083424479169</c:v>
                </c:pt>
                <c:pt idx="1409">
                  <c:v>43331.125091203707</c:v>
                </c:pt>
                <c:pt idx="1410">
                  <c:v>43331.166757928244</c:v>
                </c:pt>
                <c:pt idx="1411">
                  <c:v>43331.208424652781</c:v>
                </c:pt>
                <c:pt idx="1412">
                  <c:v>43331.250091377318</c:v>
                </c:pt>
                <c:pt idx="1413">
                  <c:v>43331.291758101848</c:v>
                </c:pt>
                <c:pt idx="1414">
                  <c:v>43331.333424826385</c:v>
                </c:pt>
                <c:pt idx="1415">
                  <c:v>43331.375091550923</c:v>
                </c:pt>
                <c:pt idx="1416">
                  <c:v>43331.41675827546</c:v>
                </c:pt>
                <c:pt idx="1417">
                  <c:v>43331.458424999997</c:v>
                </c:pt>
                <c:pt idx="1418">
                  <c:v>43331.500091724534</c:v>
                </c:pt>
                <c:pt idx="1419">
                  <c:v>43331.541758449071</c:v>
                </c:pt>
                <c:pt idx="1420">
                  <c:v>43331.583425173609</c:v>
                </c:pt>
                <c:pt idx="1421">
                  <c:v>43331.625091898146</c:v>
                </c:pt>
                <c:pt idx="1422">
                  <c:v>43331.666758622683</c:v>
                </c:pt>
                <c:pt idx="1423">
                  <c:v>43331.70842534722</c:v>
                </c:pt>
                <c:pt idx="1424">
                  <c:v>43331.750092071758</c:v>
                </c:pt>
                <c:pt idx="1425">
                  <c:v>43331.791758796295</c:v>
                </c:pt>
                <c:pt idx="1426">
                  <c:v>43331.833425520832</c:v>
                </c:pt>
                <c:pt idx="1427">
                  <c:v>43331.875092245369</c:v>
                </c:pt>
                <c:pt idx="1428">
                  <c:v>43331.916758969906</c:v>
                </c:pt>
                <c:pt idx="1429">
                  <c:v>43331.958425694444</c:v>
                </c:pt>
                <c:pt idx="1430">
                  <c:v>43332.000092418981</c:v>
                </c:pt>
                <c:pt idx="1431">
                  <c:v>43332.041759143518</c:v>
                </c:pt>
                <c:pt idx="1432">
                  <c:v>43332.083425868055</c:v>
                </c:pt>
                <c:pt idx="1433">
                  <c:v>43332.125092592592</c:v>
                </c:pt>
                <c:pt idx="1434">
                  <c:v>43332.16675931713</c:v>
                </c:pt>
                <c:pt idx="1435">
                  <c:v>43332.208426041667</c:v>
                </c:pt>
                <c:pt idx="1436">
                  <c:v>43332.250092766204</c:v>
                </c:pt>
                <c:pt idx="1437">
                  <c:v>43332.291759490741</c:v>
                </c:pt>
                <c:pt idx="1438">
                  <c:v>43332.333426215278</c:v>
                </c:pt>
                <c:pt idx="1439">
                  <c:v>43332.375092939816</c:v>
                </c:pt>
                <c:pt idx="1440">
                  <c:v>43332.416759664353</c:v>
                </c:pt>
                <c:pt idx="1441">
                  <c:v>43332.45842638889</c:v>
                </c:pt>
                <c:pt idx="1442">
                  <c:v>43332.500093113427</c:v>
                </c:pt>
                <c:pt idx="1443">
                  <c:v>43332.541759837964</c:v>
                </c:pt>
                <c:pt idx="1444">
                  <c:v>43332.583426562502</c:v>
                </c:pt>
                <c:pt idx="1445">
                  <c:v>43332.625093287039</c:v>
                </c:pt>
                <c:pt idx="1446">
                  <c:v>43332.666760011576</c:v>
                </c:pt>
                <c:pt idx="1447">
                  <c:v>43332.708426736113</c:v>
                </c:pt>
                <c:pt idx="1448">
                  <c:v>43332.750093460651</c:v>
                </c:pt>
                <c:pt idx="1449">
                  <c:v>43332.791760185188</c:v>
                </c:pt>
                <c:pt idx="1450">
                  <c:v>43332.833426909725</c:v>
                </c:pt>
                <c:pt idx="1451">
                  <c:v>43332.875093634262</c:v>
                </c:pt>
                <c:pt idx="1452">
                  <c:v>43332.916760358799</c:v>
                </c:pt>
                <c:pt idx="1453">
                  <c:v>43332.958427083337</c:v>
                </c:pt>
                <c:pt idx="1454">
                  <c:v>43333.000093807874</c:v>
                </c:pt>
                <c:pt idx="1455">
                  <c:v>43333.041760532411</c:v>
                </c:pt>
                <c:pt idx="1456">
                  <c:v>43333.083427256941</c:v>
                </c:pt>
                <c:pt idx="1457">
                  <c:v>43333.125093981478</c:v>
                </c:pt>
                <c:pt idx="1458">
                  <c:v>43333.166760706015</c:v>
                </c:pt>
                <c:pt idx="1459">
                  <c:v>43333.208427430553</c:v>
                </c:pt>
                <c:pt idx="1460">
                  <c:v>43333.25009415509</c:v>
                </c:pt>
                <c:pt idx="1461">
                  <c:v>43333.291760879627</c:v>
                </c:pt>
                <c:pt idx="1462">
                  <c:v>43333.333427604164</c:v>
                </c:pt>
                <c:pt idx="1463">
                  <c:v>43333.375094328701</c:v>
                </c:pt>
                <c:pt idx="1464">
                  <c:v>43333.416761053239</c:v>
                </c:pt>
                <c:pt idx="1465">
                  <c:v>43333.458427777776</c:v>
                </c:pt>
                <c:pt idx="1466">
                  <c:v>43333.500094502313</c:v>
                </c:pt>
                <c:pt idx="1467">
                  <c:v>43333.54176122685</c:v>
                </c:pt>
                <c:pt idx="1468">
                  <c:v>43333.583427951387</c:v>
                </c:pt>
                <c:pt idx="1469">
                  <c:v>43333.625094675925</c:v>
                </c:pt>
                <c:pt idx="1470">
                  <c:v>43333.666761400462</c:v>
                </c:pt>
                <c:pt idx="1471">
                  <c:v>43333.708428124999</c:v>
                </c:pt>
                <c:pt idx="1472">
                  <c:v>43333.750094849536</c:v>
                </c:pt>
                <c:pt idx="1473">
                  <c:v>43333.791761574073</c:v>
                </c:pt>
                <c:pt idx="1474">
                  <c:v>43333.833428298611</c:v>
                </c:pt>
                <c:pt idx="1475">
                  <c:v>43333.875095023148</c:v>
                </c:pt>
                <c:pt idx="1476">
                  <c:v>43333.916761747685</c:v>
                </c:pt>
                <c:pt idx="1477">
                  <c:v>43333.958428472222</c:v>
                </c:pt>
                <c:pt idx="1478">
                  <c:v>43334.00009519676</c:v>
                </c:pt>
                <c:pt idx="1479">
                  <c:v>43334.041761921297</c:v>
                </c:pt>
                <c:pt idx="1480">
                  <c:v>43334.083428645834</c:v>
                </c:pt>
                <c:pt idx="1481">
                  <c:v>43334.125095370371</c:v>
                </c:pt>
                <c:pt idx="1482">
                  <c:v>43334.166762094908</c:v>
                </c:pt>
                <c:pt idx="1483">
                  <c:v>43334.208428819446</c:v>
                </c:pt>
                <c:pt idx="1484">
                  <c:v>43334.250095543983</c:v>
                </c:pt>
                <c:pt idx="1485">
                  <c:v>43334.29176226852</c:v>
                </c:pt>
                <c:pt idx="1486">
                  <c:v>43334.333428993057</c:v>
                </c:pt>
                <c:pt idx="1487">
                  <c:v>43334.375095717594</c:v>
                </c:pt>
                <c:pt idx="1488">
                  <c:v>43334.416762442132</c:v>
                </c:pt>
                <c:pt idx="1489">
                  <c:v>43334.458429166669</c:v>
                </c:pt>
                <c:pt idx="1490">
                  <c:v>43334.500095891206</c:v>
                </c:pt>
                <c:pt idx="1491">
                  <c:v>43334.541762615743</c:v>
                </c:pt>
                <c:pt idx="1492">
                  <c:v>43334.58342934028</c:v>
                </c:pt>
                <c:pt idx="1493">
                  <c:v>43334.625096064818</c:v>
                </c:pt>
                <c:pt idx="1494">
                  <c:v>43334.666762789355</c:v>
                </c:pt>
                <c:pt idx="1495">
                  <c:v>43334.708429513892</c:v>
                </c:pt>
                <c:pt idx="1496">
                  <c:v>43334.750096238429</c:v>
                </c:pt>
                <c:pt idx="1497">
                  <c:v>43334.791762962966</c:v>
                </c:pt>
                <c:pt idx="1498">
                  <c:v>43334.833429687496</c:v>
                </c:pt>
                <c:pt idx="1499">
                  <c:v>43334.875096412034</c:v>
                </c:pt>
                <c:pt idx="1500">
                  <c:v>43334.916763136571</c:v>
                </c:pt>
                <c:pt idx="1501">
                  <c:v>43334.958429861108</c:v>
                </c:pt>
                <c:pt idx="1502">
                  <c:v>43335.000096585645</c:v>
                </c:pt>
                <c:pt idx="1503">
                  <c:v>43335.041763310182</c:v>
                </c:pt>
                <c:pt idx="1504">
                  <c:v>43335.08343003472</c:v>
                </c:pt>
                <c:pt idx="1505">
                  <c:v>43335.125096759257</c:v>
                </c:pt>
                <c:pt idx="1506">
                  <c:v>43335.166763483794</c:v>
                </c:pt>
                <c:pt idx="1507">
                  <c:v>43335.208430208331</c:v>
                </c:pt>
                <c:pt idx="1508">
                  <c:v>43335.250096932868</c:v>
                </c:pt>
                <c:pt idx="1509">
                  <c:v>43335.291763657406</c:v>
                </c:pt>
                <c:pt idx="1510">
                  <c:v>43335.333430381943</c:v>
                </c:pt>
                <c:pt idx="1511">
                  <c:v>43335.37509710648</c:v>
                </c:pt>
                <c:pt idx="1512">
                  <c:v>43335.416763831017</c:v>
                </c:pt>
                <c:pt idx="1513">
                  <c:v>43335.458430555555</c:v>
                </c:pt>
                <c:pt idx="1514">
                  <c:v>43335.500097280092</c:v>
                </c:pt>
                <c:pt idx="1515">
                  <c:v>43335.541764004629</c:v>
                </c:pt>
                <c:pt idx="1516">
                  <c:v>43335.583430729166</c:v>
                </c:pt>
                <c:pt idx="1517">
                  <c:v>43335.625097453703</c:v>
                </c:pt>
                <c:pt idx="1518">
                  <c:v>43335.666764178241</c:v>
                </c:pt>
                <c:pt idx="1519">
                  <c:v>43335.708430902778</c:v>
                </c:pt>
                <c:pt idx="1520">
                  <c:v>43335.750097627315</c:v>
                </c:pt>
                <c:pt idx="1521">
                  <c:v>43335.791764351852</c:v>
                </c:pt>
                <c:pt idx="1522">
                  <c:v>43335.833431076389</c:v>
                </c:pt>
                <c:pt idx="1523">
                  <c:v>43335.875097800927</c:v>
                </c:pt>
                <c:pt idx="1524">
                  <c:v>43335.916764525464</c:v>
                </c:pt>
                <c:pt idx="1525">
                  <c:v>43335.958431250001</c:v>
                </c:pt>
                <c:pt idx="1526">
                  <c:v>43336.000097974538</c:v>
                </c:pt>
                <c:pt idx="1527">
                  <c:v>43336.041764699075</c:v>
                </c:pt>
                <c:pt idx="1528">
                  <c:v>43336.083431423613</c:v>
                </c:pt>
                <c:pt idx="1529">
                  <c:v>43336.12509814815</c:v>
                </c:pt>
                <c:pt idx="1530">
                  <c:v>43336.166764872687</c:v>
                </c:pt>
                <c:pt idx="1531">
                  <c:v>43336.208431597224</c:v>
                </c:pt>
                <c:pt idx="1532">
                  <c:v>43336.250098321761</c:v>
                </c:pt>
                <c:pt idx="1533">
                  <c:v>43336.291765046299</c:v>
                </c:pt>
                <c:pt idx="1534">
                  <c:v>43336.333431770836</c:v>
                </c:pt>
                <c:pt idx="1535">
                  <c:v>43336.375098495373</c:v>
                </c:pt>
                <c:pt idx="1536">
                  <c:v>43336.41676521991</c:v>
                </c:pt>
                <c:pt idx="1537">
                  <c:v>43336.458431944448</c:v>
                </c:pt>
                <c:pt idx="1538">
                  <c:v>43336.500098668985</c:v>
                </c:pt>
                <c:pt idx="1539">
                  <c:v>43336.541765393522</c:v>
                </c:pt>
                <c:pt idx="1540">
                  <c:v>43336.583432118059</c:v>
                </c:pt>
                <c:pt idx="1541">
                  <c:v>43336.625098842589</c:v>
                </c:pt>
                <c:pt idx="1542">
                  <c:v>43336.666765567126</c:v>
                </c:pt>
                <c:pt idx="1543">
                  <c:v>43336.708432291663</c:v>
                </c:pt>
                <c:pt idx="1544">
                  <c:v>43336.750099016201</c:v>
                </c:pt>
                <c:pt idx="1545">
                  <c:v>43336.791765740738</c:v>
                </c:pt>
                <c:pt idx="1546">
                  <c:v>43336.833432465275</c:v>
                </c:pt>
                <c:pt idx="1547">
                  <c:v>43336.875099189812</c:v>
                </c:pt>
                <c:pt idx="1548">
                  <c:v>43336.91676591435</c:v>
                </c:pt>
                <c:pt idx="1549">
                  <c:v>43336.958432638887</c:v>
                </c:pt>
                <c:pt idx="1550">
                  <c:v>43337.000099363424</c:v>
                </c:pt>
                <c:pt idx="1551">
                  <c:v>43337.041766087961</c:v>
                </c:pt>
                <c:pt idx="1552">
                  <c:v>43337.083432812498</c:v>
                </c:pt>
                <c:pt idx="1553">
                  <c:v>43337.125099537036</c:v>
                </c:pt>
                <c:pt idx="1554">
                  <c:v>43337.166766261573</c:v>
                </c:pt>
                <c:pt idx="1555">
                  <c:v>43337.20843298611</c:v>
                </c:pt>
                <c:pt idx="1556">
                  <c:v>43337.250099710647</c:v>
                </c:pt>
                <c:pt idx="1557">
                  <c:v>43337.291766435184</c:v>
                </c:pt>
                <c:pt idx="1558">
                  <c:v>43337.333433159722</c:v>
                </c:pt>
                <c:pt idx="1559">
                  <c:v>43337.375099884259</c:v>
                </c:pt>
                <c:pt idx="1560">
                  <c:v>43337.416766608796</c:v>
                </c:pt>
                <c:pt idx="1561">
                  <c:v>43337.458433333333</c:v>
                </c:pt>
                <c:pt idx="1562">
                  <c:v>43337.50010005787</c:v>
                </c:pt>
                <c:pt idx="1563">
                  <c:v>43337.541766782408</c:v>
                </c:pt>
                <c:pt idx="1564">
                  <c:v>43337.583433506945</c:v>
                </c:pt>
                <c:pt idx="1565">
                  <c:v>43337.625100231482</c:v>
                </c:pt>
                <c:pt idx="1566">
                  <c:v>43337.666766956019</c:v>
                </c:pt>
                <c:pt idx="1567">
                  <c:v>43337.708433680556</c:v>
                </c:pt>
                <c:pt idx="1568">
                  <c:v>43337.750100405094</c:v>
                </c:pt>
                <c:pt idx="1569">
                  <c:v>43337.791767129631</c:v>
                </c:pt>
                <c:pt idx="1570">
                  <c:v>43337.833433854168</c:v>
                </c:pt>
                <c:pt idx="1571">
                  <c:v>43337.875100578705</c:v>
                </c:pt>
                <c:pt idx="1572">
                  <c:v>43337.916767303243</c:v>
                </c:pt>
                <c:pt idx="1573">
                  <c:v>43337.95843402778</c:v>
                </c:pt>
                <c:pt idx="1574">
                  <c:v>43338.000100752317</c:v>
                </c:pt>
                <c:pt idx="1575">
                  <c:v>43338.041767476854</c:v>
                </c:pt>
                <c:pt idx="1576">
                  <c:v>43338.083434201391</c:v>
                </c:pt>
                <c:pt idx="1577">
                  <c:v>43338.125100925929</c:v>
                </c:pt>
                <c:pt idx="1578">
                  <c:v>43338.166767650466</c:v>
                </c:pt>
                <c:pt idx="1579">
                  <c:v>43338.208434375003</c:v>
                </c:pt>
                <c:pt idx="1580">
                  <c:v>43338.25010109954</c:v>
                </c:pt>
                <c:pt idx="1581">
                  <c:v>43338.291767824077</c:v>
                </c:pt>
                <c:pt idx="1582">
                  <c:v>43338.333434548615</c:v>
                </c:pt>
                <c:pt idx="1583">
                  <c:v>43338.375101273145</c:v>
                </c:pt>
                <c:pt idx="1584">
                  <c:v>43338.416767997682</c:v>
                </c:pt>
                <c:pt idx="1585">
                  <c:v>43338.458434722219</c:v>
                </c:pt>
                <c:pt idx="1586">
                  <c:v>43338.500101446756</c:v>
                </c:pt>
                <c:pt idx="1587">
                  <c:v>43338.541768171293</c:v>
                </c:pt>
                <c:pt idx="1588">
                  <c:v>43338.583434895831</c:v>
                </c:pt>
                <c:pt idx="1589">
                  <c:v>43338.625101620368</c:v>
                </c:pt>
                <c:pt idx="1590">
                  <c:v>43338.666768344905</c:v>
                </c:pt>
                <c:pt idx="1591">
                  <c:v>43338.708435069442</c:v>
                </c:pt>
                <c:pt idx="1592">
                  <c:v>43338.750101793979</c:v>
                </c:pt>
                <c:pt idx="1593">
                  <c:v>43338.791768518517</c:v>
                </c:pt>
                <c:pt idx="1594">
                  <c:v>43338.833435243054</c:v>
                </c:pt>
                <c:pt idx="1595">
                  <c:v>43338.875101967591</c:v>
                </c:pt>
                <c:pt idx="1596">
                  <c:v>43338.916768692128</c:v>
                </c:pt>
                <c:pt idx="1597">
                  <c:v>43338.958435416665</c:v>
                </c:pt>
                <c:pt idx="1598">
                  <c:v>43339.000102141203</c:v>
                </c:pt>
                <c:pt idx="1599">
                  <c:v>43339.04176886574</c:v>
                </c:pt>
                <c:pt idx="1600">
                  <c:v>43339.083435590277</c:v>
                </c:pt>
                <c:pt idx="1601">
                  <c:v>43339.125102314814</c:v>
                </c:pt>
                <c:pt idx="1602">
                  <c:v>43339.166769039351</c:v>
                </c:pt>
                <c:pt idx="1603">
                  <c:v>43339.208435763889</c:v>
                </c:pt>
                <c:pt idx="1604">
                  <c:v>43339.250102488426</c:v>
                </c:pt>
                <c:pt idx="1605">
                  <c:v>43339.291769212963</c:v>
                </c:pt>
                <c:pt idx="1606">
                  <c:v>43339.3334359375</c:v>
                </c:pt>
                <c:pt idx="1607">
                  <c:v>43339.375102662038</c:v>
                </c:pt>
                <c:pt idx="1608">
                  <c:v>43339.416769386575</c:v>
                </c:pt>
                <c:pt idx="1609">
                  <c:v>43339.458436111112</c:v>
                </c:pt>
                <c:pt idx="1610">
                  <c:v>43339.500102835649</c:v>
                </c:pt>
                <c:pt idx="1611">
                  <c:v>43339.541769560186</c:v>
                </c:pt>
                <c:pt idx="1612">
                  <c:v>43339.583436284724</c:v>
                </c:pt>
                <c:pt idx="1613">
                  <c:v>43339.625103009261</c:v>
                </c:pt>
                <c:pt idx="1614">
                  <c:v>43339.666769733798</c:v>
                </c:pt>
                <c:pt idx="1615">
                  <c:v>43339.708436458335</c:v>
                </c:pt>
                <c:pt idx="1616">
                  <c:v>43339.750103182872</c:v>
                </c:pt>
                <c:pt idx="1617">
                  <c:v>43339.79176990741</c:v>
                </c:pt>
                <c:pt idx="1618">
                  <c:v>43339.833436631947</c:v>
                </c:pt>
                <c:pt idx="1619">
                  <c:v>43339.875103356484</c:v>
                </c:pt>
                <c:pt idx="1620">
                  <c:v>43339.916770081021</c:v>
                </c:pt>
                <c:pt idx="1621">
                  <c:v>43339.958436805558</c:v>
                </c:pt>
                <c:pt idx="1622">
                  <c:v>43340.000103530096</c:v>
                </c:pt>
                <c:pt idx="1623">
                  <c:v>43340.041770254633</c:v>
                </c:pt>
                <c:pt idx="1624">
                  <c:v>43340.08343697917</c:v>
                </c:pt>
                <c:pt idx="1625">
                  <c:v>43340.125103703707</c:v>
                </c:pt>
                <c:pt idx="1626">
                  <c:v>43340.166770428237</c:v>
                </c:pt>
                <c:pt idx="1627">
                  <c:v>43340.208437152774</c:v>
                </c:pt>
                <c:pt idx="1628">
                  <c:v>43340.250103877312</c:v>
                </c:pt>
                <c:pt idx="1629">
                  <c:v>43340.291770601849</c:v>
                </c:pt>
                <c:pt idx="1630">
                  <c:v>43340.333437326386</c:v>
                </c:pt>
                <c:pt idx="1631">
                  <c:v>43340.375104050923</c:v>
                </c:pt>
                <c:pt idx="1632">
                  <c:v>43340.41677077546</c:v>
                </c:pt>
                <c:pt idx="1633">
                  <c:v>43340.458437499998</c:v>
                </c:pt>
                <c:pt idx="1634">
                  <c:v>43340.500104224535</c:v>
                </c:pt>
                <c:pt idx="1635">
                  <c:v>43340.541770949072</c:v>
                </c:pt>
                <c:pt idx="1636">
                  <c:v>43340.583437673609</c:v>
                </c:pt>
                <c:pt idx="1637">
                  <c:v>43340.625104398147</c:v>
                </c:pt>
                <c:pt idx="1638">
                  <c:v>43340.666771122684</c:v>
                </c:pt>
                <c:pt idx="1639">
                  <c:v>43340.708437847221</c:v>
                </c:pt>
                <c:pt idx="1640">
                  <c:v>43340.750104571758</c:v>
                </c:pt>
                <c:pt idx="1641">
                  <c:v>43340.791771296295</c:v>
                </c:pt>
                <c:pt idx="1642">
                  <c:v>43340.833438020833</c:v>
                </c:pt>
                <c:pt idx="1643">
                  <c:v>43340.87510474537</c:v>
                </c:pt>
                <c:pt idx="1644">
                  <c:v>43340.916771469907</c:v>
                </c:pt>
                <c:pt idx="1645">
                  <c:v>43340.958438194444</c:v>
                </c:pt>
                <c:pt idx="1646">
                  <c:v>43341.000104918981</c:v>
                </c:pt>
                <c:pt idx="1647">
                  <c:v>43341.041771643519</c:v>
                </c:pt>
                <c:pt idx="1648">
                  <c:v>43341.083438368056</c:v>
                </c:pt>
                <c:pt idx="1649">
                  <c:v>43341.125105092593</c:v>
                </c:pt>
                <c:pt idx="1650">
                  <c:v>43341.166771990742</c:v>
                </c:pt>
                <c:pt idx="1651">
                  <c:v>43341.208438773145</c:v>
                </c:pt>
                <c:pt idx="1652">
                  <c:v>43341.250105555555</c:v>
                </c:pt>
                <c:pt idx="1653">
                  <c:v>43341.291772337965</c:v>
                </c:pt>
                <c:pt idx="1654">
                  <c:v>43341.333439120368</c:v>
                </c:pt>
                <c:pt idx="1655">
                  <c:v>43341.375105902778</c:v>
                </c:pt>
                <c:pt idx="1656">
                  <c:v>43341.416772685188</c:v>
                </c:pt>
                <c:pt idx="1657">
                  <c:v>43341.458439467591</c:v>
                </c:pt>
                <c:pt idx="1658">
                  <c:v>43341.500106250001</c:v>
                </c:pt>
                <c:pt idx="1659">
                  <c:v>43341.541773032404</c:v>
                </c:pt>
                <c:pt idx="1660">
                  <c:v>43341.583439814814</c:v>
                </c:pt>
                <c:pt idx="1661">
                  <c:v>43341.625106597225</c:v>
                </c:pt>
                <c:pt idx="1662">
                  <c:v>43341.666773379628</c:v>
                </c:pt>
                <c:pt idx="1663">
                  <c:v>43341.708440162038</c:v>
                </c:pt>
                <c:pt idx="1664">
                  <c:v>43341.750106944448</c:v>
                </c:pt>
                <c:pt idx="1665">
                  <c:v>43341.791773726851</c:v>
                </c:pt>
                <c:pt idx="1666">
                  <c:v>43341.833440509261</c:v>
                </c:pt>
                <c:pt idx="1667">
                  <c:v>43341.875107291664</c:v>
                </c:pt>
                <c:pt idx="1668">
                  <c:v>43341.916774074074</c:v>
                </c:pt>
                <c:pt idx="1669">
                  <c:v>43341.958440856484</c:v>
                </c:pt>
                <c:pt idx="1670">
                  <c:v>43342.000104166669</c:v>
                </c:pt>
                <c:pt idx="1671">
                  <c:v>43342.041774421297</c:v>
                </c:pt>
                <c:pt idx="1672">
                  <c:v>43342.0834412037</c:v>
                </c:pt>
                <c:pt idx="1673">
                  <c:v>43342.12510798611</c:v>
                </c:pt>
                <c:pt idx="1674">
                  <c:v>43342.166774768521</c:v>
                </c:pt>
                <c:pt idx="1675">
                  <c:v>43342.208437499998</c:v>
                </c:pt>
                <c:pt idx="1676">
                  <c:v>43342.250108043983</c:v>
                </c:pt>
                <c:pt idx="1677">
                  <c:v>43342.291774768521</c:v>
                </c:pt>
                <c:pt idx="1678">
                  <c:v>43342.333441493058</c:v>
                </c:pt>
                <c:pt idx="1679">
                  <c:v>43342.375108217595</c:v>
                </c:pt>
                <c:pt idx="1680">
                  <c:v>43342.416774942132</c:v>
                </c:pt>
                <c:pt idx="1681">
                  <c:v>43342.458441666669</c:v>
                </c:pt>
                <c:pt idx="1682">
                  <c:v>43342.500108391207</c:v>
                </c:pt>
                <c:pt idx="1683">
                  <c:v>43342.541775115744</c:v>
                </c:pt>
                <c:pt idx="1684">
                  <c:v>43342.583441840281</c:v>
                </c:pt>
                <c:pt idx="1685">
                  <c:v>43342.625108564818</c:v>
                </c:pt>
                <c:pt idx="1686">
                  <c:v>43342.666775289355</c:v>
                </c:pt>
                <c:pt idx="1687">
                  <c:v>43342.708442013885</c:v>
                </c:pt>
              </c:numCache>
            </c:numRef>
          </c:xVal>
          <c:yVal>
            <c:numRef>
              <c:f>Sheet1!$E$6:$E$1693</c:f>
              <c:numCache>
                <c:formatCode>General</c:formatCode>
                <c:ptCount val="1688"/>
                <c:pt idx="0">
                  <c:v>23.2</c:v>
                </c:pt>
                <c:pt idx="1">
                  <c:v>23.200000000000003</c:v>
                </c:pt>
                <c:pt idx="2">
                  <c:v>23.816666666666663</c:v>
                </c:pt>
                <c:pt idx="3">
                  <c:v>24.150000000000002</c:v>
                </c:pt>
                <c:pt idx="4">
                  <c:v>24.333333333333332</c:v>
                </c:pt>
                <c:pt idx="5">
                  <c:v>24.483333333333334</c:v>
                </c:pt>
                <c:pt idx="6">
                  <c:v>24.766666666666666</c:v>
                </c:pt>
                <c:pt idx="7">
                  <c:v>24.333333333333332</c:v>
                </c:pt>
                <c:pt idx="8">
                  <c:v>24.45</c:v>
                </c:pt>
                <c:pt idx="9">
                  <c:v>23.583333333333332</c:v>
                </c:pt>
                <c:pt idx="10">
                  <c:v>22.883333333333336</c:v>
                </c:pt>
                <c:pt idx="11">
                  <c:v>22.45</c:v>
                </c:pt>
                <c:pt idx="12">
                  <c:v>22.349999999999998</c:v>
                </c:pt>
                <c:pt idx="13">
                  <c:v>22.283333333333335</c:v>
                </c:pt>
                <c:pt idx="14">
                  <c:v>21.833333333333332</c:v>
                </c:pt>
                <c:pt idx="15">
                  <c:v>21.683333333333334</c:v>
                </c:pt>
                <c:pt idx="16">
                  <c:v>21.349999999999998</c:v>
                </c:pt>
                <c:pt idx="17">
                  <c:v>21.216666666666669</c:v>
                </c:pt>
                <c:pt idx="18">
                  <c:v>21.766666666666666</c:v>
                </c:pt>
                <c:pt idx="19">
                  <c:v>21.95</c:v>
                </c:pt>
                <c:pt idx="20">
                  <c:v>23.816666666666663</c:v>
                </c:pt>
                <c:pt idx="21">
                  <c:v>24.716666666666669</c:v>
                </c:pt>
                <c:pt idx="22">
                  <c:v>24.8</c:v>
                </c:pt>
                <c:pt idx="23">
                  <c:v>22.799999999999997</c:v>
                </c:pt>
                <c:pt idx="24">
                  <c:v>23.366666666666671</c:v>
                </c:pt>
                <c:pt idx="25">
                  <c:v>23.883333333333329</c:v>
                </c:pt>
                <c:pt idx="26">
                  <c:v>24.483333333333331</c:v>
                </c:pt>
                <c:pt idx="27">
                  <c:v>23.916666666666668</c:v>
                </c:pt>
                <c:pt idx="28">
                  <c:v>24.55</c:v>
                </c:pt>
                <c:pt idx="29">
                  <c:v>24.7</c:v>
                </c:pt>
                <c:pt idx="30">
                  <c:v>24.416666666666668</c:v>
                </c:pt>
                <c:pt idx="31">
                  <c:v>24.066666666666663</c:v>
                </c:pt>
                <c:pt idx="32">
                  <c:v>23.7</c:v>
                </c:pt>
                <c:pt idx="33">
                  <c:v>23.066666666666666</c:v>
                </c:pt>
                <c:pt idx="34">
                  <c:v>22.283333333333331</c:v>
                </c:pt>
                <c:pt idx="35">
                  <c:v>21.816666666666663</c:v>
                </c:pt>
                <c:pt idx="36">
                  <c:v>21.700000000000003</c:v>
                </c:pt>
                <c:pt idx="37">
                  <c:v>21.916666666666661</c:v>
                </c:pt>
                <c:pt idx="38">
                  <c:v>21.533333333333331</c:v>
                </c:pt>
                <c:pt idx="39">
                  <c:v>21.116666666666671</c:v>
                </c:pt>
                <c:pt idx="40">
                  <c:v>20.95</c:v>
                </c:pt>
                <c:pt idx="41">
                  <c:v>21.066666666666666</c:v>
                </c:pt>
                <c:pt idx="42">
                  <c:v>20.683333333333334</c:v>
                </c:pt>
                <c:pt idx="43">
                  <c:v>18.783333333333335</c:v>
                </c:pt>
                <c:pt idx="44">
                  <c:v>20.616666666666664</c:v>
                </c:pt>
                <c:pt idx="45">
                  <c:v>20.583333333333332</c:v>
                </c:pt>
                <c:pt idx="46">
                  <c:v>21.566666666666666</c:v>
                </c:pt>
                <c:pt idx="47">
                  <c:v>21.166666666666664</c:v>
                </c:pt>
                <c:pt idx="48">
                  <c:v>21.75</c:v>
                </c:pt>
                <c:pt idx="49">
                  <c:v>22.533333333333331</c:v>
                </c:pt>
                <c:pt idx="50">
                  <c:v>23.616666666666664</c:v>
                </c:pt>
                <c:pt idx="51">
                  <c:v>23.7</c:v>
                </c:pt>
                <c:pt idx="52">
                  <c:v>24.083333333333332</c:v>
                </c:pt>
                <c:pt idx="53">
                  <c:v>23.399999999999995</c:v>
                </c:pt>
                <c:pt idx="54">
                  <c:v>23.916666666666668</c:v>
                </c:pt>
                <c:pt idx="55">
                  <c:v>23.549999999999997</c:v>
                </c:pt>
                <c:pt idx="56">
                  <c:v>23.5</c:v>
                </c:pt>
                <c:pt idx="57">
                  <c:v>22.516666666666666</c:v>
                </c:pt>
                <c:pt idx="58">
                  <c:v>21.916666666666668</c:v>
                </c:pt>
                <c:pt idx="59">
                  <c:v>21.566666666666666</c:v>
                </c:pt>
                <c:pt idx="60">
                  <c:v>21.416666666666671</c:v>
                </c:pt>
                <c:pt idx="61">
                  <c:v>21.349999999999998</c:v>
                </c:pt>
                <c:pt idx="62">
                  <c:v>21.333333333333332</c:v>
                </c:pt>
                <c:pt idx="63">
                  <c:v>21.133333333333336</c:v>
                </c:pt>
                <c:pt idx="64">
                  <c:v>20.65</c:v>
                </c:pt>
                <c:pt idx="65">
                  <c:v>19.400000000000002</c:v>
                </c:pt>
                <c:pt idx="66">
                  <c:v>18.983333333333334</c:v>
                </c:pt>
                <c:pt idx="67">
                  <c:v>18.399999999999999</c:v>
                </c:pt>
                <c:pt idx="68">
                  <c:v>18.8</c:v>
                </c:pt>
                <c:pt idx="69">
                  <c:v>19.766666666666666</c:v>
                </c:pt>
                <c:pt idx="70">
                  <c:v>20.516666666666666</c:v>
                </c:pt>
                <c:pt idx="71">
                  <c:v>20.499999999999996</c:v>
                </c:pt>
                <c:pt idx="72">
                  <c:v>20.916666666666668</c:v>
                </c:pt>
                <c:pt idx="73">
                  <c:v>21.733333333333334</c:v>
                </c:pt>
                <c:pt idx="74">
                  <c:v>22.150000000000002</c:v>
                </c:pt>
                <c:pt idx="75">
                  <c:v>22.733333333333334</c:v>
                </c:pt>
                <c:pt idx="76">
                  <c:v>22.933333333333334</c:v>
                </c:pt>
                <c:pt idx="77">
                  <c:v>22.966666666666669</c:v>
                </c:pt>
                <c:pt idx="78">
                  <c:v>22.633333333333329</c:v>
                </c:pt>
                <c:pt idx="79">
                  <c:v>22.849999999999998</c:v>
                </c:pt>
                <c:pt idx="80">
                  <c:v>21.933333333333334</c:v>
                </c:pt>
                <c:pt idx="81">
                  <c:v>21.283333333333335</c:v>
                </c:pt>
                <c:pt idx="490">
                  <c:v>23.266666666666666</c:v>
                </c:pt>
                <c:pt idx="491">
                  <c:v>22.883333333333336</c:v>
                </c:pt>
                <c:pt idx="492">
                  <c:v>22.099999999999998</c:v>
                </c:pt>
                <c:pt idx="493">
                  <c:v>21.733333333333331</c:v>
                </c:pt>
                <c:pt idx="494">
                  <c:v>21.933333333333337</c:v>
                </c:pt>
                <c:pt idx="495">
                  <c:v>21.983333333333331</c:v>
                </c:pt>
                <c:pt idx="496">
                  <c:v>21.566666666666663</c:v>
                </c:pt>
                <c:pt idx="497">
                  <c:v>21.433333333333334</c:v>
                </c:pt>
                <c:pt idx="498">
                  <c:v>21.2</c:v>
                </c:pt>
                <c:pt idx="499">
                  <c:v>20.350000000000001</c:v>
                </c:pt>
                <c:pt idx="500">
                  <c:v>20.833333333333336</c:v>
                </c:pt>
                <c:pt idx="501">
                  <c:v>20.933333333333334</c:v>
                </c:pt>
                <c:pt idx="502">
                  <c:v>21.816666666666666</c:v>
                </c:pt>
                <c:pt idx="503">
                  <c:v>22.483333333333334</c:v>
                </c:pt>
                <c:pt idx="504">
                  <c:v>22.916666666666668</c:v>
                </c:pt>
                <c:pt idx="505">
                  <c:v>23.599999999999998</c:v>
                </c:pt>
                <c:pt idx="506">
                  <c:v>24.116666666666664</c:v>
                </c:pt>
                <c:pt idx="507">
                  <c:v>24.816666666666666</c:v>
                </c:pt>
                <c:pt idx="508">
                  <c:v>24.783333333333331</c:v>
                </c:pt>
                <c:pt idx="509">
                  <c:v>24.616666666666664</c:v>
                </c:pt>
                <c:pt idx="510">
                  <c:v>25.033333333333335</c:v>
                </c:pt>
                <c:pt idx="511">
                  <c:v>24.933333333333334</c:v>
                </c:pt>
                <c:pt idx="512">
                  <c:v>24.433333333333334</c:v>
                </c:pt>
                <c:pt idx="513">
                  <c:v>23.950000000000003</c:v>
                </c:pt>
                <c:pt idx="514">
                  <c:v>23.383333333333336</c:v>
                </c:pt>
                <c:pt idx="515">
                  <c:v>23.066666666666663</c:v>
                </c:pt>
                <c:pt idx="516">
                  <c:v>23.066666666666666</c:v>
                </c:pt>
                <c:pt idx="517">
                  <c:v>22.849999999999998</c:v>
                </c:pt>
                <c:pt idx="518">
                  <c:v>22.416666666666668</c:v>
                </c:pt>
                <c:pt idx="519">
                  <c:v>22.100000000000005</c:v>
                </c:pt>
                <c:pt idx="520">
                  <c:v>21.966666666666669</c:v>
                </c:pt>
                <c:pt idx="521">
                  <c:v>21.833333333333332</c:v>
                </c:pt>
                <c:pt idx="522">
                  <c:v>21.033333333333335</c:v>
                </c:pt>
                <c:pt idx="523">
                  <c:v>19.916666666666668</c:v>
                </c:pt>
                <c:pt idx="524">
                  <c:v>19.433333333333334</c:v>
                </c:pt>
                <c:pt idx="525">
                  <c:v>20.316666666666666</c:v>
                </c:pt>
                <c:pt idx="526">
                  <c:v>21.2</c:v>
                </c:pt>
                <c:pt idx="527">
                  <c:v>21.866666666666664</c:v>
                </c:pt>
                <c:pt idx="528">
                  <c:v>22.216666666666669</c:v>
                </c:pt>
                <c:pt idx="529">
                  <c:v>22.533333333333335</c:v>
                </c:pt>
                <c:pt idx="530">
                  <c:v>23</c:v>
                </c:pt>
                <c:pt idx="531">
                  <c:v>23.466666666666665</c:v>
                </c:pt>
                <c:pt idx="532">
                  <c:v>23.783333333333331</c:v>
                </c:pt>
                <c:pt idx="533">
                  <c:v>23.916666666666668</c:v>
                </c:pt>
                <c:pt idx="534">
                  <c:v>24.05</c:v>
                </c:pt>
                <c:pt idx="535">
                  <c:v>24.316666666666666</c:v>
                </c:pt>
                <c:pt idx="536">
                  <c:v>24.3</c:v>
                </c:pt>
                <c:pt idx="537">
                  <c:v>23.366666666666664</c:v>
                </c:pt>
                <c:pt idx="538">
                  <c:v>22.333333333333332</c:v>
                </c:pt>
                <c:pt idx="539">
                  <c:v>21.549999999999997</c:v>
                </c:pt>
                <c:pt idx="540">
                  <c:v>21.666666666666668</c:v>
                </c:pt>
                <c:pt idx="541">
                  <c:v>21.549999999999997</c:v>
                </c:pt>
                <c:pt idx="542">
                  <c:v>21.233333333333334</c:v>
                </c:pt>
                <c:pt idx="543">
                  <c:v>21.166666666666668</c:v>
                </c:pt>
                <c:pt idx="544">
                  <c:v>20.900000000000002</c:v>
                </c:pt>
                <c:pt idx="545">
                  <c:v>20.266666666666666</c:v>
                </c:pt>
                <c:pt idx="546">
                  <c:v>20.433333333333334</c:v>
                </c:pt>
                <c:pt idx="547">
                  <c:v>19.983333333333334</c:v>
                </c:pt>
                <c:pt idx="548">
                  <c:v>19.700000000000003</c:v>
                </c:pt>
                <c:pt idx="549">
                  <c:v>20.666666666666668</c:v>
                </c:pt>
                <c:pt idx="550">
                  <c:v>21.399999999999995</c:v>
                </c:pt>
                <c:pt idx="551">
                  <c:v>21.8</c:v>
                </c:pt>
                <c:pt idx="552">
                  <c:v>22.333333333333339</c:v>
                </c:pt>
                <c:pt idx="553">
                  <c:v>22.866666666666664</c:v>
                </c:pt>
                <c:pt idx="554">
                  <c:v>23.033333333333331</c:v>
                </c:pt>
                <c:pt idx="555">
                  <c:v>23.25</c:v>
                </c:pt>
                <c:pt idx="556">
                  <c:v>23.45</c:v>
                </c:pt>
                <c:pt idx="557">
                  <c:v>23.600000000000005</c:v>
                </c:pt>
                <c:pt idx="558">
                  <c:v>23.583333333333332</c:v>
                </c:pt>
                <c:pt idx="559">
                  <c:v>23.799999999999997</c:v>
                </c:pt>
                <c:pt idx="560">
                  <c:v>24.2</c:v>
                </c:pt>
                <c:pt idx="561">
                  <c:v>24.016666666666666</c:v>
                </c:pt>
                <c:pt idx="562">
                  <c:v>22.95</c:v>
                </c:pt>
                <c:pt idx="563">
                  <c:v>22.616666666666671</c:v>
                </c:pt>
                <c:pt idx="564">
                  <c:v>22.600000000000005</c:v>
                </c:pt>
                <c:pt idx="565">
                  <c:v>21.116666666666664</c:v>
                </c:pt>
                <c:pt idx="566">
                  <c:v>22.2</c:v>
                </c:pt>
                <c:pt idx="567">
                  <c:v>22.316666666666663</c:v>
                </c:pt>
                <c:pt idx="568">
                  <c:v>22.133333333333336</c:v>
                </c:pt>
                <c:pt idx="569">
                  <c:v>21.783333333333335</c:v>
                </c:pt>
                <c:pt idx="570">
                  <c:v>21.516666666666669</c:v>
                </c:pt>
                <c:pt idx="571">
                  <c:v>21.266666666666669</c:v>
                </c:pt>
                <c:pt idx="572">
                  <c:v>21.433333333333334</c:v>
                </c:pt>
                <c:pt idx="573">
                  <c:v>21.666666666666668</c:v>
                </c:pt>
                <c:pt idx="574">
                  <c:v>21.983333333333334</c:v>
                </c:pt>
                <c:pt idx="575">
                  <c:v>22.366666666666664</c:v>
                </c:pt>
                <c:pt idx="576">
                  <c:v>22.716666666666669</c:v>
                </c:pt>
                <c:pt idx="577">
                  <c:v>22.833333333333332</c:v>
                </c:pt>
                <c:pt idx="578">
                  <c:v>22.966666666666669</c:v>
                </c:pt>
                <c:pt idx="579">
                  <c:v>23.350000000000005</c:v>
                </c:pt>
                <c:pt idx="580">
                  <c:v>23.450000000000003</c:v>
                </c:pt>
                <c:pt idx="581">
                  <c:v>23.583333333333332</c:v>
                </c:pt>
                <c:pt idx="582">
                  <c:v>23.55</c:v>
                </c:pt>
                <c:pt idx="583">
                  <c:v>23.599999999999998</c:v>
                </c:pt>
                <c:pt idx="584">
                  <c:v>23.55</c:v>
                </c:pt>
                <c:pt idx="585">
                  <c:v>23.133333333333336</c:v>
                </c:pt>
                <c:pt idx="586">
                  <c:v>22.650000000000002</c:v>
                </c:pt>
                <c:pt idx="587">
                  <c:v>21.399999999999995</c:v>
                </c:pt>
                <c:pt idx="588">
                  <c:v>20.933333333333334</c:v>
                </c:pt>
                <c:pt idx="589">
                  <c:v>20.466666666666669</c:v>
                </c:pt>
                <c:pt idx="590">
                  <c:v>20.083333333333332</c:v>
                </c:pt>
                <c:pt idx="591">
                  <c:v>20.05</c:v>
                </c:pt>
                <c:pt idx="592">
                  <c:v>19.55</c:v>
                </c:pt>
                <c:pt idx="593">
                  <c:v>19.366666666666664</c:v>
                </c:pt>
                <c:pt idx="594">
                  <c:v>19.216666666666669</c:v>
                </c:pt>
                <c:pt idx="595">
                  <c:v>19.099999999999998</c:v>
                </c:pt>
                <c:pt idx="596">
                  <c:v>19.45</c:v>
                </c:pt>
                <c:pt idx="597">
                  <c:v>20.100000000000001</c:v>
                </c:pt>
                <c:pt idx="598">
                  <c:v>20.883333333333333</c:v>
                </c:pt>
                <c:pt idx="599">
                  <c:v>22.5</c:v>
                </c:pt>
                <c:pt idx="600">
                  <c:v>22.483333333333338</c:v>
                </c:pt>
                <c:pt idx="601">
                  <c:v>22.833333333333332</c:v>
                </c:pt>
                <c:pt idx="602">
                  <c:v>23.366666666666671</c:v>
                </c:pt>
                <c:pt idx="603">
                  <c:v>23.683333333333334</c:v>
                </c:pt>
                <c:pt idx="604">
                  <c:v>23.650000000000002</c:v>
                </c:pt>
                <c:pt idx="605">
                  <c:v>23.833333333333329</c:v>
                </c:pt>
                <c:pt idx="606">
                  <c:v>23.966666666666669</c:v>
                </c:pt>
                <c:pt idx="607">
                  <c:v>23.666666666666668</c:v>
                </c:pt>
                <c:pt idx="608">
                  <c:v>23.683333333333334</c:v>
                </c:pt>
                <c:pt idx="609">
                  <c:v>22.916666666666668</c:v>
                </c:pt>
                <c:pt idx="610">
                  <c:v>22.316666666666666</c:v>
                </c:pt>
                <c:pt idx="611">
                  <c:v>22.150000000000002</c:v>
                </c:pt>
                <c:pt idx="612">
                  <c:v>21.966666666666669</c:v>
                </c:pt>
                <c:pt idx="613">
                  <c:v>21.683333333333334</c:v>
                </c:pt>
                <c:pt idx="614">
                  <c:v>21.466666666666669</c:v>
                </c:pt>
                <c:pt idx="615">
                  <c:v>21.366666666666664</c:v>
                </c:pt>
                <c:pt idx="616">
                  <c:v>21.083333333333332</c:v>
                </c:pt>
                <c:pt idx="617">
                  <c:v>20.95</c:v>
                </c:pt>
                <c:pt idx="618">
                  <c:v>21.150000000000002</c:v>
                </c:pt>
                <c:pt idx="619">
                  <c:v>21.25</c:v>
                </c:pt>
                <c:pt idx="620">
                  <c:v>20.933333333333334</c:v>
                </c:pt>
                <c:pt idx="621">
                  <c:v>20.383333333333329</c:v>
                </c:pt>
                <c:pt idx="622">
                  <c:v>21.083333333333332</c:v>
                </c:pt>
                <c:pt idx="623">
                  <c:v>23.049999999999997</c:v>
                </c:pt>
                <c:pt idx="624">
                  <c:v>22.7</c:v>
                </c:pt>
                <c:pt idx="625">
                  <c:v>23.349999999999998</c:v>
                </c:pt>
                <c:pt idx="626">
                  <c:v>22.916666666666668</c:v>
                </c:pt>
                <c:pt idx="627">
                  <c:v>23.600000000000005</c:v>
                </c:pt>
                <c:pt idx="628">
                  <c:v>24.033333333333335</c:v>
                </c:pt>
                <c:pt idx="629">
                  <c:v>24.450000000000003</c:v>
                </c:pt>
                <c:pt idx="630">
                  <c:v>24.633333333333336</c:v>
                </c:pt>
                <c:pt idx="631">
                  <c:v>25.416666666666668</c:v>
                </c:pt>
                <c:pt idx="632">
                  <c:v>25.633333333333329</c:v>
                </c:pt>
                <c:pt idx="633">
                  <c:v>23.533333333333331</c:v>
                </c:pt>
                <c:pt idx="634">
                  <c:v>22.45</c:v>
                </c:pt>
                <c:pt idx="635">
                  <c:v>22.150000000000002</c:v>
                </c:pt>
                <c:pt idx="636">
                  <c:v>21.950000000000003</c:v>
                </c:pt>
                <c:pt idx="637">
                  <c:v>21.533333333333331</c:v>
                </c:pt>
                <c:pt idx="638">
                  <c:v>20.966666666666665</c:v>
                </c:pt>
                <c:pt idx="639">
                  <c:v>19.766666666666666</c:v>
                </c:pt>
                <c:pt idx="640">
                  <c:v>20.166666666666668</c:v>
                </c:pt>
                <c:pt idx="641">
                  <c:v>19.583333333333332</c:v>
                </c:pt>
                <c:pt idx="642">
                  <c:v>18.95</c:v>
                </c:pt>
                <c:pt idx="643">
                  <c:v>18.983333333333334</c:v>
                </c:pt>
                <c:pt idx="644">
                  <c:v>19.616666666666667</c:v>
                </c:pt>
                <c:pt idx="645">
                  <c:v>20.466666666666665</c:v>
                </c:pt>
                <c:pt idx="646">
                  <c:v>21.583333333333332</c:v>
                </c:pt>
                <c:pt idx="647">
                  <c:v>22.733333333333334</c:v>
                </c:pt>
                <c:pt idx="648">
                  <c:v>22.983333333333331</c:v>
                </c:pt>
                <c:pt idx="649">
                  <c:v>22.533333333333331</c:v>
                </c:pt>
                <c:pt idx="650">
                  <c:v>23.033333333333335</c:v>
                </c:pt>
                <c:pt idx="651">
                  <c:v>24.066666666666663</c:v>
                </c:pt>
                <c:pt idx="652">
                  <c:v>24.883333333333336</c:v>
                </c:pt>
                <c:pt idx="653">
                  <c:v>24.833333333333332</c:v>
                </c:pt>
                <c:pt idx="654">
                  <c:v>23.45</c:v>
                </c:pt>
                <c:pt idx="655">
                  <c:v>23.416666666666668</c:v>
                </c:pt>
                <c:pt idx="656">
                  <c:v>23.066666666666666</c:v>
                </c:pt>
                <c:pt idx="657">
                  <c:v>21.900000000000002</c:v>
                </c:pt>
                <c:pt idx="658">
                  <c:v>21.133333333333329</c:v>
                </c:pt>
                <c:pt idx="659">
                  <c:v>20.95</c:v>
                </c:pt>
                <c:pt idx="660">
                  <c:v>21.033333333333331</c:v>
                </c:pt>
                <c:pt idx="661">
                  <c:v>21.133333333333329</c:v>
                </c:pt>
                <c:pt idx="662">
                  <c:v>19.883333333333333</c:v>
                </c:pt>
                <c:pt idx="663">
                  <c:v>19.133333333333329</c:v>
                </c:pt>
                <c:pt idx="664">
                  <c:v>18.95</c:v>
                </c:pt>
                <c:pt idx="665">
                  <c:v>18.7</c:v>
                </c:pt>
                <c:pt idx="666">
                  <c:v>18.349999999999998</c:v>
                </c:pt>
                <c:pt idx="667">
                  <c:v>18.016666666666666</c:v>
                </c:pt>
                <c:pt idx="668">
                  <c:v>18.166666666666668</c:v>
                </c:pt>
                <c:pt idx="669">
                  <c:v>19.083333333333332</c:v>
                </c:pt>
                <c:pt idx="670">
                  <c:v>19.433333333333334</c:v>
                </c:pt>
                <c:pt idx="671">
                  <c:v>20.416666666666668</c:v>
                </c:pt>
                <c:pt idx="672">
                  <c:v>21.733333333333334</c:v>
                </c:pt>
                <c:pt idx="673">
                  <c:v>22.066666666666666</c:v>
                </c:pt>
                <c:pt idx="674">
                  <c:v>23.733333333333334</c:v>
                </c:pt>
                <c:pt idx="675">
                  <c:v>23.433333333333334</c:v>
                </c:pt>
                <c:pt idx="676">
                  <c:v>24.266666666666666</c:v>
                </c:pt>
                <c:pt idx="677">
                  <c:v>24.799999999999997</c:v>
                </c:pt>
                <c:pt idx="678">
                  <c:v>23.833333333333332</c:v>
                </c:pt>
                <c:pt idx="679">
                  <c:v>23.766666666666669</c:v>
                </c:pt>
                <c:pt idx="680">
                  <c:v>23.349999999999998</c:v>
                </c:pt>
                <c:pt idx="681">
                  <c:v>22.766666666666669</c:v>
                </c:pt>
                <c:pt idx="682">
                  <c:v>22.366666666666664</c:v>
                </c:pt>
                <c:pt idx="683">
                  <c:v>22.099999999999998</c:v>
                </c:pt>
                <c:pt idx="684">
                  <c:v>21.816666666666666</c:v>
                </c:pt>
                <c:pt idx="685">
                  <c:v>21.400000000000002</c:v>
                </c:pt>
                <c:pt idx="686">
                  <c:v>20.866666666666664</c:v>
                </c:pt>
                <c:pt idx="687">
                  <c:v>19.733333333333334</c:v>
                </c:pt>
                <c:pt idx="688">
                  <c:v>19.433333333333334</c:v>
                </c:pt>
                <c:pt idx="689">
                  <c:v>19.883333333333333</c:v>
                </c:pt>
                <c:pt idx="690">
                  <c:v>20.183333333333334</c:v>
                </c:pt>
                <c:pt idx="691">
                  <c:v>18.616666666666671</c:v>
                </c:pt>
                <c:pt idx="692">
                  <c:v>18.899999999999999</c:v>
                </c:pt>
                <c:pt idx="693">
                  <c:v>19.95</c:v>
                </c:pt>
                <c:pt idx="694">
                  <c:v>20.083333333333332</c:v>
                </c:pt>
                <c:pt idx="695">
                  <c:v>20.783333333333335</c:v>
                </c:pt>
                <c:pt idx="696">
                  <c:v>21.7</c:v>
                </c:pt>
                <c:pt idx="697">
                  <c:v>21.966666666666665</c:v>
                </c:pt>
                <c:pt idx="698">
                  <c:v>22.333333333333339</c:v>
                </c:pt>
                <c:pt idx="699">
                  <c:v>22.883333333333336</c:v>
                </c:pt>
                <c:pt idx="700">
                  <c:v>22.95</c:v>
                </c:pt>
                <c:pt idx="701">
                  <c:v>23.583333333333332</c:v>
                </c:pt>
                <c:pt idx="702">
                  <c:v>23.150000000000002</c:v>
                </c:pt>
                <c:pt idx="703">
                  <c:v>23.066666666666666</c:v>
                </c:pt>
                <c:pt idx="704">
                  <c:v>22.666666666666668</c:v>
                </c:pt>
                <c:pt idx="705">
                  <c:v>21.866666666666671</c:v>
                </c:pt>
                <c:pt idx="706">
                  <c:v>21.716666666666669</c:v>
                </c:pt>
                <c:pt idx="707">
                  <c:v>21.516666666666666</c:v>
                </c:pt>
                <c:pt idx="708">
                  <c:v>20.65</c:v>
                </c:pt>
                <c:pt idx="709">
                  <c:v>20.3</c:v>
                </c:pt>
                <c:pt idx="710">
                  <c:v>20.55</c:v>
                </c:pt>
                <c:pt idx="711">
                  <c:v>20.75</c:v>
                </c:pt>
                <c:pt idx="712">
                  <c:v>20.766666666666669</c:v>
                </c:pt>
                <c:pt idx="713">
                  <c:v>20.55</c:v>
                </c:pt>
                <c:pt idx="714">
                  <c:v>20.683333333333334</c:v>
                </c:pt>
                <c:pt idx="715">
                  <c:v>20.383333333333336</c:v>
                </c:pt>
                <c:pt idx="716">
                  <c:v>19.650000000000002</c:v>
                </c:pt>
                <c:pt idx="717">
                  <c:v>19.983333333333331</c:v>
                </c:pt>
                <c:pt idx="718">
                  <c:v>20.883333333333336</c:v>
                </c:pt>
                <c:pt idx="719">
                  <c:v>21.616666666666671</c:v>
                </c:pt>
                <c:pt idx="720">
                  <c:v>21.933333333333334</c:v>
                </c:pt>
                <c:pt idx="721">
                  <c:v>22.25</c:v>
                </c:pt>
                <c:pt idx="722">
                  <c:v>22.900000000000002</c:v>
                </c:pt>
                <c:pt idx="723">
                  <c:v>22.900000000000002</c:v>
                </c:pt>
                <c:pt idx="724">
                  <c:v>22.883333333333336</c:v>
                </c:pt>
                <c:pt idx="725">
                  <c:v>23.333333333333332</c:v>
                </c:pt>
                <c:pt idx="726">
                  <c:v>23.25</c:v>
                </c:pt>
                <c:pt idx="727">
                  <c:v>23.2</c:v>
                </c:pt>
                <c:pt idx="728">
                  <c:v>23.633333333333336</c:v>
                </c:pt>
                <c:pt idx="729">
                  <c:v>22.55</c:v>
                </c:pt>
                <c:pt idx="730">
                  <c:v>21.416666666666668</c:v>
                </c:pt>
                <c:pt idx="731">
                  <c:v>20.849999999999998</c:v>
                </c:pt>
                <c:pt idx="732">
                  <c:v>20.633333333333333</c:v>
                </c:pt>
                <c:pt idx="733">
                  <c:v>20.516666666666666</c:v>
                </c:pt>
                <c:pt idx="734">
                  <c:v>20.233333333333334</c:v>
                </c:pt>
                <c:pt idx="735">
                  <c:v>19.983333333333334</c:v>
                </c:pt>
                <c:pt idx="736">
                  <c:v>19.616666666666664</c:v>
                </c:pt>
                <c:pt idx="737">
                  <c:v>19.466666666666665</c:v>
                </c:pt>
                <c:pt idx="738">
                  <c:v>18.849999999999998</c:v>
                </c:pt>
                <c:pt idx="739">
                  <c:v>18.816666666666666</c:v>
                </c:pt>
                <c:pt idx="740">
                  <c:v>20.25</c:v>
                </c:pt>
                <c:pt idx="741">
                  <c:v>20.75</c:v>
                </c:pt>
                <c:pt idx="742">
                  <c:v>21.383333333333336</c:v>
                </c:pt>
                <c:pt idx="743">
                  <c:v>21.983333333333334</c:v>
                </c:pt>
                <c:pt idx="744">
                  <c:v>22.116666666666664</c:v>
                </c:pt>
                <c:pt idx="745">
                  <c:v>22.233333333333334</c:v>
                </c:pt>
                <c:pt idx="746">
                  <c:v>22.533333333333331</c:v>
                </c:pt>
                <c:pt idx="747">
                  <c:v>22.416666666666668</c:v>
                </c:pt>
                <c:pt idx="748">
                  <c:v>22.766666666666666</c:v>
                </c:pt>
                <c:pt idx="749">
                  <c:v>22.95</c:v>
                </c:pt>
                <c:pt idx="750">
                  <c:v>23</c:v>
                </c:pt>
                <c:pt idx="751">
                  <c:v>22.716666666666665</c:v>
                </c:pt>
                <c:pt idx="752">
                  <c:v>22.3</c:v>
                </c:pt>
                <c:pt idx="753">
                  <c:v>21.8</c:v>
                </c:pt>
                <c:pt idx="754">
                  <c:v>21.483333333333334</c:v>
                </c:pt>
                <c:pt idx="755">
                  <c:v>20.95</c:v>
                </c:pt>
                <c:pt idx="756">
                  <c:v>21.149999999999995</c:v>
                </c:pt>
                <c:pt idx="757">
                  <c:v>20.666666666666668</c:v>
                </c:pt>
                <c:pt idx="758">
                  <c:v>20.466666666666665</c:v>
                </c:pt>
                <c:pt idx="759">
                  <c:v>19.900000000000002</c:v>
                </c:pt>
                <c:pt idx="760">
                  <c:v>20.166666666666668</c:v>
                </c:pt>
                <c:pt idx="761">
                  <c:v>20.466666666666665</c:v>
                </c:pt>
                <c:pt idx="762">
                  <c:v>19.849999999999998</c:v>
                </c:pt>
                <c:pt idx="763">
                  <c:v>19.566666666666666</c:v>
                </c:pt>
                <c:pt idx="764">
                  <c:v>19.400000000000002</c:v>
                </c:pt>
                <c:pt idx="765">
                  <c:v>20.05</c:v>
                </c:pt>
                <c:pt idx="766">
                  <c:v>20.933333333333334</c:v>
                </c:pt>
                <c:pt idx="767">
                  <c:v>21.583333333333332</c:v>
                </c:pt>
                <c:pt idx="768">
                  <c:v>21.8</c:v>
                </c:pt>
                <c:pt idx="769">
                  <c:v>22.299999999999997</c:v>
                </c:pt>
                <c:pt idx="770">
                  <c:v>22.383333333333336</c:v>
                </c:pt>
                <c:pt idx="771">
                  <c:v>22.333333333333332</c:v>
                </c:pt>
                <c:pt idx="772">
                  <c:v>22.866666666666671</c:v>
                </c:pt>
                <c:pt idx="773">
                  <c:v>23.5</c:v>
                </c:pt>
                <c:pt idx="774">
                  <c:v>23.666666666666668</c:v>
                </c:pt>
                <c:pt idx="775">
                  <c:v>24.416666666666668</c:v>
                </c:pt>
                <c:pt idx="776">
                  <c:v>24.216666666666665</c:v>
                </c:pt>
                <c:pt idx="777">
                  <c:v>23.183333333333334</c:v>
                </c:pt>
                <c:pt idx="778">
                  <c:v>22.8</c:v>
                </c:pt>
                <c:pt idx="779">
                  <c:v>22.266666666666666</c:v>
                </c:pt>
                <c:pt idx="780">
                  <c:v>21.216666666666665</c:v>
                </c:pt>
                <c:pt idx="781">
                  <c:v>20.466666666666669</c:v>
                </c:pt>
                <c:pt idx="782">
                  <c:v>20.166666666666668</c:v>
                </c:pt>
                <c:pt idx="783">
                  <c:v>20.833333333333332</c:v>
                </c:pt>
                <c:pt idx="784">
                  <c:v>20.75</c:v>
                </c:pt>
                <c:pt idx="785">
                  <c:v>19.5</c:v>
                </c:pt>
                <c:pt idx="786">
                  <c:v>19.249999999999996</c:v>
                </c:pt>
                <c:pt idx="787">
                  <c:v>19.416666666666668</c:v>
                </c:pt>
                <c:pt idx="788">
                  <c:v>19.299999999999997</c:v>
                </c:pt>
                <c:pt idx="789">
                  <c:v>19.8</c:v>
                </c:pt>
                <c:pt idx="790">
                  <c:v>20.583333333333332</c:v>
                </c:pt>
                <c:pt idx="791">
                  <c:v>21.599999999999998</c:v>
                </c:pt>
                <c:pt idx="792">
                  <c:v>22.700000000000003</c:v>
                </c:pt>
                <c:pt idx="793">
                  <c:v>22.183333333333334</c:v>
                </c:pt>
                <c:pt idx="794">
                  <c:v>22.383333333333336</c:v>
                </c:pt>
                <c:pt idx="795">
                  <c:v>22.916666666666668</c:v>
                </c:pt>
                <c:pt idx="796">
                  <c:v>22.983333333333334</c:v>
                </c:pt>
                <c:pt idx="797">
                  <c:v>23.200000000000003</c:v>
                </c:pt>
                <c:pt idx="798">
                  <c:v>23.216666666666669</c:v>
                </c:pt>
                <c:pt idx="799">
                  <c:v>23.083333333333332</c:v>
                </c:pt>
                <c:pt idx="800">
                  <c:v>23.116666666666664</c:v>
                </c:pt>
                <c:pt idx="801">
                  <c:v>22.299999999999997</c:v>
                </c:pt>
                <c:pt idx="802">
                  <c:v>21.566666666666666</c:v>
                </c:pt>
                <c:pt idx="803">
                  <c:v>21.033333333333335</c:v>
                </c:pt>
                <c:pt idx="804">
                  <c:v>20.649999999999995</c:v>
                </c:pt>
                <c:pt idx="805">
                  <c:v>20.566666666666666</c:v>
                </c:pt>
                <c:pt idx="806">
                  <c:v>20.316666666666666</c:v>
                </c:pt>
                <c:pt idx="807">
                  <c:v>20.150000000000002</c:v>
                </c:pt>
                <c:pt idx="808">
                  <c:v>19.783333333333335</c:v>
                </c:pt>
                <c:pt idx="809">
                  <c:v>19.483333333333334</c:v>
                </c:pt>
                <c:pt idx="810">
                  <c:v>19.650000000000002</c:v>
                </c:pt>
                <c:pt idx="811">
                  <c:v>19.516666666666669</c:v>
                </c:pt>
                <c:pt idx="812">
                  <c:v>19.25</c:v>
                </c:pt>
                <c:pt idx="813">
                  <c:v>20</c:v>
                </c:pt>
                <c:pt idx="814">
                  <c:v>20.849999999999998</c:v>
                </c:pt>
                <c:pt idx="815">
                  <c:v>21.866666666666671</c:v>
                </c:pt>
                <c:pt idx="816">
                  <c:v>22.350000000000005</c:v>
                </c:pt>
                <c:pt idx="817">
                  <c:v>22.533333333333335</c:v>
                </c:pt>
                <c:pt idx="818">
                  <c:v>22.983333333333334</c:v>
                </c:pt>
                <c:pt idx="819">
                  <c:v>23.316666666666663</c:v>
                </c:pt>
                <c:pt idx="820">
                  <c:v>23.3</c:v>
                </c:pt>
                <c:pt idx="821">
                  <c:v>23.75</c:v>
                </c:pt>
                <c:pt idx="822">
                  <c:v>23.883333333333329</c:v>
                </c:pt>
                <c:pt idx="823">
                  <c:v>23.583333333333332</c:v>
                </c:pt>
                <c:pt idx="824">
                  <c:v>23.533333333333331</c:v>
                </c:pt>
                <c:pt idx="825">
                  <c:v>23.016666666666666</c:v>
                </c:pt>
                <c:pt idx="826">
                  <c:v>22.450000000000003</c:v>
                </c:pt>
                <c:pt idx="827">
                  <c:v>22.216666666666665</c:v>
                </c:pt>
                <c:pt idx="828">
                  <c:v>21.883333333333329</c:v>
                </c:pt>
                <c:pt idx="829">
                  <c:v>21.166666666666668</c:v>
                </c:pt>
                <c:pt idx="830">
                  <c:v>21.150000000000002</c:v>
                </c:pt>
                <c:pt idx="831">
                  <c:v>20.383333333333333</c:v>
                </c:pt>
                <c:pt idx="832">
                  <c:v>20.016666666666669</c:v>
                </c:pt>
                <c:pt idx="833">
                  <c:v>19.899999999999999</c:v>
                </c:pt>
                <c:pt idx="834">
                  <c:v>20.016666666666666</c:v>
                </c:pt>
                <c:pt idx="835">
                  <c:v>18.683333333333334</c:v>
                </c:pt>
                <c:pt idx="836">
                  <c:v>18.716666666666669</c:v>
                </c:pt>
                <c:pt idx="837">
                  <c:v>19.8</c:v>
                </c:pt>
                <c:pt idx="838">
                  <c:v>21.533333333333331</c:v>
                </c:pt>
                <c:pt idx="839">
                  <c:v>22.316666666666663</c:v>
                </c:pt>
                <c:pt idx="840">
                  <c:v>22.783333333333331</c:v>
                </c:pt>
                <c:pt idx="841">
                  <c:v>22.633333333333336</c:v>
                </c:pt>
                <c:pt idx="842">
                  <c:v>23.216666666666665</c:v>
                </c:pt>
                <c:pt idx="843">
                  <c:v>23.966666666666665</c:v>
                </c:pt>
                <c:pt idx="844">
                  <c:v>24</c:v>
                </c:pt>
                <c:pt idx="845">
                  <c:v>24.033333333333335</c:v>
                </c:pt>
                <c:pt idx="846">
                  <c:v>24.383333333333336</c:v>
                </c:pt>
                <c:pt idx="847">
                  <c:v>24</c:v>
                </c:pt>
                <c:pt idx="848">
                  <c:v>23.75</c:v>
                </c:pt>
                <c:pt idx="849">
                  <c:v>23.483333333333334</c:v>
                </c:pt>
                <c:pt idx="850">
                  <c:v>23.216666666666669</c:v>
                </c:pt>
                <c:pt idx="851">
                  <c:v>23.783333333333331</c:v>
                </c:pt>
                <c:pt idx="852">
                  <c:v>24.599999999999998</c:v>
                </c:pt>
                <c:pt idx="853">
                  <c:v>24.633333333333329</c:v>
                </c:pt>
                <c:pt idx="854">
                  <c:v>24.5</c:v>
                </c:pt>
                <c:pt idx="855">
                  <c:v>24.25</c:v>
                </c:pt>
                <c:pt idx="856">
                  <c:v>24</c:v>
                </c:pt>
                <c:pt idx="857">
                  <c:v>23.466666666666669</c:v>
                </c:pt>
                <c:pt idx="858">
                  <c:v>23.666666666666668</c:v>
                </c:pt>
                <c:pt idx="859">
                  <c:v>24.566666666666666</c:v>
                </c:pt>
                <c:pt idx="860">
                  <c:v>24.883333333333336</c:v>
                </c:pt>
                <c:pt idx="861">
                  <c:v>24.733333333333334</c:v>
                </c:pt>
                <c:pt idx="862">
                  <c:v>24.25</c:v>
                </c:pt>
                <c:pt idx="863">
                  <c:v>24.25</c:v>
                </c:pt>
                <c:pt idx="864">
                  <c:v>24.75</c:v>
                </c:pt>
                <c:pt idx="865">
                  <c:v>25.633333333333336</c:v>
                </c:pt>
                <c:pt idx="866">
                  <c:v>26.400000000000002</c:v>
                </c:pt>
                <c:pt idx="867">
                  <c:v>25.916666666666668</c:v>
                </c:pt>
                <c:pt idx="868">
                  <c:v>26.416666666666668</c:v>
                </c:pt>
                <c:pt idx="869">
                  <c:v>26.783333333333335</c:v>
                </c:pt>
                <c:pt idx="870">
                  <c:v>26.133333333333336</c:v>
                </c:pt>
                <c:pt idx="871">
                  <c:v>26.416666666666671</c:v>
                </c:pt>
                <c:pt idx="872">
                  <c:v>26.25</c:v>
                </c:pt>
                <c:pt idx="873">
                  <c:v>25.816666666666674</c:v>
                </c:pt>
                <c:pt idx="874">
                  <c:v>25.400000000000002</c:v>
                </c:pt>
                <c:pt idx="875">
                  <c:v>25.016666666666666</c:v>
                </c:pt>
                <c:pt idx="876">
                  <c:v>25.316666666666666</c:v>
                </c:pt>
                <c:pt idx="877">
                  <c:v>25.450000000000003</c:v>
                </c:pt>
                <c:pt idx="878">
                  <c:v>26.3</c:v>
                </c:pt>
                <c:pt idx="879">
                  <c:v>26.316666666666663</c:v>
                </c:pt>
                <c:pt idx="880">
                  <c:v>26.149999999999995</c:v>
                </c:pt>
                <c:pt idx="881">
                  <c:v>26.066666666666666</c:v>
                </c:pt>
                <c:pt idx="882">
                  <c:v>23</c:v>
                </c:pt>
                <c:pt idx="883">
                  <c:v>24.883333333333336</c:v>
                </c:pt>
                <c:pt idx="884">
                  <c:v>25.366666666666664</c:v>
                </c:pt>
                <c:pt idx="885">
                  <c:v>25.433333333333334</c:v>
                </c:pt>
                <c:pt idx="886">
                  <c:v>22.333333333333332</c:v>
                </c:pt>
                <c:pt idx="887">
                  <c:v>23.066666666666666</c:v>
                </c:pt>
                <c:pt idx="888">
                  <c:v>24.516666666666666</c:v>
                </c:pt>
                <c:pt idx="889">
                  <c:v>26.033333333333335</c:v>
                </c:pt>
                <c:pt idx="890">
                  <c:v>25.966666666666669</c:v>
                </c:pt>
                <c:pt idx="891">
                  <c:v>26.950000000000003</c:v>
                </c:pt>
                <c:pt idx="892">
                  <c:v>26.683333333333334</c:v>
                </c:pt>
                <c:pt idx="893">
                  <c:v>26.783333333333331</c:v>
                </c:pt>
                <c:pt idx="894">
                  <c:v>27.233333333333334</c:v>
                </c:pt>
                <c:pt idx="895">
                  <c:v>26.766666666666669</c:v>
                </c:pt>
                <c:pt idx="896">
                  <c:v>26.933333333333334</c:v>
                </c:pt>
                <c:pt idx="897">
                  <c:v>26.5</c:v>
                </c:pt>
                <c:pt idx="898">
                  <c:v>26.366666666666664</c:v>
                </c:pt>
                <c:pt idx="899">
                  <c:v>26.333333333333332</c:v>
                </c:pt>
                <c:pt idx="900">
                  <c:v>25.849999999999998</c:v>
                </c:pt>
                <c:pt idx="901">
                  <c:v>25.116666666666664</c:v>
                </c:pt>
                <c:pt idx="902">
                  <c:v>23.966666666666665</c:v>
                </c:pt>
                <c:pt idx="903">
                  <c:v>23.083333333333339</c:v>
                </c:pt>
                <c:pt idx="904">
                  <c:v>22.033333333333331</c:v>
                </c:pt>
                <c:pt idx="905">
                  <c:v>22.016666666666666</c:v>
                </c:pt>
                <c:pt idx="906">
                  <c:v>21.616666666666671</c:v>
                </c:pt>
                <c:pt idx="907">
                  <c:v>21.450000000000003</c:v>
                </c:pt>
                <c:pt idx="908">
                  <c:v>22.266666666666666</c:v>
                </c:pt>
                <c:pt idx="909">
                  <c:v>22.683333333333337</c:v>
                </c:pt>
                <c:pt idx="910">
                  <c:v>24.8</c:v>
                </c:pt>
                <c:pt idx="911">
                  <c:v>22.116666666666671</c:v>
                </c:pt>
                <c:pt idx="912">
                  <c:v>22.033333333333331</c:v>
                </c:pt>
                <c:pt idx="913">
                  <c:v>22.066666666666666</c:v>
                </c:pt>
                <c:pt idx="914">
                  <c:v>22.416666666666668</c:v>
                </c:pt>
                <c:pt idx="915">
                  <c:v>22.5</c:v>
                </c:pt>
                <c:pt idx="916">
                  <c:v>23.383333333333336</c:v>
                </c:pt>
                <c:pt idx="917">
                  <c:v>23.816666666666666</c:v>
                </c:pt>
                <c:pt idx="918">
                  <c:v>23.733333333333334</c:v>
                </c:pt>
                <c:pt idx="919">
                  <c:v>23.983333333333334</c:v>
                </c:pt>
                <c:pt idx="920">
                  <c:v>23.600000000000005</c:v>
                </c:pt>
                <c:pt idx="921">
                  <c:v>22.733333333333334</c:v>
                </c:pt>
                <c:pt idx="922">
                  <c:v>22.516666666666666</c:v>
                </c:pt>
                <c:pt idx="923">
                  <c:v>22.549999999999997</c:v>
                </c:pt>
                <c:pt idx="924">
                  <c:v>22.2</c:v>
                </c:pt>
                <c:pt idx="925">
                  <c:v>21.183333333333334</c:v>
                </c:pt>
                <c:pt idx="926">
                  <c:v>21</c:v>
                </c:pt>
                <c:pt idx="927">
                  <c:v>20.883333333333333</c:v>
                </c:pt>
                <c:pt idx="928">
                  <c:v>20.666666666666668</c:v>
                </c:pt>
                <c:pt idx="929">
                  <c:v>20.516666666666666</c:v>
                </c:pt>
                <c:pt idx="930">
                  <c:v>20.333333333333336</c:v>
                </c:pt>
                <c:pt idx="931">
                  <c:v>20.433333333333334</c:v>
                </c:pt>
                <c:pt idx="932">
                  <c:v>20.266666666666669</c:v>
                </c:pt>
                <c:pt idx="933">
                  <c:v>20.433333333333334</c:v>
                </c:pt>
                <c:pt idx="934">
                  <c:v>20.766666666666666</c:v>
                </c:pt>
                <c:pt idx="935">
                  <c:v>21.400000000000002</c:v>
                </c:pt>
                <c:pt idx="936">
                  <c:v>21.733333333333334</c:v>
                </c:pt>
                <c:pt idx="937">
                  <c:v>22.45</c:v>
                </c:pt>
                <c:pt idx="938">
                  <c:v>22.633333333333336</c:v>
                </c:pt>
                <c:pt idx="939">
                  <c:v>23.05</c:v>
                </c:pt>
                <c:pt idx="940">
                  <c:v>23.349999999999998</c:v>
                </c:pt>
                <c:pt idx="941">
                  <c:v>23.549999999999997</c:v>
                </c:pt>
                <c:pt idx="942">
                  <c:v>23.650000000000002</c:v>
                </c:pt>
                <c:pt idx="943">
                  <c:v>23.533333333333331</c:v>
                </c:pt>
                <c:pt idx="944">
                  <c:v>23.366666666666664</c:v>
                </c:pt>
                <c:pt idx="945">
                  <c:v>22.933333333333334</c:v>
                </c:pt>
                <c:pt idx="946">
                  <c:v>22.900000000000002</c:v>
                </c:pt>
                <c:pt idx="947">
                  <c:v>22.799999999999997</c:v>
                </c:pt>
                <c:pt idx="948">
                  <c:v>22.733333333333334</c:v>
                </c:pt>
                <c:pt idx="949">
                  <c:v>22.733333333333334</c:v>
                </c:pt>
                <c:pt idx="950">
                  <c:v>22.733333333333334</c:v>
                </c:pt>
                <c:pt idx="951">
                  <c:v>22.316666666666663</c:v>
                </c:pt>
                <c:pt idx="952">
                  <c:v>21.566666666666666</c:v>
                </c:pt>
                <c:pt idx="953">
                  <c:v>20.983333333333334</c:v>
                </c:pt>
                <c:pt idx="954">
                  <c:v>20.7</c:v>
                </c:pt>
                <c:pt idx="955">
                  <c:v>20.383333333333336</c:v>
                </c:pt>
                <c:pt idx="956">
                  <c:v>20.45</c:v>
                </c:pt>
                <c:pt idx="957">
                  <c:v>21.416666666666668</c:v>
                </c:pt>
                <c:pt idx="958">
                  <c:v>21.533333333333335</c:v>
                </c:pt>
                <c:pt idx="959">
                  <c:v>21.916666666666668</c:v>
                </c:pt>
                <c:pt idx="960">
                  <c:v>22.266666666666666</c:v>
                </c:pt>
                <c:pt idx="961">
                  <c:v>22.733333333333331</c:v>
                </c:pt>
                <c:pt idx="962">
                  <c:v>22.666666666666668</c:v>
                </c:pt>
                <c:pt idx="963">
                  <c:v>23.400000000000002</c:v>
                </c:pt>
                <c:pt idx="964">
                  <c:v>23.299999999999997</c:v>
                </c:pt>
                <c:pt idx="965">
                  <c:v>23.216666666666669</c:v>
                </c:pt>
                <c:pt idx="966">
                  <c:v>23.583333333333332</c:v>
                </c:pt>
                <c:pt idx="967">
                  <c:v>23.733333333333331</c:v>
                </c:pt>
                <c:pt idx="968">
                  <c:v>23.466666666666665</c:v>
                </c:pt>
                <c:pt idx="969">
                  <c:v>22.683333333333334</c:v>
                </c:pt>
                <c:pt idx="970">
                  <c:v>21.900000000000002</c:v>
                </c:pt>
                <c:pt idx="971">
                  <c:v>21.466666666666669</c:v>
                </c:pt>
                <c:pt idx="972">
                  <c:v>21.349999999999998</c:v>
                </c:pt>
                <c:pt idx="973">
                  <c:v>21.3</c:v>
                </c:pt>
                <c:pt idx="974">
                  <c:v>21.05</c:v>
                </c:pt>
                <c:pt idx="975">
                  <c:v>20.716666666666669</c:v>
                </c:pt>
                <c:pt idx="976">
                  <c:v>20.133333333333336</c:v>
                </c:pt>
                <c:pt idx="977">
                  <c:v>19.966666666666665</c:v>
                </c:pt>
                <c:pt idx="978">
                  <c:v>19.733333333333334</c:v>
                </c:pt>
                <c:pt idx="979">
                  <c:v>19.55</c:v>
                </c:pt>
                <c:pt idx="980">
                  <c:v>20.05</c:v>
                </c:pt>
                <c:pt idx="981">
                  <c:v>20.6</c:v>
                </c:pt>
                <c:pt idx="982">
                  <c:v>21.133333333333333</c:v>
                </c:pt>
                <c:pt idx="983">
                  <c:v>21.733333333333334</c:v>
                </c:pt>
                <c:pt idx="984">
                  <c:v>21.916666666666668</c:v>
                </c:pt>
                <c:pt idx="985">
                  <c:v>22.366666666666671</c:v>
                </c:pt>
                <c:pt idx="986">
                  <c:v>22.349999999999998</c:v>
                </c:pt>
                <c:pt idx="987">
                  <c:v>22.7</c:v>
                </c:pt>
                <c:pt idx="988">
                  <c:v>22.866666666666671</c:v>
                </c:pt>
                <c:pt idx="989">
                  <c:v>23.7</c:v>
                </c:pt>
                <c:pt idx="990">
                  <c:v>23.966666666666669</c:v>
                </c:pt>
                <c:pt idx="991">
                  <c:v>23.7</c:v>
                </c:pt>
                <c:pt idx="992">
                  <c:v>23.766666666666669</c:v>
                </c:pt>
                <c:pt idx="993">
                  <c:v>22.95</c:v>
                </c:pt>
                <c:pt idx="994">
                  <c:v>22.450000000000003</c:v>
                </c:pt>
                <c:pt idx="995">
                  <c:v>22.05</c:v>
                </c:pt>
                <c:pt idx="996">
                  <c:v>21.916666666666668</c:v>
                </c:pt>
                <c:pt idx="997">
                  <c:v>21.666666666666668</c:v>
                </c:pt>
                <c:pt idx="998">
                  <c:v>21.566666666666666</c:v>
                </c:pt>
                <c:pt idx="999">
                  <c:v>21.466666666666669</c:v>
                </c:pt>
                <c:pt idx="1000">
                  <c:v>21.200000000000003</c:v>
                </c:pt>
                <c:pt idx="1001">
                  <c:v>20.933333333333334</c:v>
                </c:pt>
                <c:pt idx="1002">
                  <c:v>20.55</c:v>
                </c:pt>
                <c:pt idx="1003">
                  <c:v>20.333333333333332</c:v>
                </c:pt>
                <c:pt idx="1004">
                  <c:v>20.45</c:v>
                </c:pt>
                <c:pt idx="1005">
                  <c:v>21.183333333333334</c:v>
                </c:pt>
                <c:pt idx="1006">
                  <c:v>22.45</c:v>
                </c:pt>
                <c:pt idx="1007">
                  <c:v>23.099999999999998</c:v>
                </c:pt>
                <c:pt idx="1008">
                  <c:v>23.150000000000002</c:v>
                </c:pt>
                <c:pt idx="1009">
                  <c:v>22.700000000000003</c:v>
                </c:pt>
                <c:pt idx="1010">
                  <c:v>23.150000000000002</c:v>
                </c:pt>
                <c:pt idx="1011">
                  <c:v>23.049999999999997</c:v>
                </c:pt>
                <c:pt idx="1012">
                  <c:v>23.866666666666671</c:v>
                </c:pt>
                <c:pt idx="1013">
                  <c:v>24.099999999999998</c:v>
                </c:pt>
                <c:pt idx="1014">
                  <c:v>24.766666666666669</c:v>
                </c:pt>
                <c:pt idx="1015">
                  <c:v>24.399999999999995</c:v>
                </c:pt>
                <c:pt idx="1016">
                  <c:v>24.916666666666668</c:v>
                </c:pt>
                <c:pt idx="1017">
                  <c:v>22.933333333333334</c:v>
                </c:pt>
                <c:pt idx="1018">
                  <c:v>22.05</c:v>
                </c:pt>
                <c:pt idx="1019">
                  <c:v>21.583333333333332</c:v>
                </c:pt>
                <c:pt idx="1020">
                  <c:v>21.133333333333333</c:v>
                </c:pt>
                <c:pt idx="1021">
                  <c:v>20.116666666666671</c:v>
                </c:pt>
                <c:pt idx="1022">
                  <c:v>19.766666666666669</c:v>
                </c:pt>
                <c:pt idx="1023">
                  <c:v>19.583333333333332</c:v>
                </c:pt>
                <c:pt idx="1024">
                  <c:v>19.400000000000002</c:v>
                </c:pt>
                <c:pt idx="1025">
                  <c:v>19.599999999999998</c:v>
                </c:pt>
                <c:pt idx="1026">
                  <c:v>19.266666666666666</c:v>
                </c:pt>
                <c:pt idx="1027">
                  <c:v>18.983333333333334</c:v>
                </c:pt>
                <c:pt idx="1028">
                  <c:v>19.183333333333334</c:v>
                </c:pt>
                <c:pt idx="1029">
                  <c:v>19.933333333333337</c:v>
                </c:pt>
                <c:pt idx="1030">
                  <c:v>20.533333333333331</c:v>
                </c:pt>
                <c:pt idx="1031">
                  <c:v>21.283333333333335</c:v>
                </c:pt>
                <c:pt idx="1032">
                  <c:v>21.75</c:v>
                </c:pt>
                <c:pt idx="1033">
                  <c:v>22.150000000000002</c:v>
                </c:pt>
                <c:pt idx="1034">
                  <c:v>22.183333333333337</c:v>
                </c:pt>
                <c:pt idx="1035">
                  <c:v>22.616666666666664</c:v>
                </c:pt>
                <c:pt idx="1036">
                  <c:v>22.883333333333336</c:v>
                </c:pt>
                <c:pt idx="1037">
                  <c:v>23.150000000000002</c:v>
                </c:pt>
                <c:pt idx="1038">
                  <c:v>23.166666666666668</c:v>
                </c:pt>
                <c:pt idx="1039">
                  <c:v>22.916666666666668</c:v>
                </c:pt>
                <c:pt idx="1040">
                  <c:v>22.733333333333334</c:v>
                </c:pt>
                <c:pt idx="1041">
                  <c:v>22.483333333333334</c:v>
                </c:pt>
                <c:pt idx="1042">
                  <c:v>22.433333333333334</c:v>
                </c:pt>
                <c:pt idx="1043">
                  <c:v>22.25</c:v>
                </c:pt>
                <c:pt idx="1044">
                  <c:v>21.783333333333331</c:v>
                </c:pt>
                <c:pt idx="1045">
                  <c:v>21.783333333333335</c:v>
                </c:pt>
                <c:pt idx="1046">
                  <c:v>21.150000000000002</c:v>
                </c:pt>
                <c:pt idx="1047">
                  <c:v>20.983333333333334</c:v>
                </c:pt>
                <c:pt idx="1048">
                  <c:v>20.733333333333334</c:v>
                </c:pt>
                <c:pt idx="1049">
                  <c:v>20.333333333333332</c:v>
                </c:pt>
                <c:pt idx="1050">
                  <c:v>20.266666666666669</c:v>
                </c:pt>
                <c:pt idx="1051">
                  <c:v>20.133333333333333</c:v>
                </c:pt>
                <c:pt idx="1052">
                  <c:v>20.166666666666668</c:v>
                </c:pt>
                <c:pt idx="1053">
                  <c:v>20.783333333333335</c:v>
                </c:pt>
                <c:pt idx="1054">
                  <c:v>21.516666666666666</c:v>
                </c:pt>
                <c:pt idx="1055">
                  <c:v>22.266666666666666</c:v>
                </c:pt>
                <c:pt idx="1056">
                  <c:v>22.3</c:v>
                </c:pt>
                <c:pt idx="1057">
                  <c:v>22.766666666666666</c:v>
                </c:pt>
                <c:pt idx="1058">
                  <c:v>22.999999999999996</c:v>
                </c:pt>
                <c:pt idx="1059">
                  <c:v>23.133333333333329</c:v>
                </c:pt>
                <c:pt idx="1060">
                  <c:v>23.616666666666671</c:v>
                </c:pt>
                <c:pt idx="1061">
                  <c:v>23.799999999999997</c:v>
                </c:pt>
                <c:pt idx="1062">
                  <c:v>23.816666666666666</c:v>
                </c:pt>
                <c:pt idx="1063">
                  <c:v>23.7</c:v>
                </c:pt>
                <c:pt idx="1064">
                  <c:v>23.5</c:v>
                </c:pt>
                <c:pt idx="1065">
                  <c:v>23.316666666666666</c:v>
                </c:pt>
                <c:pt idx="1066">
                  <c:v>23.116666666666671</c:v>
                </c:pt>
                <c:pt idx="1067">
                  <c:v>22.883333333333329</c:v>
                </c:pt>
                <c:pt idx="1068">
                  <c:v>22.916666666666671</c:v>
                </c:pt>
                <c:pt idx="1069">
                  <c:v>22.599999999999998</c:v>
                </c:pt>
                <c:pt idx="1070">
                  <c:v>22.450000000000003</c:v>
                </c:pt>
                <c:pt idx="1071">
                  <c:v>22.416666666666668</c:v>
                </c:pt>
                <c:pt idx="1072">
                  <c:v>22.383333333333329</c:v>
                </c:pt>
                <c:pt idx="1073">
                  <c:v>22.616666666666664</c:v>
                </c:pt>
                <c:pt idx="1074">
                  <c:v>22.299999999999997</c:v>
                </c:pt>
                <c:pt idx="1075">
                  <c:v>21.816666666666666</c:v>
                </c:pt>
                <c:pt idx="1076">
                  <c:v>21.45</c:v>
                </c:pt>
                <c:pt idx="1077">
                  <c:v>21.716666666666669</c:v>
                </c:pt>
                <c:pt idx="1078">
                  <c:v>22.466666666666669</c:v>
                </c:pt>
                <c:pt idx="1079">
                  <c:v>22.816666666666666</c:v>
                </c:pt>
                <c:pt idx="1080">
                  <c:v>23.083333333333332</c:v>
                </c:pt>
                <c:pt idx="1081">
                  <c:v>23.266666666666666</c:v>
                </c:pt>
                <c:pt idx="1082">
                  <c:v>23.616666666666664</c:v>
                </c:pt>
                <c:pt idx="1083">
                  <c:v>23.916666666666668</c:v>
                </c:pt>
                <c:pt idx="1084">
                  <c:v>23.966666666666665</c:v>
                </c:pt>
                <c:pt idx="1085">
                  <c:v>25.333333333333332</c:v>
                </c:pt>
                <c:pt idx="1086">
                  <c:v>24.799999999999997</c:v>
                </c:pt>
                <c:pt idx="1087">
                  <c:v>24.383333333333329</c:v>
                </c:pt>
                <c:pt idx="1088">
                  <c:v>24.233333333333334</c:v>
                </c:pt>
                <c:pt idx="1089">
                  <c:v>23.883333333333336</c:v>
                </c:pt>
                <c:pt idx="1090">
                  <c:v>24.066666666666666</c:v>
                </c:pt>
                <c:pt idx="1091">
                  <c:v>23.883333333333329</c:v>
                </c:pt>
                <c:pt idx="1092">
                  <c:v>23.75</c:v>
                </c:pt>
                <c:pt idx="1093">
                  <c:v>23.416666666666668</c:v>
                </c:pt>
                <c:pt idx="1094">
                  <c:v>22.450000000000003</c:v>
                </c:pt>
                <c:pt idx="1095">
                  <c:v>22.133333333333329</c:v>
                </c:pt>
                <c:pt idx="1096">
                  <c:v>22.283333333333331</c:v>
                </c:pt>
                <c:pt idx="1097">
                  <c:v>22.75</c:v>
                </c:pt>
                <c:pt idx="1098">
                  <c:v>22.616666666666664</c:v>
                </c:pt>
                <c:pt idx="1099">
                  <c:v>22.133333333333329</c:v>
                </c:pt>
                <c:pt idx="1100">
                  <c:v>22.116666666666671</c:v>
                </c:pt>
                <c:pt idx="1101">
                  <c:v>22.3</c:v>
                </c:pt>
                <c:pt idx="1102">
                  <c:v>23.349999999999998</c:v>
                </c:pt>
                <c:pt idx="1103">
                  <c:v>24.033333333333331</c:v>
                </c:pt>
                <c:pt idx="1104">
                  <c:v>24.466666666666669</c:v>
                </c:pt>
                <c:pt idx="1105">
                  <c:v>24.583333333333332</c:v>
                </c:pt>
                <c:pt idx="1106">
                  <c:v>24.666666666666668</c:v>
                </c:pt>
                <c:pt idx="1107">
                  <c:v>24.95</c:v>
                </c:pt>
                <c:pt idx="1108">
                  <c:v>25.516666666666666</c:v>
                </c:pt>
                <c:pt idx="1109">
                  <c:v>24.833333333333332</c:v>
                </c:pt>
                <c:pt idx="1110">
                  <c:v>25.150000000000002</c:v>
                </c:pt>
                <c:pt idx="1111">
                  <c:v>24.733333333333334</c:v>
                </c:pt>
                <c:pt idx="1112">
                  <c:v>24.116666666666664</c:v>
                </c:pt>
                <c:pt idx="1113">
                  <c:v>23.616666666666664</c:v>
                </c:pt>
                <c:pt idx="1114">
                  <c:v>23.466666666666669</c:v>
                </c:pt>
                <c:pt idx="1115">
                  <c:v>23.200000000000003</c:v>
                </c:pt>
                <c:pt idx="1116">
                  <c:v>23.233333333333334</c:v>
                </c:pt>
                <c:pt idx="1117">
                  <c:v>23.2</c:v>
                </c:pt>
                <c:pt idx="1118">
                  <c:v>23.099999999999998</c:v>
                </c:pt>
                <c:pt idx="1119">
                  <c:v>23.333333333333332</c:v>
                </c:pt>
                <c:pt idx="1120">
                  <c:v>23.133333333333329</c:v>
                </c:pt>
                <c:pt idx="1121">
                  <c:v>22.866666666666664</c:v>
                </c:pt>
                <c:pt idx="1122">
                  <c:v>22.3</c:v>
                </c:pt>
                <c:pt idx="1123">
                  <c:v>22.2</c:v>
                </c:pt>
                <c:pt idx="1124">
                  <c:v>21.983333333333334</c:v>
                </c:pt>
                <c:pt idx="1125">
                  <c:v>22.383333333333336</c:v>
                </c:pt>
                <c:pt idx="1126">
                  <c:v>23.066666666666666</c:v>
                </c:pt>
                <c:pt idx="1127">
                  <c:v>23.616666666666664</c:v>
                </c:pt>
                <c:pt idx="1128">
                  <c:v>23.783333333333335</c:v>
                </c:pt>
                <c:pt idx="1129">
                  <c:v>23.666666666666668</c:v>
                </c:pt>
                <c:pt idx="1130">
                  <c:v>24.483333333333334</c:v>
                </c:pt>
                <c:pt idx="1131">
                  <c:v>25.116666666666664</c:v>
                </c:pt>
                <c:pt idx="1132">
                  <c:v>25.233333333333334</c:v>
                </c:pt>
                <c:pt idx="1133">
                  <c:v>26.233333333333334</c:v>
                </c:pt>
                <c:pt idx="1134">
                  <c:v>24.683333333333334</c:v>
                </c:pt>
                <c:pt idx="1135">
                  <c:v>25.016666666666669</c:v>
                </c:pt>
                <c:pt idx="1136">
                  <c:v>23.983333333333331</c:v>
                </c:pt>
                <c:pt idx="1137">
                  <c:v>23.816666666666663</c:v>
                </c:pt>
                <c:pt idx="1138">
                  <c:v>24.45</c:v>
                </c:pt>
                <c:pt idx="1139">
                  <c:v>24.183333333333334</c:v>
                </c:pt>
                <c:pt idx="1140">
                  <c:v>23.683333333333334</c:v>
                </c:pt>
                <c:pt idx="1141">
                  <c:v>23.666666666666668</c:v>
                </c:pt>
                <c:pt idx="1142">
                  <c:v>23.983333333333334</c:v>
                </c:pt>
                <c:pt idx="1143">
                  <c:v>24.883333333333336</c:v>
                </c:pt>
                <c:pt idx="1144">
                  <c:v>25.466666666666669</c:v>
                </c:pt>
                <c:pt idx="1145">
                  <c:v>26.349999999999998</c:v>
                </c:pt>
                <c:pt idx="1146">
                  <c:v>26.316666666666663</c:v>
                </c:pt>
                <c:pt idx="1147">
                  <c:v>26.116666666666664</c:v>
                </c:pt>
                <c:pt idx="1148">
                  <c:v>26.016666666666666</c:v>
                </c:pt>
                <c:pt idx="1149">
                  <c:v>26.349999999999998</c:v>
                </c:pt>
                <c:pt idx="1150">
                  <c:v>25.883333333333336</c:v>
                </c:pt>
                <c:pt idx="1151">
                  <c:v>24.633333333333329</c:v>
                </c:pt>
                <c:pt idx="1152">
                  <c:v>25.716666666666665</c:v>
                </c:pt>
                <c:pt idx="1153">
                  <c:v>25.466666666666665</c:v>
                </c:pt>
                <c:pt idx="1154">
                  <c:v>25.266666666666666</c:v>
                </c:pt>
                <c:pt idx="1155">
                  <c:v>25.7</c:v>
                </c:pt>
                <c:pt idx="1156">
                  <c:v>26.183333333333334</c:v>
                </c:pt>
                <c:pt idx="1157">
                  <c:v>24.916666666666668</c:v>
                </c:pt>
                <c:pt idx="1158">
                  <c:v>25.033333333333331</c:v>
                </c:pt>
                <c:pt idx="1159">
                  <c:v>26.166666666666671</c:v>
                </c:pt>
                <c:pt idx="1160">
                  <c:v>24.483333333333331</c:v>
                </c:pt>
                <c:pt idx="1161">
                  <c:v>23.400000000000002</c:v>
                </c:pt>
                <c:pt idx="1162">
                  <c:v>23.016666666666669</c:v>
                </c:pt>
                <c:pt idx="1163">
                  <c:v>22.7</c:v>
                </c:pt>
                <c:pt idx="1164">
                  <c:v>22.633333333333336</c:v>
                </c:pt>
                <c:pt idx="1165">
                  <c:v>22.516666666666669</c:v>
                </c:pt>
                <c:pt idx="1166">
                  <c:v>22.650000000000002</c:v>
                </c:pt>
                <c:pt idx="1167">
                  <c:v>22.683333333333334</c:v>
                </c:pt>
                <c:pt idx="1168">
                  <c:v>22.766666666666666</c:v>
                </c:pt>
                <c:pt idx="1169">
                  <c:v>22.783333333333331</c:v>
                </c:pt>
                <c:pt idx="1170">
                  <c:v>22.25</c:v>
                </c:pt>
                <c:pt idx="1171">
                  <c:v>23.433333333333334</c:v>
                </c:pt>
                <c:pt idx="1172">
                  <c:v>23.866666666666664</c:v>
                </c:pt>
                <c:pt idx="1173">
                  <c:v>22.983333333333334</c:v>
                </c:pt>
                <c:pt idx="1174">
                  <c:v>24.516666666666669</c:v>
                </c:pt>
                <c:pt idx="1175">
                  <c:v>24.583333333333332</c:v>
                </c:pt>
                <c:pt idx="1176">
                  <c:v>24.650000000000002</c:v>
                </c:pt>
                <c:pt idx="1177">
                  <c:v>24.7</c:v>
                </c:pt>
                <c:pt idx="1178">
                  <c:v>26.566666666666666</c:v>
                </c:pt>
                <c:pt idx="1179">
                  <c:v>25.849999999999998</c:v>
                </c:pt>
                <c:pt idx="1180">
                  <c:v>25.516666666666666</c:v>
                </c:pt>
                <c:pt idx="1181">
                  <c:v>26.25</c:v>
                </c:pt>
                <c:pt idx="1182">
                  <c:v>25.283333333333331</c:v>
                </c:pt>
                <c:pt idx="1183">
                  <c:v>24.766666666666669</c:v>
                </c:pt>
                <c:pt idx="1184">
                  <c:v>24.450000000000003</c:v>
                </c:pt>
                <c:pt idx="1185">
                  <c:v>23.55</c:v>
                </c:pt>
                <c:pt idx="1186">
                  <c:v>23.233333333333334</c:v>
                </c:pt>
                <c:pt idx="1187">
                  <c:v>23.349999999999998</c:v>
                </c:pt>
                <c:pt idx="1188">
                  <c:v>23.2</c:v>
                </c:pt>
                <c:pt idx="1189">
                  <c:v>22.983333333333334</c:v>
                </c:pt>
                <c:pt idx="1190">
                  <c:v>22.75</c:v>
                </c:pt>
                <c:pt idx="1191">
                  <c:v>22.5</c:v>
                </c:pt>
                <c:pt idx="1192">
                  <c:v>22.233333333333334</c:v>
                </c:pt>
                <c:pt idx="1193">
                  <c:v>22.399999999999995</c:v>
                </c:pt>
                <c:pt idx="1194">
                  <c:v>22.116666666666671</c:v>
                </c:pt>
                <c:pt idx="1195">
                  <c:v>21.716666666666665</c:v>
                </c:pt>
                <c:pt idx="1196">
                  <c:v>21.766666666666666</c:v>
                </c:pt>
                <c:pt idx="1197">
                  <c:v>22.033333333333331</c:v>
                </c:pt>
                <c:pt idx="1198">
                  <c:v>22.650000000000002</c:v>
                </c:pt>
                <c:pt idx="1199">
                  <c:v>23.083333333333332</c:v>
                </c:pt>
                <c:pt idx="1200">
                  <c:v>23.5</c:v>
                </c:pt>
                <c:pt idx="1201">
                  <c:v>23.933333333333337</c:v>
                </c:pt>
                <c:pt idx="1202">
                  <c:v>25.166666666666668</c:v>
                </c:pt>
                <c:pt idx="1203">
                  <c:v>25.383333333333336</c:v>
                </c:pt>
                <c:pt idx="1204">
                  <c:v>25.233333333333334</c:v>
                </c:pt>
                <c:pt idx="1205">
                  <c:v>24.833333333333332</c:v>
                </c:pt>
                <c:pt idx="1206">
                  <c:v>24.416666666666668</c:v>
                </c:pt>
                <c:pt idx="1207">
                  <c:v>25.516666666666666</c:v>
                </c:pt>
                <c:pt idx="1208">
                  <c:v>24.25</c:v>
                </c:pt>
                <c:pt idx="1209">
                  <c:v>23.416666666666668</c:v>
                </c:pt>
                <c:pt idx="1210">
                  <c:v>22.799999999999997</c:v>
                </c:pt>
                <c:pt idx="1211">
                  <c:v>22.266666666666666</c:v>
                </c:pt>
                <c:pt idx="1212">
                  <c:v>21.850000000000005</c:v>
                </c:pt>
                <c:pt idx="1213">
                  <c:v>22</c:v>
                </c:pt>
                <c:pt idx="1214">
                  <c:v>21.516666666666666</c:v>
                </c:pt>
                <c:pt idx="1215">
                  <c:v>21.383333333333336</c:v>
                </c:pt>
                <c:pt idx="1216">
                  <c:v>20.75</c:v>
                </c:pt>
                <c:pt idx="1217">
                  <c:v>20.5</c:v>
                </c:pt>
                <c:pt idx="1218">
                  <c:v>20.366666666666671</c:v>
                </c:pt>
                <c:pt idx="1219">
                  <c:v>20.25</c:v>
                </c:pt>
                <c:pt idx="1220">
                  <c:v>20.3</c:v>
                </c:pt>
                <c:pt idx="1221">
                  <c:v>21.433333333333334</c:v>
                </c:pt>
                <c:pt idx="1222">
                  <c:v>22.316666666666666</c:v>
                </c:pt>
                <c:pt idx="1223">
                  <c:v>22.883333333333336</c:v>
                </c:pt>
                <c:pt idx="1224">
                  <c:v>23.066666666666666</c:v>
                </c:pt>
                <c:pt idx="1225">
                  <c:v>23.8</c:v>
                </c:pt>
                <c:pt idx="1226">
                  <c:v>24.183333333333334</c:v>
                </c:pt>
                <c:pt idx="1227">
                  <c:v>24.916666666666668</c:v>
                </c:pt>
                <c:pt idx="1228">
                  <c:v>24.416666666666661</c:v>
                </c:pt>
                <c:pt idx="1229">
                  <c:v>24.816666666666666</c:v>
                </c:pt>
                <c:pt idx="1230">
                  <c:v>25.233333333333334</c:v>
                </c:pt>
                <c:pt idx="1231">
                  <c:v>25.516666666666669</c:v>
                </c:pt>
                <c:pt idx="1232">
                  <c:v>25.549999999999997</c:v>
                </c:pt>
                <c:pt idx="1233">
                  <c:v>24.2</c:v>
                </c:pt>
                <c:pt idx="1234">
                  <c:v>23.083333333333332</c:v>
                </c:pt>
                <c:pt idx="1235">
                  <c:v>22.383333333333329</c:v>
                </c:pt>
                <c:pt idx="1236">
                  <c:v>22.066666666666666</c:v>
                </c:pt>
                <c:pt idx="1237">
                  <c:v>21.566666666666666</c:v>
                </c:pt>
                <c:pt idx="1238">
                  <c:v>21.633333333333336</c:v>
                </c:pt>
                <c:pt idx="1239">
                  <c:v>20.816666666666666</c:v>
                </c:pt>
                <c:pt idx="1240">
                  <c:v>19.983333333333331</c:v>
                </c:pt>
                <c:pt idx="1241">
                  <c:v>20.349999999999998</c:v>
                </c:pt>
                <c:pt idx="1242">
                  <c:v>19.349999999999998</c:v>
                </c:pt>
                <c:pt idx="1243">
                  <c:v>19.200000000000003</c:v>
                </c:pt>
                <c:pt idx="1244">
                  <c:v>19.200000000000003</c:v>
                </c:pt>
                <c:pt idx="1245">
                  <c:v>20.383333333333333</c:v>
                </c:pt>
                <c:pt idx="1246">
                  <c:v>21.383333333333336</c:v>
                </c:pt>
                <c:pt idx="1247">
                  <c:v>22.533333333333331</c:v>
                </c:pt>
                <c:pt idx="1248">
                  <c:v>23.233333333333334</c:v>
                </c:pt>
                <c:pt idx="1249">
                  <c:v>23.083333333333332</c:v>
                </c:pt>
                <c:pt idx="1250">
                  <c:v>24.899999999999995</c:v>
                </c:pt>
                <c:pt idx="1251">
                  <c:v>26.066666666666663</c:v>
                </c:pt>
                <c:pt idx="1252">
                  <c:v>26.283333333333331</c:v>
                </c:pt>
                <c:pt idx="1253">
                  <c:v>27.3</c:v>
                </c:pt>
                <c:pt idx="1254">
                  <c:v>26.433333333333337</c:v>
                </c:pt>
                <c:pt idx="1255">
                  <c:v>25.850000000000005</c:v>
                </c:pt>
                <c:pt idx="1256">
                  <c:v>24.216666666666669</c:v>
                </c:pt>
                <c:pt idx="1257">
                  <c:v>23.150000000000002</c:v>
                </c:pt>
                <c:pt idx="1258">
                  <c:v>22.850000000000005</c:v>
                </c:pt>
                <c:pt idx="1259">
                  <c:v>23.149999999999995</c:v>
                </c:pt>
                <c:pt idx="1260">
                  <c:v>22.283333333333335</c:v>
                </c:pt>
                <c:pt idx="1261">
                  <c:v>21.783333333333335</c:v>
                </c:pt>
                <c:pt idx="1262">
                  <c:v>21.5</c:v>
                </c:pt>
                <c:pt idx="1263">
                  <c:v>21.350000000000005</c:v>
                </c:pt>
                <c:pt idx="1264">
                  <c:v>21.016666666666669</c:v>
                </c:pt>
                <c:pt idx="1265">
                  <c:v>20.816666666666666</c:v>
                </c:pt>
                <c:pt idx="1266">
                  <c:v>19.683333333333334</c:v>
                </c:pt>
                <c:pt idx="1267">
                  <c:v>18.95</c:v>
                </c:pt>
                <c:pt idx="1268">
                  <c:v>18.933333333333334</c:v>
                </c:pt>
                <c:pt idx="1269">
                  <c:v>19.783333333333335</c:v>
                </c:pt>
                <c:pt idx="1270">
                  <c:v>21.366666666666664</c:v>
                </c:pt>
                <c:pt idx="1271">
                  <c:v>21.5</c:v>
                </c:pt>
                <c:pt idx="1272">
                  <c:v>22.3</c:v>
                </c:pt>
                <c:pt idx="1273">
                  <c:v>22.666666666666668</c:v>
                </c:pt>
                <c:pt idx="1274">
                  <c:v>23.466666666666669</c:v>
                </c:pt>
                <c:pt idx="1275">
                  <c:v>24.516666666666666</c:v>
                </c:pt>
                <c:pt idx="1276">
                  <c:v>24.766666666666669</c:v>
                </c:pt>
                <c:pt idx="1277">
                  <c:v>25</c:v>
                </c:pt>
                <c:pt idx="1278">
                  <c:v>26.233333333333331</c:v>
                </c:pt>
                <c:pt idx="1279">
                  <c:v>24.783333333333335</c:v>
                </c:pt>
                <c:pt idx="1280">
                  <c:v>24.283333333333331</c:v>
                </c:pt>
                <c:pt idx="1281">
                  <c:v>22.983333333333334</c:v>
                </c:pt>
                <c:pt idx="1282">
                  <c:v>22.683333333333334</c:v>
                </c:pt>
                <c:pt idx="1283">
                  <c:v>22.566666666666663</c:v>
                </c:pt>
                <c:pt idx="1284">
                  <c:v>22.349999999999998</c:v>
                </c:pt>
                <c:pt idx="1285">
                  <c:v>22.016666666666669</c:v>
                </c:pt>
                <c:pt idx="1286">
                  <c:v>21.950000000000003</c:v>
                </c:pt>
                <c:pt idx="1287">
                  <c:v>21.599999999999998</c:v>
                </c:pt>
                <c:pt idx="1288">
                  <c:v>21.31666666666667</c:v>
                </c:pt>
                <c:pt idx="1289">
                  <c:v>21.8</c:v>
                </c:pt>
                <c:pt idx="1290">
                  <c:v>21.716666666666665</c:v>
                </c:pt>
                <c:pt idx="1291">
                  <c:v>22.099999999999998</c:v>
                </c:pt>
                <c:pt idx="1292">
                  <c:v>23.45</c:v>
                </c:pt>
                <c:pt idx="1293">
                  <c:v>24.316666666666666</c:v>
                </c:pt>
                <c:pt idx="1294">
                  <c:v>24.516666666666669</c:v>
                </c:pt>
                <c:pt idx="1295">
                  <c:v>23.666666666666668</c:v>
                </c:pt>
                <c:pt idx="1296">
                  <c:v>22.916666666666668</c:v>
                </c:pt>
                <c:pt idx="1297">
                  <c:v>22.366666666666664</c:v>
                </c:pt>
                <c:pt idx="1298">
                  <c:v>22.849999999999998</c:v>
                </c:pt>
                <c:pt idx="1299">
                  <c:v>23.099999999999998</c:v>
                </c:pt>
                <c:pt idx="1300">
                  <c:v>23.016666666666666</c:v>
                </c:pt>
                <c:pt idx="1301">
                  <c:v>23.483333333333334</c:v>
                </c:pt>
                <c:pt idx="1302">
                  <c:v>23.349999999999998</c:v>
                </c:pt>
                <c:pt idx="1303">
                  <c:v>23.133333333333329</c:v>
                </c:pt>
                <c:pt idx="1304">
                  <c:v>22.983333333333334</c:v>
                </c:pt>
                <c:pt idx="1305">
                  <c:v>22.416666666666668</c:v>
                </c:pt>
                <c:pt idx="1306">
                  <c:v>21.833333333333332</c:v>
                </c:pt>
                <c:pt idx="1307">
                  <c:v>21.5</c:v>
                </c:pt>
                <c:pt idx="1308">
                  <c:v>21.366666666666671</c:v>
                </c:pt>
                <c:pt idx="1309">
                  <c:v>20.983333333333334</c:v>
                </c:pt>
                <c:pt idx="1310">
                  <c:v>20.316666666666666</c:v>
                </c:pt>
                <c:pt idx="1311">
                  <c:v>19.666666666666668</c:v>
                </c:pt>
                <c:pt idx="1312">
                  <c:v>19.799999999999997</c:v>
                </c:pt>
                <c:pt idx="1313">
                  <c:v>19.783333333333331</c:v>
                </c:pt>
                <c:pt idx="1314">
                  <c:v>19.516666666666669</c:v>
                </c:pt>
                <c:pt idx="1315">
                  <c:v>18.7</c:v>
                </c:pt>
                <c:pt idx="1316">
                  <c:v>18.3</c:v>
                </c:pt>
                <c:pt idx="1317">
                  <c:v>18.816666666666666</c:v>
                </c:pt>
                <c:pt idx="1318">
                  <c:v>19.399999999999999</c:v>
                </c:pt>
                <c:pt idx="1319">
                  <c:v>20</c:v>
                </c:pt>
                <c:pt idx="1320">
                  <c:v>20.55</c:v>
                </c:pt>
                <c:pt idx="1321">
                  <c:v>20.633333333333336</c:v>
                </c:pt>
                <c:pt idx="1322">
                  <c:v>21.200000000000003</c:v>
                </c:pt>
                <c:pt idx="1323">
                  <c:v>21.966666666666669</c:v>
                </c:pt>
                <c:pt idx="1324">
                  <c:v>22</c:v>
                </c:pt>
                <c:pt idx="1325">
                  <c:v>22.200000000000003</c:v>
                </c:pt>
                <c:pt idx="1326">
                  <c:v>22.166666666666668</c:v>
                </c:pt>
                <c:pt idx="1327">
                  <c:v>22.75</c:v>
                </c:pt>
                <c:pt idx="1328">
                  <c:v>22.433333333333334</c:v>
                </c:pt>
                <c:pt idx="1329">
                  <c:v>21.133333333333329</c:v>
                </c:pt>
                <c:pt idx="1330">
                  <c:v>20.583333333333332</c:v>
                </c:pt>
                <c:pt idx="1331">
                  <c:v>20.450000000000003</c:v>
                </c:pt>
                <c:pt idx="1332">
                  <c:v>20.566666666666666</c:v>
                </c:pt>
                <c:pt idx="1333">
                  <c:v>20.016666666666669</c:v>
                </c:pt>
                <c:pt idx="1334">
                  <c:v>19.5</c:v>
                </c:pt>
                <c:pt idx="1335">
                  <c:v>19.066666666666666</c:v>
                </c:pt>
                <c:pt idx="1336">
                  <c:v>19.05</c:v>
                </c:pt>
                <c:pt idx="1337">
                  <c:v>18.849999999999998</c:v>
                </c:pt>
                <c:pt idx="1338">
                  <c:v>18.183333333333334</c:v>
                </c:pt>
                <c:pt idx="1339">
                  <c:v>17.7</c:v>
                </c:pt>
                <c:pt idx="1340">
                  <c:v>17.599999999999998</c:v>
                </c:pt>
                <c:pt idx="1341">
                  <c:v>18.616666666666664</c:v>
                </c:pt>
                <c:pt idx="1342">
                  <c:v>19.516666666666666</c:v>
                </c:pt>
                <c:pt idx="1343">
                  <c:v>20.650000000000002</c:v>
                </c:pt>
                <c:pt idx="1344">
                  <c:v>21.116666666666667</c:v>
                </c:pt>
                <c:pt idx="1345">
                  <c:v>21.283333333333331</c:v>
                </c:pt>
                <c:pt idx="1346">
                  <c:v>21.566666666666666</c:v>
                </c:pt>
                <c:pt idx="1347">
                  <c:v>21.8</c:v>
                </c:pt>
                <c:pt idx="1348">
                  <c:v>22.333333333333332</c:v>
                </c:pt>
                <c:pt idx="1349">
                  <c:v>22.599999999999998</c:v>
                </c:pt>
                <c:pt idx="1350">
                  <c:v>22.416666666666668</c:v>
                </c:pt>
                <c:pt idx="1351">
                  <c:v>22.383333333333336</c:v>
                </c:pt>
                <c:pt idx="1352">
                  <c:v>21.966666666666669</c:v>
                </c:pt>
                <c:pt idx="1353">
                  <c:v>21.2</c:v>
                </c:pt>
                <c:pt idx="1354">
                  <c:v>20.650000000000002</c:v>
                </c:pt>
                <c:pt idx="1355">
                  <c:v>20.25</c:v>
                </c:pt>
                <c:pt idx="1356">
                  <c:v>19.966666666666665</c:v>
                </c:pt>
                <c:pt idx="1357">
                  <c:v>19.533333333333331</c:v>
                </c:pt>
                <c:pt idx="1358">
                  <c:v>19.333333333333332</c:v>
                </c:pt>
                <c:pt idx="1359">
                  <c:v>18.883333333333336</c:v>
                </c:pt>
                <c:pt idx="1360">
                  <c:v>18.466666666666669</c:v>
                </c:pt>
                <c:pt idx="1361">
                  <c:v>18.349999999999998</c:v>
                </c:pt>
                <c:pt idx="1362">
                  <c:v>18.066666666666666</c:v>
                </c:pt>
                <c:pt idx="1363">
                  <c:v>17.95</c:v>
                </c:pt>
                <c:pt idx="1364">
                  <c:v>18.099999999999998</c:v>
                </c:pt>
                <c:pt idx="1365">
                  <c:v>19.216666666666665</c:v>
                </c:pt>
                <c:pt idx="1366">
                  <c:v>19.883333333333333</c:v>
                </c:pt>
                <c:pt idx="1367">
                  <c:v>20.783333333333335</c:v>
                </c:pt>
                <c:pt idx="1368">
                  <c:v>21.366666666666671</c:v>
                </c:pt>
                <c:pt idx="1369">
                  <c:v>22.033333333333331</c:v>
                </c:pt>
                <c:pt idx="1370">
                  <c:v>22.05</c:v>
                </c:pt>
                <c:pt idx="1371">
                  <c:v>22.533333333333335</c:v>
                </c:pt>
                <c:pt idx="1372">
                  <c:v>22.233333333333334</c:v>
                </c:pt>
                <c:pt idx="1373">
                  <c:v>22.599999999999998</c:v>
                </c:pt>
                <c:pt idx="1374">
                  <c:v>22.716666666666669</c:v>
                </c:pt>
                <c:pt idx="1375">
                  <c:v>22.349999999999998</c:v>
                </c:pt>
                <c:pt idx="1376">
                  <c:v>21.916666666666668</c:v>
                </c:pt>
                <c:pt idx="1377">
                  <c:v>21.516666666666666</c:v>
                </c:pt>
                <c:pt idx="1378">
                  <c:v>21.316666666666666</c:v>
                </c:pt>
                <c:pt idx="1379">
                  <c:v>21.099999999999998</c:v>
                </c:pt>
                <c:pt idx="1380">
                  <c:v>20.733333333333334</c:v>
                </c:pt>
                <c:pt idx="1381">
                  <c:v>19.983333333333331</c:v>
                </c:pt>
                <c:pt idx="1382">
                  <c:v>19.483333333333334</c:v>
                </c:pt>
                <c:pt idx="1383">
                  <c:v>18.983333333333331</c:v>
                </c:pt>
                <c:pt idx="1384">
                  <c:v>18.8</c:v>
                </c:pt>
                <c:pt idx="1385">
                  <c:v>18.266666666666669</c:v>
                </c:pt>
                <c:pt idx="1386">
                  <c:v>18.616666666666667</c:v>
                </c:pt>
                <c:pt idx="1387">
                  <c:v>18.083333333333332</c:v>
                </c:pt>
                <c:pt idx="1388">
                  <c:v>18.316666666666666</c:v>
                </c:pt>
                <c:pt idx="1389">
                  <c:v>19.483333333333334</c:v>
                </c:pt>
                <c:pt idx="1390">
                  <c:v>20.000000000000004</c:v>
                </c:pt>
                <c:pt idx="1391">
                  <c:v>20.650000000000002</c:v>
                </c:pt>
                <c:pt idx="1392">
                  <c:v>21.183333333333334</c:v>
                </c:pt>
                <c:pt idx="1393">
                  <c:v>21.516666666666669</c:v>
                </c:pt>
                <c:pt idx="1394">
                  <c:v>21.833333333333332</c:v>
                </c:pt>
                <c:pt idx="1395">
                  <c:v>21.716666666666669</c:v>
                </c:pt>
                <c:pt idx="1396">
                  <c:v>22.233333333333334</c:v>
                </c:pt>
                <c:pt idx="1397">
                  <c:v>22.416666666666668</c:v>
                </c:pt>
                <c:pt idx="1398">
                  <c:v>22.633333333333336</c:v>
                </c:pt>
                <c:pt idx="1399">
                  <c:v>22.683333333333334</c:v>
                </c:pt>
                <c:pt idx="1400">
                  <c:v>22.099999999999998</c:v>
                </c:pt>
                <c:pt idx="1401">
                  <c:v>21.533333333333331</c:v>
                </c:pt>
                <c:pt idx="1402">
                  <c:v>21.033333333333335</c:v>
                </c:pt>
                <c:pt idx="1403">
                  <c:v>20.3</c:v>
                </c:pt>
                <c:pt idx="1404">
                  <c:v>19.5</c:v>
                </c:pt>
                <c:pt idx="1405">
                  <c:v>19.55</c:v>
                </c:pt>
                <c:pt idx="1406">
                  <c:v>19.716666666666665</c:v>
                </c:pt>
                <c:pt idx="1407">
                  <c:v>18.966666666666669</c:v>
                </c:pt>
                <c:pt idx="1408">
                  <c:v>19.099999999999998</c:v>
                </c:pt>
                <c:pt idx="1409">
                  <c:v>18.733333333333331</c:v>
                </c:pt>
                <c:pt idx="1410">
                  <c:v>18.200000000000003</c:v>
                </c:pt>
                <c:pt idx="1411">
                  <c:v>17.683333333333334</c:v>
                </c:pt>
                <c:pt idx="1412">
                  <c:v>17.650000000000002</c:v>
                </c:pt>
                <c:pt idx="1413">
                  <c:v>18.599999999999998</c:v>
                </c:pt>
                <c:pt idx="1414">
                  <c:v>19.900000000000002</c:v>
                </c:pt>
                <c:pt idx="1415">
                  <c:v>20.483333333333334</c:v>
                </c:pt>
                <c:pt idx="1416">
                  <c:v>21.283333333333335</c:v>
                </c:pt>
                <c:pt idx="1417">
                  <c:v>22.366666666666671</c:v>
                </c:pt>
                <c:pt idx="1418">
                  <c:v>23.116666666666671</c:v>
                </c:pt>
                <c:pt idx="1419">
                  <c:v>22.166666666666661</c:v>
                </c:pt>
                <c:pt idx="1420">
                  <c:v>22.466666666666665</c:v>
                </c:pt>
                <c:pt idx="1421">
                  <c:v>22.516666666666666</c:v>
                </c:pt>
                <c:pt idx="1422">
                  <c:v>22.916666666666668</c:v>
                </c:pt>
                <c:pt idx="1423">
                  <c:v>22.383333333333336</c:v>
                </c:pt>
                <c:pt idx="1424">
                  <c:v>21.866666666666664</c:v>
                </c:pt>
                <c:pt idx="1425">
                  <c:v>21.416666666666668</c:v>
                </c:pt>
                <c:pt idx="1426">
                  <c:v>21.099999999999998</c:v>
                </c:pt>
                <c:pt idx="1427">
                  <c:v>21.133333333333336</c:v>
                </c:pt>
                <c:pt idx="1428">
                  <c:v>20.2</c:v>
                </c:pt>
                <c:pt idx="1429">
                  <c:v>19.433333333333334</c:v>
                </c:pt>
                <c:pt idx="1430">
                  <c:v>19.083333333333332</c:v>
                </c:pt>
                <c:pt idx="1431">
                  <c:v>18.716666666666669</c:v>
                </c:pt>
                <c:pt idx="1432">
                  <c:v>18.533333333333331</c:v>
                </c:pt>
                <c:pt idx="1433">
                  <c:v>18.150000000000002</c:v>
                </c:pt>
                <c:pt idx="1434">
                  <c:v>18.033333333333335</c:v>
                </c:pt>
                <c:pt idx="1435">
                  <c:v>17.516666666666669</c:v>
                </c:pt>
                <c:pt idx="1436">
                  <c:v>17.633333333333336</c:v>
                </c:pt>
                <c:pt idx="1437">
                  <c:v>18.466666666666669</c:v>
                </c:pt>
                <c:pt idx="1438">
                  <c:v>19.233333333333334</c:v>
                </c:pt>
                <c:pt idx="1439">
                  <c:v>19.816666666666663</c:v>
                </c:pt>
                <c:pt idx="1440">
                  <c:v>20.45</c:v>
                </c:pt>
                <c:pt idx="1441">
                  <c:v>21</c:v>
                </c:pt>
                <c:pt idx="1442">
                  <c:v>21.75</c:v>
                </c:pt>
                <c:pt idx="1443">
                  <c:v>22.349999999999998</c:v>
                </c:pt>
                <c:pt idx="1444">
                  <c:v>22.483333333333334</c:v>
                </c:pt>
                <c:pt idx="1445">
                  <c:v>23.366666666666671</c:v>
                </c:pt>
                <c:pt idx="1446">
                  <c:v>23.783333333333335</c:v>
                </c:pt>
                <c:pt idx="1447">
                  <c:v>23.599999999999998</c:v>
                </c:pt>
                <c:pt idx="1448">
                  <c:v>22.95</c:v>
                </c:pt>
                <c:pt idx="1449">
                  <c:v>22.283333333333331</c:v>
                </c:pt>
                <c:pt idx="1450">
                  <c:v>21.566666666666666</c:v>
                </c:pt>
                <c:pt idx="1451">
                  <c:v>21.583333333333332</c:v>
                </c:pt>
                <c:pt idx="1452">
                  <c:v>21.450000000000003</c:v>
                </c:pt>
                <c:pt idx="1453">
                  <c:v>21.483333333333334</c:v>
                </c:pt>
                <c:pt idx="1454">
                  <c:v>21.316666666666666</c:v>
                </c:pt>
                <c:pt idx="1455">
                  <c:v>21.133333333333329</c:v>
                </c:pt>
                <c:pt idx="1456">
                  <c:v>20.966666666666669</c:v>
                </c:pt>
                <c:pt idx="1457">
                  <c:v>20.333333333333329</c:v>
                </c:pt>
                <c:pt idx="1458">
                  <c:v>19.566666666666666</c:v>
                </c:pt>
                <c:pt idx="1459">
                  <c:v>19.166666666666668</c:v>
                </c:pt>
                <c:pt idx="1460">
                  <c:v>19.366666666666667</c:v>
                </c:pt>
                <c:pt idx="1461">
                  <c:v>19.983333333333334</c:v>
                </c:pt>
                <c:pt idx="1462">
                  <c:v>21.016666666666666</c:v>
                </c:pt>
                <c:pt idx="1463">
                  <c:v>21.316666666666666</c:v>
                </c:pt>
                <c:pt idx="1464">
                  <c:v>21.599999999999998</c:v>
                </c:pt>
                <c:pt idx="1465">
                  <c:v>22.5</c:v>
                </c:pt>
                <c:pt idx="1466">
                  <c:v>22.849999999999998</c:v>
                </c:pt>
                <c:pt idx="1467">
                  <c:v>23.516666666666666</c:v>
                </c:pt>
                <c:pt idx="1468">
                  <c:v>24.100000000000005</c:v>
                </c:pt>
                <c:pt idx="1469">
                  <c:v>24.016666666666669</c:v>
                </c:pt>
                <c:pt idx="1470">
                  <c:v>23.916666666666668</c:v>
                </c:pt>
                <c:pt idx="1471">
                  <c:v>23.316666666666663</c:v>
                </c:pt>
                <c:pt idx="1472">
                  <c:v>22.8</c:v>
                </c:pt>
                <c:pt idx="1473">
                  <c:v>22.183333333333334</c:v>
                </c:pt>
                <c:pt idx="1474">
                  <c:v>21.916666666666668</c:v>
                </c:pt>
                <c:pt idx="1475">
                  <c:v>21.733333333333334</c:v>
                </c:pt>
                <c:pt idx="1476">
                  <c:v>21.166666666666668</c:v>
                </c:pt>
                <c:pt idx="1477">
                  <c:v>20.833333333333332</c:v>
                </c:pt>
                <c:pt idx="1478">
                  <c:v>20.333333333333336</c:v>
                </c:pt>
                <c:pt idx="1479">
                  <c:v>20.133333333333329</c:v>
                </c:pt>
                <c:pt idx="1480">
                  <c:v>19.95</c:v>
                </c:pt>
                <c:pt idx="1481">
                  <c:v>19.866666666666664</c:v>
                </c:pt>
                <c:pt idx="1482">
                  <c:v>19.866666666666664</c:v>
                </c:pt>
                <c:pt idx="1483">
                  <c:v>19.883333333333329</c:v>
                </c:pt>
                <c:pt idx="1484">
                  <c:v>19.933333333333334</c:v>
                </c:pt>
                <c:pt idx="1485">
                  <c:v>20.783333333333331</c:v>
                </c:pt>
                <c:pt idx="1486">
                  <c:v>21.333333333333332</c:v>
                </c:pt>
                <c:pt idx="1487">
                  <c:v>21.900000000000002</c:v>
                </c:pt>
                <c:pt idx="1488">
                  <c:v>21.716666666666665</c:v>
                </c:pt>
                <c:pt idx="1489">
                  <c:v>22.200000000000003</c:v>
                </c:pt>
                <c:pt idx="1490">
                  <c:v>22.7</c:v>
                </c:pt>
                <c:pt idx="1491">
                  <c:v>23.083333333333332</c:v>
                </c:pt>
                <c:pt idx="1492">
                  <c:v>23.266666666666666</c:v>
                </c:pt>
                <c:pt idx="1493">
                  <c:v>23.8</c:v>
                </c:pt>
                <c:pt idx="1494">
                  <c:v>23.883333333333329</c:v>
                </c:pt>
                <c:pt idx="1495">
                  <c:v>23.616666666666664</c:v>
                </c:pt>
                <c:pt idx="1496">
                  <c:v>23.233333333333334</c:v>
                </c:pt>
                <c:pt idx="1497">
                  <c:v>22.933333333333337</c:v>
                </c:pt>
                <c:pt idx="1498">
                  <c:v>22.650000000000002</c:v>
                </c:pt>
                <c:pt idx="1499">
                  <c:v>21.833333333333332</c:v>
                </c:pt>
                <c:pt idx="1500">
                  <c:v>21.433333333333334</c:v>
                </c:pt>
                <c:pt idx="1501">
                  <c:v>21.016666666666666</c:v>
                </c:pt>
                <c:pt idx="1502">
                  <c:v>20.683333333333334</c:v>
                </c:pt>
                <c:pt idx="1503">
                  <c:v>20.499999999999996</c:v>
                </c:pt>
                <c:pt idx="1504">
                  <c:v>20.250000000000004</c:v>
                </c:pt>
                <c:pt idx="1505">
                  <c:v>20.083333333333332</c:v>
                </c:pt>
                <c:pt idx="1506">
                  <c:v>20.233333333333334</c:v>
                </c:pt>
                <c:pt idx="1507">
                  <c:v>20.450000000000003</c:v>
                </c:pt>
                <c:pt idx="1508">
                  <c:v>20.416666666666668</c:v>
                </c:pt>
                <c:pt idx="1509">
                  <c:v>20.900000000000002</c:v>
                </c:pt>
                <c:pt idx="1510">
                  <c:v>21.599999999999998</c:v>
                </c:pt>
                <c:pt idx="1511">
                  <c:v>22.400000000000002</c:v>
                </c:pt>
                <c:pt idx="1512">
                  <c:v>22.616666666666664</c:v>
                </c:pt>
                <c:pt idx="1513">
                  <c:v>22.783333333333331</c:v>
                </c:pt>
                <c:pt idx="1514">
                  <c:v>22.816666666666663</c:v>
                </c:pt>
                <c:pt idx="1515">
                  <c:v>22.866666666666664</c:v>
                </c:pt>
                <c:pt idx="1516">
                  <c:v>23.049999999999997</c:v>
                </c:pt>
                <c:pt idx="1517">
                  <c:v>23.066666666666666</c:v>
                </c:pt>
                <c:pt idx="1518">
                  <c:v>23.149999999999995</c:v>
                </c:pt>
                <c:pt idx="1519">
                  <c:v>23.233333333333334</c:v>
                </c:pt>
                <c:pt idx="1520">
                  <c:v>22.950000000000003</c:v>
                </c:pt>
                <c:pt idx="1521">
                  <c:v>22.466666666666669</c:v>
                </c:pt>
                <c:pt idx="1522">
                  <c:v>22.066666666666666</c:v>
                </c:pt>
                <c:pt idx="1523">
                  <c:v>21.783333333333331</c:v>
                </c:pt>
                <c:pt idx="1524">
                  <c:v>21.45</c:v>
                </c:pt>
                <c:pt idx="1525">
                  <c:v>20.966666666666665</c:v>
                </c:pt>
                <c:pt idx="1526">
                  <c:v>20.816666666666666</c:v>
                </c:pt>
                <c:pt idx="1527">
                  <c:v>20.666666666666668</c:v>
                </c:pt>
                <c:pt idx="1528">
                  <c:v>20.716666666666665</c:v>
                </c:pt>
                <c:pt idx="1529">
                  <c:v>20.6</c:v>
                </c:pt>
                <c:pt idx="1530">
                  <c:v>20.333333333333332</c:v>
                </c:pt>
                <c:pt idx="1531">
                  <c:v>20.05</c:v>
                </c:pt>
                <c:pt idx="1532">
                  <c:v>20.166666666666668</c:v>
                </c:pt>
                <c:pt idx="1533">
                  <c:v>21.1</c:v>
                </c:pt>
                <c:pt idx="1534">
                  <c:v>21.816666666666666</c:v>
                </c:pt>
                <c:pt idx="1535">
                  <c:v>22.3</c:v>
                </c:pt>
                <c:pt idx="1536">
                  <c:v>22.8</c:v>
                </c:pt>
                <c:pt idx="1537">
                  <c:v>23.033333333333331</c:v>
                </c:pt>
                <c:pt idx="1538">
                  <c:v>23.516666666666666</c:v>
                </c:pt>
                <c:pt idx="1539">
                  <c:v>23.716666666666669</c:v>
                </c:pt>
                <c:pt idx="1540">
                  <c:v>23.566666666666666</c:v>
                </c:pt>
                <c:pt idx="1541">
                  <c:v>23.650000000000002</c:v>
                </c:pt>
                <c:pt idx="1542">
                  <c:v>23.583333333333339</c:v>
                </c:pt>
                <c:pt idx="1543">
                  <c:v>23.650000000000002</c:v>
                </c:pt>
                <c:pt idx="1544">
                  <c:v>23.483333333333334</c:v>
                </c:pt>
                <c:pt idx="1545">
                  <c:v>23.233333333333334</c:v>
                </c:pt>
                <c:pt idx="1546">
                  <c:v>22.866666666666664</c:v>
                </c:pt>
                <c:pt idx="1547">
                  <c:v>22.200000000000003</c:v>
                </c:pt>
                <c:pt idx="1548">
                  <c:v>21.833333333333332</c:v>
                </c:pt>
                <c:pt idx="1549">
                  <c:v>21.533333333333331</c:v>
                </c:pt>
                <c:pt idx="1550">
                  <c:v>21.566666666666663</c:v>
                </c:pt>
                <c:pt idx="1551">
                  <c:v>21.166666666666668</c:v>
                </c:pt>
                <c:pt idx="1552">
                  <c:v>21.083333333333332</c:v>
                </c:pt>
                <c:pt idx="1553">
                  <c:v>20.683333333333334</c:v>
                </c:pt>
                <c:pt idx="1554">
                  <c:v>20.316666666666666</c:v>
                </c:pt>
                <c:pt idx="1555">
                  <c:v>20.033333333333335</c:v>
                </c:pt>
                <c:pt idx="1556">
                  <c:v>20.349999999999998</c:v>
                </c:pt>
                <c:pt idx="1557">
                  <c:v>20.95</c:v>
                </c:pt>
                <c:pt idx="1558">
                  <c:v>21.75</c:v>
                </c:pt>
                <c:pt idx="1559">
                  <c:v>22.333333333333332</c:v>
                </c:pt>
                <c:pt idx="1560">
                  <c:v>22.666666666666668</c:v>
                </c:pt>
                <c:pt idx="1561">
                  <c:v>22.883333333333329</c:v>
                </c:pt>
                <c:pt idx="1562">
                  <c:v>23.333333333333329</c:v>
                </c:pt>
                <c:pt idx="1563">
                  <c:v>23.599999999999998</c:v>
                </c:pt>
                <c:pt idx="1564">
                  <c:v>23.749999999999996</c:v>
                </c:pt>
                <c:pt idx="1565">
                  <c:v>24.016666666666666</c:v>
                </c:pt>
                <c:pt idx="1566">
                  <c:v>24.166666666666668</c:v>
                </c:pt>
                <c:pt idx="1567">
                  <c:v>24.366666666666664</c:v>
                </c:pt>
                <c:pt idx="1568">
                  <c:v>23.616666666666664</c:v>
                </c:pt>
                <c:pt idx="1569">
                  <c:v>23.283333333333331</c:v>
                </c:pt>
                <c:pt idx="1570">
                  <c:v>22.950000000000003</c:v>
                </c:pt>
                <c:pt idx="1571">
                  <c:v>22.716666666666669</c:v>
                </c:pt>
                <c:pt idx="1572">
                  <c:v>22.033333333333331</c:v>
                </c:pt>
                <c:pt idx="1573">
                  <c:v>21.700000000000003</c:v>
                </c:pt>
                <c:pt idx="1574">
                  <c:v>21.7</c:v>
                </c:pt>
                <c:pt idx="1575">
                  <c:v>21.5</c:v>
                </c:pt>
                <c:pt idx="1576">
                  <c:v>21.399999999999995</c:v>
                </c:pt>
                <c:pt idx="1577">
                  <c:v>21.366666666666664</c:v>
                </c:pt>
                <c:pt idx="1578">
                  <c:v>21.016666666666666</c:v>
                </c:pt>
                <c:pt idx="1579">
                  <c:v>20.716666666666669</c:v>
                </c:pt>
                <c:pt idx="1580">
                  <c:v>20.666666666666668</c:v>
                </c:pt>
                <c:pt idx="1581">
                  <c:v>21.666666666666668</c:v>
                </c:pt>
                <c:pt idx="1582">
                  <c:v>22.25</c:v>
                </c:pt>
                <c:pt idx="1583">
                  <c:v>22.716666666666669</c:v>
                </c:pt>
                <c:pt idx="1584">
                  <c:v>22.866666666666664</c:v>
                </c:pt>
                <c:pt idx="1585">
                  <c:v>23.266666666666666</c:v>
                </c:pt>
                <c:pt idx="1586">
                  <c:v>23.649999999999995</c:v>
                </c:pt>
                <c:pt idx="1587">
                  <c:v>24.7</c:v>
                </c:pt>
                <c:pt idx="1588">
                  <c:v>25.516666666666669</c:v>
                </c:pt>
                <c:pt idx="1589">
                  <c:v>25.433333333333334</c:v>
                </c:pt>
                <c:pt idx="1590">
                  <c:v>24.766666666666669</c:v>
                </c:pt>
                <c:pt idx="1591">
                  <c:v>24.133333333333336</c:v>
                </c:pt>
                <c:pt idx="1592">
                  <c:v>23.650000000000002</c:v>
                </c:pt>
                <c:pt idx="1593">
                  <c:v>23.283333333333331</c:v>
                </c:pt>
                <c:pt idx="1594">
                  <c:v>22.849999999999998</c:v>
                </c:pt>
                <c:pt idx="1595">
                  <c:v>22.633333333333336</c:v>
                </c:pt>
                <c:pt idx="1596">
                  <c:v>22.549999999999997</c:v>
                </c:pt>
                <c:pt idx="1597">
                  <c:v>22.416666666666668</c:v>
                </c:pt>
                <c:pt idx="1598">
                  <c:v>22.283333333333335</c:v>
                </c:pt>
                <c:pt idx="1599">
                  <c:v>22.183333333333334</c:v>
                </c:pt>
                <c:pt idx="1600">
                  <c:v>21.916666666666668</c:v>
                </c:pt>
                <c:pt idx="1601">
                  <c:v>21.983333333333334</c:v>
                </c:pt>
                <c:pt idx="1602">
                  <c:v>21.833333333333332</c:v>
                </c:pt>
                <c:pt idx="1603">
                  <c:v>21.400000000000002</c:v>
                </c:pt>
                <c:pt idx="1604">
                  <c:v>21.666666666666668</c:v>
                </c:pt>
                <c:pt idx="1605">
                  <c:v>22.133333333333336</c:v>
                </c:pt>
                <c:pt idx="1606">
                  <c:v>22.516666666666666</c:v>
                </c:pt>
                <c:pt idx="1607">
                  <c:v>23.033333333333335</c:v>
                </c:pt>
                <c:pt idx="1608">
                  <c:v>23.233333333333334</c:v>
                </c:pt>
                <c:pt idx="1609">
                  <c:v>23.433333333333334</c:v>
                </c:pt>
                <c:pt idx="1610">
                  <c:v>23.55</c:v>
                </c:pt>
                <c:pt idx="1611">
                  <c:v>23.549999999999997</c:v>
                </c:pt>
                <c:pt idx="1612">
                  <c:v>23.7</c:v>
                </c:pt>
                <c:pt idx="1613">
                  <c:v>23.7</c:v>
                </c:pt>
                <c:pt idx="1614">
                  <c:v>23.583333333333332</c:v>
                </c:pt>
                <c:pt idx="1615">
                  <c:v>23.416666666666668</c:v>
                </c:pt>
                <c:pt idx="1616">
                  <c:v>23.05</c:v>
                </c:pt>
                <c:pt idx="1617">
                  <c:v>22.716666666666665</c:v>
                </c:pt>
                <c:pt idx="1618">
                  <c:v>21.983333333333334</c:v>
                </c:pt>
                <c:pt idx="1619">
                  <c:v>21.466666666666669</c:v>
                </c:pt>
                <c:pt idx="1620">
                  <c:v>20.900000000000002</c:v>
                </c:pt>
                <c:pt idx="1621">
                  <c:v>20.349999999999998</c:v>
                </c:pt>
                <c:pt idx="1622">
                  <c:v>20.166666666666668</c:v>
                </c:pt>
                <c:pt idx="1623">
                  <c:v>19.883333333333336</c:v>
                </c:pt>
                <c:pt idx="1624">
                  <c:v>19.516666666666666</c:v>
                </c:pt>
                <c:pt idx="1625">
                  <c:v>19.316666666666666</c:v>
                </c:pt>
                <c:pt idx="1626">
                  <c:v>19.016666666666669</c:v>
                </c:pt>
                <c:pt idx="1627">
                  <c:v>18.849999999999998</c:v>
                </c:pt>
                <c:pt idx="1628">
                  <c:v>19.05</c:v>
                </c:pt>
                <c:pt idx="1629">
                  <c:v>20.083333333333332</c:v>
                </c:pt>
                <c:pt idx="1630">
                  <c:v>20.666666666666668</c:v>
                </c:pt>
                <c:pt idx="1631">
                  <c:v>21.683333333333334</c:v>
                </c:pt>
                <c:pt idx="1632">
                  <c:v>22.299999999999997</c:v>
                </c:pt>
                <c:pt idx="1633">
                  <c:v>22.95</c:v>
                </c:pt>
                <c:pt idx="1634">
                  <c:v>23.016666666666669</c:v>
                </c:pt>
                <c:pt idx="1635">
                  <c:v>23.383333333333336</c:v>
                </c:pt>
                <c:pt idx="1636">
                  <c:v>23.7</c:v>
                </c:pt>
                <c:pt idx="1637">
                  <c:v>23.783333333333335</c:v>
                </c:pt>
                <c:pt idx="1638">
                  <c:v>23.733333333333338</c:v>
                </c:pt>
                <c:pt idx="1639">
                  <c:v>23.466666666666669</c:v>
                </c:pt>
                <c:pt idx="1640">
                  <c:v>23.083333333333332</c:v>
                </c:pt>
                <c:pt idx="1641">
                  <c:v>22.716666666666669</c:v>
                </c:pt>
                <c:pt idx="1642">
                  <c:v>22.583333333333332</c:v>
                </c:pt>
                <c:pt idx="1643">
                  <c:v>22.05</c:v>
                </c:pt>
                <c:pt idx="1644">
                  <c:v>21.650000000000002</c:v>
                </c:pt>
                <c:pt idx="1645">
                  <c:v>21.433333333333334</c:v>
                </c:pt>
                <c:pt idx="1646">
                  <c:v>21.383333333333336</c:v>
                </c:pt>
                <c:pt idx="1647">
                  <c:v>22</c:v>
                </c:pt>
                <c:pt idx="1648">
                  <c:v>21.683333333333334</c:v>
                </c:pt>
                <c:pt idx="1649">
                  <c:v>21.116666666666664</c:v>
                </c:pt>
                <c:pt idx="1650">
                  <c:v>20.9</c:v>
                </c:pt>
                <c:pt idx="1651">
                  <c:v>20.650000000000002</c:v>
                </c:pt>
                <c:pt idx="1652">
                  <c:v>20.816666666666666</c:v>
                </c:pt>
                <c:pt idx="1653">
                  <c:v>21.316666666666666</c:v>
                </c:pt>
                <c:pt idx="1654">
                  <c:v>22.333333333333332</c:v>
                </c:pt>
                <c:pt idx="1655">
                  <c:v>23.033333333333331</c:v>
                </c:pt>
                <c:pt idx="1656">
                  <c:v>23.666666666666668</c:v>
                </c:pt>
                <c:pt idx="1657">
                  <c:v>23.683333333333334</c:v>
                </c:pt>
                <c:pt idx="1658">
                  <c:v>23.666666666666668</c:v>
                </c:pt>
                <c:pt idx="1659">
                  <c:v>23.75</c:v>
                </c:pt>
                <c:pt idx="1660">
                  <c:v>23.833333333333332</c:v>
                </c:pt>
                <c:pt idx="1661">
                  <c:v>23.666666666666668</c:v>
                </c:pt>
                <c:pt idx="1662">
                  <c:v>23.583333333333332</c:v>
                </c:pt>
                <c:pt idx="1663">
                  <c:v>23.466666666666669</c:v>
                </c:pt>
                <c:pt idx="1664">
                  <c:v>23.316666666666666</c:v>
                </c:pt>
                <c:pt idx="1665">
                  <c:v>23.133333333333329</c:v>
                </c:pt>
                <c:pt idx="1666">
                  <c:v>22.883333333333336</c:v>
                </c:pt>
                <c:pt idx="1667">
                  <c:v>22.566666666666666</c:v>
                </c:pt>
                <c:pt idx="1668">
                  <c:v>22.083333333333332</c:v>
                </c:pt>
                <c:pt idx="1669">
                  <c:v>21.783333333333331</c:v>
                </c:pt>
                <c:pt idx="1670">
                  <c:v>21.400000000000002</c:v>
                </c:pt>
                <c:pt idx="1671">
                  <c:v>21.45</c:v>
                </c:pt>
                <c:pt idx="1672">
                  <c:v>21.400000000000002</c:v>
                </c:pt>
                <c:pt idx="1673">
                  <c:v>21.233333333333331</c:v>
                </c:pt>
                <c:pt idx="1674">
                  <c:v>21.133333333333333</c:v>
                </c:pt>
                <c:pt idx="1675">
                  <c:v>21.116666666666664</c:v>
                </c:pt>
                <c:pt idx="1676">
                  <c:v>21.083333333333336</c:v>
                </c:pt>
                <c:pt idx="1677">
                  <c:v>21.666666666666668</c:v>
                </c:pt>
                <c:pt idx="1678">
                  <c:v>22.266666666666666</c:v>
                </c:pt>
                <c:pt idx="1679">
                  <c:v>22.966666666666665</c:v>
                </c:pt>
                <c:pt idx="1680">
                  <c:v>23.400000000000002</c:v>
                </c:pt>
                <c:pt idx="1681">
                  <c:v>23.650000000000002</c:v>
                </c:pt>
                <c:pt idx="1682">
                  <c:v>23.866666666666664</c:v>
                </c:pt>
                <c:pt idx="1683">
                  <c:v>23.833333333333332</c:v>
                </c:pt>
                <c:pt idx="1684">
                  <c:v>24</c:v>
                </c:pt>
                <c:pt idx="1685">
                  <c:v>23.983333333333334</c:v>
                </c:pt>
                <c:pt idx="1686">
                  <c:v>24.183333333333337</c:v>
                </c:pt>
                <c:pt idx="1687">
                  <c:v>23.919999999999998</c:v>
                </c:pt>
              </c:numCache>
            </c:numRef>
          </c:yVal>
          <c:smooth val="0"/>
          <c:extLst>
            <c:ext xmlns:c16="http://schemas.microsoft.com/office/drawing/2014/chart" uri="{C3380CC4-5D6E-409C-BE32-E72D297353CC}">
              <c16:uniqueId val="{00000003-A31C-4E98-B9F8-B095EA40672E}"/>
            </c:ext>
          </c:extLst>
        </c:ser>
        <c:ser>
          <c:idx val="7"/>
          <c:order val="7"/>
          <c:tx>
            <c:strRef>
              <c:f>Sheet1!$I$5</c:f>
              <c:strCache>
                <c:ptCount val="1"/>
                <c:pt idx="0">
                  <c:v>Middle of the Library</c:v>
                </c:pt>
              </c:strCache>
            </c:strRef>
          </c:tx>
          <c:spPr>
            <a:ln w="19050" cap="rnd">
              <a:noFill/>
              <a:round/>
            </a:ln>
            <a:effectLst/>
          </c:spPr>
          <c:marker>
            <c:symbol val="circle"/>
            <c:size val="2"/>
            <c:spPr>
              <a:solidFill>
                <a:schemeClr val="tx1">
                  <a:lumMod val="50000"/>
                  <a:lumOff val="50000"/>
                </a:schemeClr>
              </a:solidFill>
              <a:ln w="9525">
                <a:noFill/>
              </a:ln>
              <a:effectLst/>
            </c:spPr>
          </c:marker>
          <c:xVal>
            <c:numRef>
              <c:f>Sheet1!$A$6:$A$1693</c:f>
              <c:numCache>
                <c:formatCode>m/d/yyyy\ h:mm</c:formatCode>
                <c:ptCount val="1688"/>
                <c:pt idx="0">
                  <c:v>43272.41667633102</c:v>
                </c:pt>
                <c:pt idx="1">
                  <c:v>43272.458343055558</c:v>
                </c:pt>
                <c:pt idx="2">
                  <c:v>43272.500009780095</c:v>
                </c:pt>
                <c:pt idx="3">
                  <c:v>43272.541676504632</c:v>
                </c:pt>
                <c:pt idx="4">
                  <c:v>43272.583343229169</c:v>
                </c:pt>
                <c:pt idx="5">
                  <c:v>43272.625009953706</c:v>
                </c:pt>
                <c:pt idx="6">
                  <c:v>43272.666676678244</c:v>
                </c:pt>
                <c:pt idx="7">
                  <c:v>43272.708343402781</c:v>
                </c:pt>
                <c:pt idx="8">
                  <c:v>43272.750010127318</c:v>
                </c:pt>
                <c:pt idx="9">
                  <c:v>43272.791676851855</c:v>
                </c:pt>
                <c:pt idx="10">
                  <c:v>43272.833343576393</c:v>
                </c:pt>
                <c:pt idx="11">
                  <c:v>43272.875010300922</c:v>
                </c:pt>
                <c:pt idx="12">
                  <c:v>43272.91667702546</c:v>
                </c:pt>
                <c:pt idx="13">
                  <c:v>43272.958343749997</c:v>
                </c:pt>
                <c:pt idx="14">
                  <c:v>43273.000010474534</c:v>
                </c:pt>
                <c:pt idx="15">
                  <c:v>43273.041677199071</c:v>
                </c:pt>
                <c:pt idx="16">
                  <c:v>43273.083343923608</c:v>
                </c:pt>
                <c:pt idx="17">
                  <c:v>43273.125010648146</c:v>
                </c:pt>
                <c:pt idx="18">
                  <c:v>43273.166677372683</c:v>
                </c:pt>
                <c:pt idx="19">
                  <c:v>43273.20834409722</c:v>
                </c:pt>
                <c:pt idx="20">
                  <c:v>43273.250010821757</c:v>
                </c:pt>
                <c:pt idx="21">
                  <c:v>43273.291677546295</c:v>
                </c:pt>
                <c:pt idx="22">
                  <c:v>43273.333344270832</c:v>
                </c:pt>
                <c:pt idx="23">
                  <c:v>43273.375010995369</c:v>
                </c:pt>
                <c:pt idx="24">
                  <c:v>43273.416677719906</c:v>
                </c:pt>
                <c:pt idx="25">
                  <c:v>43273.458344444443</c:v>
                </c:pt>
                <c:pt idx="26">
                  <c:v>43273.500011168981</c:v>
                </c:pt>
                <c:pt idx="27">
                  <c:v>43273.541677893518</c:v>
                </c:pt>
                <c:pt idx="28">
                  <c:v>43273.583344618055</c:v>
                </c:pt>
                <c:pt idx="29">
                  <c:v>43273.625011342592</c:v>
                </c:pt>
                <c:pt idx="30">
                  <c:v>43273.666678067129</c:v>
                </c:pt>
                <c:pt idx="31">
                  <c:v>43273.708344791667</c:v>
                </c:pt>
                <c:pt idx="32">
                  <c:v>43273.750011516204</c:v>
                </c:pt>
                <c:pt idx="33">
                  <c:v>43273.791678240741</c:v>
                </c:pt>
                <c:pt idx="34">
                  <c:v>43273.833344965278</c:v>
                </c:pt>
                <c:pt idx="35">
                  <c:v>43273.875011689815</c:v>
                </c:pt>
                <c:pt idx="36">
                  <c:v>43273.916678414353</c:v>
                </c:pt>
                <c:pt idx="37">
                  <c:v>43273.95834513889</c:v>
                </c:pt>
                <c:pt idx="38">
                  <c:v>43274.000011863427</c:v>
                </c:pt>
                <c:pt idx="39">
                  <c:v>43274.041678587964</c:v>
                </c:pt>
                <c:pt idx="40">
                  <c:v>43274.083345312501</c:v>
                </c:pt>
                <c:pt idx="41">
                  <c:v>43274.125012037039</c:v>
                </c:pt>
                <c:pt idx="42">
                  <c:v>43274.166678761576</c:v>
                </c:pt>
                <c:pt idx="43">
                  <c:v>43274.208345486113</c:v>
                </c:pt>
                <c:pt idx="44">
                  <c:v>43274.25001221065</c:v>
                </c:pt>
                <c:pt idx="45">
                  <c:v>43274.291678935188</c:v>
                </c:pt>
                <c:pt idx="46">
                  <c:v>43274.333345659725</c:v>
                </c:pt>
                <c:pt idx="47">
                  <c:v>43274.375012384262</c:v>
                </c:pt>
                <c:pt idx="48">
                  <c:v>43274.416679108799</c:v>
                </c:pt>
                <c:pt idx="49">
                  <c:v>43274.458345833336</c:v>
                </c:pt>
                <c:pt idx="50">
                  <c:v>43274.500012557874</c:v>
                </c:pt>
                <c:pt idx="51">
                  <c:v>43274.541679282411</c:v>
                </c:pt>
                <c:pt idx="52">
                  <c:v>43274.583346006948</c:v>
                </c:pt>
                <c:pt idx="53">
                  <c:v>43274.625012731478</c:v>
                </c:pt>
                <c:pt idx="54">
                  <c:v>43274.666679456015</c:v>
                </c:pt>
                <c:pt idx="55">
                  <c:v>43274.708346180552</c:v>
                </c:pt>
                <c:pt idx="56">
                  <c:v>43274.75001290509</c:v>
                </c:pt>
                <c:pt idx="57">
                  <c:v>43274.791679629627</c:v>
                </c:pt>
                <c:pt idx="58">
                  <c:v>43274.833346354164</c:v>
                </c:pt>
                <c:pt idx="59">
                  <c:v>43274.875013078701</c:v>
                </c:pt>
                <c:pt idx="60">
                  <c:v>43274.916679803238</c:v>
                </c:pt>
                <c:pt idx="61">
                  <c:v>43274.958346527776</c:v>
                </c:pt>
                <c:pt idx="62">
                  <c:v>43275.000013252313</c:v>
                </c:pt>
                <c:pt idx="63">
                  <c:v>43275.04167997685</c:v>
                </c:pt>
                <c:pt idx="64">
                  <c:v>43275.083346701387</c:v>
                </c:pt>
                <c:pt idx="65">
                  <c:v>43275.125013425924</c:v>
                </c:pt>
                <c:pt idx="66">
                  <c:v>43275.166680150462</c:v>
                </c:pt>
                <c:pt idx="67">
                  <c:v>43275.208346874999</c:v>
                </c:pt>
                <c:pt idx="68">
                  <c:v>43275.250013599536</c:v>
                </c:pt>
                <c:pt idx="69">
                  <c:v>43275.291680324073</c:v>
                </c:pt>
                <c:pt idx="70">
                  <c:v>43275.33334704861</c:v>
                </c:pt>
                <c:pt idx="71">
                  <c:v>43275.375013773148</c:v>
                </c:pt>
                <c:pt idx="72">
                  <c:v>43275.416680497685</c:v>
                </c:pt>
                <c:pt idx="73">
                  <c:v>43275.458347222222</c:v>
                </c:pt>
                <c:pt idx="74">
                  <c:v>43275.500013946759</c:v>
                </c:pt>
                <c:pt idx="75">
                  <c:v>43275.541680671296</c:v>
                </c:pt>
                <c:pt idx="76">
                  <c:v>43275.583347395834</c:v>
                </c:pt>
                <c:pt idx="77">
                  <c:v>43275.625014120371</c:v>
                </c:pt>
                <c:pt idx="78">
                  <c:v>43275.666680844908</c:v>
                </c:pt>
                <c:pt idx="79">
                  <c:v>43275.708347569445</c:v>
                </c:pt>
                <c:pt idx="80">
                  <c:v>43275.750014293983</c:v>
                </c:pt>
                <c:pt idx="81">
                  <c:v>43275.79168101852</c:v>
                </c:pt>
                <c:pt idx="82">
                  <c:v>43275.833347743057</c:v>
                </c:pt>
                <c:pt idx="83">
                  <c:v>43275.875014467594</c:v>
                </c:pt>
                <c:pt idx="84">
                  <c:v>43275.916681192131</c:v>
                </c:pt>
                <c:pt idx="85">
                  <c:v>43275.958347916669</c:v>
                </c:pt>
                <c:pt idx="86">
                  <c:v>43276.000014641206</c:v>
                </c:pt>
                <c:pt idx="87">
                  <c:v>43276.041681365743</c:v>
                </c:pt>
                <c:pt idx="88">
                  <c:v>43276.08334809028</c:v>
                </c:pt>
                <c:pt idx="89">
                  <c:v>43276.125014814817</c:v>
                </c:pt>
                <c:pt idx="90">
                  <c:v>43276.166681539355</c:v>
                </c:pt>
                <c:pt idx="91">
                  <c:v>43276.208348263892</c:v>
                </c:pt>
                <c:pt idx="92">
                  <c:v>43276.250014988429</c:v>
                </c:pt>
                <c:pt idx="93">
                  <c:v>43276.291681712966</c:v>
                </c:pt>
                <c:pt idx="94">
                  <c:v>43276.333348437503</c:v>
                </c:pt>
                <c:pt idx="95">
                  <c:v>43276.375015162041</c:v>
                </c:pt>
                <c:pt idx="96">
                  <c:v>43276.416681886571</c:v>
                </c:pt>
                <c:pt idx="97">
                  <c:v>43276.458348611108</c:v>
                </c:pt>
                <c:pt idx="98">
                  <c:v>43276.500015335645</c:v>
                </c:pt>
                <c:pt idx="99">
                  <c:v>43276.541682060182</c:v>
                </c:pt>
                <c:pt idx="100">
                  <c:v>43276.583348784719</c:v>
                </c:pt>
                <c:pt idx="101">
                  <c:v>43276.625015509257</c:v>
                </c:pt>
                <c:pt idx="102">
                  <c:v>43276.666682233794</c:v>
                </c:pt>
                <c:pt idx="103">
                  <c:v>43276.708348958331</c:v>
                </c:pt>
                <c:pt idx="104">
                  <c:v>43276.750015682868</c:v>
                </c:pt>
                <c:pt idx="105">
                  <c:v>43276.791682407405</c:v>
                </c:pt>
                <c:pt idx="106">
                  <c:v>43276.833349131943</c:v>
                </c:pt>
                <c:pt idx="107">
                  <c:v>43276.87501585648</c:v>
                </c:pt>
                <c:pt idx="108">
                  <c:v>43276.916682581017</c:v>
                </c:pt>
                <c:pt idx="109">
                  <c:v>43276.958349305554</c:v>
                </c:pt>
                <c:pt idx="110">
                  <c:v>43277.000016030092</c:v>
                </c:pt>
                <c:pt idx="111">
                  <c:v>43277.041682754629</c:v>
                </c:pt>
                <c:pt idx="112">
                  <c:v>43277.083349479166</c:v>
                </c:pt>
                <c:pt idx="113">
                  <c:v>43277.125016203703</c:v>
                </c:pt>
                <c:pt idx="114">
                  <c:v>43277.16668292824</c:v>
                </c:pt>
                <c:pt idx="115">
                  <c:v>43277.208349652778</c:v>
                </c:pt>
                <c:pt idx="116">
                  <c:v>43277.250016377315</c:v>
                </c:pt>
                <c:pt idx="117">
                  <c:v>43277.291683101852</c:v>
                </c:pt>
                <c:pt idx="118">
                  <c:v>43277.333349826389</c:v>
                </c:pt>
                <c:pt idx="119">
                  <c:v>43277.375016550926</c:v>
                </c:pt>
                <c:pt idx="120">
                  <c:v>43277.416683275464</c:v>
                </c:pt>
                <c:pt idx="121">
                  <c:v>43277.458350000001</c:v>
                </c:pt>
                <c:pt idx="122">
                  <c:v>43277.500016724538</c:v>
                </c:pt>
                <c:pt idx="123">
                  <c:v>43277.541683449075</c:v>
                </c:pt>
                <c:pt idx="124">
                  <c:v>43277.583350173612</c:v>
                </c:pt>
                <c:pt idx="125">
                  <c:v>43277.62501689815</c:v>
                </c:pt>
                <c:pt idx="126">
                  <c:v>43277.666683622687</c:v>
                </c:pt>
                <c:pt idx="127">
                  <c:v>43277.708350347224</c:v>
                </c:pt>
                <c:pt idx="128">
                  <c:v>43277.750017071761</c:v>
                </c:pt>
                <c:pt idx="129">
                  <c:v>43277.791683796298</c:v>
                </c:pt>
                <c:pt idx="130">
                  <c:v>43277.833350520836</c:v>
                </c:pt>
                <c:pt idx="131">
                  <c:v>43277.875017245373</c:v>
                </c:pt>
                <c:pt idx="132">
                  <c:v>43277.91668396991</c:v>
                </c:pt>
                <c:pt idx="133">
                  <c:v>43277.958350694447</c:v>
                </c:pt>
                <c:pt idx="134">
                  <c:v>43278.000017418984</c:v>
                </c:pt>
                <c:pt idx="135">
                  <c:v>43278.041684143522</c:v>
                </c:pt>
                <c:pt idx="136">
                  <c:v>43278.083350868059</c:v>
                </c:pt>
                <c:pt idx="137">
                  <c:v>43278.125017592596</c:v>
                </c:pt>
                <c:pt idx="138">
                  <c:v>43278.166684317126</c:v>
                </c:pt>
                <c:pt idx="139">
                  <c:v>43278.208351041663</c:v>
                </c:pt>
                <c:pt idx="140">
                  <c:v>43278.2500177662</c:v>
                </c:pt>
                <c:pt idx="141">
                  <c:v>43278.291684490738</c:v>
                </c:pt>
                <c:pt idx="142">
                  <c:v>43278.333351215275</c:v>
                </c:pt>
                <c:pt idx="143">
                  <c:v>43278.375017939812</c:v>
                </c:pt>
                <c:pt idx="144">
                  <c:v>43278.416684664349</c:v>
                </c:pt>
                <c:pt idx="145">
                  <c:v>43278.458351388887</c:v>
                </c:pt>
                <c:pt idx="146">
                  <c:v>43278.500018113424</c:v>
                </c:pt>
                <c:pt idx="147">
                  <c:v>43278.541684837961</c:v>
                </c:pt>
                <c:pt idx="148">
                  <c:v>43278.583351562498</c:v>
                </c:pt>
                <c:pt idx="149">
                  <c:v>43278.625018287035</c:v>
                </c:pt>
                <c:pt idx="150">
                  <c:v>43278.666685011573</c:v>
                </c:pt>
                <c:pt idx="151">
                  <c:v>43278.70835173611</c:v>
                </c:pt>
                <c:pt idx="152">
                  <c:v>43278.750018460647</c:v>
                </c:pt>
                <c:pt idx="153">
                  <c:v>43278.791685185184</c:v>
                </c:pt>
                <c:pt idx="154">
                  <c:v>43278.833351909721</c:v>
                </c:pt>
                <c:pt idx="155">
                  <c:v>43278.875018634259</c:v>
                </c:pt>
                <c:pt idx="156">
                  <c:v>43278.916685358796</c:v>
                </c:pt>
                <c:pt idx="157">
                  <c:v>43278.958352083333</c:v>
                </c:pt>
                <c:pt idx="158">
                  <c:v>43279.00001880787</c:v>
                </c:pt>
                <c:pt idx="159">
                  <c:v>43279.041685532407</c:v>
                </c:pt>
                <c:pt idx="160">
                  <c:v>43279.083352256945</c:v>
                </c:pt>
                <c:pt idx="161">
                  <c:v>43279.125018981482</c:v>
                </c:pt>
                <c:pt idx="162">
                  <c:v>43279.166685706019</c:v>
                </c:pt>
                <c:pt idx="163">
                  <c:v>43279.208352430556</c:v>
                </c:pt>
                <c:pt idx="164">
                  <c:v>43279.250019155093</c:v>
                </c:pt>
                <c:pt idx="165">
                  <c:v>43279.291685879631</c:v>
                </c:pt>
                <c:pt idx="166">
                  <c:v>43279.333352604168</c:v>
                </c:pt>
                <c:pt idx="167">
                  <c:v>43279.375019328705</c:v>
                </c:pt>
                <c:pt idx="168">
                  <c:v>43279.416686053242</c:v>
                </c:pt>
                <c:pt idx="169">
                  <c:v>43279.45835277778</c:v>
                </c:pt>
                <c:pt idx="170">
                  <c:v>43279.500019502317</c:v>
                </c:pt>
                <c:pt idx="171">
                  <c:v>43279.541686226854</c:v>
                </c:pt>
                <c:pt idx="172">
                  <c:v>43279.583352951391</c:v>
                </c:pt>
                <c:pt idx="173">
                  <c:v>43279.625019675928</c:v>
                </c:pt>
                <c:pt idx="174">
                  <c:v>43279.666686400466</c:v>
                </c:pt>
                <c:pt idx="175">
                  <c:v>43279.708353125003</c:v>
                </c:pt>
                <c:pt idx="176">
                  <c:v>43279.75001984954</c:v>
                </c:pt>
                <c:pt idx="177">
                  <c:v>43279.791686574077</c:v>
                </c:pt>
                <c:pt idx="178">
                  <c:v>43279.833353298614</c:v>
                </c:pt>
                <c:pt idx="179">
                  <c:v>43279.875020023152</c:v>
                </c:pt>
                <c:pt idx="180">
                  <c:v>43279.916686747689</c:v>
                </c:pt>
                <c:pt idx="181">
                  <c:v>43279.958353472219</c:v>
                </c:pt>
                <c:pt idx="182">
                  <c:v>43280.000020196756</c:v>
                </c:pt>
                <c:pt idx="183">
                  <c:v>43280.041686921293</c:v>
                </c:pt>
                <c:pt idx="184">
                  <c:v>43280.08335364583</c:v>
                </c:pt>
                <c:pt idx="185">
                  <c:v>43280.125020370368</c:v>
                </c:pt>
                <c:pt idx="186">
                  <c:v>43280.166687094905</c:v>
                </c:pt>
                <c:pt idx="187">
                  <c:v>43280.208353819442</c:v>
                </c:pt>
                <c:pt idx="188">
                  <c:v>43280.250020543979</c:v>
                </c:pt>
                <c:pt idx="189">
                  <c:v>43280.291687268516</c:v>
                </c:pt>
                <c:pt idx="190">
                  <c:v>43280.333353993054</c:v>
                </c:pt>
                <c:pt idx="191">
                  <c:v>43280.375020717591</c:v>
                </c:pt>
                <c:pt idx="192">
                  <c:v>43280.416687442128</c:v>
                </c:pt>
                <c:pt idx="193">
                  <c:v>43280.458354166665</c:v>
                </c:pt>
                <c:pt idx="194">
                  <c:v>43280.500020891202</c:v>
                </c:pt>
                <c:pt idx="195">
                  <c:v>43280.54168761574</c:v>
                </c:pt>
                <c:pt idx="196">
                  <c:v>43280.583354340277</c:v>
                </c:pt>
                <c:pt idx="197">
                  <c:v>43280.625021064814</c:v>
                </c:pt>
                <c:pt idx="198">
                  <c:v>43280.666687789351</c:v>
                </c:pt>
                <c:pt idx="199">
                  <c:v>43280.708354513888</c:v>
                </c:pt>
                <c:pt idx="200">
                  <c:v>43280.750021238426</c:v>
                </c:pt>
                <c:pt idx="201">
                  <c:v>43280.791687962963</c:v>
                </c:pt>
                <c:pt idx="202">
                  <c:v>43280.8333546875</c:v>
                </c:pt>
                <c:pt idx="203">
                  <c:v>43280.875021412037</c:v>
                </c:pt>
                <c:pt idx="204">
                  <c:v>43280.916688136575</c:v>
                </c:pt>
                <c:pt idx="205">
                  <c:v>43280.958354861112</c:v>
                </c:pt>
                <c:pt idx="206">
                  <c:v>43281.000021585649</c:v>
                </c:pt>
                <c:pt idx="207">
                  <c:v>43281.041688310186</c:v>
                </c:pt>
                <c:pt idx="208">
                  <c:v>43281.083355034723</c:v>
                </c:pt>
                <c:pt idx="209">
                  <c:v>43281.125021759261</c:v>
                </c:pt>
                <c:pt idx="210">
                  <c:v>43281.166688483798</c:v>
                </c:pt>
                <c:pt idx="211">
                  <c:v>43281.208355208335</c:v>
                </c:pt>
                <c:pt idx="212">
                  <c:v>43281.250021932872</c:v>
                </c:pt>
                <c:pt idx="213">
                  <c:v>43281.291688657409</c:v>
                </c:pt>
                <c:pt idx="214">
                  <c:v>43281.333355381947</c:v>
                </c:pt>
                <c:pt idx="215">
                  <c:v>43281.375022106484</c:v>
                </c:pt>
                <c:pt idx="216">
                  <c:v>43281.416688831021</c:v>
                </c:pt>
                <c:pt idx="217">
                  <c:v>43281.458355555558</c:v>
                </c:pt>
                <c:pt idx="218">
                  <c:v>43281.500022280095</c:v>
                </c:pt>
                <c:pt idx="219">
                  <c:v>43281.541689004633</c:v>
                </c:pt>
                <c:pt idx="220">
                  <c:v>43281.58335572917</c:v>
                </c:pt>
                <c:pt idx="221">
                  <c:v>43281.625022453707</c:v>
                </c:pt>
                <c:pt idx="222">
                  <c:v>43281.666689178244</c:v>
                </c:pt>
                <c:pt idx="223">
                  <c:v>43281.708355902774</c:v>
                </c:pt>
                <c:pt idx="224">
                  <c:v>43281.750022627311</c:v>
                </c:pt>
                <c:pt idx="225">
                  <c:v>43281.791689351849</c:v>
                </c:pt>
                <c:pt idx="226">
                  <c:v>43281.833356076386</c:v>
                </c:pt>
                <c:pt idx="227">
                  <c:v>43281.875022800923</c:v>
                </c:pt>
                <c:pt idx="228">
                  <c:v>43281.91668952546</c:v>
                </c:pt>
                <c:pt idx="229">
                  <c:v>43281.958356249997</c:v>
                </c:pt>
                <c:pt idx="230">
                  <c:v>43282.000022974535</c:v>
                </c:pt>
                <c:pt idx="231">
                  <c:v>43282.041689699072</c:v>
                </c:pt>
                <c:pt idx="232">
                  <c:v>43282.083356423609</c:v>
                </c:pt>
                <c:pt idx="233">
                  <c:v>43282.125023148146</c:v>
                </c:pt>
                <c:pt idx="234">
                  <c:v>43282.166689872683</c:v>
                </c:pt>
                <c:pt idx="235">
                  <c:v>43282.208356597221</c:v>
                </c:pt>
                <c:pt idx="236">
                  <c:v>43282.250023321758</c:v>
                </c:pt>
                <c:pt idx="237">
                  <c:v>43282.291690046295</c:v>
                </c:pt>
                <c:pt idx="238">
                  <c:v>43282.333356770832</c:v>
                </c:pt>
                <c:pt idx="239">
                  <c:v>43282.37502349537</c:v>
                </c:pt>
                <c:pt idx="240">
                  <c:v>43282.416690219907</c:v>
                </c:pt>
                <c:pt idx="241">
                  <c:v>43282.458356944444</c:v>
                </c:pt>
                <c:pt idx="242">
                  <c:v>43282.500023668981</c:v>
                </c:pt>
                <c:pt idx="243">
                  <c:v>43282.541690393518</c:v>
                </c:pt>
                <c:pt idx="244">
                  <c:v>43282.583357118056</c:v>
                </c:pt>
                <c:pt idx="245">
                  <c:v>43282.625023842593</c:v>
                </c:pt>
                <c:pt idx="246">
                  <c:v>43282.66669056713</c:v>
                </c:pt>
                <c:pt idx="247">
                  <c:v>43282.708357291667</c:v>
                </c:pt>
                <c:pt idx="248">
                  <c:v>43282.750024016204</c:v>
                </c:pt>
                <c:pt idx="249">
                  <c:v>43282.791690740742</c:v>
                </c:pt>
                <c:pt idx="250">
                  <c:v>43282.833357465279</c:v>
                </c:pt>
                <c:pt idx="251">
                  <c:v>43282.875024189816</c:v>
                </c:pt>
                <c:pt idx="252">
                  <c:v>43282.916690914353</c:v>
                </c:pt>
                <c:pt idx="253">
                  <c:v>43282.95835763889</c:v>
                </c:pt>
                <c:pt idx="254">
                  <c:v>43283.000024363428</c:v>
                </c:pt>
                <c:pt idx="255">
                  <c:v>43283.041691087965</c:v>
                </c:pt>
                <c:pt idx="256">
                  <c:v>43283.083357812502</c:v>
                </c:pt>
                <c:pt idx="257">
                  <c:v>43283.125024537039</c:v>
                </c:pt>
                <c:pt idx="258">
                  <c:v>43283.166691261576</c:v>
                </c:pt>
                <c:pt idx="259">
                  <c:v>43283.208357986114</c:v>
                </c:pt>
                <c:pt idx="260">
                  <c:v>43283.250024710651</c:v>
                </c:pt>
                <c:pt idx="261">
                  <c:v>43283.291691435188</c:v>
                </c:pt>
                <c:pt idx="262">
                  <c:v>43283.333358159725</c:v>
                </c:pt>
                <c:pt idx="263">
                  <c:v>43283.375024884263</c:v>
                </c:pt>
                <c:pt idx="264">
                  <c:v>43283.4166916088</c:v>
                </c:pt>
                <c:pt idx="265">
                  <c:v>43283.458358333337</c:v>
                </c:pt>
                <c:pt idx="266">
                  <c:v>43283.500025057867</c:v>
                </c:pt>
                <c:pt idx="267">
                  <c:v>43283.541691782404</c:v>
                </c:pt>
                <c:pt idx="268">
                  <c:v>43283.583358506941</c:v>
                </c:pt>
                <c:pt idx="269">
                  <c:v>43283.625025231479</c:v>
                </c:pt>
                <c:pt idx="270">
                  <c:v>43283.666691956016</c:v>
                </c:pt>
                <c:pt idx="271">
                  <c:v>43283.708358680553</c:v>
                </c:pt>
                <c:pt idx="272">
                  <c:v>43283.75002540509</c:v>
                </c:pt>
                <c:pt idx="273">
                  <c:v>43283.791692129627</c:v>
                </c:pt>
                <c:pt idx="274">
                  <c:v>43283.833358854165</c:v>
                </c:pt>
                <c:pt idx="275">
                  <c:v>43283.875025578702</c:v>
                </c:pt>
                <c:pt idx="276">
                  <c:v>43283.916692303239</c:v>
                </c:pt>
                <c:pt idx="277">
                  <c:v>43283.958359027776</c:v>
                </c:pt>
                <c:pt idx="278">
                  <c:v>43284.000025752313</c:v>
                </c:pt>
                <c:pt idx="279">
                  <c:v>43284.041692476851</c:v>
                </c:pt>
                <c:pt idx="280">
                  <c:v>43284.083359201388</c:v>
                </c:pt>
                <c:pt idx="281">
                  <c:v>43284.125025925925</c:v>
                </c:pt>
                <c:pt idx="282">
                  <c:v>43284.166692650462</c:v>
                </c:pt>
                <c:pt idx="283">
                  <c:v>43284.208359374999</c:v>
                </c:pt>
                <c:pt idx="284">
                  <c:v>43284.250026099537</c:v>
                </c:pt>
                <c:pt idx="285">
                  <c:v>43284.291692824074</c:v>
                </c:pt>
                <c:pt idx="286">
                  <c:v>43284.333359548611</c:v>
                </c:pt>
                <c:pt idx="287">
                  <c:v>43284.375026273148</c:v>
                </c:pt>
                <c:pt idx="288">
                  <c:v>43284.416692997685</c:v>
                </c:pt>
                <c:pt idx="289">
                  <c:v>43284.458359722223</c:v>
                </c:pt>
                <c:pt idx="290">
                  <c:v>43284.50002644676</c:v>
                </c:pt>
                <c:pt idx="291">
                  <c:v>43284.541693171297</c:v>
                </c:pt>
                <c:pt idx="292">
                  <c:v>43284.583359895834</c:v>
                </c:pt>
                <c:pt idx="293">
                  <c:v>43284.625026620372</c:v>
                </c:pt>
                <c:pt idx="294">
                  <c:v>43284.666693344909</c:v>
                </c:pt>
                <c:pt idx="295">
                  <c:v>43284.708360069446</c:v>
                </c:pt>
                <c:pt idx="296">
                  <c:v>43284.750026793983</c:v>
                </c:pt>
                <c:pt idx="297">
                  <c:v>43284.79169351852</c:v>
                </c:pt>
                <c:pt idx="298">
                  <c:v>43284.833360243058</c:v>
                </c:pt>
                <c:pt idx="299">
                  <c:v>43284.875026967595</c:v>
                </c:pt>
                <c:pt idx="300">
                  <c:v>43284.916693692132</c:v>
                </c:pt>
                <c:pt idx="301">
                  <c:v>43284.958360416669</c:v>
                </c:pt>
                <c:pt idx="302">
                  <c:v>43285.000027141206</c:v>
                </c:pt>
                <c:pt idx="303">
                  <c:v>43285.041693865744</c:v>
                </c:pt>
                <c:pt idx="304">
                  <c:v>43285.083360590281</c:v>
                </c:pt>
                <c:pt idx="305">
                  <c:v>43285.125027314818</c:v>
                </c:pt>
                <c:pt idx="306">
                  <c:v>43285.166694039355</c:v>
                </c:pt>
                <c:pt idx="307">
                  <c:v>43285.208360763892</c:v>
                </c:pt>
                <c:pt idx="308">
                  <c:v>43285.250027488422</c:v>
                </c:pt>
                <c:pt idx="309">
                  <c:v>43285.29169421296</c:v>
                </c:pt>
                <c:pt idx="310">
                  <c:v>43285.333360937497</c:v>
                </c:pt>
                <c:pt idx="311">
                  <c:v>43285.375027662034</c:v>
                </c:pt>
                <c:pt idx="312">
                  <c:v>43285.416694386571</c:v>
                </c:pt>
                <c:pt idx="313">
                  <c:v>43285.458361111108</c:v>
                </c:pt>
                <c:pt idx="314">
                  <c:v>43285.500027835646</c:v>
                </c:pt>
                <c:pt idx="315">
                  <c:v>43285.541694560183</c:v>
                </c:pt>
                <c:pt idx="316">
                  <c:v>43285.58336128472</c:v>
                </c:pt>
                <c:pt idx="317">
                  <c:v>43285.625028009257</c:v>
                </c:pt>
                <c:pt idx="318">
                  <c:v>43285.666694733794</c:v>
                </c:pt>
                <c:pt idx="319">
                  <c:v>43285.708361458332</c:v>
                </c:pt>
                <c:pt idx="320">
                  <c:v>43285.750028182869</c:v>
                </c:pt>
                <c:pt idx="321">
                  <c:v>43285.791694907406</c:v>
                </c:pt>
                <c:pt idx="322">
                  <c:v>43285.833361631943</c:v>
                </c:pt>
                <c:pt idx="323">
                  <c:v>43285.87502835648</c:v>
                </c:pt>
                <c:pt idx="324">
                  <c:v>43285.916695081018</c:v>
                </c:pt>
                <c:pt idx="325">
                  <c:v>43285.958361805555</c:v>
                </c:pt>
                <c:pt idx="326">
                  <c:v>43286.000028530092</c:v>
                </c:pt>
                <c:pt idx="327">
                  <c:v>43286.041695254629</c:v>
                </c:pt>
                <c:pt idx="328">
                  <c:v>43286.083361979167</c:v>
                </c:pt>
                <c:pt idx="329">
                  <c:v>43286.125028703704</c:v>
                </c:pt>
                <c:pt idx="330">
                  <c:v>43286.166695428241</c:v>
                </c:pt>
                <c:pt idx="331">
                  <c:v>43286.208362152778</c:v>
                </c:pt>
                <c:pt idx="332">
                  <c:v>43286.250028877315</c:v>
                </c:pt>
                <c:pt idx="333">
                  <c:v>43286.291695601853</c:v>
                </c:pt>
                <c:pt idx="334">
                  <c:v>43286.33336232639</c:v>
                </c:pt>
                <c:pt idx="335">
                  <c:v>43286.375029050927</c:v>
                </c:pt>
                <c:pt idx="336">
                  <c:v>43286.416695775464</c:v>
                </c:pt>
                <c:pt idx="337">
                  <c:v>43286.458362500001</c:v>
                </c:pt>
                <c:pt idx="338">
                  <c:v>43286.500029224539</c:v>
                </c:pt>
                <c:pt idx="339">
                  <c:v>43286.541695949076</c:v>
                </c:pt>
                <c:pt idx="340">
                  <c:v>43286.583362673613</c:v>
                </c:pt>
                <c:pt idx="341">
                  <c:v>43286.62502939815</c:v>
                </c:pt>
                <c:pt idx="342">
                  <c:v>43286.666696122687</c:v>
                </c:pt>
                <c:pt idx="343">
                  <c:v>43286.708362847225</c:v>
                </c:pt>
                <c:pt idx="344">
                  <c:v>43286.750029571762</c:v>
                </c:pt>
                <c:pt idx="345">
                  <c:v>43286.791696296299</c:v>
                </c:pt>
                <c:pt idx="346">
                  <c:v>43286.833363020836</c:v>
                </c:pt>
                <c:pt idx="347">
                  <c:v>43286.875029745373</c:v>
                </c:pt>
                <c:pt idx="348">
                  <c:v>43286.916696469911</c:v>
                </c:pt>
                <c:pt idx="349">
                  <c:v>43286.958363194448</c:v>
                </c:pt>
                <c:pt idx="350">
                  <c:v>43287.000029918985</c:v>
                </c:pt>
                <c:pt idx="351">
                  <c:v>43287.041696643515</c:v>
                </c:pt>
                <c:pt idx="352">
                  <c:v>43287.083363368052</c:v>
                </c:pt>
                <c:pt idx="353">
                  <c:v>43287.125030092589</c:v>
                </c:pt>
                <c:pt idx="354">
                  <c:v>43287.166696817127</c:v>
                </c:pt>
                <c:pt idx="355">
                  <c:v>43287.208363541664</c:v>
                </c:pt>
                <c:pt idx="356">
                  <c:v>43287.250030266201</c:v>
                </c:pt>
                <c:pt idx="357">
                  <c:v>43287.291696990738</c:v>
                </c:pt>
                <c:pt idx="358">
                  <c:v>43287.333363715275</c:v>
                </c:pt>
                <c:pt idx="359">
                  <c:v>43287.375030439813</c:v>
                </c:pt>
                <c:pt idx="360">
                  <c:v>43287.41669716435</c:v>
                </c:pt>
                <c:pt idx="361">
                  <c:v>43287.458363888887</c:v>
                </c:pt>
                <c:pt idx="362">
                  <c:v>43287.500030613424</c:v>
                </c:pt>
                <c:pt idx="363">
                  <c:v>43287.541697337962</c:v>
                </c:pt>
                <c:pt idx="364">
                  <c:v>43287.583364062499</c:v>
                </c:pt>
                <c:pt idx="365">
                  <c:v>43287.625030787036</c:v>
                </c:pt>
                <c:pt idx="366">
                  <c:v>43287.666697511573</c:v>
                </c:pt>
                <c:pt idx="367">
                  <c:v>43287.70836423611</c:v>
                </c:pt>
                <c:pt idx="368">
                  <c:v>43287.750030960648</c:v>
                </c:pt>
                <c:pt idx="369">
                  <c:v>43287.791697685185</c:v>
                </c:pt>
                <c:pt idx="370">
                  <c:v>43287.833364409722</c:v>
                </c:pt>
                <c:pt idx="371">
                  <c:v>43287.875031134259</c:v>
                </c:pt>
                <c:pt idx="372">
                  <c:v>43287.916697858796</c:v>
                </c:pt>
                <c:pt idx="373">
                  <c:v>43287.958364583334</c:v>
                </c:pt>
                <c:pt idx="374">
                  <c:v>43288.000031307871</c:v>
                </c:pt>
                <c:pt idx="375">
                  <c:v>43288.041698032408</c:v>
                </c:pt>
                <c:pt idx="376">
                  <c:v>43288.083364756945</c:v>
                </c:pt>
                <c:pt idx="377">
                  <c:v>43288.125031481482</c:v>
                </c:pt>
                <c:pt idx="378">
                  <c:v>43288.16669820602</c:v>
                </c:pt>
                <c:pt idx="379">
                  <c:v>43288.208364930557</c:v>
                </c:pt>
                <c:pt idx="380">
                  <c:v>43288.250031655094</c:v>
                </c:pt>
                <c:pt idx="381">
                  <c:v>43288.291698379631</c:v>
                </c:pt>
                <c:pt idx="382">
                  <c:v>43288.333365104168</c:v>
                </c:pt>
                <c:pt idx="383">
                  <c:v>43288.375031828706</c:v>
                </c:pt>
                <c:pt idx="384">
                  <c:v>43288.416698553243</c:v>
                </c:pt>
                <c:pt idx="385">
                  <c:v>43288.45836527778</c:v>
                </c:pt>
                <c:pt idx="386">
                  <c:v>43288.500032002317</c:v>
                </c:pt>
                <c:pt idx="387">
                  <c:v>43288.541698726855</c:v>
                </c:pt>
                <c:pt idx="388">
                  <c:v>43288.583365451392</c:v>
                </c:pt>
                <c:pt idx="389">
                  <c:v>43288.625032175929</c:v>
                </c:pt>
                <c:pt idx="390">
                  <c:v>43288.666698900466</c:v>
                </c:pt>
                <c:pt idx="391">
                  <c:v>43288.708365625003</c:v>
                </c:pt>
                <c:pt idx="392">
                  <c:v>43288.750032349541</c:v>
                </c:pt>
                <c:pt idx="393">
                  <c:v>43288.79169907407</c:v>
                </c:pt>
                <c:pt idx="394">
                  <c:v>43288.833365798608</c:v>
                </c:pt>
                <c:pt idx="395">
                  <c:v>43288.875032523145</c:v>
                </c:pt>
                <c:pt idx="396">
                  <c:v>43288.916699247682</c:v>
                </c:pt>
                <c:pt idx="397">
                  <c:v>43288.958365972219</c:v>
                </c:pt>
                <c:pt idx="398">
                  <c:v>43289.000032696757</c:v>
                </c:pt>
                <c:pt idx="399">
                  <c:v>43289.041699421294</c:v>
                </c:pt>
                <c:pt idx="400">
                  <c:v>43289.083366145831</c:v>
                </c:pt>
                <c:pt idx="401">
                  <c:v>43289.125032870368</c:v>
                </c:pt>
                <c:pt idx="402">
                  <c:v>43289.166699594905</c:v>
                </c:pt>
                <c:pt idx="403">
                  <c:v>43289.208366319443</c:v>
                </c:pt>
                <c:pt idx="404">
                  <c:v>43289.25003304398</c:v>
                </c:pt>
                <c:pt idx="405">
                  <c:v>43289.291699768517</c:v>
                </c:pt>
                <c:pt idx="406">
                  <c:v>43289.333366493054</c:v>
                </c:pt>
                <c:pt idx="407">
                  <c:v>43289.375033217591</c:v>
                </c:pt>
                <c:pt idx="408">
                  <c:v>43289.416699942129</c:v>
                </c:pt>
                <c:pt idx="409">
                  <c:v>43289.458366666666</c:v>
                </c:pt>
                <c:pt idx="410">
                  <c:v>43289.500033391203</c:v>
                </c:pt>
                <c:pt idx="411">
                  <c:v>43289.54170011574</c:v>
                </c:pt>
                <c:pt idx="412">
                  <c:v>43289.583366840277</c:v>
                </c:pt>
                <c:pt idx="413">
                  <c:v>43289.625033564815</c:v>
                </c:pt>
                <c:pt idx="414">
                  <c:v>43289.666700289352</c:v>
                </c:pt>
                <c:pt idx="415">
                  <c:v>43289.708367013889</c:v>
                </c:pt>
                <c:pt idx="416">
                  <c:v>43289.750033738426</c:v>
                </c:pt>
                <c:pt idx="417">
                  <c:v>43289.791700462963</c:v>
                </c:pt>
                <c:pt idx="418">
                  <c:v>43289.833367187501</c:v>
                </c:pt>
                <c:pt idx="419">
                  <c:v>43289.875033912038</c:v>
                </c:pt>
                <c:pt idx="420">
                  <c:v>43289.916700636575</c:v>
                </c:pt>
                <c:pt idx="421">
                  <c:v>43289.958367361112</c:v>
                </c:pt>
                <c:pt idx="422">
                  <c:v>43290.00003408565</c:v>
                </c:pt>
                <c:pt idx="423">
                  <c:v>43290.041700810187</c:v>
                </c:pt>
                <c:pt idx="424">
                  <c:v>43290.083367534724</c:v>
                </c:pt>
                <c:pt idx="425">
                  <c:v>43290.125034259261</c:v>
                </c:pt>
                <c:pt idx="426">
                  <c:v>43290.166700983798</c:v>
                </c:pt>
                <c:pt idx="427">
                  <c:v>43290.208367708336</c:v>
                </c:pt>
                <c:pt idx="428">
                  <c:v>43290.250034432873</c:v>
                </c:pt>
                <c:pt idx="429">
                  <c:v>43290.29170115741</c:v>
                </c:pt>
                <c:pt idx="430">
                  <c:v>43290.333367881947</c:v>
                </c:pt>
                <c:pt idx="431">
                  <c:v>43290.375034606484</c:v>
                </c:pt>
                <c:pt idx="432">
                  <c:v>43290.416701331022</c:v>
                </c:pt>
                <c:pt idx="433">
                  <c:v>43290.458368055559</c:v>
                </c:pt>
                <c:pt idx="434">
                  <c:v>43290.500034780096</c:v>
                </c:pt>
                <c:pt idx="435">
                  <c:v>43290.541701504633</c:v>
                </c:pt>
                <c:pt idx="436">
                  <c:v>43290.583368229163</c:v>
                </c:pt>
                <c:pt idx="437">
                  <c:v>43290.6250349537</c:v>
                </c:pt>
                <c:pt idx="438">
                  <c:v>43290.666701678238</c:v>
                </c:pt>
                <c:pt idx="439">
                  <c:v>43290.708368402775</c:v>
                </c:pt>
                <c:pt idx="440">
                  <c:v>43290.750035127312</c:v>
                </c:pt>
                <c:pt idx="441">
                  <c:v>43290.791701851849</c:v>
                </c:pt>
                <c:pt idx="442">
                  <c:v>43290.833368576386</c:v>
                </c:pt>
                <c:pt idx="443">
                  <c:v>43290.875035300924</c:v>
                </c:pt>
                <c:pt idx="444">
                  <c:v>43290.916702025461</c:v>
                </c:pt>
                <c:pt idx="445">
                  <c:v>43290.958368749998</c:v>
                </c:pt>
                <c:pt idx="446">
                  <c:v>43291.000035474535</c:v>
                </c:pt>
                <c:pt idx="447">
                  <c:v>43291.041702199072</c:v>
                </c:pt>
                <c:pt idx="448">
                  <c:v>43291.08336892361</c:v>
                </c:pt>
                <c:pt idx="449">
                  <c:v>43291.125035648147</c:v>
                </c:pt>
                <c:pt idx="450">
                  <c:v>43291.166702372684</c:v>
                </c:pt>
                <c:pt idx="451">
                  <c:v>43291.208369097221</c:v>
                </c:pt>
                <c:pt idx="452">
                  <c:v>43291.250035821759</c:v>
                </c:pt>
                <c:pt idx="453">
                  <c:v>43291.291702546296</c:v>
                </c:pt>
                <c:pt idx="454">
                  <c:v>43291.333369270833</c:v>
                </c:pt>
                <c:pt idx="455">
                  <c:v>43291.37503599537</c:v>
                </c:pt>
                <c:pt idx="456">
                  <c:v>43291.416702719907</c:v>
                </c:pt>
                <c:pt idx="457">
                  <c:v>43291.458369444445</c:v>
                </c:pt>
                <c:pt idx="458">
                  <c:v>43291.500036168982</c:v>
                </c:pt>
                <c:pt idx="459">
                  <c:v>43291.541702893519</c:v>
                </c:pt>
                <c:pt idx="460">
                  <c:v>43291.583369618056</c:v>
                </c:pt>
                <c:pt idx="461">
                  <c:v>43291.625036342593</c:v>
                </c:pt>
                <c:pt idx="462">
                  <c:v>43291.666703067131</c:v>
                </c:pt>
                <c:pt idx="463">
                  <c:v>43291.708369791668</c:v>
                </c:pt>
                <c:pt idx="464">
                  <c:v>43291.750036516205</c:v>
                </c:pt>
                <c:pt idx="465">
                  <c:v>43291.791703240742</c:v>
                </c:pt>
                <c:pt idx="466">
                  <c:v>43291.833369965279</c:v>
                </c:pt>
                <c:pt idx="467">
                  <c:v>43291.875036689817</c:v>
                </c:pt>
                <c:pt idx="468">
                  <c:v>43291.916703414354</c:v>
                </c:pt>
                <c:pt idx="469">
                  <c:v>43291.958370138891</c:v>
                </c:pt>
                <c:pt idx="470">
                  <c:v>43292.000036863428</c:v>
                </c:pt>
                <c:pt idx="471">
                  <c:v>43292.041703587965</c:v>
                </c:pt>
                <c:pt idx="472">
                  <c:v>43292.083370312503</c:v>
                </c:pt>
                <c:pt idx="473">
                  <c:v>43292.12503703704</c:v>
                </c:pt>
                <c:pt idx="474">
                  <c:v>43292.166703761577</c:v>
                </c:pt>
                <c:pt idx="475">
                  <c:v>43292.208370486114</c:v>
                </c:pt>
                <c:pt idx="476">
                  <c:v>43292.250037210651</c:v>
                </c:pt>
                <c:pt idx="477">
                  <c:v>43292.291703935189</c:v>
                </c:pt>
                <c:pt idx="478">
                  <c:v>43292.333370659719</c:v>
                </c:pt>
                <c:pt idx="479">
                  <c:v>43292.375037384256</c:v>
                </c:pt>
                <c:pt idx="480">
                  <c:v>43292.416704108793</c:v>
                </c:pt>
                <c:pt idx="481">
                  <c:v>43292.45837083333</c:v>
                </c:pt>
                <c:pt idx="482">
                  <c:v>43292.500037557867</c:v>
                </c:pt>
                <c:pt idx="483">
                  <c:v>43292.541704282405</c:v>
                </c:pt>
                <c:pt idx="484">
                  <c:v>43292.583371006942</c:v>
                </c:pt>
                <c:pt idx="485">
                  <c:v>43292.625037731479</c:v>
                </c:pt>
                <c:pt idx="486">
                  <c:v>43292.666704456016</c:v>
                </c:pt>
                <c:pt idx="487">
                  <c:v>43292.708371180554</c:v>
                </c:pt>
                <c:pt idx="488">
                  <c:v>43292.750037905091</c:v>
                </c:pt>
                <c:pt idx="489">
                  <c:v>43292.791704629628</c:v>
                </c:pt>
                <c:pt idx="490">
                  <c:v>43292.833371354165</c:v>
                </c:pt>
                <c:pt idx="491">
                  <c:v>43292.875038078702</c:v>
                </c:pt>
                <c:pt idx="492">
                  <c:v>43292.91670480324</c:v>
                </c:pt>
                <c:pt idx="493">
                  <c:v>43292.958371527777</c:v>
                </c:pt>
                <c:pt idx="494">
                  <c:v>43293.000038252314</c:v>
                </c:pt>
                <c:pt idx="495">
                  <c:v>43293.041704976851</c:v>
                </c:pt>
                <c:pt idx="496">
                  <c:v>43293.083371701388</c:v>
                </c:pt>
                <c:pt idx="497">
                  <c:v>43293.125038425926</c:v>
                </c:pt>
                <c:pt idx="498">
                  <c:v>43293.166705150463</c:v>
                </c:pt>
                <c:pt idx="499">
                  <c:v>43293.208371875</c:v>
                </c:pt>
                <c:pt idx="500">
                  <c:v>43293.250038599537</c:v>
                </c:pt>
                <c:pt idx="501">
                  <c:v>43293.291705324074</c:v>
                </c:pt>
                <c:pt idx="502">
                  <c:v>43293.333372048612</c:v>
                </c:pt>
                <c:pt idx="503">
                  <c:v>43293.375038773149</c:v>
                </c:pt>
                <c:pt idx="504">
                  <c:v>43293.416705497686</c:v>
                </c:pt>
                <c:pt idx="505">
                  <c:v>43293.458372222223</c:v>
                </c:pt>
                <c:pt idx="506">
                  <c:v>43293.50003894676</c:v>
                </c:pt>
                <c:pt idx="507">
                  <c:v>43293.541705671298</c:v>
                </c:pt>
                <c:pt idx="508">
                  <c:v>43293.583372395835</c:v>
                </c:pt>
                <c:pt idx="509">
                  <c:v>43293.625039120372</c:v>
                </c:pt>
                <c:pt idx="510">
                  <c:v>43293.666705844909</c:v>
                </c:pt>
                <c:pt idx="511">
                  <c:v>43293.708372569447</c:v>
                </c:pt>
                <c:pt idx="512">
                  <c:v>43293.750039293984</c:v>
                </c:pt>
                <c:pt idx="513">
                  <c:v>43293.791706018521</c:v>
                </c:pt>
                <c:pt idx="514">
                  <c:v>43293.833372743058</c:v>
                </c:pt>
                <c:pt idx="515">
                  <c:v>43293.875039467595</c:v>
                </c:pt>
                <c:pt idx="516">
                  <c:v>43293.916706192133</c:v>
                </c:pt>
                <c:pt idx="517">
                  <c:v>43293.95837291667</c:v>
                </c:pt>
                <c:pt idx="518">
                  <c:v>43294.000039641207</c:v>
                </c:pt>
                <c:pt idx="519">
                  <c:v>43294.041706365744</c:v>
                </c:pt>
                <c:pt idx="520">
                  <c:v>43294.083373090281</c:v>
                </c:pt>
                <c:pt idx="521">
                  <c:v>43294.125039814811</c:v>
                </c:pt>
                <c:pt idx="522">
                  <c:v>43294.166706539349</c:v>
                </c:pt>
                <c:pt idx="523">
                  <c:v>43294.208373263886</c:v>
                </c:pt>
                <c:pt idx="524">
                  <c:v>43294.250039988423</c:v>
                </c:pt>
                <c:pt idx="525">
                  <c:v>43294.29170671296</c:v>
                </c:pt>
                <c:pt idx="526">
                  <c:v>43294.333373437497</c:v>
                </c:pt>
                <c:pt idx="527">
                  <c:v>43294.375040162035</c:v>
                </c:pt>
                <c:pt idx="528">
                  <c:v>43294.416706886572</c:v>
                </c:pt>
                <c:pt idx="529">
                  <c:v>43294.458373611109</c:v>
                </c:pt>
                <c:pt idx="530">
                  <c:v>43294.500040335646</c:v>
                </c:pt>
                <c:pt idx="531">
                  <c:v>43294.541707060183</c:v>
                </c:pt>
                <c:pt idx="532">
                  <c:v>43294.583373784721</c:v>
                </c:pt>
                <c:pt idx="533">
                  <c:v>43294.625040509258</c:v>
                </c:pt>
                <c:pt idx="534">
                  <c:v>43294.666707233795</c:v>
                </c:pt>
                <c:pt idx="535">
                  <c:v>43294.708373958332</c:v>
                </c:pt>
                <c:pt idx="536">
                  <c:v>43294.750040682869</c:v>
                </c:pt>
                <c:pt idx="537">
                  <c:v>43294.791707407407</c:v>
                </c:pt>
                <c:pt idx="538">
                  <c:v>43294.833374131944</c:v>
                </c:pt>
                <c:pt idx="539">
                  <c:v>43294.875040856481</c:v>
                </c:pt>
                <c:pt idx="540">
                  <c:v>43294.916707581018</c:v>
                </c:pt>
                <c:pt idx="541">
                  <c:v>43294.958374305555</c:v>
                </c:pt>
                <c:pt idx="542">
                  <c:v>43295.000041030093</c:v>
                </c:pt>
                <c:pt idx="543">
                  <c:v>43295.04170775463</c:v>
                </c:pt>
                <c:pt idx="544">
                  <c:v>43295.083374479167</c:v>
                </c:pt>
                <c:pt idx="545">
                  <c:v>43295.125041203704</c:v>
                </c:pt>
                <c:pt idx="546">
                  <c:v>43295.166707928242</c:v>
                </c:pt>
                <c:pt idx="547">
                  <c:v>43295.208374652779</c:v>
                </c:pt>
                <c:pt idx="548">
                  <c:v>43295.250041377316</c:v>
                </c:pt>
                <c:pt idx="549">
                  <c:v>43295.291708101853</c:v>
                </c:pt>
                <c:pt idx="550">
                  <c:v>43295.33337482639</c:v>
                </c:pt>
                <c:pt idx="551">
                  <c:v>43295.375041550928</c:v>
                </c:pt>
                <c:pt idx="552">
                  <c:v>43295.416708275465</c:v>
                </c:pt>
                <c:pt idx="553">
                  <c:v>43295.458375000002</c:v>
                </c:pt>
                <c:pt idx="554">
                  <c:v>43295.500041724539</c:v>
                </c:pt>
                <c:pt idx="555">
                  <c:v>43295.541708449076</c:v>
                </c:pt>
                <c:pt idx="556">
                  <c:v>43295.583375173614</c:v>
                </c:pt>
                <c:pt idx="557">
                  <c:v>43295.625041898151</c:v>
                </c:pt>
                <c:pt idx="558">
                  <c:v>43295.666708622688</c:v>
                </c:pt>
                <c:pt idx="559">
                  <c:v>43295.708375347225</c:v>
                </c:pt>
                <c:pt idx="560">
                  <c:v>43295.750042071762</c:v>
                </c:pt>
                <c:pt idx="561">
                  <c:v>43295.7917087963</c:v>
                </c:pt>
                <c:pt idx="562">
                  <c:v>43295.833375520837</c:v>
                </c:pt>
                <c:pt idx="563">
                  <c:v>43295.875042245367</c:v>
                </c:pt>
                <c:pt idx="564">
                  <c:v>43295.916708969904</c:v>
                </c:pt>
                <c:pt idx="565">
                  <c:v>43295.958375694441</c:v>
                </c:pt>
                <c:pt idx="566">
                  <c:v>43296.000042418978</c:v>
                </c:pt>
                <c:pt idx="567">
                  <c:v>43296.041709143516</c:v>
                </c:pt>
                <c:pt idx="568">
                  <c:v>43296.083375868053</c:v>
                </c:pt>
                <c:pt idx="569">
                  <c:v>43296.12504259259</c:v>
                </c:pt>
                <c:pt idx="570">
                  <c:v>43296.166709317127</c:v>
                </c:pt>
                <c:pt idx="571">
                  <c:v>43296.208376041664</c:v>
                </c:pt>
                <c:pt idx="572">
                  <c:v>43296.250042766202</c:v>
                </c:pt>
                <c:pt idx="573">
                  <c:v>43296.291709490739</c:v>
                </c:pt>
                <c:pt idx="574">
                  <c:v>43296.333376215276</c:v>
                </c:pt>
                <c:pt idx="575">
                  <c:v>43296.375042939813</c:v>
                </c:pt>
                <c:pt idx="576">
                  <c:v>43296.41670966435</c:v>
                </c:pt>
                <c:pt idx="577">
                  <c:v>43296.458376388888</c:v>
                </c:pt>
                <c:pt idx="578">
                  <c:v>43296.500043113425</c:v>
                </c:pt>
                <c:pt idx="579">
                  <c:v>43296.541709837962</c:v>
                </c:pt>
                <c:pt idx="580">
                  <c:v>43296.583376562499</c:v>
                </c:pt>
                <c:pt idx="581">
                  <c:v>43296.625043287037</c:v>
                </c:pt>
                <c:pt idx="582">
                  <c:v>43296.666710011574</c:v>
                </c:pt>
                <c:pt idx="583">
                  <c:v>43296.708376736111</c:v>
                </c:pt>
                <c:pt idx="584">
                  <c:v>43296.750043460648</c:v>
                </c:pt>
                <c:pt idx="585">
                  <c:v>43296.791710185185</c:v>
                </c:pt>
                <c:pt idx="586">
                  <c:v>43296.833376909723</c:v>
                </c:pt>
                <c:pt idx="587">
                  <c:v>43296.87504363426</c:v>
                </c:pt>
                <c:pt idx="588">
                  <c:v>43296.916710358797</c:v>
                </c:pt>
                <c:pt idx="589">
                  <c:v>43296.958377083334</c:v>
                </c:pt>
                <c:pt idx="590">
                  <c:v>43297.000043807871</c:v>
                </c:pt>
                <c:pt idx="591">
                  <c:v>43297.041710532409</c:v>
                </c:pt>
                <c:pt idx="592">
                  <c:v>43297.083377256946</c:v>
                </c:pt>
                <c:pt idx="593">
                  <c:v>43297.125043981483</c:v>
                </c:pt>
                <c:pt idx="594">
                  <c:v>43297.16671070602</c:v>
                </c:pt>
                <c:pt idx="595">
                  <c:v>43297.208377430557</c:v>
                </c:pt>
                <c:pt idx="596">
                  <c:v>43297.250044155095</c:v>
                </c:pt>
                <c:pt idx="597">
                  <c:v>43297.291710879632</c:v>
                </c:pt>
                <c:pt idx="598">
                  <c:v>43297.333377604169</c:v>
                </c:pt>
                <c:pt idx="599">
                  <c:v>43297.375044328706</c:v>
                </c:pt>
                <c:pt idx="600">
                  <c:v>43297.416711053243</c:v>
                </c:pt>
                <c:pt idx="601">
                  <c:v>43297.458377777781</c:v>
                </c:pt>
                <c:pt idx="602">
                  <c:v>43297.500044502318</c:v>
                </c:pt>
                <c:pt idx="603">
                  <c:v>43297.541711226855</c:v>
                </c:pt>
                <c:pt idx="604">
                  <c:v>43297.583377951392</c:v>
                </c:pt>
                <c:pt idx="605">
                  <c:v>43297.62504467593</c:v>
                </c:pt>
                <c:pt idx="606">
                  <c:v>43297.666711400459</c:v>
                </c:pt>
                <c:pt idx="607">
                  <c:v>43297.708378124997</c:v>
                </c:pt>
                <c:pt idx="608">
                  <c:v>43297.750044849534</c:v>
                </c:pt>
                <c:pt idx="609">
                  <c:v>43297.791711574071</c:v>
                </c:pt>
                <c:pt idx="610">
                  <c:v>43297.833378298608</c:v>
                </c:pt>
                <c:pt idx="611">
                  <c:v>43297.875045023146</c:v>
                </c:pt>
                <c:pt idx="612">
                  <c:v>43297.916711747683</c:v>
                </c:pt>
                <c:pt idx="613">
                  <c:v>43297.95837847222</c:v>
                </c:pt>
                <c:pt idx="614">
                  <c:v>43298.000045196757</c:v>
                </c:pt>
                <c:pt idx="615">
                  <c:v>43298.041711921294</c:v>
                </c:pt>
                <c:pt idx="616">
                  <c:v>43298.083378645832</c:v>
                </c:pt>
                <c:pt idx="617">
                  <c:v>43298.125045370369</c:v>
                </c:pt>
                <c:pt idx="618">
                  <c:v>43298.166712094906</c:v>
                </c:pt>
                <c:pt idx="619">
                  <c:v>43298.208378819443</c:v>
                </c:pt>
                <c:pt idx="620">
                  <c:v>43298.25004554398</c:v>
                </c:pt>
                <c:pt idx="621">
                  <c:v>43298.291712268518</c:v>
                </c:pt>
                <c:pt idx="622">
                  <c:v>43298.333378993055</c:v>
                </c:pt>
                <c:pt idx="623">
                  <c:v>43298.375045717592</c:v>
                </c:pt>
                <c:pt idx="624">
                  <c:v>43298.416712442129</c:v>
                </c:pt>
                <c:pt idx="625">
                  <c:v>43298.458379166666</c:v>
                </c:pt>
                <c:pt idx="626">
                  <c:v>43298.500045891204</c:v>
                </c:pt>
                <c:pt idx="627">
                  <c:v>43298.541712615741</c:v>
                </c:pt>
                <c:pt idx="628">
                  <c:v>43298.583379340278</c:v>
                </c:pt>
                <c:pt idx="629">
                  <c:v>43298.625046064815</c:v>
                </c:pt>
                <c:pt idx="630">
                  <c:v>43298.666712789352</c:v>
                </c:pt>
                <c:pt idx="631">
                  <c:v>43298.70837951389</c:v>
                </c:pt>
                <c:pt idx="632">
                  <c:v>43298.750046238427</c:v>
                </c:pt>
                <c:pt idx="633">
                  <c:v>43298.791712962964</c:v>
                </c:pt>
                <c:pt idx="634">
                  <c:v>43298.833379687501</c:v>
                </c:pt>
                <c:pt idx="635">
                  <c:v>43298.875046412039</c:v>
                </c:pt>
                <c:pt idx="636">
                  <c:v>43298.916713136576</c:v>
                </c:pt>
                <c:pt idx="637">
                  <c:v>43298.958379861113</c:v>
                </c:pt>
                <c:pt idx="638">
                  <c:v>43299.00004658565</c:v>
                </c:pt>
                <c:pt idx="639">
                  <c:v>43299.041713310187</c:v>
                </c:pt>
                <c:pt idx="640">
                  <c:v>43299.083380034725</c:v>
                </c:pt>
                <c:pt idx="641">
                  <c:v>43299.125046759262</c:v>
                </c:pt>
                <c:pt idx="642">
                  <c:v>43299.166713483799</c:v>
                </c:pt>
                <c:pt idx="643">
                  <c:v>43299.208380208336</c:v>
                </c:pt>
                <c:pt idx="644">
                  <c:v>43299.250046932873</c:v>
                </c:pt>
                <c:pt idx="645">
                  <c:v>43299.291713657411</c:v>
                </c:pt>
                <c:pt idx="646">
                  <c:v>43299.333380381948</c:v>
                </c:pt>
                <c:pt idx="647">
                  <c:v>43299.375047106485</c:v>
                </c:pt>
                <c:pt idx="648">
                  <c:v>43299.416713831015</c:v>
                </c:pt>
                <c:pt idx="649">
                  <c:v>43299.458380555552</c:v>
                </c:pt>
                <c:pt idx="650">
                  <c:v>43299.500047280089</c:v>
                </c:pt>
                <c:pt idx="651">
                  <c:v>43299.541714004627</c:v>
                </c:pt>
                <c:pt idx="652">
                  <c:v>43299.583380729164</c:v>
                </c:pt>
                <c:pt idx="653">
                  <c:v>43299.625047453701</c:v>
                </c:pt>
                <c:pt idx="654">
                  <c:v>43299.666714178238</c:v>
                </c:pt>
                <c:pt idx="655">
                  <c:v>43299.708380902775</c:v>
                </c:pt>
                <c:pt idx="656">
                  <c:v>43299.750047627313</c:v>
                </c:pt>
                <c:pt idx="657">
                  <c:v>43299.79171435185</c:v>
                </c:pt>
                <c:pt idx="658">
                  <c:v>43299.833381076387</c:v>
                </c:pt>
                <c:pt idx="659">
                  <c:v>43299.875047800924</c:v>
                </c:pt>
                <c:pt idx="660">
                  <c:v>43299.916714525461</c:v>
                </c:pt>
                <c:pt idx="661">
                  <c:v>43299.958381249999</c:v>
                </c:pt>
                <c:pt idx="662">
                  <c:v>43300.000047974536</c:v>
                </c:pt>
                <c:pt idx="663">
                  <c:v>43300.041714699073</c:v>
                </c:pt>
                <c:pt idx="664">
                  <c:v>43300.08338142361</c:v>
                </c:pt>
                <c:pt idx="665">
                  <c:v>43300.125048148147</c:v>
                </c:pt>
                <c:pt idx="666">
                  <c:v>43300.166714872685</c:v>
                </c:pt>
                <c:pt idx="667">
                  <c:v>43300.208381597222</c:v>
                </c:pt>
                <c:pt idx="668">
                  <c:v>43300.250048321759</c:v>
                </c:pt>
                <c:pt idx="669">
                  <c:v>43300.291715046296</c:v>
                </c:pt>
                <c:pt idx="670">
                  <c:v>43300.333381770834</c:v>
                </c:pt>
                <c:pt idx="671">
                  <c:v>43300.375048495371</c:v>
                </c:pt>
                <c:pt idx="672">
                  <c:v>43300.416715219908</c:v>
                </c:pt>
                <c:pt idx="673">
                  <c:v>43300.458381944445</c:v>
                </c:pt>
                <c:pt idx="674">
                  <c:v>43300.500048668982</c:v>
                </c:pt>
                <c:pt idx="675">
                  <c:v>43300.54171539352</c:v>
                </c:pt>
                <c:pt idx="676">
                  <c:v>43300.583382118057</c:v>
                </c:pt>
                <c:pt idx="677">
                  <c:v>43300.625048842594</c:v>
                </c:pt>
                <c:pt idx="678">
                  <c:v>43300.666715567131</c:v>
                </c:pt>
                <c:pt idx="679">
                  <c:v>43300.708382291668</c:v>
                </c:pt>
                <c:pt idx="680">
                  <c:v>43300.750049016206</c:v>
                </c:pt>
                <c:pt idx="681">
                  <c:v>43300.791715740743</c:v>
                </c:pt>
                <c:pt idx="682">
                  <c:v>43300.83338246528</c:v>
                </c:pt>
                <c:pt idx="683">
                  <c:v>43300.875049189817</c:v>
                </c:pt>
                <c:pt idx="684">
                  <c:v>43300.916715914354</c:v>
                </c:pt>
                <c:pt idx="685">
                  <c:v>43300.958382638892</c:v>
                </c:pt>
                <c:pt idx="686">
                  <c:v>43301.000049363429</c:v>
                </c:pt>
                <c:pt idx="687">
                  <c:v>43301.041716087966</c:v>
                </c:pt>
                <c:pt idx="688">
                  <c:v>43301.083382812503</c:v>
                </c:pt>
                <c:pt idx="689">
                  <c:v>43301.12504953704</c:v>
                </c:pt>
                <c:pt idx="690">
                  <c:v>43301.166716261578</c:v>
                </c:pt>
                <c:pt idx="691">
                  <c:v>43301.208382986108</c:v>
                </c:pt>
                <c:pt idx="692">
                  <c:v>43301.250049710645</c:v>
                </c:pt>
                <c:pt idx="693">
                  <c:v>43301.291716435182</c:v>
                </c:pt>
                <c:pt idx="694">
                  <c:v>43301.333383159719</c:v>
                </c:pt>
                <c:pt idx="695">
                  <c:v>43301.375049884256</c:v>
                </c:pt>
                <c:pt idx="696">
                  <c:v>43301.416716608794</c:v>
                </c:pt>
                <c:pt idx="697">
                  <c:v>43301.458383333331</c:v>
                </c:pt>
                <c:pt idx="698">
                  <c:v>43301.500050057868</c:v>
                </c:pt>
                <c:pt idx="699">
                  <c:v>43301.541716782405</c:v>
                </c:pt>
                <c:pt idx="700">
                  <c:v>43301.583383506942</c:v>
                </c:pt>
                <c:pt idx="701">
                  <c:v>43301.62505023148</c:v>
                </c:pt>
                <c:pt idx="702">
                  <c:v>43301.666716956017</c:v>
                </c:pt>
                <c:pt idx="703">
                  <c:v>43301.708383680554</c:v>
                </c:pt>
                <c:pt idx="704">
                  <c:v>43301.750050405091</c:v>
                </c:pt>
                <c:pt idx="705">
                  <c:v>43301.791717129629</c:v>
                </c:pt>
                <c:pt idx="706">
                  <c:v>43301.833383854166</c:v>
                </c:pt>
                <c:pt idx="707">
                  <c:v>43301.875050578703</c:v>
                </c:pt>
                <c:pt idx="708">
                  <c:v>43301.91671730324</c:v>
                </c:pt>
                <c:pt idx="709">
                  <c:v>43301.958384027777</c:v>
                </c:pt>
                <c:pt idx="710">
                  <c:v>43302.000050752315</c:v>
                </c:pt>
                <c:pt idx="711">
                  <c:v>43302.041717476852</c:v>
                </c:pt>
                <c:pt idx="712">
                  <c:v>43302.083384201389</c:v>
                </c:pt>
                <c:pt idx="713">
                  <c:v>43302.125050925926</c:v>
                </c:pt>
                <c:pt idx="714">
                  <c:v>43302.166717650463</c:v>
                </c:pt>
                <c:pt idx="715">
                  <c:v>43302.208384375001</c:v>
                </c:pt>
                <c:pt idx="716">
                  <c:v>43302.250051099538</c:v>
                </c:pt>
                <c:pt idx="717">
                  <c:v>43302.291717824075</c:v>
                </c:pt>
                <c:pt idx="718">
                  <c:v>43302.333384548612</c:v>
                </c:pt>
                <c:pt idx="719">
                  <c:v>43302.375051273149</c:v>
                </c:pt>
                <c:pt idx="720">
                  <c:v>43302.416717997687</c:v>
                </c:pt>
                <c:pt idx="721">
                  <c:v>43302.458384722224</c:v>
                </c:pt>
                <c:pt idx="722">
                  <c:v>43302.500051446761</c:v>
                </c:pt>
                <c:pt idx="723">
                  <c:v>43302.541718171298</c:v>
                </c:pt>
                <c:pt idx="724">
                  <c:v>43302.583384895835</c:v>
                </c:pt>
                <c:pt idx="725">
                  <c:v>43302.625051620373</c:v>
                </c:pt>
                <c:pt idx="726">
                  <c:v>43302.66671834491</c:v>
                </c:pt>
                <c:pt idx="727">
                  <c:v>43302.708385069447</c:v>
                </c:pt>
                <c:pt idx="728">
                  <c:v>43302.750051793984</c:v>
                </c:pt>
                <c:pt idx="729">
                  <c:v>43302.791718518522</c:v>
                </c:pt>
                <c:pt idx="730">
                  <c:v>43302.833385243059</c:v>
                </c:pt>
                <c:pt idx="731">
                  <c:v>43302.875051967596</c:v>
                </c:pt>
                <c:pt idx="732">
                  <c:v>43302.916718692133</c:v>
                </c:pt>
                <c:pt idx="733">
                  <c:v>43302.958385416663</c:v>
                </c:pt>
                <c:pt idx="734">
                  <c:v>43303.0000521412</c:v>
                </c:pt>
                <c:pt idx="735">
                  <c:v>43303.041718865737</c:v>
                </c:pt>
                <c:pt idx="736">
                  <c:v>43303.083385590275</c:v>
                </c:pt>
                <c:pt idx="737">
                  <c:v>43303.125052314812</c:v>
                </c:pt>
                <c:pt idx="738">
                  <c:v>43303.166719039349</c:v>
                </c:pt>
                <c:pt idx="739">
                  <c:v>43303.208385763886</c:v>
                </c:pt>
                <c:pt idx="740">
                  <c:v>43303.250052488424</c:v>
                </c:pt>
                <c:pt idx="741">
                  <c:v>43303.291719212961</c:v>
                </c:pt>
                <c:pt idx="742">
                  <c:v>43303.333385937498</c:v>
                </c:pt>
                <c:pt idx="743">
                  <c:v>43303.375052662035</c:v>
                </c:pt>
                <c:pt idx="744">
                  <c:v>43303.416719386572</c:v>
                </c:pt>
                <c:pt idx="745">
                  <c:v>43303.45838611111</c:v>
                </c:pt>
                <c:pt idx="746">
                  <c:v>43303.500052835647</c:v>
                </c:pt>
                <c:pt idx="747">
                  <c:v>43303.541719560184</c:v>
                </c:pt>
                <c:pt idx="748">
                  <c:v>43303.583386284721</c:v>
                </c:pt>
                <c:pt idx="749">
                  <c:v>43303.625053009258</c:v>
                </c:pt>
                <c:pt idx="750">
                  <c:v>43303.666719733796</c:v>
                </c:pt>
                <c:pt idx="751">
                  <c:v>43303.708386458333</c:v>
                </c:pt>
                <c:pt idx="752">
                  <c:v>43303.75005318287</c:v>
                </c:pt>
                <c:pt idx="753">
                  <c:v>43303.791719907407</c:v>
                </c:pt>
                <c:pt idx="754">
                  <c:v>43303.833386631944</c:v>
                </c:pt>
                <c:pt idx="755">
                  <c:v>43303.875053356482</c:v>
                </c:pt>
                <c:pt idx="756">
                  <c:v>43303.916720081019</c:v>
                </c:pt>
                <c:pt idx="757">
                  <c:v>43303.958386805556</c:v>
                </c:pt>
                <c:pt idx="758">
                  <c:v>43304.000053530093</c:v>
                </c:pt>
                <c:pt idx="759">
                  <c:v>43304.04172025463</c:v>
                </c:pt>
                <c:pt idx="760">
                  <c:v>43304.083386979168</c:v>
                </c:pt>
                <c:pt idx="761">
                  <c:v>43304.125053703705</c:v>
                </c:pt>
                <c:pt idx="762">
                  <c:v>43304.166720428242</c:v>
                </c:pt>
                <c:pt idx="763">
                  <c:v>43304.208387152779</c:v>
                </c:pt>
                <c:pt idx="764">
                  <c:v>43304.250053877317</c:v>
                </c:pt>
                <c:pt idx="765">
                  <c:v>43304.291720601854</c:v>
                </c:pt>
                <c:pt idx="766">
                  <c:v>43304.333387326391</c:v>
                </c:pt>
                <c:pt idx="767">
                  <c:v>43304.375054050928</c:v>
                </c:pt>
                <c:pt idx="768">
                  <c:v>43304.416720775465</c:v>
                </c:pt>
                <c:pt idx="769">
                  <c:v>43304.458387500003</c:v>
                </c:pt>
                <c:pt idx="770">
                  <c:v>43304.50005422454</c:v>
                </c:pt>
                <c:pt idx="771">
                  <c:v>43304.541720949077</c:v>
                </c:pt>
                <c:pt idx="772">
                  <c:v>43304.583387673614</c:v>
                </c:pt>
                <c:pt idx="773">
                  <c:v>43304.625054398151</c:v>
                </c:pt>
                <c:pt idx="774">
                  <c:v>43304.666721122689</c:v>
                </c:pt>
                <c:pt idx="775">
                  <c:v>43304.708387847226</c:v>
                </c:pt>
                <c:pt idx="776">
                  <c:v>43304.750054571756</c:v>
                </c:pt>
                <c:pt idx="777">
                  <c:v>43304.791721296293</c:v>
                </c:pt>
                <c:pt idx="778">
                  <c:v>43304.83338802083</c:v>
                </c:pt>
                <c:pt idx="779">
                  <c:v>43304.875054745367</c:v>
                </c:pt>
                <c:pt idx="780">
                  <c:v>43304.916721469905</c:v>
                </c:pt>
                <c:pt idx="781">
                  <c:v>43304.958388194442</c:v>
                </c:pt>
                <c:pt idx="782">
                  <c:v>43305.000054918979</c:v>
                </c:pt>
                <c:pt idx="783">
                  <c:v>43305.041721643516</c:v>
                </c:pt>
                <c:pt idx="784">
                  <c:v>43305.083388368053</c:v>
                </c:pt>
                <c:pt idx="785">
                  <c:v>43305.125055092591</c:v>
                </c:pt>
                <c:pt idx="786">
                  <c:v>43305.166721817128</c:v>
                </c:pt>
                <c:pt idx="787">
                  <c:v>43305.208388541665</c:v>
                </c:pt>
                <c:pt idx="788">
                  <c:v>43305.250055266202</c:v>
                </c:pt>
                <c:pt idx="789">
                  <c:v>43305.291721990739</c:v>
                </c:pt>
                <c:pt idx="790">
                  <c:v>43305.333388715277</c:v>
                </c:pt>
                <c:pt idx="791">
                  <c:v>43305.375055439814</c:v>
                </c:pt>
                <c:pt idx="792">
                  <c:v>43305.416722164351</c:v>
                </c:pt>
                <c:pt idx="793">
                  <c:v>43305.458388888888</c:v>
                </c:pt>
                <c:pt idx="794">
                  <c:v>43305.500055613426</c:v>
                </c:pt>
                <c:pt idx="795">
                  <c:v>43305.541722337963</c:v>
                </c:pt>
                <c:pt idx="796">
                  <c:v>43305.5833890625</c:v>
                </c:pt>
                <c:pt idx="797">
                  <c:v>43305.625055787037</c:v>
                </c:pt>
                <c:pt idx="798">
                  <c:v>43305.666722511574</c:v>
                </c:pt>
                <c:pt idx="799">
                  <c:v>43305.708389236112</c:v>
                </c:pt>
                <c:pt idx="800">
                  <c:v>43305.750055960649</c:v>
                </c:pt>
                <c:pt idx="801">
                  <c:v>43305.791722685186</c:v>
                </c:pt>
                <c:pt idx="802">
                  <c:v>43305.833389409723</c:v>
                </c:pt>
                <c:pt idx="803">
                  <c:v>43305.87505613426</c:v>
                </c:pt>
                <c:pt idx="804">
                  <c:v>43305.916722858798</c:v>
                </c:pt>
                <c:pt idx="805">
                  <c:v>43305.958389583335</c:v>
                </c:pt>
                <c:pt idx="806">
                  <c:v>43306.000056307872</c:v>
                </c:pt>
                <c:pt idx="807">
                  <c:v>43306.041723032409</c:v>
                </c:pt>
                <c:pt idx="808">
                  <c:v>43306.083389756946</c:v>
                </c:pt>
                <c:pt idx="809">
                  <c:v>43306.125056481484</c:v>
                </c:pt>
                <c:pt idx="810">
                  <c:v>43306.166723206021</c:v>
                </c:pt>
                <c:pt idx="811">
                  <c:v>43306.208389930558</c:v>
                </c:pt>
                <c:pt idx="812">
                  <c:v>43306.250056655095</c:v>
                </c:pt>
                <c:pt idx="813">
                  <c:v>43306.291723379632</c:v>
                </c:pt>
                <c:pt idx="814">
                  <c:v>43306.33339010417</c:v>
                </c:pt>
                <c:pt idx="815">
                  <c:v>43306.375056828707</c:v>
                </c:pt>
                <c:pt idx="816">
                  <c:v>43306.416723553244</c:v>
                </c:pt>
                <c:pt idx="817">
                  <c:v>43306.458390277781</c:v>
                </c:pt>
                <c:pt idx="818">
                  <c:v>43306.500057002311</c:v>
                </c:pt>
                <c:pt idx="819">
                  <c:v>43306.541723726848</c:v>
                </c:pt>
                <c:pt idx="820">
                  <c:v>43306.583390451386</c:v>
                </c:pt>
                <c:pt idx="821">
                  <c:v>43306.625057175923</c:v>
                </c:pt>
                <c:pt idx="822">
                  <c:v>43306.66672390046</c:v>
                </c:pt>
                <c:pt idx="823">
                  <c:v>43306.708390624997</c:v>
                </c:pt>
                <c:pt idx="824">
                  <c:v>43306.750057349534</c:v>
                </c:pt>
                <c:pt idx="825">
                  <c:v>43306.791724074072</c:v>
                </c:pt>
                <c:pt idx="826">
                  <c:v>43306.833390798609</c:v>
                </c:pt>
                <c:pt idx="827">
                  <c:v>43306.875057523146</c:v>
                </c:pt>
                <c:pt idx="828">
                  <c:v>43306.916724247683</c:v>
                </c:pt>
                <c:pt idx="829">
                  <c:v>43306.958390972221</c:v>
                </c:pt>
                <c:pt idx="830">
                  <c:v>43307.000057696758</c:v>
                </c:pt>
                <c:pt idx="831">
                  <c:v>43307.041724421295</c:v>
                </c:pt>
                <c:pt idx="832">
                  <c:v>43307.083391145832</c:v>
                </c:pt>
                <c:pt idx="833">
                  <c:v>43307.125057870369</c:v>
                </c:pt>
                <c:pt idx="834">
                  <c:v>43307.166724594907</c:v>
                </c:pt>
                <c:pt idx="835">
                  <c:v>43307.208391319444</c:v>
                </c:pt>
                <c:pt idx="836">
                  <c:v>43307.250058043981</c:v>
                </c:pt>
                <c:pt idx="837">
                  <c:v>43307.291724768518</c:v>
                </c:pt>
                <c:pt idx="838">
                  <c:v>43307.333391493055</c:v>
                </c:pt>
                <c:pt idx="839">
                  <c:v>43307.375058217593</c:v>
                </c:pt>
                <c:pt idx="840">
                  <c:v>43307.41672494213</c:v>
                </c:pt>
                <c:pt idx="841">
                  <c:v>43307.458391666667</c:v>
                </c:pt>
                <c:pt idx="842">
                  <c:v>43307.500058391204</c:v>
                </c:pt>
                <c:pt idx="843">
                  <c:v>43307.541725115741</c:v>
                </c:pt>
                <c:pt idx="844">
                  <c:v>43307.583391840279</c:v>
                </c:pt>
                <c:pt idx="845">
                  <c:v>43307.625058564816</c:v>
                </c:pt>
                <c:pt idx="846">
                  <c:v>43307.666725289353</c:v>
                </c:pt>
                <c:pt idx="847">
                  <c:v>43307.70839201389</c:v>
                </c:pt>
                <c:pt idx="848">
                  <c:v>43307.750058738427</c:v>
                </c:pt>
                <c:pt idx="849">
                  <c:v>43307.791725462965</c:v>
                </c:pt>
                <c:pt idx="850">
                  <c:v>43307.833392187502</c:v>
                </c:pt>
                <c:pt idx="851">
                  <c:v>43307.875058912039</c:v>
                </c:pt>
                <c:pt idx="852">
                  <c:v>43307.916725636576</c:v>
                </c:pt>
                <c:pt idx="853">
                  <c:v>43307.958392361114</c:v>
                </c:pt>
                <c:pt idx="854">
                  <c:v>43308.000059085651</c:v>
                </c:pt>
                <c:pt idx="855">
                  <c:v>43308.041725810188</c:v>
                </c:pt>
                <c:pt idx="856">
                  <c:v>43308.083392534725</c:v>
                </c:pt>
                <c:pt idx="857">
                  <c:v>43308.125059259262</c:v>
                </c:pt>
                <c:pt idx="858">
                  <c:v>43308.1667259838</c:v>
                </c:pt>
                <c:pt idx="859">
                  <c:v>43308.208392708337</c:v>
                </c:pt>
                <c:pt idx="860">
                  <c:v>43308.250059432874</c:v>
                </c:pt>
                <c:pt idx="861">
                  <c:v>43308.291726157404</c:v>
                </c:pt>
                <c:pt idx="862">
                  <c:v>43308.333392881941</c:v>
                </c:pt>
                <c:pt idx="863">
                  <c:v>43308.375059606478</c:v>
                </c:pt>
                <c:pt idx="864">
                  <c:v>43308.416726331016</c:v>
                </c:pt>
                <c:pt idx="865">
                  <c:v>43308.458393055553</c:v>
                </c:pt>
                <c:pt idx="866">
                  <c:v>43308.50005978009</c:v>
                </c:pt>
                <c:pt idx="867">
                  <c:v>43308.541726504627</c:v>
                </c:pt>
                <c:pt idx="868">
                  <c:v>43308.583393229164</c:v>
                </c:pt>
                <c:pt idx="869">
                  <c:v>43308.625059953702</c:v>
                </c:pt>
                <c:pt idx="870">
                  <c:v>43308.666726678239</c:v>
                </c:pt>
                <c:pt idx="871">
                  <c:v>43308.708393402776</c:v>
                </c:pt>
                <c:pt idx="872">
                  <c:v>43308.750060127313</c:v>
                </c:pt>
                <c:pt idx="873">
                  <c:v>43308.79172685185</c:v>
                </c:pt>
                <c:pt idx="874">
                  <c:v>43308.833393576388</c:v>
                </c:pt>
                <c:pt idx="875">
                  <c:v>43308.875060300925</c:v>
                </c:pt>
                <c:pt idx="876">
                  <c:v>43308.916727025462</c:v>
                </c:pt>
                <c:pt idx="877">
                  <c:v>43308.958393749999</c:v>
                </c:pt>
                <c:pt idx="878">
                  <c:v>43309.000060474536</c:v>
                </c:pt>
                <c:pt idx="879">
                  <c:v>43309.041727199074</c:v>
                </c:pt>
                <c:pt idx="880">
                  <c:v>43309.083393923611</c:v>
                </c:pt>
                <c:pt idx="881">
                  <c:v>43309.125060648148</c:v>
                </c:pt>
                <c:pt idx="882">
                  <c:v>43309.166727372685</c:v>
                </c:pt>
                <c:pt idx="883">
                  <c:v>43309.208394097222</c:v>
                </c:pt>
                <c:pt idx="884">
                  <c:v>43309.25006082176</c:v>
                </c:pt>
                <c:pt idx="885">
                  <c:v>43309.291727546297</c:v>
                </c:pt>
                <c:pt idx="886">
                  <c:v>43309.333394270834</c:v>
                </c:pt>
                <c:pt idx="887">
                  <c:v>43309.375060995371</c:v>
                </c:pt>
                <c:pt idx="888">
                  <c:v>43309.416727719909</c:v>
                </c:pt>
                <c:pt idx="889">
                  <c:v>43309.458394444446</c:v>
                </c:pt>
                <c:pt idx="890">
                  <c:v>43309.500061168983</c:v>
                </c:pt>
                <c:pt idx="891">
                  <c:v>43309.54172789352</c:v>
                </c:pt>
                <c:pt idx="892">
                  <c:v>43309.583394618057</c:v>
                </c:pt>
                <c:pt idx="893">
                  <c:v>43309.625061342595</c:v>
                </c:pt>
                <c:pt idx="894">
                  <c:v>43309.666728067132</c:v>
                </c:pt>
                <c:pt idx="895">
                  <c:v>43309.708394791669</c:v>
                </c:pt>
                <c:pt idx="896">
                  <c:v>43309.750061516206</c:v>
                </c:pt>
                <c:pt idx="897">
                  <c:v>43309.791728240743</c:v>
                </c:pt>
                <c:pt idx="898">
                  <c:v>43309.833394965281</c:v>
                </c:pt>
                <c:pt idx="899">
                  <c:v>43309.875061689818</c:v>
                </c:pt>
                <c:pt idx="900">
                  <c:v>43309.916728414355</c:v>
                </c:pt>
                <c:pt idx="901">
                  <c:v>43309.958395138892</c:v>
                </c:pt>
                <c:pt idx="902">
                  <c:v>43310.000061863429</c:v>
                </c:pt>
                <c:pt idx="903">
                  <c:v>43310.041728587959</c:v>
                </c:pt>
                <c:pt idx="904">
                  <c:v>43310.083395312497</c:v>
                </c:pt>
                <c:pt idx="905">
                  <c:v>43310.125062037034</c:v>
                </c:pt>
                <c:pt idx="906">
                  <c:v>43310.166728761571</c:v>
                </c:pt>
                <c:pt idx="907">
                  <c:v>43310.208395486108</c:v>
                </c:pt>
                <c:pt idx="908">
                  <c:v>43310.250062210645</c:v>
                </c:pt>
                <c:pt idx="909">
                  <c:v>43310.291728935183</c:v>
                </c:pt>
                <c:pt idx="910">
                  <c:v>43310.33339565972</c:v>
                </c:pt>
                <c:pt idx="911">
                  <c:v>43310.375062384257</c:v>
                </c:pt>
                <c:pt idx="912">
                  <c:v>43310.416729108794</c:v>
                </c:pt>
                <c:pt idx="913">
                  <c:v>43310.458395833331</c:v>
                </c:pt>
                <c:pt idx="914">
                  <c:v>43310.500062557869</c:v>
                </c:pt>
                <c:pt idx="915">
                  <c:v>43310.541729282406</c:v>
                </c:pt>
                <c:pt idx="916">
                  <c:v>43310.583396006943</c:v>
                </c:pt>
                <c:pt idx="917">
                  <c:v>43310.62506273148</c:v>
                </c:pt>
                <c:pt idx="918">
                  <c:v>43310.666729456017</c:v>
                </c:pt>
                <c:pt idx="919">
                  <c:v>43310.708396180555</c:v>
                </c:pt>
                <c:pt idx="920">
                  <c:v>43310.750062905092</c:v>
                </c:pt>
                <c:pt idx="921">
                  <c:v>43310.791729629629</c:v>
                </c:pt>
                <c:pt idx="922">
                  <c:v>43310.833396354166</c:v>
                </c:pt>
                <c:pt idx="923">
                  <c:v>43310.875063078704</c:v>
                </c:pt>
                <c:pt idx="924">
                  <c:v>43310.916729803241</c:v>
                </c:pt>
                <c:pt idx="925">
                  <c:v>43310.958396527778</c:v>
                </c:pt>
                <c:pt idx="926">
                  <c:v>43311.000063252315</c:v>
                </c:pt>
                <c:pt idx="927">
                  <c:v>43311.041729976852</c:v>
                </c:pt>
                <c:pt idx="928">
                  <c:v>43311.08339670139</c:v>
                </c:pt>
                <c:pt idx="929">
                  <c:v>43311.125063425927</c:v>
                </c:pt>
                <c:pt idx="930">
                  <c:v>43311.166730150464</c:v>
                </c:pt>
                <c:pt idx="931">
                  <c:v>43311.208396875001</c:v>
                </c:pt>
                <c:pt idx="932">
                  <c:v>43311.250063599538</c:v>
                </c:pt>
                <c:pt idx="933">
                  <c:v>43311.291730324076</c:v>
                </c:pt>
                <c:pt idx="934">
                  <c:v>43311.333397048613</c:v>
                </c:pt>
                <c:pt idx="935">
                  <c:v>43311.37506377315</c:v>
                </c:pt>
                <c:pt idx="936">
                  <c:v>43311.416730497687</c:v>
                </c:pt>
                <c:pt idx="937">
                  <c:v>43311.458397222224</c:v>
                </c:pt>
                <c:pt idx="938">
                  <c:v>43311.500063946762</c:v>
                </c:pt>
                <c:pt idx="939">
                  <c:v>43311.541730671299</c:v>
                </c:pt>
                <c:pt idx="940">
                  <c:v>43311.583397395836</c:v>
                </c:pt>
                <c:pt idx="941">
                  <c:v>43311.625064120373</c:v>
                </c:pt>
                <c:pt idx="942">
                  <c:v>43311.66673084491</c:v>
                </c:pt>
                <c:pt idx="943">
                  <c:v>43311.708397569448</c:v>
                </c:pt>
                <c:pt idx="944">
                  <c:v>43311.750064293985</c:v>
                </c:pt>
                <c:pt idx="945">
                  <c:v>43311.791731018522</c:v>
                </c:pt>
                <c:pt idx="946">
                  <c:v>43311.833397743052</c:v>
                </c:pt>
                <c:pt idx="947">
                  <c:v>43311.875064467589</c:v>
                </c:pt>
                <c:pt idx="948">
                  <c:v>43311.916731192126</c:v>
                </c:pt>
                <c:pt idx="949">
                  <c:v>43311.958397916664</c:v>
                </c:pt>
                <c:pt idx="950">
                  <c:v>43312.000064641201</c:v>
                </c:pt>
                <c:pt idx="951">
                  <c:v>43312.041731365738</c:v>
                </c:pt>
                <c:pt idx="952">
                  <c:v>43312.083398090275</c:v>
                </c:pt>
                <c:pt idx="953">
                  <c:v>43312.125064814813</c:v>
                </c:pt>
                <c:pt idx="954">
                  <c:v>43312.16673153935</c:v>
                </c:pt>
                <c:pt idx="955">
                  <c:v>43312.208398263887</c:v>
                </c:pt>
                <c:pt idx="956">
                  <c:v>43312.250064988424</c:v>
                </c:pt>
                <c:pt idx="957">
                  <c:v>43312.291731712961</c:v>
                </c:pt>
                <c:pt idx="958">
                  <c:v>43312.333398437499</c:v>
                </c:pt>
                <c:pt idx="959">
                  <c:v>43312.375065162036</c:v>
                </c:pt>
                <c:pt idx="960">
                  <c:v>43312.416731886573</c:v>
                </c:pt>
                <c:pt idx="961">
                  <c:v>43312.45839861111</c:v>
                </c:pt>
                <c:pt idx="962">
                  <c:v>43312.500065335647</c:v>
                </c:pt>
                <c:pt idx="963">
                  <c:v>43312.541732060185</c:v>
                </c:pt>
                <c:pt idx="964">
                  <c:v>43312.583398784722</c:v>
                </c:pt>
                <c:pt idx="965">
                  <c:v>43312.625065509259</c:v>
                </c:pt>
                <c:pt idx="966">
                  <c:v>43312.666732233796</c:v>
                </c:pt>
                <c:pt idx="967">
                  <c:v>43312.708398958333</c:v>
                </c:pt>
                <c:pt idx="968">
                  <c:v>43312.750065682871</c:v>
                </c:pt>
                <c:pt idx="969">
                  <c:v>43312.791732407408</c:v>
                </c:pt>
                <c:pt idx="970">
                  <c:v>43312.833399131945</c:v>
                </c:pt>
                <c:pt idx="971">
                  <c:v>43312.875065856482</c:v>
                </c:pt>
                <c:pt idx="972">
                  <c:v>43312.916732581019</c:v>
                </c:pt>
                <c:pt idx="973">
                  <c:v>43312.958399305557</c:v>
                </c:pt>
                <c:pt idx="974">
                  <c:v>43313.000066030094</c:v>
                </c:pt>
                <c:pt idx="975">
                  <c:v>43313.041732754631</c:v>
                </c:pt>
                <c:pt idx="976">
                  <c:v>43313.083399479168</c:v>
                </c:pt>
                <c:pt idx="977">
                  <c:v>43313.125066203706</c:v>
                </c:pt>
                <c:pt idx="978">
                  <c:v>43313.166732928243</c:v>
                </c:pt>
                <c:pt idx="979">
                  <c:v>43313.20839965278</c:v>
                </c:pt>
                <c:pt idx="980">
                  <c:v>43313.250066377317</c:v>
                </c:pt>
                <c:pt idx="981">
                  <c:v>43313.291733101854</c:v>
                </c:pt>
                <c:pt idx="982">
                  <c:v>43313.333399826392</c:v>
                </c:pt>
                <c:pt idx="983">
                  <c:v>43313.375066550929</c:v>
                </c:pt>
                <c:pt idx="984">
                  <c:v>43313.416733275466</c:v>
                </c:pt>
                <c:pt idx="985">
                  <c:v>43313.458400000003</c:v>
                </c:pt>
                <c:pt idx="986">
                  <c:v>43313.50006672454</c:v>
                </c:pt>
                <c:pt idx="987">
                  <c:v>43313.541733449078</c:v>
                </c:pt>
                <c:pt idx="988">
                  <c:v>43313.583400173608</c:v>
                </c:pt>
                <c:pt idx="989">
                  <c:v>43313.625066898145</c:v>
                </c:pt>
                <c:pt idx="990">
                  <c:v>43313.666733622682</c:v>
                </c:pt>
                <c:pt idx="991">
                  <c:v>43313.708400347219</c:v>
                </c:pt>
                <c:pt idx="992">
                  <c:v>43313.750067071756</c:v>
                </c:pt>
                <c:pt idx="993">
                  <c:v>43313.791733796294</c:v>
                </c:pt>
                <c:pt idx="994">
                  <c:v>43313.833400520831</c:v>
                </c:pt>
                <c:pt idx="995">
                  <c:v>43313.875067245368</c:v>
                </c:pt>
                <c:pt idx="996">
                  <c:v>43313.916733969905</c:v>
                </c:pt>
                <c:pt idx="997">
                  <c:v>43313.958400694442</c:v>
                </c:pt>
                <c:pt idx="998">
                  <c:v>43314.00006741898</c:v>
                </c:pt>
                <c:pt idx="999">
                  <c:v>43314.041734143517</c:v>
                </c:pt>
                <c:pt idx="1000">
                  <c:v>43314.083400868054</c:v>
                </c:pt>
                <c:pt idx="1001">
                  <c:v>43314.125067592591</c:v>
                </c:pt>
                <c:pt idx="1002">
                  <c:v>43314.166734317128</c:v>
                </c:pt>
                <c:pt idx="1003">
                  <c:v>43314.208401041666</c:v>
                </c:pt>
                <c:pt idx="1004">
                  <c:v>43314.250067766203</c:v>
                </c:pt>
                <c:pt idx="1005">
                  <c:v>43314.29173449074</c:v>
                </c:pt>
                <c:pt idx="1006">
                  <c:v>43314.333401215277</c:v>
                </c:pt>
                <c:pt idx="1007">
                  <c:v>43314.375067939814</c:v>
                </c:pt>
                <c:pt idx="1008">
                  <c:v>43314.416734664352</c:v>
                </c:pt>
                <c:pt idx="1009">
                  <c:v>43314.458401388889</c:v>
                </c:pt>
                <c:pt idx="1010">
                  <c:v>43314.500068113426</c:v>
                </c:pt>
                <c:pt idx="1011">
                  <c:v>43314.541734837963</c:v>
                </c:pt>
                <c:pt idx="1012">
                  <c:v>43314.583401562501</c:v>
                </c:pt>
                <c:pt idx="1013">
                  <c:v>43314.625068287038</c:v>
                </c:pt>
                <c:pt idx="1014">
                  <c:v>43314.666735011575</c:v>
                </c:pt>
                <c:pt idx="1015">
                  <c:v>43314.708401736112</c:v>
                </c:pt>
                <c:pt idx="1016">
                  <c:v>43314.750068460649</c:v>
                </c:pt>
                <c:pt idx="1017">
                  <c:v>43314.791735185187</c:v>
                </c:pt>
                <c:pt idx="1018">
                  <c:v>43314.833401909724</c:v>
                </c:pt>
                <c:pt idx="1019">
                  <c:v>43314.875068634261</c:v>
                </c:pt>
                <c:pt idx="1020">
                  <c:v>43314.916735358798</c:v>
                </c:pt>
                <c:pt idx="1021">
                  <c:v>43314.958402083335</c:v>
                </c:pt>
                <c:pt idx="1022">
                  <c:v>43315.000068807873</c:v>
                </c:pt>
                <c:pt idx="1023">
                  <c:v>43315.04173553241</c:v>
                </c:pt>
                <c:pt idx="1024">
                  <c:v>43315.083402256947</c:v>
                </c:pt>
                <c:pt idx="1025">
                  <c:v>43315.125068981484</c:v>
                </c:pt>
                <c:pt idx="1026">
                  <c:v>43315.166735706021</c:v>
                </c:pt>
                <c:pt idx="1027">
                  <c:v>43315.208402430559</c:v>
                </c:pt>
                <c:pt idx="1028">
                  <c:v>43315.250069155096</c:v>
                </c:pt>
                <c:pt idx="1029">
                  <c:v>43315.291735879633</c:v>
                </c:pt>
                <c:pt idx="1030">
                  <c:v>43315.33340260417</c:v>
                </c:pt>
                <c:pt idx="1031">
                  <c:v>43315.3750693287</c:v>
                </c:pt>
                <c:pt idx="1032">
                  <c:v>43315.416736053237</c:v>
                </c:pt>
                <c:pt idx="1033">
                  <c:v>43315.458402777775</c:v>
                </c:pt>
                <c:pt idx="1034">
                  <c:v>43315.500069502312</c:v>
                </c:pt>
                <c:pt idx="1035">
                  <c:v>43315.541736226849</c:v>
                </c:pt>
                <c:pt idx="1036">
                  <c:v>43315.583402951386</c:v>
                </c:pt>
                <c:pt idx="1037">
                  <c:v>43315.625069675923</c:v>
                </c:pt>
                <c:pt idx="1038">
                  <c:v>43315.666736400461</c:v>
                </c:pt>
                <c:pt idx="1039">
                  <c:v>43315.708403124998</c:v>
                </c:pt>
                <c:pt idx="1040">
                  <c:v>43315.750069849535</c:v>
                </c:pt>
                <c:pt idx="1041">
                  <c:v>43315.791736574072</c:v>
                </c:pt>
                <c:pt idx="1042">
                  <c:v>43315.833403298609</c:v>
                </c:pt>
                <c:pt idx="1043">
                  <c:v>43315.875070023147</c:v>
                </c:pt>
                <c:pt idx="1044">
                  <c:v>43315.916736747684</c:v>
                </c:pt>
                <c:pt idx="1045">
                  <c:v>43315.958403472221</c:v>
                </c:pt>
                <c:pt idx="1046">
                  <c:v>43316.000070196758</c:v>
                </c:pt>
                <c:pt idx="1047">
                  <c:v>43316.041736921296</c:v>
                </c:pt>
                <c:pt idx="1048">
                  <c:v>43316.083403645833</c:v>
                </c:pt>
                <c:pt idx="1049">
                  <c:v>43316.12507037037</c:v>
                </c:pt>
                <c:pt idx="1050">
                  <c:v>43316.166737094907</c:v>
                </c:pt>
                <c:pt idx="1051">
                  <c:v>43316.208403819444</c:v>
                </c:pt>
                <c:pt idx="1052">
                  <c:v>43316.250070543982</c:v>
                </c:pt>
                <c:pt idx="1053">
                  <c:v>43316.291737268519</c:v>
                </c:pt>
                <c:pt idx="1054">
                  <c:v>43316.333403993056</c:v>
                </c:pt>
                <c:pt idx="1055">
                  <c:v>43316.375070717593</c:v>
                </c:pt>
                <c:pt idx="1056">
                  <c:v>43316.41673744213</c:v>
                </c:pt>
                <c:pt idx="1057">
                  <c:v>43316.458404166668</c:v>
                </c:pt>
                <c:pt idx="1058">
                  <c:v>43316.500070891205</c:v>
                </c:pt>
                <c:pt idx="1059">
                  <c:v>43316.541737615742</c:v>
                </c:pt>
                <c:pt idx="1060">
                  <c:v>43316.583404340279</c:v>
                </c:pt>
                <c:pt idx="1061">
                  <c:v>43316.625071064816</c:v>
                </c:pt>
                <c:pt idx="1062">
                  <c:v>43316.666737789354</c:v>
                </c:pt>
                <c:pt idx="1063">
                  <c:v>43316.708404513891</c:v>
                </c:pt>
                <c:pt idx="1064">
                  <c:v>43316.750071238428</c:v>
                </c:pt>
                <c:pt idx="1065">
                  <c:v>43316.791737962965</c:v>
                </c:pt>
                <c:pt idx="1066">
                  <c:v>43316.833404687502</c:v>
                </c:pt>
                <c:pt idx="1067">
                  <c:v>43316.87507141204</c:v>
                </c:pt>
                <c:pt idx="1068">
                  <c:v>43316.916738136577</c:v>
                </c:pt>
                <c:pt idx="1069">
                  <c:v>43316.958404861114</c:v>
                </c:pt>
                <c:pt idx="1070">
                  <c:v>43317.000071585651</c:v>
                </c:pt>
                <c:pt idx="1071">
                  <c:v>43317.041738310189</c:v>
                </c:pt>
                <c:pt idx="1072">
                  <c:v>43317.083405034726</c:v>
                </c:pt>
                <c:pt idx="1073">
                  <c:v>43317.125071759256</c:v>
                </c:pt>
                <c:pt idx="1074">
                  <c:v>43317.166738483793</c:v>
                </c:pt>
                <c:pt idx="1075">
                  <c:v>43317.20840520833</c:v>
                </c:pt>
                <c:pt idx="1076">
                  <c:v>43317.250071932867</c:v>
                </c:pt>
                <c:pt idx="1077">
                  <c:v>43317.291738657404</c:v>
                </c:pt>
                <c:pt idx="1078">
                  <c:v>43317.333405381942</c:v>
                </c:pt>
                <c:pt idx="1079">
                  <c:v>43317.375072106479</c:v>
                </c:pt>
                <c:pt idx="1080">
                  <c:v>43317.416738831016</c:v>
                </c:pt>
                <c:pt idx="1081">
                  <c:v>43317.458405555553</c:v>
                </c:pt>
                <c:pt idx="1082">
                  <c:v>43317.500072280091</c:v>
                </c:pt>
                <c:pt idx="1083">
                  <c:v>43317.541739004628</c:v>
                </c:pt>
                <c:pt idx="1084">
                  <c:v>43317.583405729165</c:v>
                </c:pt>
                <c:pt idx="1085">
                  <c:v>43317.625072453702</c:v>
                </c:pt>
                <c:pt idx="1086">
                  <c:v>43317.666739178239</c:v>
                </c:pt>
                <c:pt idx="1087">
                  <c:v>43317.708405902777</c:v>
                </c:pt>
                <c:pt idx="1088">
                  <c:v>43317.750072627314</c:v>
                </c:pt>
                <c:pt idx="1089">
                  <c:v>43317.791739351851</c:v>
                </c:pt>
                <c:pt idx="1090">
                  <c:v>43317.833406076388</c:v>
                </c:pt>
                <c:pt idx="1091">
                  <c:v>43317.875072800925</c:v>
                </c:pt>
                <c:pt idx="1092">
                  <c:v>43317.916739525463</c:v>
                </c:pt>
                <c:pt idx="1093">
                  <c:v>43317.95840625</c:v>
                </c:pt>
                <c:pt idx="1094">
                  <c:v>43318.000072974537</c:v>
                </c:pt>
                <c:pt idx="1095">
                  <c:v>43318.041739699074</c:v>
                </c:pt>
                <c:pt idx="1096">
                  <c:v>43318.083406423611</c:v>
                </c:pt>
                <c:pt idx="1097">
                  <c:v>43318.125073148149</c:v>
                </c:pt>
                <c:pt idx="1098">
                  <c:v>43318.166739872686</c:v>
                </c:pt>
                <c:pt idx="1099">
                  <c:v>43318.208406597223</c:v>
                </c:pt>
                <c:pt idx="1100">
                  <c:v>43318.25007332176</c:v>
                </c:pt>
                <c:pt idx="1101">
                  <c:v>43318.291740046297</c:v>
                </c:pt>
                <c:pt idx="1102">
                  <c:v>43318.333406770835</c:v>
                </c:pt>
                <c:pt idx="1103">
                  <c:v>43318.375073495372</c:v>
                </c:pt>
                <c:pt idx="1104">
                  <c:v>43318.416740219909</c:v>
                </c:pt>
                <c:pt idx="1105">
                  <c:v>43318.458406944446</c:v>
                </c:pt>
                <c:pt idx="1106">
                  <c:v>43318.500073668984</c:v>
                </c:pt>
                <c:pt idx="1107">
                  <c:v>43318.541740393521</c:v>
                </c:pt>
                <c:pt idx="1108">
                  <c:v>43318.583407118058</c:v>
                </c:pt>
                <c:pt idx="1109">
                  <c:v>43318.625073842595</c:v>
                </c:pt>
                <c:pt idx="1110">
                  <c:v>43318.666740567132</c:v>
                </c:pt>
                <c:pt idx="1111">
                  <c:v>43318.70840729167</c:v>
                </c:pt>
                <c:pt idx="1112">
                  <c:v>43318.750074016207</c:v>
                </c:pt>
                <c:pt idx="1113">
                  <c:v>43318.791740740744</c:v>
                </c:pt>
                <c:pt idx="1114">
                  <c:v>43318.833407465281</c:v>
                </c:pt>
                <c:pt idx="1115">
                  <c:v>43318.875074189818</c:v>
                </c:pt>
                <c:pt idx="1116">
                  <c:v>43318.916740914348</c:v>
                </c:pt>
                <c:pt idx="1117">
                  <c:v>43318.958407638886</c:v>
                </c:pt>
                <c:pt idx="1118">
                  <c:v>43319.000074363423</c:v>
                </c:pt>
                <c:pt idx="1119">
                  <c:v>43319.04174108796</c:v>
                </c:pt>
                <c:pt idx="1120">
                  <c:v>43319.083407812497</c:v>
                </c:pt>
                <c:pt idx="1121">
                  <c:v>43319.125074537034</c:v>
                </c:pt>
                <c:pt idx="1122">
                  <c:v>43319.166741261572</c:v>
                </c:pt>
                <c:pt idx="1123">
                  <c:v>43319.208407986109</c:v>
                </c:pt>
                <c:pt idx="1124">
                  <c:v>43319.250074710646</c:v>
                </c:pt>
                <c:pt idx="1125">
                  <c:v>43319.291741435183</c:v>
                </c:pt>
                <c:pt idx="1126">
                  <c:v>43319.33340815972</c:v>
                </c:pt>
                <c:pt idx="1127">
                  <c:v>43319.375074884258</c:v>
                </c:pt>
                <c:pt idx="1128">
                  <c:v>43319.416741608795</c:v>
                </c:pt>
                <c:pt idx="1129">
                  <c:v>43319.458408333332</c:v>
                </c:pt>
                <c:pt idx="1130">
                  <c:v>43319.500075057869</c:v>
                </c:pt>
                <c:pt idx="1131">
                  <c:v>43319.541741782406</c:v>
                </c:pt>
                <c:pt idx="1132">
                  <c:v>43319.583408506944</c:v>
                </c:pt>
                <c:pt idx="1133">
                  <c:v>43319.625075231481</c:v>
                </c:pt>
                <c:pt idx="1134">
                  <c:v>43319.666741956018</c:v>
                </c:pt>
                <c:pt idx="1135">
                  <c:v>43319.708408680555</c:v>
                </c:pt>
                <c:pt idx="1136">
                  <c:v>43319.750075405093</c:v>
                </c:pt>
                <c:pt idx="1137">
                  <c:v>43319.79174212963</c:v>
                </c:pt>
                <c:pt idx="1138">
                  <c:v>43319.833408854167</c:v>
                </c:pt>
                <c:pt idx="1139">
                  <c:v>43319.875075578704</c:v>
                </c:pt>
                <c:pt idx="1140">
                  <c:v>43319.916742303241</c:v>
                </c:pt>
                <c:pt idx="1141">
                  <c:v>43319.958409027779</c:v>
                </c:pt>
                <c:pt idx="1142">
                  <c:v>43320.000075752316</c:v>
                </c:pt>
                <c:pt idx="1143">
                  <c:v>43320.041742476853</c:v>
                </c:pt>
                <c:pt idx="1144">
                  <c:v>43320.08340920139</c:v>
                </c:pt>
                <c:pt idx="1145">
                  <c:v>43320.125075925927</c:v>
                </c:pt>
                <c:pt idx="1146">
                  <c:v>43320.166742650465</c:v>
                </c:pt>
                <c:pt idx="1147">
                  <c:v>43320.208409375002</c:v>
                </c:pt>
                <c:pt idx="1148">
                  <c:v>43320.250076099539</c:v>
                </c:pt>
                <c:pt idx="1149">
                  <c:v>43320.291742824076</c:v>
                </c:pt>
                <c:pt idx="1150">
                  <c:v>43320.333409548613</c:v>
                </c:pt>
                <c:pt idx="1151">
                  <c:v>43320.375076273151</c:v>
                </c:pt>
                <c:pt idx="1152">
                  <c:v>43320.416742997688</c:v>
                </c:pt>
                <c:pt idx="1153">
                  <c:v>43320.458409722225</c:v>
                </c:pt>
                <c:pt idx="1154">
                  <c:v>43320.500076446762</c:v>
                </c:pt>
                <c:pt idx="1155">
                  <c:v>43320.541743171299</c:v>
                </c:pt>
                <c:pt idx="1156">
                  <c:v>43320.583409895837</c:v>
                </c:pt>
                <c:pt idx="1157">
                  <c:v>43320.625076620374</c:v>
                </c:pt>
                <c:pt idx="1158">
                  <c:v>43320.666743344904</c:v>
                </c:pt>
                <c:pt idx="1159">
                  <c:v>43320.708410069441</c:v>
                </c:pt>
                <c:pt idx="1160">
                  <c:v>43320.750076793978</c:v>
                </c:pt>
                <c:pt idx="1161">
                  <c:v>43320.791743518515</c:v>
                </c:pt>
                <c:pt idx="1162">
                  <c:v>43320.833410243053</c:v>
                </c:pt>
                <c:pt idx="1163">
                  <c:v>43320.87507696759</c:v>
                </c:pt>
                <c:pt idx="1164">
                  <c:v>43320.916743692127</c:v>
                </c:pt>
                <c:pt idx="1165">
                  <c:v>43320.958410416664</c:v>
                </c:pt>
                <c:pt idx="1166">
                  <c:v>43321.000077141201</c:v>
                </c:pt>
                <c:pt idx="1167">
                  <c:v>43321.041743865739</c:v>
                </c:pt>
                <c:pt idx="1168">
                  <c:v>43321.083410590276</c:v>
                </c:pt>
                <c:pt idx="1169">
                  <c:v>43321.125077314813</c:v>
                </c:pt>
                <c:pt idx="1170">
                  <c:v>43321.16674403935</c:v>
                </c:pt>
                <c:pt idx="1171">
                  <c:v>43321.208410763888</c:v>
                </c:pt>
                <c:pt idx="1172">
                  <c:v>43321.250077488425</c:v>
                </c:pt>
                <c:pt idx="1173">
                  <c:v>43321.291744212962</c:v>
                </c:pt>
                <c:pt idx="1174">
                  <c:v>43321.333410937499</c:v>
                </c:pt>
                <c:pt idx="1175">
                  <c:v>43321.375077662036</c:v>
                </c:pt>
                <c:pt idx="1176">
                  <c:v>43321.416744386574</c:v>
                </c:pt>
                <c:pt idx="1177">
                  <c:v>43321.458411111111</c:v>
                </c:pt>
                <c:pt idx="1178">
                  <c:v>43321.500077835648</c:v>
                </c:pt>
                <c:pt idx="1179">
                  <c:v>43321.541744560185</c:v>
                </c:pt>
                <c:pt idx="1180">
                  <c:v>43321.583411284722</c:v>
                </c:pt>
                <c:pt idx="1181">
                  <c:v>43321.62507800926</c:v>
                </c:pt>
                <c:pt idx="1182">
                  <c:v>43321.666744733797</c:v>
                </c:pt>
                <c:pt idx="1183">
                  <c:v>43321.708411458334</c:v>
                </c:pt>
                <c:pt idx="1184">
                  <c:v>43321.750078182871</c:v>
                </c:pt>
                <c:pt idx="1185">
                  <c:v>43321.791744907408</c:v>
                </c:pt>
                <c:pt idx="1186">
                  <c:v>43321.833411631946</c:v>
                </c:pt>
                <c:pt idx="1187">
                  <c:v>43321.875078356483</c:v>
                </c:pt>
                <c:pt idx="1188">
                  <c:v>43321.91674508102</c:v>
                </c:pt>
                <c:pt idx="1189">
                  <c:v>43321.958411805557</c:v>
                </c:pt>
                <c:pt idx="1190">
                  <c:v>43322.000078530094</c:v>
                </c:pt>
                <c:pt idx="1191">
                  <c:v>43322.041745254632</c:v>
                </c:pt>
                <c:pt idx="1192">
                  <c:v>43322.083411979169</c:v>
                </c:pt>
                <c:pt idx="1193">
                  <c:v>43322.125078703706</c:v>
                </c:pt>
                <c:pt idx="1194">
                  <c:v>43322.166745428243</c:v>
                </c:pt>
                <c:pt idx="1195">
                  <c:v>43322.208412152781</c:v>
                </c:pt>
                <c:pt idx="1196">
                  <c:v>43322.250078877318</c:v>
                </c:pt>
                <c:pt idx="1197">
                  <c:v>43322.291745601855</c:v>
                </c:pt>
                <c:pt idx="1198">
                  <c:v>43322.333412326392</c:v>
                </c:pt>
                <c:pt idx="1199">
                  <c:v>43322.375079050929</c:v>
                </c:pt>
                <c:pt idx="1200">
                  <c:v>43322.416745775467</c:v>
                </c:pt>
                <c:pt idx="1201">
                  <c:v>43322.458412499996</c:v>
                </c:pt>
                <c:pt idx="1202">
                  <c:v>43322.500079224534</c:v>
                </c:pt>
                <c:pt idx="1203">
                  <c:v>43322.541745949071</c:v>
                </c:pt>
                <c:pt idx="1204">
                  <c:v>43322.583412673608</c:v>
                </c:pt>
                <c:pt idx="1205">
                  <c:v>43322.625079398145</c:v>
                </c:pt>
                <c:pt idx="1206">
                  <c:v>43322.666746122683</c:v>
                </c:pt>
                <c:pt idx="1207">
                  <c:v>43322.70841284722</c:v>
                </c:pt>
                <c:pt idx="1208">
                  <c:v>43322.750079571757</c:v>
                </c:pt>
                <c:pt idx="1209">
                  <c:v>43322.791746296294</c:v>
                </c:pt>
                <c:pt idx="1210">
                  <c:v>43322.833413020831</c:v>
                </c:pt>
                <c:pt idx="1211">
                  <c:v>43322.875079745369</c:v>
                </c:pt>
                <c:pt idx="1212">
                  <c:v>43322.916746469906</c:v>
                </c:pt>
                <c:pt idx="1213">
                  <c:v>43322.958413194443</c:v>
                </c:pt>
                <c:pt idx="1214">
                  <c:v>43323.00007991898</c:v>
                </c:pt>
                <c:pt idx="1215">
                  <c:v>43323.041746643517</c:v>
                </c:pt>
                <c:pt idx="1216">
                  <c:v>43323.083413368055</c:v>
                </c:pt>
                <c:pt idx="1217">
                  <c:v>43323.125080092592</c:v>
                </c:pt>
                <c:pt idx="1218">
                  <c:v>43323.166746817129</c:v>
                </c:pt>
                <c:pt idx="1219">
                  <c:v>43323.208413541666</c:v>
                </c:pt>
                <c:pt idx="1220">
                  <c:v>43323.250080266203</c:v>
                </c:pt>
                <c:pt idx="1221">
                  <c:v>43323.291746990741</c:v>
                </c:pt>
                <c:pt idx="1222">
                  <c:v>43323.333413715278</c:v>
                </c:pt>
                <c:pt idx="1223">
                  <c:v>43323.375080439815</c:v>
                </c:pt>
                <c:pt idx="1224">
                  <c:v>43323.416747164352</c:v>
                </c:pt>
                <c:pt idx="1225">
                  <c:v>43323.458413888889</c:v>
                </c:pt>
                <c:pt idx="1226">
                  <c:v>43323.500080613427</c:v>
                </c:pt>
                <c:pt idx="1227">
                  <c:v>43323.541747337964</c:v>
                </c:pt>
                <c:pt idx="1228">
                  <c:v>43323.583414062501</c:v>
                </c:pt>
                <c:pt idx="1229">
                  <c:v>43323.625080787038</c:v>
                </c:pt>
                <c:pt idx="1230">
                  <c:v>43323.666747511576</c:v>
                </c:pt>
                <c:pt idx="1231">
                  <c:v>43323.708414236113</c:v>
                </c:pt>
                <c:pt idx="1232">
                  <c:v>43323.75008096065</c:v>
                </c:pt>
                <c:pt idx="1233">
                  <c:v>43323.791747685187</c:v>
                </c:pt>
                <c:pt idx="1234">
                  <c:v>43323.833414409724</c:v>
                </c:pt>
                <c:pt idx="1235">
                  <c:v>43323.875081134262</c:v>
                </c:pt>
                <c:pt idx="1236">
                  <c:v>43323.916747858799</c:v>
                </c:pt>
                <c:pt idx="1237">
                  <c:v>43323.958414583336</c:v>
                </c:pt>
                <c:pt idx="1238">
                  <c:v>43324.000081307873</c:v>
                </c:pt>
                <c:pt idx="1239">
                  <c:v>43324.04174803241</c:v>
                </c:pt>
                <c:pt idx="1240">
                  <c:v>43324.083414756948</c:v>
                </c:pt>
                <c:pt idx="1241">
                  <c:v>43324.125081481485</c:v>
                </c:pt>
                <c:pt idx="1242">
                  <c:v>43324.166748206022</c:v>
                </c:pt>
                <c:pt idx="1243">
                  <c:v>43324.208414930552</c:v>
                </c:pt>
                <c:pt idx="1244">
                  <c:v>43324.250081655089</c:v>
                </c:pt>
                <c:pt idx="1245">
                  <c:v>43324.291748379626</c:v>
                </c:pt>
                <c:pt idx="1246">
                  <c:v>43324.333415104164</c:v>
                </c:pt>
                <c:pt idx="1247">
                  <c:v>43324.375081828701</c:v>
                </c:pt>
                <c:pt idx="1248">
                  <c:v>43324.416748553238</c:v>
                </c:pt>
                <c:pt idx="1249">
                  <c:v>43324.458415277775</c:v>
                </c:pt>
                <c:pt idx="1250">
                  <c:v>43324.500082002312</c:v>
                </c:pt>
                <c:pt idx="1251">
                  <c:v>43324.54174872685</c:v>
                </c:pt>
                <c:pt idx="1252">
                  <c:v>43324.583415451387</c:v>
                </c:pt>
                <c:pt idx="1253">
                  <c:v>43324.625082175924</c:v>
                </c:pt>
                <c:pt idx="1254">
                  <c:v>43324.666748900461</c:v>
                </c:pt>
                <c:pt idx="1255">
                  <c:v>43324.708415624998</c:v>
                </c:pt>
                <c:pt idx="1256">
                  <c:v>43324.750082349536</c:v>
                </c:pt>
                <c:pt idx="1257">
                  <c:v>43324.791749074073</c:v>
                </c:pt>
                <c:pt idx="1258">
                  <c:v>43324.83341579861</c:v>
                </c:pt>
                <c:pt idx="1259">
                  <c:v>43324.875082523147</c:v>
                </c:pt>
                <c:pt idx="1260">
                  <c:v>43324.916749247684</c:v>
                </c:pt>
                <c:pt idx="1261">
                  <c:v>43324.958415972222</c:v>
                </c:pt>
                <c:pt idx="1262">
                  <c:v>43325.000082696759</c:v>
                </c:pt>
                <c:pt idx="1263">
                  <c:v>43325.041749421296</c:v>
                </c:pt>
                <c:pt idx="1264">
                  <c:v>43325.083416145833</c:v>
                </c:pt>
                <c:pt idx="1265">
                  <c:v>43325.125082870371</c:v>
                </c:pt>
                <c:pt idx="1266">
                  <c:v>43325.166749594908</c:v>
                </c:pt>
                <c:pt idx="1267">
                  <c:v>43325.208416319445</c:v>
                </c:pt>
                <c:pt idx="1268">
                  <c:v>43325.250083043982</c:v>
                </c:pt>
                <c:pt idx="1269">
                  <c:v>43325.291749768519</c:v>
                </c:pt>
                <c:pt idx="1270">
                  <c:v>43325.333416493057</c:v>
                </c:pt>
                <c:pt idx="1271">
                  <c:v>43325.375083217594</c:v>
                </c:pt>
                <c:pt idx="1272">
                  <c:v>43325.416749942131</c:v>
                </c:pt>
                <c:pt idx="1273">
                  <c:v>43325.458416666668</c:v>
                </c:pt>
                <c:pt idx="1274">
                  <c:v>43325.500083391205</c:v>
                </c:pt>
                <c:pt idx="1275">
                  <c:v>43325.541750115743</c:v>
                </c:pt>
                <c:pt idx="1276">
                  <c:v>43325.58341684028</c:v>
                </c:pt>
                <c:pt idx="1277">
                  <c:v>43325.625083564817</c:v>
                </c:pt>
                <c:pt idx="1278">
                  <c:v>43325.666750289354</c:v>
                </c:pt>
                <c:pt idx="1279">
                  <c:v>43325.708417013891</c:v>
                </c:pt>
                <c:pt idx="1280">
                  <c:v>43325.750083738429</c:v>
                </c:pt>
                <c:pt idx="1281">
                  <c:v>43325.791750462966</c:v>
                </c:pt>
                <c:pt idx="1282">
                  <c:v>43325.833417187503</c:v>
                </c:pt>
                <c:pt idx="1283">
                  <c:v>43325.87508391204</c:v>
                </c:pt>
                <c:pt idx="1284">
                  <c:v>43325.916750636577</c:v>
                </c:pt>
                <c:pt idx="1285">
                  <c:v>43325.958417361115</c:v>
                </c:pt>
                <c:pt idx="1286">
                  <c:v>43326.000084085645</c:v>
                </c:pt>
                <c:pt idx="1287">
                  <c:v>43326.041750810182</c:v>
                </c:pt>
                <c:pt idx="1288">
                  <c:v>43326.083417534719</c:v>
                </c:pt>
                <c:pt idx="1289">
                  <c:v>43326.125084259256</c:v>
                </c:pt>
                <c:pt idx="1290">
                  <c:v>43326.166750983793</c:v>
                </c:pt>
                <c:pt idx="1291">
                  <c:v>43326.208417708331</c:v>
                </c:pt>
                <c:pt idx="1292">
                  <c:v>43326.250084432868</c:v>
                </c:pt>
                <c:pt idx="1293">
                  <c:v>43326.291751157405</c:v>
                </c:pt>
                <c:pt idx="1294">
                  <c:v>43326.333417881942</c:v>
                </c:pt>
                <c:pt idx="1295">
                  <c:v>43326.37508460648</c:v>
                </c:pt>
                <c:pt idx="1296">
                  <c:v>43326.416751331017</c:v>
                </c:pt>
                <c:pt idx="1297">
                  <c:v>43326.458418055554</c:v>
                </c:pt>
                <c:pt idx="1298">
                  <c:v>43326.500084780091</c:v>
                </c:pt>
                <c:pt idx="1299">
                  <c:v>43326.541751504628</c:v>
                </c:pt>
                <c:pt idx="1300">
                  <c:v>43326.583418229166</c:v>
                </c:pt>
                <c:pt idx="1301">
                  <c:v>43326.625084953703</c:v>
                </c:pt>
                <c:pt idx="1302">
                  <c:v>43326.66675167824</c:v>
                </c:pt>
                <c:pt idx="1303">
                  <c:v>43326.708418402777</c:v>
                </c:pt>
                <c:pt idx="1304">
                  <c:v>43326.750085127314</c:v>
                </c:pt>
                <c:pt idx="1305">
                  <c:v>43326.791751851852</c:v>
                </c:pt>
                <c:pt idx="1306">
                  <c:v>43326.833418576389</c:v>
                </c:pt>
                <c:pt idx="1307">
                  <c:v>43326.875085300926</c:v>
                </c:pt>
                <c:pt idx="1308">
                  <c:v>43326.916752025463</c:v>
                </c:pt>
                <c:pt idx="1309">
                  <c:v>43326.95841875</c:v>
                </c:pt>
                <c:pt idx="1310">
                  <c:v>43327.000085474538</c:v>
                </c:pt>
                <c:pt idx="1311">
                  <c:v>43327.041752199075</c:v>
                </c:pt>
                <c:pt idx="1312">
                  <c:v>43327.083418923612</c:v>
                </c:pt>
                <c:pt idx="1313">
                  <c:v>43327.125085648149</c:v>
                </c:pt>
                <c:pt idx="1314">
                  <c:v>43327.166752372686</c:v>
                </c:pt>
                <c:pt idx="1315">
                  <c:v>43327.208419097224</c:v>
                </c:pt>
                <c:pt idx="1316">
                  <c:v>43327.250085821761</c:v>
                </c:pt>
                <c:pt idx="1317">
                  <c:v>43327.291752546298</c:v>
                </c:pt>
                <c:pt idx="1318">
                  <c:v>43327.333419270835</c:v>
                </c:pt>
                <c:pt idx="1319">
                  <c:v>43327.375085995373</c:v>
                </c:pt>
                <c:pt idx="1320">
                  <c:v>43327.41675271991</c:v>
                </c:pt>
                <c:pt idx="1321">
                  <c:v>43327.458419444447</c:v>
                </c:pt>
                <c:pt idx="1322">
                  <c:v>43327.500086168984</c:v>
                </c:pt>
                <c:pt idx="1323">
                  <c:v>43327.541752893521</c:v>
                </c:pt>
                <c:pt idx="1324">
                  <c:v>43327.583419618059</c:v>
                </c:pt>
                <c:pt idx="1325">
                  <c:v>43327.625086342596</c:v>
                </c:pt>
                <c:pt idx="1326">
                  <c:v>43327.666753067133</c:v>
                </c:pt>
                <c:pt idx="1327">
                  <c:v>43327.70841979167</c:v>
                </c:pt>
                <c:pt idx="1328">
                  <c:v>43327.7500865162</c:v>
                </c:pt>
                <c:pt idx="1329">
                  <c:v>43327.791753240737</c:v>
                </c:pt>
                <c:pt idx="1330">
                  <c:v>43327.833419965275</c:v>
                </c:pt>
                <c:pt idx="1331">
                  <c:v>43327.875086689812</c:v>
                </c:pt>
                <c:pt idx="1332">
                  <c:v>43327.916753414349</c:v>
                </c:pt>
                <c:pt idx="1333">
                  <c:v>43327.958420138886</c:v>
                </c:pt>
                <c:pt idx="1334">
                  <c:v>43328.000086863423</c:v>
                </c:pt>
                <c:pt idx="1335">
                  <c:v>43328.041753587961</c:v>
                </c:pt>
                <c:pt idx="1336">
                  <c:v>43328.083420312498</c:v>
                </c:pt>
                <c:pt idx="1337">
                  <c:v>43328.125087037035</c:v>
                </c:pt>
                <c:pt idx="1338">
                  <c:v>43328.166753761572</c:v>
                </c:pt>
                <c:pt idx="1339">
                  <c:v>43328.208420486109</c:v>
                </c:pt>
                <c:pt idx="1340">
                  <c:v>43328.250087210647</c:v>
                </c:pt>
                <c:pt idx="1341">
                  <c:v>43328.291753935184</c:v>
                </c:pt>
                <c:pt idx="1342">
                  <c:v>43328.333420659721</c:v>
                </c:pt>
                <c:pt idx="1343">
                  <c:v>43328.375087384258</c:v>
                </c:pt>
                <c:pt idx="1344">
                  <c:v>43328.416754108795</c:v>
                </c:pt>
                <c:pt idx="1345">
                  <c:v>43328.458420833333</c:v>
                </c:pt>
                <c:pt idx="1346">
                  <c:v>43328.50008755787</c:v>
                </c:pt>
                <c:pt idx="1347">
                  <c:v>43328.541754282407</c:v>
                </c:pt>
                <c:pt idx="1348">
                  <c:v>43328.583421006944</c:v>
                </c:pt>
                <c:pt idx="1349">
                  <c:v>43328.625087731481</c:v>
                </c:pt>
                <c:pt idx="1350">
                  <c:v>43328.666754456019</c:v>
                </c:pt>
                <c:pt idx="1351">
                  <c:v>43328.708421180556</c:v>
                </c:pt>
                <c:pt idx="1352">
                  <c:v>43328.750087905093</c:v>
                </c:pt>
                <c:pt idx="1353">
                  <c:v>43328.79175462963</c:v>
                </c:pt>
                <c:pt idx="1354">
                  <c:v>43328.833421354168</c:v>
                </c:pt>
                <c:pt idx="1355">
                  <c:v>43328.875088078705</c:v>
                </c:pt>
                <c:pt idx="1356">
                  <c:v>43328.916754803242</c:v>
                </c:pt>
                <c:pt idx="1357">
                  <c:v>43328.958421527779</c:v>
                </c:pt>
                <c:pt idx="1358">
                  <c:v>43329.000088252316</c:v>
                </c:pt>
                <c:pt idx="1359">
                  <c:v>43329.041754976854</c:v>
                </c:pt>
                <c:pt idx="1360">
                  <c:v>43329.083421701391</c:v>
                </c:pt>
                <c:pt idx="1361">
                  <c:v>43329.125088425928</c:v>
                </c:pt>
                <c:pt idx="1362">
                  <c:v>43329.166755150465</c:v>
                </c:pt>
                <c:pt idx="1363">
                  <c:v>43329.208421875002</c:v>
                </c:pt>
                <c:pt idx="1364">
                  <c:v>43329.25008859954</c:v>
                </c:pt>
                <c:pt idx="1365">
                  <c:v>43329.291755324077</c:v>
                </c:pt>
                <c:pt idx="1366">
                  <c:v>43329.333422048614</c:v>
                </c:pt>
                <c:pt idx="1367">
                  <c:v>43329.375088773151</c:v>
                </c:pt>
                <c:pt idx="1368">
                  <c:v>43329.416755497688</c:v>
                </c:pt>
                <c:pt idx="1369">
                  <c:v>43329.458422222226</c:v>
                </c:pt>
                <c:pt idx="1370">
                  <c:v>43329.500088946763</c:v>
                </c:pt>
                <c:pt idx="1371">
                  <c:v>43329.541755671293</c:v>
                </c:pt>
                <c:pt idx="1372">
                  <c:v>43329.58342239583</c:v>
                </c:pt>
                <c:pt idx="1373">
                  <c:v>43329.625089120367</c:v>
                </c:pt>
                <c:pt idx="1374">
                  <c:v>43329.666755844904</c:v>
                </c:pt>
                <c:pt idx="1375">
                  <c:v>43329.708422569442</c:v>
                </c:pt>
                <c:pt idx="1376">
                  <c:v>43329.750089293979</c:v>
                </c:pt>
                <c:pt idx="1377">
                  <c:v>43329.791756018516</c:v>
                </c:pt>
                <c:pt idx="1378">
                  <c:v>43329.833422743053</c:v>
                </c:pt>
                <c:pt idx="1379">
                  <c:v>43329.87508946759</c:v>
                </c:pt>
                <c:pt idx="1380">
                  <c:v>43329.916756192128</c:v>
                </c:pt>
                <c:pt idx="1381">
                  <c:v>43329.958422916665</c:v>
                </c:pt>
                <c:pt idx="1382">
                  <c:v>43330.000089641202</c:v>
                </c:pt>
                <c:pt idx="1383">
                  <c:v>43330.041756365739</c:v>
                </c:pt>
                <c:pt idx="1384">
                  <c:v>43330.083423090276</c:v>
                </c:pt>
                <c:pt idx="1385">
                  <c:v>43330.125089814814</c:v>
                </c:pt>
                <c:pt idx="1386">
                  <c:v>43330.166756539351</c:v>
                </c:pt>
                <c:pt idx="1387">
                  <c:v>43330.208423263888</c:v>
                </c:pt>
                <c:pt idx="1388">
                  <c:v>43330.250089988425</c:v>
                </c:pt>
                <c:pt idx="1389">
                  <c:v>43330.291756712963</c:v>
                </c:pt>
                <c:pt idx="1390">
                  <c:v>43330.3334234375</c:v>
                </c:pt>
                <c:pt idx="1391">
                  <c:v>43330.375090162037</c:v>
                </c:pt>
                <c:pt idx="1392">
                  <c:v>43330.416756886574</c:v>
                </c:pt>
                <c:pt idx="1393">
                  <c:v>43330.458423611111</c:v>
                </c:pt>
                <c:pt idx="1394">
                  <c:v>43330.500090335649</c:v>
                </c:pt>
                <c:pt idx="1395">
                  <c:v>43330.541757060186</c:v>
                </c:pt>
                <c:pt idx="1396">
                  <c:v>43330.583423784723</c:v>
                </c:pt>
                <c:pt idx="1397">
                  <c:v>43330.62509050926</c:v>
                </c:pt>
                <c:pt idx="1398">
                  <c:v>43330.666757233797</c:v>
                </c:pt>
                <c:pt idx="1399">
                  <c:v>43330.708423958335</c:v>
                </c:pt>
                <c:pt idx="1400">
                  <c:v>43330.750090682872</c:v>
                </c:pt>
                <c:pt idx="1401">
                  <c:v>43330.791757407409</c:v>
                </c:pt>
                <c:pt idx="1402">
                  <c:v>43330.833424131946</c:v>
                </c:pt>
                <c:pt idx="1403">
                  <c:v>43330.875090856483</c:v>
                </c:pt>
                <c:pt idx="1404">
                  <c:v>43330.916757581021</c:v>
                </c:pt>
                <c:pt idx="1405">
                  <c:v>43330.958424305558</c:v>
                </c:pt>
                <c:pt idx="1406">
                  <c:v>43331.000091030095</c:v>
                </c:pt>
                <c:pt idx="1407">
                  <c:v>43331.041757754632</c:v>
                </c:pt>
                <c:pt idx="1408">
                  <c:v>43331.083424479169</c:v>
                </c:pt>
                <c:pt idx="1409">
                  <c:v>43331.125091203707</c:v>
                </c:pt>
                <c:pt idx="1410">
                  <c:v>43331.166757928244</c:v>
                </c:pt>
                <c:pt idx="1411">
                  <c:v>43331.208424652781</c:v>
                </c:pt>
                <c:pt idx="1412">
                  <c:v>43331.250091377318</c:v>
                </c:pt>
                <c:pt idx="1413">
                  <c:v>43331.291758101848</c:v>
                </c:pt>
                <c:pt idx="1414">
                  <c:v>43331.333424826385</c:v>
                </c:pt>
                <c:pt idx="1415">
                  <c:v>43331.375091550923</c:v>
                </c:pt>
                <c:pt idx="1416">
                  <c:v>43331.41675827546</c:v>
                </c:pt>
                <c:pt idx="1417">
                  <c:v>43331.458424999997</c:v>
                </c:pt>
                <c:pt idx="1418">
                  <c:v>43331.500091724534</c:v>
                </c:pt>
                <c:pt idx="1419">
                  <c:v>43331.541758449071</c:v>
                </c:pt>
                <c:pt idx="1420">
                  <c:v>43331.583425173609</c:v>
                </c:pt>
                <c:pt idx="1421">
                  <c:v>43331.625091898146</c:v>
                </c:pt>
                <c:pt idx="1422">
                  <c:v>43331.666758622683</c:v>
                </c:pt>
                <c:pt idx="1423">
                  <c:v>43331.70842534722</c:v>
                </c:pt>
                <c:pt idx="1424">
                  <c:v>43331.750092071758</c:v>
                </c:pt>
                <c:pt idx="1425">
                  <c:v>43331.791758796295</c:v>
                </c:pt>
                <c:pt idx="1426">
                  <c:v>43331.833425520832</c:v>
                </c:pt>
                <c:pt idx="1427">
                  <c:v>43331.875092245369</c:v>
                </c:pt>
                <c:pt idx="1428">
                  <c:v>43331.916758969906</c:v>
                </c:pt>
                <c:pt idx="1429">
                  <c:v>43331.958425694444</c:v>
                </c:pt>
                <c:pt idx="1430">
                  <c:v>43332.000092418981</c:v>
                </c:pt>
                <c:pt idx="1431">
                  <c:v>43332.041759143518</c:v>
                </c:pt>
                <c:pt idx="1432">
                  <c:v>43332.083425868055</c:v>
                </c:pt>
                <c:pt idx="1433">
                  <c:v>43332.125092592592</c:v>
                </c:pt>
                <c:pt idx="1434">
                  <c:v>43332.16675931713</c:v>
                </c:pt>
                <c:pt idx="1435">
                  <c:v>43332.208426041667</c:v>
                </c:pt>
                <c:pt idx="1436">
                  <c:v>43332.250092766204</c:v>
                </c:pt>
                <c:pt idx="1437">
                  <c:v>43332.291759490741</c:v>
                </c:pt>
                <c:pt idx="1438">
                  <c:v>43332.333426215278</c:v>
                </c:pt>
                <c:pt idx="1439">
                  <c:v>43332.375092939816</c:v>
                </c:pt>
                <c:pt idx="1440">
                  <c:v>43332.416759664353</c:v>
                </c:pt>
                <c:pt idx="1441">
                  <c:v>43332.45842638889</c:v>
                </c:pt>
                <c:pt idx="1442">
                  <c:v>43332.500093113427</c:v>
                </c:pt>
                <c:pt idx="1443">
                  <c:v>43332.541759837964</c:v>
                </c:pt>
                <c:pt idx="1444">
                  <c:v>43332.583426562502</c:v>
                </c:pt>
                <c:pt idx="1445">
                  <c:v>43332.625093287039</c:v>
                </c:pt>
                <c:pt idx="1446">
                  <c:v>43332.666760011576</c:v>
                </c:pt>
                <c:pt idx="1447">
                  <c:v>43332.708426736113</c:v>
                </c:pt>
                <c:pt idx="1448">
                  <c:v>43332.750093460651</c:v>
                </c:pt>
                <c:pt idx="1449">
                  <c:v>43332.791760185188</c:v>
                </c:pt>
                <c:pt idx="1450">
                  <c:v>43332.833426909725</c:v>
                </c:pt>
                <c:pt idx="1451">
                  <c:v>43332.875093634262</c:v>
                </c:pt>
                <c:pt idx="1452">
                  <c:v>43332.916760358799</c:v>
                </c:pt>
                <c:pt idx="1453">
                  <c:v>43332.958427083337</c:v>
                </c:pt>
                <c:pt idx="1454">
                  <c:v>43333.000093807874</c:v>
                </c:pt>
                <c:pt idx="1455">
                  <c:v>43333.041760532411</c:v>
                </c:pt>
                <c:pt idx="1456">
                  <c:v>43333.083427256941</c:v>
                </c:pt>
                <c:pt idx="1457">
                  <c:v>43333.125093981478</c:v>
                </c:pt>
                <c:pt idx="1458">
                  <c:v>43333.166760706015</c:v>
                </c:pt>
                <c:pt idx="1459">
                  <c:v>43333.208427430553</c:v>
                </c:pt>
                <c:pt idx="1460">
                  <c:v>43333.25009415509</c:v>
                </c:pt>
                <c:pt idx="1461">
                  <c:v>43333.291760879627</c:v>
                </c:pt>
                <c:pt idx="1462">
                  <c:v>43333.333427604164</c:v>
                </c:pt>
                <c:pt idx="1463">
                  <c:v>43333.375094328701</c:v>
                </c:pt>
                <c:pt idx="1464">
                  <c:v>43333.416761053239</c:v>
                </c:pt>
                <c:pt idx="1465">
                  <c:v>43333.458427777776</c:v>
                </c:pt>
                <c:pt idx="1466">
                  <c:v>43333.500094502313</c:v>
                </c:pt>
                <c:pt idx="1467">
                  <c:v>43333.54176122685</c:v>
                </c:pt>
                <c:pt idx="1468">
                  <c:v>43333.583427951387</c:v>
                </c:pt>
                <c:pt idx="1469">
                  <c:v>43333.625094675925</c:v>
                </c:pt>
                <c:pt idx="1470">
                  <c:v>43333.666761400462</c:v>
                </c:pt>
                <c:pt idx="1471">
                  <c:v>43333.708428124999</c:v>
                </c:pt>
                <c:pt idx="1472">
                  <c:v>43333.750094849536</c:v>
                </c:pt>
                <c:pt idx="1473">
                  <c:v>43333.791761574073</c:v>
                </c:pt>
                <c:pt idx="1474">
                  <c:v>43333.833428298611</c:v>
                </c:pt>
                <c:pt idx="1475">
                  <c:v>43333.875095023148</c:v>
                </c:pt>
                <c:pt idx="1476">
                  <c:v>43333.916761747685</c:v>
                </c:pt>
                <c:pt idx="1477">
                  <c:v>43333.958428472222</c:v>
                </c:pt>
                <c:pt idx="1478">
                  <c:v>43334.00009519676</c:v>
                </c:pt>
                <c:pt idx="1479">
                  <c:v>43334.041761921297</c:v>
                </c:pt>
                <c:pt idx="1480">
                  <c:v>43334.083428645834</c:v>
                </c:pt>
                <c:pt idx="1481">
                  <c:v>43334.125095370371</c:v>
                </c:pt>
                <c:pt idx="1482">
                  <c:v>43334.166762094908</c:v>
                </c:pt>
                <c:pt idx="1483">
                  <c:v>43334.208428819446</c:v>
                </c:pt>
                <c:pt idx="1484">
                  <c:v>43334.250095543983</c:v>
                </c:pt>
                <c:pt idx="1485">
                  <c:v>43334.29176226852</c:v>
                </c:pt>
                <c:pt idx="1486">
                  <c:v>43334.333428993057</c:v>
                </c:pt>
                <c:pt idx="1487">
                  <c:v>43334.375095717594</c:v>
                </c:pt>
                <c:pt idx="1488">
                  <c:v>43334.416762442132</c:v>
                </c:pt>
                <c:pt idx="1489">
                  <c:v>43334.458429166669</c:v>
                </c:pt>
                <c:pt idx="1490">
                  <c:v>43334.500095891206</c:v>
                </c:pt>
                <c:pt idx="1491">
                  <c:v>43334.541762615743</c:v>
                </c:pt>
                <c:pt idx="1492">
                  <c:v>43334.58342934028</c:v>
                </c:pt>
                <c:pt idx="1493">
                  <c:v>43334.625096064818</c:v>
                </c:pt>
                <c:pt idx="1494">
                  <c:v>43334.666762789355</c:v>
                </c:pt>
                <c:pt idx="1495">
                  <c:v>43334.708429513892</c:v>
                </c:pt>
                <c:pt idx="1496">
                  <c:v>43334.750096238429</c:v>
                </c:pt>
                <c:pt idx="1497">
                  <c:v>43334.791762962966</c:v>
                </c:pt>
                <c:pt idx="1498">
                  <c:v>43334.833429687496</c:v>
                </c:pt>
                <c:pt idx="1499">
                  <c:v>43334.875096412034</c:v>
                </c:pt>
                <c:pt idx="1500">
                  <c:v>43334.916763136571</c:v>
                </c:pt>
                <c:pt idx="1501">
                  <c:v>43334.958429861108</c:v>
                </c:pt>
                <c:pt idx="1502">
                  <c:v>43335.000096585645</c:v>
                </c:pt>
                <c:pt idx="1503">
                  <c:v>43335.041763310182</c:v>
                </c:pt>
                <c:pt idx="1504">
                  <c:v>43335.08343003472</c:v>
                </c:pt>
                <c:pt idx="1505">
                  <c:v>43335.125096759257</c:v>
                </c:pt>
                <c:pt idx="1506">
                  <c:v>43335.166763483794</c:v>
                </c:pt>
                <c:pt idx="1507">
                  <c:v>43335.208430208331</c:v>
                </c:pt>
                <c:pt idx="1508">
                  <c:v>43335.250096932868</c:v>
                </c:pt>
                <c:pt idx="1509">
                  <c:v>43335.291763657406</c:v>
                </c:pt>
                <c:pt idx="1510">
                  <c:v>43335.333430381943</c:v>
                </c:pt>
                <c:pt idx="1511">
                  <c:v>43335.37509710648</c:v>
                </c:pt>
                <c:pt idx="1512">
                  <c:v>43335.416763831017</c:v>
                </c:pt>
                <c:pt idx="1513">
                  <c:v>43335.458430555555</c:v>
                </c:pt>
                <c:pt idx="1514">
                  <c:v>43335.500097280092</c:v>
                </c:pt>
                <c:pt idx="1515">
                  <c:v>43335.541764004629</c:v>
                </c:pt>
                <c:pt idx="1516">
                  <c:v>43335.583430729166</c:v>
                </c:pt>
                <c:pt idx="1517">
                  <c:v>43335.625097453703</c:v>
                </c:pt>
                <c:pt idx="1518">
                  <c:v>43335.666764178241</c:v>
                </c:pt>
                <c:pt idx="1519">
                  <c:v>43335.708430902778</c:v>
                </c:pt>
                <c:pt idx="1520">
                  <c:v>43335.750097627315</c:v>
                </c:pt>
                <c:pt idx="1521">
                  <c:v>43335.791764351852</c:v>
                </c:pt>
                <c:pt idx="1522">
                  <c:v>43335.833431076389</c:v>
                </c:pt>
                <c:pt idx="1523">
                  <c:v>43335.875097800927</c:v>
                </c:pt>
                <c:pt idx="1524">
                  <c:v>43335.916764525464</c:v>
                </c:pt>
                <c:pt idx="1525">
                  <c:v>43335.958431250001</c:v>
                </c:pt>
                <c:pt idx="1526">
                  <c:v>43336.000097974538</c:v>
                </c:pt>
                <c:pt idx="1527">
                  <c:v>43336.041764699075</c:v>
                </c:pt>
                <c:pt idx="1528">
                  <c:v>43336.083431423613</c:v>
                </c:pt>
                <c:pt idx="1529">
                  <c:v>43336.12509814815</c:v>
                </c:pt>
                <c:pt idx="1530">
                  <c:v>43336.166764872687</c:v>
                </c:pt>
                <c:pt idx="1531">
                  <c:v>43336.208431597224</c:v>
                </c:pt>
                <c:pt idx="1532">
                  <c:v>43336.250098321761</c:v>
                </c:pt>
                <c:pt idx="1533">
                  <c:v>43336.291765046299</c:v>
                </c:pt>
                <c:pt idx="1534">
                  <c:v>43336.333431770836</c:v>
                </c:pt>
                <c:pt idx="1535">
                  <c:v>43336.375098495373</c:v>
                </c:pt>
                <c:pt idx="1536">
                  <c:v>43336.41676521991</c:v>
                </c:pt>
                <c:pt idx="1537">
                  <c:v>43336.458431944448</c:v>
                </c:pt>
                <c:pt idx="1538">
                  <c:v>43336.500098668985</c:v>
                </c:pt>
                <c:pt idx="1539">
                  <c:v>43336.541765393522</c:v>
                </c:pt>
                <c:pt idx="1540">
                  <c:v>43336.583432118059</c:v>
                </c:pt>
                <c:pt idx="1541">
                  <c:v>43336.625098842589</c:v>
                </c:pt>
                <c:pt idx="1542">
                  <c:v>43336.666765567126</c:v>
                </c:pt>
                <c:pt idx="1543">
                  <c:v>43336.708432291663</c:v>
                </c:pt>
                <c:pt idx="1544">
                  <c:v>43336.750099016201</c:v>
                </c:pt>
                <c:pt idx="1545">
                  <c:v>43336.791765740738</c:v>
                </c:pt>
                <c:pt idx="1546">
                  <c:v>43336.833432465275</c:v>
                </c:pt>
                <c:pt idx="1547">
                  <c:v>43336.875099189812</c:v>
                </c:pt>
                <c:pt idx="1548">
                  <c:v>43336.91676591435</c:v>
                </c:pt>
                <c:pt idx="1549">
                  <c:v>43336.958432638887</c:v>
                </c:pt>
                <c:pt idx="1550">
                  <c:v>43337.000099363424</c:v>
                </c:pt>
                <c:pt idx="1551">
                  <c:v>43337.041766087961</c:v>
                </c:pt>
                <c:pt idx="1552">
                  <c:v>43337.083432812498</c:v>
                </c:pt>
                <c:pt idx="1553">
                  <c:v>43337.125099537036</c:v>
                </c:pt>
                <c:pt idx="1554">
                  <c:v>43337.166766261573</c:v>
                </c:pt>
                <c:pt idx="1555">
                  <c:v>43337.20843298611</c:v>
                </c:pt>
                <c:pt idx="1556">
                  <c:v>43337.250099710647</c:v>
                </c:pt>
                <c:pt idx="1557">
                  <c:v>43337.291766435184</c:v>
                </c:pt>
                <c:pt idx="1558">
                  <c:v>43337.333433159722</c:v>
                </c:pt>
                <c:pt idx="1559">
                  <c:v>43337.375099884259</c:v>
                </c:pt>
                <c:pt idx="1560">
                  <c:v>43337.416766608796</c:v>
                </c:pt>
                <c:pt idx="1561">
                  <c:v>43337.458433333333</c:v>
                </c:pt>
                <c:pt idx="1562">
                  <c:v>43337.50010005787</c:v>
                </c:pt>
                <c:pt idx="1563">
                  <c:v>43337.541766782408</c:v>
                </c:pt>
                <c:pt idx="1564">
                  <c:v>43337.583433506945</c:v>
                </c:pt>
                <c:pt idx="1565">
                  <c:v>43337.625100231482</c:v>
                </c:pt>
                <c:pt idx="1566">
                  <c:v>43337.666766956019</c:v>
                </c:pt>
                <c:pt idx="1567">
                  <c:v>43337.708433680556</c:v>
                </c:pt>
                <c:pt idx="1568">
                  <c:v>43337.750100405094</c:v>
                </c:pt>
                <c:pt idx="1569">
                  <c:v>43337.791767129631</c:v>
                </c:pt>
                <c:pt idx="1570">
                  <c:v>43337.833433854168</c:v>
                </c:pt>
                <c:pt idx="1571">
                  <c:v>43337.875100578705</c:v>
                </c:pt>
                <c:pt idx="1572">
                  <c:v>43337.916767303243</c:v>
                </c:pt>
                <c:pt idx="1573">
                  <c:v>43337.95843402778</c:v>
                </c:pt>
                <c:pt idx="1574">
                  <c:v>43338.000100752317</c:v>
                </c:pt>
                <c:pt idx="1575">
                  <c:v>43338.041767476854</c:v>
                </c:pt>
                <c:pt idx="1576">
                  <c:v>43338.083434201391</c:v>
                </c:pt>
                <c:pt idx="1577">
                  <c:v>43338.125100925929</c:v>
                </c:pt>
                <c:pt idx="1578">
                  <c:v>43338.166767650466</c:v>
                </c:pt>
                <c:pt idx="1579">
                  <c:v>43338.208434375003</c:v>
                </c:pt>
                <c:pt idx="1580">
                  <c:v>43338.25010109954</c:v>
                </c:pt>
                <c:pt idx="1581">
                  <c:v>43338.291767824077</c:v>
                </c:pt>
                <c:pt idx="1582">
                  <c:v>43338.333434548615</c:v>
                </c:pt>
                <c:pt idx="1583">
                  <c:v>43338.375101273145</c:v>
                </c:pt>
                <c:pt idx="1584">
                  <c:v>43338.416767997682</c:v>
                </c:pt>
                <c:pt idx="1585">
                  <c:v>43338.458434722219</c:v>
                </c:pt>
                <c:pt idx="1586">
                  <c:v>43338.500101446756</c:v>
                </c:pt>
                <c:pt idx="1587">
                  <c:v>43338.541768171293</c:v>
                </c:pt>
                <c:pt idx="1588">
                  <c:v>43338.583434895831</c:v>
                </c:pt>
                <c:pt idx="1589">
                  <c:v>43338.625101620368</c:v>
                </c:pt>
                <c:pt idx="1590">
                  <c:v>43338.666768344905</c:v>
                </c:pt>
                <c:pt idx="1591">
                  <c:v>43338.708435069442</c:v>
                </c:pt>
                <c:pt idx="1592">
                  <c:v>43338.750101793979</c:v>
                </c:pt>
                <c:pt idx="1593">
                  <c:v>43338.791768518517</c:v>
                </c:pt>
                <c:pt idx="1594">
                  <c:v>43338.833435243054</c:v>
                </c:pt>
                <c:pt idx="1595">
                  <c:v>43338.875101967591</c:v>
                </c:pt>
                <c:pt idx="1596">
                  <c:v>43338.916768692128</c:v>
                </c:pt>
                <c:pt idx="1597">
                  <c:v>43338.958435416665</c:v>
                </c:pt>
                <c:pt idx="1598">
                  <c:v>43339.000102141203</c:v>
                </c:pt>
                <c:pt idx="1599">
                  <c:v>43339.04176886574</c:v>
                </c:pt>
                <c:pt idx="1600">
                  <c:v>43339.083435590277</c:v>
                </c:pt>
                <c:pt idx="1601">
                  <c:v>43339.125102314814</c:v>
                </c:pt>
                <c:pt idx="1602">
                  <c:v>43339.166769039351</c:v>
                </c:pt>
                <c:pt idx="1603">
                  <c:v>43339.208435763889</c:v>
                </c:pt>
                <c:pt idx="1604">
                  <c:v>43339.250102488426</c:v>
                </c:pt>
                <c:pt idx="1605">
                  <c:v>43339.291769212963</c:v>
                </c:pt>
                <c:pt idx="1606">
                  <c:v>43339.3334359375</c:v>
                </c:pt>
                <c:pt idx="1607">
                  <c:v>43339.375102662038</c:v>
                </c:pt>
                <c:pt idx="1608">
                  <c:v>43339.416769386575</c:v>
                </c:pt>
                <c:pt idx="1609">
                  <c:v>43339.458436111112</c:v>
                </c:pt>
                <c:pt idx="1610">
                  <c:v>43339.500102835649</c:v>
                </c:pt>
                <c:pt idx="1611">
                  <c:v>43339.541769560186</c:v>
                </c:pt>
                <c:pt idx="1612">
                  <c:v>43339.583436284724</c:v>
                </c:pt>
                <c:pt idx="1613">
                  <c:v>43339.625103009261</c:v>
                </c:pt>
                <c:pt idx="1614">
                  <c:v>43339.666769733798</c:v>
                </c:pt>
                <c:pt idx="1615">
                  <c:v>43339.708436458335</c:v>
                </c:pt>
                <c:pt idx="1616">
                  <c:v>43339.750103182872</c:v>
                </c:pt>
                <c:pt idx="1617">
                  <c:v>43339.79176990741</c:v>
                </c:pt>
                <c:pt idx="1618">
                  <c:v>43339.833436631947</c:v>
                </c:pt>
                <c:pt idx="1619">
                  <c:v>43339.875103356484</c:v>
                </c:pt>
                <c:pt idx="1620">
                  <c:v>43339.916770081021</c:v>
                </c:pt>
                <c:pt idx="1621">
                  <c:v>43339.958436805558</c:v>
                </c:pt>
                <c:pt idx="1622">
                  <c:v>43340.000103530096</c:v>
                </c:pt>
                <c:pt idx="1623">
                  <c:v>43340.041770254633</c:v>
                </c:pt>
                <c:pt idx="1624">
                  <c:v>43340.08343697917</c:v>
                </c:pt>
                <c:pt idx="1625">
                  <c:v>43340.125103703707</c:v>
                </c:pt>
                <c:pt idx="1626">
                  <c:v>43340.166770428237</c:v>
                </c:pt>
                <c:pt idx="1627">
                  <c:v>43340.208437152774</c:v>
                </c:pt>
                <c:pt idx="1628">
                  <c:v>43340.250103877312</c:v>
                </c:pt>
                <c:pt idx="1629">
                  <c:v>43340.291770601849</c:v>
                </c:pt>
                <c:pt idx="1630">
                  <c:v>43340.333437326386</c:v>
                </c:pt>
                <c:pt idx="1631">
                  <c:v>43340.375104050923</c:v>
                </c:pt>
                <c:pt idx="1632">
                  <c:v>43340.41677077546</c:v>
                </c:pt>
                <c:pt idx="1633">
                  <c:v>43340.458437499998</c:v>
                </c:pt>
                <c:pt idx="1634">
                  <c:v>43340.500104224535</c:v>
                </c:pt>
                <c:pt idx="1635">
                  <c:v>43340.541770949072</c:v>
                </c:pt>
                <c:pt idx="1636">
                  <c:v>43340.583437673609</c:v>
                </c:pt>
                <c:pt idx="1637">
                  <c:v>43340.625104398147</c:v>
                </c:pt>
                <c:pt idx="1638">
                  <c:v>43340.666771122684</c:v>
                </c:pt>
                <c:pt idx="1639">
                  <c:v>43340.708437847221</c:v>
                </c:pt>
                <c:pt idx="1640">
                  <c:v>43340.750104571758</c:v>
                </c:pt>
                <c:pt idx="1641">
                  <c:v>43340.791771296295</c:v>
                </c:pt>
                <c:pt idx="1642">
                  <c:v>43340.833438020833</c:v>
                </c:pt>
                <c:pt idx="1643">
                  <c:v>43340.87510474537</c:v>
                </c:pt>
                <c:pt idx="1644">
                  <c:v>43340.916771469907</c:v>
                </c:pt>
                <c:pt idx="1645">
                  <c:v>43340.958438194444</c:v>
                </c:pt>
                <c:pt idx="1646">
                  <c:v>43341.000104918981</c:v>
                </c:pt>
                <c:pt idx="1647">
                  <c:v>43341.041771643519</c:v>
                </c:pt>
                <c:pt idx="1648">
                  <c:v>43341.083438368056</c:v>
                </c:pt>
                <c:pt idx="1649">
                  <c:v>43341.125105092593</c:v>
                </c:pt>
                <c:pt idx="1650">
                  <c:v>43341.166771990742</c:v>
                </c:pt>
                <c:pt idx="1651">
                  <c:v>43341.208438773145</c:v>
                </c:pt>
                <c:pt idx="1652">
                  <c:v>43341.250105555555</c:v>
                </c:pt>
                <c:pt idx="1653">
                  <c:v>43341.291772337965</c:v>
                </c:pt>
                <c:pt idx="1654">
                  <c:v>43341.333439120368</c:v>
                </c:pt>
                <c:pt idx="1655">
                  <c:v>43341.375105902778</c:v>
                </c:pt>
                <c:pt idx="1656">
                  <c:v>43341.416772685188</c:v>
                </c:pt>
                <c:pt idx="1657">
                  <c:v>43341.458439467591</c:v>
                </c:pt>
                <c:pt idx="1658">
                  <c:v>43341.500106250001</c:v>
                </c:pt>
                <c:pt idx="1659">
                  <c:v>43341.541773032404</c:v>
                </c:pt>
                <c:pt idx="1660">
                  <c:v>43341.583439814814</c:v>
                </c:pt>
                <c:pt idx="1661">
                  <c:v>43341.625106597225</c:v>
                </c:pt>
                <c:pt idx="1662">
                  <c:v>43341.666773379628</c:v>
                </c:pt>
                <c:pt idx="1663">
                  <c:v>43341.708440162038</c:v>
                </c:pt>
                <c:pt idx="1664">
                  <c:v>43341.750106944448</c:v>
                </c:pt>
                <c:pt idx="1665">
                  <c:v>43341.791773726851</c:v>
                </c:pt>
                <c:pt idx="1666">
                  <c:v>43341.833440509261</c:v>
                </c:pt>
                <c:pt idx="1667">
                  <c:v>43341.875107291664</c:v>
                </c:pt>
                <c:pt idx="1668">
                  <c:v>43341.916774074074</c:v>
                </c:pt>
                <c:pt idx="1669">
                  <c:v>43341.958440856484</c:v>
                </c:pt>
                <c:pt idx="1670">
                  <c:v>43342.000104166669</c:v>
                </c:pt>
                <c:pt idx="1671">
                  <c:v>43342.041774421297</c:v>
                </c:pt>
                <c:pt idx="1672">
                  <c:v>43342.0834412037</c:v>
                </c:pt>
                <c:pt idx="1673">
                  <c:v>43342.12510798611</c:v>
                </c:pt>
                <c:pt idx="1674">
                  <c:v>43342.166774768521</c:v>
                </c:pt>
                <c:pt idx="1675">
                  <c:v>43342.208437499998</c:v>
                </c:pt>
                <c:pt idx="1676">
                  <c:v>43342.250108043983</c:v>
                </c:pt>
                <c:pt idx="1677">
                  <c:v>43342.291774768521</c:v>
                </c:pt>
                <c:pt idx="1678">
                  <c:v>43342.333441493058</c:v>
                </c:pt>
                <c:pt idx="1679">
                  <c:v>43342.375108217595</c:v>
                </c:pt>
                <c:pt idx="1680">
                  <c:v>43342.416774942132</c:v>
                </c:pt>
                <c:pt idx="1681">
                  <c:v>43342.458441666669</c:v>
                </c:pt>
                <c:pt idx="1682">
                  <c:v>43342.500108391207</c:v>
                </c:pt>
                <c:pt idx="1683">
                  <c:v>43342.541775115744</c:v>
                </c:pt>
                <c:pt idx="1684">
                  <c:v>43342.583441840281</c:v>
                </c:pt>
                <c:pt idx="1685">
                  <c:v>43342.625108564818</c:v>
                </c:pt>
                <c:pt idx="1686">
                  <c:v>43342.666775289355</c:v>
                </c:pt>
                <c:pt idx="1687">
                  <c:v>43342.708442013885</c:v>
                </c:pt>
              </c:numCache>
            </c:numRef>
          </c:xVal>
          <c:yVal>
            <c:numRef>
              <c:f>Sheet1!$I$6:$I$1693</c:f>
              <c:numCache>
                <c:formatCode>General</c:formatCode>
                <c:ptCount val="1688"/>
                <c:pt idx="0">
                  <c:v>27.383333333333336</c:v>
                </c:pt>
                <c:pt idx="1">
                  <c:v>26.933333333333334</c:v>
                </c:pt>
                <c:pt idx="2">
                  <c:v>27</c:v>
                </c:pt>
                <c:pt idx="3">
                  <c:v>27.083333333333332</c:v>
                </c:pt>
                <c:pt idx="4">
                  <c:v>27.166666666666668</c:v>
                </c:pt>
                <c:pt idx="5">
                  <c:v>27.216666666666669</c:v>
                </c:pt>
                <c:pt idx="6">
                  <c:v>27.416666666666668</c:v>
                </c:pt>
                <c:pt idx="7">
                  <c:v>27.516666666666666</c:v>
                </c:pt>
                <c:pt idx="8">
                  <c:v>27.533333333333331</c:v>
                </c:pt>
                <c:pt idx="9">
                  <c:v>27.433333333333337</c:v>
                </c:pt>
                <c:pt idx="10">
                  <c:v>27.333333333333332</c:v>
                </c:pt>
                <c:pt idx="11">
                  <c:v>27.2</c:v>
                </c:pt>
                <c:pt idx="12">
                  <c:v>27.183333333333334</c:v>
                </c:pt>
                <c:pt idx="13">
                  <c:v>27.099999999999998</c:v>
                </c:pt>
                <c:pt idx="14">
                  <c:v>27.099999999999998</c:v>
                </c:pt>
                <c:pt idx="15">
                  <c:v>27</c:v>
                </c:pt>
                <c:pt idx="16">
                  <c:v>26.916666666666668</c:v>
                </c:pt>
                <c:pt idx="17">
                  <c:v>26.866666666666671</c:v>
                </c:pt>
                <c:pt idx="18">
                  <c:v>26.8</c:v>
                </c:pt>
                <c:pt idx="19">
                  <c:v>26.666666666666668</c:v>
                </c:pt>
                <c:pt idx="20">
                  <c:v>26.650000000000002</c:v>
                </c:pt>
                <c:pt idx="21">
                  <c:v>26.8</c:v>
                </c:pt>
                <c:pt idx="22">
                  <c:v>26.8</c:v>
                </c:pt>
                <c:pt idx="23">
                  <c:v>26.8</c:v>
                </c:pt>
                <c:pt idx="24">
                  <c:v>26.8</c:v>
                </c:pt>
                <c:pt idx="25">
                  <c:v>26.8</c:v>
                </c:pt>
                <c:pt idx="26">
                  <c:v>26.850000000000005</c:v>
                </c:pt>
                <c:pt idx="27">
                  <c:v>26.933333333333334</c:v>
                </c:pt>
                <c:pt idx="28">
                  <c:v>26.966666666666669</c:v>
                </c:pt>
                <c:pt idx="29">
                  <c:v>27.066666666666663</c:v>
                </c:pt>
                <c:pt idx="30">
                  <c:v>27.116666666666664</c:v>
                </c:pt>
                <c:pt idx="31">
                  <c:v>27.099999999999998</c:v>
                </c:pt>
                <c:pt idx="32">
                  <c:v>27.099999999999998</c:v>
                </c:pt>
                <c:pt idx="33">
                  <c:v>27</c:v>
                </c:pt>
                <c:pt idx="34">
                  <c:v>26.916666666666668</c:v>
                </c:pt>
                <c:pt idx="35">
                  <c:v>26.849999999999998</c:v>
                </c:pt>
                <c:pt idx="36">
                  <c:v>26.8</c:v>
                </c:pt>
                <c:pt idx="37">
                  <c:v>26.716666666666665</c:v>
                </c:pt>
                <c:pt idx="38">
                  <c:v>26.649999999999995</c:v>
                </c:pt>
                <c:pt idx="39">
                  <c:v>26.599999999999998</c:v>
                </c:pt>
                <c:pt idx="40">
                  <c:v>26.583333333333332</c:v>
                </c:pt>
                <c:pt idx="41">
                  <c:v>26.5</c:v>
                </c:pt>
                <c:pt idx="42">
                  <c:v>26.450000000000003</c:v>
                </c:pt>
                <c:pt idx="43">
                  <c:v>26.299999999999997</c:v>
                </c:pt>
                <c:pt idx="44">
                  <c:v>26.216666666666669</c:v>
                </c:pt>
                <c:pt idx="45">
                  <c:v>26.350000000000005</c:v>
                </c:pt>
                <c:pt idx="46">
                  <c:v>26.566666666666663</c:v>
                </c:pt>
                <c:pt idx="47">
                  <c:v>26.5</c:v>
                </c:pt>
                <c:pt idx="48">
                  <c:v>26.516666666666666</c:v>
                </c:pt>
                <c:pt idx="49">
                  <c:v>26.583333333333332</c:v>
                </c:pt>
                <c:pt idx="50">
                  <c:v>26.599999999999998</c:v>
                </c:pt>
                <c:pt idx="51">
                  <c:v>26.683333333333334</c:v>
                </c:pt>
                <c:pt idx="52">
                  <c:v>26.783333333333335</c:v>
                </c:pt>
                <c:pt idx="53">
                  <c:v>26.8</c:v>
                </c:pt>
                <c:pt idx="54">
                  <c:v>26.883333333333336</c:v>
                </c:pt>
                <c:pt idx="55">
                  <c:v>26.900000000000002</c:v>
                </c:pt>
                <c:pt idx="56">
                  <c:v>26.900000000000002</c:v>
                </c:pt>
                <c:pt idx="57">
                  <c:v>26.849999999999998</c:v>
                </c:pt>
                <c:pt idx="58">
                  <c:v>26.766666666666666</c:v>
                </c:pt>
                <c:pt idx="59">
                  <c:v>26.7</c:v>
                </c:pt>
                <c:pt idx="60">
                  <c:v>26.7</c:v>
                </c:pt>
                <c:pt idx="61">
                  <c:v>26.666666666666668</c:v>
                </c:pt>
                <c:pt idx="62">
                  <c:v>26.599999999999998</c:v>
                </c:pt>
                <c:pt idx="63">
                  <c:v>26.5</c:v>
                </c:pt>
                <c:pt idx="64">
                  <c:v>26.5</c:v>
                </c:pt>
                <c:pt idx="65">
                  <c:v>26.383333333333336</c:v>
                </c:pt>
                <c:pt idx="66">
                  <c:v>26.149999999999995</c:v>
                </c:pt>
                <c:pt idx="67">
                  <c:v>26</c:v>
                </c:pt>
                <c:pt idx="68">
                  <c:v>25.900000000000002</c:v>
                </c:pt>
                <c:pt idx="69">
                  <c:v>25.95</c:v>
                </c:pt>
                <c:pt idx="70">
                  <c:v>26.116666666666671</c:v>
                </c:pt>
                <c:pt idx="71">
                  <c:v>25.783333333333331</c:v>
                </c:pt>
                <c:pt idx="72">
                  <c:v>25.716666666666665</c:v>
                </c:pt>
                <c:pt idx="73">
                  <c:v>25.850000000000005</c:v>
                </c:pt>
                <c:pt idx="74">
                  <c:v>25.916666666666668</c:v>
                </c:pt>
                <c:pt idx="75">
                  <c:v>26.033333333333331</c:v>
                </c:pt>
                <c:pt idx="76">
                  <c:v>26.099999999999998</c:v>
                </c:pt>
                <c:pt idx="77">
                  <c:v>26.149999999999995</c:v>
                </c:pt>
                <c:pt idx="78">
                  <c:v>26.233333333333334</c:v>
                </c:pt>
                <c:pt idx="79">
                  <c:v>26.383333333333336</c:v>
                </c:pt>
                <c:pt idx="80">
                  <c:v>26.316666666666666</c:v>
                </c:pt>
                <c:pt idx="81">
                  <c:v>26.2</c:v>
                </c:pt>
                <c:pt idx="82">
                  <c:v>25.816666666666666</c:v>
                </c:pt>
                <c:pt idx="83">
                  <c:v>25.200000000000003</c:v>
                </c:pt>
                <c:pt idx="84">
                  <c:v>25</c:v>
                </c:pt>
                <c:pt idx="85">
                  <c:v>25.083333333333332</c:v>
                </c:pt>
                <c:pt idx="86">
                  <c:v>24.783333333333335</c:v>
                </c:pt>
                <c:pt idx="87">
                  <c:v>24.233333333333334</c:v>
                </c:pt>
                <c:pt idx="88">
                  <c:v>24.016666666666666</c:v>
                </c:pt>
                <c:pt idx="89">
                  <c:v>23.733333333333334</c:v>
                </c:pt>
                <c:pt idx="90">
                  <c:v>23.383333333333336</c:v>
                </c:pt>
                <c:pt idx="91">
                  <c:v>23.216666666666669</c:v>
                </c:pt>
                <c:pt idx="92">
                  <c:v>23.150000000000002</c:v>
                </c:pt>
                <c:pt idx="93">
                  <c:v>23.350000000000005</c:v>
                </c:pt>
                <c:pt idx="94">
                  <c:v>23.400000000000002</c:v>
                </c:pt>
                <c:pt idx="95">
                  <c:v>23.533333333333331</c:v>
                </c:pt>
                <c:pt idx="96">
                  <c:v>23.783333333333331</c:v>
                </c:pt>
                <c:pt idx="97">
                  <c:v>24.033333333333331</c:v>
                </c:pt>
                <c:pt idx="98">
                  <c:v>24.266666666666666</c:v>
                </c:pt>
                <c:pt idx="99">
                  <c:v>24.400000000000002</c:v>
                </c:pt>
                <c:pt idx="100">
                  <c:v>24.683333333333337</c:v>
                </c:pt>
                <c:pt idx="101">
                  <c:v>24.95</c:v>
                </c:pt>
                <c:pt idx="102">
                  <c:v>25.233333333333334</c:v>
                </c:pt>
                <c:pt idx="103">
                  <c:v>25.45</c:v>
                </c:pt>
                <c:pt idx="104">
                  <c:v>25.599999999999998</c:v>
                </c:pt>
                <c:pt idx="105">
                  <c:v>25.599999999999998</c:v>
                </c:pt>
                <c:pt idx="106">
                  <c:v>25.633333333333329</c:v>
                </c:pt>
                <c:pt idx="107">
                  <c:v>25.566666666666666</c:v>
                </c:pt>
                <c:pt idx="108">
                  <c:v>25.216666666666669</c:v>
                </c:pt>
                <c:pt idx="109">
                  <c:v>25.133333333333336</c:v>
                </c:pt>
                <c:pt idx="110">
                  <c:v>25.283333333333331</c:v>
                </c:pt>
                <c:pt idx="111">
                  <c:v>25.3</c:v>
                </c:pt>
                <c:pt idx="112">
                  <c:v>25.3</c:v>
                </c:pt>
                <c:pt idx="113">
                  <c:v>25.3</c:v>
                </c:pt>
                <c:pt idx="114">
                  <c:v>25.3</c:v>
                </c:pt>
                <c:pt idx="115">
                  <c:v>25.333333333333332</c:v>
                </c:pt>
                <c:pt idx="116">
                  <c:v>25.45</c:v>
                </c:pt>
                <c:pt idx="117">
                  <c:v>25.633333333333329</c:v>
                </c:pt>
                <c:pt idx="118">
                  <c:v>25.783333333333335</c:v>
                </c:pt>
                <c:pt idx="119">
                  <c:v>25.966666666666669</c:v>
                </c:pt>
                <c:pt idx="120">
                  <c:v>26.099999999999998</c:v>
                </c:pt>
                <c:pt idx="121">
                  <c:v>26.233333333333334</c:v>
                </c:pt>
                <c:pt idx="122">
                  <c:v>26.400000000000002</c:v>
                </c:pt>
                <c:pt idx="123">
                  <c:v>26.549999999999997</c:v>
                </c:pt>
                <c:pt idx="124">
                  <c:v>26.666666666666668</c:v>
                </c:pt>
                <c:pt idx="125">
                  <c:v>26.783333333333335</c:v>
                </c:pt>
                <c:pt idx="126">
                  <c:v>26.966666666666665</c:v>
                </c:pt>
                <c:pt idx="127">
                  <c:v>27.099999999999998</c:v>
                </c:pt>
                <c:pt idx="128">
                  <c:v>27.133333333333329</c:v>
                </c:pt>
                <c:pt idx="129">
                  <c:v>27.033333333333331</c:v>
                </c:pt>
                <c:pt idx="130">
                  <c:v>26.883333333333336</c:v>
                </c:pt>
                <c:pt idx="131">
                  <c:v>26.7</c:v>
                </c:pt>
                <c:pt idx="132">
                  <c:v>26.616666666666664</c:v>
                </c:pt>
                <c:pt idx="133">
                  <c:v>26.599999999999998</c:v>
                </c:pt>
                <c:pt idx="134">
                  <c:v>26.599999999999998</c:v>
                </c:pt>
                <c:pt idx="135">
                  <c:v>26.533333333333331</c:v>
                </c:pt>
                <c:pt idx="136">
                  <c:v>26.433333333333337</c:v>
                </c:pt>
                <c:pt idx="137">
                  <c:v>26.3</c:v>
                </c:pt>
                <c:pt idx="138">
                  <c:v>26.2</c:v>
                </c:pt>
                <c:pt idx="139">
                  <c:v>26.133333333333329</c:v>
                </c:pt>
                <c:pt idx="140">
                  <c:v>26.233333333333334</c:v>
                </c:pt>
                <c:pt idx="141">
                  <c:v>26.333333333333332</c:v>
                </c:pt>
                <c:pt idx="142">
                  <c:v>26.5</c:v>
                </c:pt>
                <c:pt idx="143">
                  <c:v>26.549999999999997</c:v>
                </c:pt>
                <c:pt idx="144">
                  <c:v>26.766666666666666</c:v>
                </c:pt>
                <c:pt idx="145">
                  <c:v>27.049999999999997</c:v>
                </c:pt>
                <c:pt idx="146">
                  <c:v>27.283333333333335</c:v>
                </c:pt>
                <c:pt idx="147">
                  <c:v>27.416666666666668</c:v>
                </c:pt>
                <c:pt idx="148">
                  <c:v>27.566666666666663</c:v>
                </c:pt>
                <c:pt idx="149">
                  <c:v>27.7</c:v>
                </c:pt>
                <c:pt idx="150">
                  <c:v>27.883333333333336</c:v>
                </c:pt>
                <c:pt idx="151">
                  <c:v>27.966666666666669</c:v>
                </c:pt>
                <c:pt idx="152">
                  <c:v>27.866666666666671</c:v>
                </c:pt>
                <c:pt idx="153">
                  <c:v>27.766666666666669</c:v>
                </c:pt>
                <c:pt idx="154">
                  <c:v>27.916666666666671</c:v>
                </c:pt>
                <c:pt idx="155">
                  <c:v>27.75</c:v>
                </c:pt>
                <c:pt idx="156">
                  <c:v>27.583333333333332</c:v>
                </c:pt>
                <c:pt idx="157">
                  <c:v>27.366666666666664</c:v>
                </c:pt>
                <c:pt idx="158">
                  <c:v>26.950000000000003</c:v>
                </c:pt>
                <c:pt idx="159">
                  <c:v>26.683333333333334</c:v>
                </c:pt>
                <c:pt idx="160">
                  <c:v>26.433333333333337</c:v>
                </c:pt>
                <c:pt idx="161">
                  <c:v>26.25</c:v>
                </c:pt>
                <c:pt idx="162">
                  <c:v>25.833333333333329</c:v>
                </c:pt>
                <c:pt idx="163">
                  <c:v>25.5</c:v>
                </c:pt>
                <c:pt idx="164">
                  <c:v>25.400000000000002</c:v>
                </c:pt>
                <c:pt idx="165">
                  <c:v>25.45</c:v>
                </c:pt>
                <c:pt idx="166">
                  <c:v>25.55</c:v>
                </c:pt>
                <c:pt idx="167">
                  <c:v>25.666666666666671</c:v>
                </c:pt>
                <c:pt idx="168">
                  <c:v>25.833333333333332</c:v>
                </c:pt>
                <c:pt idx="169">
                  <c:v>25.983333333333334</c:v>
                </c:pt>
                <c:pt idx="170">
                  <c:v>25.983333333333334</c:v>
                </c:pt>
                <c:pt idx="171">
                  <c:v>26.016666666666666</c:v>
                </c:pt>
                <c:pt idx="172">
                  <c:v>26.183333333333337</c:v>
                </c:pt>
                <c:pt idx="173">
                  <c:v>26.45</c:v>
                </c:pt>
                <c:pt idx="174">
                  <c:v>26.733333333333334</c:v>
                </c:pt>
                <c:pt idx="175">
                  <c:v>27.200000000000003</c:v>
                </c:pt>
                <c:pt idx="176">
                  <c:v>27.25</c:v>
                </c:pt>
                <c:pt idx="177">
                  <c:v>26.849999999999998</c:v>
                </c:pt>
                <c:pt idx="178">
                  <c:v>26.566666666666666</c:v>
                </c:pt>
                <c:pt idx="179">
                  <c:v>26.2</c:v>
                </c:pt>
                <c:pt idx="180">
                  <c:v>25.966666666666669</c:v>
                </c:pt>
                <c:pt idx="181">
                  <c:v>25.683333333333334</c:v>
                </c:pt>
                <c:pt idx="182">
                  <c:v>25.533333333333335</c:v>
                </c:pt>
                <c:pt idx="183">
                  <c:v>25.266666666666666</c:v>
                </c:pt>
                <c:pt idx="184">
                  <c:v>25.133333333333329</c:v>
                </c:pt>
                <c:pt idx="185">
                  <c:v>25</c:v>
                </c:pt>
                <c:pt idx="186">
                  <c:v>24.849999999999998</c:v>
                </c:pt>
                <c:pt idx="187">
                  <c:v>24.649999999999995</c:v>
                </c:pt>
                <c:pt idx="188">
                  <c:v>24.333333333333332</c:v>
                </c:pt>
                <c:pt idx="189">
                  <c:v>24.233333333333334</c:v>
                </c:pt>
                <c:pt idx="190">
                  <c:v>24.333333333333332</c:v>
                </c:pt>
                <c:pt idx="191">
                  <c:v>24.5</c:v>
                </c:pt>
                <c:pt idx="192">
                  <c:v>24.683333333333337</c:v>
                </c:pt>
                <c:pt idx="193">
                  <c:v>24.95</c:v>
                </c:pt>
                <c:pt idx="194">
                  <c:v>25.049999999999997</c:v>
                </c:pt>
                <c:pt idx="195">
                  <c:v>25.233333333333334</c:v>
                </c:pt>
                <c:pt idx="196">
                  <c:v>25.366666666666671</c:v>
                </c:pt>
                <c:pt idx="197">
                  <c:v>25.466666666666665</c:v>
                </c:pt>
                <c:pt idx="198">
                  <c:v>25.700000000000003</c:v>
                </c:pt>
                <c:pt idx="199">
                  <c:v>25.816666666666666</c:v>
                </c:pt>
                <c:pt idx="200">
                  <c:v>25.900000000000002</c:v>
                </c:pt>
                <c:pt idx="201">
                  <c:v>25.833333333333332</c:v>
                </c:pt>
                <c:pt idx="202">
                  <c:v>25.766666666666666</c:v>
                </c:pt>
                <c:pt idx="203">
                  <c:v>25.683333333333326</c:v>
                </c:pt>
                <c:pt idx="204">
                  <c:v>25.649999999999995</c:v>
                </c:pt>
                <c:pt idx="205">
                  <c:v>25.666666666666668</c:v>
                </c:pt>
                <c:pt idx="206">
                  <c:v>25.383333333333336</c:v>
                </c:pt>
                <c:pt idx="207">
                  <c:v>25.149999999999995</c:v>
                </c:pt>
                <c:pt idx="208">
                  <c:v>25.016666666666666</c:v>
                </c:pt>
                <c:pt idx="209">
                  <c:v>24.849999999999998</c:v>
                </c:pt>
                <c:pt idx="210">
                  <c:v>24.716666666666669</c:v>
                </c:pt>
                <c:pt idx="211">
                  <c:v>24.55</c:v>
                </c:pt>
                <c:pt idx="212">
                  <c:v>24.533333333333331</c:v>
                </c:pt>
                <c:pt idx="213">
                  <c:v>24.700000000000003</c:v>
                </c:pt>
                <c:pt idx="214">
                  <c:v>24.883333333333336</c:v>
                </c:pt>
                <c:pt idx="215">
                  <c:v>25.083333333333329</c:v>
                </c:pt>
                <c:pt idx="216">
                  <c:v>25.3</c:v>
                </c:pt>
                <c:pt idx="217">
                  <c:v>25.516666666666666</c:v>
                </c:pt>
                <c:pt idx="218">
                  <c:v>25.650000000000002</c:v>
                </c:pt>
                <c:pt idx="219">
                  <c:v>25.816666666666666</c:v>
                </c:pt>
                <c:pt idx="220">
                  <c:v>26</c:v>
                </c:pt>
                <c:pt idx="221">
                  <c:v>26.166666666666668</c:v>
                </c:pt>
                <c:pt idx="222">
                  <c:v>26.333333333333332</c:v>
                </c:pt>
                <c:pt idx="223">
                  <c:v>26.433333333333334</c:v>
                </c:pt>
                <c:pt idx="224">
                  <c:v>26.5</c:v>
                </c:pt>
                <c:pt idx="225">
                  <c:v>26.450000000000003</c:v>
                </c:pt>
                <c:pt idx="226">
                  <c:v>26.400000000000002</c:v>
                </c:pt>
                <c:pt idx="227">
                  <c:v>26.333333333333329</c:v>
                </c:pt>
                <c:pt idx="228">
                  <c:v>25.916666666666671</c:v>
                </c:pt>
                <c:pt idx="229">
                  <c:v>25.7</c:v>
                </c:pt>
                <c:pt idx="230">
                  <c:v>25.633333333333329</c:v>
                </c:pt>
                <c:pt idx="231">
                  <c:v>25.583333333333332</c:v>
                </c:pt>
                <c:pt idx="232">
                  <c:v>25.5</c:v>
                </c:pt>
                <c:pt idx="233">
                  <c:v>25.349999999999998</c:v>
                </c:pt>
                <c:pt idx="234">
                  <c:v>25.233333333333334</c:v>
                </c:pt>
                <c:pt idx="235">
                  <c:v>24.95</c:v>
                </c:pt>
                <c:pt idx="236">
                  <c:v>24.683333333333334</c:v>
                </c:pt>
                <c:pt idx="237">
                  <c:v>24.7</c:v>
                </c:pt>
                <c:pt idx="238">
                  <c:v>24.850000000000005</c:v>
                </c:pt>
                <c:pt idx="239">
                  <c:v>25</c:v>
                </c:pt>
                <c:pt idx="240">
                  <c:v>25.166666666666671</c:v>
                </c:pt>
                <c:pt idx="241">
                  <c:v>25.383333333333336</c:v>
                </c:pt>
                <c:pt idx="242">
                  <c:v>25.583333333333329</c:v>
                </c:pt>
                <c:pt idx="243">
                  <c:v>25.716666666666669</c:v>
                </c:pt>
                <c:pt idx="244">
                  <c:v>25.850000000000005</c:v>
                </c:pt>
                <c:pt idx="245">
                  <c:v>26.016666666666666</c:v>
                </c:pt>
                <c:pt idx="246">
                  <c:v>26.283333333333335</c:v>
                </c:pt>
                <c:pt idx="247">
                  <c:v>26.466666666666669</c:v>
                </c:pt>
                <c:pt idx="248">
                  <c:v>26.583333333333332</c:v>
                </c:pt>
                <c:pt idx="249">
                  <c:v>26.599999999999998</c:v>
                </c:pt>
                <c:pt idx="250">
                  <c:v>26.599999999999998</c:v>
                </c:pt>
                <c:pt idx="251">
                  <c:v>26.450000000000003</c:v>
                </c:pt>
                <c:pt idx="252">
                  <c:v>26.133333333333336</c:v>
                </c:pt>
                <c:pt idx="253">
                  <c:v>25.833333333333332</c:v>
                </c:pt>
                <c:pt idx="254">
                  <c:v>25.666666666666668</c:v>
                </c:pt>
                <c:pt idx="255">
                  <c:v>25.466666666666669</c:v>
                </c:pt>
                <c:pt idx="256">
                  <c:v>25.400000000000002</c:v>
                </c:pt>
                <c:pt idx="257">
                  <c:v>25.266666666666666</c:v>
                </c:pt>
                <c:pt idx="258">
                  <c:v>25.149999999999995</c:v>
                </c:pt>
                <c:pt idx="259">
                  <c:v>24.950000000000003</c:v>
                </c:pt>
                <c:pt idx="260">
                  <c:v>24.816666666666666</c:v>
                </c:pt>
                <c:pt idx="261">
                  <c:v>24.983333333333331</c:v>
                </c:pt>
                <c:pt idx="262">
                  <c:v>25.25</c:v>
                </c:pt>
                <c:pt idx="263">
                  <c:v>25.416666666666668</c:v>
                </c:pt>
                <c:pt idx="264">
                  <c:v>25.549999999999997</c:v>
                </c:pt>
                <c:pt idx="265">
                  <c:v>25.683333333333334</c:v>
                </c:pt>
                <c:pt idx="266">
                  <c:v>25.8</c:v>
                </c:pt>
                <c:pt idx="267">
                  <c:v>25.95</c:v>
                </c:pt>
                <c:pt idx="268">
                  <c:v>26.200000000000003</c:v>
                </c:pt>
                <c:pt idx="269">
                  <c:v>26.483333333333331</c:v>
                </c:pt>
                <c:pt idx="270">
                  <c:v>26.783333333333331</c:v>
                </c:pt>
                <c:pt idx="271">
                  <c:v>27.516666666666666</c:v>
                </c:pt>
                <c:pt idx="272">
                  <c:v>27.983333333333334</c:v>
                </c:pt>
                <c:pt idx="273">
                  <c:v>27.466666666666669</c:v>
                </c:pt>
                <c:pt idx="274">
                  <c:v>27.150000000000002</c:v>
                </c:pt>
                <c:pt idx="275">
                  <c:v>26.916666666666671</c:v>
                </c:pt>
                <c:pt idx="276">
                  <c:v>26.75</c:v>
                </c:pt>
                <c:pt idx="277">
                  <c:v>26.633333333333329</c:v>
                </c:pt>
                <c:pt idx="278">
                  <c:v>26.566666666666666</c:v>
                </c:pt>
                <c:pt idx="279">
                  <c:v>26.433333333333337</c:v>
                </c:pt>
                <c:pt idx="280">
                  <c:v>26.233333333333331</c:v>
                </c:pt>
                <c:pt idx="281">
                  <c:v>26.133333333333329</c:v>
                </c:pt>
                <c:pt idx="282">
                  <c:v>25.983333333333334</c:v>
                </c:pt>
                <c:pt idx="283">
                  <c:v>25.766666666666666</c:v>
                </c:pt>
                <c:pt idx="284">
                  <c:v>25.616666666666664</c:v>
                </c:pt>
                <c:pt idx="285">
                  <c:v>25.433333333333337</c:v>
                </c:pt>
                <c:pt idx="286">
                  <c:v>25.533333333333331</c:v>
                </c:pt>
                <c:pt idx="287">
                  <c:v>25.833333333333332</c:v>
                </c:pt>
                <c:pt idx="288">
                  <c:v>26.200000000000003</c:v>
                </c:pt>
                <c:pt idx="289">
                  <c:v>26.45</c:v>
                </c:pt>
                <c:pt idx="290">
                  <c:v>26.599999999999998</c:v>
                </c:pt>
                <c:pt idx="291">
                  <c:v>26.599999999999998</c:v>
                </c:pt>
                <c:pt idx="292">
                  <c:v>26.766666666666669</c:v>
                </c:pt>
                <c:pt idx="293">
                  <c:v>26.866666666666671</c:v>
                </c:pt>
                <c:pt idx="294">
                  <c:v>27.099999999999994</c:v>
                </c:pt>
                <c:pt idx="295">
                  <c:v>27.283333333333335</c:v>
                </c:pt>
                <c:pt idx="296">
                  <c:v>27.366666666666671</c:v>
                </c:pt>
                <c:pt idx="297">
                  <c:v>27.183333333333334</c:v>
                </c:pt>
                <c:pt idx="298">
                  <c:v>26.983333333333334</c:v>
                </c:pt>
                <c:pt idx="299">
                  <c:v>26.833333333333332</c:v>
                </c:pt>
                <c:pt idx="300">
                  <c:v>26.683333333333334</c:v>
                </c:pt>
                <c:pt idx="301">
                  <c:v>26.650000000000002</c:v>
                </c:pt>
                <c:pt idx="302">
                  <c:v>26.616666666666664</c:v>
                </c:pt>
                <c:pt idx="303">
                  <c:v>26.466666666666669</c:v>
                </c:pt>
                <c:pt idx="304">
                  <c:v>26.266666666666666</c:v>
                </c:pt>
                <c:pt idx="305">
                  <c:v>26.083333333333332</c:v>
                </c:pt>
                <c:pt idx="306">
                  <c:v>25.916666666666671</c:v>
                </c:pt>
                <c:pt idx="307">
                  <c:v>25.733333333333331</c:v>
                </c:pt>
                <c:pt idx="308">
                  <c:v>25.616666666666664</c:v>
                </c:pt>
                <c:pt idx="309">
                  <c:v>25.716666666666669</c:v>
                </c:pt>
                <c:pt idx="310">
                  <c:v>25.95</c:v>
                </c:pt>
                <c:pt idx="311">
                  <c:v>27.399999999999995</c:v>
                </c:pt>
                <c:pt idx="312">
                  <c:v>27.099999999999998</c:v>
                </c:pt>
                <c:pt idx="313">
                  <c:v>27.083333333333332</c:v>
                </c:pt>
                <c:pt idx="314">
                  <c:v>27.416666666666668</c:v>
                </c:pt>
                <c:pt idx="315">
                  <c:v>27.5</c:v>
                </c:pt>
                <c:pt idx="316">
                  <c:v>27.599999999999998</c:v>
                </c:pt>
                <c:pt idx="317">
                  <c:v>27.733333333333334</c:v>
                </c:pt>
                <c:pt idx="318">
                  <c:v>28.05</c:v>
                </c:pt>
                <c:pt idx="319">
                  <c:v>28.233333333333334</c:v>
                </c:pt>
                <c:pt idx="320">
                  <c:v>28.150000000000002</c:v>
                </c:pt>
                <c:pt idx="321">
                  <c:v>28.350000000000005</c:v>
                </c:pt>
                <c:pt idx="322">
                  <c:v>27.900000000000002</c:v>
                </c:pt>
                <c:pt idx="323">
                  <c:v>27.8</c:v>
                </c:pt>
                <c:pt idx="324">
                  <c:v>27.75</c:v>
                </c:pt>
                <c:pt idx="325">
                  <c:v>27.7</c:v>
                </c:pt>
                <c:pt idx="326">
                  <c:v>27.516666666666669</c:v>
                </c:pt>
                <c:pt idx="327">
                  <c:v>27.133333333333329</c:v>
                </c:pt>
                <c:pt idx="328">
                  <c:v>26.900000000000006</c:v>
                </c:pt>
                <c:pt idx="329">
                  <c:v>26.733333333333334</c:v>
                </c:pt>
                <c:pt idx="330">
                  <c:v>26.55</c:v>
                </c:pt>
                <c:pt idx="331">
                  <c:v>26.316666666666663</c:v>
                </c:pt>
                <c:pt idx="332">
                  <c:v>26.133333333333329</c:v>
                </c:pt>
                <c:pt idx="333">
                  <c:v>26.183333333333334</c:v>
                </c:pt>
                <c:pt idx="334">
                  <c:v>26.233333333333334</c:v>
                </c:pt>
                <c:pt idx="335">
                  <c:v>26.483333333333331</c:v>
                </c:pt>
                <c:pt idx="336">
                  <c:v>26.783333333333331</c:v>
                </c:pt>
                <c:pt idx="337">
                  <c:v>27.116666666666664</c:v>
                </c:pt>
                <c:pt idx="338">
                  <c:v>27.366666666666671</c:v>
                </c:pt>
                <c:pt idx="339">
                  <c:v>27.466666666666669</c:v>
                </c:pt>
                <c:pt idx="340">
                  <c:v>27.533333333333331</c:v>
                </c:pt>
                <c:pt idx="341">
                  <c:v>27.599999999999998</c:v>
                </c:pt>
                <c:pt idx="342">
                  <c:v>27.75</c:v>
                </c:pt>
                <c:pt idx="343">
                  <c:v>27.95</c:v>
                </c:pt>
                <c:pt idx="344">
                  <c:v>27.966666666666669</c:v>
                </c:pt>
                <c:pt idx="345">
                  <c:v>27.733333333333331</c:v>
                </c:pt>
                <c:pt idx="346">
                  <c:v>27.566666666666666</c:v>
                </c:pt>
                <c:pt idx="347">
                  <c:v>27.316666666666663</c:v>
                </c:pt>
                <c:pt idx="348">
                  <c:v>27</c:v>
                </c:pt>
                <c:pt idx="349">
                  <c:v>26.75</c:v>
                </c:pt>
                <c:pt idx="350">
                  <c:v>26.500000000000004</c:v>
                </c:pt>
                <c:pt idx="351">
                  <c:v>26.2</c:v>
                </c:pt>
                <c:pt idx="352">
                  <c:v>26.2</c:v>
                </c:pt>
                <c:pt idx="353">
                  <c:v>26.216666666666665</c:v>
                </c:pt>
                <c:pt idx="354">
                  <c:v>25.683333333333334</c:v>
                </c:pt>
                <c:pt idx="355">
                  <c:v>25.166666666666668</c:v>
                </c:pt>
                <c:pt idx="356">
                  <c:v>25</c:v>
                </c:pt>
                <c:pt idx="357">
                  <c:v>25.033333333333331</c:v>
                </c:pt>
                <c:pt idx="358">
                  <c:v>25.266666666666666</c:v>
                </c:pt>
                <c:pt idx="359">
                  <c:v>25.5</c:v>
                </c:pt>
                <c:pt idx="360">
                  <c:v>25.650000000000002</c:v>
                </c:pt>
                <c:pt idx="361">
                  <c:v>25.883333333333336</c:v>
                </c:pt>
                <c:pt idx="362">
                  <c:v>26.166666666666671</c:v>
                </c:pt>
                <c:pt idx="363">
                  <c:v>26.5</c:v>
                </c:pt>
                <c:pt idx="364">
                  <c:v>26.75</c:v>
                </c:pt>
                <c:pt idx="365">
                  <c:v>26.95</c:v>
                </c:pt>
                <c:pt idx="366">
                  <c:v>27.133333333333329</c:v>
                </c:pt>
                <c:pt idx="367">
                  <c:v>27.383333333333336</c:v>
                </c:pt>
                <c:pt idx="368">
                  <c:v>27.400000000000002</c:v>
                </c:pt>
                <c:pt idx="369">
                  <c:v>27.299999999999997</c:v>
                </c:pt>
                <c:pt idx="370">
                  <c:v>27.2</c:v>
                </c:pt>
                <c:pt idx="371">
                  <c:v>27.2</c:v>
                </c:pt>
                <c:pt idx="372">
                  <c:v>27.099999999999998</c:v>
                </c:pt>
                <c:pt idx="373">
                  <c:v>27.05</c:v>
                </c:pt>
                <c:pt idx="374">
                  <c:v>26.799999999999997</c:v>
                </c:pt>
                <c:pt idx="375">
                  <c:v>26.433333333333334</c:v>
                </c:pt>
                <c:pt idx="376">
                  <c:v>26.099999999999998</c:v>
                </c:pt>
                <c:pt idx="377">
                  <c:v>25.683333333333334</c:v>
                </c:pt>
                <c:pt idx="378">
                  <c:v>25.5</c:v>
                </c:pt>
                <c:pt idx="379">
                  <c:v>25.433333333333334</c:v>
                </c:pt>
                <c:pt idx="380">
                  <c:v>25.233333333333334</c:v>
                </c:pt>
                <c:pt idx="381">
                  <c:v>25.516666666666666</c:v>
                </c:pt>
                <c:pt idx="382">
                  <c:v>25.933333333333334</c:v>
                </c:pt>
                <c:pt idx="383">
                  <c:v>26.283333333333331</c:v>
                </c:pt>
                <c:pt idx="384">
                  <c:v>26.616666666666664</c:v>
                </c:pt>
                <c:pt idx="385">
                  <c:v>26.833333333333332</c:v>
                </c:pt>
                <c:pt idx="386">
                  <c:v>27.033333333333331</c:v>
                </c:pt>
                <c:pt idx="387">
                  <c:v>27</c:v>
                </c:pt>
                <c:pt idx="388">
                  <c:v>27.049999999999997</c:v>
                </c:pt>
                <c:pt idx="389">
                  <c:v>27.066666666666663</c:v>
                </c:pt>
                <c:pt idx="390">
                  <c:v>27.25</c:v>
                </c:pt>
                <c:pt idx="391">
                  <c:v>27.333333333333332</c:v>
                </c:pt>
                <c:pt idx="392">
                  <c:v>27.516666666666666</c:v>
                </c:pt>
                <c:pt idx="393">
                  <c:v>27.416666666666668</c:v>
                </c:pt>
                <c:pt idx="394">
                  <c:v>27.233333333333331</c:v>
                </c:pt>
                <c:pt idx="395">
                  <c:v>27.183333333333334</c:v>
                </c:pt>
                <c:pt idx="396">
                  <c:v>27.150000000000002</c:v>
                </c:pt>
                <c:pt idx="397">
                  <c:v>26.833333333333332</c:v>
                </c:pt>
                <c:pt idx="398">
                  <c:v>26.566666666666666</c:v>
                </c:pt>
                <c:pt idx="399">
                  <c:v>26.133333333333336</c:v>
                </c:pt>
                <c:pt idx="400">
                  <c:v>25.900000000000002</c:v>
                </c:pt>
                <c:pt idx="401">
                  <c:v>25.733333333333334</c:v>
                </c:pt>
                <c:pt idx="402">
                  <c:v>25.416666666666668</c:v>
                </c:pt>
                <c:pt idx="403">
                  <c:v>25.233333333333334</c:v>
                </c:pt>
                <c:pt idx="404">
                  <c:v>25.183333333333334</c:v>
                </c:pt>
                <c:pt idx="405">
                  <c:v>25.316666666666666</c:v>
                </c:pt>
                <c:pt idx="406">
                  <c:v>25.599999999999998</c:v>
                </c:pt>
                <c:pt idx="407">
                  <c:v>25.766666666666669</c:v>
                </c:pt>
                <c:pt idx="408">
                  <c:v>25.933333333333334</c:v>
                </c:pt>
                <c:pt idx="409">
                  <c:v>26.083333333333329</c:v>
                </c:pt>
                <c:pt idx="410">
                  <c:v>26.25</c:v>
                </c:pt>
                <c:pt idx="411">
                  <c:v>26.333333333333332</c:v>
                </c:pt>
                <c:pt idx="412">
                  <c:v>26.433333333333334</c:v>
                </c:pt>
                <c:pt idx="413">
                  <c:v>26.650000000000002</c:v>
                </c:pt>
                <c:pt idx="414">
                  <c:v>26.883333333333336</c:v>
                </c:pt>
                <c:pt idx="415">
                  <c:v>26.900000000000002</c:v>
                </c:pt>
                <c:pt idx="416">
                  <c:v>26.916666666666668</c:v>
                </c:pt>
                <c:pt idx="417">
                  <c:v>26.833333333333332</c:v>
                </c:pt>
                <c:pt idx="418">
                  <c:v>26.716666666666669</c:v>
                </c:pt>
                <c:pt idx="419">
                  <c:v>26.766666666666669</c:v>
                </c:pt>
                <c:pt idx="420">
                  <c:v>26.816666666666666</c:v>
                </c:pt>
                <c:pt idx="421">
                  <c:v>26.8</c:v>
                </c:pt>
                <c:pt idx="422">
                  <c:v>26.8</c:v>
                </c:pt>
                <c:pt idx="423">
                  <c:v>26.75</c:v>
                </c:pt>
                <c:pt idx="424">
                  <c:v>26.666666666666668</c:v>
                </c:pt>
                <c:pt idx="425">
                  <c:v>26.5</c:v>
                </c:pt>
                <c:pt idx="426">
                  <c:v>26.299999999999997</c:v>
                </c:pt>
                <c:pt idx="427">
                  <c:v>26.066666666666666</c:v>
                </c:pt>
                <c:pt idx="428">
                  <c:v>25.966666666666669</c:v>
                </c:pt>
                <c:pt idx="429">
                  <c:v>26.049999999999997</c:v>
                </c:pt>
                <c:pt idx="430">
                  <c:v>26.149999999999995</c:v>
                </c:pt>
                <c:pt idx="431">
                  <c:v>26.25</c:v>
                </c:pt>
                <c:pt idx="432">
                  <c:v>26.45</c:v>
                </c:pt>
                <c:pt idx="433">
                  <c:v>26.583333333333332</c:v>
                </c:pt>
                <c:pt idx="434">
                  <c:v>26.55</c:v>
                </c:pt>
                <c:pt idx="435">
                  <c:v>26.483333333333334</c:v>
                </c:pt>
                <c:pt idx="436">
                  <c:v>26.516666666666666</c:v>
                </c:pt>
                <c:pt idx="437">
                  <c:v>26.833333333333332</c:v>
                </c:pt>
                <c:pt idx="438">
                  <c:v>26.933333333333334</c:v>
                </c:pt>
                <c:pt idx="439">
                  <c:v>26.616666666666664</c:v>
                </c:pt>
                <c:pt idx="440">
                  <c:v>26.566666666666666</c:v>
                </c:pt>
                <c:pt idx="441">
                  <c:v>26.450000000000003</c:v>
                </c:pt>
                <c:pt idx="442">
                  <c:v>26.466666666666665</c:v>
                </c:pt>
                <c:pt idx="443">
                  <c:v>26.733333333333331</c:v>
                </c:pt>
                <c:pt idx="444">
                  <c:v>26.666666666666668</c:v>
                </c:pt>
                <c:pt idx="445">
                  <c:v>26.483333333333334</c:v>
                </c:pt>
                <c:pt idx="446">
                  <c:v>26.016666666666666</c:v>
                </c:pt>
                <c:pt idx="447">
                  <c:v>26.233333333333331</c:v>
                </c:pt>
                <c:pt idx="448">
                  <c:v>26.033333333333331</c:v>
                </c:pt>
                <c:pt idx="449">
                  <c:v>25.849999999999998</c:v>
                </c:pt>
                <c:pt idx="450">
                  <c:v>25.733333333333331</c:v>
                </c:pt>
                <c:pt idx="451">
                  <c:v>25.483333333333334</c:v>
                </c:pt>
                <c:pt idx="452">
                  <c:v>25.25</c:v>
                </c:pt>
                <c:pt idx="453">
                  <c:v>25.316666666666663</c:v>
                </c:pt>
                <c:pt idx="454">
                  <c:v>25.616666666666664</c:v>
                </c:pt>
                <c:pt idx="455">
                  <c:v>25.816666666666666</c:v>
                </c:pt>
                <c:pt idx="456">
                  <c:v>26.033333333333331</c:v>
                </c:pt>
                <c:pt idx="457">
                  <c:v>26.266666666666666</c:v>
                </c:pt>
                <c:pt idx="458">
                  <c:v>26.599999999999994</c:v>
                </c:pt>
                <c:pt idx="459">
                  <c:v>26.816666666666666</c:v>
                </c:pt>
                <c:pt idx="460">
                  <c:v>27.016666666666666</c:v>
                </c:pt>
                <c:pt idx="461">
                  <c:v>27.233333333333331</c:v>
                </c:pt>
                <c:pt idx="462">
                  <c:v>27.283333333333335</c:v>
                </c:pt>
                <c:pt idx="463">
                  <c:v>27.400000000000002</c:v>
                </c:pt>
                <c:pt idx="464">
                  <c:v>27.400000000000002</c:v>
                </c:pt>
                <c:pt idx="465">
                  <c:v>27.25</c:v>
                </c:pt>
                <c:pt idx="466">
                  <c:v>27.183333333333334</c:v>
                </c:pt>
                <c:pt idx="467">
                  <c:v>27.133333333333329</c:v>
                </c:pt>
                <c:pt idx="468">
                  <c:v>27.099999999999998</c:v>
                </c:pt>
                <c:pt idx="469">
                  <c:v>27.099999999999998</c:v>
                </c:pt>
                <c:pt idx="470">
                  <c:v>27.066666666666666</c:v>
                </c:pt>
                <c:pt idx="471">
                  <c:v>27</c:v>
                </c:pt>
                <c:pt idx="472">
                  <c:v>26.983333333333334</c:v>
                </c:pt>
                <c:pt idx="473">
                  <c:v>26.783333333333331</c:v>
                </c:pt>
                <c:pt idx="474">
                  <c:v>26.533333333333335</c:v>
                </c:pt>
                <c:pt idx="475">
                  <c:v>26.383333333333336</c:v>
                </c:pt>
                <c:pt idx="476">
                  <c:v>26.099999999999998</c:v>
                </c:pt>
                <c:pt idx="477">
                  <c:v>25.983333333333331</c:v>
                </c:pt>
                <c:pt idx="478">
                  <c:v>26.25</c:v>
                </c:pt>
                <c:pt idx="479">
                  <c:v>26.45</c:v>
                </c:pt>
                <c:pt idx="480">
                  <c:v>26.733333333333334</c:v>
                </c:pt>
                <c:pt idx="481">
                  <c:v>27.049999999999997</c:v>
                </c:pt>
                <c:pt idx="482">
                  <c:v>27.349999999999998</c:v>
                </c:pt>
                <c:pt idx="483">
                  <c:v>27.616666666666664</c:v>
                </c:pt>
                <c:pt idx="484">
                  <c:v>27.75</c:v>
                </c:pt>
                <c:pt idx="485">
                  <c:v>27.900000000000002</c:v>
                </c:pt>
                <c:pt idx="486">
                  <c:v>28.066666666666666</c:v>
                </c:pt>
                <c:pt idx="487">
                  <c:v>27.866666666666671</c:v>
                </c:pt>
                <c:pt idx="488">
                  <c:v>27.733333333333334</c:v>
                </c:pt>
                <c:pt idx="489">
                  <c:v>27.483333333333334</c:v>
                </c:pt>
                <c:pt idx="490">
                  <c:v>27.466666666666669</c:v>
                </c:pt>
                <c:pt idx="491">
                  <c:v>27.466666666666669</c:v>
                </c:pt>
                <c:pt idx="492">
                  <c:v>27.349999999999998</c:v>
                </c:pt>
                <c:pt idx="493">
                  <c:v>27.116666666666664</c:v>
                </c:pt>
                <c:pt idx="494">
                  <c:v>27.099999999999998</c:v>
                </c:pt>
                <c:pt idx="495">
                  <c:v>27.166666666666668</c:v>
                </c:pt>
                <c:pt idx="496">
                  <c:v>27.083333333333332</c:v>
                </c:pt>
                <c:pt idx="497">
                  <c:v>27</c:v>
                </c:pt>
                <c:pt idx="498">
                  <c:v>26.900000000000002</c:v>
                </c:pt>
                <c:pt idx="499">
                  <c:v>26.683333333333334</c:v>
                </c:pt>
                <c:pt idx="500">
                  <c:v>26.599999999999998</c:v>
                </c:pt>
                <c:pt idx="501">
                  <c:v>26.716666666666665</c:v>
                </c:pt>
                <c:pt idx="502">
                  <c:v>26.866666666666664</c:v>
                </c:pt>
                <c:pt idx="503">
                  <c:v>26.8</c:v>
                </c:pt>
                <c:pt idx="504">
                  <c:v>26.883333333333336</c:v>
                </c:pt>
                <c:pt idx="505">
                  <c:v>27.133333333333336</c:v>
                </c:pt>
                <c:pt idx="506">
                  <c:v>27.5</c:v>
                </c:pt>
                <c:pt idx="507">
                  <c:v>27.633333333333329</c:v>
                </c:pt>
                <c:pt idx="508">
                  <c:v>27.75</c:v>
                </c:pt>
                <c:pt idx="509">
                  <c:v>27.883333333333336</c:v>
                </c:pt>
                <c:pt idx="510">
                  <c:v>28.150000000000002</c:v>
                </c:pt>
                <c:pt idx="511">
                  <c:v>28.45</c:v>
                </c:pt>
                <c:pt idx="512">
                  <c:v>28.5</c:v>
                </c:pt>
                <c:pt idx="513">
                  <c:v>28.400000000000002</c:v>
                </c:pt>
                <c:pt idx="514">
                  <c:v>28.216666666666665</c:v>
                </c:pt>
                <c:pt idx="515">
                  <c:v>28.033333333333331</c:v>
                </c:pt>
                <c:pt idx="516">
                  <c:v>28</c:v>
                </c:pt>
                <c:pt idx="517">
                  <c:v>28</c:v>
                </c:pt>
                <c:pt idx="518">
                  <c:v>27.933333333333337</c:v>
                </c:pt>
                <c:pt idx="519">
                  <c:v>27.816666666666666</c:v>
                </c:pt>
                <c:pt idx="520">
                  <c:v>27.783333333333331</c:v>
                </c:pt>
                <c:pt idx="521">
                  <c:v>27.683333333333334</c:v>
                </c:pt>
                <c:pt idx="522">
                  <c:v>27.516666666666666</c:v>
                </c:pt>
                <c:pt idx="523">
                  <c:v>27</c:v>
                </c:pt>
                <c:pt idx="524">
                  <c:v>26.400000000000002</c:v>
                </c:pt>
                <c:pt idx="525">
                  <c:v>26.45</c:v>
                </c:pt>
                <c:pt idx="526">
                  <c:v>26.466666666666669</c:v>
                </c:pt>
                <c:pt idx="527">
                  <c:v>26.316666666666666</c:v>
                </c:pt>
                <c:pt idx="528">
                  <c:v>26.400000000000002</c:v>
                </c:pt>
                <c:pt idx="529">
                  <c:v>26.416666666666668</c:v>
                </c:pt>
                <c:pt idx="530">
                  <c:v>26.533333333333331</c:v>
                </c:pt>
                <c:pt idx="531">
                  <c:v>26.683333333333334</c:v>
                </c:pt>
                <c:pt idx="532">
                  <c:v>26.816666666666666</c:v>
                </c:pt>
                <c:pt idx="533">
                  <c:v>26.933333333333334</c:v>
                </c:pt>
                <c:pt idx="534">
                  <c:v>27</c:v>
                </c:pt>
                <c:pt idx="535">
                  <c:v>27.099999999999998</c:v>
                </c:pt>
                <c:pt idx="536">
                  <c:v>27.05</c:v>
                </c:pt>
                <c:pt idx="537">
                  <c:v>26.849999999999998</c:v>
                </c:pt>
                <c:pt idx="538">
                  <c:v>26.599999999999998</c:v>
                </c:pt>
                <c:pt idx="539">
                  <c:v>26.266666666666666</c:v>
                </c:pt>
                <c:pt idx="540">
                  <c:v>26.049999999999997</c:v>
                </c:pt>
                <c:pt idx="541">
                  <c:v>26.033333333333331</c:v>
                </c:pt>
                <c:pt idx="542">
                  <c:v>25.816666666666666</c:v>
                </c:pt>
                <c:pt idx="543">
                  <c:v>25.75</c:v>
                </c:pt>
                <c:pt idx="544">
                  <c:v>25.566666666666666</c:v>
                </c:pt>
                <c:pt idx="545">
                  <c:v>25.316666666666666</c:v>
                </c:pt>
                <c:pt idx="546">
                  <c:v>25.066666666666666</c:v>
                </c:pt>
                <c:pt idx="547">
                  <c:v>25.016666666666669</c:v>
                </c:pt>
                <c:pt idx="548">
                  <c:v>24.75</c:v>
                </c:pt>
                <c:pt idx="549">
                  <c:v>25.083333333333332</c:v>
                </c:pt>
                <c:pt idx="550">
                  <c:v>25.283333333333331</c:v>
                </c:pt>
                <c:pt idx="551">
                  <c:v>25.133333333333336</c:v>
                </c:pt>
                <c:pt idx="552">
                  <c:v>25.333333333333332</c:v>
                </c:pt>
                <c:pt idx="553">
                  <c:v>25.5</c:v>
                </c:pt>
                <c:pt idx="554">
                  <c:v>25.599999999999998</c:v>
                </c:pt>
                <c:pt idx="555">
                  <c:v>25.666666666666668</c:v>
                </c:pt>
                <c:pt idx="556">
                  <c:v>25.766666666666669</c:v>
                </c:pt>
                <c:pt idx="557">
                  <c:v>25.833333333333332</c:v>
                </c:pt>
                <c:pt idx="558">
                  <c:v>25.983333333333334</c:v>
                </c:pt>
                <c:pt idx="559">
                  <c:v>26.049999999999997</c:v>
                </c:pt>
                <c:pt idx="560">
                  <c:v>26.150000000000002</c:v>
                </c:pt>
                <c:pt idx="561">
                  <c:v>26.233333333333331</c:v>
                </c:pt>
                <c:pt idx="562">
                  <c:v>25.983333333333334</c:v>
                </c:pt>
                <c:pt idx="563">
                  <c:v>25.833333333333332</c:v>
                </c:pt>
                <c:pt idx="564">
                  <c:v>25.816666666666666</c:v>
                </c:pt>
                <c:pt idx="565">
                  <c:v>25.633333333333336</c:v>
                </c:pt>
                <c:pt idx="566">
                  <c:v>25.45</c:v>
                </c:pt>
                <c:pt idx="567">
                  <c:v>25.716666666666669</c:v>
                </c:pt>
                <c:pt idx="568">
                  <c:v>25.850000000000005</c:v>
                </c:pt>
                <c:pt idx="569">
                  <c:v>25.916666666666668</c:v>
                </c:pt>
                <c:pt idx="570">
                  <c:v>25.833333333333332</c:v>
                </c:pt>
                <c:pt idx="571">
                  <c:v>25.716666666666665</c:v>
                </c:pt>
                <c:pt idx="572">
                  <c:v>25.783333333333335</c:v>
                </c:pt>
                <c:pt idx="573">
                  <c:v>26.283333333333331</c:v>
                </c:pt>
                <c:pt idx="574">
                  <c:v>26.583333333333332</c:v>
                </c:pt>
                <c:pt idx="575">
                  <c:v>26.316666666666666</c:v>
                </c:pt>
                <c:pt idx="576">
                  <c:v>26.3</c:v>
                </c:pt>
                <c:pt idx="577">
                  <c:v>26.3</c:v>
                </c:pt>
                <c:pt idx="578">
                  <c:v>26.3</c:v>
                </c:pt>
                <c:pt idx="579">
                  <c:v>26.3</c:v>
                </c:pt>
                <c:pt idx="580">
                  <c:v>26.316666666666666</c:v>
                </c:pt>
                <c:pt idx="581">
                  <c:v>26.383333333333336</c:v>
                </c:pt>
                <c:pt idx="582">
                  <c:v>26.566666666666663</c:v>
                </c:pt>
                <c:pt idx="583">
                  <c:v>26.7</c:v>
                </c:pt>
                <c:pt idx="584">
                  <c:v>26.7</c:v>
                </c:pt>
                <c:pt idx="585">
                  <c:v>26.75</c:v>
                </c:pt>
                <c:pt idx="586">
                  <c:v>26.516666666666666</c:v>
                </c:pt>
                <c:pt idx="587">
                  <c:v>26.099999999999998</c:v>
                </c:pt>
                <c:pt idx="588">
                  <c:v>25.7</c:v>
                </c:pt>
                <c:pt idx="589">
                  <c:v>25.416666666666671</c:v>
                </c:pt>
                <c:pt idx="590">
                  <c:v>25.2</c:v>
                </c:pt>
                <c:pt idx="591">
                  <c:v>25.05</c:v>
                </c:pt>
                <c:pt idx="592">
                  <c:v>24.799999999999997</c:v>
                </c:pt>
                <c:pt idx="593">
                  <c:v>24.599999999999998</c:v>
                </c:pt>
                <c:pt idx="594">
                  <c:v>24.416666666666668</c:v>
                </c:pt>
                <c:pt idx="595">
                  <c:v>24.283333333333335</c:v>
                </c:pt>
                <c:pt idx="596">
                  <c:v>24.3</c:v>
                </c:pt>
                <c:pt idx="597">
                  <c:v>24.600000000000005</c:v>
                </c:pt>
                <c:pt idx="598">
                  <c:v>24.883333333333336</c:v>
                </c:pt>
                <c:pt idx="599">
                  <c:v>24.95</c:v>
                </c:pt>
                <c:pt idx="600">
                  <c:v>25.25</c:v>
                </c:pt>
                <c:pt idx="601">
                  <c:v>25.366666666666671</c:v>
                </c:pt>
                <c:pt idx="602">
                  <c:v>25.633333333333329</c:v>
                </c:pt>
                <c:pt idx="603">
                  <c:v>25.75</c:v>
                </c:pt>
                <c:pt idx="604">
                  <c:v>25.916666666666668</c:v>
                </c:pt>
                <c:pt idx="605">
                  <c:v>26.049999999999997</c:v>
                </c:pt>
                <c:pt idx="606">
                  <c:v>26.516666666666666</c:v>
                </c:pt>
                <c:pt idx="607">
                  <c:v>26.850000000000005</c:v>
                </c:pt>
                <c:pt idx="608">
                  <c:v>26.950000000000003</c:v>
                </c:pt>
                <c:pt idx="609">
                  <c:v>26.649999999999995</c:v>
                </c:pt>
                <c:pt idx="610">
                  <c:v>26.416666666666668</c:v>
                </c:pt>
                <c:pt idx="611">
                  <c:v>26.3</c:v>
                </c:pt>
                <c:pt idx="612">
                  <c:v>26.3</c:v>
                </c:pt>
                <c:pt idx="613">
                  <c:v>26.233333333333331</c:v>
                </c:pt>
                <c:pt idx="614">
                  <c:v>26.2</c:v>
                </c:pt>
                <c:pt idx="615">
                  <c:v>26.099999999999998</c:v>
                </c:pt>
                <c:pt idx="616">
                  <c:v>25.950000000000003</c:v>
                </c:pt>
                <c:pt idx="617">
                  <c:v>25.849999999999998</c:v>
                </c:pt>
                <c:pt idx="618">
                  <c:v>25.866666666666671</c:v>
                </c:pt>
                <c:pt idx="619">
                  <c:v>25.95</c:v>
                </c:pt>
                <c:pt idx="620">
                  <c:v>25.966666666666669</c:v>
                </c:pt>
                <c:pt idx="621">
                  <c:v>25.866666666666664</c:v>
                </c:pt>
                <c:pt idx="622">
                  <c:v>25.833333333333332</c:v>
                </c:pt>
                <c:pt idx="623">
                  <c:v>25.933333333333334</c:v>
                </c:pt>
                <c:pt idx="624">
                  <c:v>26.183333333333334</c:v>
                </c:pt>
                <c:pt idx="625">
                  <c:v>26.316666666666666</c:v>
                </c:pt>
                <c:pt idx="626">
                  <c:v>26.5</c:v>
                </c:pt>
                <c:pt idx="627">
                  <c:v>26.533333333333331</c:v>
                </c:pt>
                <c:pt idx="628">
                  <c:v>26.633333333333329</c:v>
                </c:pt>
                <c:pt idx="629">
                  <c:v>26.849999999999998</c:v>
                </c:pt>
                <c:pt idx="630">
                  <c:v>27.366666666666664</c:v>
                </c:pt>
                <c:pt idx="631">
                  <c:v>27.816666666666666</c:v>
                </c:pt>
                <c:pt idx="632">
                  <c:v>28.099999999999998</c:v>
                </c:pt>
                <c:pt idx="633">
                  <c:v>27.883333333333329</c:v>
                </c:pt>
                <c:pt idx="634">
                  <c:v>27.433333333333334</c:v>
                </c:pt>
                <c:pt idx="635">
                  <c:v>27.116666666666664</c:v>
                </c:pt>
                <c:pt idx="636">
                  <c:v>26.983333333333334</c:v>
                </c:pt>
                <c:pt idx="637">
                  <c:v>26.783333333333331</c:v>
                </c:pt>
                <c:pt idx="638">
                  <c:v>26.450000000000003</c:v>
                </c:pt>
                <c:pt idx="639">
                  <c:v>25.883333333333329</c:v>
                </c:pt>
                <c:pt idx="640">
                  <c:v>25.633333333333329</c:v>
                </c:pt>
                <c:pt idx="641">
                  <c:v>25.616666666666671</c:v>
                </c:pt>
                <c:pt idx="642">
                  <c:v>25.133333333333329</c:v>
                </c:pt>
                <c:pt idx="643">
                  <c:v>24.900000000000002</c:v>
                </c:pt>
                <c:pt idx="644">
                  <c:v>24.833333333333332</c:v>
                </c:pt>
                <c:pt idx="645">
                  <c:v>25.266666666666666</c:v>
                </c:pt>
                <c:pt idx="646">
                  <c:v>25.649999999999995</c:v>
                </c:pt>
                <c:pt idx="647">
                  <c:v>25.633333333333336</c:v>
                </c:pt>
                <c:pt idx="648">
                  <c:v>25.95</c:v>
                </c:pt>
                <c:pt idx="649">
                  <c:v>26.033333333333331</c:v>
                </c:pt>
                <c:pt idx="650">
                  <c:v>26.150000000000002</c:v>
                </c:pt>
                <c:pt idx="651">
                  <c:v>26.350000000000005</c:v>
                </c:pt>
                <c:pt idx="652">
                  <c:v>26.616666666666664</c:v>
                </c:pt>
                <c:pt idx="653">
                  <c:v>26.883333333333329</c:v>
                </c:pt>
                <c:pt idx="654">
                  <c:v>27.200000000000003</c:v>
                </c:pt>
                <c:pt idx="655">
                  <c:v>27.266666666666666</c:v>
                </c:pt>
                <c:pt idx="656">
                  <c:v>27.233333333333334</c:v>
                </c:pt>
                <c:pt idx="657">
                  <c:v>26.966666666666669</c:v>
                </c:pt>
                <c:pt idx="658">
                  <c:v>26.45</c:v>
                </c:pt>
                <c:pt idx="659">
                  <c:v>25.950000000000003</c:v>
                </c:pt>
                <c:pt idx="660">
                  <c:v>25.8</c:v>
                </c:pt>
                <c:pt idx="661">
                  <c:v>25.883333333333336</c:v>
                </c:pt>
                <c:pt idx="662">
                  <c:v>25.616666666666671</c:v>
                </c:pt>
                <c:pt idx="663">
                  <c:v>25.05</c:v>
                </c:pt>
                <c:pt idx="664">
                  <c:v>24.766666666666666</c:v>
                </c:pt>
                <c:pt idx="665">
                  <c:v>24.649999999999995</c:v>
                </c:pt>
                <c:pt idx="666">
                  <c:v>24.333333333333332</c:v>
                </c:pt>
                <c:pt idx="667">
                  <c:v>24.016666666666666</c:v>
                </c:pt>
                <c:pt idx="668">
                  <c:v>23.900000000000002</c:v>
                </c:pt>
                <c:pt idx="669">
                  <c:v>24</c:v>
                </c:pt>
                <c:pt idx="670">
                  <c:v>24.133333333333329</c:v>
                </c:pt>
                <c:pt idx="671">
                  <c:v>24.150000000000002</c:v>
                </c:pt>
                <c:pt idx="672">
                  <c:v>24.516666666666666</c:v>
                </c:pt>
                <c:pt idx="673">
                  <c:v>24.916666666666668</c:v>
                </c:pt>
                <c:pt idx="674">
                  <c:v>25.283333333333331</c:v>
                </c:pt>
                <c:pt idx="675">
                  <c:v>25.7</c:v>
                </c:pt>
                <c:pt idx="676">
                  <c:v>25.933333333333334</c:v>
                </c:pt>
                <c:pt idx="677">
                  <c:v>26.333333333333332</c:v>
                </c:pt>
                <c:pt idx="678">
                  <c:v>26.75</c:v>
                </c:pt>
                <c:pt idx="679">
                  <c:v>26.849999999999998</c:v>
                </c:pt>
                <c:pt idx="680">
                  <c:v>26.983333333333334</c:v>
                </c:pt>
                <c:pt idx="681">
                  <c:v>26.799999999999997</c:v>
                </c:pt>
                <c:pt idx="682">
                  <c:v>26.583333333333332</c:v>
                </c:pt>
                <c:pt idx="683">
                  <c:v>26.349999999999998</c:v>
                </c:pt>
                <c:pt idx="684">
                  <c:v>26.2</c:v>
                </c:pt>
                <c:pt idx="685">
                  <c:v>26.05</c:v>
                </c:pt>
                <c:pt idx="686">
                  <c:v>25.716666666666665</c:v>
                </c:pt>
                <c:pt idx="687">
                  <c:v>25.383333333333336</c:v>
                </c:pt>
                <c:pt idx="688">
                  <c:v>25.05</c:v>
                </c:pt>
                <c:pt idx="689">
                  <c:v>24.95</c:v>
                </c:pt>
                <c:pt idx="690">
                  <c:v>25.150000000000002</c:v>
                </c:pt>
                <c:pt idx="691">
                  <c:v>24.716666666666669</c:v>
                </c:pt>
                <c:pt idx="692">
                  <c:v>24.333333333333332</c:v>
                </c:pt>
                <c:pt idx="693">
                  <c:v>24.516666666666666</c:v>
                </c:pt>
                <c:pt idx="694">
                  <c:v>24.55</c:v>
                </c:pt>
                <c:pt idx="695">
                  <c:v>24.549999999999997</c:v>
                </c:pt>
                <c:pt idx="696">
                  <c:v>24.650000000000002</c:v>
                </c:pt>
                <c:pt idx="697">
                  <c:v>24.816666666666666</c:v>
                </c:pt>
                <c:pt idx="698">
                  <c:v>25.016666666666666</c:v>
                </c:pt>
                <c:pt idx="699">
                  <c:v>25.266666666666666</c:v>
                </c:pt>
                <c:pt idx="700">
                  <c:v>25.433333333333334</c:v>
                </c:pt>
                <c:pt idx="701">
                  <c:v>25.633333333333329</c:v>
                </c:pt>
                <c:pt idx="702">
                  <c:v>25.733333333333331</c:v>
                </c:pt>
                <c:pt idx="703">
                  <c:v>25.766666666666669</c:v>
                </c:pt>
                <c:pt idx="704">
                  <c:v>25.683333333333334</c:v>
                </c:pt>
                <c:pt idx="705">
                  <c:v>25.366666666666664</c:v>
                </c:pt>
                <c:pt idx="706">
                  <c:v>25.266666666666666</c:v>
                </c:pt>
                <c:pt idx="707">
                  <c:v>25.116666666666664</c:v>
                </c:pt>
                <c:pt idx="708">
                  <c:v>24.966666666666669</c:v>
                </c:pt>
                <c:pt idx="709">
                  <c:v>24.733333333333334</c:v>
                </c:pt>
                <c:pt idx="710">
                  <c:v>24.616666666666664</c:v>
                </c:pt>
                <c:pt idx="711">
                  <c:v>24.633333333333336</c:v>
                </c:pt>
                <c:pt idx="712">
                  <c:v>24.700000000000003</c:v>
                </c:pt>
                <c:pt idx="713">
                  <c:v>24.816666666666666</c:v>
                </c:pt>
                <c:pt idx="714">
                  <c:v>24.933333333333334</c:v>
                </c:pt>
                <c:pt idx="715">
                  <c:v>25.05</c:v>
                </c:pt>
                <c:pt idx="716">
                  <c:v>24.783333333333331</c:v>
                </c:pt>
                <c:pt idx="717">
                  <c:v>24.533333333333331</c:v>
                </c:pt>
                <c:pt idx="718">
                  <c:v>24.650000000000002</c:v>
                </c:pt>
                <c:pt idx="719">
                  <c:v>24.833333333333332</c:v>
                </c:pt>
                <c:pt idx="720">
                  <c:v>24.966666666666669</c:v>
                </c:pt>
                <c:pt idx="721">
                  <c:v>25.099999999999998</c:v>
                </c:pt>
                <c:pt idx="722">
                  <c:v>25.3</c:v>
                </c:pt>
                <c:pt idx="723">
                  <c:v>25.483333333333334</c:v>
                </c:pt>
                <c:pt idx="724">
                  <c:v>25.583333333333332</c:v>
                </c:pt>
                <c:pt idx="725">
                  <c:v>25.716666666666669</c:v>
                </c:pt>
                <c:pt idx="726">
                  <c:v>25.783333333333335</c:v>
                </c:pt>
                <c:pt idx="727">
                  <c:v>25.833333333333339</c:v>
                </c:pt>
                <c:pt idx="728">
                  <c:v>25.95</c:v>
                </c:pt>
                <c:pt idx="729">
                  <c:v>25.833333333333332</c:v>
                </c:pt>
                <c:pt idx="730">
                  <c:v>25.416666666666668</c:v>
                </c:pt>
                <c:pt idx="731">
                  <c:v>25.166666666666668</c:v>
                </c:pt>
                <c:pt idx="732">
                  <c:v>25.066666666666666</c:v>
                </c:pt>
                <c:pt idx="733">
                  <c:v>24.850000000000005</c:v>
                </c:pt>
                <c:pt idx="734">
                  <c:v>24.75</c:v>
                </c:pt>
                <c:pt idx="735">
                  <c:v>24.533333333333331</c:v>
                </c:pt>
                <c:pt idx="736">
                  <c:v>24.283333333333331</c:v>
                </c:pt>
                <c:pt idx="737">
                  <c:v>24.149999999999995</c:v>
                </c:pt>
                <c:pt idx="738">
                  <c:v>23.916666666666671</c:v>
                </c:pt>
                <c:pt idx="739">
                  <c:v>23.733333333333334</c:v>
                </c:pt>
                <c:pt idx="740">
                  <c:v>23.95</c:v>
                </c:pt>
                <c:pt idx="741">
                  <c:v>24.5</c:v>
                </c:pt>
                <c:pt idx="742">
                  <c:v>24.816666666666666</c:v>
                </c:pt>
                <c:pt idx="743">
                  <c:v>25.133333333333336</c:v>
                </c:pt>
                <c:pt idx="744">
                  <c:v>25.266666666666666</c:v>
                </c:pt>
                <c:pt idx="745">
                  <c:v>25.3</c:v>
                </c:pt>
                <c:pt idx="746">
                  <c:v>25.3</c:v>
                </c:pt>
                <c:pt idx="747">
                  <c:v>25.233333333333334</c:v>
                </c:pt>
                <c:pt idx="748">
                  <c:v>25.3</c:v>
                </c:pt>
                <c:pt idx="749">
                  <c:v>25.433333333333334</c:v>
                </c:pt>
                <c:pt idx="750">
                  <c:v>25.633333333333329</c:v>
                </c:pt>
                <c:pt idx="751">
                  <c:v>25.666666666666668</c:v>
                </c:pt>
                <c:pt idx="752">
                  <c:v>25.599999999999998</c:v>
                </c:pt>
                <c:pt idx="753">
                  <c:v>25.450000000000003</c:v>
                </c:pt>
                <c:pt idx="754">
                  <c:v>25.266666666666666</c:v>
                </c:pt>
                <c:pt idx="755">
                  <c:v>25.016666666666666</c:v>
                </c:pt>
                <c:pt idx="756">
                  <c:v>24.966666666666669</c:v>
                </c:pt>
                <c:pt idx="757">
                  <c:v>24.766666666666666</c:v>
                </c:pt>
                <c:pt idx="758">
                  <c:v>24.633333333333329</c:v>
                </c:pt>
                <c:pt idx="759">
                  <c:v>24.416666666666668</c:v>
                </c:pt>
                <c:pt idx="760">
                  <c:v>24.3</c:v>
                </c:pt>
                <c:pt idx="761">
                  <c:v>24.333333333333332</c:v>
                </c:pt>
                <c:pt idx="762">
                  <c:v>24.116666666666664</c:v>
                </c:pt>
                <c:pt idx="763">
                  <c:v>24.033333333333331</c:v>
                </c:pt>
                <c:pt idx="764">
                  <c:v>23.900000000000002</c:v>
                </c:pt>
                <c:pt idx="765">
                  <c:v>24</c:v>
                </c:pt>
                <c:pt idx="766">
                  <c:v>24.349999999999998</c:v>
                </c:pt>
                <c:pt idx="767">
                  <c:v>24.733333333333334</c:v>
                </c:pt>
                <c:pt idx="768">
                  <c:v>24.900000000000002</c:v>
                </c:pt>
                <c:pt idx="769">
                  <c:v>25.099999999999998</c:v>
                </c:pt>
                <c:pt idx="770">
                  <c:v>25.283333333333331</c:v>
                </c:pt>
                <c:pt idx="771">
                  <c:v>25.183333333333334</c:v>
                </c:pt>
                <c:pt idx="772">
                  <c:v>25.266666666666666</c:v>
                </c:pt>
                <c:pt idx="773">
                  <c:v>25.416666666666668</c:v>
                </c:pt>
                <c:pt idx="774">
                  <c:v>25.833333333333332</c:v>
                </c:pt>
                <c:pt idx="775">
                  <c:v>26.333333333333332</c:v>
                </c:pt>
                <c:pt idx="776">
                  <c:v>26.633333333333329</c:v>
                </c:pt>
                <c:pt idx="777">
                  <c:v>26.566666666666663</c:v>
                </c:pt>
                <c:pt idx="778">
                  <c:v>26.516666666666669</c:v>
                </c:pt>
                <c:pt idx="779">
                  <c:v>26.233333333333331</c:v>
                </c:pt>
                <c:pt idx="780">
                  <c:v>25.849999999999998</c:v>
                </c:pt>
                <c:pt idx="781">
                  <c:v>25.416666666666668</c:v>
                </c:pt>
                <c:pt idx="782">
                  <c:v>25.166666666666668</c:v>
                </c:pt>
                <c:pt idx="783">
                  <c:v>25.166666666666668</c:v>
                </c:pt>
                <c:pt idx="784">
                  <c:v>25.333333333333339</c:v>
                </c:pt>
                <c:pt idx="785">
                  <c:v>25.016666666666669</c:v>
                </c:pt>
                <c:pt idx="786">
                  <c:v>24.633333333333329</c:v>
                </c:pt>
                <c:pt idx="787">
                  <c:v>24.5</c:v>
                </c:pt>
                <c:pt idx="788">
                  <c:v>24.3</c:v>
                </c:pt>
                <c:pt idx="789">
                  <c:v>24.316666666666666</c:v>
                </c:pt>
                <c:pt idx="790">
                  <c:v>24.45</c:v>
                </c:pt>
                <c:pt idx="791">
                  <c:v>24.666666666666671</c:v>
                </c:pt>
                <c:pt idx="792">
                  <c:v>24.983333333333334</c:v>
                </c:pt>
                <c:pt idx="793">
                  <c:v>25.183333333333334</c:v>
                </c:pt>
                <c:pt idx="794">
                  <c:v>25.216666666666665</c:v>
                </c:pt>
                <c:pt idx="795">
                  <c:v>25.25</c:v>
                </c:pt>
                <c:pt idx="796">
                  <c:v>25.416666666666668</c:v>
                </c:pt>
                <c:pt idx="797">
                  <c:v>25.55</c:v>
                </c:pt>
                <c:pt idx="798">
                  <c:v>25.849999999999998</c:v>
                </c:pt>
                <c:pt idx="799">
                  <c:v>25.950000000000003</c:v>
                </c:pt>
                <c:pt idx="800">
                  <c:v>26.083333333333332</c:v>
                </c:pt>
                <c:pt idx="801">
                  <c:v>26.000000000000004</c:v>
                </c:pt>
                <c:pt idx="802">
                  <c:v>25.583333333333332</c:v>
                </c:pt>
                <c:pt idx="803">
                  <c:v>25.266666666666666</c:v>
                </c:pt>
                <c:pt idx="804">
                  <c:v>25.016666666666666</c:v>
                </c:pt>
                <c:pt idx="805">
                  <c:v>24.833333333333332</c:v>
                </c:pt>
                <c:pt idx="806">
                  <c:v>24.7</c:v>
                </c:pt>
                <c:pt idx="807">
                  <c:v>24.533333333333335</c:v>
                </c:pt>
                <c:pt idx="808">
                  <c:v>24.333333333333332</c:v>
                </c:pt>
                <c:pt idx="809">
                  <c:v>24.2</c:v>
                </c:pt>
                <c:pt idx="810">
                  <c:v>24.033333333333331</c:v>
                </c:pt>
                <c:pt idx="811">
                  <c:v>24</c:v>
                </c:pt>
                <c:pt idx="812">
                  <c:v>23.866666666666664</c:v>
                </c:pt>
                <c:pt idx="813">
                  <c:v>23.933333333333334</c:v>
                </c:pt>
                <c:pt idx="814">
                  <c:v>24.133333333333336</c:v>
                </c:pt>
                <c:pt idx="815">
                  <c:v>24.349999999999998</c:v>
                </c:pt>
                <c:pt idx="816">
                  <c:v>24.700000000000003</c:v>
                </c:pt>
                <c:pt idx="817">
                  <c:v>24.900000000000002</c:v>
                </c:pt>
                <c:pt idx="818">
                  <c:v>25.116666666666664</c:v>
                </c:pt>
                <c:pt idx="819">
                  <c:v>25.366666666666671</c:v>
                </c:pt>
                <c:pt idx="820">
                  <c:v>25.45</c:v>
                </c:pt>
                <c:pt idx="821">
                  <c:v>25.650000000000002</c:v>
                </c:pt>
                <c:pt idx="822">
                  <c:v>26.033333333333331</c:v>
                </c:pt>
                <c:pt idx="823">
                  <c:v>26.233333333333334</c:v>
                </c:pt>
                <c:pt idx="824">
                  <c:v>26.383333333333336</c:v>
                </c:pt>
                <c:pt idx="825">
                  <c:v>26.25</c:v>
                </c:pt>
                <c:pt idx="826">
                  <c:v>25.900000000000002</c:v>
                </c:pt>
                <c:pt idx="827">
                  <c:v>25.8</c:v>
                </c:pt>
                <c:pt idx="828">
                  <c:v>25.75</c:v>
                </c:pt>
                <c:pt idx="829">
                  <c:v>25.516666666666669</c:v>
                </c:pt>
                <c:pt idx="830">
                  <c:v>25.216666666666669</c:v>
                </c:pt>
                <c:pt idx="831">
                  <c:v>25.05</c:v>
                </c:pt>
                <c:pt idx="832">
                  <c:v>24.766666666666666</c:v>
                </c:pt>
                <c:pt idx="833">
                  <c:v>24.516666666666666</c:v>
                </c:pt>
                <c:pt idx="834">
                  <c:v>24.616666666666671</c:v>
                </c:pt>
                <c:pt idx="835">
                  <c:v>24.233333333333334</c:v>
                </c:pt>
                <c:pt idx="836">
                  <c:v>24</c:v>
                </c:pt>
                <c:pt idx="837">
                  <c:v>24.150000000000002</c:v>
                </c:pt>
                <c:pt idx="838">
                  <c:v>24.5</c:v>
                </c:pt>
                <c:pt idx="839">
                  <c:v>24.966666666666665</c:v>
                </c:pt>
                <c:pt idx="840">
                  <c:v>25.516666666666666</c:v>
                </c:pt>
                <c:pt idx="841">
                  <c:v>25.633333333333329</c:v>
                </c:pt>
                <c:pt idx="842">
                  <c:v>25.8</c:v>
                </c:pt>
                <c:pt idx="843">
                  <c:v>26.033333333333331</c:v>
                </c:pt>
                <c:pt idx="844">
                  <c:v>26.233333333333334</c:v>
                </c:pt>
                <c:pt idx="845">
                  <c:v>26.466666666666665</c:v>
                </c:pt>
                <c:pt idx="846">
                  <c:v>26.983333333333334</c:v>
                </c:pt>
                <c:pt idx="847">
                  <c:v>27</c:v>
                </c:pt>
                <c:pt idx="848">
                  <c:v>26.900000000000002</c:v>
                </c:pt>
                <c:pt idx="849">
                  <c:v>26.849999999999998</c:v>
                </c:pt>
                <c:pt idx="850">
                  <c:v>26.733333333333331</c:v>
                </c:pt>
                <c:pt idx="851">
                  <c:v>26.7</c:v>
                </c:pt>
                <c:pt idx="852">
                  <c:v>26.7</c:v>
                </c:pt>
                <c:pt idx="853">
                  <c:v>26.7</c:v>
                </c:pt>
                <c:pt idx="854">
                  <c:v>26.649999999999995</c:v>
                </c:pt>
                <c:pt idx="855">
                  <c:v>26.599999999999998</c:v>
                </c:pt>
                <c:pt idx="856">
                  <c:v>26.599999999999998</c:v>
                </c:pt>
                <c:pt idx="857">
                  <c:v>26.566666666666666</c:v>
                </c:pt>
                <c:pt idx="858">
                  <c:v>26.5</c:v>
                </c:pt>
                <c:pt idx="859">
                  <c:v>26.366666666666671</c:v>
                </c:pt>
                <c:pt idx="860">
                  <c:v>26.2</c:v>
                </c:pt>
                <c:pt idx="861">
                  <c:v>26.316666666666666</c:v>
                </c:pt>
                <c:pt idx="862">
                  <c:v>26.466666666666669</c:v>
                </c:pt>
                <c:pt idx="863">
                  <c:v>26.566666666666663</c:v>
                </c:pt>
                <c:pt idx="864">
                  <c:v>26.75</c:v>
                </c:pt>
                <c:pt idx="865">
                  <c:v>26.916666666666668</c:v>
                </c:pt>
                <c:pt idx="866">
                  <c:v>27.183333333333337</c:v>
                </c:pt>
                <c:pt idx="867">
                  <c:v>27.400000000000002</c:v>
                </c:pt>
                <c:pt idx="868">
                  <c:v>27.566666666666663</c:v>
                </c:pt>
                <c:pt idx="869">
                  <c:v>27.733333333333334</c:v>
                </c:pt>
                <c:pt idx="870">
                  <c:v>27.8</c:v>
                </c:pt>
                <c:pt idx="871">
                  <c:v>27.8</c:v>
                </c:pt>
                <c:pt idx="872">
                  <c:v>27.8</c:v>
                </c:pt>
                <c:pt idx="873">
                  <c:v>27.8</c:v>
                </c:pt>
                <c:pt idx="874">
                  <c:v>27.8</c:v>
                </c:pt>
                <c:pt idx="875">
                  <c:v>27.733333333333331</c:v>
                </c:pt>
                <c:pt idx="876">
                  <c:v>27.7</c:v>
                </c:pt>
                <c:pt idx="877">
                  <c:v>27.7</c:v>
                </c:pt>
                <c:pt idx="878">
                  <c:v>27.649999999999995</c:v>
                </c:pt>
                <c:pt idx="879">
                  <c:v>27.583333333333332</c:v>
                </c:pt>
                <c:pt idx="880">
                  <c:v>27.5</c:v>
                </c:pt>
                <c:pt idx="881">
                  <c:v>27.400000000000002</c:v>
                </c:pt>
                <c:pt idx="882">
                  <c:v>27.283333333333331</c:v>
                </c:pt>
                <c:pt idx="883">
                  <c:v>27.149999999999995</c:v>
                </c:pt>
                <c:pt idx="884">
                  <c:v>27.099999999999998</c:v>
                </c:pt>
                <c:pt idx="885">
                  <c:v>27.033333333333331</c:v>
                </c:pt>
                <c:pt idx="886">
                  <c:v>27.183333333333337</c:v>
                </c:pt>
                <c:pt idx="887">
                  <c:v>27.333333333333332</c:v>
                </c:pt>
                <c:pt idx="888">
                  <c:v>27.45</c:v>
                </c:pt>
                <c:pt idx="889">
                  <c:v>27.633333333333329</c:v>
                </c:pt>
                <c:pt idx="890">
                  <c:v>27.766666666666669</c:v>
                </c:pt>
                <c:pt idx="891">
                  <c:v>27.850000000000005</c:v>
                </c:pt>
                <c:pt idx="892">
                  <c:v>28</c:v>
                </c:pt>
                <c:pt idx="893">
                  <c:v>28.033333333333331</c:v>
                </c:pt>
                <c:pt idx="894">
                  <c:v>28.166666666666668</c:v>
                </c:pt>
                <c:pt idx="895">
                  <c:v>28.2</c:v>
                </c:pt>
                <c:pt idx="896">
                  <c:v>28.2</c:v>
                </c:pt>
                <c:pt idx="897">
                  <c:v>28.116666666666664</c:v>
                </c:pt>
                <c:pt idx="898">
                  <c:v>28.099999999999998</c:v>
                </c:pt>
                <c:pt idx="899">
                  <c:v>28.066666666666666</c:v>
                </c:pt>
                <c:pt idx="900">
                  <c:v>28</c:v>
                </c:pt>
                <c:pt idx="901">
                  <c:v>28</c:v>
                </c:pt>
                <c:pt idx="902">
                  <c:v>27.966666666666669</c:v>
                </c:pt>
                <c:pt idx="903">
                  <c:v>27.900000000000002</c:v>
                </c:pt>
                <c:pt idx="904">
                  <c:v>27.866666666666671</c:v>
                </c:pt>
                <c:pt idx="905">
                  <c:v>27.8</c:v>
                </c:pt>
                <c:pt idx="906">
                  <c:v>27.683333333333334</c:v>
                </c:pt>
                <c:pt idx="907">
                  <c:v>27.566666666666666</c:v>
                </c:pt>
                <c:pt idx="908">
                  <c:v>27.533333333333331</c:v>
                </c:pt>
                <c:pt idx="909">
                  <c:v>27.616666666666664</c:v>
                </c:pt>
                <c:pt idx="910">
                  <c:v>27.7</c:v>
                </c:pt>
                <c:pt idx="911">
                  <c:v>27.433333333333334</c:v>
                </c:pt>
                <c:pt idx="912">
                  <c:v>26.916666666666668</c:v>
                </c:pt>
                <c:pt idx="913">
                  <c:v>27.016666666666666</c:v>
                </c:pt>
                <c:pt idx="914">
                  <c:v>27.083333333333332</c:v>
                </c:pt>
                <c:pt idx="915">
                  <c:v>27.099999999999998</c:v>
                </c:pt>
                <c:pt idx="916">
                  <c:v>27.083333333333332</c:v>
                </c:pt>
                <c:pt idx="917">
                  <c:v>27.183333333333337</c:v>
                </c:pt>
                <c:pt idx="918">
                  <c:v>27.516666666666666</c:v>
                </c:pt>
                <c:pt idx="919">
                  <c:v>27.616666666666664</c:v>
                </c:pt>
                <c:pt idx="920">
                  <c:v>27.566666666666666</c:v>
                </c:pt>
                <c:pt idx="921">
                  <c:v>27.333333333333329</c:v>
                </c:pt>
                <c:pt idx="922">
                  <c:v>27.133333333333329</c:v>
                </c:pt>
                <c:pt idx="923">
                  <c:v>27.2</c:v>
                </c:pt>
                <c:pt idx="924">
                  <c:v>27.183333333333334</c:v>
                </c:pt>
                <c:pt idx="925">
                  <c:v>26.833333333333329</c:v>
                </c:pt>
                <c:pt idx="926">
                  <c:v>26.533333333333331</c:v>
                </c:pt>
                <c:pt idx="927">
                  <c:v>26.366666666666671</c:v>
                </c:pt>
                <c:pt idx="928">
                  <c:v>26.2</c:v>
                </c:pt>
                <c:pt idx="929">
                  <c:v>26.066666666666666</c:v>
                </c:pt>
                <c:pt idx="930">
                  <c:v>25.916666666666671</c:v>
                </c:pt>
                <c:pt idx="931">
                  <c:v>25.7</c:v>
                </c:pt>
                <c:pt idx="932">
                  <c:v>25.633333333333329</c:v>
                </c:pt>
                <c:pt idx="933">
                  <c:v>25.5</c:v>
                </c:pt>
                <c:pt idx="934">
                  <c:v>25.5</c:v>
                </c:pt>
                <c:pt idx="935">
                  <c:v>25.483333333333334</c:v>
                </c:pt>
                <c:pt idx="936">
                  <c:v>25.516666666666666</c:v>
                </c:pt>
                <c:pt idx="937">
                  <c:v>25.633333333333329</c:v>
                </c:pt>
                <c:pt idx="938">
                  <c:v>25.7</c:v>
                </c:pt>
                <c:pt idx="939">
                  <c:v>25.783333333333335</c:v>
                </c:pt>
                <c:pt idx="940">
                  <c:v>25.916666666666668</c:v>
                </c:pt>
                <c:pt idx="941">
                  <c:v>26.066666666666663</c:v>
                </c:pt>
                <c:pt idx="942">
                  <c:v>26.316666666666666</c:v>
                </c:pt>
                <c:pt idx="943">
                  <c:v>26.3</c:v>
                </c:pt>
                <c:pt idx="944">
                  <c:v>26.3</c:v>
                </c:pt>
                <c:pt idx="945">
                  <c:v>26.149999999999995</c:v>
                </c:pt>
                <c:pt idx="946">
                  <c:v>26.216666666666669</c:v>
                </c:pt>
                <c:pt idx="947">
                  <c:v>26.3</c:v>
                </c:pt>
                <c:pt idx="948">
                  <c:v>26.383333333333336</c:v>
                </c:pt>
                <c:pt idx="949">
                  <c:v>26.383333333333336</c:v>
                </c:pt>
                <c:pt idx="950">
                  <c:v>26.483333333333334</c:v>
                </c:pt>
                <c:pt idx="951">
                  <c:v>26.599999999999998</c:v>
                </c:pt>
                <c:pt idx="952">
                  <c:v>26.5</c:v>
                </c:pt>
                <c:pt idx="953">
                  <c:v>26.333333333333332</c:v>
                </c:pt>
                <c:pt idx="954">
                  <c:v>26.099999999999998</c:v>
                </c:pt>
                <c:pt idx="955">
                  <c:v>25.733333333333334</c:v>
                </c:pt>
                <c:pt idx="956">
                  <c:v>25.5</c:v>
                </c:pt>
                <c:pt idx="957">
                  <c:v>25.533333333333331</c:v>
                </c:pt>
                <c:pt idx="958">
                  <c:v>25.666666666666668</c:v>
                </c:pt>
                <c:pt idx="959">
                  <c:v>25.766666666666669</c:v>
                </c:pt>
                <c:pt idx="960">
                  <c:v>25.983333333333331</c:v>
                </c:pt>
                <c:pt idx="961">
                  <c:v>26.133333333333329</c:v>
                </c:pt>
                <c:pt idx="962">
                  <c:v>26.149999999999995</c:v>
                </c:pt>
                <c:pt idx="963">
                  <c:v>26.166666666666661</c:v>
                </c:pt>
                <c:pt idx="964">
                  <c:v>26.2</c:v>
                </c:pt>
                <c:pt idx="965">
                  <c:v>26.3</c:v>
                </c:pt>
                <c:pt idx="966">
                  <c:v>26.45</c:v>
                </c:pt>
                <c:pt idx="967">
                  <c:v>26.599999999999998</c:v>
                </c:pt>
                <c:pt idx="968">
                  <c:v>26.5</c:v>
                </c:pt>
                <c:pt idx="969">
                  <c:v>26.433333333333337</c:v>
                </c:pt>
                <c:pt idx="970">
                  <c:v>26.083333333333332</c:v>
                </c:pt>
                <c:pt idx="971">
                  <c:v>25.783333333333331</c:v>
                </c:pt>
                <c:pt idx="972">
                  <c:v>25.633333333333329</c:v>
                </c:pt>
                <c:pt idx="973">
                  <c:v>25.583333333333332</c:v>
                </c:pt>
                <c:pt idx="974">
                  <c:v>25.466666666666669</c:v>
                </c:pt>
                <c:pt idx="975">
                  <c:v>25.299999999999997</c:v>
                </c:pt>
                <c:pt idx="976">
                  <c:v>25.083333333333332</c:v>
                </c:pt>
                <c:pt idx="977">
                  <c:v>24.849999999999998</c:v>
                </c:pt>
                <c:pt idx="978">
                  <c:v>24.700000000000003</c:v>
                </c:pt>
                <c:pt idx="979">
                  <c:v>24.466666666666669</c:v>
                </c:pt>
                <c:pt idx="980">
                  <c:v>24.45</c:v>
                </c:pt>
                <c:pt idx="981">
                  <c:v>24.583333333333332</c:v>
                </c:pt>
                <c:pt idx="982">
                  <c:v>24.783333333333331</c:v>
                </c:pt>
                <c:pt idx="983">
                  <c:v>24.900000000000002</c:v>
                </c:pt>
                <c:pt idx="984">
                  <c:v>25.049999999999997</c:v>
                </c:pt>
                <c:pt idx="985">
                  <c:v>25.183333333333334</c:v>
                </c:pt>
                <c:pt idx="986">
                  <c:v>25.283333333333331</c:v>
                </c:pt>
                <c:pt idx="987">
                  <c:v>25.350000000000005</c:v>
                </c:pt>
                <c:pt idx="988">
                  <c:v>25.466666666666669</c:v>
                </c:pt>
                <c:pt idx="989">
                  <c:v>25.633333333333336</c:v>
                </c:pt>
                <c:pt idx="990">
                  <c:v>26.216666666666669</c:v>
                </c:pt>
                <c:pt idx="991">
                  <c:v>26.3</c:v>
                </c:pt>
                <c:pt idx="992">
                  <c:v>26.45</c:v>
                </c:pt>
                <c:pt idx="993">
                  <c:v>26.416666666666668</c:v>
                </c:pt>
                <c:pt idx="994">
                  <c:v>26.266666666666666</c:v>
                </c:pt>
                <c:pt idx="995">
                  <c:v>26.083333333333332</c:v>
                </c:pt>
                <c:pt idx="996">
                  <c:v>26.049999999999997</c:v>
                </c:pt>
                <c:pt idx="997">
                  <c:v>26.099999999999998</c:v>
                </c:pt>
                <c:pt idx="998">
                  <c:v>26.099999999999998</c:v>
                </c:pt>
                <c:pt idx="999">
                  <c:v>26.016666666666666</c:v>
                </c:pt>
                <c:pt idx="1000">
                  <c:v>26</c:v>
                </c:pt>
                <c:pt idx="1001">
                  <c:v>26</c:v>
                </c:pt>
                <c:pt idx="1002">
                  <c:v>25.766666666666666</c:v>
                </c:pt>
                <c:pt idx="1003">
                  <c:v>25.483333333333334</c:v>
                </c:pt>
                <c:pt idx="1004">
                  <c:v>25.333333333333332</c:v>
                </c:pt>
                <c:pt idx="1005">
                  <c:v>25.516666666666666</c:v>
                </c:pt>
                <c:pt idx="1006">
                  <c:v>25.733333333333334</c:v>
                </c:pt>
                <c:pt idx="1007">
                  <c:v>25.916666666666668</c:v>
                </c:pt>
                <c:pt idx="1008">
                  <c:v>26.283333333333335</c:v>
                </c:pt>
                <c:pt idx="1009">
                  <c:v>26.349999999999998</c:v>
                </c:pt>
                <c:pt idx="1010">
                  <c:v>26.400000000000002</c:v>
                </c:pt>
                <c:pt idx="1011">
                  <c:v>26.25</c:v>
                </c:pt>
                <c:pt idx="1012">
                  <c:v>26.366666666666671</c:v>
                </c:pt>
                <c:pt idx="1013">
                  <c:v>26.549999999999997</c:v>
                </c:pt>
                <c:pt idx="1014">
                  <c:v>26.866666666666671</c:v>
                </c:pt>
                <c:pt idx="1015">
                  <c:v>26.933333333333334</c:v>
                </c:pt>
                <c:pt idx="1016">
                  <c:v>26.966666666666665</c:v>
                </c:pt>
                <c:pt idx="1017">
                  <c:v>27.033333333333335</c:v>
                </c:pt>
                <c:pt idx="1018">
                  <c:v>26.666666666666668</c:v>
                </c:pt>
                <c:pt idx="1019">
                  <c:v>26.283333333333331</c:v>
                </c:pt>
                <c:pt idx="1020">
                  <c:v>26.05</c:v>
                </c:pt>
                <c:pt idx="1021">
                  <c:v>25.633333333333336</c:v>
                </c:pt>
                <c:pt idx="1022">
                  <c:v>25.316666666666663</c:v>
                </c:pt>
                <c:pt idx="1023">
                  <c:v>25.083333333333332</c:v>
                </c:pt>
                <c:pt idx="1024">
                  <c:v>24.833333333333329</c:v>
                </c:pt>
                <c:pt idx="1025">
                  <c:v>24.783333333333331</c:v>
                </c:pt>
                <c:pt idx="1026">
                  <c:v>24.783333333333331</c:v>
                </c:pt>
                <c:pt idx="1027">
                  <c:v>24.349999999999998</c:v>
                </c:pt>
                <c:pt idx="1028">
                  <c:v>24.2</c:v>
                </c:pt>
                <c:pt idx="1029">
                  <c:v>24.383333333333329</c:v>
                </c:pt>
                <c:pt idx="1030">
                  <c:v>24.766666666666666</c:v>
                </c:pt>
                <c:pt idx="1031">
                  <c:v>24.7</c:v>
                </c:pt>
                <c:pt idx="1032">
                  <c:v>24.7</c:v>
                </c:pt>
                <c:pt idx="1033">
                  <c:v>24.75</c:v>
                </c:pt>
                <c:pt idx="1034">
                  <c:v>24.8</c:v>
                </c:pt>
                <c:pt idx="1035">
                  <c:v>24.95</c:v>
                </c:pt>
                <c:pt idx="1036">
                  <c:v>25.033333333333331</c:v>
                </c:pt>
                <c:pt idx="1037">
                  <c:v>25.216666666666669</c:v>
                </c:pt>
                <c:pt idx="1038">
                  <c:v>25.333333333333332</c:v>
                </c:pt>
                <c:pt idx="1039">
                  <c:v>25.316666666666666</c:v>
                </c:pt>
                <c:pt idx="1040">
                  <c:v>25.299999999999997</c:v>
                </c:pt>
                <c:pt idx="1041">
                  <c:v>25.166666666666668</c:v>
                </c:pt>
                <c:pt idx="1042">
                  <c:v>25.116666666666664</c:v>
                </c:pt>
                <c:pt idx="1043">
                  <c:v>25.25</c:v>
                </c:pt>
                <c:pt idx="1044">
                  <c:v>25.216666666666669</c:v>
                </c:pt>
                <c:pt idx="1045">
                  <c:v>25.366666666666671</c:v>
                </c:pt>
                <c:pt idx="1046">
                  <c:v>25.216666666666669</c:v>
                </c:pt>
                <c:pt idx="1047">
                  <c:v>25.099999999999998</c:v>
                </c:pt>
                <c:pt idx="1048">
                  <c:v>25.066666666666666</c:v>
                </c:pt>
                <c:pt idx="1049">
                  <c:v>24.933333333333337</c:v>
                </c:pt>
                <c:pt idx="1050">
                  <c:v>24.716666666666669</c:v>
                </c:pt>
                <c:pt idx="1051">
                  <c:v>24.566666666666666</c:v>
                </c:pt>
                <c:pt idx="1052">
                  <c:v>24.400000000000002</c:v>
                </c:pt>
                <c:pt idx="1053">
                  <c:v>24.533333333333331</c:v>
                </c:pt>
                <c:pt idx="1054">
                  <c:v>24.766666666666666</c:v>
                </c:pt>
                <c:pt idx="1055">
                  <c:v>24.866666666666671</c:v>
                </c:pt>
                <c:pt idx="1056">
                  <c:v>25.049999999999997</c:v>
                </c:pt>
                <c:pt idx="1057">
                  <c:v>25.116666666666664</c:v>
                </c:pt>
                <c:pt idx="1058">
                  <c:v>25.2</c:v>
                </c:pt>
                <c:pt idx="1059">
                  <c:v>25.3</c:v>
                </c:pt>
                <c:pt idx="1060">
                  <c:v>25.366666666666671</c:v>
                </c:pt>
                <c:pt idx="1061">
                  <c:v>25.45</c:v>
                </c:pt>
                <c:pt idx="1062">
                  <c:v>25.533333333333331</c:v>
                </c:pt>
                <c:pt idx="1063">
                  <c:v>25.583333333333332</c:v>
                </c:pt>
                <c:pt idx="1064">
                  <c:v>25.616666666666664</c:v>
                </c:pt>
                <c:pt idx="1065">
                  <c:v>25.8</c:v>
                </c:pt>
                <c:pt idx="1066">
                  <c:v>25.966666666666669</c:v>
                </c:pt>
                <c:pt idx="1067">
                  <c:v>26.033333333333331</c:v>
                </c:pt>
                <c:pt idx="1068">
                  <c:v>26.099999999999998</c:v>
                </c:pt>
                <c:pt idx="1069">
                  <c:v>26.099999999999998</c:v>
                </c:pt>
                <c:pt idx="1070">
                  <c:v>26.099999999999998</c:v>
                </c:pt>
                <c:pt idx="1071">
                  <c:v>26.133333333333329</c:v>
                </c:pt>
                <c:pt idx="1072">
                  <c:v>26.25</c:v>
                </c:pt>
                <c:pt idx="1073">
                  <c:v>26.383333333333336</c:v>
                </c:pt>
                <c:pt idx="1074">
                  <c:v>26.400000000000002</c:v>
                </c:pt>
                <c:pt idx="1075">
                  <c:v>26.299999999999997</c:v>
                </c:pt>
                <c:pt idx="1076">
                  <c:v>26.099999999999998</c:v>
                </c:pt>
                <c:pt idx="1077">
                  <c:v>25.983333333333334</c:v>
                </c:pt>
                <c:pt idx="1078">
                  <c:v>26.099999999999998</c:v>
                </c:pt>
                <c:pt idx="1079">
                  <c:v>26.133333333333329</c:v>
                </c:pt>
                <c:pt idx="1080">
                  <c:v>26.433333333333326</c:v>
                </c:pt>
                <c:pt idx="1081">
                  <c:v>26.633333333333329</c:v>
                </c:pt>
                <c:pt idx="1082">
                  <c:v>26.533333333333331</c:v>
                </c:pt>
                <c:pt idx="1083">
                  <c:v>26.533333333333331</c:v>
                </c:pt>
                <c:pt idx="1084">
                  <c:v>26.599999999999998</c:v>
                </c:pt>
                <c:pt idx="1085">
                  <c:v>26.866666666666664</c:v>
                </c:pt>
                <c:pt idx="1086">
                  <c:v>27.350000000000005</c:v>
                </c:pt>
                <c:pt idx="1087">
                  <c:v>27.383333333333336</c:v>
                </c:pt>
                <c:pt idx="1088">
                  <c:v>27.116666666666664</c:v>
                </c:pt>
                <c:pt idx="1089">
                  <c:v>26.933333333333337</c:v>
                </c:pt>
                <c:pt idx="1090">
                  <c:v>26.783333333333331</c:v>
                </c:pt>
                <c:pt idx="1091">
                  <c:v>26.75</c:v>
                </c:pt>
                <c:pt idx="1092">
                  <c:v>26.8</c:v>
                </c:pt>
                <c:pt idx="1093">
                  <c:v>26.850000000000005</c:v>
                </c:pt>
                <c:pt idx="1094">
                  <c:v>26.7</c:v>
                </c:pt>
                <c:pt idx="1095">
                  <c:v>26.516666666666669</c:v>
                </c:pt>
                <c:pt idx="1096">
                  <c:v>26.349999999999998</c:v>
                </c:pt>
                <c:pt idx="1097">
                  <c:v>26.166666666666668</c:v>
                </c:pt>
                <c:pt idx="1098">
                  <c:v>26.266666666666666</c:v>
                </c:pt>
                <c:pt idx="1099">
                  <c:v>26.433333333333334</c:v>
                </c:pt>
                <c:pt idx="1100">
                  <c:v>26.5</c:v>
                </c:pt>
                <c:pt idx="1101">
                  <c:v>26.649999999999995</c:v>
                </c:pt>
                <c:pt idx="1102">
                  <c:v>27.016666666666666</c:v>
                </c:pt>
                <c:pt idx="1103">
                  <c:v>27.166666666666671</c:v>
                </c:pt>
                <c:pt idx="1104">
                  <c:v>27.383333333333336</c:v>
                </c:pt>
                <c:pt idx="1105">
                  <c:v>27.400000000000002</c:v>
                </c:pt>
                <c:pt idx="1106">
                  <c:v>27.483333333333334</c:v>
                </c:pt>
                <c:pt idx="1107">
                  <c:v>27.549999999999997</c:v>
                </c:pt>
                <c:pt idx="1108">
                  <c:v>27.666666666666671</c:v>
                </c:pt>
                <c:pt idx="1109">
                  <c:v>27.750000000000004</c:v>
                </c:pt>
                <c:pt idx="1110">
                  <c:v>27.966666666666665</c:v>
                </c:pt>
                <c:pt idx="1111">
                  <c:v>28.033333333333331</c:v>
                </c:pt>
                <c:pt idx="1112">
                  <c:v>27.883333333333336</c:v>
                </c:pt>
                <c:pt idx="1113">
                  <c:v>27.633333333333329</c:v>
                </c:pt>
                <c:pt idx="1114">
                  <c:v>27.599999999999998</c:v>
                </c:pt>
                <c:pt idx="1115">
                  <c:v>27.599999999999998</c:v>
                </c:pt>
                <c:pt idx="1116">
                  <c:v>27.516666666666666</c:v>
                </c:pt>
                <c:pt idx="1117">
                  <c:v>27.5</c:v>
                </c:pt>
                <c:pt idx="1118">
                  <c:v>27.416666666666668</c:v>
                </c:pt>
                <c:pt idx="1119">
                  <c:v>27.583333333333329</c:v>
                </c:pt>
                <c:pt idx="1120">
                  <c:v>27.633333333333329</c:v>
                </c:pt>
                <c:pt idx="1121">
                  <c:v>27.5</c:v>
                </c:pt>
                <c:pt idx="1122">
                  <c:v>27.283333333333331</c:v>
                </c:pt>
                <c:pt idx="1123">
                  <c:v>27.016666666666666</c:v>
                </c:pt>
                <c:pt idx="1124">
                  <c:v>26.783333333333331</c:v>
                </c:pt>
                <c:pt idx="1125">
                  <c:v>26.733333333333334</c:v>
                </c:pt>
                <c:pt idx="1126">
                  <c:v>26.816666666666666</c:v>
                </c:pt>
                <c:pt idx="1127">
                  <c:v>26.900000000000002</c:v>
                </c:pt>
                <c:pt idx="1128">
                  <c:v>27.25</c:v>
                </c:pt>
                <c:pt idx="1129">
                  <c:v>27.5</c:v>
                </c:pt>
                <c:pt idx="1130">
                  <c:v>27.599999999999998</c:v>
                </c:pt>
                <c:pt idx="1131">
                  <c:v>27.766666666666669</c:v>
                </c:pt>
                <c:pt idx="1132">
                  <c:v>27.900000000000002</c:v>
                </c:pt>
                <c:pt idx="1133">
                  <c:v>28.083333333333332</c:v>
                </c:pt>
                <c:pt idx="1134">
                  <c:v>28.5</c:v>
                </c:pt>
                <c:pt idx="1135">
                  <c:v>28.600000000000005</c:v>
                </c:pt>
                <c:pt idx="1136">
                  <c:v>28.666666666666668</c:v>
                </c:pt>
                <c:pt idx="1137">
                  <c:v>28.516666666666666</c:v>
                </c:pt>
                <c:pt idx="1138">
                  <c:v>28.599999999999998</c:v>
                </c:pt>
                <c:pt idx="1139">
                  <c:v>28.566666666666666</c:v>
                </c:pt>
                <c:pt idx="1140">
                  <c:v>28.5</c:v>
                </c:pt>
                <c:pt idx="1141">
                  <c:v>28.433333333333337</c:v>
                </c:pt>
                <c:pt idx="1142">
                  <c:v>28.400000000000002</c:v>
                </c:pt>
                <c:pt idx="1143">
                  <c:v>28.333333333333332</c:v>
                </c:pt>
                <c:pt idx="1144">
                  <c:v>28.283333333333331</c:v>
                </c:pt>
                <c:pt idx="1145">
                  <c:v>28.116666666666664</c:v>
                </c:pt>
                <c:pt idx="1146">
                  <c:v>27.849999999999998</c:v>
                </c:pt>
                <c:pt idx="1147">
                  <c:v>27.7</c:v>
                </c:pt>
                <c:pt idx="1148">
                  <c:v>27.599999999999998</c:v>
                </c:pt>
                <c:pt idx="1149">
                  <c:v>27.766666666666666</c:v>
                </c:pt>
                <c:pt idx="1150">
                  <c:v>27.983333333333334</c:v>
                </c:pt>
                <c:pt idx="1151">
                  <c:v>27.900000000000002</c:v>
                </c:pt>
                <c:pt idx="1152">
                  <c:v>28.016666666666666</c:v>
                </c:pt>
                <c:pt idx="1153">
                  <c:v>28.733333333333334</c:v>
                </c:pt>
                <c:pt idx="1154">
                  <c:v>28.416666666666668</c:v>
                </c:pt>
                <c:pt idx="1155">
                  <c:v>28.516666666666666</c:v>
                </c:pt>
                <c:pt idx="1156">
                  <c:v>28.633333333333329</c:v>
                </c:pt>
                <c:pt idx="1157">
                  <c:v>28.683333333333326</c:v>
                </c:pt>
                <c:pt idx="1158">
                  <c:v>28.849999999999998</c:v>
                </c:pt>
                <c:pt idx="1159">
                  <c:v>29.383333333333336</c:v>
                </c:pt>
                <c:pt idx="1160">
                  <c:v>29.150000000000002</c:v>
                </c:pt>
                <c:pt idx="1161">
                  <c:v>29.000000000000004</c:v>
                </c:pt>
                <c:pt idx="1162">
                  <c:v>29.466666666666669</c:v>
                </c:pt>
                <c:pt idx="1163">
                  <c:v>28.983333333333334</c:v>
                </c:pt>
                <c:pt idx="1164">
                  <c:v>28.816666666666666</c:v>
                </c:pt>
                <c:pt idx="1165">
                  <c:v>28.733333333333331</c:v>
                </c:pt>
                <c:pt idx="1166">
                  <c:v>28.7</c:v>
                </c:pt>
                <c:pt idx="1167">
                  <c:v>28.649999999999995</c:v>
                </c:pt>
                <c:pt idx="1168">
                  <c:v>28.599999999999998</c:v>
                </c:pt>
                <c:pt idx="1169">
                  <c:v>28.55</c:v>
                </c:pt>
                <c:pt idx="1170">
                  <c:v>28.549999999999997</c:v>
                </c:pt>
                <c:pt idx="1171">
                  <c:v>28.5</c:v>
                </c:pt>
                <c:pt idx="1172">
                  <c:v>28.5</c:v>
                </c:pt>
                <c:pt idx="1173">
                  <c:v>28.549999999999997</c:v>
                </c:pt>
                <c:pt idx="1174">
                  <c:v>28.7</c:v>
                </c:pt>
                <c:pt idx="1175">
                  <c:v>28.599999999999998</c:v>
                </c:pt>
                <c:pt idx="1176">
                  <c:v>28.566666666666663</c:v>
                </c:pt>
                <c:pt idx="1177">
                  <c:v>28.633333333333329</c:v>
                </c:pt>
                <c:pt idx="1178">
                  <c:v>28.966666666666669</c:v>
                </c:pt>
                <c:pt idx="1179">
                  <c:v>28.966666666666669</c:v>
                </c:pt>
                <c:pt idx="1180">
                  <c:v>29</c:v>
                </c:pt>
                <c:pt idx="1181">
                  <c:v>29.033333333333331</c:v>
                </c:pt>
                <c:pt idx="1182">
                  <c:v>29.266666666666669</c:v>
                </c:pt>
                <c:pt idx="1183">
                  <c:v>29.349999999999998</c:v>
                </c:pt>
                <c:pt idx="1184">
                  <c:v>29.316666666666666</c:v>
                </c:pt>
                <c:pt idx="1185">
                  <c:v>29.216666666666665</c:v>
                </c:pt>
                <c:pt idx="1186">
                  <c:v>29.2</c:v>
                </c:pt>
                <c:pt idx="1187">
                  <c:v>29.149999999999995</c:v>
                </c:pt>
                <c:pt idx="1188">
                  <c:v>29.083333333333332</c:v>
                </c:pt>
                <c:pt idx="1189">
                  <c:v>28.983333333333334</c:v>
                </c:pt>
                <c:pt idx="1190">
                  <c:v>28.900000000000002</c:v>
                </c:pt>
                <c:pt idx="1191">
                  <c:v>28.816666666666666</c:v>
                </c:pt>
                <c:pt idx="1192">
                  <c:v>28.766666666666666</c:v>
                </c:pt>
                <c:pt idx="1193">
                  <c:v>28.666666666666668</c:v>
                </c:pt>
                <c:pt idx="1194">
                  <c:v>28.566666666666666</c:v>
                </c:pt>
                <c:pt idx="1195">
                  <c:v>28.483333333333334</c:v>
                </c:pt>
                <c:pt idx="1196">
                  <c:v>28.400000000000002</c:v>
                </c:pt>
                <c:pt idx="1197">
                  <c:v>28.466666666666669</c:v>
                </c:pt>
                <c:pt idx="1198">
                  <c:v>28.450000000000003</c:v>
                </c:pt>
                <c:pt idx="1199">
                  <c:v>28.433333333333334</c:v>
                </c:pt>
                <c:pt idx="1200">
                  <c:v>28.566666666666663</c:v>
                </c:pt>
                <c:pt idx="1201">
                  <c:v>28.599999999999998</c:v>
                </c:pt>
                <c:pt idx="1202">
                  <c:v>28.666666666666668</c:v>
                </c:pt>
                <c:pt idx="1203">
                  <c:v>28.750000000000004</c:v>
                </c:pt>
                <c:pt idx="1204">
                  <c:v>28.8</c:v>
                </c:pt>
                <c:pt idx="1205">
                  <c:v>28.883333333333336</c:v>
                </c:pt>
                <c:pt idx="1206">
                  <c:v>28.900000000000002</c:v>
                </c:pt>
                <c:pt idx="1207">
                  <c:v>28.900000000000002</c:v>
                </c:pt>
                <c:pt idx="1208">
                  <c:v>28.866666666666671</c:v>
                </c:pt>
                <c:pt idx="1209">
                  <c:v>28.75</c:v>
                </c:pt>
                <c:pt idx="1210">
                  <c:v>28.633333333333329</c:v>
                </c:pt>
                <c:pt idx="1211">
                  <c:v>28.566666666666666</c:v>
                </c:pt>
                <c:pt idx="1212">
                  <c:v>28.450000000000003</c:v>
                </c:pt>
                <c:pt idx="1213">
                  <c:v>28.383333333333336</c:v>
                </c:pt>
                <c:pt idx="1214">
                  <c:v>28.3</c:v>
                </c:pt>
                <c:pt idx="1215">
                  <c:v>28.166666666666668</c:v>
                </c:pt>
                <c:pt idx="1216">
                  <c:v>28.033333333333331</c:v>
                </c:pt>
                <c:pt idx="1217">
                  <c:v>27.933333333333337</c:v>
                </c:pt>
                <c:pt idx="1218">
                  <c:v>27.816666666666666</c:v>
                </c:pt>
                <c:pt idx="1219">
                  <c:v>27.7</c:v>
                </c:pt>
                <c:pt idx="1220">
                  <c:v>27.599999999999998</c:v>
                </c:pt>
                <c:pt idx="1221">
                  <c:v>27.666666666666671</c:v>
                </c:pt>
                <c:pt idx="1222">
                  <c:v>27.866666666666671</c:v>
                </c:pt>
                <c:pt idx="1223">
                  <c:v>27.733333333333334</c:v>
                </c:pt>
                <c:pt idx="1224">
                  <c:v>27.833333333333332</c:v>
                </c:pt>
                <c:pt idx="1225">
                  <c:v>27.900000000000002</c:v>
                </c:pt>
                <c:pt idx="1226">
                  <c:v>27.983333333333334</c:v>
                </c:pt>
                <c:pt idx="1227">
                  <c:v>28.033333333333331</c:v>
                </c:pt>
                <c:pt idx="1228">
                  <c:v>28.099999999999998</c:v>
                </c:pt>
                <c:pt idx="1229">
                  <c:v>28.2</c:v>
                </c:pt>
                <c:pt idx="1230">
                  <c:v>28.266666666666669</c:v>
                </c:pt>
                <c:pt idx="1231">
                  <c:v>28.3</c:v>
                </c:pt>
                <c:pt idx="1232">
                  <c:v>28.3</c:v>
                </c:pt>
                <c:pt idx="1233">
                  <c:v>28.183333333333334</c:v>
                </c:pt>
                <c:pt idx="1234">
                  <c:v>28.099999999999998</c:v>
                </c:pt>
                <c:pt idx="1235">
                  <c:v>28</c:v>
                </c:pt>
                <c:pt idx="1236">
                  <c:v>27.983333333333334</c:v>
                </c:pt>
                <c:pt idx="1237">
                  <c:v>27.883333333333336</c:v>
                </c:pt>
                <c:pt idx="1238">
                  <c:v>27.8</c:v>
                </c:pt>
                <c:pt idx="1239">
                  <c:v>27.716666666666665</c:v>
                </c:pt>
                <c:pt idx="1240">
                  <c:v>27.55</c:v>
                </c:pt>
                <c:pt idx="1241">
                  <c:v>27.483333333333334</c:v>
                </c:pt>
                <c:pt idx="1242">
                  <c:v>27.333333333333329</c:v>
                </c:pt>
                <c:pt idx="1243">
                  <c:v>27.166666666666668</c:v>
                </c:pt>
                <c:pt idx="1244">
                  <c:v>27.016666666666666</c:v>
                </c:pt>
                <c:pt idx="1245">
                  <c:v>27.133333333333329</c:v>
                </c:pt>
                <c:pt idx="1246">
                  <c:v>27.316666666666666</c:v>
                </c:pt>
                <c:pt idx="1247">
                  <c:v>27.333333333333332</c:v>
                </c:pt>
                <c:pt idx="1248">
                  <c:v>27.383333333333336</c:v>
                </c:pt>
                <c:pt idx="1249">
                  <c:v>27.516666666666666</c:v>
                </c:pt>
                <c:pt idx="1250">
                  <c:v>27.733333333333334</c:v>
                </c:pt>
                <c:pt idx="1251">
                  <c:v>27.883333333333336</c:v>
                </c:pt>
                <c:pt idx="1252">
                  <c:v>28</c:v>
                </c:pt>
                <c:pt idx="1253">
                  <c:v>28.183333333333337</c:v>
                </c:pt>
                <c:pt idx="1254">
                  <c:v>28.5</c:v>
                </c:pt>
                <c:pt idx="1255">
                  <c:v>28.683333333333334</c:v>
                </c:pt>
                <c:pt idx="1256">
                  <c:v>28.633333333333329</c:v>
                </c:pt>
                <c:pt idx="1257">
                  <c:v>28.383333333333336</c:v>
                </c:pt>
                <c:pt idx="1258">
                  <c:v>28.416666666666671</c:v>
                </c:pt>
                <c:pt idx="1259">
                  <c:v>28.666666666666668</c:v>
                </c:pt>
                <c:pt idx="1260">
                  <c:v>28.483333333333338</c:v>
                </c:pt>
                <c:pt idx="1261">
                  <c:v>28.133333333333329</c:v>
                </c:pt>
                <c:pt idx="1262">
                  <c:v>27.933333333333337</c:v>
                </c:pt>
                <c:pt idx="1263">
                  <c:v>27.816666666666666</c:v>
                </c:pt>
                <c:pt idx="1264">
                  <c:v>27.7</c:v>
                </c:pt>
                <c:pt idx="1265">
                  <c:v>27.566666666666666</c:v>
                </c:pt>
                <c:pt idx="1266">
                  <c:v>26.983333333333334</c:v>
                </c:pt>
                <c:pt idx="1267">
                  <c:v>26.25</c:v>
                </c:pt>
                <c:pt idx="1268">
                  <c:v>25.850000000000005</c:v>
                </c:pt>
                <c:pt idx="1269">
                  <c:v>25.8</c:v>
                </c:pt>
                <c:pt idx="1270">
                  <c:v>25.966666666666665</c:v>
                </c:pt>
                <c:pt idx="1271">
                  <c:v>26.383333333333336</c:v>
                </c:pt>
                <c:pt idx="1272">
                  <c:v>26.400000000000002</c:v>
                </c:pt>
                <c:pt idx="1273">
                  <c:v>26.583333333333329</c:v>
                </c:pt>
                <c:pt idx="1274">
                  <c:v>26.816666666666666</c:v>
                </c:pt>
                <c:pt idx="1275">
                  <c:v>27.049999999999997</c:v>
                </c:pt>
                <c:pt idx="1276">
                  <c:v>27.316666666666666</c:v>
                </c:pt>
                <c:pt idx="1277">
                  <c:v>27.516666666666666</c:v>
                </c:pt>
                <c:pt idx="1278">
                  <c:v>28.033333333333331</c:v>
                </c:pt>
                <c:pt idx="1279">
                  <c:v>28.283333333333331</c:v>
                </c:pt>
                <c:pt idx="1280">
                  <c:v>28.133333333333329</c:v>
                </c:pt>
                <c:pt idx="1281">
                  <c:v>27.75</c:v>
                </c:pt>
                <c:pt idx="1282">
                  <c:v>27.649999999999995</c:v>
                </c:pt>
                <c:pt idx="1283">
                  <c:v>27.650000000000002</c:v>
                </c:pt>
                <c:pt idx="1284">
                  <c:v>27.599999999999998</c:v>
                </c:pt>
                <c:pt idx="1285">
                  <c:v>27.566666666666666</c:v>
                </c:pt>
                <c:pt idx="1286">
                  <c:v>27.566666666666666</c:v>
                </c:pt>
                <c:pt idx="1287">
                  <c:v>27.433333333333337</c:v>
                </c:pt>
                <c:pt idx="1288">
                  <c:v>27.116666666666664</c:v>
                </c:pt>
                <c:pt idx="1289">
                  <c:v>26.883333333333336</c:v>
                </c:pt>
                <c:pt idx="1290">
                  <c:v>26.616666666666664</c:v>
                </c:pt>
                <c:pt idx="1291">
                  <c:v>26.599999999999998</c:v>
                </c:pt>
                <c:pt idx="1292">
                  <c:v>26.599999999999998</c:v>
                </c:pt>
                <c:pt idx="1293">
                  <c:v>26.700000000000003</c:v>
                </c:pt>
                <c:pt idx="1294">
                  <c:v>26.95</c:v>
                </c:pt>
                <c:pt idx="1295">
                  <c:v>26.966666666666669</c:v>
                </c:pt>
                <c:pt idx="1296">
                  <c:v>27.099999999999998</c:v>
                </c:pt>
                <c:pt idx="1297">
                  <c:v>27.116666666666671</c:v>
                </c:pt>
                <c:pt idx="1298">
                  <c:v>27.033333333333331</c:v>
                </c:pt>
                <c:pt idx="1299">
                  <c:v>27.049999999999997</c:v>
                </c:pt>
                <c:pt idx="1300">
                  <c:v>27.099999999999998</c:v>
                </c:pt>
                <c:pt idx="1301">
                  <c:v>27.116666666666664</c:v>
                </c:pt>
                <c:pt idx="1302">
                  <c:v>27.349999999999998</c:v>
                </c:pt>
                <c:pt idx="1303">
                  <c:v>27.5</c:v>
                </c:pt>
                <c:pt idx="1304">
                  <c:v>27.549999999999997</c:v>
                </c:pt>
                <c:pt idx="1305">
                  <c:v>27.416666666666668</c:v>
                </c:pt>
                <c:pt idx="1306">
                  <c:v>27.066666666666666</c:v>
                </c:pt>
                <c:pt idx="1307">
                  <c:v>26.883333333333336</c:v>
                </c:pt>
                <c:pt idx="1308">
                  <c:v>26.849999999999998</c:v>
                </c:pt>
                <c:pt idx="1309">
                  <c:v>26.733333333333331</c:v>
                </c:pt>
                <c:pt idx="1310">
                  <c:v>26.400000000000002</c:v>
                </c:pt>
                <c:pt idx="1311">
                  <c:v>25.883333333333329</c:v>
                </c:pt>
                <c:pt idx="1312">
                  <c:v>25.649999999999995</c:v>
                </c:pt>
                <c:pt idx="1313">
                  <c:v>25.599999999999998</c:v>
                </c:pt>
                <c:pt idx="1314">
                  <c:v>25.583333333333332</c:v>
                </c:pt>
                <c:pt idx="1315">
                  <c:v>25.316666666666666</c:v>
                </c:pt>
                <c:pt idx="1316">
                  <c:v>24.900000000000002</c:v>
                </c:pt>
                <c:pt idx="1317">
                  <c:v>24.783333333333335</c:v>
                </c:pt>
                <c:pt idx="1318">
                  <c:v>24.8</c:v>
                </c:pt>
                <c:pt idx="1319">
                  <c:v>24.883333333333336</c:v>
                </c:pt>
                <c:pt idx="1320">
                  <c:v>25.066666666666663</c:v>
                </c:pt>
                <c:pt idx="1321">
                  <c:v>25.150000000000002</c:v>
                </c:pt>
                <c:pt idx="1322">
                  <c:v>25.150000000000002</c:v>
                </c:pt>
                <c:pt idx="1323">
                  <c:v>25.316666666666666</c:v>
                </c:pt>
                <c:pt idx="1324">
                  <c:v>25.433333333333334</c:v>
                </c:pt>
                <c:pt idx="1325">
                  <c:v>25.766666666666666</c:v>
                </c:pt>
                <c:pt idx="1326">
                  <c:v>26.066666666666663</c:v>
                </c:pt>
                <c:pt idx="1327">
                  <c:v>26.383333333333336</c:v>
                </c:pt>
                <c:pt idx="1328">
                  <c:v>26.5</c:v>
                </c:pt>
                <c:pt idx="1329">
                  <c:v>26.2</c:v>
                </c:pt>
                <c:pt idx="1330">
                  <c:v>25.733333333333334</c:v>
                </c:pt>
                <c:pt idx="1331">
                  <c:v>25.466666666666669</c:v>
                </c:pt>
                <c:pt idx="1332">
                  <c:v>25.333333333333332</c:v>
                </c:pt>
                <c:pt idx="1333">
                  <c:v>25.183333333333334</c:v>
                </c:pt>
                <c:pt idx="1334">
                  <c:v>24.916666666666671</c:v>
                </c:pt>
                <c:pt idx="1335">
                  <c:v>24.650000000000002</c:v>
                </c:pt>
                <c:pt idx="1336">
                  <c:v>24.383333333333336</c:v>
                </c:pt>
                <c:pt idx="1337">
                  <c:v>24.216666666666669</c:v>
                </c:pt>
                <c:pt idx="1338">
                  <c:v>24.016666666666666</c:v>
                </c:pt>
                <c:pt idx="1339">
                  <c:v>23.766666666666666</c:v>
                </c:pt>
                <c:pt idx="1340">
                  <c:v>23.599999999999998</c:v>
                </c:pt>
                <c:pt idx="1341">
                  <c:v>23.633333333333336</c:v>
                </c:pt>
                <c:pt idx="1342">
                  <c:v>23.783333333333331</c:v>
                </c:pt>
                <c:pt idx="1343">
                  <c:v>23.916666666666668</c:v>
                </c:pt>
                <c:pt idx="1344">
                  <c:v>24.316666666666666</c:v>
                </c:pt>
                <c:pt idx="1345">
                  <c:v>24.466666666666665</c:v>
                </c:pt>
                <c:pt idx="1346">
                  <c:v>24.700000000000003</c:v>
                </c:pt>
                <c:pt idx="1347">
                  <c:v>24.833333333333332</c:v>
                </c:pt>
                <c:pt idx="1348">
                  <c:v>24.966666666666665</c:v>
                </c:pt>
                <c:pt idx="1349">
                  <c:v>25.216666666666669</c:v>
                </c:pt>
                <c:pt idx="1350">
                  <c:v>25.433333333333334</c:v>
                </c:pt>
                <c:pt idx="1351">
                  <c:v>25.650000000000002</c:v>
                </c:pt>
                <c:pt idx="1352">
                  <c:v>25.649999999999995</c:v>
                </c:pt>
                <c:pt idx="1353">
                  <c:v>25.416666666666671</c:v>
                </c:pt>
                <c:pt idx="1354">
                  <c:v>25.150000000000002</c:v>
                </c:pt>
                <c:pt idx="1355">
                  <c:v>24.900000000000002</c:v>
                </c:pt>
                <c:pt idx="1356">
                  <c:v>24.716666666666669</c:v>
                </c:pt>
                <c:pt idx="1357">
                  <c:v>24.483333333333334</c:v>
                </c:pt>
                <c:pt idx="1358">
                  <c:v>24.266666666666666</c:v>
                </c:pt>
                <c:pt idx="1359">
                  <c:v>24.083333333333332</c:v>
                </c:pt>
                <c:pt idx="1360">
                  <c:v>23.933333333333337</c:v>
                </c:pt>
                <c:pt idx="1361">
                  <c:v>23.716666666666669</c:v>
                </c:pt>
                <c:pt idx="1362">
                  <c:v>23.650000000000002</c:v>
                </c:pt>
                <c:pt idx="1363">
                  <c:v>23.383333333333329</c:v>
                </c:pt>
                <c:pt idx="1364">
                  <c:v>23.3</c:v>
                </c:pt>
                <c:pt idx="1365">
                  <c:v>23.366666666666671</c:v>
                </c:pt>
                <c:pt idx="1366">
                  <c:v>23.5</c:v>
                </c:pt>
                <c:pt idx="1367">
                  <c:v>23.650000000000002</c:v>
                </c:pt>
                <c:pt idx="1368">
                  <c:v>23.95</c:v>
                </c:pt>
                <c:pt idx="1369">
                  <c:v>24.200000000000003</c:v>
                </c:pt>
                <c:pt idx="1370">
                  <c:v>24.416666666666668</c:v>
                </c:pt>
                <c:pt idx="1371">
                  <c:v>24.633333333333336</c:v>
                </c:pt>
                <c:pt idx="1372">
                  <c:v>24.900000000000002</c:v>
                </c:pt>
                <c:pt idx="1373">
                  <c:v>24.916666666666668</c:v>
                </c:pt>
                <c:pt idx="1374">
                  <c:v>25.166666666666668</c:v>
                </c:pt>
                <c:pt idx="1375">
                  <c:v>25.2</c:v>
                </c:pt>
                <c:pt idx="1376">
                  <c:v>25.05</c:v>
                </c:pt>
                <c:pt idx="1377">
                  <c:v>24.983333333333334</c:v>
                </c:pt>
                <c:pt idx="1378">
                  <c:v>24.983333333333334</c:v>
                </c:pt>
                <c:pt idx="1379">
                  <c:v>24.900000000000002</c:v>
                </c:pt>
                <c:pt idx="1380">
                  <c:v>24.833333333333332</c:v>
                </c:pt>
                <c:pt idx="1381">
                  <c:v>24.533333333333335</c:v>
                </c:pt>
                <c:pt idx="1382">
                  <c:v>24.283333333333331</c:v>
                </c:pt>
                <c:pt idx="1383">
                  <c:v>24.083333333333332</c:v>
                </c:pt>
                <c:pt idx="1384">
                  <c:v>23.950000000000003</c:v>
                </c:pt>
                <c:pt idx="1385">
                  <c:v>23.7</c:v>
                </c:pt>
                <c:pt idx="1386">
                  <c:v>23.566666666666663</c:v>
                </c:pt>
                <c:pt idx="1387">
                  <c:v>23.5</c:v>
                </c:pt>
                <c:pt idx="1388">
                  <c:v>23.483333333333334</c:v>
                </c:pt>
                <c:pt idx="1389">
                  <c:v>23.516666666666666</c:v>
                </c:pt>
                <c:pt idx="1390">
                  <c:v>23.616666666666664</c:v>
                </c:pt>
                <c:pt idx="1391">
                  <c:v>23.766666666666666</c:v>
                </c:pt>
                <c:pt idx="1392">
                  <c:v>23.850000000000005</c:v>
                </c:pt>
                <c:pt idx="1393">
                  <c:v>23.983333333333334</c:v>
                </c:pt>
                <c:pt idx="1394">
                  <c:v>24.150000000000002</c:v>
                </c:pt>
                <c:pt idx="1395">
                  <c:v>24.333333333333332</c:v>
                </c:pt>
                <c:pt idx="1396">
                  <c:v>24.549999999999997</c:v>
                </c:pt>
                <c:pt idx="1397">
                  <c:v>24.733333333333334</c:v>
                </c:pt>
                <c:pt idx="1398">
                  <c:v>24.933333333333334</c:v>
                </c:pt>
                <c:pt idx="1399">
                  <c:v>25.049999999999997</c:v>
                </c:pt>
                <c:pt idx="1400">
                  <c:v>25</c:v>
                </c:pt>
                <c:pt idx="1401">
                  <c:v>24.849999999999998</c:v>
                </c:pt>
                <c:pt idx="1402">
                  <c:v>24.866666666666664</c:v>
                </c:pt>
                <c:pt idx="1403">
                  <c:v>24.683333333333334</c:v>
                </c:pt>
                <c:pt idx="1404">
                  <c:v>24.333333333333332</c:v>
                </c:pt>
                <c:pt idx="1405">
                  <c:v>24.099999999999998</c:v>
                </c:pt>
                <c:pt idx="1406">
                  <c:v>24.05</c:v>
                </c:pt>
                <c:pt idx="1407">
                  <c:v>23.883333333333329</c:v>
                </c:pt>
                <c:pt idx="1408">
                  <c:v>23.783333333333331</c:v>
                </c:pt>
                <c:pt idx="1409">
                  <c:v>23.633333333333329</c:v>
                </c:pt>
                <c:pt idx="1410">
                  <c:v>23.400000000000002</c:v>
                </c:pt>
                <c:pt idx="1411">
                  <c:v>23.149999999999995</c:v>
                </c:pt>
                <c:pt idx="1412">
                  <c:v>23.083333333333332</c:v>
                </c:pt>
                <c:pt idx="1413">
                  <c:v>23.183333333333334</c:v>
                </c:pt>
                <c:pt idx="1414">
                  <c:v>23.366666666666671</c:v>
                </c:pt>
                <c:pt idx="1415">
                  <c:v>23.566666666666663</c:v>
                </c:pt>
                <c:pt idx="1416">
                  <c:v>23.966666666666665</c:v>
                </c:pt>
                <c:pt idx="1417">
                  <c:v>24.45</c:v>
                </c:pt>
                <c:pt idx="1418">
                  <c:v>24.833333333333332</c:v>
                </c:pt>
                <c:pt idx="1419">
                  <c:v>25.016666666666666</c:v>
                </c:pt>
                <c:pt idx="1420">
                  <c:v>25.183333333333337</c:v>
                </c:pt>
                <c:pt idx="1421">
                  <c:v>25.366666666666671</c:v>
                </c:pt>
                <c:pt idx="1422">
                  <c:v>25.616666666666664</c:v>
                </c:pt>
                <c:pt idx="1423">
                  <c:v>25.850000000000005</c:v>
                </c:pt>
                <c:pt idx="1424">
                  <c:v>25.849999999999998</c:v>
                </c:pt>
                <c:pt idx="1425">
                  <c:v>25.683333333333334</c:v>
                </c:pt>
                <c:pt idx="1426">
                  <c:v>25.599999999999998</c:v>
                </c:pt>
                <c:pt idx="1427">
                  <c:v>25.533333333333331</c:v>
                </c:pt>
                <c:pt idx="1428">
                  <c:v>25.483333333333334</c:v>
                </c:pt>
                <c:pt idx="1429">
                  <c:v>25.133333333333329</c:v>
                </c:pt>
                <c:pt idx="1430">
                  <c:v>25.033333333333335</c:v>
                </c:pt>
                <c:pt idx="1431">
                  <c:v>24.7</c:v>
                </c:pt>
                <c:pt idx="1432">
                  <c:v>24.400000000000002</c:v>
                </c:pt>
                <c:pt idx="1433">
                  <c:v>24.166666666666668</c:v>
                </c:pt>
                <c:pt idx="1434">
                  <c:v>23.916666666666671</c:v>
                </c:pt>
                <c:pt idx="1435">
                  <c:v>23.7</c:v>
                </c:pt>
                <c:pt idx="1436">
                  <c:v>23.516666666666666</c:v>
                </c:pt>
                <c:pt idx="1437">
                  <c:v>23.533333333333331</c:v>
                </c:pt>
                <c:pt idx="1438">
                  <c:v>23.650000000000002</c:v>
                </c:pt>
                <c:pt idx="1439">
                  <c:v>23.766666666666666</c:v>
                </c:pt>
                <c:pt idx="1440">
                  <c:v>23.833333333333332</c:v>
                </c:pt>
                <c:pt idx="1441">
                  <c:v>23.966666666666669</c:v>
                </c:pt>
                <c:pt idx="1442">
                  <c:v>24.116666666666671</c:v>
                </c:pt>
                <c:pt idx="1443">
                  <c:v>24.416666666666668</c:v>
                </c:pt>
                <c:pt idx="1444">
                  <c:v>24.683333333333337</c:v>
                </c:pt>
                <c:pt idx="1445">
                  <c:v>25</c:v>
                </c:pt>
                <c:pt idx="1446">
                  <c:v>25.333333333333332</c:v>
                </c:pt>
                <c:pt idx="1447">
                  <c:v>25.583333333333332</c:v>
                </c:pt>
                <c:pt idx="1448">
                  <c:v>25.599999999999998</c:v>
                </c:pt>
                <c:pt idx="1449">
                  <c:v>25.516666666666666</c:v>
                </c:pt>
                <c:pt idx="1450">
                  <c:v>25.299999999999997</c:v>
                </c:pt>
                <c:pt idx="1451">
                  <c:v>25.216666666666669</c:v>
                </c:pt>
                <c:pt idx="1452">
                  <c:v>25.316666666666666</c:v>
                </c:pt>
                <c:pt idx="1453">
                  <c:v>25.483333333333334</c:v>
                </c:pt>
                <c:pt idx="1454">
                  <c:v>25.599999999999998</c:v>
                </c:pt>
                <c:pt idx="1455">
                  <c:v>25.7</c:v>
                </c:pt>
                <c:pt idx="1456">
                  <c:v>25.8</c:v>
                </c:pt>
                <c:pt idx="1457">
                  <c:v>25.666666666666668</c:v>
                </c:pt>
                <c:pt idx="1458">
                  <c:v>25.433333333333337</c:v>
                </c:pt>
                <c:pt idx="1459">
                  <c:v>25.216666666666669</c:v>
                </c:pt>
                <c:pt idx="1460">
                  <c:v>25.099999999999998</c:v>
                </c:pt>
                <c:pt idx="1461">
                  <c:v>25.033333333333331</c:v>
                </c:pt>
                <c:pt idx="1462">
                  <c:v>25</c:v>
                </c:pt>
                <c:pt idx="1463">
                  <c:v>25</c:v>
                </c:pt>
                <c:pt idx="1464">
                  <c:v>25.099999999999998</c:v>
                </c:pt>
                <c:pt idx="1465">
                  <c:v>25.433333333333334</c:v>
                </c:pt>
                <c:pt idx="1466">
                  <c:v>25.716666666666669</c:v>
                </c:pt>
                <c:pt idx="1467">
                  <c:v>25.966666666666665</c:v>
                </c:pt>
                <c:pt idx="1468">
                  <c:v>26.216666666666669</c:v>
                </c:pt>
                <c:pt idx="1469">
                  <c:v>26.433333333333334</c:v>
                </c:pt>
                <c:pt idx="1470">
                  <c:v>26.566666666666663</c:v>
                </c:pt>
                <c:pt idx="1471">
                  <c:v>26.650000000000002</c:v>
                </c:pt>
                <c:pt idx="1472">
                  <c:v>26.599999999999998</c:v>
                </c:pt>
                <c:pt idx="1473">
                  <c:v>26.516666666666666</c:v>
                </c:pt>
                <c:pt idx="1474">
                  <c:v>26.349999999999998</c:v>
                </c:pt>
                <c:pt idx="1475">
                  <c:v>26.3</c:v>
                </c:pt>
                <c:pt idx="1476">
                  <c:v>26.150000000000002</c:v>
                </c:pt>
                <c:pt idx="1477">
                  <c:v>25.849999999999998</c:v>
                </c:pt>
                <c:pt idx="1478">
                  <c:v>25.633333333333329</c:v>
                </c:pt>
                <c:pt idx="1479">
                  <c:v>25.450000000000003</c:v>
                </c:pt>
                <c:pt idx="1480">
                  <c:v>25.333333333333332</c:v>
                </c:pt>
                <c:pt idx="1481">
                  <c:v>25.25</c:v>
                </c:pt>
                <c:pt idx="1482">
                  <c:v>25.066666666666666</c:v>
                </c:pt>
                <c:pt idx="1483">
                  <c:v>25</c:v>
                </c:pt>
                <c:pt idx="1484">
                  <c:v>24.916666666666668</c:v>
                </c:pt>
                <c:pt idx="1485">
                  <c:v>25.099999999999998</c:v>
                </c:pt>
                <c:pt idx="1486">
                  <c:v>25.2</c:v>
                </c:pt>
                <c:pt idx="1487">
                  <c:v>25.366666666666671</c:v>
                </c:pt>
                <c:pt idx="1488">
                  <c:v>25.599999999999998</c:v>
                </c:pt>
                <c:pt idx="1489">
                  <c:v>25.833333333333332</c:v>
                </c:pt>
                <c:pt idx="1490">
                  <c:v>26.033333333333331</c:v>
                </c:pt>
                <c:pt idx="1491">
                  <c:v>26.216666666666669</c:v>
                </c:pt>
                <c:pt idx="1492">
                  <c:v>26.383333333333336</c:v>
                </c:pt>
                <c:pt idx="1493">
                  <c:v>26.7</c:v>
                </c:pt>
                <c:pt idx="1494">
                  <c:v>28.049999999999997</c:v>
                </c:pt>
                <c:pt idx="1495">
                  <c:v>27.416666666666668</c:v>
                </c:pt>
                <c:pt idx="1496">
                  <c:v>27.400000000000002</c:v>
                </c:pt>
                <c:pt idx="1497">
                  <c:v>27.25</c:v>
                </c:pt>
                <c:pt idx="1498">
                  <c:v>27.099999999999998</c:v>
                </c:pt>
                <c:pt idx="1499">
                  <c:v>26.816666666666663</c:v>
                </c:pt>
                <c:pt idx="1500">
                  <c:v>26.450000000000003</c:v>
                </c:pt>
                <c:pt idx="1501">
                  <c:v>26.233333333333331</c:v>
                </c:pt>
                <c:pt idx="1502">
                  <c:v>26.05</c:v>
                </c:pt>
                <c:pt idx="1503">
                  <c:v>25.849999999999998</c:v>
                </c:pt>
                <c:pt idx="1504">
                  <c:v>25.666666666666668</c:v>
                </c:pt>
                <c:pt idx="1505">
                  <c:v>25.583333333333332</c:v>
                </c:pt>
                <c:pt idx="1506">
                  <c:v>25.466666666666669</c:v>
                </c:pt>
                <c:pt idx="1507">
                  <c:v>25.400000000000002</c:v>
                </c:pt>
                <c:pt idx="1508">
                  <c:v>25.349999999999998</c:v>
                </c:pt>
                <c:pt idx="1509">
                  <c:v>25.466666666666665</c:v>
                </c:pt>
                <c:pt idx="1510">
                  <c:v>25.599999999999998</c:v>
                </c:pt>
                <c:pt idx="1511">
                  <c:v>25.733333333333334</c:v>
                </c:pt>
                <c:pt idx="1512">
                  <c:v>25.933333333333334</c:v>
                </c:pt>
                <c:pt idx="1513">
                  <c:v>26.066666666666663</c:v>
                </c:pt>
                <c:pt idx="1514">
                  <c:v>26.05</c:v>
                </c:pt>
                <c:pt idx="1515">
                  <c:v>26.016666666666666</c:v>
                </c:pt>
                <c:pt idx="1516">
                  <c:v>26.099999999999998</c:v>
                </c:pt>
                <c:pt idx="1517">
                  <c:v>26.150000000000002</c:v>
                </c:pt>
                <c:pt idx="1518">
                  <c:v>26.350000000000005</c:v>
                </c:pt>
                <c:pt idx="1519">
                  <c:v>26.433333333333337</c:v>
                </c:pt>
                <c:pt idx="1520">
                  <c:v>26.366666666666671</c:v>
                </c:pt>
                <c:pt idx="1521">
                  <c:v>26.183333333333334</c:v>
                </c:pt>
                <c:pt idx="1522">
                  <c:v>26.033333333333331</c:v>
                </c:pt>
                <c:pt idx="1523">
                  <c:v>25.933333333333337</c:v>
                </c:pt>
                <c:pt idx="1524">
                  <c:v>25.849999999999998</c:v>
                </c:pt>
                <c:pt idx="1525">
                  <c:v>25.649999999999995</c:v>
                </c:pt>
                <c:pt idx="1526">
                  <c:v>25.5</c:v>
                </c:pt>
                <c:pt idx="1527">
                  <c:v>25.366666666666664</c:v>
                </c:pt>
                <c:pt idx="1528">
                  <c:v>25.3</c:v>
                </c:pt>
                <c:pt idx="1529">
                  <c:v>25.216666666666669</c:v>
                </c:pt>
                <c:pt idx="1530">
                  <c:v>25.083333333333332</c:v>
                </c:pt>
                <c:pt idx="1531">
                  <c:v>24.916666666666668</c:v>
                </c:pt>
                <c:pt idx="1532">
                  <c:v>24.8</c:v>
                </c:pt>
                <c:pt idx="1533">
                  <c:v>24.866666666666671</c:v>
                </c:pt>
                <c:pt idx="1534">
                  <c:v>25</c:v>
                </c:pt>
                <c:pt idx="1535">
                  <c:v>25.083333333333332</c:v>
                </c:pt>
                <c:pt idx="1536">
                  <c:v>25.150000000000002</c:v>
                </c:pt>
                <c:pt idx="1537">
                  <c:v>25.333333333333332</c:v>
                </c:pt>
                <c:pt idx="1538">
                  <c:v>25.599999999999998</c:v>
                </c:pt>
                <c:pt idx="1539">
                  <c:v>25.816666666666666</c:v>
                </c:pt>
                <c:pt idx="1540">
                  <c:v>26</c:v>
                </c:pt>
                <c:pt idx="1541">
                  <c:v>26.016666666666666</c:v>
                </c:pt>
                <c:pt idx="1542">
                  <c:v>26.033333333333331</c:v>
                </c:pt>
                <c:pt idx="1543">
                  <c:v>26.099999999999998</c:v>
                </c:pt>
                <c:pt idx="1544">
                  <c:v>26.099999999999998</c:v>
                </c:pt>
                <c:pt idx="1545">
                  <c:v>26.099999999999998</c:v>
                </c:pt>
                <c:pt idx="1546">
                  <c:v>26</c:v>
                </c:pt>
                <c:pt idx="1547">
                  <c:v>25.849999999999998</c:v>
                </c:pt>
                <c:pt idx="1548">
                  <c:v>25.716666666666665</c:v>
                </c:pt>
                <c:pt idx="1549">
                  <c:v>25.583333333333332</c:v>
                </c:pt>
                <c:pt idx="1550">
                  <c:v>25.5</c:v>
                </c:pt>
                <c:pt idx="1551">
                  <c:v>25.383333333333329</c:v>
                </c:pt>
                <c:pt idx="1552">
                  <c:v>25.25</c:v>
                </c:pt>
                <c:pt idx="1553">
                  <c:v>25.133333333333329</c:v>
                </c:pt>
                <c:pt idx="1554">
                  <c:v>24.883333333333329</c:v>
                </c:pt>
                <c:pt idx="1555">
                  <c:v>24.733333333333334</c:v>
                </c:pt>
                <c:pt idx="1556">
                  <c:v>24.7</c:v>
                </c:pt>
                <c:pt idx="1557">
                  <c:v>24.850000000000005</c:v>
                </c:pt>
                <c:pt idx="1558">
                  <c:v>25.083333333333329</c:v>
                </c:pt>
                <c:pt idx="1559">
                  <c:v>25.283333333333331</c:v>
                </c:pt>
                <c:pt idx="1560">
                  <c:v>25.466666666666669</c:v>
                </c:pt>
                <c:pt idx="1561">
                  <c:v>25.5</c:v>
                </c:pt>
                <c:pt idx="1562">
                  <c:v>25.533333333333331</c:v>
                </c:pt>
                <c:pt idx="1563">
                  <c:v>25.633333333333329</c:v>
                </c:pt>
                <c:pt idx="1564">
                  <c:v>25.783333333333335</c:v>
                </c:pt>
                <c:pt idx="1565">
                  <c:v>25.966666666666669</c:v>
                </c:pt>
                <c:pt idx="1566">
                  <c:v>26.066666666666663</c:v>
                </c:pt>
                <c:pt idx="1567">
                  <c:v>26.316666666666674</c:v>
                </c:pt>
                <c:pt idx="1568">
                  <c:v>26.216666666666665</c:v>
                </c:pt>
                <c:pt idx="1569">
                  <c:v>26.183333333333334</c:v>
                </c:pt>
                <c:pt idx="1570">
                  <c:v>26.016666666666666</c:v>
                </c:pt>
                <c:pt idx="1571">
                  <c:v>25.983333333333334</c:v>
                </c:pt>
                <c:pt idx="1572">
                  <c:v>25.849999999999998</c:v>
                </c:pt>
                <c:pt idx="1573">
                  <c:v>25.7</c:v>
                </c:pt>
                <c:pt idx="1574">
                  <c:v>25.599999999999998</c:v>
                </c:pt>
                <c:pt idx="1575">
                  <c:v>25.599999999999998</c:v>
                </c:pt>
                <c:pt idx="1576">
                  <c:v>25.599999999999998</c:v>
                </c:pt>
                <c:pt idx="1577">
                  <c:v>25.683333333333334</c:v>
                </c:pt>
                <c:pt idx="1578">
                  <c:v>25.633333333333329</c:v>
                </c:pt>
                <c:pt idx="1579">
                  <c:v>25.533333333333331</c:v>
                </c:pt>
                <c:pt idx="1580">
                  <c:v>25.349999999999998</c:v>
                </c:pt>
                <c:pt idx="1581">
                  <c:v>25.366666666666664</c:v>
                </c:pt>
                <c:pt idx="1582">
                  <c:v>25.5</c:v>
                </c:pt>
                <c:pt idx="1583">
                  <c:v>25.566666666666663</c:v>
                </c:pt>
                <c:pt idx="1584">
                  <c:v>25.766666666666666</c:v>
                </c:pt>
                <c:pt idx="1585">
                  <c:v>26.183333333333337</c:v>
                </c:pt>
                <c:pt idx="1586">
                  <c:v>26.416666666666668</c:v>
                </c:pt>
                <c:pt idx="1587">
                  <c:v>26.633333333333329</c:v>
                </c:pt>
                <c:pt idx="1588">
                  <c:v>26.916666666666668</c:v>
                </c:pt>
                <c:pt idx="1589">
                  <c:v>27.066666666666663</c:v>
                </c:pt>
                <c:pt idx="1590">
                  <c:v>27.400000000000002</c:v>
                </c:pt>
                <c:pt idx="1591">
                  <c:v>27.466666666666669</c:v>
                </c:pt>
                <c:pt idx="1592">
                  <c:v>27.366666666666664</c:v>
                </c:pt>
                <c:pt idx="1593">
                  <c:v>27.25</c:v>
                </c:pt>
                <c:pt idx="1594">
                  <c:v>27.2</c:v>
                </c:pt>
                <c:pt idx="1595">
                  <c:v>27.2</c:v>
                </c:pt>
                <c:pt idx="1596">
                  <c:v>27.216666666666669</c:v>
                </c:pt>
                <c:pt idx="1597">
                  <c:v>27.3</c:v>
                </c:pt>
                <c:pt idx="1598">
                  <c:v>27.3</c:v>
                </c:pt>
                <c:pt idx="1599">
                  <c:v>27.366666666666671</c:v>
                </c:pt>
                <c:pt idx="1600">
                  <c:v>27.333333333333332</c:v>
                </c:pt>
                <c:pt idx="1601">
                  <c:v>27.3</c:v>
                </c:pt>
                <c:pt idx="1602">
                  <c:v>27.350000000000005</c:v>
                </c:pt>
                <c:pt idx="1603">
                  <c:v>27.149999999999995</c:v>
                </c:pt>
                <c:pt idx="1604">
                  <c:v>27.099999999999998</c:v>
                </c:pt>
                <c:pt idx="1605">
                  <c:v>27.366666666666664</c:v>
                </c:pt>
                <c:pt idx="1606">
                  <c:v>27.516666666666666</c:v>
                </c:pt>
                <c:pt idx="1607">
                  <c:v>27.599999999999998</c:v>
                </c:pt>
                <c:pt idx="1608">
                  <c:v>27.55</c:v>
                </c:pt>
                <c:pt idx="1609">
                  <c:v>27.400000000000002</c:v>
                </c:pt>
                <c:pt idx="1610">
                  <c:v>27.466666666666669</c:v>
                </c:pt>
                <c:pt idx="1611">
                  <c:v>27.5</c:v>
                </c:pt>
                <c:pt idx="1612">
                  <c:v>27.566666666666663</c:v>
                </c:pt>
                <c:pt idx="1613">
                  <c:v>27.616666666666664</c:v>
                </c:pt>
                <c:pt idx="1614">
                  <c:v>27.766666666666669</c:v>
                </c:pt>
                <c:pt idx="1615">
                  <c:v>27.8</c:v>
                </c:pt>
                <c:pt idx="1616">
                  <c:v>27.716666666666665</c:v>
                </c:pt>
                <c:pt idx="1617">
                  <c:v>27.7</c:v>
                </c:pt>
                <c:pt idx="1618">
                  <c:v>27.483333333333334</c:v>
                </c:pt>
                <c:pt idx="1619">
                  <c:v>27.083333333333332</c:v>
                </c:pt>
                <c:pt idx="1620">
                  <c:v>26.75</c:v>
                </c:pt>
                <c:pt idx="1621">
                  <c:v>26.450000000000003</c:v>
                </c:pt>
                <c:pt idx="1622">
                  <c:v>26.183333333333334</c:v>
                </c:pt>
                <c:pt idx="1623">
                  <c:v>25.883333333333336</c:v>
                </c:pt>
                <c:pt idx="1624">
                  <c:v>25.583333333333332</c:v>
                </c:pt>
                <c:pt idx="1625">
                  <c:v>25.416666666666668</c:v>
                </c:pt>
                <c:pt idx="1626">
                  <c:v>25.299999999999997</c:v>
                </c:pt>
                <c:pt idx="1627">
                  <c:v>25.05</c:v>
                </c:pt>
                <c:pt idx="1628">
                  <c:v>24.933333333333334</c:v>
                </c:pt>
                <c:pt idx="1629">
                  <c:v>25.2</c:v>
                </c:pt>
                <c:pt idx="1630">
                  <c:v>25.316666666666666</c:v>
                </c:pt>
                <c:pt idx="1631">
                  <c:v>25.350000000000005</c:v>
                </c:pt>
                <c:pt idx="1632">
                  <c:v>25.516666666666666</c:v>
                </c:pt>
                <c:pt idx="1633">
                  <c:v>25.733333333333334</c:v>
                </c:pt>
                <c:pt idx="1634">
                  <c:v>25.900000000000002</c:v>
                </c:pt>
                <c:pt idx="1635">
                  <c:v>25.900000000000002</c:v>
                </c:pt>
                <c:pt idx="1636">
                  <c:v>26.016666666666666</c:v>
                </c:pt>
                <c:pt idx="1637">
                  <c:v>26.133333333333329</c:v>
                </c:pt>
                <c:pt idx="1638">
                  <c:v>26.350000000000005</c:v>
                </c:pt>
                <c:pt idx="1639">
                  <c:v>26.483333333333334</c:v>
                </c:pt>
                <c:pt idx="1640">
                  <c:v>26.400000000000002</c:v>
                </c:pt>
                <c:pt idx="1641">
                  <c:v>26.400000000000002</c:v>
                </c:pt>
                <c:pt idx="1642">
                  <c:v>26.3</c:v>
                </c:pt>
                <c:pt idx="1643">
                  <c:v>26.166666666666668</c:v>
                </c:pt>
                <c:pt idx="1644">
                  <c:v>25.966666666666669</c:v>
                </c:pt>
                <c:pt idx="1645">
                  <c:v>25.849999999999998</c:v>
                </c:pt>
                <c:pt idx="1646">
                  <c:v>25.75</c:v>
                </c:pt>
                <c:pt idx="1647">
                  <c:v>25.783333333333335</c:v>
                </c:pt>
                <c:pt idx="1648">
                  <c:v>25.816666666666663</c:v>
                </c:pt>
                <c:pt idx="1649">
                  <c:v>25.649999999999995</c:v>
                </c:pt>
                <c:pt idx="1650">
                  <c:v>25.466666666666669</c:v>
                </c:pt>
                <c:pt idx="1651">
                  <c:v>25.349999999999998</c:v>
                </c:pt>
                <c:pt idx="1652">
                  <c:v>25.233333333333334</c:v>
                </c:pt>
                <c:pt idx="1653">
                  <c:v>25.366666666666664</c:v>
                </c:pt>
                <c:pt idx="1654">
                  <c:v>25.533333333333331</c:v>
                </c:pt>
                <c:pt idx="1655">
                  <c:v>25.766666666666666</c:v>
                </c:pt>
                <c:pt idx="1656">
                  <c:v>26.116666666666671</c:v>
                </c:pt>
                <c:pt idx="1657">
                  <c:v>26.333333333333332</c:v>
                </c:pt>
                <c:pt idx="1658">
                  <c:v>26.45</c:v>
                </c:pt>
                <c:pt idx="1659">
                  <c:v>26.400000000000002</c:v>
                </c:pt>
                <c:pt idx="1660">
                  <c:v>26.483333333333334</c:v>
                </c:pt>
                <c:pt idx="1661">
                  <c:v>26.5</c:v>
                </c:pt>
                <c:pt idx="1662">
                  <c:v>26.516666666666666</c:v>
                </c:pt>
                <c:pt idx="1663">
                  <c:v>26.5</c:v>
                </c:pt>
                <c:pt idx="1664">
                  <c:v>26.433333333333337</c:v>
                </c:pt>
                <c:pt idx="1665">
                  <c:v>26.266666666666666</c:v>
                </c:pt>
                <c:pt idx="1666">
                  <c:v>26.266666666666669</c:v>
                </c:pt>
                <c:pt idx="1667">
                  <c:v>26.283333333333331</c:v>
                </c:pt>
                <c:pt idx="1668">
                  <c:v>26.183333333333334</c:v>
                </c:pt>
                <c:pt idx="1669">
                  <c:v>26.016666666666666</c:v>
                </c:pt>
                <c:pt idx="1670">
                  <c:v>25.849999999999998</c:v>
                </c:pt>
                <c:pt idx="1671">
                  <c:v>25.8</c:v>
                </c:pt>
                <c:pt idx="1672">
                  <c:v>25.716666666666665</c:v>
                </c:pt>
                <c:pt idx="1673">
                  <c:v>25.599999999999998</c:v>
                </c:pt>
                <c:pt idx="1674">
                  <c:v>25.533333333333331</c:v>
                </c:pt>
                <c:pt idx="1675">
                  <c:v>25.416666666666671</c:v>
                </c:pt>
                <c:pt idx="1676">
                  <c:v>25.233333333333334</c:v>
                </c:pt>
                <c:pt idx="1677">
                  <c:v>25.349999999999998</c:v>
                </c:pt>
                <c:pt idx="1678">
                  <c:v>25.45</c:v>
                </c:pt>
                <c:pt idx="1679">
                  <c:v>25.650000000000002</c:v>
                </c:pt>
                <c:pt idx="1680">
                  <c:v>25.95</c:v>
                </c:pt>
                <c:pt idx="1681">
                  <c:v>26.150000000000002</c:v>
                </c:pt>
                <c:pt idx="1682">
                  <c:v>26.283333333333335</c:v>
                </c:pt>
                <c:pt idx="1683">
                  <c:v>26.316666666666666</c:v>
                </c:pt>
                <c:pt idx="1684">
                  <c:v>26.416666666666668</c:v>
                </c:pt>
                <c:pt idx="1685">
                  <c:v>26.616666666666664</c:v>
                </c:pt>
                <c:pt idx="1686">
                  <c:v>26.900000000000002</c:v>
                </c:pt>
                <c:pt idx="1687">
                  <c:v>27</c:v>
                </c:pt>
              </c:numCache>
            </c:numRef>
          </c:yVal>
          <c:smooth val="0"/>
          <c:extLst>
            <c:ext xmlns:c16="http://schemas.microsoft.com/office/drawing/2014/chart" uri="{C3380CC4-5D6E-409C-BE32-E72D297353CC}">
              <c16:uniqueId val="{00000004-A31C-4E98-B9F8-B095EA40672E}"/>
            </c:ext>
          </c:extLst>
        </c:ser>
        <c:dLbls>
          <c:showLegendKey val="0"/>
          <c:showVal val="0"/>
          <c:showCatName val="0"/>
          <c:showSerName val="0"/>
          <c:showPercent val="0"/>
          <c:showBubbleSize val="0"/>
        </c:dLbls>
        <c:axId val="320926399"/>
        <c:axId val="320918495"/>
        <c:extLst>
          <c:ext xmlns:c15="http://schemas.microsoft.com/office/drawing/2012/chart" uri="{02D57815-91ED-43cb-92C2-25804820EDAC}">
            <c15:filteredScatterSeries>
              <c15:ser>
                <c:idx val="4"/>
                <c:order val="4"/>
                <c:tx>
                  <c:strRef>
                    <c:extLst>
                      <c:ext uri="{02D57815-91ED-43cb-92C2-25804820EDAC}">
                        <c15:formulaRef>
                          <c15:sqref>Sheet1!$F$5</c15:sqref>
                        </c15:formulaRef>
                      </c:ext>
                    </c:extLst>
                    <c:strCache>
                      <c:ptCount val="1"/>
                      <c:pt idx="0">
                        <c:v>Tower Top</c:v>
                      </c:pt>
                    </c:strCache>
                  </c:strRef>
                </c:tx>
                <c:spPr>
                  <a:ln w="19050" cap="rnd">
                    <a:noFill/>
                    <a:round/>
                  </a:ln>
                  <a:effectLst/>
                </c:spPr>
                <c:marker>
                  <c:symbol val="circle"/>
                  <c:size val="5"/>
                  <c:spPr>
                    <a:solidFill>
                      <a:schemeClr val="accent5"/>
                    </a:solidFill>
                    <a:ln w="9525">
                      <a:solidFill>
                        <a:schemeClr val="accent5"/>
                      </a:solidFill>
                    </a:ln>
                    <a:effectLst/>
                  </c:spPr>
                </c:marker>
                <c:xVal>
                  <c:numRef>
                    <c:extLst>
                      <c:ext uri="{02D57815-91ED-43cb-92C2-25804820EDAC}">
                        <c15:formulaRef>
                          <c15:sqref>Sheet1!$A$6:$A$1693</c15:sqref>
                        </c15:formulaRef>
                      </c:ext>
                    </c:extLst>
                    <c:numCache>
                      <c:formatCode>m/d/yyyy\ h:mm</c:formatCode>
                      <c:ptCount val="1688"/>
                      <c:pt idx="0">
                        <c:v>43272.41667633102</c:v>
                      </c:pt>
                      <c:pt idx="1">
                        <c:v>43272.458343055558</c:v>
                      </c:pt>
                      <c:pt idx="2">
                        <c:v>43272.500009780095</c:v>
                      </c:pt>
                      <c:pt idx="3">
                        <c:v>43272.541676504632</c:v>
                      </c:pt>
                      <c:pt idx="4">
                        <c:v>43272.583343229169</c:v>
                      </c:pt>
                      <c:pt idx="5">
                        <c:v>43272.625009953706</c:v>
                      </c:pt>
                      <c:pt idx="6">
                        <c:v>43272.666676678244</c:v>
                      </c:pt>
                      <c:pt idx="7">
                        <c:v>43272.708343402781</c:v>
                      </c:pt>
                      <c:pt idx="8">
                        <c:v>43272.750010127318</c:v>
                      </c:pt>
                      <c:pt idx="9">
                        <c:v>43272.791676851855</c:v>
                      </c:pt>
                      <c:pt idx="10">
                        <c:v>43272.833343576393</c:v>
                      </c:pt>
                      <c:pt idx="11">
                        <c:v>43272.875010300922</c:v>
                      </c:pt>
                      <c:pt idx="12">
                        <c:v>43272.91667702546</c:v>
                      </c:pt>
                      <c:pt idx="13">
                        <c:v>43272.958343749997</c:v>
                      </c:pt>
                      <c:pt idx="14">
                        <c:v>43273.000010474534</c:v>
                      </c:pt>
                      <c:pt idx="15">
                        <c:v>43273.041677199071</c:v>
                      </c:pt>
                      <c:pt idx="16">
                        <c:v>43273.083343923608</c:v>
                      </c:pt>
                      <c:pt idx="17">
                        <c:v>43273.125010648146</c:v>
                      </c:pt>
                      <c:pt idx="18">
                        <c:v>43273.166677372683</c:v>
                      </c:pt>
                      <c:pt idx="19">
                        <c:v>43273.20834409722</c:v>
                      </c:pt>
                      <c:pt idx="20">
                        <c:v>43273.250010821757</c:v>
                      </c:pt>
                      <c:pt idx="21">
                        <c:v>43273.291677546295</c:v>
                      </c:pt>
                      <c:pt idx="22">
                        <c:v>43273.333344270832</c:v>
                      </c:pt>
                      <c:pt idx="23">
                        <c:v>43273.375010995369</c:v>
                      </c:pt>
                      <c:pt idx="24">
                        <c:v>43273.416677719906</c:v>
                      </c:pt>
                      <c:pt idx="25">
                        <c:v>43273.458344444443</c:v>
                      </c:pt>
                      <c:pt idx="26">
                        <c:v>43273.500011168981</c:v>
                      </c:pt>
                      <c:pt idx="27">
                        <c:v>43273.541677893518</c:v>
                      </c:pt>
                      <c:pt idx="28">
                        <c:v>43273.583344618055</c:v>
                      </c:pt>
                      <c:pt idx="29">
                        <c:v>43273.625011342592</c:v>
                      </c:pt>
                      <c:pt idx="30">
                        <c:v>43273.666678067129</c:v>
                      </c:pt>
                      <c:pt idx="31">
                        <c:v>43273.708344791667</c:v>
                      </c:pt>
                      <c:pt idx="32">
                        <c:v>43273.750011516204</c:v>
                      </c:pt>
                      <c:pt idx="33">
                        <c:v>43273.791678240741</c:v>
                      </c:pt>
                      <c:pt idx="34">
                        <c:v>43273.833344965278</c:v>
                      </c:pt>
                      <c:pt idx="35">
                        <c:v>43273.875011689815</c:v>
                      </c:pt>
                      <c:pt idx="36">
                        <c:v>43273.916678414353</c:v>
                      </c:pt>
                      <c:pt idx="37">
                        <c:v>43273.95834513889</c:v>
                      </c:pt>
                      <c:pt idx="38">
                        <c:v>43274.000011863427</c:v>
                      </c:pt>
                      <c:pt idx="39">
                        <c:v>43274.041678587964</c:v>
                      </c:pt>
                      <c:pt idx="40">
                        <c:v>43274.083345312501</c:v>
                      </c:pt>
                      <c:pt idx="41">
                        <c:v>43274.125012037039</c:v>
                      </c:pt>
                      <c:pt idx="42">
                        <c:v>43274.166678761576</c:v>
                      </c:pt>
                      <c:pt idx="43">
                        <c:v>43274.208345486113</c:v>
                      </c:pt>
                      <c:pt idx="44">
                        <c:v>43274.25001221065</c:v>
                      </c:pt>
                      <c:pt idx="45">
                        <c:v>43274.291678935188</c:v>
                      </c:pt>
                      <c:pt idx="46">
                        <c:v>43274.333345659725</c:v>
                      </c:pt>
                      <c:pt idx="47">
                        <c:v>43274.375012384262</c:v>
                      </c:pt>
                      <c:pt idx="48">
                        <c:v>43274.416679108799</c:v>
                      </c:pt>
                      <c:pt idx="49">
                        <c:v>43274.458345833336</c:v>
                      </c:pt>
                      <c:pt idx="50">
                        <c:v>43274.500012557874</c:v>
                      </c:pt>
                      <c:pt idx="51">
                        <c:v>43274.541679282411</c:v>
                      </c:pt>
                      <c:pt idx="52">
                        <c:v>43274.583346006948</c:v>
                      </c:pt>
                      <c:pt idx="53">
                        <c:v>43274.625012731478</c:v>
                      </c:pt>
                      <c:pt idx="54">
                        <c:v>43274.666679456015</c:v>
                      </c:pt>
                      <c:pt idx="55">
                        <c:v>43274.708346180552</c:v>
                      </c:pt>
                      <c:pt idx="56">
                        <c:v>43274.75001290509</c:v>
                      </c:pt>
                      <c:pt idx="57">
                        <c:v>43274.791679629627</c:v>
                      </c:pt>
                      <c:pt idx="58">
                        <c:v>43274.833346354164</c:v>
                      </c:pt>
                      <c:pt idx="59">
                        <c:v>43274.875013078701</c:v>
                      </c:pt>
                      <c:pt idx="60">
                        <c:v>43274.916679803238</c:v>
                      </c:pt>
                      <c:pt idx="61">
                        <c:v>43274.958346527776</c:v>
                      </c:pt>
                      <c:pt idx="62">
                        <c:v>43275.000013252313</c:v>
                      </c:pt>
                      <c:pt idx="63">
                        <c:v>43275.04167997685</c:v>
                      </c:pt>
                      <c:pt idx="64">
                        <c:v>43275.083346701387</c:v>
                      </c:pt>
                      <c:pt idx="65">
                        <c:v>43275.125013425924</c:v>
                      </c:pt>
                      <c:pt idx="66">
                        <c:v>43275.166680150462</c:v>
                      </c:pt>
                      <c:pt idx="67">
                        <c:v>43275.208346874999</c:v>
                      </c:pt>
                      <c:pt idx="68">
                        <c:v>43275.250013599536</c:v>
                      </c:pt>
                      <c:pt idx="69">
                        <c:v>43275.291680324073</c:v>
                      </c:pt>
                      <c:pt idx="70">
                        <c:v>43275.33334704861</c:v>
                      </c:pt>
                      <c:pt idx="71">
                        <c:v>43275.375013773148</c:v>
                      </c:pt>
                      <c:pt idx="72">
                        <c:v>43275.416680497685</c:v>
                      </c:pt>
                      <c:pt idx="73">
                        <c:v>43275.458347222222</c:v>
                      </c:pt>
                      <c:pt idx="74">
                        <c:v>43275.500013946759</c:v>
                      </c:pt>
                      <c:pt idx="75">
                        <c:v>43275.541680671296</c:v>
                      </c:pt>
                      <c:pt idx="76">
                        <c:v>43275.583347395834</c:v>
                      </c:pt>
                      <c:pt idx="77">
                        <c:v>43275.625014120371</c:v>
                      </c:pt>
                      <c:pt idx="78">
                        <c:v>43275.666680844908</c:v>
                      </c:pt>
                      <c:pt idx="79">
                        <c:v>43275.708347569445</c:v>
                      </c:pt>
                      <c:pt idx="80">
                        <c:v>43275.750014293983</c:v>
                      </c:pt>
                      <c:pt idx="81">
                        <c:v>43275.79168101852</c:v>
                      </c:pt>
                      <c:pt idx="82">
                        <c:v>43275.833347743057</c:v>
                      </c:pt>
                      <c:pt idx="83">
                        <c:v>43275.875014467594</c:v>
                      </c:pt>
                      <c:pt idx="84">
                        <c:v>43275.916681192131</c:v>
                      </c:pt>
                      <c:pt idx="85">
                        <c:v>43275.958347916669</c:v>
                      </c:pt>
                      <c:pt idx="86">
                        <c:v>43276.000014641206</c:v>
                      </c:pt>
                      <c:pt idx="87">
                        <c:v>43276.041681365743</c:v>
                      </c:pt>
                      <c:pt idx="88">
                        <c:v>43276.08334809028</c:v>
                      </c:pt>
                      <c:pt idx="89">
                        <c:v>43276.125014814817</c:v>
                      </c:pt>
                      <c:pt idx="90">
                        <c:v>43276.166681539355</c:v>
                      </c:pt>
                      <c:pt idx="91">
                        <c:v>43276.208348263892</c:v>
                      </c:pt>
                      <c:pt idx="92">
                        <c:v>43276.250014988429</c:v>
                      </c:pt>
                      <c:pt idx="93">
                        <c:v>43276.291681712966</c:v>
                      </c:pt>
                      <c:pt idx="94">
                        <c:v>43276.333348437503</c:v>
                      </c:pt>
                      <c:pt idx="95">
                        <c:v>43276.375015162041</c:v>
                      </c:pt>
                      <c:pt idx="96">
                        <c:v>43276.416681886571</c:v>
                      </c:pt>
                      <c:pt idx="97">
                        <c:v>43276.458348611108</c:v>
                      </c:pt>
                      <c:pt idx="98">
                        <c:v>43276.500015335645</c:v>
                      </c:pt>
                      <c:pt idx="99">
                        <c:v>43276.541682060182</c:v>
                      </c:pt>
                      <c:pt idx="100">
                        <c:v>43276.583348784719</c:v>
                      </c:pt>
                      <c:pt idx="101">
                        <c:v>43276.625015509257</c:v>
                      </c:pt>
                      <c:pt idx="102">
                        <c:v>43276.666682233794</c:v>
                      </c:pt>
                      <c:pt idx="103">
                        <c:v>43276.708348958331</c:v>
                      </c:pt>
                      <c:pt idx="104">
                        <c:v>43276.750015682868</c:v>
                      </c:pt>
                      <c:pt idx="105">
                        <c:v>43276.791682407405</c:v>
                      </c:pt>
                      <c:pt idx="106">
                        <c:v>43276.833349131943</c:v>
                      </c:pt>
                      <c:pt idx="107">
                        <c:v>43276.87501585648</c:v>
                      </c:pt>
                      <c:pt idx="108">
                        <c:v>43276.916682581017</c:v>
                      </c:pt>
                      <c:pt idx="109">
                        <c:v>43276.958349305554</c:v>
                      </c:pt>
                      <c:pt idx="110">
                        <c:v>43277.000016030092</c:v>
                      </c:pt>
                      <c:pt idx="111">
                        <c:v>43277.041682754629</c:v>
                      </c:pt>
                      <c:pt idx="112">
                        <c:v>43277.083349479166</c:v>
                      </c:pt>
                      <c:pt idx="113">
                        <c:v>43277.125016203703</c:v>
                      </c:pt>
                      <c:pt idx="114">
                        <c:v>43277.16668292824</c:v>
                      </c:pt>
                      <c:pt idx="115">
                        <c:v>43277.208349652778</c:v>
                      </c:pt>
                      <c:pt idx="116">
                        <c:v>43277.250016377315</c:v>
                      </c:pt>
                      <c:pt idx="117">
                        <c:v>43277.291683101852</c:v>
                      </c:pt>
                      <c:pt idx="118">
                        <c:v>43277.333349826389</c:v>
                      </c:pt>
                      <c:pt idx="119">
                        <c:v>43277.375016550926</c:v>
                      </c:pt>
                      <c:pt idx="120">
                        <c:v>43277.416683275464</c:v>
                      </c:pt>
                      <c:pt idx="121">
                        <c:v>43277.458350000001</c:v>
                      </c:pt>
                      <c:pt idx="122">
                        <c:v>43277.500016724538</c:v>
                      </c:pt>
                      <c:pt idx="123">
                        <c:v>43277.541683449075</c:v>
                      </c:pt>
                      <c:pt idx="124">
                        <c:v>43277.583350173612</c:v>
                      </c:pt>
                      <c:pt idx="125">
                        <c:v>43277.62501689815</c:v>
                      </c:pt>
                      <c:pt idx="126">
                        <c:v>43277.666683622687</c:v>
                      </c:pt>
                      <c:pt idx="127">
                        <c:v>43277.708350347224</c:v>
                      </c:pt>
                      <c:pt idx="128">
                        <c:v>43277.750017071761</c:v>
                      </c:pt>
                      <c:pt idx="129">
                        <c:v>43277.791683796298</c:v>
                      </c:pt>
                      <c:pt idx="130">
                        <c:v>43277.833350520836</c:v>
                      </c:pt>
                      <c:pt idx="131">
                        <c:v>43277.875017245373</c:v>
                      </c:pt>
                      <c:pt idx="132">
                        <c:v>43277.91668396991</c:v>
                      </c:pt>
                      <c:pt idx="133">
                        <c:v>43277.958350694447</c:v>
                      </c:pt>
                      <c:pt idx="134">
                        <c:v>43278.000017418984</c:v>
                      </c:pt>
                      <c:pt idx="135">
                        <c:v>43278.041684143522</c:v>
                      </c:pt>
                      <c:pt idx="136">
                        <c:v>43278.083350868059</c:v>
                      </c:pt>
                      <c:pt idx="137">
                        <c:v>43278.125017592596</c:v>
                      </c:pt>
                      <c:pt idx="138">
                        <c:v>43278.166684317126</c:v>
                      </c:pt>
                      <c:pt idx="139">
                        <c:v>43278.208351041663</c:v>
                      </c:pt>
                      <c:pt idx="140">
                        <c:v>43278.2500177662</c:v>
                      </c:pt>
                      <c:pt idx="141">
                        <c:v>43278.291684490738</c:v>
                      </c:pt>
                      <c:pt idx="142">
                        <c:v>43278.333351215275</c:v>
                      </c:pt>
                      <c:pt idx="143">
                        <c:v>43278.375017939812</c:v>
                      </c:pt>
                      <c:pt idx="144">
                        <c:v>43278.416684664349</c:v>
                      </c:pt>
                      <c:pt idx="145">
                        <c:v>43278.458351388887</c:v>
                      </c:pt>
                      <c:pt idx="146">
                        <c:v>43278.500018113424</c:v>
                      </c:pt>
                      <c:pt idx="147">
                        <c:v>43278.541684837961</c:v>
                      </c:pt>
                      <c:pt idx="148">
                        <c:v>43278.583351562498</c:v>
                      </c:pt>
                      <c:pt idx="149">
                        <c:v>43278.625018287035</c:v>
                      </c:pt>
                      <c:pt idx="150">
                        <c:v>43278.666685011573</c:v>
                      </c:pt>
                      <c:pt idx="151">
                        <c:v>43278.70835173611</c:v>
                      </c:pt>
                      <c:pt idx="152">
                        <c:v>43278.750018460647</c:v>
                      </c:pt>
                      <c:pt idx="153">
                        <c:v>43278.791685185184</c:v>
                      </c:pt>
                      <c:pt idx="154">
                        <c:v>43278.833351909721</c:v>
                      </c:pt>
                      <c:pt idx="155">
                        <c:v>43278.875018634259</c:v>
                      </c:pt>
                      <c:pt idx="156">
                        <c:v>43278.916685358796</c:v>
                      </c:pt>
                      <c:pt idx="157">
                        <c:v>43278.958352083333</c:v>
                      </c:pt>
                      <c:pt idx="158">
                        <c:v>43279.00001880787</c:v>
                      </c:pt>
                      <c:pt idx="159">
                        <c:v>43279.041685532407</c:v>
                      </c:pt>
                      <c:pt idx="160">
                        <c:v>43279.083352256945</c:v>
                      </c:pt>
                      <c:pt idx="161">
                        <c:v>43279.125018981482</c:v>
                      </c:pt>
                      <c:pt idx="162">
                        <c:v>43279.166685706019</c:v>
                      </c:pt>
                      <c:pt idx="163">
                        <c:v>43279.208352430556</c:v>
                      </c:pt>
                      <c:pt idx="164">
                        <c:v>43279.250019155093</c:v>
                      </c:pt>
                      <c:pt idx="165">
                        <c:v>43279.291685879631</c:v>
                      </c:pt>
                      <c:pt idx="166">
                        <c:v>43279.333352604168</c:v>
                      </c:pt>
                      <c:pt idx="167">
                        <c:v>43279.375019328705</c:v>
                      </c:pt>
                      <c:pt idx="168">
                        <c:v>43279.416686053242</c:v>
                      </c:pt>
                      <c:pt idx="169">
                        <c:v>43279.45835277778</c:v>
                      </c:pt>
                      <c:pt idx="170">
                        <c:v>43279.500019502317</c:v>
                      </c:pt>
                      <c:pt idx="171">
                        <c:v>43279.541686226854</c:v>
                      </c:pt>
                      <c:pt idx="172">
                        <c:v>43279.583352951391</c:v>
                      </c:pt>
                      <c:pt idx="173">
                        <c:v>43279.625019675928</c:v>
                      </c:pt>
                      <c:pt idx="174">
                        <c:v>43279.666686400466</c:v>
                      </c:pt>
                      <c:pt idx="175">
                        <c:v>43279.708353125003</c:v>
                      </c:pt>
                      <c:pt idx="176">
                        <c:v>43279.75001984954</c:v>
                      </c:pt>
                      <c:pt idx="177">
                        <c:v>43279.791686574077</c:v>
                      </c:pt>
                      <c:pt idx="178">
                        <c:v>43279.833353298614</c:v>
                      </c:pt>
                      <c:pt idx="179">
                        <c:v>43279.875020023152</c:v>
                      </c:pt>
                      <c:pt idx="180">
                        <c:v>43279.916686747689</c:v>
                      </c:pt>
                      <c:pt idx="181">
                        <c:v>43279.958353472219</c:v>
                      </c:pt>
                      <c:pt idx="182">
                        <c:v>43280.000020196756</c:v>
                      </c:pt>
                      <c:pt idx="183">
                        <c:v>43280.041686921293</c:v>
                      </c:pt>
                      <c:pt idx="184">
                        <c:v>43280.08335364583</c:v>
                      </c:pt>
                      <c:pt idx="185">
                        <c:v>43280.125020370368</c:v>
                      </c:pt>
                      <c:pt idx="186">
                        <c:v>43280.166687094905</c:v>
                      </c:pt>
                      <c:pt idx="187">
                        <c:v>43280.208353819442</c:v>
                      </c:pt>
                      <c:pt idx="188">
                        <c:v>43280.250020543979</c:v>
                      </c:pt>
                      <c:pt idx="189">
                        <c:v>43280.291687268516</c:v>
                      </c:pt>
                      <c:pt idx="190">
                        <c:v>43280.333353993054</c:v>
                      </c:pt>
                      <c:pt idx="191">
                        <c:v>43280.375020717591</c:v>
                      </c:pt>
                      <c:pt idx="192">
                        <c:v>43280.416687442128</c:v>
                      </c:pt>
                      <c:pt idx="193">
                        <c:v>43280.458354166665</c:v>
                      </c:pt>
                      <c:pt idx="194">
                        <c:v>43280.500020891202</c:v>
                      </c:pt>
                      <c:pt idx="195">
                        <c:v>43280.54168761574</c:v>
                      </c:pt>
                      <c:pt idx="196">
                        <c:v>43280.583354340277</c:v>
                      </c:pt>
                      <c:pt idx="197">
                        <c:v>43280.625021064814</c:v>
                      </c:pt>
                      <c:pt idx="198">
                        <c:v>43280.666687789351</c:v>
                      </c:pt>
                      <c:pt idx="199">
                        <c:v>43280.708354513888</c:v>
                      </c:pt>
                      <c:pt idx="200">
                        <c:v>43280.750021238426</c:v>
                      </c:pt>
                      <c:pt idx="201">
                        <c:v>43280.791687962963</c:v>
                      </c:pt>
                      <c:pt idx="202">
                        <c:v>43280.8333546875</c:v>
                      </c:pt>
                      <c:pt idx="203">
                        <c:v>43280.875021412037</c:v>
                      </c:pt>
                      <c:pt idx="204">
                        <c:v>43280.916688136575</c:v>
                      </c:pt>
                      <c:pt idx="205">
                        <c:v>43280.958354861112</c:v>
                      </c:pt>
                      <c:pt idx="206">
                        <c:v>43281.000021585649</c:v>
                      </c:pt>
                      <c:pt idx="207">
                        <c:v>43281.041688310186</c:v>
                      </c:pt>
                      <c:pt idx="208">
                        <c:v>43281.083355034723</c:v>
                      </c:pt>
                      <c:pt idx="209">
                        <c:v>43281.125021759261</c:v>
                      </c:pt>
                      <c:pt idx="210">
                        <c:v>43281.166688483798</c:v>
                      </c:pt>
                      <c:pt idx="211">
                        <c:v>43281.208355208335</c:v>
                      </c:pt>
                      <c:pt idx="212">
                        <c:v>43281.250021932872</c:v>
                      </c:pt>
                      <c:pt idx="213">
                        <c:v>43281.291688657409</c:v>
                      </c:pt>
                      <c:pt idx="214">
                        <c:v>43281.333355381947</c:v>
                      </c:pt>
                      <c:pt idx="215">
                        <c:v>43281.375022106484</c:v>
                      </c:pt>
                      <c:pt idx="216">
                        <c:v>43281.416688831021</c:v>
                      </c:pt>
                      <c:pt idx="217">
                        <c:v>43281.458355555558</c:v>
                      </c:pt>
                      <c:pt idx="218">
                        <c:v>43281.500022280095</c:v>
                      </c:pt>
                      <c:pt idx="219">
                        <c:v>43281.541689004633</c:v>
                      </c:pt>
                      <c:pt idx="220">
                        <c:v>43281.58335572917</c:v>
                      </c:pt>
                      <c:pt idx="221">
                        <c:v>43281.625022453707</c:v>
                      </c:pt>
                      <c:pt idx="222">
                        <c:v>43281.666689178244</c:v>
                      </c:pt>
                      <c:pt idx="223">
                        <c:v>43281.708355902774</c:v>
                      </c:pt>
                      <c:pt idx="224">
                        <c:v>43281.750022627311</c:v>
                      </c:pt>
                      <c:pt idx="225">
                        <c:v>43281.791689351849</c:v>
                      </c:pt>
                      <c:pt idx="226">
                        <c:v>43281.833356076386</c:v>
                      </c:pt>
                      <c:pt idx="227">
                        <c:v>43281.875022800923</c:v>
                      </c:pt>
                      <c:pt idx="228">
                        <c:v>43281.91668952546</c:v>
                      </c:pt>
                      <c:pt idx="229">
                        <c:v>43281.958356249997</c:v>
                      </c:pt>
                      <c:pt idx="230">
                        <c:v>43282.000022974535</c:v>
                      </c:pt>
                      <c:pt idx="231">
                        <c:v>43282.041689699072</c:v>
                      </c:pt>
                      <c:pt idx="232">
                        <c:v>43282.083356423609</c:v>
                      </c:pt>
                      <c:pt idx="233">
                        <c:v>43282.125023148146</c:v>
                      </c:pt>
                      <c:pt idx="234">
                        <c:v>43282.166689872683</c:v>
                      </c:pt>
                      <c:pt idx="235">
                        <c:v>43282.208356597221</c:v>
                      </c:pt>
                      <c:pt idx="236">
                        <c:v>43282.250023321758</c:v>
                      </c:pt>
                      <c:pt idx="237">
                        <c:v>43282.291690046295</c:v>
                      </c:pt>
                      <c:pt idx="238">
                        <c:v>43282.333356770832</c:v>
                      </c:pt>
                      <c:pt idx="239">
                        <c:v>43282.37502349537</c:v>
                      </c:pt>
                      <c:pt idx="240">
                        <c:v>43282.416690219907</c:v>
                      </c:pt>
                      <c:pt idx="241">
                        <c:v>43282.458356944444</c:v>
                      </c:pt>
                      <c:pt idx="242">
                        <c:v>43282.500023668981</c:v>
                      </c:pt>
                      <c:pt idx="243">
                        <c:v>43282.541690393518</c:v>
                      </c:pt>
                      <c:pt idx="244">
                        <c:v>43282.583357118056</c:v>
                      </c:pt>
                      <c:pt idx="245">
                        <c:v>43282.625023842593</c:v>
                      </c:pt>
                      <c:pt idx="246">
                        <c:v>43282.66669056713</c:v>
                      </c:pt>
                      <c:pt idx="247">
                        <c:v>43282.708357291667</c:v>
                      </c:pt>
                      <c:pt idx="248">
                        <c:v>43282.750024016204</c:v>
                      </c:pt>
                      <c:pt idx="249">
                        <c:v>43282.791690740742</c:v>
                      </c:pt>
                      <c:pt idx="250">
                        <c:v>43282.833357465279</c:v>
                      </c:pt>
                      <c:pt idx="251">
                        <c:v>43282.875024189816</c:v>
                      </c:pt>
                      <c:pt idx="252">
                        <c:v>43282.916690914353</c:v>
                      </c:pt>
                      <c:pt idx="253">
                        <c:v>43282.95835763889</c:v>
                      </c:pt>
                      <c:pt idx="254">
                        <c:v>43283.000024363428</c:v>
                      </c:pt>
                      <c:pt idx="255">
                        <c:v>43283.041691087965</c:v>
                      </c:pt>
                      <c:pt idx="256">
                        <c:v>43283.083357812502</c:v>
                      </c:pt>
                      <c:pt idx="257">
                        <c:v>43283.125024537039</c:v>
                      </c:pt>
                      <c:pt idx="258">
                        <c:v>43283.166691261576</c:v>
                      </c:pt>
                      <c:pt idx="259">
                        <c:v>43283.208357986114</c:v>
                      </c:pt>
                      <c:pt idx="260">
                        <c:v>43283.250024710651</c:v>
                      </c:pt>
                      <c:pt idx="261">
                        <c:v>43283.291691435188</c:v>
                      </c:pt>
                      <c:pt idx="262">
                        <c:v>43283.333358159725</c:v>
                      </c:pt>
                      <c:pt idx="263">
                        <c:v>43283.375024884263</c:v>
                      </c:pt>
                      <c:pt idx="264">
                        <c:v>43283.4166916088</c:v>
                      </c:pt>
                      <c:pt idx="265">
                        <c:v>43283.458358333337</c:v>
                      </c:pt>
                      <c:pt idx="266">
                        <c:v>43283.500025057867</c:v>
                      </c:pt>
                      <c:pt idx="267">
                        <c:v>43283.541691782404</c:v>
                      </c:pt>
                      <c:pt idx="268">
                        <c:v>43283.583358506941</c:v>
                      </c:pt>
                      <c:pt idx="269">
                        <c:v>43283.625025231479</c:v>
                      </c:pt>
                      <c:pt idx="270">
                        <c:v>43283.666691956016</c:v>
                      </c:pt>
                      <c:pt idx="271">
                        <c:v>43283.708358680553</c:v>
                      </c:pt>
                      <c:pt idx="272">
                        <c:v>43283.75002540509</c:v>
                      </c:pt>
                      <c:pt idx="273">
                        <c:v>43283.791692129627</c:v>
                      </c:pt>
                      <c:pt idx="274">
                        <c:v>43283.833358854165</c:v>
                      </c:pt>
                      <c:pt idx="275">
                        <c:v>43283.875025578702</c:v>
                      </c:pt>
                      <c:pt idx="276">
                        <c:v>43283.916692303239</c:v>
                      </c:pt>
                      <c:pt idx="277">
                        <c:v>43283.958359027776</c:v>
                      </c:pt>
                      <c:pt idx="278">
                        <c:v>43284.000025752313</c:v>
                      </c:pt>
                      <c:pt idx="279">
                        <c:v>43284.041692476851</c:v>
                      </c:pt>
                      <c:pt idx="280">
                        <c:v>43284.083359201388</c:v>
                      </c:pt>
                      <c:pt idx="281">
                        <c:v>43284.125025925925</c:v>
                      </c:pt>
                      <c:pt idx="282">
                        <c:v>43284.166692650462</c:v>
                      </c:pt>
                      <c:pt idx="283">
                        <c:v>43284.208359374999</c:v>
                      </c:pt>
                      <c:pt idx="284">
                        <c:v>43284.250026099537</c:v>
                      </c:pt>
                      <c:pt idx="285">
                        <c:v>43284.291692824074</c:v>
                      </c:pt>
                      <c:pt idx="286">
                        <c:v>43284.333359548611</c:v>
                      </c:pt>
                      <c:pt idx="287">
                        <c:v>43284.375026273148</c:v>
                      </c:pt>
                      <c:pt idx="288">
                        <c:v>43284.416692997685</c:v>
                      </c:pt>
                      <c:pt idx="289">
                        <c:v>43284.458359722223</c:v>
                      </c:pt>
                      <c:pt idx="290">
                        <c:v>43284.50002644676</c:v>
                      </c:pt>
                      <c:pt idx="291">
                        <c:v>43284.541693171297</c:v>
                      </c:pt>
                      <c:pt idx="292">
                        <c:v>43284.583359895834</c:v>
                      </c:pt>
                      <c:pt idx="293">
                        <c:v>43284.625026620372</c:v>
                      </c:pt>
                      <c:pt idx="294">
                        <c:v>43284.666693344909</c:v>
                      </c:pt>
                      <c:pt idx="295">
                        <c:v>43284.708360069446</c:v>
                      </c:pt>
                      <c:pt idx="296">
                        <c:v>43284.750026793983</c:v>
                      </c:pt>
                      <c:pt idx="297">
                        <c:v>43284.79169351852</c:v>
                      </c:pt>
                      <c:pt idx="298">
                        <c:v>43284.833360243058</c:v>
                      </c:pt>
                      <c:pt idx="299">
                        <c:v>43284.875026967595</c:v>
                      </c:pt>
                      <c:pt idx="300">
                        <c:v>43284.916693692132</c:v>
                      </c:pt>
                      <c:pt idx="301">
                        <c:v>43284.958360416669</c:v>
                      </c:pt>
                      <c:pt idx="302">
                        <c:v>43285.000027141206</c:v>
                      </c:pt>
                      <c:pt idx="303">
                        <c:v>43285.041693865744</c:v>
                      </c:pt>
                      <c:pt idx="304">
                        <c:v>43285.083360590281</c:v>
                      </c:pt>
                      <c:pt idx="305">
                        <c:v>43285.125027314818</c:v>
                      </c:pt>
                      <c:pt idx="306">
                        <c:v>43285.166694039355</c:v>
                      </c:pt>
                      <c:pt idx="307">
                        <c:v>43285.208360763892</c:v>
                      </c:pt>
                      <c:pt idx="308">
                        <c:v>43285.250027488422</c:v>
                      </c:pt>
                      <c:pt idx="309">
                        <c:v>43285.29169421296</c:v>
                      </c:pt>
                      <c:pt idx="310">
                        <c:v>43285.333360937497</c:v>
                      </c:pt>
                      <c:pt idx="311">
                        <c:v>43285.375027662034</c:v>
                      </c:pt>
                      <c:pt idx="312">
                        <c:v>43285.416694386571</c:v>
                      </c:pt>
                      <c:pt idx="313">
                        <c:v>43285.458361111108</c:v>
                      </c:pt>
                      <c:pt idx="314">
                        <c:v>43285.500027835646</c:v>
                      </c:pt>
                      <c:pt idx="315">
                        <c:v>43285.541694560183</c:v>
                      </c:pt>
                      <c:pt idx="316">
                        <c:v>43285.58336128472</c:v>
                      </c:pt>
                      <c:pt idx="317">
                        <c:v>43285.625028009257</c:v>
                      </c:pt>
                      <c:pt idx="318">
                        <c:v>43285.666694733794</c:v>
                      </c:pt>
                      <c:pt idx="319">
                        <c:v>43285.708361458332</c:v>
                      </c:pt>
                      <c:pt idx="320">
                        <c:v>43285.750028182869</c:v>
                      </c:pt>
                      <c:pt idx="321">
                        <c:v>43285.791694907406</c:v>
                      </c:pt>
                      <c:pt idx="322">
                        <c:v>43285.833361631943</c:v>
                      </c:pt>
                      <c:pt idx="323">
                        <c:v>43285.87502835648</c:v>
                      </c:pt>
                      <c:pt idx="324">
                        <c:v>43285.916695081018</c:v>
                      </c:pt>
                      <c:pt idx="325">
                        <c:v>43285.958361805555</c:v>
                      </c:pt>
                      <c:pt idx="326">
                        <c:v>43286.000028530092</c:v>
                      </c:pt>
                      <c:pt idx="327">
                        <c:v>43286.041695254629</c:v>
                      </c:pt>
                      <c:pt idx="328">
                        <c:v>43286.083361979167</c:v>
                      </c:pt>
                      <c:pt idx="329">
                        <c:v>43286.125028703704</c:v>
                      </c:pt>
                      <c:pt idx="330">
                        <c:v>43286.166695428241</c:v>
                      </c:pt>
                      <c:pt idx="331">
                        <c:v>43286.208362152778</c:v>
                      </c:pt>
                      <c:pt idx="332">
                        <c:v>43286.250028877315</c:v>
                      </c:pt>
                      <c:pt idx="333">
                        <c:v>43286.291695601853</c:v>
                      </c:pt>
                      <c:pt idx="334">
                        <c:v>43286.33336232639</c:v>
                      </c:pt>
                      <c:pt idx="335">
                        <c:v>43286.375029050927</c:v>
                      </c:pt>
                      <c:pt idx="336">
                        <c:v>43286.416695775464</c:v>
                      </c:pt>
                      <c:pt idx="337">
                        <c:v>43286.458362500001</c:v>
                      </c:pt>
                      <c:pt idx="338">
                        <c:v>43286.500029224539</c:v>
                      </c:pt>
                      <c:pt idx="339">
                        <c:v>43286.541695949076</c:v>
                      </c:pt>
                      <c:pt idx="340">
                        <c:v>43286.583362673613</c:v>
                      </c:pt>
                      <c:pt idx="341">
                        <c:v>43286.62502939815</c:v>
                      </c:pt>
                      <c:pt idx="342">
                        <c:v>43286.666696122687</c:v>
                      </c:pt>
                      <c:pt idx="343">
                        <c:v>43286.708362847225</c:v>
                      </c:pt>
                      <c:pt idx="344">
                        <c:v>43286.750029571762</c:v>
                      </c:pt>
                      <c:pt idx="345">
                        <c:v>43286.791696296299</c:v>
                      </c:pt>
                      <c:pt idx="346">
                        <c:v>43286.833363020836</c:v>
                      </c:pt>
                      <c:pt idx="347">
                        <c:v>43286.875029745373</c:v>
                      </c:pt>
                      <c:pt idx="348">
                        <c:v>43286.916696469911</c:v>
                      </c:pt>
                      <c:pt idx="349">
                        <c:v>43286.958363194448</c:v>
                      </c:pt>
                      <c:pt idx="350">
                        <c:v>43287.000029918985</c:v>
                      </c:pt>
                      <c:pt idx="351">
                        <c:v>43287.041696643515</c:v>
                      </c:pt>
                      <c:pt idx="352">
                        <c:v>43287.083363368052</c:v>
                      </c:pt>
                      <c:pt idx="353">
                        <c:v>43287.125030092589</c:v>
                      </c:pt>
                      <c:pt idx="354">
                        <c:v>43287.166696817127</c:v>
                      </c:pt>
                      <c:pt idx="355">
                        <c:v>43287.208363541664</c:v>
                      </c:pt>
                      <c:pt idx="356">
                        <c:v>43287.250030266201</c:v>
                      </c:pt>
                      <c:pt idx="357">
                        <c:v>43287.291696990738</c:v>
                      </c:pt>
                      <c:pt idx="358">
                        <c:v>43287.333363715275</c:v>
                      </c:pt>
                      <c:pt idx="359">
                        <c:v>43287.375030439813</c:v>
                      </c:pt>
                      <c:pt idx="360">
                        <c:v>43287.41669716435</c:v>
                      </c:pt>
                      <c:pt idx="361">
                        <c:v>43287.458363888887</c:v>
                      </c:pt>
                      <c:pt idx="362">
                        <c:v>43287.500030613424</c:v>
                      </c:pt>
                      <c:pt idx="363">
                        <c:v>43287.541697337962</c:v>
                      </c:pt>
                      <c:pt idx="364">
                        <c:v>43287.583364062499</c:v>
                      </c:pt>
                      <c:pt idx="365">
                        <c:v>43287.625030787036</c:v>
                      </c:pt>
                      <c:pt idx="366">
                        <c:v>43287.666697511573</c:v>
                      </c:pt>
                      <c:pt idx="367">
                        <c:v>43287.70836423611</c:v>
                      </c:pt>
                      <c:pt idx="368">
                        <c:v>43287.750030960648</c:v>
                      </c:pt>
                      <c:pt idx="369">
                        <c:v>43287.791697685185</c:v>
                      </c:pt>
                      <c:pt idx="370">
                        <c:v>43287.833364409722</c:v>
                      </c:pt>
                      <c:pt idx="371">
                        <c:v>43287.875031134259</c:v>
                      </c:pt>
                      <c:pt idx="372">
                        <c:v>43287.916697858796</c:v>
                      </c:pt>
                      <c:pt idx="373">
                        <c:v>43287.958364583334</c:v>
                      </c:pt>
                      <c:pt idx="374">
                        <c:v>43288.000031307871</c:v>
                      </c:pt>
                      <c:pt idx="375">
                        <c:v>43288.041698032408</c:v>
                      </c:pt>
                      <c:pt idx="376">
                        <c:v>43288.083364756945</c:v>
                      </c:pt>
                      <c:pt idx="377">
                        <c:v>43288.125031481482</c:v>
                      </c:pt>
                      <c:pt idx="378">
                        <c:v>43288.16669820602</c:v>
                      </c:pt>
                      <c:pt idx="379">
                        <c:v>43288.208364930557</c:v>
                      </c:pt>
                      <c:pt idx="380">
                        <c:v>43288.250031655094</c:v>
                      </c:pt>
                      <c:pt idx="381">
                        <c:v>43288.291698379631</c:v>
                      </c:pt>
                      <c:pt idx="382">
                        <c:v>43288.333365104168</c:v>
                      </c:pt>
                      <c:pt idx="383">
                        <c:v>43288.375031828706</c:v>
                      </c:pt>
                      <c:pt idx="384">
                        <c:v>43288.416698553243</c:v>
                      </c:pt>
                      <c:pt idx="385">
                        <c:v>43288.45836527778</c:v>
                      </c:pt>
                      <c:pt idx="386">
                        <c:v>43288.500032002317</c:v>
                      </c:pt>
                      <c:pt idx="387">
                        <c:v>43288.541698726855</c:v>
                      </c:pt>
                      <c:pt idx="388">
                        <c:v>43288.583365451392</c:v>
                      </c:pt>
                      <c:pt idx="389">
                        <c:v>43288.625032175929</c:v>
                      </c:pt>
                      <c:pt idx="390">
                        <c:v>43288.666698900466</c:v>
                      </c:pt>
                      <c:pt idx="391">
                        <c:v>43288.708365625003</c:v>
                      </c:pt>
                      <c:pt idx="392">
                        <c:v>43288.750032349541</c:v>
                      </c:pt>
                      <c:pt idx="393">
                        <c:v>43288.79169907407</c:v>
                      </c:pt>
                      <c:pt idx="394">
                        <c:v>43288.833365798608</c:v>
                      </c:pt>
                      <c:pt idx="395">
                        <c:v>43288.875032523145</c:v>
                      </c:pt>
                      <c:pt idx="396">
                        <c:v>43288.916699247682</c:v>
                      </c:pt>
                      <c:pt idx="397">
                        <c:v>43288.958365972219</c:v>
                      </c:pt>
                      <c:pt idx="398">
                        <c:v>43289.000032696757</c:v>
                      </c:pt>
                      <c:pt idx="399">
                        <c:v>43289.041699421294</c:v>
                      </c:pt>
                      <c:pt idx="400">
                        <c:v>43289.083366145831</c:v>
                      </c:pt>
                      <c:pt idx="401">
                        <c:v>43289.125032870368</c:v>
                      </c:pt>
                      <c:pt idx="402">
                        <c:v>43289.166699594905</c:v>
                      </c:pt>
                      <c:pt idx="403">
                        <c:v>43289.208366319443</c:v>
                      </c:pt>
                      <c:pt idx="404">
                        <c:v>43289.25003304398</c:v>
                      </c:pt>
                      <c:pt idx="405">
                        <c:v>43289.291699768517</c:v>
                      </c:pt>
                      <c:pt idx="406">
                        <c:v>43289.333366493054</c:v>
                      </c:pt>
                      <c:pt idx="407">
                        <c:v>43289.375033217591</c:v>
                      </c:pt>
                      <c:pt idx="408">
                        <c:v>43289.416699942129</c:v>
                      </c:pt>
                      <c:pt idx="409">
                        <c:v>43289.458366666666</c:v>
                      </c:pt>
                      <c:pt idx="410">
                        <c:v>43289.500033391203</c:v>
                      </c:pt>
                      <c:pt idx="411">
                        <c:v>43289.54170011574</c:v>
                      </c:pt>
                      <c:pt idx="412">
                        <c:v>43289.583366840277</c:v>
                      </c:pt>
                      <c:pt idx="413">
                        <c:v>43289.625033564815</c:v>
                      </c:pt>
                      <c:pt idx="414">
                        <c:v>43289.666700289352</c:v>
                      </c:pt>
                      <c:pt idx="415">
                        <c:v>43289.708367013889</c:v>
                      </c:pt>
                      <c:pt idx="416">
                        <c:v>43289.750033738426</c:v>
                      </c:pt>
                      <c:pt idx="417">
                        <c:v>43289.791700462963</c:v>
                      </c:pt>
                      <c:pt idx="418">
                        <c:v>43289.833367187501</c:v>
                      </c:pt>
                      <c:pt idx="419">
                        <c:v>43289.875033912038</c:v>
                      </c:pt>
                      <c:pt idx="420">
                        <c:v>43289.916700636575</c:v>
                      </c:pt>
                      <c:pt idx="421">
                        <c:v>43289.958367361112</c:v>
                      </c:pt>
                      <c:pt idx="422">
                        <c:v>43290.00003408565</c:v>
                      </c:pt>
                      <c:pt idx="423">
                        <c:v>43290.041700810187</c:v>
                      </c:pt>
                      <c:pt idx="424">
                        <c:v>43290.083367534724</c:v>
                      </c:pt>
                      <c:pt idx="425">
                        <c:v>43290.125034259261</c:v>
                      </c:pt>
                      <c:pt idx="426">
                        <c:v>43290.166700983798</c:v>
                      </c:pt>
                      <c:pt idx="427">
                        <c:v>43290.208367708336</c:v>
                      </c:pt>
                      <c:pt idx="428">
                        <c:v>43290.250034432873</c:v>
                      </c:pt>
                      <c:pt idx="429">
                        <c:v>43290.29170115741</c:v>
                      </c:pt>
                      <c:pt idx="430">
                        <c:v>43290.333367881947</c:v>
                      </c:pt>
                      <c:pt idx="431">
                        <c:v>43290.375034606484</c:v>
                      </c:pt>
                      <c:pt idx="432">
                        <c:v>43290.416701331022</c:v>
                      </c:pt>
                      <c:pt idx="433">
                        <c:v>43290.458368055559</c:v>
                      </c:pt>
                      <c:pt idx="434">
                        <c:v>43290.500034780096</c:v>
                      </c:pt>
                      <c:pt idx="435">
                        <c:v>43290.541701504633</c:v>
                      </c:pt>
                      <c:pt idx="436">
                        <c:v>43290.583368229163</c:v>
                      </c:pt>
                      <c:pt idx="437">
                        <c:v>43290.6250349537</c:v>
                      </c:pt>
                      <c:pt idx="438">
                        <c:v>43290.666701678238</c:v>
                      </c:pt>
                      <c:pt idx="439">
                        <c:v>43290.708368402775</c:v>
                      </c:pt>
                      <c:pt idx="440">
                        <c:v>43290.750035127312</c:v>
                      </c:pt>
                      <c:pt idx="441">
                        <c:v>43290.791701851849</c:v>
                      </c:pt>
                      <c:pt idx="442">
                        <c:v>43290.833368576386</c:v>
                      </c:pt>
                      <c:pt idx="443">
                        <c:v>43290.875035300924</c:v>
                      </c:pt>
                      <c:pt idx="444">
                        <c:v>43290.916702025461</c:v>
                      </c:pt>
                      <c:pt idx="445">
                        <c:v>43290.958368749998</c:v>
                      </c:pt>
                      <c:pt idx="446">
                        <c:v>43291.000035474535</c:v>
                      </c:pt>
                      <c:pt idx="447">
                        <c:v>43291.041702199072</c:v>
                      </c:pt>
                      <c:pt idx="448">
                        <c:v>43291.08336892361</c:v>
                      </c:pt>
                      <c:pt idx="449">
                        <c:v>43291.125035648147</c:v>
                      </c:pt>
                      <c:pt idx="450">
                        <c:v>43291.166702372684</c:v>
                      </c:pt>
                      <c:pt idx="451">
                        <c:v>43291.208369097221</c:v>
                      </c:pt>
                      <c:pt idx="452">
                        <c:v>43291.250035821759</c:v>
                      </c:pt>
                      <c:pt idx="453">
                        <c:v>43291.291702546296</c:v>
                      </c:pt>
                      <c:pt idx="454">
                        <c:v>43291.333369270833</c:v>
                      </c:pt>
                      <c:pt idx="455">
                        <c:v>43291.37503599537</c:v>
                      </c:pt>
                      <c:pt idx="456">
                        <c:v>43291.416702719907</c:v>
                      </c:pt>
                      <c:pt idx="457">
                        <c:v>43291.458369444445</c:v>
                      </c:pt>
                      <c:pt idx="458">
                        <c:v>43291.500036168982</c:v>
                      </c:pt>
                      <c:pt idx="459">
                        <c:v>43291.541702893519</c:v>
                      </c:pt>
                      <c:pt idx="460">
                        <c:v>43291.583369618056</c:v>
                      </c:pt>
                      <c:pt idx="461">
                        <c:v>43291.625036342593</c:v>
                      </c:pt>
                      <c:pt idx="462">
                        <c:v>43291.666703067131</c:v>
                      </c:pt>
                      <c:pt idx="463">
                        <c:v>43291.708369791668</c:v>
                      </c:pt>
                      <c:pt idx="464">
                        <c:v>43291.750036516205</c:v>
                      </c:pt>
                      <c:pt idx="465">
                        <c:v>43291.791703240742</c:v>
                      </c:pt>
                      <c:pt idx="466">
                        <c:v>43291.833369965279</c:v>
                      </c:pt>
                      <c:pt idx="467">
                        <c:v>43291.875036689817</c:v>
                      </c:pt>
                      <c:pt idx="468">
                        <c:v>43291.916703414354</c:v>
                      </c:pt>
                      <c:pt idx="469">
                        <c:v>43291.958370138891</c:v>
                      </c:pt>
                      <c:pt idx="470">
                        <c:v>43292.000036863428</c:v>
                      </c:pt>
                      <c:pt idx="471">
                        <c:v>43292.041703587965</c:v>
                      </c:pt>
                      <c:pt idx="472">
                        <c:v>43292.083370312503</c:v>
                      </c:pt>
                      <c:pt idx="473">
                        <c:v>43292.12503703704</c:v>
                      </c:pt>
                      <c:pt idx="474">
                        <c:v>43292.166703761577</c:v>
                      </c:pt>
                      <c:pt idx="475">
                        <c:v>43292.208370486114</c:v>
                      </c:pt>
                      <c:pt idx="476">
                        <c:v>43292.250037210651</c:v>
                      </c:pt>
                      <c:pt idx="477">
                        <c:v>43292.291703935189</c:v>
                      </c:pt>
                      <c:pt idx="478">
                        <c:v>43292.333370659719</c:v>
                      </c:pt>
                      <c:pt idx="479">
                        <c:v>43292.375037384256</c:v>
                      </c:pt>
                      <c:pt idx="480">
                        <c:v>43292.416704108793</c:v>
                      </c:pt>
                      <c:pt idx="481">
                        <c:v>43292.45837083333</c:v>
                      </c:pt>
                      <c:pt idx="482">
                        <c:v>43292.500037557867</c:v>
                      </c:pt>
                      <c:pt idx="483">
                        <c:v>43292.541704282405</c:v>
                      </c:pt>
                      <c:pt idx="484">
                        <c:v>43292.583371006942</c:v>
                      </c:pt>
                      <c:pt idx="485">
                        <c:v>43292.625037731479</c:v>
                      </c:pt>
                      <c:pt idx="486">
                        <c:v>43292.666704456016</c:v>
                      </c:pt>
                      <c:pt idx="487">
                        <c:v>43292.708371180554</c:v>
                      </c:pt>
                      <c:pt idx="488">
                        <c:v>43292.750037905091</c:v>
                      </c:pt>
                      <c:pt idx="489">
                        <c:v>43292.791704629628</c:v>
                      </c:pt>
                      <c:pt idx="490">
                        <c:v>43292.833371354165</c:v>
                      </c:pt>
                      <c:pt idx="491">
                        <c:v>43292.875038078702</c:v>
                      </c:pt>
                      <c:pt idx="492">
                        <c:v>43292.91670480324</c:v>
                      </c:pt>
                      <c:pt idx="493">
                        <c:v>43292.958371527777</c:v>
                      </c:pt>
                      <c:pt idx="494">
                        <c:v>43293.000038252314</c:v>
                      </c:pt>
                      <c:pt idx="495">
                        <c:v>43293.041704976851</c:v>
                      </c:pt>
                      <c:pt idx="496">
                        <c:v>43293.083371701388</c:v>
                      </c:pt>
                      <c:pt idx="497">
                        <c:v>43293.125038425926</c:v>
                      </c:pt>
                      <c:pt idx="498">
                        <c:v>43293.166705150463</c:v>
                      </c:pt>
                      <c:pt idx="499">
                        <c:v>43293.208371875</c:v>
                      </c:pt>
                      <c:pt idx="500">
                        <c:v>43293.250038599537</c:v>
                      </c:pt>
                      <c:pt idx="501">
                        <c:v>43293.291705324074</c:v>
                      </c:pt>
                      <c:pt idx="502">
                        <c:v>43293.333372048612</c:v>
                      </c:pt>
                      <c:pt idx="503">
                        <c:v>43293.375038773149</c:v>
                      </c:pt>
                      <c:pt idx="504">
                        <c:v>43293.416705497686</c:v>
                      </c:pt>
                      <c:pt idx="505">
                        <c:v>43293.458372222223</c:v>
                      </c:pt>
                      <c:pt idx="506">
                        <c:v>43293.50003894676</c:v>
                      </c:pt>
                      <c:pt idx="507">
                        <c:v>43293.541705671298</c:v>
                      </c:pt>
                      <c:pt idx="508">
                        <c:v>43293.583372395835</c:v>
                      </c:pt>
                      <c:pt idx="509">
                        <c:v>43293.625039120372</c:v>
                      </c:pt>
                      <c:pt idx="510">
                        <c:v>43293.666705844909</c:v>
                      </c:pt>
                      <c:pt idx="511">
                        <c:v>43293.708372569447</c:v>
                      </c:pt>
                      <c:pt idx="512">
                        <c:v>43293.750039293984</c:v>
                      </c:pt>
                      <c:pt idx="513">
                        <c:v>43293.791706018521</c:v>
                      </c:pt>
                      <c:pt idx="514">
                        <c:v>43293.833372743058</c:v>
                      </c:pt>
                      <c:pt idx="515">
                        <c:v>43293.875039467595</c:v>
                      </c:pt>
                      <c:pt idx="516">
                        <c:v>43293.916706192133</c:v>
                      </c:pt>
                      <c:pt idx="517">
                        <c:v>43293.95837291667</c:v>
                      </c:pt>
                      <c:pt idx="518">
                        <c:v>43294.000039641207</c:v>
                      </c:pt>
                      <c:pt idx="519">
                        <c:v>43294.041706365744</c:v>
                      </c:pt>
                      <c:pt idx="520">
                        <c:v>43294.083373090281</c:v>
                      </c:pt>
                      <c:pt idx="521">
                        <c:v>43294.125039814811</c:v>
                      </c:pt>
                      <c:pt idx="522">
                        <c:v>43294.166706539349</c:v>
                      </c:pt>
                      <c:pt idx="523">
                        <c:v>43294.208373263886</c:v>
                      </c:pt>
                      <c:pt idx="524">
                        <c:v>43294.250039988423</c:v>
                      </c:pt>
                      <c:pt idx="525">
                        <c:v>43294.29170671296</c:v>
                      </c:pt>
                      <c:pt idx="526">
                        <c:v>43294.333373437497</c:v>
                      </c:pt>
                      <c:pt idx="527">
                        <c:v>43294.375040162035</c:v>
                      </c:pt>
                      <c:pt idx="528">
                        <c:v>43294.416706886572</c:v>
                      </c:pt>
                      <c:pt idx="529">
                        <c:v>43294.458373611109</c:v>
                      </c:pt>
                      <c:pt idx="530">
                        <c:v>43294.500040335646</c:v>
                      </c:pt>
                      <c:pt idx="531">
                        <c:v>43294.541707060183</c:v>
                      </c:pt>
                      <c:pt idx="532">
                        <c:v>43294.583373784721</c:v>
                      </c:pt>
                      <c:pt idx="533">
                        <c:v>43294.625040509258</c:v>
                      </c:pt>
                      <c:pt idx="534">
                        <c:v>43294.666707233795</c:v>
                      </c:pt>
                      <c:pt idx="535">
                        <c:v>43294.708373958332</c:v>
                      </c:pt>
                      <c:pt idx="536">
                        <c:v>43294.750040682869</c:v>
                      </c:pt>
                      <c:pt idx="537">
                        <c:v>43294.791707407407</c:v>
                      </c:pt>
                      <c:pt idx="538">
                        <c:v>43294.833374131944</c:v>
                      </c:pt>
                      <c:pt idx="539">
                        <c:v>43294.875040856481</c:v>
                      </c:pt>
                      <c:pt idx="540">
                        <c:v>43294.916707581018</c:v>
                      </c:pt>
                      <c:pt idx="541">
                        <c:v>43294.958374305555</c:v>
                      </c:pt>
                      <c:pt idx="542">
                        <c:v>43295.000041030093</c:v>
                      </c:pt>
                      <c:pt idx="543">
                        <c:v>43295.04170775463</c:v>
                      </c:pt>
                      <c:pt idx="544">
                        <c:v>43295.083374479167</c:v>
                      </c:pt>
                      <c:pt idx="545">
                        <c:v>43295.125041203704</c:v>
                      </c:pt>
                      <c:pt idx="546">
                        <c:v>43295.166707928242</c:v>
                      </c:pt>
                      <c:pt idx="547">
                        <c:v>43295.208374652779</c:v>
                      </c:pt>
                      <c:pt idx="548">
                        <c:v>43295.250041377316</c:v>
                      </c:pt>
                      <c:pt idx="549">
                        <c:v>43295.291708101853</c:v>
                      </c:pt>
                      <c:pt idx="550">
                        <c:v>43295.33337482639</c:v>
                      </c:pt>
                      <c:pt idx="551">
                        <c:v>43295.375041550928</c:v>
                      </c:pt>
                      <c:pt idx="552">
                        <c:v>43295.416708275465</c:v>
                      </c:pt>
                      <c:pt idx="553">
                        <c:v>43295.458375000002</c:v>
                      </c:pt>
                      <c:pt idx="554">
                        <c:v>43295.500041724539</c:v>
                      </c:pt>
                      <c:pt idx="555">
                        <c:v>43295.541708449076</c:v>
                      </c:pt>
                      <c:pt idx="556">
                        <c:v>43295.583375173614</c:v>
                      </c:pt>
                      <c:pt idx="557">
                        <c:v>43295.625041898151</c:v>
                      </c:pt>
                      <c:pt idx="558">
                        <c:v>43295.666708622688</c:v>
                      </c:pt>
                      <c:pt idx="559">
                        <c:v>43295.708375347225</c:v>
                      </c:pt>
                      <c:pt idx="560">
                        <c:v>43295.750042071762</c:v>
                      </c:pt>
                      <c:pt idx="561">
                        <c:v>43295.7917087963</c:v>
                      </c:pt>
                      <c:pt idx="562">
                        <c:v>43295.833375520837</c:v>
                      </c:pt>
                      <c:pt idx="563">
                        <c:v>43295.875042245367</c:v>
                      </c:pt>
                      <c:pt idx="564">
                        <c:v>43295.916708969904</c:v>
                      </c:pt>
                      <c:pt idx="565">
                        <c:v>43295.958375694441</c:v>
                      </c:pt>
                      <c:pt idx="566">
                        <c:v>43296.000042418978</c:v>
                      </c:pt>
                      <c:pt idx="567">
                        <c:v>43296.041709143516</c:v>
                      </c:pt>
                      <c:pt idx="568">
                        <c:v>43296.083375868053</c:v>
                      </c:pt>
                      <c:pt idx="569">
                        <c:v>43296.12504259259</c:v>
                      </c:pt>
                      <c:pt idx="570">
                        <c:v>43296.166709317127</c:v>
                      </c:pt>
                      <c:pt idx="571">
                        <c:v>43296.208376041664</c:v>
                      </c:pt>
                      <c:pt idx="572">
                        <c:v>43296.250042766202</c:v>
                      </c:pt>
                      <c:pt idx="573">
                        <c:v>43296.291709490739</c:v>
                      </c:pt>
                      <c:pt idx="574">
                        <c:v>43296.333376215276</c:v>
                      </c:pt>
                      <c:pt idx="575">
                        <c:v>43296.375042939813</c:v>
                      </c:pt>
                      <c:pt idx="576">
                        <c:v>43296.41670966435</c:v>
                      </c:pt>
                      <c:pt idx="577">
                        <c:v>43296.458376388888</c:v>
                      </c:pt>
                      <c:pt idx="578">
                        <c:v>43296.500043113425</c:v>
                      </c:pt>
                      <c:pt idx="579">
                        <c:v>43296.541709837962</c:v>
                      </c:pt>
                      <c:pt idx="580">
                        <c:v>43296.583376562499</c:v>
                      </c:pt>
                      <c:pt idx="581">
                        <c:v>43296.625043287037</c:v>
                      </c:pt>
                      <c:pt idx="582">
                        <c:v>43296.666710011574</c:v>
                      </c:pt>
                      <c:pt idx="583">
                        <c:v>43296.708376736111</c:v>
                      </c:pt>
                      <c:pt idx="584">
                        <c:v>43296.750043460648</c:v>
                      </c:pt>
                      <c:pt idx="585">
                        <c:v>43296.791710185185</c:v>
                      </c:pt>
                      <c:pt idx="586">
                        <c:v>43296.833376909723</c:v>
                      </c:pt>
                      <c:pt idx="587">
                        <c:v>43296.87504363426</c:v>
                      </c:pt>
                      <c:pt idx="588">
                        <c:v>43296.916710358797</c:v>
                      </c:pt>
                      <c:pt idx="589">
                        <c:v>43296.958377083334</c:v>
                      </c:pt>
                      <c:pt idx="590">
                        <c:v>43297.000043807871</c:v>
                      </c:pt>
                      <c:pt idx="591">
                        <c:v>43297.041710532409</c:v>
                      </c:pt>
                      <c:pt idx="592">
                        <c:v>43297.083377256946</c:v>
                      </c:pt>
                      <c:pt idx="593">
                        <c:v>43297.125043981483</c:v>
                      </c:pt>
                      <c:pt idx="594">
                        <c:v>43297.16671070602</c:v>
                      </c:pt>
                      <c:pt idx="595">
                        <c:v>43297.208377430557</c:v>
                      </c:pt>
                      <c:pt idx="596">
                        <c:v>43297.250044155095</c:v>
                      </c:pt>
                      <c:pt idx="597">
                        <c:v>43297.291710879632</c:v>
                      </c:pt>
                      <c:pt idx="598">
                        <c:v>43297.333377604169</c:v>
                      </c:pt>
                      <c:pt idx="599">
                        <c:v>43297.375044328706</c:v>
                      </c:pt>
                      <c:pt idx="600">
                        <c:v>43297.416711053243</c:v>
                      </c:pt>
                      <c:pt idx="601">
                        <c:v>43297.458377777781</c:v>
                      </c:pt>
                      <c:pt idx="602">
                        <c:v>43297.500044502318</c:v>
                      </c:pt>
                      <c:pt idx="603">
                        <c:v>43297.541711226855</c:v>
                      </c:pt>
                      <c:pt idx="604">
                        <c:v>43297.583377951392</c:v>
                      </c:pt>
                      <c:pt idx="605">
                        <c:v>43297.62504467593</c:v>
                      </c:pt>
                      <c:pt idx="606">
                        <c:v>43297.666711400459</c:v>
                      </c:pt>
                      <c:pt idx="607">
                        <c:v>43297.708378124997</c:v>
                      </c:pt>
                      <c:pt idx="608">
                        <c:v>43297.750044849534</c:v>
                      </c:pt>
                      <c:pt idx="609">
                        <c:v>43297.791711574071</c:v>
                      </c:pt>
                      <c:pt idx="610">
                        <c:v>43297.833378298608</c:v>
                      </c:pt>
                      <c:pt idx="611">
                        <c:v>43297.875045023146</c:v>
                      </c:pt>
                      <c:pt idx="612">
                        <c:v>43297.916711747683</c:v>
                      </c:pt>
                      <c:pt idx="613">
                        <c:v>43297.95837847222</c:v>
                      </c:pt>
                      <c:pt idx="614">
                        <c:v>43298.000045196757</c:v>
                      </c:pt>
                      <c:pt idx="615">
                        <c:v>43298.041711921294</c:v>
                      </c:pt>
                      <c:pt idx="616">
                        <c:v>43298.083378645832</c:v>
                      </c:pt>
                      <c:pt idx="617">
                        <c:v>43298.125045370369</c:v>
                      </c:pt>
                      <c:pt idx="618">
                        <c:v>43298.166712094906</c:v>
                      </c:pt>
                      <c:pt idx="619">
                        <c:v>43298.208378819443</c:v>
                      </c:pt>
                      <c:pt idx="620">
                        <c:v>43298.25004554398</c:v>
                      </c:pt>
                      <c:pt idx="621">
                        <c:v>43298.291712268518</c:v>
                      </c:pt>
                      <c:pt idx="622">
                        <c:v>43298.333378993055</c:v>
                      </c:pt>
                      <c:pt idx="623">
                        <c:v>43298.375045717592</c:v>
                      </c:pt>
                      <c:pt idx="624">
                        <c:v>43298.416712442129</c:v>
                      </c:pt>
                      <c:pt idx="625">
                        <c:v>43298.458379166666</c:v>
                      </c:pt>
                      <c:pt idx="626">
                        <c:v>43298.500045891204</c:v>
                      </c:pt>
                      <c:pt idx="627">
                        <c:v>43298.541712615741</c:v>
                      </c:pt>
                      <c:pt idx="628">
                        <c:v>43298.583379340278</c:v>
                      </c:pt>
                      <c:pt idx="629">
                        <c:v>43298.625046064815</c:v>
                      </c:pt>
                      <c:pt idx="630">
                        <c:v>43298.666712789352</c:v>
                      </c:pt>
                      <c:pt idx="631">
                        <c:v>43298.70837951389</c:v>
                      </c:pt>
                      <c:pt idx="632">
                        <c:v>43298.750046238427</c:v>
                      </c:pt>
                      <c:pt idx="633">
                        <c:v>43298.791712962964</c:v>
                      </c:pt>
                      <c:pt idx="634">
                        <c:v>43298.833379687501</c:v>
                      </c:pt>
                      <c:pt idx="635">
                        <c:v>43298.875046412039</c:v>
                      </c:pt>
                      <c:pt idx="636">
                        <c:v>43298.916713136576</c:v>
                      </c:pt>
                      <c:pt idx="637">
                        <c:v>43298.958379861113</c:v>
                      </c:pt>
                      <c:pt idx="638">
                        <c:v>43299.00004658565</c:v>
                      </c:pt>
                      <c:pt idx="639">
                        <c:v>43299.041713310187</c:v>
                      </c:pt>
                      <c:pt idx="640">
                        <c:v>43299.083380034725</c:v>
                      </c:pt>
                      <c:pt idx="641">
                        <c:v>43299.125046759262</c:v>
                      </c:pt>
                      <c:pt idx="642">
                        <c:v>43299.166713483799</c:v>
                      </c:pt>
                      <c:pt idx="643">
                        <c:v>43299.208380208336</c:v>
                      </c:pt>
                      <c:pt idx="644">
                        <c:v>43299.250046932873</c:v>
                      </c:pt>
                      <c:pt idx="645">
                        <c:v>43299.291713657411</c:v>
                      </c:pt>
                      <c:pt idx="646">
                        <c:v>43299.333380381948</c:v>
                      </c:pt>
                      <c:pt idx="647">
                        <c:v>43299.375047106485</c:v>
                      </c:pt>
                      <c:pt idx="648">
                        <c:v>43299.416713831015</c:v>
                      </c:pt>
                      <c:pt idx="649">
                        <c:v>43299.458380555552</c:v>
                      </c:pt>
                      <c:pt idx="650">
                        <c:v>43299.500047280089</c:v>
                      </c:pt>
                      <c:pt idx="651">
                        <c:v>43299.541714004627</c:v>
                      </c:pt>
                      <c:pt idx="652">
                        <c:v>43299.583380729164</c:v>
                      </c:pt>
                      <c:pt idx="653">
                        <c:v>43299.625047453701</c:v>
                      </c:pt>
                      <c:pt idx="654">
                        <c:v>43299.666714178238</c:v>
                      </c:pt>
                      <c:pt idx="655">
                        <c:v>43299.708380902775</c:v>
                      </c:pt>
                      <c:pt idx="656">
                        <c:v>43299.750047627313</c:v>
                      </c:pt>
                      <c:pt idx="657">
                        <c:v>43299.79171435185</c:v>
                      </c:pt>
                      <c:pt idx="658">
                        <c:v>43299.833381076387</c:v>
                      </c:pt>
                      <c:pt idx="659">
                        <c:v>43299.875047800924</c:v>
                      </c:pt>
                      <c:pt idx="660">
                        <c:v>43299.916714525461</c:v>
                      </c:pt>
                      <c:pt idx="661">
                        <c:v>43299.958381249999</c:v>
                      </c:pt>
                      <c:pt idx="662">
                        <c:v>43300.000047974536</c:v>
                      </c:pt>
                      <c:pt idx="663">
                        <c:v>43300.041714699073</c:v>
                      </c:pt>
                      <c:pt idx="664">
                        <c:v>43300.08338142361</c:v>
                      </c:pt>
                      <c:pt idx="665">
                        <c:v>43300.125048148147</c:v>
                      </c:pt>
                      <c:pt idx="666">
                        <c:v>43300.166714872685</c:v>
                      </c:pt>
                      <c:pt idx="667">
                        <c:v>43300.208381597222</c:v>
                      </c:pt>
                      <c:pt idx="668">
                        <c:v>43300.250048321759</c:v>
                      </c:pt>
                      <c:pt idx="669">
                        <c:v>43300.291715046296</c:v>
                      </c:pt>
                      <c:pt idx="670">
                        <c:v>43300.333381770834</c:v>
                      </c:pt>
                      <c:pt idx="671">
                        <c:v>43300.375048495371</c:v>
                      </c:pt>
                      <c:pt idx="672">
                        <c:v>43300.416715219908</c:v>
                      </c:pt>
                      <c:pt idx="673">
                        <c:v>43300.458381944445</c:v>
                      </c:pt>
                      <c:pt idx="674">
                        <c:v>43300.500048668982</c:v>
                      </c:pt>
                      <c:pt idx="675">
                        <c:v>43300.54171539352</c:v>
                      </c:pt>
                      <c:pt idx="676">
                        <c:v>43300.583382118057</c:v>
                      </c:pt>
                      <c:pt idx="677">
                        <c:v>43300.625048842594</c:v>
                      </c:pt>
                      <c:pt idx="678">
                        <c:v>43300.666715567131</c:v>
                      </c:pt>
                      <c:pt idx="679">
                        <c:v>43300.708382291668</c:v>
                      </c:pt>
                      <c:pt idx="680">
                        <c:v>43300.750049016206</c:v>
                      </c:pt>
                      <c:pt idx="681">
                        <c:v>43300.791715740743</c:v>
                      </c:pt>
                      <c:pt idx="682">
                        <c:v>43300.83338246528</c:v>
                      </c:pt>
                      <c:pt idx="683">
                        <c:v>43300.875049189817</c:v>
                      </c:pt>
                      <c:pt idx="684">
                        <c:v>43300.916715914354</c:v>
                      </c:pt>
                      <c:pt idx="685">
                        <c:v>43300.958382638892</c:v>
                      </c:pt>
                      <c:pt idx="686">
                        <c:v>43301.000049363429</c:v>
                      </c:pt>
                      <c:pt idx="687">
                        <c:v>43301.041716087966</c:v>
                      </c:pt>
                      <c:pt idx="688">
                        <c:v>43301.083382812503</c:v>
                      </c:pt>
                      <c:pt idx="689">
                        <c:v>43301.12504953704</c:v>
                      </c:pt>
                      <c:pt idx="690">
                        <c:v>43301.166716261578</c:v>
                      </c:pt>
                      <c:pt idx="691">
                        <c:v>43301.208382986108</c:v>
                      </c:pt>
                      <c:pt idx="692">
                        <c:v>43301.250049710645</c:v>
                      </c:pt>
                      <c:pt idx="693">
                        <c:v>43301.291716435182</c:v>
                      </c:pt>
                      <c:pt idx="694">
                        <c:v>43301.333383159719</c:v>
                      </c:pt>
                      <c:pt idx="695">
                        <c:v>43301.375049884256</c:v>
                      </c:pt>
                      <c:pt idx="696">
                        <c:v>43301.416716608794</c:v>
                      </c:pt>
                      <c:pt idx="697">
                        <c:v>43301.458383333331</c:v>
                      </c:pt>
                      <c:pt idx="698">
                        <c:v>43301.500050057868</c:v>
                      </c:pt>
                      <c:pt idx="699">
                        <c:v>43301.541716782405</c:v>
                      </c:pt>
                      <c:pt idx="700">
                        <c:v>43301.583383506942</c:v>
                      </c:pt>
                      <c:pt idx="701">
                        <c:v>43301.62505023148</c:v>
                      </c:pt>
                      <c:pt idx="702">
                        <c:v>43301.666716956017</c:v>
                      </c:pt>
                      <c:pt idx="703">
                        <c:v>43301.708383680554</c:v>
                      </c:pt>
                      <c:pt idx="704">
                        <c:v>43301.750050405091</c:v>
                      </c:pt>
                      <c:pt idx="705">
                        <c:v>43301.791717129629</c:v>
                      </c:pt>
                      <c:pt idx="706">
                        <c:v>43301.833383854166</c:v>
                      </c:pt>
                      <c:pt idx="707">
                        <c:v>43301.875050578703</c:v>
                      </c:pt>
                      <c:pt idx="708">
                        <c:v>43301.91671730324</c:v>
                      </c:pt>
                      <c:pt idx="709">
                        <c:v>43301.958384027777</c:v>
                      </c:pt>
                      <c:pt idx="710">
                        <c:v>43302.000050752315</c:v>
                      </c:pt>
                      <c:pt idx="711">
                        <c:v>43302.041717476852</c:v>
                      </c:pt>
                      <c:pt idx="712">
                        <c:v>43302.083384201389</c:v>
                      </c:pt>
                      <c:pt idx="713">
                        <c:v>43302.125050925926</c:v>
                      </c:pt>
                      <c:pt idx="714">
                        <c:v>43302.166717650463</c:v>
                      </c:pt>
                      <c:pt idx="715">
                        <c:v>43302.208384375001</c:v>
                      </c:pt>
                      <c:pt idx="716">
                        <c:v>43302.250051099538</c:v>
                      </c:pt>
                      <c:pt idx="717">
                        <c:v>43302.291717824075</c:v>
                      </c:pt>
                      <c:pt idx="718">
                        <c:v>43302.333384548612</c:v>
                      </c:pt>
                      <c:pt idx="719">
                        <c:v>43302.375051273149</c:v>
                      </c:pt>
                      <c:pt idx="720">
                        <c:v>43302.416717997687</c:v>
                      </c:pt>
                      <c:pt idx="721">
                        <c:v>43302.458384722224</c:v>
                      </c:pt>
                      <c:pt idx="722">
                        <c:v>43302.500051446761</c:v>
                      </c:pt>
                      <c:pt idx="723">
                        <c:v>43302.541718171298</c:v>
                      </c:pt>
                      <c:pt idx="724">
                        <c:v>43302.583384895835</c:v>
                      </c:pt>
                      <c:pt idx="725">
                        <c:v>43302.625051620373</c:v>
                      </c:pt>
                      <c:pt idx="726">
                        <c:v>43302.66671834491</c:v>
                      </c:pt>
                      <c:pt idx="727">
                        <c:v>43302.708385069447</c:v>
                      </c:pt>
                      <c:pt idx="728">
                        <c:v>43302.750051793984</c:v>
                      </c:pt>
                      <c:pt idx="729">
                        <c:v>43302.791718518522</c:v>
                      </c:pt>
                      <c:pt idx="730">
                        <c:v>43302.833385243059</c:v>
                      </c:pt>
                      <c:pt idx="731">
                        <c:v>43302.875051967596</c:v>
                      </c:pt>
                      <c:pt idx="732">
                        <c:v>43302.916718692133</c:v>
                      </c:pt>
                      <c:pt idx="733">
                        <c:v>43302.958385416663</c:v>
                      </c:pt>
                      <c:pt idx="734">
                        <c:v>43303.0000521412</c:v>
                      </c:pt>
                      <c:pt idx="735">
                        <c:v>43303.041718865737</c:v>
                      </c:pt>
                      <c:pt idx="736">
                        <c:v>43303.083385590275</c:v>
                      </c:pt>
                      <c:pt idx="737">
                        <c:v>43303.125052314812</c:v>
                      </c:pt>
                      <c:pt idx="738">
                        <c:v>43303.166719039349</c:v>
                      </c:pt>
                      <c:pt idx="739">
                        <c:v>43303.208385763886</c:v>
                      </c:pt>
                      <c:pt idx="740">
                        <c:v>43303.250052488424</c:v>
                      </c:pt>
                      <c:pt idx="741">
                        <c:v>43303.291719212961</c:v>
                      </c:pt>
                      <c:pt idx="742">
                        <c:v>43303.333385937498</c:v>
                      </c:pt>
                      <c:pt idx="743">
                        <c:v>43303.375052662035</c:v>
                      </c:pt>
                      <c:pt idx="744">
                        <c:v>43303.416719386572</c:v>
                      </c:pt>
                      <c:pt idx="745">
                        <c:v>43303.45838611111</c:v>
                      </c:pt>
                      <c:pt idx="746">
                        <c:v>43303.500052835647</c:v>
                      </c:pt>
                      <c:pt idx="747">
                        <c:v>43303.541719560184</c:v>
                      </c:pt>
                      <c:pt idx="748">
                        <c:v>43303.583386284721</c:v>
                      </c:pt>
                      <c:pt idx="749">
                        <c:v>43303.625053009258</c:v>
                      </c:pt>
                      <c:pt idx="750">
                        <c:v>43303.666719733796</c:v>
                      </c:pt>
                      <c:pt idx="751">
                        <c:v>43303.708386458333</c:v>
                      </c:pt>
                      <c:pt idx="752">
                        <c:v>43303.75005318287</c:v>
                      </c:pt>
                      <c:pt idx="753">
                        <c:v>43303.791719907407</c:v>
                      </c:pt>
                      <c:pt idx="754">
                        <c:v>43303.833386631944</c:v>
                      </c:pt>
                      <c:pt idx="755">
                        <c:v>43303.875053356482</c:v>
                      </c:pt>
                      <c:pt idx="756">
                        <c:v>43303.916720081019</c:v>
                      </c:pt>
                      <c:pt idx="757">
                        <c:v>43303.958386805556</c:v>
                      </c:pt>
                      <c:pt idx="758">
                        <c:v>43304.000053530093</c:v>
                      </c:pt>
                      <c:pt idx="759">
                        <c:v>43304.04172025463</c:v>
                      </c:pt>
                      <c:pt idx="760">
                        <c:v>43304.083386979168</c:v>
                      </c:pt>
                      <c:pt idx="761">
                        <c:v>43304.125053703705</c:v>
                      </c:pt>
                      <c:pt idx="762">
                        <c:v>43304.166720428242</c:v>
                      </c:pt>
                      <c:pt idx="763">
                        <c:v>43304.208387152779</c:v>
                      </c:pt>
                      <c:pt idx="764">
                        <c:v>43304.250053877317</c:v>
                      </c:pt>
                      <c:pt idx="765">
                        <c:v>43304.291720601854</c:v>
                      </c:pt>
                      <c:pt idx="766">
                        <c:v>43304.333387326391</c:v>
                      </c:pt>
                      <c:pt idx="767">
                        <c:v>43304.375054050928</c:v>
                      </c:pt>
                      <c:pt idx="768">
                        <c:v>43304.416720775465</c:v>
                      </c:pt>
                      <c:pt idx="769">
                        <c:v>43304.458387500003</c:v>
                      </c:pt>
                      <c:pt idx="770">
                        <c:v>43304.50005422454</c:v>
                      </c:pt>
                      <c:pt idx="771">
                        <c:v>43304.541720949077</c:v>
                      </c:pt>
                      <c:pt idx="772">
                        <c:v>43304.583387673614</c:v>
                      </c:pt>
                      <c:pt idx="773">
                        <c:v>43304.625054398151</c:v>
                      </c:pt>
                      <c:pt idx="774">
                        <c:v>43304.666721122689</c:v>
                      </c:pt>
                      <c:pt idx="775">
                        <c:v>43304.708387847226</c:v>
                      </c:pt>
                      <c:pt idx="776">
                        <c:v>43304.750054571756</c:v>
                      </c:pt>
                      <c:pt idx="777">
                        <c:v>43304.791721296293</c:v>
                      </c:pt>
                      <c:pt idx="778">
                        <c:v>43304.83338802083</c:v>
                      </c:pt>
                      <c:pt idx="779">
                        <c:v>43304.875054745367</c:v>
                      </c:pt>
                      <c:pt idx="780">
                        <c:v>43304.916721469905</c:v>
                      </c:pt>
                      <c:pt idx="781">
                        <c:v>43304.958388194442</c:v>
                      </c:pt>
                      <c:pt idx="782">
                        <c:v>43305.000054918979</c:v>
                      </c:pt>
                      <c:pt idx="783">
                        <c:v>43305.041721643516</c:v>
                      </c:pt>
                      <c:pt idx="784">
                        <c:v>43305.083388368053</c:v>
                      </c:pt>
                      <c:pt idx="785">
                        <c:v>43305.125055092591</c:v>
                      </c:pt>
                      <c:pt idx="786">
                        <c:v>43305.166721817128</c:v>
                      </c:pt>
                      <c:pt idx="787">
                        <c:v>43305.208388541665</c:v>
                      </c:pt>
                      <c:pt idx="788">
                        <c:v>43305.250055266202</c:v>
                      </c:pt>
                      <c:pt idx="789">
                        <c:v>43305.291721990739</c:v>
                      </c:pt>
                      <c:pt idx="790">
                        <c:v>43305.333388715277</c:v>
                      </c:pt>
                      <c:pt idx="791">
                        <c:v>43305.375055439814</c:v>
                      </c:pt>
                      <c:pt idx="792">
                        <c:v>43305.416722164351</c:v>
                      </c:pt>
                      <c:pt idx="793">
                        <c:v>43305.458388888888</c:v>
                      </c:pt>
                      <c:pt idx="794">
                        <c:v>43305.500055613426</c:v>
                      </c:pt>
                      <c:pt idx="795">
                        <c:v>43305.541722337963</c:v>
                      </c:pt>
                      <c:pt idx="796">
                        <c:v>43305.5833890625</c:v>
                      </c:pt>
                      <c:pt idx="797">
                        <c:v>43305.625055787037</c:v>
                      </c:pt>
                      <c:pt idx="798">
                        <c:v>43305.666722511574</c:v>
                      </c:pt>
                      <c:pt idx="799">
                        <c:v>43305.708389236112</c:v>
                      </c:pt>
                      <c:pt idx="800">
                        <c:v>43305.750055960649</c:v>
                      </c:pt>
                      <c:pt idx="801">
                        <c:v>43305.791722685186</c:v>
                      </c:pt>
                      <c:pt idx="802">
                        <c:v>43305.833389409723</c:v>
                      </c:pt>
                      <c:pt idx="803">
                        <c:v>43305.87505613426</c:v>
                      </c:pt>
                      <c:pt idx="804">
                        <c:v>43305.916722858798</c:v>
                      </c:pt>
                      <c:pt idx="805">
                        <c:v>43305.958389583335</c:v>
                      </c:pt>
                      <c:pt idx="806">
                        <c:v>43306.000056307872</c:v>
                      </c:pt>
                      <c:pt idx="807">
                        <c:v>43306.041723032409</c:v>
                      </c:pt>
                      <c:pt idx="808">
                        <c:v>43306.083389756946</c:v>
                      </c:pt>
                      <c:pt idx="809">
                        <c:v>43306.125056481484</c:v>
                      </c:pt>
                      <c:pt idx="810">
                        <c:v>43306.166723206021</c:v>
                      </c:pt>
                      <c:pt idx="811">
                        <c:v>43306.208389930558</c:v>
                      </c:pt>
                      <c:pt idx="812">
                        <c:v>43306.250056655095</c:v>
                      </c:pt>
                      <c:pt idx="813">
                        <c:v>43306.291723379632</c:v>
                      </c:pt>
                      <c:pt idx="814">
                        <c:v>43306.33339010417</c:v>
                      </c:pt>
                      <c:pt idx="815">
                        <c:v>43306.375056828707</c:v>
                      </c:pt>
                      <c:pt idx="816">
                        <c:v>43306.416723553244</c:v>
                      </c:pt>
                      <c:pt idx="817">
                        <c:v>43306.458390277781</c:v>
                      </c:pt>
                      <c:pt idx="818">
                        <c:v>43306.500057002311</c:v>
                      </c:pt>
                      <c:pt idx="819">
                        <c:v>43306.541723726848</c:v>
                      </c:pt>
                      <c:pt idx="820">
                        <c:v>43306.583390451386</c:v>
                      </c:pt>
                      <c:pt idx="821">
                        <c:v>43306.625057175923</c:v>
                      </c:pt>
                      <c:pt idx="822">
                        <c:v>43306.66672390046</c:v>
                      </c:pt>
                      <c:pt idx="823">
                        <c:v>43306.708390624997</c:v>
                      </c:pt>
                      <c:pt idx="824">
                        <c:v>43306.750057349534</c:v>
                      </c:pt>
                      <c:pt idx="825">
                        <c:v>43306.791724074072</c:v>
                      </c:pt>
                      <c:pt idx="826">
                        <c:v>43306.833390798609</c:v>
                      </c:pt>
                      <c:pt idx="827">
                        <c:v>43306.875057523146</c:v>
                      </c:pt>
                      <c:pt idx="828">
                        <c:v>43306.916724247683</c:v>
                      </c:pt>
                      <c:pt idx="829">
                        <c:v>43306.958390972221</c:v>
                      </c:pt>
                      <c:pt idx="830">
                        <c:v>43307.000057696758</c:v>
                      </c:pt>
                      <c:pt idx="831">
                        <c:v>43307.041724421295</c:v>
                      </c:pt>
                      <c:pt idx="832">
                        <c:v>43307.083391145832</c:v>
                      </c:pt>
                      <c:pt idx="833">
                        <c:v>43307.125057870369</c:v>
                      </c:pt>
                      <c:pt idx="834">
                        <c:v>43307.166724594907</c:v>
                      </c:pt>
                      <c:pt idx="835">
                        <c:v>43307.208391319444</c:v>
                      </c:pt>
                      <c:pt idx="836">
                        <c:v>43307.250058043981</c:v>
                      </c:pt>
                      <c:pt idx="837">
                        <c:v>43307.291724768518</c:v>
                      </c:pt>
                      <c:pt idx="838">
                        <c:v>43307.333391493055</c:v>
                      </c:pt>
                      <c:pt idx="839">
                        <c:v>43307.375058217593</c:v>
                      </c:pt>
                      <c:pt idx="840">
                        <c:v>43307.41672494213</c:v>
                      </c:pt>
                      <c:pt idx="841">
                        <c:v>43307.458391666667</c:v>
                      </c:pt>
                      <c:pt idx="842">
                        <c:v>43307.500058391204</c:v>
                      </c:pt>
                      <c:pt idx="843">
                        <c:v>43307.541725115741</c:v>
                      </c:pt>
                      <c:pt idx="844">
                        <c:v>43307.583391840279</c:v>
                      </c:pt>
                      <c:pt idx="845">
                        <c:v>43307.625058564816</c:v>
                      </c:pt>
                      <c:pt idx="846">
                        <c:v>43307.666725289353</c:v>
                      </c:pt>
                      <c:pt idx="847">
                        <c:v>43307.70839201389</c:v>
                      </c:pt>
                      <c:pt idx="848">
                        <c:v>43307.750058738427</c:v>
                      </c:pt>
                      <c:pt idx="849">
                        <c:v>43307.791725462965</c:v>
                      </c:pt>
                      <c:pt idx="850">
                        <c:v>43307.833392187502</c:v>
                      </c:pt>
                      <c:pt idx="851">
                        <c:v>43307.875058912039</c:v>
                      </c:pt>
                      <c:pt idx="852">
                        <c:v>43307.916725636576</c:v>
                      </c:pt>
                      <c:pt idx="853">
                        <c:v>43307.958392361114</c:v>
                      </c:pt>
                      <c:pt idx="854">
                        <c:v>43308.000059085651</c:v>
                      </c:pt>
                      <c:pt idx="855">
                        <c:v>43308.041725810188</c:v>
                      </c:pt>
                      <c:pt idx="856">
                        <c:v>43308.083392534725</c:v>
                      </c:pt>
                      <c:pt idx="857">
                        <c:v>43308.125059259262</c:v>
                      </c:pt>
                      <c:pt idx="858">
                        <c:v>43308.1667259838</c:v>
                      </c:pt>
                      <c:pt idx="859">
                        <c:v>43308.208392708337</c:v>
                      </c:pt>
                      <c:pt idx="860">
                        <c:v>43308.250059432874</c:v>
                      </c:pt>
                      <c:pt idx="861">
                        <c:v>43308.291726157404</c:v>
                      </c:pt>
                      <c:pt idx="862">
                        <c:v>43308.333392881941</c:v>
                      </c:pt>
                      <c:pt idx="863">
                        <c:v>43308.375059606478</c:v>
                      </c:pt>
                      <c:pt idx="864">
                        <c:v>43308.416726331016</c:v>
                      </c:pt>
                      <c:pt idx="865">
                        <c:v>43308.458393055553</c:v>
                      </c:pt>
                      <c:pt idx="866">
                        <c:v>43308.50005978009</c:v>
                      </c:pt>
                      <c:pt idx="867">
                        <c:v>43308.541726504627</c:v>
                      </c:pt>
                      <c:pt idx="868">
                        <c:v>43308.583393229164</c:v>
                      </c:pt>
                      <c:pt idx="869">
                        <c:v>43308.625059953702</c:v>
                      </c:pt>
                      <c:pt idx="870">
                        <c:v>43308.666726678239</c:v>
                      </c:pt>
                      <c:pt idx="871">
                        <c:v>43308.708393402776</c:v>
                      </c:pt>
                      <c:pt idx="872">
                        <c:v>43308.750060127313</c:v>
                      </c:pt>
                      <c:pt idx="873">
                        <c:v>43308.79172685185</c:v>
                      </c:pt>
                      <c:pt idx="874">
                        <c:v>43308.833393576388</c:v>
                      </c:pt>
                      <c:pt idx="875">
                        <c:v>43308.875060300925</c:v>
                      </c:pt>
                      <c:pt idx="876">
                        <c:v>43308.916727025462</c:v>
                      </c:pt>
                      <c:pt idx="877">
                        <c:v>43308.958393749999</c:v>
                      </c:pt>
                      <c:pt idx="878">
                        <c:v>43309.000060474536</c:v>
                      </c:pt>
                      <c:pt idx="879">
                        <c:v>43309.041727199074</c:v>
                      </c:pt>
                      <c:pt idx="880">
                        <c:v>43309.083393923611</c:v>
                      </c:pt>
                      <c:pt idx="881">
                        <c:v>43309.125060648148</c:v>
                      </c:pt>
                      <c:pt idx="882">
                        <c:v>43309.166727372685</c:v>
                      </c:pt>
                      <c:pt idx="883">
                        <c:v>43309.208394097222</c:v>
                      </c:pt>
                      <c:pt idx="884">
                        <c:v>43309.25006082176</c:v>
                      </c:pt>
                      <c:pt idx="885">
                        <c:v>43309.291727546297</c:v>
                      </c:pt>
                      <c:pt idx="886">
                        <c:v>43309.333394270834</c:v>
                      </c:pt>
                      <c:pt idx="887">
                        <c:v>43309.375060995371</c:v>
                      </c:pt>
                      <c:pt idx="888">
                        <c:v>43309.416727719909</c:v>
                      </c:pt>
                      <c:pt idx="889">
                        <c:v>43309.458394444446</c:v>
                      </c:pt>
                      <c:pt idx="890">
                        <c:v>43309.500061168983</c:v>
                      </c:pt>
                      <c:pt idx="891">
                        <c:v>43309.54172789352</c:v>
                      </c:pt>
                      <c:pt idx="892">
                        <c:v>43309.583394618057</c:v>
                      </c:pt>
                      <c:pt idx="893">
                        <c:v>43309.625061342595</c:v>
                      </c:pt>
                      <c:pt idx="894">
                        <c:v>43309.666728067132</c:v>
                      </c:pt>
                      <c:pt idx="895">
                        <c:v>43309.708394791669</c:v>
                      </c:pt>
                      <c:pt idx="896">
                        <c:v>43309.750061516206</c:v>
                      </c:pt>
                      <c:pt idx="897">
                        <c:v>43309.791728240743</c:v>
                      </c:pt>
                      <c:pt idx="898">
                        <c:v>43309.833394965281</c:v>
                      </c:pt>
                      <c:pt idx="899">
                        <c:v>43309.875061689818</c:v>
                      </c:pt>
                      <c:pt idx="900">
                        <c:v>43309.916728414355</c:v>
                      </c:pt>
                      <c:pt idx="901">
                        <c:v>43309.958395138892</c:v>
                      </c:pt>
                      <c:pt idx="902">
                        <c:v>43310.000061863429</c:v>
                      </c:pt>
                      <c:pt idx="903">
                        <c:v>43310.041728587959</c:v>
                      </c:pt>
                      <c:pt idx="904">
                        <c:v>43310.083395312497</c:v>
                      </c:pt>
                      <c:pt idx="905">
                        <c:v>43310.125062037034</c:v>
                      </c:pt>
                      <c:pt idx="906">
                        <c:v>43310.166728761571</c:v>
                      </c:pt>
                      <c:pt idx="907">
                        <c:v>43310.208395486108</c:v>
                      </c:pt>
                      <c:pt idx="908">
                        <c:v>43310.250062210645</c:v>
                      </c:pt>
                      <c:pt idx="909">
                        <c:v>43310.291728935183</c:v>
                      </c:pt>
                      <c:pt idx="910">
                        <c:v>43310.33339565972</c:v>
                      </c:pt>
                      <c:pt idx="911">
                        <c:v>43310.375062384257</c:v>
                      </c:pt>
                      <c:pt idx="912">
                        <c:v>43310.416729108794</c:v>
                      </c:pt>
                      <c:pt idx="913">
                        <c:v>43310.458395833331</c:v>
                      </c:pt>
                      <c:pt idx="914">
                        <c:v>43310.500062557869</c:v>
                      </c:pt>
                      <c:pt idx="915">
                        <c:v>43310.541729282406</c:v>
                      </c:pt>
                      <c:pt idx="916">
                        <c:v>43310.583396006943</c:v>
                      </c:pt>
                      <c:pt idx="917">
                        <c:v>43310.62506273148</c:v>
                      </c:pt>
                      <c:pt idx="918">
                        <c:v>43310.666729456017</c:v>
                      </c:pt>
                      <c:pt idx="919">
                        <c:v>43310.708396180555</c:v>
                      </c:pt>
                      <c:pt idx="920">
                        <c:v>43310.750062905092</c:v>
                      </c:pt>
                      <c:pt idx="921">
                        <c:v>43310.791729629629</c:v>
                      </c:pt>
                      <c:pt idx="922">
                        <c:v>43310.833396354166</c:v>
                      </c:pt>
                      <c:pt idx="923">
                        <c:v>43310.875063078704</c:v>
                      </c:pt>
                      <c:pt idx="924">
                        <c:v>43310.916729803241</c:v>
                      </c:pt>
                      <c:pt idx="925">
                        <c:v>43310.958396527778</c:v>
                      </c:pt>
                      <c:pt idx="926">
                        <c:v>43311.000063252315</c:v>
                      </c:pt>
                      <c:pt idx="927">
                        <c:v>43311.041729976852</c:v>
                      </c:pt>
                      <c:pt idx="928">
                        <c:v>43311.08339670139</c:v>
                      </c:pt>
                      <c:pt idx="929">
                        <c:v>43311.125063425927</c:v>
                      </c:pt>
                      <c:pt idx="930">
                        <c:v>43311.166730150464</c:v>
                      </c:pt>
                      <c:pt idx="931">
                        <c:v>43311.208396875001</c:v>
                      </c:pt>
                      <c:pt idx="932">
                        <c:v>43311.250063599538</c:v>
                      </c:pt>
                      <c:pt idx="933">
                        <c:v>43311.291730324076</c:v>
                      </c:pt>
                      <c:pt idx="934">
                        <c:v>43311.333397048613</c:v>
                      </c:pt>
                      <c:pt idx="935">
                        <c:v>43311.37506377315</c:v>
                      </c:pt>
                      <c:pt idx="936">
                        <c:v>43311.416730497687</c:v>
                      </c:pt>
                      <c:pt idx="937">
                        <c:v>43311.458397222224</c:v>
                      </c:pt>
                      <c:pt idx="938">
                        <c:v>43311.500063946762</c:v>
                      </c:pt>
                      <c:pt idx="939">
                        <c:v>43311.541730671299</c:v>
                      </c:pt>
                      <c:pt idx="940">
                        <c:v>43311.583397395836</c:v>
                      </c:pt>
                      <c:pt idx="941">
                        <c:v>43311.625064120373</c:v>
                      </c:pt>
                      <c:pt idx="942">
                        <c:v>43311.66673084491</c:v>
                      </c:pt>
                      <c:pt idx="943">
                        <c:v>43311.708397569448</c:v>
                      </c:pt>
                      <c:pt idx="944">
                        <c:v>43311.750064293985</c:v>
                      </c:pt>
                      <c:pt idx="945">
                        <c:v>43311.791731018522</c:v>
                      </c:pt>
                      <c:pt idx="946">
                        <c:v>43311.833397743052</c:v>
                      </c:pt>
                      <c:pt idx="947">
                        <c:v>43311.875064467589</c:v>
                      </c:pt>
                      <c:pt idx="948">
                        <c:v>43311.916731192126</c:v>
                      </c:pt>
                      <c:pt idx="949">
                        <c:v>43311.958397916664</c:v>
                      </c:pt>
                      <c:pt idx="950">
                        <c:v>43312.000064641201</c:v>
                      </c:pt>
                      <c:pt idx="951">
                        <c:v>43312.041731365738</c:v>
                      </c:pt>
                      <c:pt idx="952">
                        <c:v>43312.083398090275</c:v>
                      </c:pt>
                      <c:pt idx="953">
                        <c:v>43312.125064814813</c:v>
                      </c:pt>
                      <c:pt idx="954">
                        <c:v>43312.16673153935</c:v>
                      </c:pt>
                      <c:pt idx="955">
                        <c:v>43312.208398263887</c:v>
                      </c:pt>
                      <c:pt idx="956">
                        <c:v>43312.250064988424</c:v>
                      </c:pt>
                      <c:pt idx="957">
                        <c:v>43312.291731712961</c:v>
                      </c:pt>
                      <c:pt idx="958">
                        <c:v>43312.333398437499</c:v>
                      </c:pt>
                      <c:pt idx="959">
                        <c:v>43312.375065162036</c:v>
                      </c:pt>
                      <c:pt idx="960">
                        <c:v>43312.416731886573</c:v>
                      </c:pt>
                      <c:pt idx="961">
                        <c:v>43312.45839861111</c:v>
                      </c:pt>
                      <c:pt idx="962">
                        <c:v>43312.500065335647</c:v>
                      </c:pt>
                      <c:pt idx="963">
                        <c:v>43312.541732060185</c:v>
                      </c:pt>
                      <c:pt idx="964">
                        <c:v>43312.583398784722</c:v>
                      </c:pt>
                      <c:pt idx="965">
                        <c:v>43312.625065509259</c:v>
                      </c:pt>
                      <c:pt idx="966">
                        <c:v>43312.666732233796</c:v>
                      </c:pt>
                      <c:pt idx="967">
                        <c:v>43312.708398958333</c:v>
                      </c:pt>
                      <c:pt idx="968">
                        <c:v>43312.750065682871</c:v>
                      </c:pt>
                      <c:pt idx="969">
                        <c:v>43312.791732407408</c:v>
                      </c:pt>
                      <c:pt idx="970">
                        <c:v>43312.833399131945</c:v>
                      </c:pt>
                      <c:pt idx="971">
                        <c:v>43312.875065856482</c:v>
                      </c:pt>
                      <c:pt idx="972">
                        <c:v>43312.916732581019</c:v>
                      </c:pt>
                      <c:pt idx="973">
                        <c:v>43312.958399305557</c:v>
                      </c:pt>
                      <c:pt idx="974">
                        <c:v>43313.000066030094</c:v>
                      </c:pt>
                      <c:pt idx="975">
                        <c:v>43313.041732754631</c:v>
                      </c:pt>
                      <c:pt idx="976">
                        <c:v>43313.083399479168</c:v>
                      </c:pt>
                      <c:pt idx="977">
                        <c:v>43313.125066203706</c:v>
                      </c:pt>
                      <c:pt idx="978">
                        <c:v>43313.166732928243</c:v>
                      </c:pt>
                      <c:pt idx="979">
                        <c:v>43313.20839965278</c:v>
                      </c:pt>
                      <c:pt idx="980">
                        <c:v>43313.250066377317</c:v>
                      </c:pt>
                      <c:pt idx="981">
                        <c:v>43313.291733101854</c:v>
                      </c:pt>
                      <c:pt idx="982">
                        <c:v>43313.333399826392</c:v>
                      </c:pt>
                      <c:pt idx="983">
                        <c:v>43313.375066550929</c:v>
                      </c:pt>
                      <c:pt idx="984">
                        <c:v>43313.416733275466</c:v>
                      </c:pt>
                      <c:pt idx="985">
                        <c:v>43313.458400000003</c:v>
                      </c:pt>
                      <c:pt idx="986">
                        <c:v>43313.50006672454</c:v>
                      </c:pt>
                      <c:pt idx="987">
                        <c:v>43313.541733449078</c:v>
                      </c:pt>
                      <c:pt idx="988">
                        <c:v>43313.583400173608</c:v>
                      </c:pt>
                      <c:pt idx="989">
                        <c:v>43313.625066898145</c:v>
                      </c:pt>
                      <c:pt idx="990">
                        <c:v>43313.666733622682</c:v>
                      </c:pt>
                      <c:pt idx="991">
                        <c:v>43313.708400347219</c:v>
                      </c:pt>
                      <c:pt idx="992">
                        <c:v>43313.750067071756</c:v>
                      </c:pt>
                      <c:pt idx="993">
                        <c:v>43313.791733796294</c:v>
                      </c:pt>
                      <c:pt idx="994">
                        <c:v>43313.833400520831</c:v>
                      </c:pt>
                      <c:pt idx="995">
                        <c:v>43313.875067245368</c:v>
                      </c:pt>
                      <c:pt idx="996">
                        <c:v>43313.916733969905</c:v>
                      </c:pt>
                      <c:pt idx="997">
                        <c:v>43313.958400694442</c:v>
                      </c:pt>
                      <c:pt idx="998">
                        <c:v>43314.00006741898</c:v>
                      </c:pt>
                      <c:pt idx="999">
                        <c:v>43314.041734143517</c:v>
                      </c:pt>
                      <c:pt idx="1000">
                        <c:v>43314.083400868054</c:v>
                      </c:pt>
                      <c:pt idx="1001">
                        <c:v>43314.125067592591</c:v>
                      </c:pt>
                      <c:pt idx="1002">
                        <c:v>43314.166734317128</c:v>
                      </c:pt>
                      <c:pt idx="1003">
                        <c:v>43314.208401041666</c:v>
                      </c:pt>
                      <c:pt idx="1004">
                        <c:v>43314.250067766203</c:v>
                      </c:pt>
                      <c:pt idx="1005">
                        <c:v>43314.29173449074</c:v>
                      </c:pt>
                      <c:pt idx="1006">
                        <c:v>43314.333401215277</c:v>
                      </c:pt>
                      <c:pt idx="1007">
                        <c:v>43314.375067939814</c:v>
                      </c:pt>
                      <c:pt idx="1008">
                        <c:v>43314.416734664352</c:v>
                      </c:pt>
                      <c:pt idx="1009">
                        <c:v>43314.458401388889</c:v>
                      </c:pt>
                      <c:pt idx="1010">
                        <c:v>43314.500068113426</c:v>
                      </c:pt>
                      <c:pt idx="1011">
                        <c:v>43314.541734837963</c:v>
                      </c:pt>
                      <c:pt idx="1012">
                        <c:v>43314.583401562501</c:v>
                      </c:pt>
                      <c:pt idx="1013">
                        <c:v>43314.625068287038</c:v>
                      </c:pt>
                      <c:pt idx="1014">
                        <c:v>43314.666735011575</c:v>
                      </c:pt>
                      <c:pt idx="1015">
                        <c:v>43314.708401736112</c:v>
                      </c:pt>
                      <c:pt idx="1016">
                        <c:v>43314.750068460649</c:v>
                      </c:pt>
                      <c:pt idx="1017">
                        <c:v>43314.791735185187</c:v>
                      </c:pt>
                      <c:pt idx="1018">
                        <c:v>43314.833401909724</c:v>
                      </c:pt>
                      <c:pt idx="1019">
                        <c:v>43314.875068634261</c:v>
                      </c:pt>
                      <c:pt idx="1020">
                        <c:v>43314.916735358798</c:v>
                      </c:pt>
                      <c:pt idx="1021">
                        <c:v>43314.958402083335</c:v>
                      </c:pt>
                      <c:pt idx="1022">
                        <c:v>43315.000068807873</c:v>
                      </c:pt>
                      <c:pt idx="1023">
                        <c:v>43315.04173553241</c:v>
                      </c:pt>
                      <c:pt idx="1024">
                        <c:v>43315.083402256947</c:v>
                      </c:pt>
                      <c:pt idx="1025">
                        <c:v>43315.125068981484</c:v>
                      </c:pt>
                      <c:pt idx="1026">
                        <c:v>43315.166735706021</c:v>
                      </c:pt>
                      <c:pt idx="1027">
                        <c:v>43315.208402430559</c:v>
                      </c:pt>
                      <c:pt idx="1028">
                        <c:v>43315.250069155096</c:v>
                      </c:pt>
                      <c:pt idx="1029">
                        <c:v>43315.291735879633</c:v>
                      </c:pt>
                      <c:pt idx="1030">
                        <c:v>43315.33340260417</c:v>
                      </c:pt>
                      <c:pt idx="1031">
                        <c:v>43315.3750693287</c:v>
                      </c:pt>
                      <c:pt idx="1032">
                        <c:v>43315.416736053237</c:v>
                      </c:pt>
                      <c:pt idx="1033">
                        <c:v>43315.458402777775</c:v>
                      </c:pt>
                      <c:pt idx="1034">
                        <c:v>43315.500069502312</c:v>
                      </c:pt>
                      <c:pt idx="1035">
                        <c:v>43315.541736226849</c:v>
                      </c:pt>
                      <c:pt idx="1036">
                        <c:v>43315.583402951386</c:v>
                      </c:pt>
                      <c:pt idx="1037">
                        <c:v>43315.625069675923</c:v>
                      </c:pt>
                      <c:pt idx="1038">
                        <c:v>43315.666736400461</c:v>
                      </c:pt>
                      <c:pt idx="1039">
                        <c:v>43315.708403124998</c:v>
                      </c:pt>
                      <c:pt idx="1040">
                        <c:v>43315.750069849535</c:v>
                      </c:pt>
                      <c:pt idx="1041">
                        <c:v>43315.791736574072</c:v>
                      </c:pt>
                      <c:pt idx="1042">
                        <c:v>43315.833403298609</c:v>
                      </c:pt>
                      <c:pt idx="1043">
                        <c:v>43315.875070023147</c:v>
                      </c:pt>
                      <c:pt idx="1044">
                        <c:v>43315.916736747684</c:v>
                      </c:pt>
                      <c:pt idx="1045">
                        <c:v>43315.958403472221</c:v>
                      </c:pt>
                      <c:pt idx="1046">
                        <c:v>43316.000070196758</c:v>
                      </c:pt>
                      <c:pt idx="1047">
                        <c:v>43316.041736921296</c:v>
                      </c:pt>
                      <c:pt idx="1048">
                        <c:v>43316.083403645833</c:v>
                      </c:pt>
                      <c:pt idx="1049">
                        <c:v>43316.12507037037</c:v>
                      </c:pt>
                      <c:pt idx="1050">
                        <c:v>43316.166737094907</c:v>
                      </c:pt>
                      <c:pt idx="1051">
                        <c:v>43316.208403819444</c:v>
                      </c:pt>
                      <c:pt idx="1052">
                        <c:v>43316.250070543982</c:v>
                      </c:pt>
                      <c:pt idx="1053">
                        <c:v>43316.291737268519</c:v>
                      </c:pt>
                      <c:pt idx="1054">
                        <c:v>43316.333403993056</c:v>
                      </c:pt>
                      <c:pt idx="1055">
                        <c:v>43316.375070717593</c:v>
                      </c:pt>
                      <c:pt idx="1056">
                        <c:v>43316.41673744213</c:v>
                      </c:pt>
                      <c:pt idx="1057">
                        <c:v>43316.458404166668</c:v>
                      </c:pt>
                      <c:pt idx="1058">
                        <c:v>43316.500070891205</c:v>
                      </c:pt>
                      <c:pt idx="1059">
                        <c:v>43316.541737615742</c:v>
                      </c:pt>
                      <c:pt idx="1060">
                        <c:v>43316.583404340279</c:v>
                      </c:pt>
                      <c:pt idx="1061">
                        <c:v>43316.625071064816</c:v>
                      </c:pt>
                      <c:pt idx="1062">
                        <c:v>43316.666737789354</c:v>
                      </c:pt>
                      <c:pt idx="1063">
                        <c:v>43316.708404513891</c:v>
                      </c:pt>
                      <c:pt idx="1064">
                        <c:v>43316.750071238428</c:v>
                      </c:pt>
                      <c:pt idx="1065">
                        <c:v>43316.791737962965</c:v>
                      </c:pt>
                      <c:pt idx="1066">
                        <c:v>43316.833404687502</c:v>
                      </c:pt>
                      <c:pt idx="1067">
                        <c:v>43316.87507141204</c:v>
                      </c:pt>
                      <c:pt idx="1068">
                        <c:v>43316.916738136577</c:v>
                      </c:pt>
                      <c:pt idx="1069">
                        <c:v>43316.958404861114</c:v>
                      </c:pt>
                      <c:pt idx="1070">
                        <c:v>43317.000071585651</c:v>
                      </c:pt>
                      <c:pt idx="1071">
                        <c:v>43317.041738310189</c:v>
                      </c:pt>
                      <c:pt idx="1072">
                        <c:v>43317.083405034726</c:v>
                      </c:pt>
                      <c:pt idx="1073">
                        <c:v>43317.125071759256</c:v>
                      </c:pt>
                      <c:pt idx="1074">
                        <c:v>43317.166738483793</c:v>
                      </c:pt>
                      <c:pt idx="1075">
                        <c:v>43317.20840520833</c:v>
                      </c:pt>
                      <c:pt idx="1076">
                        <c:v>43317.250071932867</c:v>
                      </c:pt>
                      <c:pt idx="1077">
                        <c:v>43317.291738657404</c:v>
                      </c:pt>
                      <c:pt idx="1078">
                        <c:v>43317.333405381942</c:v>
                      </c:pt>
                      <c:pt idx="1079">
                        <c:v>43317.375072106479</c:v>
                      </c:pt>
                      <c:pt idx="1080">
                        <c:v>43317.416738831016</c:v>
                      </c:pt>
                      <c:pt idx="1081">
                        <c:v>43317.458405555553</c:v>
                      </c:pt>
                      <c:pt idx="1082">
                        <c:v>43317.500072280091</c:v>
                      </c:pt>
                      <c:pt idx="1083">
                        <c:v>43317.541739004628</c:v>
                      </c:pt>
                      <c:pt idx="1084">
                        <c:v>43317.583405729165</c:v>
                      </c:pt>
                      <c:pt idx="1085">
                        <c:v>43317.625072453702</c:v>
                      </c:pt>
                      <c:pt idx="1086">
                        <c:v>43317.666739178239</c:v>
                      </c:pt>
                      <c:pt idx="1087">
                        <c:v>43317.708405902777</c:v>
                      </c:pt>
                      <c:pt idx="1088">
                        <c:v>43317.750072627314</c:v>
                      </c:pt>
                      <c:pt idx="1089">
                        <c:v>43317.791739351851</c:v>
                      </c:pt>
                      <c:pt idx="1090">
                        <c:v>43317.833406076388</c:v>
                      </c:pt>
                      <c:pt idx="1091">
                        <c:v>43317.875072800925</c:v>
                      </c:pt>
                      <c:pt idx="1092">
                        <c:v>43317.916739525463</c:v>
                      </c:pt>
                      <c:pt idx="1093">
                        <c:v>43317.95840625</c:v>
                      </c:pt>
                      <c:pt idx="1094">
                        <c:v>43318.000072974537</c:v>
                      </c:pt>
                      <c:pt idx="1095">
                        <c:v>43318.041739699074</c:v>
                      </c:pt>
                      <c:pt idx="1096">
                        <c:v>43318.083406423611</c:v>
                      </c:pt>
                      <c:pt idx="1097">
                        <c:v>43318.125073148149</c:v>
                      </c:pt>
                      <c:pt idx="1098">
                        <c:v>43318.166739872686</c:v>
                      </c:pt>
                      <c:pt idx="1099">
                        <c:v>43318.208406597223</c:v>
                      </c:pt>
                      <c:pt idx="1100">
                        <c:v>43318.25007332176</c:v>
                      </c:pt>
                      <c:pt idx="1101">
                        <c:v>43318.291740046297</c:v>
                      </c:pt>
                      <c:pt idx="1102">
                        <c:v>43318.333406770835</c:v>
                      </c:pt>
                      <c:pt idx="1103">
                        <c:v>43318.375073495372</c:v>
                      </c:pt>
                      <c:pt idx="1104">
                        <c:v>43318.416740219909</c:v>
                      </c:pt>
                      <c:pt idx="1105">
                        <c:v>43318.458406944446</c:v>
                      </c:pt>
                      <c:pt idx="1106">
                        <c:v>43318.500073668984</c:v>
                      </c:pt>
                      <c:pt idx="1107">
                        <c:v>43318.541740393521</c:v>
                      </c:pt>
                      <c:pt idx="1108">
                        <c:v>43318.583407118058</c:v>
                      </c:pt>
                      <c:pt idx="1109">
                        <c:v>43318.625073842595</c:v>
                      </c:pt>
                      <c:pt idx="1110">
                        <c:v>43318.666740567132</c:v>
                      </c:pt>
                      <c:pt idx="1111">
                        <c:v>43318.70840729167</c:v>
                      </c:pt>
                      <c:pt idx="1112">
                        <c:v>43318.750074016207</c:v>
                      </c:pt>
                      <c:pt idx="1113">
                        <c:v>43318.791740740744</c:v>
                      </c:pt>
                      <c:pt idx="1114">
                        <c:v>43318.833407465281</c:v>
                      </c:pt>
                      <c:pt idx="1115">
                        <c:v>43318.875074189818</c:v>
                      </c:pt>
                      <c:pt idx="1116">
                        <c:v>43318.916740914348</c:v>
                      </c:pt>
                      <c:pt idx="1117">
                        <c:v>43318.958407638886</c:v>
                      </c:pt>
                      <c:pt idx="1118">
                        <c:v>43319.000074363423</c:v>
                      </c:pt>
                      <c:pt idx="1119">
                        <c:v>43319.04174108796</c:v>
                      </c:pt>
                      <c:pt idx="1120">
                        <c:v>43319.083407812497</c:v>
                      </c:pt>
                      <c:pt idx="1121">
                        <c:v>43319.125074537034</c:v>
                      </c:pt>
                      <c:pt idx="1122">
                        <c:v>43319.166741261572</c:v>
                      </c:pt>
                      <c:pt idx="1123">
                        <c:v>43319.208407986109</c:v>
                      </c:pt>
                      <c:pt idx="1124">
                        <c:v>43319.250074710646</c:v>
                      </c:pt>
                      <c:pt idx="1125">
                        <c:v>43319.291741435183</c:v>
                      </c:pt>
                      <c:pt idx="1126">
                        <c:v>43319.33340815972</c:v>
                      </c:pt>
                      <c:pt idx="1127">
                        <c:v>43319.375074884258</c:v>
                      </c:pt>
                      <c:pt idx="1128">
                        <c:v>43319.416741608795</c:v>
                      </c:pt>
                      <c:pt idx="1129">
                        <c:v>43319.458408333332</c:v>
                      </c:pt>
                      <c:pt idx="1130">
                        <c:v>43319.500075057869</c:v>
                      </c:pt>
                      <c:pt idx="1131">
                        <c:v>43319.541741782406</c:v>
                      </c:pt>
                      <c:pt idx="1132">
                        <c:v>43319.583408506944</c:v>
                      </c:pt>
                      <c:pt idx="1133">
                        <c:v>43319.625075231481</c:v>
                      </c:pt>
                      <c:pt idx="1134">
                        <c:v>43319.666741956018</c:v>
                      </c:pt>
                      <c:pt idx="1135">
                        <c:v>43319.708408680555</c:v>
                      </c:pt>
                      <c:pt idx="1136">
                        <c:v>43319.750075405093</c:v>
                      </c:pt>
                      <c:pt idx="1137">
                        <c:v>43319.79174212963</c:v>
                      </c:pt>
                      <c:pt idx="1138">
                        <c:v>43319.833408854167</c:v>
                      </c:pt>
                      <c:pt idx="1139">
                        <c:v>43319.875075578704</c:v>
                      </c:pt>
                      <c:pt idx="1140">
                        <c:v>43319.916742303241</c:v>
                      </c:pt>
                      <c:pt idx="1141">
                        <c:v>43319.958409027779</c:v>
                      </c:pt>
                      <c:pt idx="1142">
                        <c:v>43320.000075752316</c:v>
                      </c:pt>
                      <c:pt idx="1143">
                        <c:v>43320.041742476853</c:v>
                      </c:pt>
                      <c:pt idx="1144">
                        <c:v>43320.08340920139</c:v>
                      </c:pt>
                      <c:pt idx="1145">
                        <c:v>43320.125075925927</c:v>
                      </c:pt>
                      <c:pt idx="1146">
                        <c:v>43320.166742650465</c:v>
                      </c:pt>
                      <c:pt idx="1147">
                        <c:v>43320.208409375002</c:v>
                      </c:pt>
                      <c:pt idx="1148">
                        <c:v>43320.250076099539</c:v>
                      </c:pt>
                      <c:pt idx="1149">
                        <c:v>43320.291742824076</c:v>
                      </c:pt>
                      <c:pt idx="1150">
                        <c:v>43320.333409548613</c:v>
                      </c:pt>
                      <c:pt idx="1151">
                        <c:v>43320.375076273151</c:v>
                      </c:pt>
                      <c:pt idx="1152">
                        <c:v>43320.416742997688</c:v>
                      </c:pt>
                      <c:pt idx="1153">
                        <c:v>43320.458409722225</c:v>
                      </c:pt>
                      <c:pt idx="1154">
                        <c:v>43320.500076446762</c:v>
                      </c:pt>
                      <c:pt idx="1155">
                        <c:v>43320.541743171299</c:v>
                      </c:pt>
                      <c:pt idx="1156">
                        <c:v>43320.583409895837</c:v>
                      </c:pt>
                      <c:pt idx="1157">
                        <c:v>43320.625076620374</c:v>
                      </c:pt>
                      <c:pt idx="1158">
                        <c:v>43320.666743344904</c:v>
                      </c:pt>
                      <c:pt idx="1159">
                        <c:v>43320.708410069441</c:v>
                      </c:pt>
                      <c:pt idx="1160">
                        <c:v>43320.750076793978</c:v>
                      </c:pt>
                      <c:pt idx="1161">
                        <c:v>43320.791743518515</c:v>
                      </c:pt>
                      <c:pt idx="1162">
                        <c:v>43320.833410243053</c:v>
                      </c:pt>
                      <c:pt idx="1163">
                        <c:v>43320.87507696759</c:v>
                      </c:pt>
                      <c:pt idx="1164">
                        <c:v>43320.916743692127</c:v>
                      </c:pt>
                      <c:pt idx="1165">
                        <c:v>43320.958410416664</c:v>
                      </c:pt>
                      <c:pt idx="1166">
                        <c:v>43321.000077141201</c:v>
                      </c:pt>
                      <c:pt idx="1167">
                        <c:v>43321.041743865739</c:v>
                      </c:pt>
                      <c:pt idx="1168">
                        <c:v>43321.083410590276</c:v>
                      </c:pt>
                      <c:pt idx="1169">
                        <c:v>43321.125077314813</c:v>
                      </c:pt>
                      <c:pt idx="1170">
                        <c:v>43321.16674403935</c:v>
                      </c:pt>
                      <c:pt idx="1171">
                        <c:v>43321.208410763888</c:v>
                      </c:pt>
                      <c:pt idx="1172">
                        <c:v>43321.250077488425</c:v>
                      </c:pt>
                      <c:pt idx="1173">
                        <c:v>43321.291744212962</c:v>
                      </c:pt>
                      <c:pt idx="1174">
                        <c:v>43321.333410937499</c:v>
                      </c:pt>
                      <c:pt idx="1175">
                        <c:v>43321.375077662036</c:v>
                      </c:pt>
                      <c:pt idx="1176">
                        <c:v>43321.416744386574</c:v>
                      </c:pt>
                      <c:pt idx="1177">
                        <c:v>43321.458411111111</c:v>
                      </c:pt>
                      <c:pt idx="1178">
                        <c:v>43321.500077835648</c:v>
                      </c:pt>
                      <c:pt idx="1179">
                        <c:v>43321.541744560185</c:v>
                      </c:pt>
                      <c:pt idx="1180">
                        <c:v>43321.583411284722</c:v>
                      </c:pt>
                      <c:pt idx="1181">
                        <c:v>43321.62507800926</c:v>
                      </c:pt>
                      <c:pt idx="1182">
                        <c:v>43321.666744733797</c:v>
                      </c:pt>
                      <c:pt idx="1183">
                        <c:v>43321.708411458334</c:v>
                      </c:pt>
                      <c:pt idx="1184">
                        <c:v>43321.750078182871</c:v>
                      </c:pt>
                      <c:pt idx="1185">
                        <c:v>43321.791744907408</c:v>
                      </c:pt>
                      <c:pt idx="1186">
                        <c:v>43321.833411631946</c:v>
                      </c:pt>
                      <c:pt idx="1187">
                        <c:v>43321.875078356483</c:v>
                      </c:pt>
                      <c:pt idx="1188">
                        <c:v>43321.91674508102</c:v>
                      </c:pt>
                      <c:pt idx="1189">
                        <c:v>43321.958411805557</c:v>
                      </c:pt>
                      <c:pt idx="1190">
                        <c:v>43322.000078530094</c:v>
                      </c:pt>
                      <c:pt idx="1191">
                        <c:v>43322.041745254632</c:v>
                      </c:pt>
                      <c:pt idx="1192">
                        <c:v>43322.083411979169</c:v>
                      </c:pt>
                      <c:pt idx="1193">
                        <c:v>43322.125078703706</c:v>
                      </c:pt>
                      <c:pt idx="1194">
                        <c:v>43322.166745428243</c:v>
                      </c:pt>
                      <c:pt idx="1195">
                        <c:v>43322.208412152781</c:v>
                      </c:pt>
                      <c:pt idx="1196">
                        <c:v>43322.250078877318</c:v>
                      </c:pt>
                      <c:pt idx="1197">
                        <c:v>43322.291745601855</c:v>
                      </c:pt>
                      <c:pt idx="1198">
                        <c:v>43322.333412326392</c:v>
                      </c:pt>
                      <c:pt idx="1199">
                        <c:v>43322.375079050929</c:v>
                      </c:pt>
                      <c:pt idx="1200">
                        <c:v>43322.416745775467</c:v>
                      </c:pt>
                      <c:pt idx="1201">
                        <c:v>43322.458412499996</c:v>
                      </c:pt>
                      <c:pt idx="1202">
                        <c:v>43322.500079224534</c:v>
                      </c:pt>
                      <c:pt idx="1203">
                        <c:v>43322.541745949071</c:v>
                      </c:pt>
                      <c:pt idx="1204">
                        <c:v>43322.583412673608</c:v>
                      </c:pt>
                      <c:pt idx="1205">
                        <c:v>43322.625079398145</c:v>
                      </c:pt>
                      <c:pt idx="1206">
                        <c:v>43322.666746122683</c:v>
                      </c:pt>
                      <c:pt idx="1207">
                        <c:v>43322.70841284722</c:v>
                      </c:pt>
                      <c:pt idx="1208">
                        <c:v>43322.750079571757</c:v>
                      </c:pt>
                      <c:pt idx="1209">
                        <c:v>43322.791746296294</c:v>
                      </c:pt>
                      <c:pt idx="1210">
                        <c:v>43322.833413020831</c:v>
                      </c:pt>
                      <c:pt idx="1211">
                        <c:v>43322.875079745369</c:v>
                      </c:pt>
                      <c:pt idx="1212">
                        <c:v>43322.916746469906</c:v>
                      </c:pt>
                      <c:pt idx="1213">
                        <c:v>43322.958413194443</c:v>
                      </c:pt>
                      <c:pt idx="1214">
                        <c:v>43323.00007991898</c:v>
                      </c:pt>
                      <c:pt idx="1215">
                        <c:v>43323.041746643517</c:v>
                      </c:pt>
                      <c:pt idx="1216">
                        <c:v>43323.083413368055</c:v>
                      </c:pt>
                      <c:pt idx="1217">
                        <c:v>43323.125080092592</c:v>
                      </c:pt>
                      <c:pt idx="1218">
                        <c:v>43323.166746817129</c:v>
                      </c:pt>
                      <c:pt idx="1219">
                        <c:v>43323.208413541666</c:v>
                      </c:pt>
                      <c:pt idx="1220">
                        <c:v>43323.250080266203</c:v>
                      </c:pt>
                      <c:pt idx="1221">
                        <c:v>43323.291746990741</c:v>
                      </c:pt>
                      <c:pt idx="1222">
                        <c:v>43323.333413715278</c:v>
                      </c:pt>
                      <c:pt idx="1223">
                        <c:v>43323.375080439815</c:v>
                      </c:pt>
                      <c:pt idx="1224">
                        <c:v>43323.416747164352</c:v>
                      </c:pt>
                      <c:pt idx="1225">
                        <c:v>43323.458413888889</c:v>
                      </c:pt>
                      <c:pt idx="1226">
                        <c:v>43323.500080613427</c:v>
                      </c:pt>
                      <c:pt idx="1227">
                        <c:v>43323.541747337964</c:v>
                      </c:pt>
                      <c:pt idx="1228">
                        <c:v>43323.583414062501</c:v>
                      </c:pt>
                      <c:pt idx="1229">
                        <c:v>43323.625080787038</c:v>
                      </c:pt>
                      <c:pt idx="1230">
                        <c:v>43323.666747511576</c:v>
                      </c:pt>
                      <c:pt idx="1231">
                        <c:v>43323.708414236113</c:v>
                      </c:pt>
                      <c:pt idx="1232">
                        <c:v>43323.75008096065</c:v>
                      </c:pt>
                      <c:pt idx="1233">
                        <c:v>43323.791747685187</c:v>
                      </c:pt>
                      <c:pt idx="1234">
                        <c:v>43323.833414409724</c:v>
                      </c:pt>
                      <c:pt idx="1235">
                        <c:v>43323.875081134262</c:v>
                      </c:pt>
                      <c:pt idx="1236">
                        <c:v>43323.916747858799</c:v>
                      </c:pt>
                      <c:pt idx="1237">
                        <c:v>43323.958414583336</c:v>
                      </c:pt>
                      <c:pt idx="1238">
                        <c:v>43324.000081307873</c:v>
                      </c:pt>
                      <c:pt idx="1239">
                        <c:v>43324.04174803241</c:v>
                      </c:pt>
                      <c:pt idx="1240">
                        <c:v>43324.083414756948</c:v>
                      </c:pt>
                      <c:pt idx="1241">
                        <c:v>43324.125081481485</c:v>
                      </c:pt>
                      <c:pt idx="1242">
                        <c:v>43324.166748206022</c:v>
                      </c:pt>
                      <c:pt idx="1243">
                        <c:v>43324.208414930552</c:v>
                      </c:pt>
                      <c:pt idx="1244">
                        <c:v>43324.250081655089</c:v>
                      </c:pt>
                      <c:pt idx="1245">
                        <c:v>43324.291748379626</c:v>
                      </c:pt>
                      <c:pt idx="1246">
                        <c:v>43324.333415104164</c:v>
                      </c:pt>
                      <c:pt idx="1247">
                        <c:v>43324.375081828701</c:v>
                      </c:pt>
                      <c:pt idx="1248">
                        <c:v>43324.416748553238</c:v>
                      </c:pt>
                      <c:pt idx="1249">
                        <c:v>43324.458415277775</c:v>
                      </c:pt>
                      <c:pt idx="1250">
                        <c:v>43324.500082002312</c:v>
                      </c:pt>
                      <c:pt idx="1251">
                        <c:v>43324.54174872685</c:v>
                      </c:pt>
                      <c:pt idx="1252">
                        <c:v>43324.583415451387</c:v>
                      </c:pt>
                      <c:pt idx="1253">
                        <c:v>43324.625082175924</c:v>
                      </c:pt>
                      <c:pt idx="1254">
                        <c:v>43324.666748900461</c:v>
                      </c:pt>
                      <c:pt idx="1255">
                        <c:v>43324.708415624998</c:v>
                      </c:pt>
                      <c:pt idx="1256">
                        <c:v>43324.750082349536</c:v>
                      </c:pt>
                      <c:pt idx="1257">
                        <c:v>43324.791749074073</c:v>
                      </c:pt>
                      <c:pt idx="1258">
                        <c:v>43324.83341579861</c:v>
                      </c:pt>
                      <c:pt idx="1259">
                        <c:v>43324.875082523147</c:v>
                      </c:pt>
                      <c:pt idx="1260">
                        <c:v>43324.916749247684</c:v>
                      </c:pt>
                      <c:pt idx="1261">
                        <c:v>43324.958415972222</c:v>
                      </c:pt>
                      <c:pt idx="1262">
                        <c:v>43325.000082696759</c:v>
                      </c:pt>
                      <c:pt idx="1263">
                        <c:v>43325.041749421296</c:v>
                      </c:pt>
                      <c:pt idx="1264">
                        <c:v>43325.083416145833</c:v>
                      </c:pt>
                      <c:pt idx="1265">
                        <c:v>43325.125082870371</c:v>
                      </c:pt>
                      <c:pt idx="1266">
                        <c:v>43325.166749594908</c:v>
                      </c:pt>
                      <c:pt idx="1267">
                        <c:v>43325.208416319445</c:v>
                      </c:pt>
                      <c:pt idx="1268">
                        <c:v>43325.250083043982</c:v>
                      </c:pt>
                      <c:pt idx="1269">
                        <c:v>43325.291749768519</c:v>
                      </c:pt>
                      <c:pt idx="1270">
                        <c:v>43325.333416493057</c:v>
                      </c:pt>
                      <c:pt idx="1271">
                        <c:v>43325.375083217594</c:v>
                      </c:pt>
                      <c:pt idx="1272">
                        <c:v>43325.416749942131</c:v>
                      </c:pt>
                      <c:pt idx="1273">
                        <c:v>43325.458416666668</c:v>
                      </c:pt>
                      <c:pt idx="1274">
                        <c:v>43325.500083391205</c:v>
                      </c:pt>
                      <c:pt idx="1275">
                        <c:v>43325.541750115743</c:v>
                      </c:pt>
                      <c:pt idx="1276">
                        <c:v>43325.58341684028</c:v>
                      </c:pt>
                      <c:pt idx="1277">
                        <c:v>43325.625083564817</c:v>
                      </c:pt>
                      <c:pt idx="1278">
                        <c:v>43325.666750289354</c:v>
                      </c:pt>
                      <c:pt idx="1279">
                        <c:v>43325.708417013891</c:v>
                      </c:pt>
                      <c:pt idx="1280">
                        <c:v>43325.750083738429</c:v>
                      </c:pt>
                      <c:pt idx="1281">
                        <c:v>43325.791750462966</c:v>
                      </c:pt>
                      <c:pt idx="1282">
                        <c:v>43325.833417187503</c:v>
                      </c:pt>
                      <c:pt idx="1283">
                        <c:v>43325.87508391204</c:v>
                      </c:pt>
                      <c:pt idx="1284">
                        <c:v>43325.916750636577</c:v>
                      </c:pt>
                      <c:pt idx="1285">
                        <c:v>43325.958417361115</c:v>
                      </c:pt>
                      <c:pt idx="1286">
                        <c:v>43326.000084085645</c:v>
                      </c:pt>
                      <c:pt idx="1287">
                        <c:v>43326.041750810182</c:v>
                      </c:pt>
                      <c:pt idx="1288">
                        <c:v>43326.083417534719</c:v>
                      </c:pt>
                      <c:pt idx="1289">
                        <c:v>43326.125084259256</c:v>
                      </c:pt>
                      <c:pt idx="1290">
                        <c:v>43326.166750983793</c:v>
                      </c:pt>
                      <c:pt idx="1291">
                        <c:v>43326.208417708331</c:v>
                      </c:pt>
                      <c:pt idx="1292">
                        <c:v>43326.250084432868</c:v>
                      </c:pt>
                      <c:pt idx="1293">
                        <c:v>43326.291751157405</c:v>
                      </c:pt>
                      <c:pt idx="1294">
                        <c:v>43326.333417881942</c:v>
                      </c:pt>
                      <c:pt idx="1295">
                        <c:v>43326.37508460648</c:v>
                      </c:pt>
                      <c:pt idx="1296">
                        <c:v>43326.416751331017</c:v>
                      </c:pt>
                      <c:pt idx="1297">
                        <c:v>43326.458418055554</c:v>
                      </c:pt>
                      <c:pt idx="1298">
                        <c:v>43326.500084780091</c:v>
                      </c:pt>
                      <c:pt idx="1299">
                        <c:v>43326.541751504628</c:v>
                      </c:pt>
                      <c:pt idx="1300">
                        <c:v>43326.583418229166</c:v>
                      </c:pt>
                      <c:pt idx="1301">
                        <c:v>43326.625084953703</c:v>
                      </c:pt>
                      <c:pt idx="1302">
                        <c:v>43326.66675167824</c:v>
                      </c:pt>
                      <c:pt idx="1303">
                        <c:v>43326.708418402777</c:v>
                      </c:pt>
                      <c:pt idx="1304">
                        <c:v>43326.750085127314</c:v>
                      </c:pt>
                      <c:pt idx="1305">
                        <c:v>43326.791751851852</c:v>
                      </c:pt>
                      <c:pt idx="1306">
                        <c:v>43326.833418576389</c:v>
                      </c:pt>
                      <c:pt idx="1307">
                        <c:v>43326.875085300926</c:v>
                      </c:pt>
                      <c:pt idx="1308">
                        <c:v>43326.916752025463</c:v>
                      </c:pt>
                      <c:pt idx="1309">
                        <c:v>43326.95841875</c:v>
                      </c:pt>
                      <c:pt idx="1310">
                        <c:v>43327.000085474538</c:v>
                      </c:pt>
                      <c:pt idx="1311">
                        <c:v>43327.041752199075</c:v>
                      </c:pt>
                      <c:pt idx="1312">
                        <c:v>43327.083418923612</c:v>
                      </c:pt>
                      <c:pt idx="1313">
                        <c:v>43327.125085648149</c:v>
                      </c:pt>
                      <c:pt idx="1314">
                        <c:v>43327.166752372686</c:v>
                      </c:pt>
                      <c:pt idx="1315">
                        <c:v>43327.208419097224</c:v>
                      </c:pt>
                      <c:pt idx="1316">
                        <c:v>43327.250085821761</c:v>
                      </c:pt>
                      <c:pt idx="1317">
                        <c:v>43327.291752546298</c:v>
                      </c:pt>
                      <c:pt idx="1318">
                        <c:v>43327.333419270835</c:v>
                      </c:pt>
                      <c:pt idx="1319">
                        <c:v>43327.375085995373</c:v>
                      </c:pt>
                      <c:pt idx="1320">
                        <c:v>43327.41675271991</c:v>
                      </c:pt>
                      <c:pt idx="1321">
                        <c:v>43327.458419444447</c:v>
                      </c:pt>
                      <c:pt idx="1322">
                        <c:v>43327.500086168984</c:v>
                      </c:pt>
                      <c:pt idx="1323">
                        <c:v>43327.541752893521</c:v>
                      </c:pt>
                      <c:pt idx="1324">
                        <c:v>43327.583419618059</c:v>
                      </c:pt>
                      <c:pt idx="1325">
                        <c:v>43327.625086342596</c:v>
                      </c:pt>
                      <c:pt idx="1326">
                        <c:v>43327.666753067133</c:v>
                      </c:pt>
                      <c:pt idx="1327">
                        <c:v>43327.70841979167</c:v>
                      </c:pt>
                      <c:pt idx="1328">
                        <c:v>43327.7500865162</c:v>
                      </c:pt>
                      <c:pt idx="1329">
                        <c:v>43327.791753240737</c:v>
                      </c:pt>
                      <c:pt idx="1330">
                        <c:v>43327.833419965275</c:v>
                      </c:pt>
                      <c:pt idx="1331">
                        <c:v>43327.875086689812</c:v>
                      </c:pt>
                      <c:pt idx="1332">
                        <c:v>43327.916753414349</c:v>
                      </c:pt>
                      <c:pt idx="1333">
                        <c:v>43327.958420138886</c:v>
                      </c:pt>
                      <c:pt idx="1334">
                        <c:v>43328.000086863423</c:v>
                      </c:pt>
                      <c:pt idx="1335">
                        <c:v>43328.041753587961</c:v>
                      </c:pt>
                      <c:pt idx="1336">
                        <c:v>43328.083420312498</c:v>
                      </c:pt>
                      <c:pt idx="1337">
                        <c:v>43328.125087037035</c:v>
                      </c:pt>
                      <c:pt idx="1338">
                        <c:v>43328.166753761572</c:v>
                      </c:pt>
                      <c:pt idx="1339">
                        <c:v>43328.208420486109</c:v>
                      </c:pt>
                      <c:pt idx="1340">
                        <c:v>43328.250087210647</c:v>
                      </c:pt>
                      <c:pt idx="1341">
                        <c:v>43328.291753935184</c:v>
                      </c:pt>
                      <c:pt idx="1342">
                        <c:v>43328.333420659721</c:v>
                      </c:pt>
                      <c:pt idx="1343">
                        <c:v>43328.375087384258</c:v>
                      </c:pt>
                      <c:pt idx="1344">
                        <c:v>43328.416754108795</c:v>
                      </c:pt>
                      <c:pt idx="1345">
                        <c:v>43328.458420833333</c:v>
                      </c:pt>
                      <c:pt idx="1346">
                        <c:v>43328.50008755787</c:v>
                      </c:pt>
                      <c:pt idx="1347">
                        <c:v>43328.541754282407</c:v>
                      </c:pt>
                      <c:pt idx="1348">
                        <c:v>43328.583421006944</c:v>
                      </c:pt>
                      <c:pt idx="1349">
                        <c:v>43328.625087731481</c:v>
                      </c:pt>
                      <c:pt idx="1350">
                        <c:v>43328.666754456019</c:v>
                      </c:pt>
                      <c:pt idx="1351">
                        <c:v>43328.708421180556</c:v>
                      </c:pt>
                      <c:pt idx="1352">
                        <c:v>43328.750087905093</c:v>
                      </c:pt>
                      <c:pt idx="1353">
                        <c:v>43328.79175462963</c:v>
                      </c:pt>
                      <c:pt idx="1354">
                        <c:v>43328.833421354168</c:v>
                      </c:pt>
                      <c:pt idx="1355">
                        <c:v>43328.875088078705</c:v>
                      </c:pt>
                      <c:pt idx="1356">
                        <c:v>43328.916754803242</c:v>
                      </c:pt>
                      <c:pt idx="1357">
                        <c:v>43328.958421527779</c:v>
                      </c:pt>
                      <c:pt idx="1358">
                        <c:v>43329.000088252316</c:v>
                      </c:pt>
                      <c:pt idx="1359">
                        <c:v>43329.041754976854</c:v>
                      </c:pt>
                      <c:pt idx="1360">
                        <c:v>43329.083421701391</c:v>
                      </c:pt>
                      <c:pt idx="1361">
                        <c:v>43329.125088425928</c:v>
                      </c:pt>
                      <c:pt idx="1362">
                        <c:v>43329.166755150465</c:v>
                      </c:pt>
                      <c:pt idx="1363">
                        <c:v>43329.208421875002</c:v>
                      </c:pt>
                      <c:pt idx="1364">
                        <c:v>43329.25008859954</c:v>
                      </c:pt>
                      <c:pt idx="1365">
                        <c:v>43329.291755324077</c:v>
                      </c:pt>
                      <c:pt idx="1366">
                        <c:v>43329.333422048614</c:v>
                      </c:pt>
                      <c:pt idx="1367">
                        <c:v>43329.375088773151</c:v>
                      </c:pt>
                      <c:pt idx="1368">
                        <c:v>43329.416755497688</c:v>
                      </c:pt>
                      <c:pt idx="1369">
                        <c:v>43329.458422222226</c:v>
                      </c:pt>
                      <c:pt idx="1370">
                        <c:v>43329.500088946763</c:v>
                      </c:pt>
                      <c:pt idx="1371">
                        <c:v>43329.541755671293</c:v>
                      </c:pt>
                      <c:pt idx="1372">
                        <c:v>43329.58342239583</c:v>
                      </c:pt>
                      <c:pt idx="1373">
                        <c:v>43329.625089120367</c:v>
                      </c:pt>
                      <c:pt idx="1374">
                        <c:v>43329.666755844904</c:v>
                      </c:pt>
                      <c:pt idx="1375">
                        <c:v>43329.708422569442</c:v>
                      </c:pt>
                      <c:pt idx="1376">
                        <c:v>43329.750089293979</c:v>
                      </c:pt>
                      <c:pt idx="1377">
                        <c:v>43329.791756018516</c:v>
                      </c:pt>
                      <c:pt idx="1378">
                        <c:v>43329.833422743053</c:v>
                      </c:pt>
                      <c:pt idx="1379">
                        <c:v>43329.87508946759</c:v>
                      </c:pt>
                      <c:pt idx="1380">
                        <c:v>43329.916756192128</c:v>
                      </c:pt>
                      <c:pt idx="1381">
                        <c:v>43329.958422916665</c:v>
                      </c:pt>
                      <c:pt idx="1382">
                        <c:v>43330.000089641202</c:v>
                      </c:pt>
                      <c:pt idx="1383">
                        <c:v>43330.041756365739</c:v>
                      </c:pt>
                      <c:pt idx="1384">
                        <c:v>43330.083423090276</c:v>
                      </c:pt>
                      <c:pt idx="1385">
                        <c:v>43330.125089814814</c:v>
                      </c:pt>
                      <c:pt idx="1386">
                        <c:v>43330.166756539351</c:v>
                      </c:pt>
                      <c:pt idx="1387">
                        <c:v>43330.208423263888</c:v>
                      </c:pt>
                      <c:pt idx="1388">
                        <c:v>43330.250089988425</c:v>
                      </c:pt>
                      <c:pt idx="1389">
                        <c:v>43330.291756712963</c:v>
                      </c:pt>
                      <c:pt idx="1390">
                        <c:v>43330.3334234375</c:v>
                      </c:pt>
                      <c:pt idx="1391">
                        <c:v>43330.375090162037</c:v>
                      </c:pt>
                      <c:pt idx="1392">
                        <c:v>43330.416756886574</c:v>
                      </c:pt>
                      <c:pt idx="1393">
                        <c:v>43330.458423611111</c:v>
                      </c:pt>
                      <c:pt idx="1394">
                        <c:v>43330.500090335649</c:v>
                      </c:pt>
                      <c:pt idx="1395">
                        <c:v>43330.541757060186</c:v>
                      </c:pt>
                      <c:pt idx="1396">
                        <c:v>43330.583423784723</c:v>
                      </c:pt>
                      <c:pt idx="1397">
                        <c:v>43330.62509050926</c:v>
                      </c:pt>
                      <c:pt idx="1398">
                        <c:v>43330.666757233797</c:v>
                      </c:pt>
                      <c:pt idx="1399">
                        <c:v>43330.708423958335</c:v>
                      </c:pt>
                      <c:pt idx="1400">
                        <c:v>43330.750090682872</c:v>
                      </c:pt>
                      <c:pt idx="1401">
                        <c:v>43330.791757407409</c:v>
                      </c:pt>
                      <c:pt idx="1402">
                        <c:v>43330.833424131946</c:v>
                      </c:pt>
                      <c:pt idx="1403">
                        <c:v>43330.875090856483</c:v>
                      </c:pt>
                      <c:pt idx="1404">
                        <c:v>43330.916757581021</c:v>
                      </c:pt>
                      <c:pt idx="1405">
                        <c:v>43330.958424305558</c:v>
                      </c:pt>
                      <c:pt idx="1406">
                        <c:v>43331.000091030095</c:v>
                      </c:pt>
                      <c:pt idx="1407">
                        <c:v>43331.041757754632</c:v>
                      </c:pt>
                      <c:pt idx="1408">
                        <c:v>43331.083424479169</c:v>
                      </c:pt>
                      <c:pt idx="1409">
                        <c:v>43331.125091203707</c:v>
                      </c:pt>
                      <c:pt idx="1410">
                        <c:v>43331.166757928244</c:v>
                      </c:pt>
                      <c:pt idx="1411">
                        <c:v>43331.208424652781</c:v>
                      </c:pt>
                      <c:pt idx="1412">
                        <c:v>43331.250091377318</c:v>
                      </c:pt>
                      <c:pt idx="1413">
                        <c:v>43331.291758101848</c:v>
                      </c:pt>
                      <c:pt idx="1414">
                        <c:v>43331.333424826385</c:v>
                      </c:pt>
                      <c:pt idx="1415">
                        <c:v>43331.375091550923</c:v>
                      </c:pt>
                      <c:pt idx="1416">
                        <c:v>43331.41675827546</c:v>
                      </c:pt>
                      <c:pt idx="1417">
                        <c:v>43331.458424999997</c:v>
                      </c:pt>
                      <c:pt idx="1418">
                        <c:v>43331.500091724534</c:v>
                      </c:pt>
                      <c:pt idx="1419">
                        <c:v>43331.541758449071</c:v>
                      </c:pt>
                      <c:pt idx="1420">
                        <c:v>43331.583425173609</c:v>
                      </c:pt>
                      <c:pt idx="1421">
                        <c:v>43331.625091898146</c:v>
                      </c:pt>
                      <c:pt idx="1422">
                        <c:v>43331.666758622683</c:v>
                      </c:pt>
                      <c:pt idx="1423">
                        <c:v>43331.70842534722</c:v>
                      </c:pt>
                      <c:pt idx="1424">
                        <c:v>43331.750092071758</c:v>
                      </c:pt>
                      <c:pt idx="1425">
                        <c:v>43331.791758796295</c:v>
                      </c:pt>
                      <c:pt idx="1426">
                        <c:v>43331.833425520832</c:v>
                      </c:pt>
                      <c:pt idx="1427">
                        <c:v>43331.875092245369</c:v>
                      </c:pt>
                      <c:pt idx="1428">
                        <c:v>43331.916758969906</c:v>
                      </c:pt>
                      <c:pt idx="1429">
                        <c:v>43331.958425694444</c:v>
                      </c:pt>
                      <c:pt idx="1430">
                        <c:v>43332.000092418981</c:v>
                      </c:pt>
                      <c:pt idx="1431">
                        <c:v>43332.041759143518</c:v>
                      </c:pt>
                      <c:pt idx="1432">
                        <c:v>43332.083425868055</c:v>
                      </c:pt>
                      <c:pt idx="1433">
                        <c:v>43332.125092592592</c:v>
                      </c:pt>
                      <c:pt idx="1434">
                        <c:v>43332.16675931713</c:v>
                      </c:pt>
                      <c:pt idx="1435">
                        <c:v>43332.208426041667</c:v>
                      </c:pt>
                      <c:pt idx="1436">
                        <c:v>43332.250092766204</c:v>
                      </c:pt>
                      <c:pt idx="1437">
                        <c:v>43332.291759490741</c:v>
                      </c:pt>
                      <c:pt idx="1438">
                        <c:v>43332.333426215278</c:v>
                      </c:pt>
                      <c:pt idx="1439">
                        <c:v>43332.375092939816</c:v>
                      </c:pt>
                      <c:pt idx="1440">
                        <c:v>43332.416759664353</c:v>
                      </c:pt>
                      <c:pt idx="1441">
                        <c:v>43332.45842638889</c:v>
                      </c:pt>
                      <c:pt idx="1442">
                        <c:v>43332.500093113427</c:v>
                      </c:pt>
                      <c:pt idx="1443">
                        <c:v>43332.541759837964</c:v>
                      </c:pt>
                      <c:pt idx="1444">
                        <c:v>43332.583426562502</c:v>
                      </c:pt>
                      <c:pt idx="1445">
                        <c:v>43332.625093287039</c:v>
                      </c:pt>
                      <c:pt idx="1446">
                        <c:v>43332.666760011576</c:v>
                      </c:pt>
                      <c:pt idx="1447">
                        <c:v>43332.708426736113</c:v>
                      </c:pt>
                      <c:pt idx="1448">
                        <c:v>43332.750093460651</c:v>
                      </c:pt>
                      <c:pt idx="1449">
                        <c:v>43332.791760185188</c:v>
                      </c:pt>
                      <c:pt idx="1450">
                        <c:v>43332.833426909725</c:v>
                      </c:pt>
                      <c:pt idx="1451">
                        <c:v>43332.875093634262</c:v>
                      </c:pt>
                      <c:pt idx="1452">
                        <c:v>43332.916760358799</c:v>
                      </c:pt>
                      <c:pt idx="1453">
                        <c:v>43332.958427083337</c:v>
                      </c:pt>
                      <c:pt idx="1454">
                        <c:v>43333.000093807874</c:v>
                      </c:pt>
                      <c:pt idx="1455">
                        <c:v>43333.041760532411</c:v>
                      </c:pt>
                      <c:pt idx="1456">
                        <c:v>43333.083427256941</c:v>
                      </c:pt>
                      <c:pt idx="1457">
                        <c:v>43333.125093981478</c:v>
                      </c:pt>
                      <c:pt idx="1458">
                        <c:v>43333.166760706015</c:v>
                      </c:pt>
                      <c:pt idx="1459">
                        <c:v>43333.208427430553</c:v>
                      </c:pt>
                      <c:pt idx="1460">
                        <c:v>43333.25009415509</c:v>
                      </c:pt>
                      <c:pt idx="1461">
                        <c:v>43333.291760879627</c:v>
                      </c:pt>
                      <c:pt idx="1462">
                        <c:v>43333.333427604164</c:v>
                      </c:pt>
                      <c:pt idx="1463">
                        <c:v>43333.375094328701</c:v>
                      </c:pt>
                      <c:pt idx="1464">
                        <c:v>43333.416761053239</c:v>
                      </c:pt>
                      <c:pt idx="1465">
                        <c:v>43333.458427777776</c:v>
                      </c:pt>
                      <c:pt idx="1466">
                        <c:v>43333.500094502313</c:v>
                      </c:pt>
                      <c:pt idx="1467">
                        <c:v>43333.54176122685</c:v>
                      </c:pt>
                      <c:pt idx="1468">
                        <c:v>43333.583427951387</c:v>
                      </c:pt>
                      <c:pt idx="1469">
                        <c:v>43333.625094675925</c:v>
                      </c:pt>
                      <c:pt idx="1470">
                        <c:v>43333.666761400462</c:v>
                      </c:pt>
                      <c:pt idx="1471">
                        <c:v>43333.708428124999</c:v>
                      </c:pt>
                      <c:pt idx="1472">
                        <c:v>43333.750094849536</c:v>
                      </c:pt>
                      <c:pt idx="1473">
                        <c:v>43333.791761574073</c:v>
                      </c:pt>
                      <c:pt idx="1474">
                        <c:v>43333.833428298611</c:v>
                      </c:pt>
                      <c:pt idx="1475">
                        <c:v>43333.875095023148</c:v>
                      </c:pt>
                      <c:pt idx="1476">
                        <c:v>43333.916761747685</c:v>
                      </c:pt>
                      <c:pt idx="1477">
                        <c:v>43333.958428472222</c:v>
                      </c:pt>
                      <c:pt idx="1478">
                        <c:v>43334.00009519676</c:v>
                      </c:pt>
                      <c:pt idx="1479">
                        <c:v>43334.041761921297</c:v>
                      </c:pt>
                      <c:pt idx="1480">
                        <c:v>43334.083428645834</c:v>
                      </c:pt>
                      <c:pt idx="1481">
                        <c:v>43334.125095370371</c:v>
                      </c:pt>
                      <c:pt idx="1482">
                        <c:v>43334.166762094908</c:v>
                      </c:pt>
                      <c:pt idx="1483">
                        <c:v>43334.208428819446</c:v>
                      </c:pt>
                      <c:pt idx="1484">
                        <c:v>43334.250095543983</c:v>
                      </c:pt>
                      <c:pt idx="1485">
                        <c:v>43334.29176226852</c:v>
                      </c:pt>
                      <c:pt idx="1486">
                        <c:v>43334.333428993057</c:v>
                      </c:pt>
                      <c:pt idx="1487">
                        <c:v>43334.375095717594</c:v>
                      </c:pt>
                      <c:pt idx="1488">
                        <c:v>43334.416762442132</c:v>
                      </c:pt>
                      <c:pt idx="1489">
                        <c:v>43334.458429166669</c:v>
                      </c:pt>
                      <c:pt idx="1490">
                        <c:v>43334.500095891206</c:v>
                      </c:pt>
                      <c:pt idx="1491">
                        <c:v>43334.541762615743</c:v>
                      </c:pt>
                      <c:pt idx="1492">
                        <c:v>43334.58342934028</c:v>
                      </c:pt>
                      <c:pt idx="1493">
                        <c:v>43334.625096064818</c:v>
                      </c:pt>
                      <c:pt idx="1494">
                        <c:v>43334.666762789355</c:v>
                      </c:pt>
                      <c:pt idx="1495">
                        <c:v>43334.708429513892</c:v>
                      </c:pt>
                      <c:pt idx="1496">
                        <c:v>43334.750096238429</c:v>
                      </c:pt>
                      <c:pt idx="1497">
                        <c:v>43334.791762962966</c:v>
                      </c:pt>
                      <c:pt idx="1498">
                        <c:v>43334.833429687496</c:v>
                      </c:pt>
                      <c:pt idx="1499">
                        <c:v>43334.875096412034</c:v>
                      </c:pt>
                      <c:pt idx="1500">
                        <c:v>43334.916763136571</c:v>
                      </c:pt>
                      <c:pt idx="1501">
                        <c:v>43334.958429861108</c:v>
                      </c:pt>
                      <c:pt idx="1502">
                        <c:v>43335.000096585645</c:v>
                      </c:pt>
                      <c:pt idx="1503">
                        <c:v>43335.041763310182</c:v>
                      </c:pt>
                      <c:pt idx="1504">
                        <c:v>43335.08343003472</c:v>
                      </c:pt>
                      <c:pt idx="1505">
                        <c:v>43335.125096759257</c:v>
                      </c:pt>
                      <c:pt idx="1506">
                        <c:v>43335.166763483794</c:v>
                      </c:pt>
                      <c:pt idx="1507">
                        <c:v>43335.208430208331</c:v>
                      </c:pt>
                      <c:pt idx="1508">
                        <c:v>43335.250096932868</c:v>
                      </c:pt>
                      <c:pt idx="1509">
                        <c:v>43335.291763657406</c:v>
                      </c:pt>
                      <c:pt idx="1510">
                        <c:v>43335.333430381943</c:v>
                      </c:pt>
                      <c:pt idx="1511">
                        <c:v>43335.37509710648</c:v>
                      </c:pt>
                      <c:pt idx="1512">
                        <c:v>43335.416763831017</c:v>
                      </c:pt>
                      <c:pt idx="1513">
                        <c:v>43335.458430555555</c:v>
                      </c:pt>
                      <c:pt idx="1514">
                        <c:v>43335.500097280092</c:v>
                      </c:pt>
                      <c:pt idx="1515">
                        <c:v>43335.541764004629</c:v>
                      </c:pt>
                      <c:pt idx="1516">
                        <c:v>43335.583430729166</c:v>
                      </c:pt>
                      <c:pt idx="1517">
                        <c:v>43335.625097453703</c:v>
                      </c:pt>
                      <c:pt idx="1518">
                        <c:v>43335.666764178241</c:v>
                      </c:pt>
                      <c:pt idx="1519">
                        <c:v>43335.708430902778</c:v>
                      </c:pt>
                      <c:pt idx="1520">
                        <c:v>43335.750097627315</c:v>
                      </c:pt>
                      <c:pt idx="1521">
                        <c:v>43335.791764351852</c:v>
                      </c:pt>
                      <c:pt idx="1522">
                        <c:v>43335.833431076389</c:v>
                      </c:pt>
                      <c:pt idx="1523">
                        <c:v>43335.875097800927</c:v>
                      </c:pt>
                      <c:pt idx="1524">
                        <c:v>43335.916764525464</c:v>
                      </c:pt>
                      <c:pt idx="1525">
                        <c:v>43335.958431250001</c:v>
                      </c:pt>
                      <c:pt idx="1526">
                        <c:v>43336.000097974538</c:v>
                      </c:pt>
                      <c:pt idx="1527">
                        <c:v>43336.041764699075</c:v>
                      </c:pt>
                      <c:pt idx="1528">
                        <c:v>43336.083431423613</c:v>
                      </c:pt>
                      <c:pt idx="1529">
                        <c:v>43336.12509814815</c:v>
                      </c:pt>
                      <c:pt idx="1530">
                        <c:v>43336.166764872687</c:v>
                      </c:pt>
                      <c:pt idx="1531">
                        <c:v>43336.208431597224</c:v>
                      </c:pt>
                      <c:pt idx="1532">
                        <c:v>43336.250098321761</c:v>
                      </c:pt>
                      <c:pt idx="1533">
                        <c:v>43336.291765046299</c:v>
                      </c:pt>
                      <c:pt idx="1534">
                        <c:v>43336.333431770836</c:v>
                      </c:pt>
                      <c:pt idx="1535">
                        <c:v>43336.375098495373</c:v>
                      </c:pt>
                      <c:pt idx="1536">
                        <c:v>43336.41676521991</c:v>
                      </c:pt>
                      <c:pt idx="1537">
                        <c:v>43336.458431944448</c:v>
                      </c:pt>
                      <c:pt idx="1538">
                        <c:v>43336.500098668985</c:v>
                      </c:pt>
                      <c:pt idx="1539">
                        <c:v>43336.541765393522</c:v>
                      </c:pt>
                      <c:pt idx="1540">
                        <c:v>43336.583432118059</c:v>
                      </c:pt>
                      <c:pt idx="1541">
                        <c:v>43336.625098842589</c:v>
                      </c:pt>
                      <c:pt idx="1542">
                        <c:v>43336.666765567126</c:v>
                      </c:pt>
                      <c:pt idx="1543">
                        <c:v>43336.708432291663</c:v>
                      </c:pt>
                      <c:pt idx="1544">
                        <c:v>43336.750099016201</c:v>
                      </c:pt>
                      <c:pt idx="1545">
                        <c:v>43336.791765740738</c:v>
                      </c:pt>
                      <c:pt idx="1546">
                        <c:v>43336.833432465275</c:v>
                      </c:pt>
                      <c:pt idx="1547">
                        <c:v>43336.875099189812</c:v>
                      </c:pt>
                      <c:pt idx="1548">
                        <c:v>43336.91676591435</c:v>
                      </c:pt>
                      <c:pt idx="1549">
                        <c:v>43336.958432638887</c:v>
                      </c:pt>
                      <c:pt idx="1550">
                        <c:v>43337.000099363424</c:v>
                      </c:pt>
                      <c:pt idx="1551">
                        <c:v>43337.041766087961</c:v>
                      </c:pt>
                      <c:pt idx="1552">
                        <c:v>43337.083432812498</c:v>
                      </c:pt>
                      <c:pt idx="1553">
                        <c:v>43337.125099537036</c:v>
                      </c:pt>
                      <c:pt idx="1554">
                        <c:v>43337.166766261573</c:v>
                      </c:pt>
                      <c:pt idx="1555">
                        <c:v>43337.20843298611</c:v>
                      </c:pt>
                      <c:pt idx="1556">
                        <c:v>43337.250099710647</c:v>
                      </c:pt>
                      <c:pt idx="1557">
                        <c:v>43337.291766435184</c:v>
                      </c:pt>
                      <c:pt idx="1558">
                        <c:v>43337.333433159722</c:v>
                      </c:pt>
                      <c:pt idx="1559">
                        <c:v>43337.375099884259</c:v>
                      </c:pt>
                      <c:pt idx="1560">
                        <c:v>43337.416766608796</c:v>
                      </c:pt>
                      <c:pt idx="1561">
                        <c:v>43337.458433333333</c:v>
                      </c:pt>
                      <c:pt idx="1562">
                        <c:v>43337.50010005787</c:v>
                      </c:pt>
                      <c:pt idx="1563">
                        <c:v>43337.541766782408</c:v>
                      </c:pt>
                      <c:pt idx="1564">
                        <c:v>43337.583433506945</c:v>
                      </c:pt>
                      <c:pt idx="1565">
                        <c:v>43337.625100231482</c:v>
                      </c:pt>
                      <c:pt idx="1566">
                        <c:v>43337.666766956019</c:v>
                      </c:pt>
                      <c:pt idx="1567">
                        <c:v>43337.708433680556</c:v>
                      </c:pt>
                      <c:pt idx="1568">
                        <c:v>43337.750100405094</c:v>
                      </c:pt>
                      <c:pt idx="1569">
                        <c:v>43337.791767129631</c:v>
                      </c:pt>
                      <c:pt idx="1570">
                        <c:v>43337.833433854168</c:v>
                      </c:pt>
                      <c:pt idx="1571">
                        <c:v>43337.875100578705</c:v>
                      </c:pt>
                      <c:pt idx="1572">
                        <c:v>43337.916767303243</c:v>
                      </c:pt>
                      <c:pt idx="1573">
                        <c:v>43337.95843402778</c:v>
                      </c:pt>
                      <c:pt idx="1574">
                        <c:v>43338.000100752317</c:v>
                      </c:pt>
                      <c:pt idx="1575">
                        <c:v>43338.041767476854</c:v>
                      </c:pt>
                      <c:pt idx="1576">
                        <c:v>43338.083434201391</c:v>
                      </c:pt>
                      <c:pt idx="1577">
                        <c:v>43338.125100925929</c:v>
                      </c:pt>
                      <c:pt idx="1578">
                        <c:v>43338.166767650466</c:v>
                      </c:pt>
                      <c:pt idx="1579">
                        <c:v>43338.208434375003</c:v>
                      </c:pt>
                      <c:pt idx="1580">
                        <c:v>43338.25010109954</c:v>
                      </c:pt>
                      <c:pt idx="1581">
                        <c:v>43338.291767824077</c:v>
                      </c:pt>
                      <c:pt idx="1582">
                        <c:v>43338.333434548615</c:v>
                      </c:pt>
                      <c:pt idx="1583">
                        <c:v>43338.375101273145</c:v>
                      </c:pt>
                      <c:pt idx="1584">
                        <c:v>43338.416767997682</c:v>
                      </c:pt>
                      <c:pt idx="1585">
                        <c:v>43338.458434722219</c:v>
                      </c:pt>
                      <c:pt idx="1586">
                        <c:v>43338.500101446756</c:v>
                      </c:pt>
                      <c:pt idx="1587">
                        <c:v>43338.541768171293</c:v>
                      </c:pt>
                      <c:pt idx="1588">
                        <c:v>43338.583434895831</c:v>
                      </c:pt>
                      <c:pt idx="1589">
                        <c:v>43338.625101620368</c:v>
                      </c:pt>
                      <c:pt idx="1590">
                        <c:v>43338.666768344905</c:v>
                      </c:pt>
                      <c:pt idx="1591">
                        <c:v>43338.708435069442</c:v>
                      </c:pt>
                      <c:pt idx="1592">
                        <c:v>43338.750101793979</c:v>
                      </c:pt>
                      <c:pt idx="1593">
                        <c:v>43338.791768518517</c:v>
                      </c:pt>
                      <c:pt idx="1594">
                        <c:v>43338.833435243054</c:v>
                      </c:pt>
                      <c:pt idx="1595">
                        <c:v>43338.875101967591</c:v>
                      </c:pt>
                      <c:pt idx="1596">
                        <c:v>43338.916768692128</c:v>
                      </c:pt>
                      <c:pt idx="1597">
                        <c:v>43338.958435416665</c:v>
                      </c:pt>
                      <c:pt idx="1598">
                        <c:v>43339.000102141203</c:v>
                      </c:pt>
                      <c:pt idx="1599">
                        <c:v>43339.04176886574</c:v>
                      </c:pt>
                      <c:pt idx="1600">
                        <c:v>43339.083435590277</c:v>
                      </c:pt>
                      <c:pt idx="1601">
                        <c:v>43339.125102314814</c:v>
                      </c:pt>
                      <c:pt idx="1602">
                        <c:v>43339.166769039351</c:v>
                      </c:pt>
                      <c:pt idx="1603">
                        <c:v>43339.208435763889</c:v>
                      </c:pt>
                      <c:pt idx="1604">
                        <c:v>43339.250102488426</c:v>
                      </c:pt>
                      <c:pt idx="1605">
                        <c:v>43339.291769212963</c:v>
                      </c:pt>
                      <c:pt idx="1606">
                        <c:v>43339.3334359375</c:v>
                      </c:pt>
                      <c:pt idx="1607">
                        <c:v>43339.375102662038</c:v>
                      </c:pt>
                      <c:pt idx="1608">
                        <c:v>43339.416769386575</c:v>
                      </c:pt>
                      <c:pt idx="1609">
                        <c:v>43339.458436111112</c:v>
                      </c:pt>
                      <c:pt idx="1610">
                        <c:v>43339.500102835649</c:v>
                      </c:pt>
                      <c:pt idx="1611">
                        <c:v>43339.541769560186</c:v>
                      </c:pt>
                      <c:pt idx="1612">
                        <c:v>43339.583436284724</c:v>
                      </c:pt>
                      <c:pt idx="1613">
                        <c:v>43339.625103009261</c:v>
                      </c:pt>
                      <c:pt idx="1614">
                        <c:v>43339.666769733798</c:v>
                      </c:pt>
                      <c:pt idx="1615">
                        <c:v>43339.708436458335</c:v>
                      </c:pt>
                      <c:pt idx="1616">
                        <c:v>43339.750103182872</c:v>
                      </c:pt>
                      <c:pt idx="1617">
                        <c:v>43339.79176990741</c:v>
                      </c:pt>
                      <c:pt idx="1618">
                        <c:v>43339.833436631947</c:v>
                      </c:pt>
                      <c:pt idx="1619">
                        <c:v>43339.875103356484</c:v>
                      </c:pt>
                      <c:pt idx="1620">
                        <c:v>43339.916770081021</c:v>
                      </c:pt>
                      <c:pt idx="1621">
                        <c:v>43339.958436805558</c:v>
                      </c:pt>
                      <c:pt idx="1622">
                        <c:v>43340.000103530096</c:v>
                      </c:pt>
                      <c:pt idx="1623">
                        <c:v>43340.041770254633</c:v>
                      </c:pt>
                      <c:pt idx="1624">
                        <c:v>43340.08343697917</c:v>
                      </c:pt>
                      <c:pt idx="1625">
                        <c:v>43340.125103703707</c:v>
                      </c:pt>
                      <c:pt idx="1626">
                        <c:v>43340.166770428237</c:v>
                      </c:pt>
                      <c:pt idx="1627">
                        <c:v>43340.208437152774</c:v>
                      </c:pt>
                      <c:pt idx="1628">
                        <c:v>43340.250103877312</c:v>
                      </c:pt>
                      <c:pt idx="1629">
                        <c:v>43340.291770601849</c:v>
                      </c:pt>
                      <c:pt idx="1630">
                        <c:v>43340.333437326386</c:v>
                      </c:pt>
                      <c:pt idx="1631">
                        <c:v>43340.375104050923</c:v>
                      </c:pt>
                      <c:pt idx="1632">
                        <c:v>43340.41677077546</c:v>
                      </c:pt>
                      <c:pt idx="1633">
                        <c:v>43340.458437499998</c:v>
                      </c:pt>
                      <c:pt idx="1634">
                        <c:v>43340.500104224535</c:v>
                      </c:pt>
                      <c:pt idx="1635">
                        <c:v>43340.541770949072</c:v>
                      </c:pt>
                      <c:pt idx="1636">
                        <c:v>43340.583437673609</c:v>
                      </c:pt>
                      <c:pt idx="1637">
                        <c:v>43340.625104398147</c:v>
                      </c:pt>
                      <c:pt idx="1638">
                        <c:v>43340.666771122684</c:v>
                      </c:pt>
                      <c:pt idx="1639">
                        <c:v>43340.708437847221</c:v>
                      </c:pt>
                      <c:pt idx="1640">
                        <c:v>43340.750104571758</c:v>
                      </c:pt>
                      <c:pt idx="1641">
                        <c:v>43340.791771296295</c:v>
                      </c:pt>
                      <c:pt idx="1642">
                        <c:v>43340.833438020833</c:v>
                      </c:pt>
                      <c:pt idx="1643">
                        <c:v>43340.87510474537</c:v>
                      </c:pt>
                      <c:pt idx="1644">
                        <c:v>43340.916771469907</c:v>
                      </c:pt>
                      <c:pt idx="1645">
                        <c:v>43340.958438194444</c:v>
                      </c:pt>
                      <c:pt idx="1646">
                        <c:v>43341.000104918981</c:v>
                      </c:pt>
                      <c:pt idx="1647">
                        <c:v>43341.041771643519</c:v>
                      </c:pt>
                      <c:pt idx="1648">
                        <c:v>43341.083438368056</c:v>
                      </c:pt>
                      <c:pt idx="1649">
                        <c:v>43341.125105092593</c:v>
                      </c:pt>
                      <c:pt idx="1650">
                        <c:v>43341.166771990742</c:v>
                      </c:pt>
                      <c:pt idx="1651">
                        <c:v>43341.208438773145</c:v>
                      </c:pt>
                      <c:pt idx="1652">
                        <c:v>43341.250105555555</c:v>
                      </c:pt>
                      <c:pt idx="1653">
                        <c:v>43341.291772337965</c:v>
                      </c:pt>
                      <c:pt idx="1654">
                        <c:v>43341.333439120368</c:v>
                      </c:pt>
                      <c:pt idx="1655">
                        <c:v>43341.375105902778</c:v>
                      </c:pt>
                      <c:pt idx="1656">
                        <c:v>43341.416772685188</c:v>
                      </c:pt>
                      <c:pt idx="1657">
                        <c:v>43341.458439467591</c:v>
                      </c:pt>
                      <c:pt idx="1658">
                        <c:v>43341.500106250001</c:v>
                      </c:pt>
                      <c:pt idx="1659">
                        <c:v>43341.541773032404</c:v>
                      </c:pt>
                      <c:pt idx="1660">
                        <c:v>43341.583439814814</c:v>
                      </c:pt>
                      <c:pt idx="1661">
                        <c:v>43341.625106597225</c:v>
                      </c:pt>
                      <c:pt idx="1662">
                        <c:v>43341.666773379628</c:v>
                      </c:pt>
                      <c:pt idx="1663">
                        <c:v>43341.708440162038</c:v>
                      </c:pt>
                      <c:pt idx="1664">
                        <c:v>43341.750106944448</c:v>
                      </c:pt>
                      <c:pt idx="1665">
                        <c:v>43341.791773726851</c:v>
                      </c:pt>
                      <c:pt idx="1666">
                        <c:v>43341.833440509261</c:v>
                      </c:pt>
                      <c:pt idx="1667">
                        <c:v>43341.875107291664</c:v>
                      </c:pt>
                      <c:pt idx="1668">
                        <c:v>43341.916774074074</c:v>
                      </c:pt>
                      <c:pt idx="1669">
                        <c:v>43341.958440856484</c:v>
                      </c:pt>
                      <c:pt idx="1670">
                        <c:v>43342.000104166669</c:v>
                      </c:pt>
                      <c:pt idx="1671">
                        <c:v>43342.041774421297</c:v>
                      </c:pt>
                      <c:pt idx="1672">
                        <c:v>43342.0834412037</c:v>
                      </c:pt>
                      <c:pt idx="1673">
                        <c:v>43342.12510798611</c:v>
                      </c:pt>
                      <c:pt idx="1674">
                        <c:v>43342.166774768521</c:v>
                      </c:pt>
                      <c:pt idx="1675">
                        <c:v>43342.208437499998</c:v>
                      </c:pt>
                      <c:pt idx="1676">
                        <c:v>43342.250108043983</c:v>
                      </c:pt>
                      <c:pt idx="1677">
                        <c:v>43342.291774768521</c:v>
                      </c:pt>
                      <c:pt idx="1678">
                        <c:v>43342.333441493058</c:v>
                      </c:pt>
                      <c:pt idx="1679">
                        <c:v>43342.375108217595</c:v>
                      </c:pt>
                      <c:pt idx="1680">
                        <c:v>43342.416774942132</c:v>
                      </c:pt>
                      <c:pt idx="1681">
                        <c:v>43342.458441666669</c:v>
                      </c:pt>
                      <c:pt idx="1682">
                        <c:v>43342.500108391207</c:v>
                      </c:pt>
                      <c:pt idx="1683">
                        <c:v>43342.541775115744</c:v>
                      </c:pt>
                      <c:pt idx="1684">
                        <c:v>43342.583441840281</c:v>
                      </c:pt>
                      <c:pt idx="1685">
                        <c:v>43342.625108564818</c:v>
                      </c:pt>
                      <c:pt idx="1686">
                        <c:v>43342.666775289355</c:v>
                      </c:pt>
                      <c:pt idx="1687">
                        <c:v>43342.708442013885</c:v>
                      </c:pt>
                    </c:numCache>
                  </c:numRef>
                </c:xVal>
                <c:yVal>
                  <c:numRef>
                    <c:extLst>
                      <c:ext uri="{02D57815-91ED-43cb-92C2-25804820EDAC}">
                        <c15:formulaRef>
                          <c15:sqref>Sheet1!$F$6:$F$1693</c15:sqref>
                        </c15:formulaRef>
                      </c:ext>
                    </c:extLst>
                    <c:numCache>
                      <c:formatCode>General</c:formatCode>
                      <c:ptCount val="1688"/>
                      <c:pt idx="0">
                        <c:v>26.516666666666666</c:v>
                      </c:pt>
                      <c:pt idx="1">
                        <c:v>26.216666666666669</c:v>
                      </c:pt>
                      <c:pt idx="2">
                        <c:v>26.3</c:v>
                      </c:pt>
                      <c:pt idx="3">
                        <c:v>26.5</c:v>
                      </c:pt>
                      <c:pt idx="4">
                        <c:v>26.650000000000002</c:v>
                      </c:pt>
                      <c:pt idx="5">
                        <c:v>26.8</c:v>
                      </c:pt>
                      <c:pt idx="6">
                        <c:v>27</c:v>
                      </c:pt>
                      <c:pt idx="7">
                        <c:v>27.016666666666666</c:v>
                      </c:pt>
                      <c:pt idx="8">
                        <c:v>27.033333333333331</c:v>
                      </c:pt>
                      <c:pt idx="9">
                        <c:v>26.883333333333336</c:v>
                      </c:pt>
                      <c:pt idx="10">
                        <c:v>26.683333333333334</c:v>
                      </c:pt>
                      <c:pt idx="11">
                        <c:v>26.533333333333331</c:v>
                      </c:pt>
                      <c:pt idx="12">
                        <c:v>26.416666666666668</c:v>
                      </c:pt>
                      <c:pt idx="13">
                        <c:v>26.283333333333331</c:v>
                      </c:pt>
                      <c:pt idx="14">
                        <c:v>26.033333333333331</c:v>
                      </c:pt>
                      <c:pt idx="15">
                        <c:v>25.783333333333331</c:v>
                      </c:pt>
                      <c:pt idx="16">
                        <c:v>25.533333333333335</c:v>
                      </c:pt>
                      <c:pt idx="17">
                        <c:v>25.266666666666666</c:v>
                      </c:pt>
                      <c:pt idx="18">
                        <c:v>25.066666666666666</c:v>
                      </c:pt>
                      <c:pt idx="19">
                        <c:v>24.783333333333331</c:v>
                      </c:pt>
                      <c:pt idx="20">
                        <c:v>25.016666666666669</c:v>
                      </c:pt>
                      <c:pt idx="21">
                        <c:v>25.149999999999995</c:v>
                      </c:pt>
                      <c:pt idx="22">
                        <c:v>25.150000000000002</c:v>
                      </c:pt>
                      <c:pt idx="23">
                        <c:v>25.083333333333332</c:v>
                      </c:pt>
                      <c:pt idx="24">
                        <c:v>25.083333333333332</c:v>
                      </c:pt>
                      <c:pt idx="25">
                        <c:v>25.166666666666668</c:v>
                      </c:pt>
                      <c:pt idx="26">
                        <c:v>25.183333333333337</c:v>
                      </c:pt>
                      <c:pt idx="27">
                        <c:v>25.400000000000002</c:v>
                      </c:pt>
                      <c:pt idx="28">
                        <c:v>25.5</c:v>
                      </c:pt>
                      <c:pt idx="29">
                        <c:v>25.783333333333331</c:v>
                      </c:pt>
                      <c:pt idx="30">
                        <c:v>25.900000000000002</c:v>
                      </c:pt>
                      <c:pt idx="31">
                        <c:v>25.916666666666668</c:v>
                      </c:pt>
                      <c:pt idx="32">
                        <c:v>25.833333333333332</c:v>
                      </c:pt>
                      <c:pt idx="33">
                        <c:v>25.666666666666668</c:v>
                      </c:pt>
                      <c:pt idx="34">
                        <c:v>25.533333333333331</c:v>
                      </c:pt>
                      <c:pt idx="35">
                        <c:v>25.400000000000002</c:v>
                      </c:pt>
                      <c:pt idx="36">
                        <c:v>25.3</c:v>
                      </c:pt>
                      <c:pt idx="37">
                        <c:v>25.216666666666669</c:v>
                      </c:pt>
                      <c:pt idx="38">
                        <c:v>25.033333333333335</c:v>
                      </c:pt>
                      <c:pt idx="39">
                        <c:v>24.849999999999998</c:v>
                      </c:pt>
                      <c:pt idx="40">
                        <c:v>24.716666666666669</c:v>
                      </c:pt>
                      <c:pt idx="41">
                        <c:v>24.766666666666666</c:v>
                      </c:pt>
                      <c:pt idx="42">
                        <c:v>24.616666666666664</c:v>
                      </c:pt>
                      <c:pt idx="43">
                        <c:v>23.900000000000002</c:v>
                      </c:pt>
                      <c:pt idx="44">
                        <c:v>23.866666666666664</c:v>
                      </c:pt>
                      <c:pt idx="45">
                        <c:v>24.033333333333331</c:v>
                      </c:pt>
                      <c:pt idx="46">
                        <c:v>24.216666666666669</c:v>
                      </c:pt>
                      <c:pt idx="47">
                        <c:v>24.033333333333331</c:v>
                      </c:pt>
                      <c:pt idx="48">
                        <c:v>24.166666666666668</c:v>
                      </c:pt>
                      <c:pt idx="49">
                        <c:v>24.283333333333331</c:v>
                      </c:pt>
                      <c:pt idx="50">
                        <c:v>24.533333333333331</c:v>
                      </c:pt>
                      <c:pt idx="51">
                        <c:v>24.833333333333332</c:v>
                      </c:pt>
                      <c:pt idx="52">
                        <c:v>25.100000000000005</c:v>
                      </c:pt>
                      <c:pt idx="53">
                        <c:v>25.216666666666669</c:v>
                      </c:pt>
                      <c:pt idx="54">
                        <c:v>25.416666666666668</c:v>
                      </c:pt>
                      <c:pt idx="55">
                        <c:v>25.433333333333337</c:v>
                      </c:pt>
                      <c:pt idx="56">
                        <c:v>25.366666666666664</c:v>
                      </c:pt>
                      <c:pt idx="57">
                        <c:v>25.25</c:v>
                      </c:pt>
                      <c:pt idx="58">
                        <c:v>25.2</c:v>
                      </c:pt>
                      <c:pt idx="59">
                        <c:v>25.149999999999995</c:v>
                      </c:pt>
                      <c:pt idx="60">
                        <c:v>25.016666666666666</c:v>
                      </c:pt>
                      <c:pt idx="61">
                        <c:v>24.966666666666669</c:v>
                      </c:pt>
                      <c:pt idx="62">
                        <c:v>25</c:v>
                      </c:pt>
                      <c:pt idx="63">
                        <c:v>24.933333333333337</c:v>
                      </c:pt>
                      <c:pt idx="64">
                        <c:v>24.799999999999997</c:v>
                      </c:pt>
                      <c:pt idx="65">
                        <c:v>24.333333333333332</c:v>
                      </c:pt>
                      <c:pt idx="66">
                        <c:v>23.849999999999998</c:v>
                      </c:pt>
                      <c:pt idx="67">
                        <c:v>23.533333333333335</c:v>
                      </c:pt>
                      <c:pt idx="68">
                        <c:v>23.45</c:v>
                      </c:pt>
                      <c:pt idx="69">
                        <c:v>23.716666666666669</c:v>
                      </c:pt>
                      <c:pt idx="70">
                        <c:v>23.933333333333334</c:v>
                      </c:pt>
                      <c:pt idx="71">
                        <c:v>23.900000000000002</c:v>
                      </c:pt>
                      <c:pt idx="72">
                        <c:v>24</c:v>
                      </c:pt>
                      <c:pt idx="73">
                        <c:v>24.083333333333332</c:v>
                      </c:pt>
                      <c:pt idx="74">
                        <c:v>24.166666666666671</c:v>
                      </c:pt>
                      <c:pt idx="75">
                        <c:v>24.383333333333336</c:v>
                      </c:pt>
                      <c:pt idx="76">
                        <c:v>24.583333333333332</c:v>
                      </c:pt>
                      <c:pt idx="77">
                        <c:v>24.783333333333331</c:v>
                      </c:pt>
                      <c:pt idx="78">
                        <c:v>24.900000000000002</c:v>
                      </c:pt>
                      <c:pt idx="79">
                        <c:v>25.016666666666666</c:v>
                      </c:pt>
                      <c:pt idx="80">
                        <c:v>24.933333333333337</c:v>
                      </c:pt>
                      <c:pt idx="81">
                        <c:v>24.816666666666663</c:v>
                      </c:pt>
                      <c:pt idx="82">
                        <c:v>24.400000000000002</c:v>
                      </c:pt>
                      <c:pt idx="83">
                        <c:v>24.016666666666666</c:v>
                      </c:pt>
                      <c:pt idx="84">
                        <c:v>24</c:v>
                      </c:pt>
                      <c:pt idx="85">
                        <c:v>24.083333333333332</c:v>
                      </c:pt>
                      <c:pt idx="86">
                        <c:v>23.55</c:v>
                      </c:pt>
                      <c:pt idx="87">
                        <c:v>23</c:v>
                      </c:pt>
                      <c:pt idx="88">
                        <c:v>22.783333333333331</c:v>
                      </c:pt>
                      <c:pt idx="89">
                        <c:v>22.583333333333332</c:v>
                      </c:pt>
                      <c:pt idx="90">
                        <c:v>22.283333333333331</c:v>
                      </c:pt>
                      <c:pt idx="91">
                        <c:v>22.05</c:v>
                      </c:pt>
                      <c:pt idx="92">
                        <c:v>22.099999999999998</c:v>
                      </c:pt>
                      <c:pt idx="93">
                        <c:v>22.483333333333334</c:v>
                      </c:pt>
                      <c:pt idx="94">
                        <c:v>22.566666666666663</c:v>
                      </c:pt>
                      <c:pt idx="95">
                        <c:v>22.983333333333334</c:v>
                      </c:pt>
                      <c:pt idx="96">
                        <c:v>23.383333333333336</c:v>
                      </c:pt>
                      <c:pt idx="97">
                        <c:v>23.633333333333336</c:v>
                      </c:pt>
                      <c:pt idx="98">
                        <c:v>23.866666666666671</c:v>
                      </c:pt>
                      <c:pt idx="99">
                        <c:v>24.183333333333337</c:v>
                      </c:pt>
                      <c:pt idx="100">
                        <c:v>24.583333333333332</c:v>
                      </c:pt>
                      <c:pt idx="101">
                        <c:v>24.933333333333334</c:v>
                      </c:pt>
                      <c:pt idx="102">
                        <c:v>25.2</c:v>
                      </c:pt>
                      <c:pt idx="103">
                        <c:v>25.366666666666671</c:v>
                      </c:pt>
                      <c:pt idx="104">
                        <c:v>25.5</c:v>
                      </c:pt>
                      <c:pt idx="105">
                        <c:v>25.5</c:v>
                      </c:pt>
                      <c:pt idx="106">
                        <c:v>25.5</c:v>
                      </c:pt>
                      <c:pt idx="107">
                        <c:v>25.483333333333334</c:v>
                      </c:pt>
                      <c:pt idx="108">
                        <c:v>25.116666666666664</c:v>
                      </c:pt>
                      <c:pt idx="109">
                        <c:v>25.183333333333334</c:v>
                      </c:pt>
                      <c:pt idx="110">
                        <c:v>25.2</c:v>
                      </c:pt>
                      <c:pt idx="111">
                        <c:v>25.116666666666664</c:v>
                      </c:pt>
                      <c:pt idx="112">
                        <c:v>25.016666666666666</c:v>
                      </c:pt>
                      <c:pt idx="113">
                        <c:v>24.933333333333337</c:v>
                      </c:pt>
                      <c:pt idx="114">
                        <c:v>24.766666666666666</c:v>
                      </c:pt>
                      <c:pt idx="115">
                        <c:v>24.649999999999995</c:v>
                      </c:pt>
                      <c:pt idx="116">
                        <c:v>24.733333333333334</c:v>
                      </c:pt>
                      <c:pt idx="117">
                        <c:v>24.8</c:v>
                      </c:pt>
                      <c:pt idx="118">
                        <c:v>24.900000000000002</c:v>
                      </c:pt>
                      <c:pt idx="119">
                        <c:v>25.200000000000003</c:v>
                      </c:pt>
                      <c:pt idx="120">
                        <c:v>25.333333333333332</c:v>
                      </c:pt>
                      <c:pt idx="121">
                        <c:v>25.466666666666669</c:v>
                      </c:pt>
                      <c:pt idx="122">
                        <c:v>25.683333333333337</c:v>
                      </c:pt>
                      <c:pt idx="123">
                        <c:v>25.900000000000002</c:v>
                      </c:pt>
                      <c:pt idx="124">
                        <c:v>26.083333333333329</c:v>
                      </c:pt>
                      <c:pt idx="125">
                        <c:v>26.283333333333335</c:v>
                      </c:pt>
                      <c:pt idx="126">
                        <c:v>26.533333333333331</c:v>
                      </c:pt>
                      <c:pt idx="127">
                        <c:v>26.533333333333331</c:v>
                      </c:pt>
                      <c:pt idx="128">
                        <c:v>26.583333333333332</c:v>
                      </c:pt>
                      <c:pt idx="129">
                        <c:v>26.400000000000006</c:v>
                      </c:pt>
                      <c:pt idx="130">
                        <c:v>26.2</c:v>
                      </c:pt>
                      <c:pt idx="131">
                        <c:v>26.099999999999998</c:v>
                      </c:pt>
                      <c:pt idx="132">
                        <c:v>26.099999999999998</c:v>
                      </c:pt>
                      <c:pt idx="133">
                        <c:v>26.016666666666666</c:v>
                      </c:pt>
                      <c:pt idx="134">
                        <c:v>25.883333333333336</c:v>
                      </c:pt>
                      <c:pt idx="135">
                        <c:v>25.733333333333331</c:v>
                      </c:pt>
                      <c:pt idx="136">
                        <c:v>25.583333333333332</c:v>
                      </c:pt>
                      <c:pt idx="137">
                        <c:v>25.416666666666671</c:v>
                      </c:pt>
                      <c:pt idx="138">
                        <c:v>25.266666666666666</c:v>
                      </c:pt>
                      <c:pt idx="139">
                        <c:v>25.099999999999998</c:v>
                      </c:pt>
                      <c:pt idx="140">
                        <c:v>25.099999999999998</c:v>
                      </c:pt>
                      <c:pt idx="141">
                        <c:v>25.150000000000002</c:v>
                      </c:pt>
                      <c:pt idx="142">
                        <c:v>25.316666666666666</c:v>
                      </c:pt>
                      <c:pt idx="143">
                        <c:v>25.583333333333332</c:v>
                      </c:pt>
                      <c:pt idx="144">
                        <c:v>25.900000000000002</c:v>
                      </c:pt>
                      <c:pt idx="145">
                        <c:v>26.283333333333331</c:v>
                      </c:pt>
                      <c:pt idx="146">
                        <c:v>26.549999999999997</c:v>
                      </c:pt>
                      <c:pt idx="147">
                        <c:v>26.766666666666666</c:v>
                      </c:pt>
                      <c:pt idx="148">
                        <c:v>27</c:v>
                      </c:pt>
                      <c:pt idx="149">
                        <c:v>27.233333333333334</c:v>
                      </c:pt>
                      <c:pt idx="150">
                        <c:v>27.416666666666668</c:v>
                      </c:pt>
                      <c:pt idx="151">
                        <c:v>27.483333333333334</c:v>
                      </c:pt>
                      <c:pt idx="152">
                        <c:v>27.466666666666669</c:v>
                      </c:pt>
                      <c:pt idx="153">
                        <c:v>27.266666666666666</c:v>
                      </c:pt>
                      <c:pt idx="154">
                        <c:v>27.116666666666664</c:v>
                      </c:pt>
                      <c:pt idx="155">
                        <c:v>26.916666666666671</c:v>
                      </c:pt>
                      <c:pt idx="156">
                        <c:v>26.7</c:v>
                      </c:pt>
                      <c:pt idx="157">
                        <c:v>26.466666666666669</c:v>
                      </c:pt>
                      <c:pt idx="158">
                        <c:v>26.149999999999995</c:v>
                      </c:pt>
                      <c:pt idx="159">
                        <c:v>25.883333333333336</c:v>
                      </c:pt>
                      <c:pt idx="160">
                        <c:v>25.7</c:v>
                      </c:pt>
                      <c:pt idx="161">
                        <c:v>25.433333333333337</c:v>
                      </c:pt>
                      <c:pt idx="162">
                        <c:v>25.116666666666664</c:v>
                      </c:pt>
                      <c:pt idx="163">
                        <c:v>24.883333333333329</c:v>
                      </c:pt>
                      <c:pt idx="164">
                        <c:v>24.783333333333331</c:v>
                      </c:pt>
                      <c:pt idx="165">
                        <c:v>25.049999999999997</c:v>
                      </c:pt>
                      <c:pt idx="166">
                        <c:v>25.099999999999998</c:v>
                      </c:pt>
                      <c:pt idx="167">
                        <c:v>25.233333333333334</c:v>
                      </c:pt>
                      <c:pt idx="168">
                        <c:v>25.416666666666668</c:v>
                      </c:pt>
                      <c:pt idx="169">
                        <c:v>25.566666666666666</c:v>
                      </c:pt>
                      <c:pt idx="170">
                        <c:v>25.583333333333332</c:v>
                      </c:pt>
                      <c:pt idx="171">
                        <c:v>25.816666666666666</c:v>
                      </c:pt>
                      <c:pt idx="172">
                        <c:v>26.216666666666669</c:v>
                      </c:pt>
                      <c:pt idx="173">
                        <c:v>26.5</c:v>
                      </c:pt>
                      <c:pt idx="174">
                        <c:v>26.816666666666666</c:v>
                      </c:pt>
                      <c:pt idx="175">
                        <c:v>27.099999999999998</c:v>
                      </c:pt>
                      <c:pt idx="176">
                        <c:v>27.133333333333329</c:v>
                      </c:pt>
                      <c:pt idx="177">
                        <c:v>26.75</c:v>
                      </c:pt>
                      <c:pt idx="178">
                        <c:v>26.566666666666666</c:v>
                      </c:pt>
                      <c:pt idx="179">
                        <c:v>26.216666666666669</c:v>
                      </c:pt>
                      <c:pt idx="180">
                        <c:v>25.966666666666669</c:v>
                      </c:pt>
                      <c:pt idx="181">
                        <c:v>25.666666666666668</c:v>
                      </c:pt>
                      <c:pt idx="182">
                        <c:v>25.483333333333334</c:v>
                      </c:pt>
                      <c:pt idx="183">
                        <c:v>25.216666666666669</c:v>
                      </c:pt>
                      <c:pt idx="184">
                        <c:v>24.950000000000003</c:v>
                      </c:pt>
                      <c:pt idx="185">
                        <c:v>24.799999999999997</c:v>
                      </c:pt>
                      <c:pt idx="186">
                        <c:v>24.483333333333334</c:v>
                      </c:pt>
                      <c:pt idx="187">
                        <c:v>24.266666666666666</c:v>
                      </c:pt>
                      <c:pt idx="188">
                        <c:v>24</c:v>
                      </c:pt>
                      <c:pt idx="189">
                        <c:v>24.083333333333332</c:v>
                      </c:pt>
                      <c:pt idx="190">
                        <c:v>24.383333333333336</c:v>
                      </c:pt>
                      <c:pt idx="191">
                        <c:v>24.616666666666671</c:v>
                      </c:pt>
                      <c:pt idx="192">
                        <c:v>24.799999999999997</c:v>
                      </c:pt>
                      <c:pt idx="193">
                        <c:v>25.066666666666666</c:v>
                      </c:pt>
                      <c:pt idx="194">
                        <c:v>25.200000000000003</c:v>
                      </c:pt>
                      <c:pt idx="195">
                        <c:v>25.433333333333334</c:v>
                      </c:pt>
                      <c:pt idx="196">
                        <c:v>25.700000000000003</c:v>
                      </c:pt>
                      <c:pt idx="197">
                        <c:v>25.866666666666664</c:v>
                      </c:pt>
                      <c:pt idx="198">
                        <c:v>26.116666666666664</c:v>
                      </c:pt>
                      <c:pt idx="199">
                        <c:v>26.266666666666669</c:v>
                      </c:pt>
                      <c:pt idx="200">
                        <c:v>26.316666666666666</c:v>
                      </c:pt>
                      <c:pt idx="201">
                        <c:v>26.3</c:v>
                      </c:pt>
                      <c:pt idx="202">
                        <c:v>26.2</c:v>
                      </c:pt>
                      <c:pt idx="203">
                        <c:v>26.133333333333329</c:v>
                      </c:pt>
                      <c:pt idx="204">
                        <c:v>26.05</c:v>
                      </c:pt>
                      <c:pt idx="205">
                        <c:v>25.916666666666668</c:v>
                      </c:pt>
                      <c:pt idx="206">
                        <c:v>25.450000000000003</c:v>
                      </c:pt>
                      <c:pt idx="207">
                        <c:v>25.183333333333334</c:v>
                      </c:pt>
                      <c:pt idx="208">
                        <c:v>25</c:v>
                      </c:pt>
                      <c:pt idx="209">
                        <c:v>24.799999999999997</c:v>
                      </c:pt>
                      <c:pt idx="210">
                        <c:v>24.516666666666669</c:v>
                      </c:pt>
                      <c:pt idx="211">
                        <c:v>24.233333333333334</c:v>
                      </c:pt>
                      <c:pt idx="212">
                        <c:v>24.183333333333334</c:v>
                      </c:pt>
                      <c:pt idx="213">
                        <c:v>24.316666666666666</c:v>
                      </c:pt>
                      <c:pt idx="214">
                        <c:v>24.583333333333332</c:v>
                      </c:pt>
                      <c:pt idx="215">
                        <c:v>24.933333333333334</c:v>
                      </c:pt>
                      <c:pt idx="216">
                        <c:v>25.133333333333336</c:v>
                      </c:pt>
                      <c:pt idx="217">
                        <c:v>25.299999999999997</c:v>
                      </c:pt>
                      <c:pt idx="218">
                        <c:v>25.5</c:v>
                      </c:pt>
                      <c:pt idx="219">
                        <c:v>25.716666666666669</c:v>
                      </c:pt>
                      <c:pt idx="220">
                        <c:v>25.966666666666665</c:v>
                      </c:pt>
                      <c:pt idx="221">
                        <c:v>26.183333333333337</c:v>
                      </c:pt>
                      <c:pt idx="222">
                        <c:v>26.383333333333336</c:v>
                      </c:pt>
                      <c:pt idx="223">
                        <c:v>26.583333333333332</c:v>
                      </c:pt>
                      <c:pt idx="224">
                        <c:v>26.599999999999998</c:v>
                      </c:pt>
                      <c:pt idx="225">
                        <c:v>26.566666666666666</c:v>
                      </c:pt>
                      <c:pt idx="226">
                        <c:v>26.400000000000002</c:v>
                      </c:pt>
                      <c:pt idx="227">
                        <c:v>26.200000000000003</c:v>
                      </c:pt>
                      <c:pt idx="228">
                        <c:v>25.833333333333332</c:v>
                      </c:pt>
                      <c:pt idx="229">
                        <c:v>25.633333333333329</c:v>
                      </c:pt>
                      <c:pt idx="230">
                        <c:v>25.483333333333334</c:v>
                      </c:pt>
                      <c:pt idx="231">
                        <c:v>25.333333333333332</c:v>
                      </c:pt>
                      <c:pt idx="232">
                        <c:v>25.166666666666668</c:v>
                      </c:pt>
                      <c:pt idx="233">
                        <c:v>24.983333333333334</c:v>
                      </c:pt>
                      <c:pt idx="234">
                        <c:v>24.816666666666663</c:v>
                      </c:pt>
                      <c:pt idx="235">
                        <c:v>24.416666666666668</c:v>
                      </c:pt>
                      <c:pt idx="236">
                        <c:v>24.25</c:v>
                      </c:pt>
                      <c:pt idx="237">
                        <c:v>24.333333333333332</c:v>
                      </c:pt>
                      <c:pt idx="238">
                        <c:v>24.533333333333331</c:v>
                      </c:pt>
                      <c:pt idx="239">
                        <c:v>24.783333333333331</c:v>
                      </c:pt>
                      <c:pt idx="240">
                        <c:v>24.966666666666669</c:v>
                      </c:pt>
                      <c:pt idx="241">
                        <c:v>25.183333333333337</c:v>
                      </c:pt>
                      <c:pt idx="242">
                        <c:v>25.400000000000002</c:v>
                      </c:pt>
                      <c:pt idx="243">
                        <c:v>25.616666666666664</c:v>
                      </c:pt>
                      <c:pt idx="244">
                        <c:v>25.883333333333336</c:v>
                      </c:pt>
                      <c:pt idx="245">
                        <c:v>26.083333333333329</c:v>
                      </c:pt>
                      <c:pt idx="246">
                        <c:v>26.350000000000005</c:v>
                      </c:pt>
                      <c:pt idx="247">
                        <c:v>26.5</c:v>
                      </c:pt>
                      <c:pt idx="248">
                        <c:v>26.583333333333332</c:v>
                      </c:pt>
                      <c:pt idx="249">
                        <c:v>26.599999999999998</c:v>
                      </c:pt>
                      <c:pt idx="250">
                        <c:v>26.5</c:v>
                      </c:pt>
                      <c:pt idx="251">
                        <c:v>26.383333333333336</c:v>
                      </c:pt>
                      <c:pt idx="252">
                        <c:v>26.083333333333332</c:v>
                      </c:pt>
                      <c:pt idx="253">
                        <c:v>25.849999999999998</c:v>
                      </c:pt>
                      <c:pt idx="254">
                        <c:v>25.650000000000002</c:v>
                      </c:pt>
                      <c:pt idx="255">
                        <c:v>25.400000000000002</c:v>
                      </c:pt>
                      <c:pt idx="256">
                        <c:v>25.283333333333331</c:v>
                      </c:pt>
                      <c:pt idx="257">
                        <c:v>25.083333333333332</c:v>
                      </c:pt>
                      <c:pt idx="258">
                        <c:v>24.950000000000003</c:v>
                      </c:pt>
                      <c:pt idx="259">
                        <c:v>24.683333333333334</c:v>
                      </c:pt>
                      <c:pt idx="260">
                        <c:v>24.650000000000002</c:v>
                      </c:pt>
                      <c:pt idx="261">
                        <c:v>24.783333333333331</c:v>
                      </c:pt>
                      <c:pt idx="262">
                        <c:v>25</c:v>
                      </c:pt>
                      <c:pt idx="263">
                        <c:v>25.25</c:v>
                      </c:pt>
                      <c:pt idx="264">
                        <c:v>25.383333333333336</c:v>
                      </c:pt>
                      <c:pt idx="265">
                        <c:v>25.549999999999997</c:v>
                      </c:pt>
                      <c:pt idx="266">
                        <c:v>25.683333333333337</c:v>
                      </c:pt>
                      <c:pt idx="267">
                        <c:v>26.016666666666666</c:v>
                      </c:pt>
                      <c:pt idx="268">
                        <c:v>26.283333333333335</c:v>
                      </c:pt>
                      <c:pt idx="269">
                        <c:v>26.549999999999997</c:v>
                      </c:pt>
                      <c:pt idx="270">
                        <c:v>26.716666666666669</c:v>
                      </c:pt>
                      <c:pt idx="271">
                        <c:v>26.933333333333334</c:v>
                      </c:pt>
                      <c:pt idx="272">
                        <c:v>26.900000000000002</c:v>
                      </c:pt>
                      <c:pt idx="273">
                        <c:v>26.900000000000002</c:v>
                      </c:pt>
                      <c:pt idx="274">
                        <c:v>26.7</c:v>
                      </c:pt>
                      <c:pt idx="275">
                        <c:v>26.55</c:v>
                      </c:pt>
                      <c:pt idx="276">
                        <c:v>26.383333333333336</c:v>
                      </c:pt>
                      <c:pt idx="277">
                        <c:v>26.216666666666665</c:v>
                      </c:pt>
                      <c:pt idx="278">
                        <c:v>26.066666666666666</c:v>
                      </c:pt>
                      <c:pt idx="279">
                        <c:v>26.033333333333331</c:v>
                      </c:pt>
                      <c:pt idx="280">
                        <c:v>25.833333333333329</c:v>
                      </c:pt>
                      <c:pt idx="281">
                        <c:v>25.666666666666668</c:v>
                      </c:pt>
                      <c:pt idx="282">
                        <c:v>25.450000000000003</c:v>
                      </c:pt>
                      <c:pt idx="283">
                        <c:v>25.25</c:v>
                      </c:pt>
                      <c:pt idx="284">
                        <c:v>25.083333333333332</c:v>
                      </c:pt>
                      <c:pt idx="285">
                        <c:v>24.916666666666668</c:v>
                      </c:pt>
                      <c:pt idx="286">
                        <c:v>25.099999999999998</c:v>
                      </c:pt>
                      <c:pt idx="287">
                        <c:v>25.316666666666666</c:v>
                      </c:pt>
                      <c:pt idx="288">
                        <c:v>25.533333333333331</c:v>
                      </c:pt>
                      <c:pt idx="289">
                        <c:v>25.666666666666668</c:v>
                      </c:pt>
                      <c:pt idx="290">
                        <c:v>25.8</c:v>
                      </c:pt>
                      <c:pt idx="291">
                        <c:v>26.016666666666666</c:v>
                      </c:pt>
                      <c:pt idx="292">
                        <c:v>26.25</c:v>
                      </c:pt>
                      <c:pt idx="293">
                        <c:v>26.483333333333331</c:v>
                      </c:pt>
                      <c:pt idx="294">
                        <c:v>26.716666666666669</c:v>
                      </c:pt>
                      <c:pt idx="295">
                        <c:v>26.833333333333339</c:v>
                      </c:pt>
                      <c:pt idx="296">
                        <c:v>26.816666666666666</c:v>
                      </c:pt>
                      <c:pt idx="297">
                        <c:v>26.716666666666665</c:v>
                      </c:pt>
                      <c:pt idx="298">
                        <c:v>26.566666666666666</c:v>
                      </c:pt>
                      <c:pt idx="299">
                        <c:v>26.450000000000003</c:v>
                      </c:pt>
                      <c:pt idx="300">
                        <c:v>26.466666666666669</c:v>
                      </c:pt>
                      <c:pt idx="301">
                        <c:v>26.533333333333331</c:v>
                      </c:pt>
                      <c:pt idx="302">
                        <c:v>26.450000000000003</c:v>
                      </c:pt>
                      <c:pt idx="303">
                        <c:v>26.316666666666666</c:v>
                      </c:pt>
                      <c:pt idx="304">
                        <c:v>26.033333333333335</c:v>
                      </c:pt>
                      <c:pt idx="305">
                        <c:v>25.666666666666668</c:v>
                      </c:pt>
                      <c:pt idx="306">
                        <c:v>25.466666666666669</c:v>
                      </c:pt>
                      <c:pt idx="307">
                        <c:v>25.150000000000002</c:v>
                      </c:pt>
                      <c:pt idx="308">
                        <c:v>24.983333333333334</c:v>
                      </c:pt>
                      <c:pt idx="309">
                        <c:v>25.166666666666668</c:v>
                      </c:pt>
                      <c:pt idx="310">
                        <c:v>25.433333333333334</c:v>
                      </c:pt>
                      <c:pt idx="311">
                        <c:v>25.700000000000003</c:v>
                      </c:pt>
                      <c:pt idx="312">
                        <c:v>26</c:v>
                      </c:pt>
                      <c:pt idx="313">
                        <c:v>26.166666666666671</c:v>
                      </c:pt>
                      <c:pt idx="314">
                        <c:v>26.483333333333334</c:v>
                      </c:pt>
                      <c:pt idx="315">
                        <c:v>26.75</c:v>
                      </c:pt>
                      <c:pt idx="316">
                        <c:v>27.016666666666666</c:v>
                      </c:pt>
                      <c:pt idx="317">
                        <c:v>27.216666666666669</c:v>
                      </c:pt>
                      <c:pt idx="318">
                        <c:v>27.416666666666668</c:v>
                      </c:pt>
                      <c:pt idx="319">
                        <c:v>27.5</c:v>
                      </c:pt>
                      <c:pt idx="320">
                        <c:v>27.516666666666666</c:v>
                      </c:pt>
                      <c:pt idx="321">
                        <c:v>27.383333333333336</c:v>
                      </c:pt>
                      <c:pt idx="322">
                        <c:v>27.3</c:v>
                      </c:pt>
                      <c:pt idx="323">
                        <c:v>27.3</c:v>
                      </c:pt>
                      <c:pt idx="324">
                        <c:v>27.333333333333332</c:v>
                      </c:pt>
                      <c:pt idx="325">
                        <c:v>27.2</c:v>
                      </c:pt>
                      <c:pt idx="326">
                        <c:v>27.05</c:v>
                      </c:pt>
                      <c:pt idx="327">
                        <c:v>26.733333333333334</c:v>
                      </c:pt>
                      <c:pt idx="328">
                        <c:v>26.450000000000003</c:v>
                      </c:pt>
                      <c:pt idx="329">
                        <c:v>26.099999999999998</c:v>
                      </c:pt>
                      <c:pt idx="330">
                        <c:v>25.816666666666666</c:v>
                      </c:pt>
                      <c:pt idx="331">
                        <c:v>25.55</c:v>
                      </c:pt>
                      <c:pt idx="332">
                        <c:v>25.483333333333331</c:v>
                      </c:pt>
                      <c:pt idx="333">
                        <c:v>25.733333333333334</c:v>
                      </c:pt>
                      <c:pt idx="334">
                        <c:v>25.866666666666671</c:v>
                      </c:pt>
                      <c:pt idx="335">
                        <c:v>26.166666666666671</c:v>
                      </c:pt>
                      <c:pt idx="336">
                        <c:v>26.350000000000005</c:v>
                      </c:pt>
                      <c:pt idx="337">
                        <c:v>26.583333333333329</c:v>
                      </c:pt>
                      <c:pt idx="338">
                        <c:v>26.766666666666669</c:v>
                      </c:pt>
                      <c:pt idx="339">
                        <c:v>26.983333333333334</c:v>
                      </c:pt>
                      <c:pt idx="340">
                        <c:v>27.133333333333329</c:v>
                      </c:pt>
                      <c:pt idx="341">
                        <c:v>27.216666666666669</c:v>
                      </c:pt>
                      <c:pt idx="342">
                        <c:v>27.416666666666668</c:v>
                      </c:pt>
                      <c:pt idx="343">
                        <c:v>27.5</c:v>
                      </c:pt>
                      <c:pt idx="344">
                        <c:v>27.5</c:v>
                      </c:pt>
                      <c:pt idx="345">
                        <c:v>27.383333333333336</c:v>
                      </c:pt>
                      <c:pt idx="346">
                        <c:v>27.183333333333334</c:v>
                      </c:pt>
                      <c:pt idx="347">
                        <c:v>27.150000000000002</c:v>
                      </c:pt>
                      <c:pt idx="348">
                        <c:v>26.983333333333334</c:v>
                      </c:pt>
                      <c:pt idx="349">
                        <c:v>26.766666666666666</c:v>
                      </c:pt>
                      <c:pt idx="350">
                        <c:v>26.483333333333334</c:v>
                      </c:pt>
                      <c:pt idx="351">
                        <c:v>26.166666666666668</c:v>
                      </c:pt>
                      <c:pt idx="352">
                        <c:v>26.033333333333331</c:v>
                      </c:pt>
                      <c:pt idx="353">
                        <c:v>26.05</c:v>
                      </c:pt>
                      <c:pt idx="354">
                        <c:v>25.200000000000003</c:v>
                      </c:pt>
                      <c:pt idx="355">
                        <c:v>24.7</c:v>
                      </c:pt>
                      <c:pt idx="356">
                        <c:v>24.649999999999995</c:v>
                      </c:pt>
                      <c:pt idx="357">
                        <c:v>24.866666666666664</c:v>
                      </c:pt>
                      <c:pt idx="358">
                        <c:v>25.400000000000002</c:v>
                      </c:pt>
                      <c:pt idx="359">
                        <c:v>25.75</c:v>
                      </c:pt>
                      <c:pt idx="360">
                        <c:v>26</c:v>
                      </c:pt>
                      <c:pt idx="361">
                        <c:v>26.25</c:v>
                      </c:pt>
                      <c:pt idx="362">
                        <c:v>26.549999999999997</c:v>
                      </c:pt>
                      <c:pt idx="363">
                        <c:v>26.866666666666664</c:v>
                      </c:pt>
                      <c:pt idx="364">
                        <c:v>27.150000000000006</c:v>
                      </c:pt>
                      <c:pt idx="365">
                        <c:v>27.45</c:v>
                      </c:pt>
                      <c:pt idx="366">
                        <c:v>27.700000000000003</c:v>
                      </c:pt>
                      <c:pt idx="367">
                        <c:v>27.900000000000002</c:v>
                      </c:pt>
                      <c:pt idx="368">
                        <c:v>27.900000000000002</c:v>
                      </c:pt>
                      <c:pt idx="369">
                        <c:v>27.849999999999998</c:v>
                      </c:pt>
                      <c:pt idx="370">
                        <c:v>27.8</c:v>
                      </c:pt>
                      <c:pt idx="371">
                        <c:v>27.816666666666666</c:v>
                      </c:pt>
                      <c:pt idx="372">
                        <c:v>27.716666666666665</c:v>
                      </c:pt>
                      <c:pt idx="373">
                        <c:v>27.599999999999998</c:v>
                      </c:pt>
                      <c:pt idx="374">
                        <c:v>27.333333333333332</c:v>
                      </c:pt>
                      <c:pt idx="375">
                        <c:v>26.75</c:v>
                      </c:pt>
                      <c:pt idx="376">
                        <c:v>26.349999999999998</c:v>
                      </c:pt>
                      <c:pt idx="377">
                        <c:v>25.950000000000003</c:v>
                      </c:pt>
                      <c:pt idx="378">
                        <c:v>25.716666666666669</c:v>
                      </c:pt>
                      <c:pt idx="379">
                        <c:v>25.633333333333336</c:v>
                      </c:pt>
                      <c:pt idx="380">
                        <c:v>25.5</c:v>
                      </c:pt>
                      <c:pt idx="381">
                        <c:v>25.516666666666666</c:v>
                      </c:pt>
                      <c:pt idx="382">
                        <c:v>25.75</c:v>
                      </c:pt>
                      <c:pt idx="383">
                        <c:v>26.116666666666664</c:v>
                      </c:pt>
                      <c:pt idx="384">
                        <c:v>26.383333333333336</c:v>
                      </c:pt>
                      <c:pt idx="385">
                        <c:v>26.616666666666664</c:v>
                      </c:pt>
                      <c:pt idx="386">
                        <c:v>26.833333333333339</c:v>
                      </c:pt>
                      <c:pt idx="387">
                        <c:v>26.850000000000005</c:v>
                      </c:pt>
                      <c:pt idx="388">
                        <c:v>26.983333333333334</c:v>
                      </c:pt>
                      <c:pt idx="389">
                        <c:v>27.049999999999997</c:v>
                      </c:pt>
                      <c:pt idx="390">
                        <c:v>27.266666666666669</c:v>
                      </c:pt>
                      <c:pt idx="391">
                        <c:v>27.366666666666671</c:v>
                      </c:pt>
                      <c:pt idx="392">
                        <c:v>27.533333333333331</c:v>
                      </c:pt>
                      <c:pt idx="393">
                        <c:v>27.599999999999998</c:v>
                      </c:pt>
                      <c:pt idx="394">
                        <c:v>27.516666666666666</c:v>
                      </c:pt>
                      <c:pt idx="395">
                        <c:v>27.516666666666666</c:v>
                      </c:pt>
                      <c:pt idx="396">
                        <c:v>27.433333333333334</c:v>
                      </c:pt>
                      <c:pt idx="397">
                        <c:v>26.983333333333334</c:v>
                      </c:pt>
                      <c:pt idx="398">
                        <c:v>26.733333333333334</c:v>
                      </c:pt>
                      <c:pt idx="399">
                        <c:v>26.216666666666665</c:v>
                      </c:pt>
                      <c:pt idx="400">
                        <c:v>26.083333333333332</c:v>
                      </c:pt>
                      <c:pt idx="401">
                        <c:v>25.733333333333334</c:v>
                      </c:pt>
                      <c:pt idx="402">
                        <c:v>25.316666666666666</c:v>
                      </c:pt>
                      <c:pt idx="403">
                        <c:v>25.05</c:v>
                      </c:pt>
                      <c:pt idx="404">
                        <c:v>25.049999999999997</c:v>
                      </c:pt>
                      <c:pt idx="405">
                        <c:v>25.333333333333339</c:v>
                      </c:pt>
                      <c:pt idx="406">
                        <c:v>25.5</c:v>
                      </c:pt>
                      <c:pt idx="407">
                        <c:v>25.75</c:v>
                      </c:pt>
                      <c:pt idx="408">
                        <c:v>25.933333333333334</c:v>
                      </c:pt>
                      <c:pt idx="409">
                        <c:v>26.099999999999994</c:v>
                      </c:pt>
                      <c:pt idx="410">
                        <c:v>26.266666666666669</c:v>
                      </c:pt>
                      <c:pt idx="411">
                        <c:v>26.533333333333331</c:v>
                      </c:pt>
                      <c:pt idx="412">
                        <c:v>26.8</c:v>
                      </c:pt>
                      <c:pt idx="413">
                        <c:v>26.966666666666669</c:v>
                      </c:pt>
                      <c:pt idx="414">
                        <c:v>27.133333333333329</c:v>
                      </c:pt>
                      <c:pt idx="415">
                        <c:v>27.133333333333329</c:v>
                      </c:pt>
                      <c:pt idx="416">
                        <c:v>27.216666666666665</c:v>
                      </c:pt>
                      <c:pt idx="417">
                        <c:v>27.099999999999998</c:v>
                      </c:pt>
                      <c:pt idx="418">
                        <c:v>27.033333333333331</c:v>
                      </c:pt>
                      <c:pt idx="419">
                        <c:v>27.133333333333329</c:v>
                      </c:pt>
                      <c:pt idx="420">
                        <c:v>27.149999999999995</c:v>
                      </c:pt>
                      <c:pt idx="421">
                        <c:v>27.05</c:v>
                      </c:pt>
                      <c:pt idx="422">
                        <c:v>26.983333333333334</c:v>
                      </c:pt>
                      <c:pt idx="423">
                        <c:v>26.883333333333336</c:v>
                      </c:pt>
                      <c:pt idx="424">
                        <c:v>26.683333333333334</c:v>
                      </c:pt>
                      <c:pt idx="425">
                        <c:v>26.450000000000003</c:v>
                      </c:pt>
                      <c:pt idx="426">
                        <c:v>26.133333333333329</c:v>
                      </c:pt>
                      <c:pt idx="427">
                        <c:v>25.866666666666664</c:v>
                      </c:pt>
                      <c:pt idx="428">
                        <c:v>25.75</c:v>
                      </c:pt>
                      <c:pt idx="429">
                        <c:v>25.783333333333335</c:v>
                      </c:pt>
                      <c:pt idx="430">
                        <c:v>25.833333333333332</c:v>
                      </c:pt>
                      <c:pt idx="431">
                        <c:v>26.083333333333329</c:v>
                      </c:pt>
                      <c:pt idx="432">
                        <c:v>26.383333333333336</c:v>
                      </c:pt>
                      <c:pt idx="433">
                        <c:v>26.549999999999997</c:v>
                      </c:pt>
                      <c:pt idx="434">
                        <c:v>26.5</c:v>
                      </c:pt>
                      <c:pt idx="435">
                        <c:v>26.599999999999998</c:v>
                      </c:pt>
                      <c:pt idx="436">
                        <c:v>26.849999999999998</c:v>
                      </c:pt>
                      <c:pt idx="437">
                        <c:v>27.233333333333334</c:v>
                      </c:pt>
                      <c:pt idx="438">
                        <c:v>27.483333333333334</c:v>
                      </c:pt>
                      <c:pt idx="439">
                        <c:v>27.633333333333329</c:v>
                      </c:pt>
                      <c:pt idx="440">
                        <c:v>27.783333333333335</c:v>
                      </c:pt>
                      <c:pt idx="441">
                        <c:v>27.866666666666671</c:v>
                      </c:pt>
                      <c:pt idx="442">
                        <c:v>27.799999999999997</c:v>
                      </c:pt>
                      <c:pt idx="443">
                        <c:v>27.749999999999996</c:v>
                      </c:pt>
                      <c:pt idx="444">
                        <c:v>27.783333333333335</c:v>
                      </c:pt>
                      <c:pt idx="445">
                        <c:v>27.55</c:v>
                      </c:pt>
                      <c:pt idx="446">
                        <c:v>26.966666666666665</c:v>
                      </c:pt>
                      <c:pt idx="447">
                        <c:v>26.966666666666669</c:v>
                      </c:pt>
                      <c:pt idx="448">
                        <c:v>26.633333333333329</c:v>
                      </c:pt>
                      <c:pt idx="449">
                        <c:v>26.416666666666671</c:v>
                      </c:pt>
                      <c:pt idx="450">
                        <c:v>26.099999999999998</c:v>
                      </c:pt>
                      <c:pt idx="451">
                        <c:v>25.799999999999997</c:v>
                      </c:pt>
                      <c:pt idx="452">
                        <c:v>25.7</c:v>
                      </c:pt>
                      <c:pt idx="453">
                        <c:v>25.783333333333331</c:v>
                      </c:pt>
                      <c:pt idx="454">
                        <c:v>25.783333333333331</c:v>
                      </c:pt>
                      <c:pt idx="455">
                        <c:v>26.099999999999994</c:v>
                      </c:pt>
                      <c:pt idx="456">
                        <c:v>26.400000000000002</c:v>
                      </c:pt>
                      <c:pt idx="457">
                        <c:v>26.599999999999998</c:v>
                      </c:pt>
                      <c:pt idx="458">
                        <c:v>26.849999999999998</c:v>
                      </c:pt>
                      <c:pt idx="459">
                        <c:v>27.099999999999998</c:v>
                      </c:pt>
                      <c:pt idx="460">
                        <c:v>27.316666666666666</c:v>
                      </c:pt>
                      <c:pt idx="461">
                        <c:v>27.599999999999994</c:v>
                      </c:pt>
                      <c:pt idx="462">
                        <c:v>27.866666666666671</c:v>
                      </c:pt>
                      <c:pt idx="463">
                        <c:v>28</c:v>
                      </c:pt>
                      <c:pt idx="464">
                        <c:v>27.983333333333334</c:v>
                      </c:pt>
                      <c:pt idx="465">
                        <c:v>27.816666666666663</c:v>
                      </c:pt>
                      <c:pt idx="466">
                        <c:v>27.599999999999998</c:v>
                      </c:pt>
                      <c:pt idx="467">
                        <c:v>27.450000000000003</c:v>
                      </c:pt>
                      <c:pt idx="468">
                        <c:v>27.299999999999997</c:v>
                      </c:pt>
                      <c:pt idx="469">
                        <c:v>27.150000000000002</c:v>
                      </c:pt>
                      <c:pt idx="470">
                        <c:v>26.950000000000003</c:v>
                      </c:pt>
                      <c:pt idx="471">
                        <c:v>26.75</c:v>
                      </c:pt>
                      <c:pt idx="472">
                        <c:v>26.55</c:v>
                      </c:pt>
                      <c:pt idx="473">
                        <c:v>26.283333333333331</c:v>
                      </c:pt>
                      <c:pt idx="474">
                        <c:v>26.016666666666666</c:v>
                      </c:pt>
                      <c:pt idx="475">
                        <c:v>25.716666666666669</c:v>
                      </c:pt>
                      <c:pt idx="476">
                        <c:v>25.400000000000002</c:v>
                      </c:pt>
                      <c:pt idx="477">
                        <c:v>25.349999999999998</c:v>
                      </c:pt>
                      <c:pt idx="478">
                        <c:v>25.400000000000002</c:v>
                      </c:pt>
                      <c:pt idx="479">
                        <c:v>25.650000000000002</c:v>
                      </c:pt>
                      <c:pt idx="480">
                        <c:v>26.016666666666666</c:v>
                      </c:pt>
                      <c:pt idx="481">
                        <c:v>26.283333333333331</c:v>
                      </c:pt>
                      <c:pt idx="482">
                        <c:v>26.583333333333329</c:v>
                      </c:pt>
                      <c:pt idx="483">
                        <c:v>26.900000000000002</c:v>
                      </c:pt>
                      <c:pt idx="484">
                        <c:v>27.133333333333329</c:v>
                      </c:pt>
                      <c:pt idx="485">
                        <c:v>27.433333333333334</c:v>
                      </c:pt>
                      <c:pt idx="486">
                        <c:v>27.633333333333329</c:v>
                      </c:pt>
                      <c:pt idx="487">
                        <c:v>27.7</c:v>
                      </c:pt>
                      <c:pt idx="488">
                        <c:v>27.683333333333334</c:v>
                      </c:pt>
                      <c:pt idx="489">
                        <c:v>27.516666666666669</c:v>
                      </c:pt>
                      <c:pt idx="490">
                        <c:v>27.25</c:v>
                      </c:pt>
                      <c:pt idx="491">
                        <c:v>27.05</c:v>
                      </c:pt>
                      <c:pt idx="492">
                        <c:v>26.799999999999997</c:v>
                      </c:pt>
                      <c:pt idx="493">
                        <c:v>26.433333333333337</c:v>
                      </c:pt>
                      <c:pt idx="494">
                        <c:v>26.366666666666671</c:v>
                      </c:pt>
                      <c:pt idx="495">
                        <c:v>26.283333333333331</c:v>
                      </c:pt>
                      <c:pt idx="496">
                        <c:v>26.083333333333332</c:v>
                      </c:pt>
                      <c:pt idx="497">
                        <c:v>25.900000000000002</c:v>
                      </c:pt>
                      <c:pt idx="498">
                        <c:v>25.75</c:v>
                      </c:pt>
                      <c:pt idx="499">
                        <c:v>25.416666666666668</c:v>
                      </c:pt>
                      <c:pt idx="500">
                        <c:v>25.349999999999998</c:v>
                      </c:pt>
                      <c:pt idx="501">
                        <c:v>25.400000000000002</c:v>
                      </c:pt>
                      <c:pt idx="502">
                        <c:v>25.549999999999997</c:v>
                      </c:pt>
                      <c:pt idx="503">
                        <c:v>25.75</c:v>
                      </c:pt>
                      <c:pt idx="504">
                        <c:v>25.983333333333334</c:v>
                      </c:pt>
                      <c:pt idx="505">
                        <c:v>26.216666666666669</c:v>
                      </c:pt>
                      <c:pt idx="506">
                        <c:v>26.516666666666666</c:v>
                      </c:pt>
                      <c:pt idx="507">
                        <c:v>26.8</c:v>
                      </c:pt>
                      <c:pt idx="508">
                        <c:v>27.016666666666666</c:v>
                      </c:pt>
                      <c:pt idx="509">
                        <c:v>27.233333333333334</c:v>
                      </c:pt>
                      <c:pt idx="510">
                        <c:v>27.416666666666668</c:v>
                      </c:pt>
                      <c:pt idx="511">
                        <c:v>27.599999999999998</c:v>
                      </c:pt>
                      <c:pt idx="512">
                        <c:v>27.533333333333331</c:v>
                      </c:pt>
                      <c:pt idx="513">
                        <c:v>27.400000000000002</c:v>
                      </c:pt>
                      <c:pt idx="514">
                        <c:v>27.133333333333329</c:v>
                      </c:pt>
                      <c:pt idx="515">
                        <c:v>27.016666666666666</c:v>
                      </c:pt>
                      <c:pt idx="516">
                        <c:v>26.916666666666668</c:v>
                      </c:pt>
                      <c:pt idx="517">
                        <c:v>26.833333333333332</c:v>
                      </c:pt>
                      <c:pt idx="518">
                        <c:v>26.666666666666668</c:v>
                      </c:pt>
                      <c:pt idx="519">
                        <c:v>26.450000000000003</c:v>
                      </c:pt>
                      <c:pt idx="520">
                        <c:v>26.266666666666666</c:v>
                      </c:pt>
                      <c:pt idx="521">
                        <c:v>26.133333333333329</c:v>
                      </c:pt>
                      <c:pt idx="522">
                        <c:v>25.883333333333336</c:v>
                      </c:pt>
                      <c:pt idx="523">
                        <c:v>25.433333333333334</c:v>
                      </c:pt>
                      <c:pt idx="524">
                        <c:v>25.016666666666666</c:v>
                      </c:pt>
                      <c:pt idx="525">
                        <c:v>25.066666666666666</c:v>
                      </c:pt>
                      <c:pt idx="526">
                        <c:v>25.45</c:v>
                      </c:pt>
                      <c:pt idx="527">
                        <c:v>25.599999999999998</c:v>
                      </c:pt>
                      <c:pt idx="528">
                        <c:v>25.783333333333335</c:v>
                      </c:pt>
                      <c:pt idx="529">
                        <c:v>25.983333333333334</c:v>
                      </c:pt>
                      <c:pt idx="530">
                        <c:v>26.116666666666664</c:v>
                      </c:pt>
                      <c:pt idx="531">
                        <c:v>26.366666666666671</c:v>
                      </c:pt>
                      <c:pt idx="532">
                        <c:v>26.616666666666664</c:v>
                      </c:pt>
                      <c:pt idx="533">
                        <c:v>26.833333333333339</c:v>
                      </c:pt>
                      <c:pt idx="534">
                        <c:v>26.933333333333334</c:v>
                      </c:pt>
                      <c:pt idx="535">
                        <c:v>27.183333333333334</c:v>
                      </c:pt>
                      <c:pt idx="536">
                        <c:v>27.400000000000002</c:v>
                      </c:pt>
                      <c:pt idx="537">
                        <c:v>27.183333333333334</c:v>
                      </c:pt>
                      <c:pt idx="538">
                        <c:v>26.833333333333329</c:v>
                      </c:pt>
                      <c:pt idx="539">
                        <c:v>26.55</c:v>
                      </c:pt>
                      <c:pt idx="540">
                        <c:v>26.316666666666666</c:v>
                      </c:pt>
                      <c:pt idx="541">
                        <c:v>26.25</c:v>
                      </c:pt>
                      <c:pt idx="542">
                        <c:v>26.049999999999997</c:v>
                      </c:pt>
                      <c:pt idx="543">
                        <c:v>25.916666666666671</c:v>
                      </c:pt>
                      <c:pt idx="544">
                        <c:v>25.766666666666666</c:v>
                      </c:pt>
                      <c:pt idx="545">
                        <c:v>25.5</c:v>
                      </c:pt>
                      <c:pt idx="546">
                        <c:v>25.366666666666664</c:v>
                      </c:pt>
                      <c:pt idx="547">
                        <c:v>25.3</c:v>
                      </c:pt>
                      <c:pt idx="548">
                        <c:v>24.966666666666669</c:v>
                      </c:pt>
                      <c:pt idx="549">
                        <c:v>25.116666666666671</c:v>
                      </c:pt>
                      <c:pt idx="550">
                        <c:v>25.400000000000002</c:v>
                      </c:pt>
                      <c:pt idx="551">
                        <c:v>25.533333333333331</c:v>
                      </c:pt>
                      <c:pt idx="552">
                        <c:v>25.683333333333337</c:v>
                      </c:pt>
                      <c:pt idx="553">
                        <c:v>25.933333333333334</c:v>
                      </c:pt>
                      <c:pt idx="554">
                        <c:v>26.083333333333332</c:v>
                      </c:pt>
                      <c:pt idx="555">
                        <c:v>26.233333333333331</c:v>
                      </c:pt>
                      <c:pt idx="556">
                        <c:v>26.466666666666669</c:v>
                      </c:pt>
                      <c:pt idx="557">
                        <c:v>26.466666666666665</c:v>
                      </c:pt>
                      <c:pt idx="558">
                        <c:v>26.733333333333334</c:v>
                      </c:pt>
                      <c:pt idx="559">
                        <c:v>26.999999999999996</c:v>
                      </c:pt>
                      <c:pt idx="560">
                        <c:v>27.383333333333336</c:v>
                      </c:pt>
                      <c:pt idx="561">
                        <c:v>27.5</c:v>
                      </c:pt>
                      <c:pt idx="562">
                        <c:v>27.166666666666661</c:v>
                      </c:pt>
                      <c:pt idx="563">
                        <c:v>27.033333333333331</c:v>
                      </c:pt>
                      <c:pt idx="564">
                        <c:v>27.049999999999997</c:v>
                      </c:pt>
                      <c:pt idx="565">
                        <c:v>26.7</c:v>
                      </c:pt>
                      <c:pt idx="566">
                        <c:v>26.55</c:v>
                      </c:pt>
                      <c:pt idx="567">
                        <c:v>26.716666666666669</c:v>
                      </c:pt>
                      <c:pt idx="568">
                        <c:v>26.466666666666669</c:v>
                      </c:pt>
                      <c:pt idx="569">
                        <c:v>26.25</c:v>
                      </c:pt>
                      <c:pt idx="570">
                        <c:v>26.149999999999995</c:v>
                      </c:pt>
                      <c:pt idx="571">
                        <c:v>25.883333333333336</c:v>
                      </c:pt>
                      <c:pt idx="572">
                        <c:v>25.733333333333334</c:v>
                      </c:pt>
                      <c:pt idx="573">
                        <c:v>25.850000000000005</c:v>
                      </c:pt>
                      <c:pt idx="574">
                        <c:v>25.983333333333334</c:v>
                      </c:pt>
                      <c:pt idx="575">
                        <c:v>26.150000000000002</c:v>
                      </c:pt>
                      <c:pt idx="576">
                        <c:v>26.250000000000004</c:v>
                      </c:pt>
                      <c:pt idx="577">
                        <c:v>26.333333333333332</c:v>
                      </c:pt>
                      <c:pt idx="578">
                        <c:v>26.383333333333336</c:v>
                      </c:pt>
                      <c:pt idx="579">
                        <c:v>26.616666666666671</c:v>
                      </c:pt>
                      <c:pt idx="580">
                        <c:v>26.700000000000003</c:v>
                      </c:pt>
                      <c:pt idx="581">
                        <c:v>26.849999999999998</c:v>
                      </c:pt>
                      <c:pt idx="582">
                        <c:v>26.866666666666671</c:v>
                      </c:pt>
                      <c:pt idx="583">
                        <c:v>26.916666666666668</c:v>
                      </c:pt>
                      <c:pt idx="584">
                        <c:v>27.133333333333329</c:v>
                      </c:pt>
                      <c:pt idx="585">
                        <c:v>27.133333333333329</c:v>
                      </c:pt>
                      <c:pt idx="586">
                        <c:v>26.983333333333334</c:v>
                      </c:pt>
                      <c:pt idx="587">
                        <c:v>26.5</c:v>
                      </c:pt>
                      <c:pt idx="588">
                        <c:v>26</c:v>
                      </c:pt>
                      <c:pt idx="589">
                        <c:v>25.883333333333336</c:v>
                      </c:pt>
                      <c:pt idx="590">
                        <c:v>25.566666666666666</c:v>
                      </c:pt>
                      <c:pt idx="591">
                        <c:v>25.466666666666669</c:v>
                      </c:pt>
                      <c:pt idx="592">
                        <c:v>24.983333333333334</c:v>
                      </c:pt>
                      <c:pt idx="593">
                        <c:v>24.733333333333334</c:v>
                      </c:pt>
                      <c:pt idx="594">
                        <c:v>24.650000000000002</c:v>
                      </c:pt>
                      <c:pt idx="595">
                        <c:v>24.333333333333329</c:v>
                      </c:pt>
                      <c:pt idx="596">
                        <c:v>24.333333333333332</c:v>
                      </c:pt>
                      <c:pt idx="597">
                        <c:v>24.55</c:v>
                      </c:pt>
                      <c:pt idx="598">
                        <c:v>24.833333333333332</c:v>
                      </c:pt>
                      <c:pt idx="599">
                        <c:v>25.3</c:v>
                      </c:pt>
                      <c:pt idx="600">
                        <c:v>25.450000000000003</c:v>
                      </c:pt>
                      <c:pt idx="601">
                        <c:v>25.516666666666666</c:v>
                      </c:pt>
                      <c:pt idx="602">
                        <c:v>25.633333333333329</c:v>
                      </c:pt>
                      <c:pt idx="603">
                        <c:v>25.716666666666669</c:v>
                      </c:pt>
                      <c:pt idx="604">
                        <c:v>25.95</c:v>
                      </c:pt>
                      <c:pt idx="605">
                        <c:v>26.133333333333329</c:v>
                      </c:pt>
                      <c:pt idx="606">
                        <c:v>26.333333333333339</c:v>
                      </c:pt>
                      <c:pt idx="607">
                        <c:v>26.483333333333334</c:v>
                      </c:pt>
                      <c:pt idx="608">
                        <c:v>26.566666666666666</c:v>
                      </c:pt>
                      <c:pt idx="609">
                        <c:v>26.433333333333337</c:v>
                      </c:pt>
                      <c:pt idx="610">
                        <c:v>26.283333333333331</c:v>
                      </c:pt>
                      <c:pt idx="611">
                        <c:v>26.116666666666664</c:v>
                      </c:pt>
                      <c:pt idx="612">
                        <c:v>26</c:v>
                      </c:pt>
                      <c:pt idx="613">
                        <c:v>25.916666666666671</c:v>
                      </c:pt>
                      <c:pt idx="614">
                        <c:v>25.716666666666665</c:v>
                      </c:pt>
                      <c:pt idx="615">
                        <c:v>25.633333333333329</c:v>
                      </c:pt>
                      <c:pt idx="616">
                        <c:v>25.533333333333335</c:v>
                      </c:pt>
                      <c:pt idx="617">
                        <c:v>25.283333333333331</c:v>
                      </c:pt>
                      <c:pt idx="618">
                        <c:v>25.2</c:v>
                      </c:pt>
                      <c:pt idx="619">
                        <c:v>25.266666666666666</c:v>
                      </c:pt>
                      <c:pt idx="620">
                        <c:v>25.166666666666668</c:v>
                      </c:pt>
                      <c:pt idx="621">
                        <c:v>24.866666666666664</c:v>
                      </c:pt>
                      <c:pt idx="622">
                        <c:v>24.933333333333334</c:v>
                      </c:pt>
                      <c:pt idx="623">
                        <c:v>25.200000000000003</c:v>
                      </c:pt>
                      <c:pt idx="624">
                        <c:v>25.3</c:v>
                      </c:pt>
                      <c:pt idx="625">
                        <c:v>25.483333333333334</c:v>
                      </c:pt>
                      <c:pt idx="626">
                        <c:v>25.633333333333329</c:v>
                      </c:pt>
                      <c:pt idx="627">
                        <c:v>25.816666666666666</c:v>
                      </c:pt>
                      <c:pt idx="628">
                        <c:v>26.016666666666666</c:v>
                      </c:pt>
                      <c:pt idx="629">
                        <c:v>26.216666666666669</c:v>
                      </c:pt>
                      <c:pt idx="630">
                        <c:v>26.416666666666668</c:v>
                      </c:pt>
                      <c:pt idx="631">
                        <c:v>26.583333333333332</c:v>
                      </c:pt>
                      <c:pt idx="632">
                        <c:v>26.599999999999998</c:v>
                      </c:pt>
                      <c:pt idx="633">
                        <c:v>26.450000000000003</c:v>
                      </c:pt>
                      <c:pt idx="634">
                        <c:v>26.183333333333334</c:v>
                      </c:pt>
                      <c:pt idx="635">
                        <c:v>26.066666666666666</c:v>
                      </c:pt>
                      <c:pt idx="636">
                        <c:v>25.966666666666669</c:v>
                      </c:pt>
                      <c:pt idx="637">
                        <c:v>25.849999999999998</c:v>
                      </c:pt>
                      <c:pt idx="638">
                        <c:v>25.650000000000002</c:v>
                      </c:pt>
                      <c:pt idx="639">
                        <c:v>25.150000000000002</c:v>
                      </c:pt>
                      <c:pt idx="640">
                        <c:v>25.016666666666666</c:v>
                      </c:pt>
                      <c:pt idx="641">
                        <c:v>24.833333333333332</c:v>
                      </c:pt>
                      <c:pt idx="642">
                        <c:v>24.283333333333331</c:v>
                      </c:pt>
                      <c:pt idx="643">
                        <c:v>24.066666666666666</c:v>
                      </c:pt>
                      <c:pt idx="644">
                        <c:v>23.983333333333334</c:v>
                      </c:pt>
                      <c:pt idx="645">
                        <c:v>24.183333333333334</c:v>
                      </c:pt>
                      <c:pt idx="646">
                        <c:v>24.483333333333331</c:v>
                      </c:pt>
                      <c:pt idx="647">
                        <c:v>24.766666666666666</c:v>
                      </c:pt>
                      <c:pt idx="648">
                        <c:v>24.849999999999998</c:v>
                      </c:pt>
                      <c:pt idx="649">
                        <c:v>24.933333333333334</c:v>
                      </c:pt>
                      <c:pt idx="650">
                        <c:v>25.116666666666671</c:v>
                      </c:pt>
                      <c:pt idx="651">
                        <c:v>25.416666666666668</c:v>
                      </c:pt>
                      <c:pt idx="652">
                        <c:v>25.799999999999997</c:v>
                      </c:pt>
                      <c:pt idx="653">
                        <c:v>25.966666666666669</c:v>
                      </c:pt>
                      <c:pt idx="654">
                        <c:v>25.833333333333332</c:v>
                      </c:pt>
                      <c:pt idx="655">
                        <c:v>25.8</c:v>
                      </c:pt>
                      <c:pt idx="656">
                        <c:v>25.833333333333332</c:v>
                      </c:pt>
                      <c:pt idx="657">
                        <c:v>25.650000000000002</c:v>
                      </c:pt>
                      <c:pt idx="658">
                        <c:v>25.400000000000002</c:v>
                      </c:pt>
                      <c:pt idx="659">
                        <c:v>25.216666666666669</c:v>
                      </c:pt>
                      <c:pt idx="660">
                        <c:v>25.216666666666669</c:v>
                      </c:pt>
                      <c:pt idx="661">
                        <c:v>25.2</c:v>
                      </c:pt>
                      <c:pt idx="662">
                        <c:v>24.916666666666668</c:v>
                      </c:pt>
                      <c:pt idx="663">
                        <c:v>24.266666666666666</c:v>
                      </c:pt>
                      <c:pt idx="664">
                        <c:v>24.016666666666669</c:v>
                      </c:pt>
                      <c:pt idx="665">
                        <c:v>23.733333333333334</c:v>
                      </c:pt>
                      <c:pt idx="666">
                        <c:v>23.516666666666669</c:v>
                      </c:pt>
                      <c:pt idx="667">
                        <c:v>23.233333333333334</c:v>
                      </c:pt>
                      <c:pt idx="668">
                        <c:v>23.099999999999998</c:v>
                      </c:pt>
                      <c:pt idx="669">
                        <c:v>23.350000000000005</c:v>
                      </c:pt>
                      <c:pt idx="670">
                        <c:v>23.483333333333334</c:v>
                      </c:pt>
                      <c:pt idx="671">
                        <c:v>23.683333333333334</c:v>
                      </c:pt>
                      <c:pt idx="672">
                        <c:v>24.099999999999998</c:v>
                      </c:pt>
                      <c:pt idx="673">
                        <c:v>24.3</c:v>
                      </c:pt>
                      <c:pt idx="674">
                        <c:v>24.599999999999998</c:v>
                      </c:pt>
                      <c:pt idx="675">
                        <c:v>24.866666666666664</c:v>
                      </c:pt>
                      <c:pt idx="676">
                        <c:v>25.083333333333332</c:v>
                      </c:pt>
                      <c:pt idx="677">
                        <c:v>25.316666666666666</c:v>
                      </c:pt>
                      <c:pt idx="678">
                        <c:v>25.416666666666668</c:v>
                      </c:pt>
                      <c:pt idx="679">
                        <c:v>25.599999999999998</c:v>
                      </c:pt>
                      <c:pt idx="680">
                        <c:v>25.749999999999996</c:v>
                      </c:pt>
                      <c:pt idx="681">
                        <c:v>25.633333333333329</c:v>
                      </c:pt>
                      <c:pt idx="682">
                        <c:v>25.633333333333336</c:v>
                      </c:pt>
                      <c:pt idx="683">
                        <c:v>25.633333333333329</c:v>
                      </c:pt>
                      <c:pt idx="684">
                        <c:v>25.566666666666663</c:v>
                      </c:pt>
                      <c:pt idx="685">
                        <c:v>25.466666666666669</c:v>
                      </c:pt>
                      <c:pt idx="686">
                        <c:v>25.283333333333331</c:v>
                      </c:pt>
                      <c:pt idx="687">
                        <c:v>24.8</c:v>
                      </c:pt>
                      <c:pt idx="688">
                        <c:v>24.416666666666668</c:v>
                      </c:pt>
                      <c:pt idx="689">
                        <c:v>24.316666666666666</c:v>
                      </c:pt>
                      <c:pt idx="690">
                        <c:v>24.383333333333336</c:v>
                      </c:pt>
                      <c:pt idx="691">
                        <c:v>23.833333333333332</c:v>
                      </c:pt>
                      <c:pt idx="692">
                        <c:v>23.616666666666664</c:v>
                      </c:pt>
                      <c:pt idx="693">
                        <c:v>24.016666666666666</c:v>
                      </c:pt>
                      <c:pt idx="694">
                        <c:v>24.016666666666666</c:v>
                      </c:pt>
                      <c:pt idx="695">
                        <c:v>24.133333333333336</c:v>
                      </c:pt>
                      <c:pt idx="696">
                        <c:v>24.5</c:v>
                      </c:pt>
                      <c:pt idx="697">
                        <c:v>24.683333333333334</c:v>
                      </c:pt>
                      <c:pt idx="698">
                        <c:v>24.816666666666666</c:v>
                      </c:pt>
                      <c:pt idx="699">
                        <c:v>25.033333333333331</c:v>
                      </c:pt>
                      <c:pt idx="700">
                        <c:v>25.200000000000003</c:v>
                      </c:pt>
                      <c:pt idx="701">
                        <c:v>25.466666666666669</c:v>
                      </c:pt>
                      <c:pt idx="702">
                        <c:v>25.633333333333336</c:v>
                      </c:pt>
                      <c:pt idx="703">
                        <c:v>25.816666666666666</c:v>
                      </c:pt>
                      <c:pt idx="704">
                        <c:v>25.866666666666664</c:v>
                      </c:pt>
                      <c:pt idx="705">
                        <c:v>25.466666666666669</c:v>
                      </c:pt>
                      <c:pt idx="706">
                        <c:v>25.433333333333334</c:v>
                      </c:pt>
                      <c:pt idx="707">
                        <c:v>25.5</c:v>
                      </c:pt>
                      <c:pt idx="708">
                        <c:v>25.3</c:v>
                      </c:pt>
                      <c:pt idx="709">
                        <c:v>25.049999999999997</c:v>
                      </c:pt>
                      <c:pt idx="710">
                        <c:v>25.066666666666663</c:v>
                      </c:pt>
                      <c:pt idx="711">
                        <c:v>25.149999999999995</c:v>
                      </c:pt>
                      <c:pt idx="712">
                        <c:v>24.950000000000003</c:v>
                      </c:pt>
                      <c:pt idx="713">
                        <c:v>24.75</c:v>
                      </c:pt>
                      <c:pt idx="714">
                        <c:v>24.599999999999998</c:v>
                      </c:pt>
                      <c:pt idx="715">
                        <c:v>24.533333333333335</c:v>
                      </c:pt>
                      <c:pt idx="716">
                        <c:v>24.216666666666669</c:v>
                      </c:pt>
                      <c:pt idx="717">
                        <c:v>24.200000000000003</c:v>
                      </c:pt>
                      <c:pt idx="718">
                        <c:v>24.483333333333331</c:v>
                      </c:pt>
                      <c:pt idx="719">
                        <c:v>24.816666666666666</c:v>
                      </c:pt>
                      <c:pt idx="720">
                        <c:v>24.883333333333336</c:v>
                      </c:pt>
                      <c:pt idx="721">
                        <c:v>25</c:v>
                      </c:pt>
                      <c:pt idx="722">
                        <c:v>25.200000000000003</c:v>
                      </c:pt>
                      <c:pt idx="723">
                        <c:v>25.433333333333334</c:v>
                      </c:pt>
                      <c:pt idx="724">
                        <c:v>25.516666666666666</c:v>
                      </c:pt>
                      <c:pt idx="725">
                        <c:v>25.8</c:v>
                      </c:pt>
                      <c:pt idx="726">
                        <c:v>25.916666666666668</c:v>
                      </c:pt>
                      <c:pt idx="727">
                        <c:v>26.166666666666668</c:v>
                      </c:pt>
                      <c:pt idx="728">
                        <c:v>26.383333333333336</c:v>
                      </c:pt>
                      <c:pt idx="729">
                        <c:v>26.233333333333334</c:v>
                      </c:pt>
                      <c:pt idx="730">
                        <c:v>25.75</c:v>
                      </c:pt>
                      <c:pt idx="731">
                        <c:v>25.483333333333334</c:v>
                      </c:pt>
                      <c:pt idx="732">
                        <c:v>25.383333333333336</c:v>
                      </c:pt>
                      <c:pt idx="733">
                        <c:v>25.116666666666664</c:v>
                      </c:pt>
                      <c:pt idx="734">
                        <c:v>24.966666666666669</c:v>
                      </c:pt>
                      <c:pt idx="735">
                        <c:v>24.849999999999998</c:v>
                      </c:pt>
                      <c:pt idx="736">
                        <c:v>24.516666666666666</c:v>
                      </c:pt>
                      <c:pt idx="737">
                        <c:v>24.5</c:v>
                      </c:pt>
                      <c:pt idx="738">
                        <c:v>24.099999999999998</c:v>
                      </c:pt>
                      <c:pt idx="739">
                        <c:v>23.866666666666664</c:v>
                      </c:pt>
                      <c:pt idx="740">
                        <c:v>24.016666666666666</c:v>
                      </c:pt>
                      <c:pt idx="741">
                        <c:v>24.349999999999998</c:v>
                      </c:pt>
                      <c:pt idx="742">
                        <c:v>24.566666666666663</c:v>
                      </c:pt>
                      <c:pt idx="743">
                        <c:v>24.783333333333331</c:v>
                      </c:pt>
                      <c:pt idx="744">
                        <c:v>24.983333333333334</c:v>
                      </c:pt>
                      <c:pt idx="745">
                        <c:v>25.033333333333331</c:v>
                      </c:pt>
                      <c:pt idx="746">
                        <c:v>25.166666666666668</c:v>
                      </c:pt>
                      <c:pt idx="747">
                        <c:v>25.2</c:v>
                      </c:pt>
                      <c:pt idx="748">
                        <c:v>25.366666666666664</c:v>
                      </c:pt>
                      <c:pt idx="749">
                        <c:v>25.616666666666664</c:v>
                      </c:pt>
                      <c:pt idx="750">
                        <c:v>25.799999999999997</c:v>
                      </c:pt>
                      <c:pt idx="751">
                        <c:v>25.75</c:v>
                      </c:pt>
                      <c:pt idx="752">
                        <c:v>25.733333333333334</c:v>
                      </c:pt>
                      <c:pt idx="753">
                        <c:v>25.566666666666663</c:v>
                      </c:pt>
                      <c:pt idx="754">
                        <c:v>25.5</c:v>
                      </c:pt>
                      <c:pt idx="755">
                        <c:v>25.416666666666671</c:v>
                      </c:pt>
                      <c:pt idx="756">
                        <c:v>25.299999999999997</c:v>
                      </c:pt>
                      <c:pt idx="757">
                        <c:v>25.133333333333329</c:v>
                      </c:pt>
                      <c:pt idx="758">
                        <c:v>25.099999999999998</c:v>
                      </c:pt>
                      <c:pt idx="759">
                        <c:v>24.866666666666664</c:v>
                      </c:pt>
                      <c:pt idx="760">
                        <c:v>24.816666666666666</c:v>
                      </c:pt>
                      <c:pt idx="761">
                        <c:v>24.733333333333334</c:v>
                      </c:pt>
                      <c:pt idx="762">
                        <c:v>24.416666666666671</c:v>
                      </c:pt>
                      <c:pt idx="763">
                        <c:v>24.183333333333334</c:v>
                      </c:pt>
                      <c:pt idx="764">
                        <c:v>24.066666666666666</c:v>
                      </c:pt>
                      <c:pt idx="765">
                        <c:v>24.2</c:v>
                      </c:pt>
                      <c:pt idx="766">
                        <c:v>24.349999999999998</c:v>
                      </c:pt>
                      <c:pt idx="767">
                        <c:v>24.683333333333337</c:v>
                      </c:pt>
                      <c:pt idx="768">
                        <c:v>24.866666666666671</c:v>
                      </c:pt>
                      <c:pt idx="769">
                        <c:v>25</c:v>
                      </c:pt>
                      <c:pt idx="770">
                        <c:v>25.133333333333336</c:v>
                      </c:pt>
                      <c:pt idx="771">
                        <c:v>25.183333333333334</c:v>
                      </c:pt>
                      <c:pt idx="772">
                        <c:v>25.5</c:v>
                      </c:pt>
                      <c:pt idx="773">
                        <c:v>25.766666666666666</c:v>
                      </c:pt>
                      <c:pt idx="774">
                        <c:v>26.066666666666663</c:v>
                      </c:pt>
                      <c:pt idx="775">
                        <c:v>26.3</c:v>
                      </c:pt>
                      <c:pt idx="776">
                        <c:v>26.433333333333337</c:v>
                      </c:pt>
                      <c:pt idx="777">
                        <c:v>26.283333333333331</c:v>
                      </c:pt>
                      <c:pt idx="778">
                        <c:v>26.149999999999995</c:v>
                      </c:pt>
                      <c:pt idx="779">
                        <c:v>26.083333333333332</c:v>
                      </c:pt>
                      <c:pt idx="780">
                        <c:v>25.916666666666668</c:v>
                      </c:pt>
                      <c:pt idx="781">
                        <c:v>25.433333333333337</c:v>
                      </c:pt>
                      <c:pt idx="782">
                        <c:v>25.183333333333334</c:v>
                      </c:pt>
                      <c:pt idx="783">
                        <c:v>25.233333333333331</c:v>
                      </c:pt>
                      <c:pt idx="784">
                        <c:v>25.216666666666669</c:v>
                      </c:pt>
                      <c:pt idx="785">
                        <c:v>24.8</c:v>
                      </c:pt>
                      <c:pt idx="786">
                        <c:v>24.416666666666668</c:v>
                      </c:pt>
                      <c:pt idx="787">
                        <c:v>24.233333333333334</c:v>
                      </c:pt>
                      <c:pt idx="788">
                        <c:v>24.066666666666666</c:v>
                      </c:pt>
                      <c:pt idx="789">
                        <c:v>24.133333333333329</c:v>
                      </c:pt>
                      <c:pt idx="790">
                        <c:v>24.5</c:v>
                      </c:pt>
                      <c:pt idx="791">
                        <c:v>24.8</c:v>
                      </c:pt>
                      <c:pt idx="792">
                        <c:v>25.116666666666664</c:v>
                      </c:pt>
                      <c:pt idx="793">
                        <c:v>25.149999999999995</c:v>
                      </c:pt>
                      <c:pt idx="794">
                        <c:v>25.233333333333334</c:v>
                      </c:pt>
                      <c:pt idx="795">
                        <c:v>25.383333333333336</c:v>
                      </c:pt>
                      <c:pt idx="796">
                        <c:v>25.599999999999998</c:v>
                      </c:pt>
                      <c:pt idx="797">
                        <c:v>25.766666666666669</c:v>
                      </c:pt>
                      <c:pt idx="798">
                        <c:v>25.883333333333336</c:v>
                      </c:pt>
                      <c:pt idx="799">
                        <c:v>25.883333333333336</c:v>
                      </c:pt>
                      <c:pt idx="800">
                        <c:v>26.133333333333329</c:v>
                      </c:pt>
                      <c:pt idx="801">
                        <c:v>26.083333333333339</c:v>
                      </c:pt>
                      <c:pt idx="802">
                        <c:v>25.666666666666668</c:v>
                      </c:pt>
                      <c:pt idx="803">
                        <c:v>25.433333333333337</c:v>
                      </c:pt>
                      <c:pt idx="804">
                        <c:v>25.3</c:v>
                      </c:pt>
                      <c:pt idx="805">
                        <c:v>25.183333333333337</c:v>
                      </c:pt>
                      <c:pt idx="806">
                        <c:v>25.066666666666666</c:v>
                      </c:pt>
                      <c:pt idx="807">
                        <c:v>24.95</c:v>
                      </c:pt>
                      <c:pt idx="808">
                        <c:v>24.716666666666669</c:v>
                      </c:pt>
                      <c:pt idx="809">
                        <c:v>24.45</c:v>
                      </c:pt>
                      <c:pt idx="810">
                        <c:v>24.266666666666669</c:v>
                      </c:pt>
                      <c:pt idx="811">
                        <c:v>24.2</c:v>
                      </c:pt>
                      <c:pt idx="812">
                        <c:v>23.916666666666668</c:v>
                      </c:pt>
                      <c:pt idx="813">
                        <c:v>24.099999999999998</c:v>
                      </c:pt>
                      <c:pt idx="814">
                        <c:v>24.45</c:v>
                      </c:pt>
                      <c:pt idx="815">
                        <c:v>24.766666666666666</c:v>
                      </c:pt>
                      <c:pt idx="816">
                        <c:v>25.033333333333331</c:v>
                      </c:pt>
                      <c:pt idx="817">
                        <c:v>25.183333333333334</c:v>
                      </c:pt>
                      <c:pt idx="818">
                        <c:v>25.283333333333331</c:v>
                      </c:pt>
                      <c:pt idx="819">
                        <c:v>25.5</c:v>
                      </c:pt>
                      <c:pt idx="820">
                        <c:v>25.633333333333336</c:v>
                      </c:pt>
                      <c:pt idx="821">
                        <c:v>25.95</c:v>
                      </c:pt>
                      <c:pt idx="822">
                        <c:v>26.083333333333332</c:v>
                      </c:pt>
                      <c:pt idx="823">
                        <c:v>26.283333333333335</c:v>
                      </c:pt>
                      <c:pt idx="824">
                        <c:v>26.400000000000002</c:v>
                      </c:pt>
                      <c:pt idx="825">
                        <c:v>26.366666666666671</c:v>
                      </c:pt>
                      <c:pt idx="826">
                        <c:v>26.2</c:v>
                      </c:pt>
                      <c:pt idx="827">
                        <c:v>26.116666666666664</c:v>
                      </c:pt>
                      <c:pt idx="828">
                        <c:v>26.016666666666666</c:v>
                      </c:pt>
                      <c:pt idx="829">
                        <c:v>25.816666666666666</c:v>
                      </c:pt>
                      <c:pt idx="830">
                        <c:v>25.549999999999997</c:v>
                      </c:pt>
                      <c:pt idx="831">
                        <c:v>25.383333333333336</c:v>
                      </c:pt>
                      <c:pt idx="832">
                        <c:v>25.033333333333335</c:v>
                      </c:pt>
                      <c:pt idx="833">
                        <c:v>24.8</c:v>
                      </c:pt>
                      <c:pt idx="834">
                        <c:v>24.783333333333331</c:v>
                      </c:pt>
                      <c:pt idx="835">
                        <c:v>24.166666666666668</c:v>
                      </c:pt>
                      <c:pt idx="836">
                        <c:v>23.866666666666671</c:v>
                      </c:pt>
                      <c:pt idx="837">
                        <c:v>24.049999999999997</c:v>
                      </c:pt>
                      <c:pt idx="838">
                        <c:v>24.650000000000002</c:v>
                      </c:pt>
                      <c:pt idx="839">
                        <c:v>24.966666666666665</c:v>
                      </c:pt>
                      <c:pt idx="840">
                        <c:v>25.233333333333334</c:v>
                      </c:pt>
                      <c:pt idx="841">
                        <c:v>25.316666666666666</c:v>
                      </c:pt>
                      <c:pt idx="842">
                        <c:v>25.466666666666665</c:v>
                      </c:pt>
                      <c:pt idx="843">
                        <c:v>25.8</c:v>
                      </c:pt>
                      <c:pt idx="844">
                        <c:v>26</c:v>
                      </c:pt>
                      <c:pt idx="845">
                        <c:v>26.166666666666668</c:v>
                      </c:pt>
                      <c:pt idx="846">
                        <c:v>26.349999999999998</c:v>
                      </c:pt>
                      <c:pt idx="847">
                        <c:v>26.400000000000002</c:v>
                      </c:pt>
                      <c:pt idx="848">
                        <c:v>26.400000000000002</c:v>
                      </c:pt>
                      <c:pt idx="849">
                        <c:v>26.45</c:v>
                      </c:pt>
                      <c:pt idx="850">
                        <c:v>26.516666666666666</c:v>
                      </c:pt>
                      <c:pt idx="851">
                        <c:v>26.566666666666666</c:v>
                      </c:pt>
                      <c:pt idx="852">
                        <c:v>26.45</c:v>
                      </c:pt>
                      <c:pt idx="853">
                        <c:v>26.583333333333332</c:v>
                      </c:pt>
                      <c:pt idx="854">
                        <c:v>26.500000000000004</c:v>
                      </c:pt>
                      <c:pt idx="855">
                        <c:v>26.433333333333334</c:v>
                      </c:pt>
                      <c:pt idx="856">
                        <c:v>26.233333333333334</c:v>
                      </c:pt>
                      <c:pt idx="857">
                        <c:v>25.933333333333337</c:v>
                      </c:pt>
                      <c:pt idx="858">
                        <c:v>25.916666666666668</c:v>
                      </c:pt>
                      <c:pt idx="859">
                        <c:v>26.266666666666666</c:v>
                      </c:pt>
                      <c:pt idx="860">
                        <c:v>27.016666666666666</c:v>
                      </c:pt>
                      <c:pt idx="861">
                        <c:v>26.333333333333332</c:v>
                      </c:pt>
                      <c:pt idx="862">
                        <c:v>26.133333333333329</c:v>
                      </c:pt>
                      <c:pt idx="863">
                        <c:v>26.033333333333331</c:v>
                      </c:pt>
                      <c:pt idx="864">
                        <c:v>26.316666666666666</c:v>
                      </c:pt>
                      <c:pt idx="865">
                        <c:v>26.650000000000002</c:v>
                      </c:pt>
                      <c:pt idx="866">
                        <c:v>26.950000000000003</c:v>
                      </c:pt>
                      <c:pt idx="867">
                        <c:v>27.033333333333331</c:v>
                      </c:pt>
                      <c:pt idx="868">
                        <c:v>27.333333333333332</c:v>
                      </c:pt>
                      <c:pt idx="869">
                        <c:v>27.533333333333331</c:v>
                      </c:pt>
                      <c:pt idx="870">
                        <c:v>27.516666666666666</c:v>
                      </c:pt>
                      <c:pt idx="871">
                        <c:v>27.533333333333331</c:v>
                      </c:pt>
                      <c:pt idx="872">
                        <c:v>27.516666666666666</c:v>
                      </c:pt>
                      <c:pt idx="873">
                        <c:v>27.450000000000003</c:v>
                      </c:pt>
                      <c:pt idx="874">
                        <c:v>27.266666666666666</c:v>
                      </c:pt>
                      <c:pt idx="875">
                        <c:v>27.083333333333332</c:v>
                      </c:pt>
                      <c:pt idx="876">
                        <c:v>27.016666666666666</c:v>
                      </c:pt>
                      <c:pt idx="877">
                        <c:v>26.983333333333334</c:v>
                      </c:pt>
                      <c:pt idx="878">
                        <c:v>27.183333333333337</c:v>
                      </c:pt>
                      <c:pt idx="879">
                        <c:v>27.099999999999998</c:v>
                      </c:pt>
                      <c:pt idx="880">
                        <c:v>27</c:v>
                      </c:pt>
                      <c:pt idx="881">
                        <c:v>26.849999999999998</c:v>
                      </c:pt>
                      <c:pt idx="882">
                        <c:v>25.950000000000003</c:v>
                      </c:pt>
                      <c:pt idx="883">
                        <c:v>26.033333333333331</c:v>
                      </c:pt>
                      <c:pt idx="884">
                        <c:v>26.066666666666663</c:v>
                      </c:pt>
                      <c:pt idx="885">
                        <c:v>26.016666666666666</c:v>
                      </c:pt>
                      <c:pt idx="886">
                        <c:v>25.483333333333334</c:v>
                      </c:pt>
                      <c:pt idx="887">
                        <c:v>25.366666666666664</c:v>
                      </c:pt>
                      <c:pt idx="888">
                        <c:v>25.75</c:v>
                      </c:pt>
                      <c:pt idx="889">
                        <c:v>26.133333333333336</c:v>
                      </c:pt>
                      <c:pt idx="890">
                        <c:v>26.45</c:v>
                      </c:pt>
                      <c:pt idx="891">
                        <c:v>26.766666666666666</c:v>
                      </c:pt>
                      <c:pt idx="892">
                        <c:v>26.850000000000005</c:v>
                      </c:pt>
                      <c:pt idx="893">
                        <c:v>26.966666666666669</c:v>
                      </c:pt>
                      <c:pt idx="894">
                        <c:v>27.216666666666669</c:v>
                      </c:pt>
                      <c:pt idx="895">
                        <c:v>27.366666666666664</c:v>
                      </c:pt>
                      <c:pt idx="896">
                        <c:v>27.433333333333337</c:v>
                      </c:pt>
                      <c:pt idx="897">
                        <c:v>27.233333333333331</c:v>
                      </c:pt>
                      <c:pt idx="898">
                        <c:v>27.133333333333329</c:v>
                      </c:pt>
                      <c:pt idx="899">
                        <c:v>27.166666666666661</c:v>
                      </c:pt>
                      <c:pt idx="900">
                        <c:v>27.05</c:v>
                      </c:pt>
                      <c:pt idx="901">
                        <c:v>26.783333333333331</c:v>
                      </c:pt>
                      <c:pt idx="902">
                        <c:v>26.533333333333331</c:v>
                      </c:pt>
                      <c:pt idx="903">
                        <c:v>26.283333333333331</c:v>
                      </c:pt>
                      <c:pt idx="904">
                        <c:v>25.916666666666671</c:v>
                      </c:pt>
                      <c:pt idx="905">
                        <c:v>25.7</c:v>
                      </c:pt>
                      <c:pt idx="906">
                        <c:v>25.599999999999998</c:v>
                      </c:pt>
                      <c:pt idx="907">
                        <c:v>25.5</c:v>
                      </c:pt>
                      <c:pt idx="908">
                        <c:v>25.516666666666666</c:v>
                      </c:pt>
                      <c:pt idx="909">
                        <c:v>25.483333333333334</c:v>
                      </c:pt>
                      <c:pt idx="910">
                        <c:v>25.483333333333334</c:v>
                      </c:pt>
                      <c:pt idx="911">
                        <c:v>25.366666666666664</c:v>
                      </c:pt>
                      <c:pt idx="912">
                        <c:v>25.216666666666669</c:v>
                      </c:pt>
                      <c:pt idx="913">
                        <c:v>25.3</c:v>
                      </c:pt>
                      <c:pt idx="914">
                        <c:v>25.383333333333336</c:v>
                      </c:pt>
                      <c:pt idx="915">
                        <c:v>25.566666666666663</c:v>
                      </c:pt>
                      <c:pt idx="916">
                        <c:v>25.900000000000002</c:v>
                      </c:pt>
                      <c:pt idx="917">
                        <c:v>26.166666666666671</c:v>
                      </c:pt>
                      <c:pt idx="918">
                        <c:v>26.400000000000002</c:v>
                      </c:pt>
                      <c:pt idx="919">
                        <c:v>26.533333333333331</c:v>
                      </c:pt>
                      <c:pt idx="920">
                        <c:v>26.616666666666664</c:v>
                      </c:pt>
                      <c:pt idx="921">
                        <c:v>26.483333333333334</c:v>
                      </c:pt>
                      <c:pt idx="922">
                        <c:v>26.316666666666666</c:v>
                      </c:pt>
                      <c:pt idx="923">
                        <c:v>26.3</c:v>
                      </c:pt>
                      <c:pt idx="924">
                        <c:v>26.266666666666666</c:v>
                      </c:pt>
                      <c:pt idx="925">
                        <c:v>25.900000000000002</c:v>
                      </c:pt>
                      <c:pt idx="926">
                        <c:v>25.7</c:v>
                      </c:pt>
                      <c:pt idx="927">
                        <c:v>25.649999999999995</c:v>
                      </c:pt>
                      <c:pt idx="928">
                        <c:v>25.466666666666669</c:v>
                      </c:pt>
                      <c:pt idx="929">
                        <c:v>25.349999999999998</c:v>
                      </c:pt>
                      <c:pt idx="930">
                        <c:v>25.133333333333329</c:v>
                      </c:pt>
                      <c:pt idx="931">
                        <c:v>24.883333333333329</c:v>
                      </c:pt>
                      <c:pt idx="932">
                        <c:v>24.683333333333334</c:v>
                      </c:pt>
                      <c:pt idx="933">
                        <c:v>24.716666666666665</c:v>
                      </c:pt>
                      <c:pt idx="934">
                        <c:v>24.816666666666666</c:v>
                      </c:pt>
                      <c:pt idx="935">
                        <c:v>25</c:v>
                      </c:pt>
                      <c:pt idx="936">
                        <c:v>25.150000000000002</c:v>
                      </c:pt>
                      <c:pt idx="937">
                        <c:v>25.3</c:v>
                      </c:pt>
                      <c:pt idx="938">
                        <c:v>25.400000000000002</c:v>
                      </c:pt>
                      <c:pt idx="939">
                        <c:v>25.650000000000006</c:v>
                      </c:pt>
                      <c:pt idx="940">
                        <c:v>25.916666666666668</c:v>
                      </c:pt>
                      <c:pt idx="941">
                        <c:v>26.2</c:v>
                      </c:pt>
                      <c:pt idx="942">
                        <c:v>26.350000000000005</c:v>
                      </c:pt>
                      <c:pt idx="943">
                        <c:v>26.316666666666666</c:v>
                      </c:pt>
                      <c:pt idx="944">
                        <c:v>26.466666666666669</c:v>
                      </c:pt>
                      <c:pt idx="945">
                        <c:v>26.433333333333334</c:v>
                      </c:pt>
                      <c:pt idx="946">
                        <c:v>26.566666666666666</c:v>
                      </c:pt>
                      <c:pt idx="947">
                        <c:v>26.5</c:v>
                      </c:pt>
                      <c:pt idx="948">
                        <c:v>26.533333333333331</c:v>
                      </c:pt>
                      <c:pt idx="949">
                        <c:v>26.599999999999998</c:v>
                      </c:pt>
                      <c:pt idx="950">
                        <c:v>26.55</c:v>
                      </c:pt>
                      <c:pt idx="951">
                        <c:v>26.349999999999998</c:v>
                      </c:pt>
                      <c:pt idx="952">
                        <c:v>26.083333333333332</c:v>
                      </c:pt>
                      <c:pt idx="953">
                        <c:v>25.766666666666666</c:v>
                      </c:pt>
                      <c:pt idx="954">
                        <c:v>25.533333333333331</c:v>
                      </c:pt>
                      <c:pt idx="955">
                        <c:v>25.366666666666664</c:v>
                      </c:pt>
                      <c:pt idx="956">
                        <c:v>25.2</c:v>
                      </c:pt>
                      <c:pt idx="957">
                        <c:v>25.516666666666666</c:v>
                      </c:pt>
                      <c:pt idx="958">
                        <c:v>25.5</c:v>
                      </c:pt>
                      <c:pt idx="959">
                        <c:v>25.549999999999997</c:v>
                      </c:pt>
                      <c:pt idx="960">
                        <c:v>25.666666666666668</c:v>
                      </c:pt>
                      <c:pt idx="961">
                        <c:v>25.866666666666664</c:v>
                      </c:pt>
                      <c:pt idx="962">
                        <c:v>25.983333333333334</c:v>
                      </c:pt>
                      <c:pt idx="963">
                        <c:v>26.133333333333329</c:v>
                      </c:pt>
                      <c:pt idx="964">
                        <c:v>26.349999999999998</c:v>
                      </c:pt>
                      <c:pt idx="965">
                        <c:v>26.483333333333334</c:v>
                      </c:pt>
                      <c:pt idx="966">
                        <c:v>26.55</c:v>
                      </c:pt>
                      <c:pt idx="967">
                        <c:v>26.716666666666665</c:v>
                      </c:pt>
                      <c:pt idx="968">
                        <c:v>26.766666666666666</c:v>
                      </c:pt>
                      <c:pt idx="969">
                        <c:v>26.566666666666666</c:v>
                      </c:pt>
                      <c:pt idx="970">
                        <c:v>26.133333333333329</c:v>
                      </c:pt>
                      <c:pt idx="971">
                        <c:v>26.016666666666666</c:v>
                      </c:pt>
                      <c:pt idx="972">
                        <c:v>25.933333333333337</c:v>
                      </c:pt>
                      <c:pt idx="973">
                        <c:v>25.833333333333329</c:v>
                      </c:pt>
                      <c:pt idx="974">
                        <c:v>25.633333333333329</c:v>
                      </c:pt>
                      <c:pt idx="975">
                        <c:v>25.483333333333334</c:v>
                      </c:pt>
                      <c:pt idx="976">
                        <c:v>25.283333333333331</c:v>
                      </c:pt>
                      <c:pt idx="977">
                        <c:v>25.083333333333332</c:v>
                      </c:pt>
                      <c:pt idx="978">
                        <c:v>24.883333333333329</c:v>
                      </c:pt>
                      <c:pt idx="979">
                        <c:v>24.599999999999998</c:v>
                      </c:pt>
                      <c:pt idx="980">
                        <c:v>24.466666666666665</c:v>
                      </c:pt>
                      <c:pt idx="981">
                        <c:v>24.8</c:v>
                      </c:pt>
                      <c:pt idx="982">
                        <c:v>24.933333333333334</c:v>
                      </c:pt>
                      <c:pt idx="983">
                        <c:v>25</c:v>
                      </c:pt>
                      <c:pt idx="984">
                        <c:v>25.083333333333332</c:v>
                      </c:pt>
                      <c:pt idx="985">
                        <c:v>25.25</c:v>
                      </c:pt>
                      <c:pt idx="986">
                        <c:v>25.333333333333332</c:v>
                      </c:pt>
                      <c:pt idx="987">
                        <c:v>25.533333333333331</c:v>
                      </c:pt>
                      <c:pt idx="988">
                        <c:v>25.683333333333334</c:v>
                      </c:pt>
                      <c:pt idx="989">
                        <c:v>26</c:v>
                      </c:pt>
                      <c:pt idx="990">
                        <c:v>26.316666666666666</c:v>
                      </c:pt>
                      <c:pt idx="991">
                        <c:v>26.533333333333331</c:v>
                      </c:pt>
                      <c:pt idx="992">
                        <c:v>26.616666666666664</c:v>
                      </c:pt>
                      <c:pt idx="993">
                        <c:v>26.450000000000003</c:v>
                      </c:pt>
                      <c:pt idx="994">
                        <c:v>26.316666666666666</c:v>
                      </c:pt>
                      <c:pt idx="995">
                        <c:v>26.183333333333326</c:v>
                      </c:pt>
                      <c:pt idx="996">
                        <c:v>26.116666666666664</c:v>
                      </c:pt>
                      <c:pt idx="997">
                        <c:v>25.966666666666669</c:v>
                      </c:pt>
                      <c:pt idx="998">
                        <c:v>25.816666666666666</c:v>
                      </c:pt>
                      <c:pt idx="999">
                        <c:v>25.716666666666665</c:v>
                      </c:pt>
                      <c:pt idx="1000">
                        <c:v>25.5</c:v>
                      </c:pt>
                      <c:pt idx="1001">
                        <c:v>25.316666666666663</c:v>
                      </c:pt>
                      <c:pt idx="1002">
                        <c:v>25.133333333333329</c:v>
                      </c:pt>
                      <c:pt idx="1003">
                        <c:v>24.966666666666669</c:v>
                      </c:pt>
                      <c:pt idx="1004">
                        <c:v>24.866666666666664</c:v>
                      </c:pt>
                      <c:pt idx="1005">
                        <c:v>24.883333333333336</c:v>
                      </c:pt>
                      <c:pt idx="1006">
                        <c:v>25.133333333333336</c:v>
                      </c:pt>
                      <c:pt idx="1007">
                        <c:v>25.483333333333334</c:v>
                      </c:pt>
                      <c:pt idx="1008">
                        <c:v>25.616666666666664</c:v>
                      </c:pt>
                      <c:pt idx="1009">
                        <c:v>25.483333333333334</c:v>
                      </c:pt>
                      <c:pt idx="1010">
                        <c:v>25.599999999999998</c:v>
                      </c:pt>
                      <c:pt idx="1011">
                        <c:v>25.583333333333329</c:v>
                      </c:pt>
                      <c:pt idx="1012">
                        <c:v>25.816666666666666</c:v>
                      </c:pt>
                      <c:pt idx="1013">
                        <c:v>25.983333333333331</c:v>
                      </c:pt>
                      <c:pt idx="1014">
                        <c:v>26.233333333333334</c:v>
                      </c:pt>
                      <c:pt idx="1015">
                        <c:v>26.466666666666669</c:v>
                      </c:pt>
                      <c:pt idx="1016">
                        <c:v>26.5</c:v>
                      </c:pt>
                      <c:pt idx="1017">
                        <c:v>26.349999999999998</c:v>
                      </c:pt>
                      <c:pt idx="1018">
                        <c:v>26.099999999999998</c:v>
                      </c:pt>
                      <c:pt idx="1019">
                        <c:v>25.883333333333336</c:v>
                      </c:pt>
                      <c:pt idx="1020">
                        <c:v>25.733333333333334</c:v>
                      </c:pt>
                      <c:pt idx="1021">
                        <c:v>25.133333333333329</c:v>
                      </c:pt>
                      <c:pt idx="1022">
                        <c:v>24.766666666666666</c:v>
                      </c:pt>
                      <c:pt idx="1023">
                        <c:v>24.516666666666669</c:v>
                      </c:pt>
                      <c:pt idx="1024">
                        <c:v>24.266666666666666</c:v>
                      </c:pt>
                      <c:pt idx="1025">
                        <c:v>24.150000000000002</c:v>
                      </c:pt>
                      <c:pt idx="1026">
                        <c:v>24.066666666666666</c:v>
                      </c:pt>
                      <c:pt idx="1027">
                        <c:v>23.75</c:v>
                      </c:pt>
                      <c:pt idx="1028">
                        <c:v>23.633333333333336</c:v>
                      </c:pt>
                      <c:pt idx="1029">
                        <c:v>23.866666666666671</c:v>
                      </c:pt>
                      <c:pt idx="1030">
                        <c:v>24</c:v>
                      </c:pt>
                      <c:pt idx="1031">
                        <c:v>24.333333333333332</c:v>
                      </c:pt>
                      <c:pt idx="1032">
                        <c:v>24.466666666666669</c:v>
                      </c:pt>
                      <c:pt idx="1033">
                        <c:v>24.633333333333336</c:v>
                      </c:pt>
                      <c:pt idx="1034">
                        <c:v>24.716666666666669</c:v>
                      </c:pt>
                      <c:pt idx="1035">
                        <c:v>24.966666666666665</c:v>
                      </c:pt>
                      <c:pt idx="1036">
                        <c:v>25.099999999999998</c:v>
                      </c:pt>
                      <c:pt idx="1037">
                        <c:v>25.366666666666671</c:v>
                      </c:pt>
                      <c:pt idx="1038">
                        <c:v>25.566666666666666</c:v>
                      </c:pt>
                      <c:pt idx="1039">
                        <c:v>25.616666666666664</c:v>
                      </c:pt>
                      <c:pt idx="1040">
                        <c:v>25.7</c:v>
                      </c:pt>
                      <c:pt idx="1041">
                        <c:v>25.599999999999998</c:v>
                      </c:pt>
                      <c:pt idx="1042">
                        <c:v>25.75</c:v>
                      </c:pt>
                      <c:pt idx="1043">
                        <c:v>25.816666666666666</c:v>
                      </c:pt>
                      <c:pt idx="1044">
                        <c:v>25.666666666666661</c:v>
                      </c:pt>
                      <c:pt idx="1045">
                        <c:v>25.733333333333331</c:v>
                      </c:pt>
                      <c:pt idx="1046">
                        <c:v>25.450000000000003</c:v>
                      </c:pt>
                      <c:pt idx="1047">
                        <c:v>25.349999999999998</c:v>
                      </c:pt>
                      <c:pt idx="1048">
                        <c:v>25.166666666666668</c:v>
                      </c:pt>
                      <c:pt idx="1049">
                        <c:v>24.916666666666668</c:v>
                      </c:pt>
                      <c:pt idx="1050">
                        <c:v>24.599999999999998</c:v>
                      </c:pt>
                      <c:pt idx="1051">
                        <c:v>24.416666666666671</c:v>
                      </c:pt>
                      <c:pt idx="1052">
                        <c:v>24.333333333333332</c:v>
                      </c:pt>
                      <c:pt idx="1053">
                        <c:v>24.533333333333331</c:v>
                      </c:pt>
                      <c:pt idx="1054">
                        <c:v>24.8</c:v>
                      </c:pt>
                      <c:pt idx="1055">
                        <c:v>24.95</c:v>
                      </c:pt>
                      <c:pt idx="1056">
                        <c:v>25.099999999999998</c:v>
                      </c:pt>
                      <c:pt idx="1057">
                        <c:v>25.150000000000002</c:v>
                      </c:pt>
                      <c:pt idx="1058">
                        <c:v>25.316666666666666</c:v>
                      </c:pt>
                      <c:pt idx="1059">
                        <c:v>25.483333333333334</c:v>
                      </c:pt>
                      <c:pt idx="1060">
                        <c:v>25.733333333333334</c:v>
                      </c:pt>
                      <c:pt idx="1061">
                        <c:v>25.916666666666668</c:v>
                      </c:pt>
                      <c:pt idx="1062">
                        <c:v>26.05</c:v>
                      </c:pt>
                      <c:pt idx="1063">
                        <c:v>26.250000000000004</c:v>
                      </c:pt>
                      <c:pt idx="1064">
                        <c:v>26.433333333333334</c:v>
                      </c:pt>
                      <c:pt idx="1065">
                        <c:v>26.516666666666666</c:v>
                      </c:pt>
                      <c:pt idx="1066">
                        <c:v>26.599999999999998</c:v>
                      </c:pt>
                      <c:pt idx="1067">
                        <c:v>26.566666666666666</c:v>
                      </c:pt>
                      <c:pt idx="1068">
                        <c:v>26.666666666666668</c:v>
                      </c:pt>
                      <c:pt idx="1069">
                        <c:v>26.583333333333332</c:v>
                      </c:pt>
                      <c:pt idx="1070">
                        <c:v>26.466666666666669</c:v>
                      </c:pt>
                      <c:pt idx="1071">
                        <c:v>26.5</c:v>
                      </c:pt>
                      <c:pt idx="1072">
                        <c:v>26.349999999999998</c:v>
                      </c:pt>
                      <c:pt idx="1073">
                        <c:v>26.316666666666666</c:v>
                      </c:pt>
                      <c:pt idx="1074">
                        <c:v>26.233333333333331</c:v>
                      </c:pt>
                      <c:pt idx="1075">
                        <c:v>26.083333333333332</c:v>
                      </c:pt>
                      <c:pt idx="1076">
                        <c:v>25.866666666666671</c:v>
                      </c:pt>
                      <c:pt idx="1077">
                        <c:v>25.816666666666666</c:v>
                      </c:pt>
                      <c:pt idx="1078">
                        <c:v>25.966666666666665</c:v>
                      </c:pt>
                      <c:pt idx="1079">
                        <c:v>26.183333333333334</c:v>
                      </c:pt>
                      <c:pt idx="1080">
                        <c:v>26.3</c:v>
                      </c:pt>
                      <c:pt idx="1081">
                        <c:v>26.466666666666669</c:v>
                      </c:pt>
                      <c:pt idx="1082">
                        <c:v>26.533333333333331</c:v>
                      </c:pt>
                      <c:pt idx="1083">
                        <c:v>26.716666666666669</c:v>
                      </c:pt>
                      <c:pt idx="1084">
                        <c:v>26.833333333333332</c:v>
                      </c:pt>
                      <c:pt idx="1085">
                        <c:v>27.233333333333334</c:v>
                      </c:pt>
                      <c:pt idx="1086">
                        <c:v>27.450000000000003</c:v>
                      </c:pt>
                      <c:pt idx="1087">
                        <c:v>27.466666666666669</c:v>
                      </c:pt>
                      <c:pt idx="1088">
                        <c:v>27.416666666666668</c:v>
                      </c:pt>
                      <c:pt idx="1089">
                        <c:v>27.299999999999997</c:v>
                      </c:pt>
                      <c:pt idx="1090">
                        <c:v>27.483333333333334</c:v>
                      </c:pt>
                      <c:pt idx="1091">
                        <c:v>27.450000000000003</c:v>
                      </c:pt>
                      <c:pt idx="1092">
                        <c:v>27.25</c:v>
                      </c:pt>
                      <c:pt idx="1093">
                        <c:v>27.05</c:v>
                      </c:pt>
                      <c:pt idx="1094">
                        <c:v>26.900000000000002</c:v>
                      </c:pt>
                      <c:pt idx="1095">
                        <c:v>26.783333333333331</c:v>
                      </c:pt>
                      <c:pt idx="1096">
                        <c:v>26.766666666666669</c:v>
                      </c:pt>
                      <c:pt idx="1097">
                        <c:v>26.650000000000002</c:v>
                      </c:pt>
                      <c:pt idx="1098">
                        <c:v>26.266666666666666</c:v>
                      </c:pt>
                      <c:pt idx="1099">
                        <c:v>26.099999999999998</c:v>
                      </c:pt>
                      <c:pt idx="1100">
                        <c:v>26.083333333333332</c:v>
                      </c:pt>
                      <c:pt idx="1101">
                        <c:v>25.999999999999996</c:v>
                      </c:pt>
                      <c:pt idx="1102">
                        <c:v>26.433333333333334</c:v>
                      </c:pt>
                      <c:pt idx="1103">
                        <c:v>26.783333333333331</c:v>
                      </c:pt>
                      <c:pt idx="1104">
                        <c:v>27.049999999999997</c:v>
                      </c:pt>
                      <c:pt idx="1105">
                        <c:v>27.216666666666669</c:v>
                      </c:pt>
                      <c:pt idx="1106">
                        <c:v>27.350000000000005</c:v>
                      </c:pt>
                      <c:pt idx="1107">
                        <c:v>27.366666666666664</c:v>
                      </c:pt>
                      <c:pt idx="1108">
                        <c:v>27.583333333333329</c:v>
                      </c:pt>
                      <c:pt idx="1109">
                        <c:v>27.583333333333332</c:v>
                      </c:pt>
                      <c:pt idx="1110">
                        <c:v>27.633333333333329</c:v>
                      </c:pt>
                      <c:pt idx="1111">
                        <c:v>27.7</c:v>
                      </c:pt>
                      <c:pt idx="1112">
                        <c:v>27.650000000000002</c:v>
                      </c:pt>
                      <c:pt idx="1113">
                        <c:v>27.516666666666666</c:v>
                      </c:pt>
                      <c:pt idx="1114">
                        <c:v>27.516666666666666</c:v>
                      </c:pt>
                      <c:pt idx="1115">
                        <c:v>27.333333333333332</c:v>
                      </c:pt>
                      <c:pt idx="1116">
                        <c:v>27.400000000000006</c:v>
                      </c:pt>
                      <c:pt idx="1117">
                        <c:v>27.3</c:v>
                      </c:pt>
                      <c:pt idx="1118">
                        <c:v>27.25</c:v>
                      </c:pt>
                      <c:pt idx="1119">
                        <c:v>27.099999999999998</c:v>
                      </c:pt>
                      <c:pt idx="1120">
                        <c:v>27.116666666666671</c:v>
                      </c:pt>
                      <c:pt idx="1121">
                        <c:v>26.983333333333334</c:v>
                      </c:pt>
                      <c:pt idx="1122">
                        <c:v>26.766666666666666</c:v>
                      </c:pt>
                      <c:pt idx="1123">
                        <c:v>26.616666666666664</c:v>
                      </c:pt>
                      <c:pt idx="1124">
                        <c:v>26.416666666666668</c:v>
                      </c:pt>
                      <c:pt idx="1125">
                        <c:v>26.400000000000002</c:v>
                      </c:pt>
                      <c:pt idx="1126">
                        <c:v>26.599999999999998</c:v>
                      </c:pt>
                      <c:pt idx="1127">
                        <c:v>26.666666666666668</c:v>
                      </c:pt>
                      <c:pt idx="1128">
                        <c:v>26.700000000000003</c:v>
                      </c:pt>
                      <c:pt idx="1129">
                        <c:v>26.75</c:v>
                      </c:pt>
                      <c:pt idx="1130">
                        <c:v>26.866666666666671</c:v>
                      </c:pt>
                      <c:pt idx="1131">
                        <c:v>27.116666666666664</c:v>
                      </c:pt>
                      <c:pt idx="1132">
                        <c:v>27.249999999999996</c:v>
                      </c:pt>
                      <c:pt idx="1133">
                        <c:v>27.416666666666668</c:v>
                      </c:pt>
                      <c:pt idx="1134">
                        <c:v>27.316666666666666</c:v>
                      </c:pt>
                      <c:pt idx="1135">
                        <c:v>27.383333333333336</c:v>
                      </c:pt>
                      <c:pt idx="1136">
                        <c:v>27.333333333333332</c:v>
                      </c:pt>
                      <c:pt idx="1137">
                        <c:v>27.216666666666665</c:v>
                      </c:pt>
                      <c:pt idx="1138">
                        <c:v>27.133333333333329</c:v>
                      </c:pt>
                      <c:pt idx="1139">
                        <c:v>27.016666666666666</c:v>
                      </c:pt>
                      <c:pt idx="1140">
                        <c:v>26.866666666666671</c:v>
                      </c:pt>
                      <c:pt idx="1141">
                        <c:v>26.666666666666661</c:v>
                      </c:pt>
                      <c:pt idx="1142">
                        <c:v>26.683333333333334</c:v>
                      </c:pt>
                      <c:pt idx="1143">
                        <c:v>26.683333333333334</c:v>
                      </c:pt>
                      <c:pt idx="1144">
                        <c:v>26.8</c:v>
                      </c:pt>
                      <c:pt idx="1145">
                        <c:v>27.516666666666666</c:v>
                      </c:pt>
                      <c:pt idx="1146">
                        <c:v>28.149999999999995</c:v>
                      </c:pt>
                      <c:pt idx="1147">
                        <c:v>28.116666666666664</c:v>
                      </c:pt>
                      <c:pt idx="1148">
                        <c:v>28.116666666666664</c:v>
                      </c:pt>
                      <c:pt idx="1149">
                        <c:v>27.783333333333331</c:v>
                      </c:pt>
                      <c:pt idx="1150">
                        <c:v>27.283333333333331</c:v>
                      </c:pt>
                      <c:pt idx="1151">
                        <c:v>27.05</c:v>
                      </c:pt>
                      <c:pt idx="1152">
                        <c:v>27.100000000000005</c:v>
                      </c:pt>
                      <c:pt idx="1153">
                        <c:v>27.266666666666666</c:v>
                      </c:pt>
                      <c:pt idx="1154">
                        <c:v>26.966666666666669</c:v>
                      </c:pt>
                      <c:pt idx="1155">
                        <c:v>27.033333333333331</c:v>
                      </c:pt>
                      <c:pt idx="1156">
                        <c:v>27.200000000000003</c:v>
                      </c:pt>
                      <c:pt idx="1157">
                        <c:v>27.05</c:v>
                      </c:pt>
                      <c:pt idx="1158">
                        <c:v>27.150000000000002</c:v>
                      </c:pt>
                      <c:pt idx="1159">
                        <c:v>27.450000000000003</c:v>
                      </c:pt>
                      <c:pt idx="1160">
                        <c:v>27.133333333333329</c:v>
                      </c:pt>
                      <c:pt idx="1161">
                        <c:v>26.866666666666671</c:v>
                      </c:pt>
                      <c:pt idx="1162">
                        <c:v>26.766666666666666</c:v>
                      </c:pt>
                      <c:pt idx="1163">
                        <c:v>26.633333333333329</c:v>
                      </c:pt>
                      <c:pt idx="1164">
                        <c:v>26.599999999999998</c:v>
                      </c:pt>
                      <c:pt idx="1165">
                        <c:v>26.533333333333331</c:v>
                      </c:pt>
                      <c:pt idx="1166">
                        <c:v>26.5</c:v>
                      </c:pt>
                      <c:pt idx="1167">
                        <c:v>26.483333333333334</c:v>
                      </c:pt>
                      <c:pt idx="1168">
                        <c:v>26.400000000000002</c:v>
                      </c:pt>
                      <c:pt idx="1169">
                        <c:v>26.400000000000002</c:v>
                      </c:pt>
                      <c:pt idx="1170">
                        <c:v>26.116666666666664</c:v>
                      </c:pt>
                      <c:pt idx="1171">
                        <c:v>25.966666666666669</c:v>
                      </c:pt>
                      <c:pt idx="1172">
                        <c:v>26</c:v>
                      </c:pt>
                      <c:pt idx="1173">
                        <c:v>26.25</c:v>
                      </c:pt>
                      <c:pt idx="1174">
                        <c:v>26.349999999999998</c:v>
                      </c:pt>
                      <c:pt idx="1175">
                        <c:v>26.416666666666668</c:v>
                      </c:pt>
                      <c:pt idx="1176">
                        <c:v>26.566666666666663</c:v>
                      </c:pt>
                      <c:pt idx="1177">
                        <c:v>26.683333333333334</c:v>
                      </c:pt>
                      <c:pt idx="1178">
                        <c:v>26.966666666666669</c:v>
                      </c:pt>
                      <c:pt idx="1179">
                        <c:v>26.866666666666664</c:v>
                      </c:pt>
                      <c:pt idx="1180">
                        <c:v>27</c:v>
                      </c:pt>
                      <c:pt idx="1181">
                        <c:v>27.283333333333335</c:v>
                      </c:pt>
                      <c:pt idx="1182">
                        <c:v>27.216666666666665</c:v>
                      </c:pt>
                      <c:pt idx="1183">
                        <c:v>27.166666666666668</c:v>
                      </c:pt>
                      <c:pt idx="1184">
                        <c:v>27.099999999999998</c:v>
                      </c:pt>
                      <c:pt idx="1185">
                        <c:v>27.033333333333331</c:v>
                      </c:pt>
                      <c:pt idx="1186">
                        <c:v>27</c:v>
                      </c:pt>
                      <c:pt idx="1187">
                        <c:v>27</c:v>
                      </c:pt>
                      <c:pt idx="1188">
                        <c:v>26.900000000000002</c:v>
                      </c:pt>
                      <c:pt idx="1189">
                        <c:v>26.883333333333336</c:v>
                      </c:pt>
                      <c:pt idx="1190">
                        <c:v>26.733333333333334</c:v>
                      </c:pt>
                      <c:pt idx="1191">
                        <c:v>26.55</c:v>
                      </c:pt>
                      <c:pt idx="1192">
                        <c:v>26.349999999999998</c:v>
                      </c:pt>
                      <c:pt idx="1193">
                        <c:v>26.266666666666666</c:v>
                      </c:pt>
                      <c:pt idx="1194">
                        <c:v>26.2</c:v>
                      </c:pt>
                      <c:pt idx="1195">
                        <c:v>25.983333333333334</c:v>
                      </c:pt>
                      <c:pt idx="1196">
                        <c:v>25.833333333333332</c:v>
                      </c:pt>
                      <c:pt idx="1197">
                        <c:v>25.933333333333334</c:v>
                      </c:pt>
                      <c:pt idx="1198">
                        <c:v>26.133333333333329</c:v>
                      </c:pt>
                      <c:pt idx="1199">
                        <c:v>26.2</c:v>
                      </c:pt>
                      <c:pt idx="1200">
                        <c:v>26.333333333333332</c:v>
                      </c:pt>
                      <c:pt idx="1201">
                        <c:v>26.45</c:v>
                      </c:pt>
                      <c:pt idx="1202">
                        <c:v>26.649999999999995</c:v>
                      </c:pt>
                      <c:pt idx="1203">
                        <c:v>26.833333333333332</c:v>
                      </c:pt>
                      <c:pt idx="1204">
                        <c:v>26.95</c:v>
                      </c:pt>
                      <c:pt idx="1205">
                        <c:v>27.099999999999998</c:v>
                      </c:pt>
                      <c:pt idx="1206">
                        <c:v>27.133333333333329</c:v>
                      </c:pt>
                      <c:pt idx="1207">
                        <c:v>27.233333333333334</c:v>
                      </c:pt>
                      <c:pt idx="1208">
                        <c:v>27.149999999999995</c:v>
                      </c:pt>
                      <c:pt idx="1209">
                        <c:v>27</c:v>
                      </c:pt>
                      <c:pt idx="1210">
                        <c:v>26.883333333333336</c:v>
                      </c:pt>
                      <c:pt idx="1211">
                        <c:v>26.616666666666664</c:v>
                      </c:pt>
                      <c:pt idx="1212">
                        <c:v>26.366666666666671</c:v>
                      </c:pt>
                      <c:pt idx="1213">
                        <c:v>26.333333333333332</c:v>
                      </c:pt>
                      <c:pt idx="1214">
                        <c:v>26.099999999999998</c:v>
                      </c:pt>
                      <c:pt idx="1215">
                        <c:v>25.783333333333331</c:v>
                      </c:pt>
                      <c:pt idx="1216">
                        <c:v>25.5</c:v>
                      </c:pt>
                      <c:pt idx="1217">
                        <c:v>25.366666666666664</c:v>
                      </c:pt>
                      <c:pt idx="1218">
                        <c:v>25.183333333333334</c:v>
                      </c:pt>
                      <c:pt idx="1219">
                        <c:v>25</c:v>
                      </c:pt>
                      <c:pt idx="1220">
                        <c:v>24.8</c:v>
                      </c:pt>
                      <c:pt idx="1221">
                        <c:v>25.099999999999998</c:v>
                      </c:pt>
                      <c:pt idx="1222">
                        <c:v>25.316666666666666</c:v>
                      </c:pt>
                      <c:pt idx="1223">
                        <c:v>25.416666666666668</c:v>
                      </c:pt>
                      <c:pt idx="1224">
                        <c:v>25.633333333333329</c:v>
                      </c:pt>
                      <c:pt idx="1225">
                        <c:v>25.733333333333334</c:v>
                      </c:pt>
                      <c:pt idx="1226">
                        <c:v>25.916666666666668</c:v>
                      </c:pt>
                      <c:pt idx="1227">
                        <c:v>26.066666666666663</c:v>
                      </c:pt>
                      <c:pt idx="1228">
                        <c:v>26.216666666666669</c:v>
                      </c:pt>
                      <c:pt idx="1229">
                        <c:v>26.433333333333334</c:v>
                      </c:pt>
                      <c:pt idx="1230">
                        <c:v>26.566666666666666</c:v>
                      </c:pt>
                      <c:pt idx="1231">
                        <c:v>26.650000000000002</c:v>
                      </c:pt>
                      <c:pt idx="1232">
                        <c:v>26.833333333333339</c:v>
                      </c:pt>
                      <c:pt idx="1233">
                        <c:v>26.616666666666664</c:v>
                      </c:pt>
                      <c:pt idx="1234">
                        <c:v>26.516666666666666</c:v>
                      </c:pt>
                      <c:pt idx="1235">
                        <c:v>26.049999999999997</c:v>
                      </c:pt>
                      <c:pt idx="1236">
                        <c:v>25.966666666666669</c:v>
                      </c:pt>
                      <c:pt idx="1237">
                        <c:v>25.683333333333334</c:v>
                      </c:pt>
                      <c:pt idx="1238">
                        <c:v>25.666666666666668</c:v>
                      </c:pt>
                      <c:pt idx="1239">
                        <c:v>25.433333333333334</c:v>
                      </c:pt>
                      <c:pt idx="1240">
                        <c:v>24.899999999999995</c:v>
                      </c:pt>
                      <c:pt idx="1241">
                        <c:v>24.716666666666665</c:v>
                      </c:pt>
                      <c:pt idx="1242">
                        <c:v>24.45</c:v>
                      </c:pt>
                      <c:pt idx="1243">
                        <c:v>24.066666666666666</c:v>
                      </c:pt>
                      <c:pt idx="1244">
                        <c:v>23.866666666666664</c:v>
                      </c:pt>
                      <c:pt idx="1245">
                        <c:v>24.266666666666666</c:v>
                      </c:pt>
                      <c:pt idx="1246">
                        <c:v>24.633333333333336</c:v>
                      </c:pt>
                      <c:pt idx="1247">
                        <c:v>24.883333333333336</c:v>
                      </c:pt>
                      <c:pt idx="1248">
                        <c:v>25.133333333333336</c:v>
                      </c:pt>
                      <c:pt idx="1249">
                        <c:v>25.216666666666669</c:v>
                      </c:pt>
                      <c:pt idx="1250">
                        <c:v>25.633333333333329</c:v>
                      </c:pt>
                      <c:pt idx="1251">
                        <c:v>25.916666666666668</c:v>
                      </c:pt>
                      <c:pt idx="1252">
                        <c:v>26.200000000000003</c:v>
                      </c:pt>
                      <c:pt idx="1253">
                        <c:v>26.583333333333329</c:v>
                      </c:pt>
                      <c:pt idx="1254">
                        <c:v>26.683333333333334</c:v>
                      </c:pt>
                      <c:pt idx="1255">
                        <c:v>26.783333333333335</c:v>
                      </c:pt>
                      <c:pt idx="1256">
                        <c:v>26.633333333333329</c:v>
                      </c:pt>
                      <c:pt idx="1257">
                        <c:v>26.416666666666671</c:v>
                      </c:pt>
                      <c:pt idx="1258">
                        <c:v>26.25</c:v>
                      </c:pt>
                      <c:pt idx="1259">
                        <c:v>26.166666666666668</c:v>
                      </c:pt>
                      <c:pt idx="1260">
                        <c:v>25.983333333333334</c:v>
                      </c:pt>
                      <c:pt idx="1261">
                        <c:v>25.766666666666666</c:v>
                      </c:pt>
                      <c:pt idx="1262">
                        <c:v>25.583333333333332</c:v>
                      </c:pt>
                      <c:pt idx="1263">
                        <c:v>25.433333333333337</c:v>
                      </c:pt>
                      <c:pt idx="1264">
                        <c:v>25.2</c:v>
                      </c:pt>
                      <c:pt idx="1265">
                        <c:v>25.05</c:v>
                      </c:pt>
                      <c:pt idx="1266">
                        <c:v>24.733333333333334</c:v>
                      </c:pt>
                      <c:pt idx="1267">
                        <c:v>23.950000000000003</c:v>
                      </c:pt>
                      <c:pt idx="1268">
                        <c:v>23.733333333333334</c:v>
                      </c:pt>
                      <c:pt idx="1269">
                        <c:v>23.983333333333331</c:v>
                      </c:pt>
                      <c:pt idx="1270">
                        <c:v>24.283333333333331</c:v>
                      </c:pt>
                      <c:pt idx="1271">
                        <c:v>24.583333333333332</c:v>
                      </c:pt>
                      <c:pt idx="1272">
                        <c:v>24.816666666666666</c:v>
                      </c:pt>
                      <c:pt idx="1273">
                        <c:v>25.083333333333332</c:v>
                      </c:pt>
                      <c:pt idx="1274">
                        <c:v>25.25</c:v>
                      </c:pt>
                      <c:pt idx="1275">
                        <c:v>25.600000000000005</c:v>
                      </c:pt>
                      <c:pt idx="1276">
                        <c:v>25.883333333333336</c:v>
                      </c:pt>
                      <c:pt idx="1277">
                        <c:v>26.150000000000002</c:v>
                      </c:pt>
                      <c:pt idx="1278">
                        <c:v>26.45</c:v>
                      </c:pt>
                      <c:pt idx="1279">
                        <c:v>26.466666666666669</c:v>
                      </c:pt>
                      <c:pt idx="1280">
                        <c:v>26.483333333333334</c:v>
                      </c:pt>
                      <c:pt idx="1281">
                        <c:v>26.316666666666663</c:v>
                      </c:pt>
                      <c:pt idx="1282">
                        <c:v>26.216666666666665</c:v>
                      </c:pt>
                      <c:pt idx="1283">
                        <c:v>26.099999999999998</c:v>
                      </c:pt>
                      <c:pt idx="1284">
                        <c:v>26.016666666666666</c:v>
                      </c:pt>
                      <c:pt idx="1285">
                        <c:v>25.883333333333336</c:v>
                      </c:pt>
                      <c:pt idx="1286">
                        <c:v>25.783333333333335</c:v>
                      </c:pt>
                      <c:pt idx="1287">
                        <c:v>25.633333333333329</c:v>
                      </c:pt>
                      <c:pt idx="1288">
                        <c:v>25.566666666666666</c:v>
                      </c:pt>
                      <c:pt idx="1289">
                        <c:v>25.416666666666668</c:v>
                      </c:pt>
                      <c:pt idx="1290">
                        <c:v>25.283333333333335</c:v>
                      </c:pt>
                      <c:pt idx="1291">
                        <c:v>24.966666666666669</c:v>
                      </c:pt>
                      <c:pt idx="1292">
                        <c:v>24.766666666666666</c:v>
                      </c:pt>
                      <c:pt idx="1293">
                        <c:v>24.850000000000005</c:v>
                      </c:pt>
                      <c:pt idx="1294">
                        <c:v>24.95</c:v>
                      </c:pt>
                      <c:pt idx="1295">
                        <c:v>25.049999999999997</c:v>
                      </c:pt>
                      <c:pt idx="1296">
                        <c:v>25.116666666666664</c:v>
                      </c:pt>
                      <c:pt idx="1297">
                        <c:v>25.166666666666668</c:v>
                      </c:pt>
                      <c:pt idx="1298">
                        <c:v>25.099999999999998</c:v>
                      </c:pt>
                      <c:pt idx="1299">
                        <c:v>25.200000000000003</c:v>
                      </c:pt>
                      <c:pt idx="1300">
                        <c:v>25.3</c:v>
                      </c:pt>
                      <c:pt idx="1301">
                        <c:v>25.333333333333332</c:v>
                      </c:pt>
                      <c:pt idx="1302">
                        <c:v>25.533333333333331</c:v>
                      </c:pt>
                      <c:pt idx="1303">
                        <c:v>25.599999999999998</c:v>
                      </c:pt>
                      <c:pt idx="1304">
                        <c:v>25.650000000000002</c:v>
                      </c:pt>
                      <c:pt idx="1305">
                        <c:v>25.666666666666668</c:v>
                      </c:pt>
                      <c:pt idx="1306">
                        <c:v>25.5</c:v>
                      </c:pt>
                      <c:pt idx="1307">
                        <c:v>25.383333333333329</c:v>
                      </c:pt>
                      <c:pt idx="1308">
                        <c:v>25.266666666666666</c:v>
                      </c:pt>
                      <c:pt idx="1309">
                        <c:v>25.183333333333334</c:v>
                      </c:pt>
                      <c:pt idx="1310">
                        <c:v>24.866666666666664</c:v>
                      </c:pt>
                      <c:pt idx="1311">
                        <c:v>24.283333333333331</c:v>
                      </c:pt>
                      <c:pt idx="1312">
                        <c:v>24.183333333333334</c:v>
                      </c:pt>
                      <c:pt idx="1313">
                        <c:v>24.099999999999998</c:v>
                      </c:pt>
                      <c:pt idx="1314">
                        <c:v>23.849999999999998</c:v>
                      </c:pt>
                      <c:pt idx="1315">
                        <c:v>23.483333333333334</c:v>
                      </c:pt>
                      <c:pt idx="1316">
                        <c:v>23.049999999999997</c:v>
                      </c:pt>
                      <c:pt idx="1317">
                        <c:v>23.150000000000002</c:v>
                      </c:pt>
                      <c:pt idx="1318">
                        <c:v>23.2</c:v>
                      </c:pt>
                      <c:pt idx="1319">
                        <c:v>23.383333333333336</c:v>
                      </c:pt>
                      <c:pt idx="1320">
                        <c:v>23.583333333333332</c:v>
                      </c:pt>
                      <c:pt idx="1321">
                        <c:v>23.599999999999998</c:v>
                      </c:pt>
                      <c:pt idx="1322">
                        <c:v>23.733333333333334</c:v>
                      </c:pt>
                      <c:pt idx="1323">
                        <c:v>23.883333333333336</c:v>
                      </c:pt>
                      <c:pt idx="1324">
                        <c:v>24</c:v>
                      </c:pt>
                      <c:pt idx="1325">
                        <c:v>24.150000000000002</c:v>
                      </c:pt>
                      <c:pt idx="1326">
                        <c:v>24.233333333333334</c:v>
                      </c:pt>
                      <c:pt idx="1327">
                        <c:v>24.466666666666665</c:v>
                      </c:pt>
                      <c:pt idx="1328">
                        <c:v>24.716666666666669</c:v>
                      </c:pt>
                      <c:pt idx="1329">
                        <c:v>24.55</c:v>
                      </c:pt>
                      <c:pt idx="1330">
                        <c:v>24.083333333333332</c:v>
                      </c:pt>
                      <c:pt idx="1331">
                        <c:v>23.966666666666669</c:v>
                      </c:pt>
                      <c:pt idx="1332">
                        <c:v>24.066666666666663</c:v>
                      </c:pt>
                      <c:pt idx="1333">
                        <c:v>23.95</c:v>
                      </c:pt>
                      <c:pt idx="1334">
                        <c:v>23.566666666666666</c:v>
                      </c:pt>
                      <c:pt idx="1335">
                        <c:v>23.316666666666663</c:v>
                      </c:pt>
                      <c:pt idx="1336">
                        <c:v>23.233333333333334</c:v>
                      </c:pt>
                      <c:pt idx="1337">
                        <c:v>23.066666666666666</c:v>
                      </c:pt>
                      <c:pt idx="1338">
                        <c:v>22.75</c:v>
                      </c:pt>
                      <c:pt idx="1339">
                        <c:v>22.400000000000002</c:v>
                      </c:pt>
                      <c:pt idx="1340">
                        <c:v>22.216666666666669</c:v>
                      </c:pt>
                      <c:pt idx="1341">
                        <c:v>22.499999999999996</c:v>
                      </c:pt>
                      <c:pt idx="1342">
                        <c:v>22.900000000000002</c:v>
                      </c:pt>
                      <c:pt idx="1343">
                        <c:v>23.116666666666664</c:v>
                      </c:pt>
                      <c:pt idx="1344">
                        <c:v>23.433333333333334</c:v>
                      </c:pt>
                      <c:pt idx="1345">
                        <c:v>23.533333333333331</c:v>
                      </c:pt>
                      <c:pt idx="1346">
                        <c:v>23.633333333333336</c:v>
                      </c:pt>
                      <c:pt idx="1347">
                        <c:v>23.816666666666663</c:v>
                      </c:pt>
                      <c:pt idx="1348">
                        <c:v>24.033333333333331</c:v>
                      </c:pt>
                      <c:pt idx="1349">
                        <c:v>24.216666666666669</c:v>
                      </c:pt>
                      <c:pt idx="1350">
                        <c:v>24.416666666666668</c:v>
                      </c:pt>
                      <c:pt idx="1351">
                        <c:v>24.633333333333336</c:v>
                      </c:pt>
                      <c:pt idx="1352">
                        <c:v>24.666666666666668</c:v>
                      </c:pt>
                      <c:pt idx="1353">
                        <c:v>24.2</c:v>
                      </c:pt>
                      <c:pt idx="1354">
                        <c:v>23.916666666666668</c:v>
                      </c:pt>
                      <c:pt idx="1355">
                        <c:v>23.766666666666669</c:v>
                      </c:pt>
                      <c:pt idx="1356">
                        <c:v>23.733333333333334</c:v>
                      </c:pt>
                      <c:pt idx="1357">
                        <c:v>23.616666666666664</c:v>
                      </c:pt>
                      <c:pt idx="1358">
                        <c:v>23.450000000000003</c:v>
                      </c:pt>
                      <c:pt idx="1359">
                        <c:v>23.316666666666663</c:v>
                      </c:pt>
                      <c:pt idx="1360">
                        <c:v>23.05</c:v>
                      </c:pt>
                      <c:pt idx="1361">
                        <c:v>22.883333333333329</c:v>
                      </c:pt>
                      <c:pt idx="1362">
                        <c:v>22.616666666666664</c:v>
                      </c:pt>
                      <c:pt idx="1363">
                        <c:v>22.450000000000003</c:v>
                      </c:pt>
                      <c:pt idx="1364">
                        <c:v>22.349999999999998</c:v>
                      </c:pt>
                      <c:pt idx="1365">
                        <c:v>22.766666666666666</c:v>
                      </c:pt>
                      <c:pt idx="1366">
                        <c:v>23.066666666666663</c:v>
                      </c:pt>
                      <c:pt idx="1367">
                        <c:v>23.233333333333334</c:v>
                      </c:pt>
                      <c:pt idx="1368">
                        <c:v>23.599999999999998</c:v>
                      </c:pt>
                      <c:pt idx="1369">
                        <c:v>23.783333333333331</c:v>
                      </c:pt>
                      <c:pt idx="1370">
                        <c:v>23.916666666666668</c:v>
                      </c:pt>
                      <c:pt idx="1371">
                        <c:v>24.099999999999998</c:v>
                      </c:pt>
                      <c:pt idx="1372">
                        <c:v>24.349999999999998</c:v>
                      </c:pt>
                      <c:pt idx="1373">
                        <c:v>24.483333333333331</c:v>
                      </c:pt>
                      <c:pt idx="1374">
                        <c:v>24.783333333333331</c:v>
                      </c:pt>
                      <c:pt idx="1375">
                        <c:v>24.8</c:v>
                      </c:pt>
                      <c:pt idx="1376">
                        <c:v>24.7</c:v>
                      </c:pt>
                      <c:pt idx="1377">
                        <c:v>24.75</c:v>
                      </c:pt>
                      <c:pt idx="1378">
                        <c:v>24.8</c:v>
                      </c:pt>
                      <c:pt idx="1379">
                        <c:v>24.766666666666666</c:v>
                      </c:pt>
                      <c:pt idx="1380">
                        <c:v>24.733333333333334</c:v>
                      </c:pt>
                      <c:pt idx="1381">
                        <c:v>24.133333333333336</c:v>
                      </c:pt>
                      <c:pt idx="1382">
                        <c:v>23.799999999999997</c:v>
                      </c:pt>
                      <c:pt idx="1383">
                        <c:v>23.55</c:v>
                      </c:pt>
                      <c:pt idx="1384">
                        <c:v>23.333333333333332</c:v>
                      </c:pt>
                      <c:pt idx="1385">
                        <c:v>23.183333333333334</c:v>
                      </c:pt>
                      <c:pt idx="1386">
                        <c:v>23.066666666666666</c:v>
                      </c:pt>
                      <c:pt idx="1387">
                        <c:v>22.683333333333334</c:v>
                      </c:pt>
                      <c:pt idx="1388">
                        <c:v>22.599999999999998</c:v>
                      </c:pt>
                      <c:pt idx="1389">
                        <c:v>23.083333333333332</c:v>
                      </c:pt>
                      <c:pt idx="1390">
                        <c:v>23.333333333333332</c:v>
                      </c:pt>
                      <c:pt idx="1391">
                        <c:v>23.516666666666666</c:v>
                      </c:pt>
                      <c:pt idx="1392">
                        <c:v>23.75</c:v>
                      </c:pt>
                      <c:pt idx="1393">
                        <c:v>23.900000000000002</c:v>
                      </c:pt>
                      <c:pt idx="1394">
                        <c:v>24.033333333333331</c:v>
                      </c:pt>
                      <c:pt idx="1395">
                        <c:v>24.166666666666668</c:v>
                      </c:pt>
                      <c:pt idx="1396">
                        <c:v>24.433333333333334</c:v>
                      </c:pt>
                      <c:pt idx="1397">
                        <c:v>24.7</c:v>
                      </c:pt>
                      <c:pt idx="1398">
                        <c:v>24.916666666666668</c:v>
                      </c:pt>
                      <c:pt idx="1399">
                        <c:v>25.083333333333332</c:v>
                      </c:pt>
                      <c:pt idx="1400">
                        <c:v>25.066666666666666</c:v>
                      </c:pt>
                      <c:pt idx="1401">
                        <c:v>24.916666666666668</c:v>
                      </c:pt>
                      <c:pt idx="1402">
                        <c:v>24.900000000000002</c:v>
                      </c:pt>
                      <c:pt idx="1403">
                        <c:v>24.650000000000002</c:v>
                      </c:pt>
                      <c:pt idx="1404">
                        <c:v>24.016666666666666</c:v>
                      </c:pt>
                      <c:pt idx="1405">
                        <c:v>23.833333333333332</c:v>
                      </c:pt>
                      <c:pt idx="1406">
                        <c:v>23.983333333333334</c:v>
                      </c:pt>
                      <c:pt idx="1407">
                        <c:v>23.650000000000002</c:v>
                      </c:pt>
                      <c:pt idx="1408">
                        <c:v>23.616666666666664</c:v>
                      </c:pt>
                      <c:pt idx="1409">
                        <c:v>23.333333333333332</c:v>
                      </c:pt>
                      <c:pt idx="1410">
                        <c:v>23.000000000000004</c:v>
                      </c:pt>
                      <c:pt idx="1411">
                        <c:v>22.649999999999995</c:v>
                      </c:pt>
                      <c:pt idx="1412">
                        <c:v>22.416666666666668</c:v>
                      </c:pt>
                      <c:pt idx="1413">
                        <c:v>22.650000000000002</c:v>
                      </c:pt>
                      <c:pt idx="1414">
                        <c:v>23.166666666666668</c:v>
                      </c:pt>
                      <c:pt idx="1415">
                        <c:v>23.400000000000002</c:v>
                      </c:pt>
                      <c:pt idx="1416">
                        <c:v>23.799999999999997</c:v>
                      </c:pt>
                      <c:pt idx="1417">
                        <c:v>24</c:v>
                      </c:pt>
                      <c:pt idx="1418">
                        <c:v>24.266666666666666</c:v>
                      </c:pt>
                      <c:pt idx="1419">
                        <c:v>24.333333333333332</c:v>
                      </c:pt>
                      <c:pt idx="1420">
                        <c:v>24.5</c:v>
                      </c:pt>
                      <c:pt idx="1421">
                        <c:v>24.599999999999998</c:v>
                      </c:pt>
                      <c:pt idx="1422">
                        <c:v>24.866666666666671</c:v>
                      </c:pt>
                      <c:pt idx="1423">
                        <c:v>24.916666666666668</c:v>
                      </c:pt>
                      <c:pt idx="1424">
                        <c:v>24.900000000000002</c:v>
                      </c:pt>
                      <c:pt idx="1425">
                        <c:v>24.8</c:v>
                      </c:pt>
                      <c:pt idx="1426">
                        <c:v>24.666666666666668</c:v>
                      </c:pt>
                      <c:pt idx="1427">
                        <c:v>24.7</c:v>
                      </c:pt>
                      <c:pt idx="1428">
                        <c:v>24.533333333333335</c:v>
                      </c:pt>
                      <c:pt idx="1429">
                        <c:v>24.083333333333332</c:v>
                      </c:pt>
                      <c:pt idx="1430">
                        <c:v>23.833333333333332</c:v>
                      </c:pt>
                      <c:pt idx="1431">
                        <c:v>23.533333333333331</c:v>
                      </c:pt>
                      <c:pt idx="1432">
                        <c:v>23.349999999999998</c:v>
                      </c:pt>
                      <c:pt idx="1433">
                        <c:v>23.116666666666664</c:v>
                      </c:pt>
                      <c:pt idx="1434">
                        <c:v>22.966666666666669</c:v>
                      </c:pt>
                      <c:pt idx="1435">
                        <c:v>22.666666666666668</c:v>
                      </c:pt>
                      <c:pt idx="1436">
                        <c:v>22.466666666666665</c:v>
                      </c:pt>
                      <c:pt idx="1437">
                        <c:v>22.75</c:v>
                      </c:pt>
                      <c:pt idx="1438">
                        <c:v>23</c:v>
                      </c:pt>
                      <c:pt idx="1439">
                        <c:v>23.116666666666671</c:v>
                      </c:pt>
                      <c:pt idx="1440">
                        <c:v>23.25</c:v>
                      </c:pt>
                      <c:pt idx="1441">
                        <c:v>23.483333333333334</c:v>
                      </c:pt>
                      <c:pt idx="1442">
                        <c:v>23.866666666666671</c:v>
                      </c:pt>
                      <c:pt idx="1443">
                        <c:v>24.216666666666669</c:v>
                      </c:pt>
                      <c:pt idx="1444">
                        <c:v>24.466666666666665</c:v>
                      </c:pt>
                      <c:pt idx="1445">
                        <c:v>24.933333333333334</c:v>
                      </c:pt>
                      <c:pt idx="1446">
                        <c:v>25.183333333333334</c:v>
                      </c:pt>
                      <c:pt idx="1447">
                        <c:v>25.45</c:v>
                      </c:pt>
                      <c:pt idx="1448">
                        <c:v>25.400000000000002</c:v>
                      </c:pt>
                      <c:pt idx="1449">
                        <c:v>25.416666666666668</c:v>
                      </c:pt>
                      <c:pt idx="1450">
                        <c:v>25.2</c:v>
                      </c:pt>
                      <c:pt idx="1451">
                        <c:v>25.233333333333334</c:v>
                      </c:pt>
                      <c:pt idx="1452">
                        <c:v>25.099999999999998</c:v>
                      </c:pt>
                      <c:pt idx="1453">
                        <c:v>25.099999999999998</c:v>
                      </c:pt>
                      <c:pt idx="1454">
                        <c:v>24.983333333333334</c:v>
                      </c:pt>
                      <c:pt idx="1455">
                        <c:v>24.866666666666664</c:v>
                      </c:pt>
                      <c:pt idx="1456">
                        <c:v>24.733333333333334</c:v>
                      </c:pt>
                      <c:pt idx="1457">
                        <c:v>24.55</c:v>
                      </c:pt>
                      <c:pt idx="1458">
                        <c:v>24.200000000000003</c:v>
                      </c:pt>
                      <c:pt idx="1459">
                        <c:v>23.883333333333329</c:v>
                      </c:pt>
                      <c:pt idx="1460">
                        <c:v>23.8</c:v>
                      </c:pt>
                      <c:pt idx="1461">
                        <c:v>23.983333333333334</c:v>
                      </c:pt>
                      <c:pt idx="1462">
                        <c:v>24.3</c:v>
                      </c:pt>
                      <c:pt idx="1463">
                        <c:v>24.566666666666663</c:v>
                      </c:pt>
                      <c:pt idx="1464">
                        <c:v>24.666666666666671</c:v>
                      </c:pt>
                      <c:pt idx="1465">
                        <c:v>24.916666666666668</c:v>
                      </c:pt>
                      <c:pt idx="1466">
                        <c:v>25.166666666666668</c:v>
                      </c:pt>
                      <c:pt idx="1467">
                        <c:v>25.383333333333336</c:v>
                      </c:pt>
                      <c:pt idx="1468">
                        <c:v>25.666666666666668</c:v>
                      </c:pt>
                      <c:pt idx="1469">
                        <c:v>25.816666666666666</c:v>
                      </c:pt>
                      <c:pt idx="1470">
                        <c:v>25.983333333333334</c:v>
                      </c:pt>
                      <c:pt idx="1471">
                        <c:v>26.016666666666666</c:v>
                      </c:pt>
                      <c:pt idx="1472">
                        <c:v>25.883333333333336</c:v>
                      </c:pt>
                      <c:pt idx="1473">
                        <c:v>25.833333333333339</c:v>
                      </c:pt>
                      <c:pt idx="1474">
                        <c:v>25.716666666666665</c:v>
                      </c:pt>
                      <c:pt idx="1475">
                        <c:v>25.683333333333334</c:v>
                      </c:pt>
                      <c:pt idx="1476">
                        <c:v>25.483333333333334</c:v>
                      </c:pt>
                      <c:pt idx="1477">
                        <c:v>25.299999999999997</c:v>
                      </c:pt>
                      <c:pt idx="1478">
                        <c:v>25.066666666666666</c:v>
                      </c:pt>
                      <c:pt idx="1479">
                        <c:v>24.866666666666664</c:v>
                      </c:pt>
                      <c:pt idx="1480">
                        <c:v>24.733333333333334</c:v>
                      </c:pt>
                      <c:pt idx="1481">
                        <c:v>24.533333333333335</c:v>
                      </c:pt>
                      <c:pt idx="1482">
                        <c:v>24.366666666666664</c:v>
                      </c:pt>
                      <c:pt idx="1483">
                        <c:v>24.266666666666666</c:v>
                      </c:pt>
                      <c:pt idx="1484">
                        <c:v>24.166666666666668</c:v>
                      </c:pt>
                      <c:pt idx="1485">
                        <c:v>24.333333333333332</c:v>
                      </c:pt>
                      <c:pt idx="1486">
                        <c:v>24.616666666666671</c:v>
                      </c:pt>
                      <c:pt idx="1487">
                        <c:v>24.866666666666671</c:v>
                      </c:pt>
                      <c:pt idx="1488">
                        <c:v>24.883333333333329</c:v>
                      </c:pt>
                      <c:pt idx="1489">
                        <c:v>24.983333333333334</c:v>
                      </c:pt>
                      <c:pt idx="1490">
                        <c:v>25.200000000000003</c:v>
                      </c:pt>
                      <c:pt idx="1491">
                        <c:v>25.400000000000002</c:v>
                      </c:pt>
                      <c:pt idx="1492">
                        <c:v>25.616666666666664</c:v>
                      </c:pt>
                      <c:pt idx="1493">
                        <c:v>25.8</c:v>
                      </c:pt>
                      <c:pt idx="1494">
                        <c:v>26</c:v>
                      </c:pt>
                      <c:pt idx="1495">
                        <c:v>26.099999999999998</c:v>
                      </c:pt>
                      <c:pt idx="1496">
                        <c:v>26.099999999999998</c:v>
                      </c:pt>
                      <c:pt idx="1497">
                        <c:v>26.033333333333331</c:v>
                      </c:pt>
                      <c:pt idx="1498">
                        <c:v>26.033333333333331</c:v>
                      </c:pt>
                      <c:pt idx="1499">
                        <c:v>25.783333333333331</c:v>
                      </c:pt>
                      <c:pt idx="1500">
                        <c:v>25.566666666666666</c:v>
                      </c:pt>
                      <c:pt idx="1501">
                        <c:v>25.400000000000002</c:v>
                      </c:pt>
                      <c:pt idx="1502">
                        <c:v>25.166666666666668</c:v>
                      </c:pt>
                      <c:pt idx="1503">
                        <c:v>25.000000000000004</c:v>
                      </c:pt>
                      <c:pt idx="1504">
                        <c:v>24.733333333333334</c:v>
                      </c:pt>
                      <c:pt idx="1505">
                        <c:v>24.583333333333332</c:v>
                      </c:pt>
                      <c:pt idx="1506">
                        <c:v>24.516666666666666</c:v>
                      </c:pt>
                      <c:pt idx="1507">
                        <c:v>24.466666666666669</c:v>
                      </c:pt>
                      <c:pt idx="1508">
                        <c:v>24.233333333333334</c:v>
                      </c:pt>
                      <c:pt idx="1509">
                        <c:v>24.25</c:v>
                      </c:pt>
                      <c:pt idx="1510">
                        <c:v>24.533333333333331</c:v>
                      </c:pt>
                      <c:pt idx="1511">
                        <c:v>24.866666666666671</c:v>
                      </c:pt>
                      <c:pt idx="1512">
                        <c:v>25.083333333333332</c:v>
                      </c:pt>
                      <c:pt idx="1513">
                        <c:v>25.183333333333334</c:v>
                      </c:pt>
                      <c:pt idx="1514">
                        <c:v>25.2</c:v>
                      </c:pt>
                      <c:pt idx="1515">
                        <c:v>25.266666666666666</c:v>
                      </c:pt>
                      <c:pt idx="1516">
                        <c:v>25.416666666666668</c:v>
                      </c:pt>
                      <c:pt idx="1517">
                        <c:v>25.516666666666666</c:v>
                      </c:pt>
                      <c:pt idx="1518">
                        <c:v>25.700000000000003</c:v>
                      </c:pt>
                      <c:pt idx="1519">
                        <c:v>25.8</c:v>
                      </c:pt>
                      <c:pt idx="1520">
                        <c:v>25.833333333333332</c:v>
                      </c:pt>
                      <c:pt idx="1521">
                        <c:v>25.75</c:v>
                      </c:pt>
                      <c:pt idx="1522">
                        <c:v>25.7</c:v>
                      </c:pt>
                      <c:pt idx="1523">
                        <c:v>25.683333333333334</c:v>
                      </c:pt>
                      <c:pt idx="1524">
                        <c:v>25.583333333333332</c:v>
                      </c:pt>
                      <c:pt idx="1525">
                        <c:v>25.349999999999998</c:v>
                      </c:pt>
                      <c:pt idx="1526">
                        <c:v>25.133333333333336</c:v>
                      </c:pt>
                      <c:pt idx="1527">
                        <c:v>24.950000000000003</c:v>
                      </c:pt>
                      <c:pt idx="1528">
                        <c:v>24.916666666666668</c:v>
                      </c:pt>
                      <c:pt idx="1529">
                        <c:v>24.866666666666664</c:v>
                      </c:pt>
                      <c:pt idx="1530">
                        <c:v>24.783333333333331</c:v>
                      </c:pt>
                      <c:pt idx="1531">
                        <c:v>24.599999999999998</c:v>
                      </c:pt>
                      <c:pt idx="1532">
                        <c:v>24.516666666666666</c:v>
                      </c:pt>
                      <c:pt idx="1533">
                        <c:v>24.833333333333332</c:v>
                      </c:pt>
                      <c:pt idx="1534">
                        <c:v>25.133333333333329</c:v>
                      </c:pt>
                      <c:pt idx="1535">
                        <c:v>25.233333333333334</c:v>
                      </c:pt>
                      <c:pt idx="1536">
                        <c:v>25.400000000000002</c:v>
                      </c:pt>
                      <c:pt idx="1537">
                        <c:v>25.516666666666666</c:v>
                      </c:pt>
                      <c:pt idx="1538">
                        <c:v>25.75</c:v>
                      </c:pt>
                      <c:pt idx="1539">
                        <c:v>26</c:v>
                      </c:pt>
                      <c:pt idx="1540">
                        <c:v>26.099999999999998</c:v>
                      </c:pt>
                      <c:pt idx="1541">
                        <c:v>26.166666666666668</c:v>
                      </c:pt>
                      <c:pt idx="1542">
                        <c:v>26.266666666666666</c:v>
                      </c:pt>
                      <c:pt idx="1543">
                        <c:v>26.433333333333334</c:v>
                      </c:pt>
                      <c:pt idx="1544">
                        <c:v>26.583333333333332</c:v>
                      </c:pt>
                      <c:pt idx="1545">
                        <c:v>26.683333333333326</c:v>
                      </c:pt>
                      <c:pt idx="1546">
                        <c:v>26.450000000000003</c:v>
                      </c:pt>
                      <c:pt idx="1547">
                        <c:v>26.099999999999998</c:v>
                      </c:pt>
                      <c:pt idx="1548">
                        <c:v>25.933333333333334</c:v>
                      </c:pt>
                      <c:pt idx="1549">
                        <c:v>25.783333333333331</c:v>
                      </c:pt>
                      <c:pt idx="1550">
                        <c:v>25.633333333333329</c:v>
                      </c:pt>
                      <c:pt idx="1551">
                        <c:v>25.55</c:v>
                      </c:pt>
                      <c:pt idx="1552">
                        <c:v>25.400000000000002</c:v>
                      </c:pt>
                      <c:pt idx="1553">
                        <c:v>25.333333333333329</c:v>
                      </c:pt>
                      <c:pt idx="1554">
                        <c:v>25.016666666666669</c:v>
                      </c:pt>
                      <c:pt idx="1555">
                        <c:v>24.733333333333334</c:v>
                      </c:pt>
                      <c:pt idx="1556">
                        <c:v>24.566666666666666</c:v>
                      </c:pt>
                      <c:pt idx="1557">
                        <c:v>24.783333333333331</c:v>
                      </c:pt>
                      <c:pt idx="1558">
                        <c:v>25.033333333333331</c:v>
                      </c:pt>
                      <c:pt idx="1559">
                        <c:v>25.216666666666669</c:v>
                      </c:pt>
                      <c:pt idx="1560">
                        <c:v>25.350000000000005</c:v>
                      </c:pt>
                      <c:pt idx="1561">
                        <c:v>25.5</c:v>
                      </c:pt>
                      <c:pt idx="1562">
                        <c:v>25.700000000000003</c:v>
                      </c:pt>
                      <c:pt idx="1563">
                        <c:v>25.916666666666668</c:v>
                      </c:pt>
                      <c:pt idx="1564">
                        <c:v>26.133333333333329</c:v>
                      </c:pt>
                      <c:pt idx="1565">
                        <c:v>26.416666666666668</c:v>
                      </c:pt>
                      <c:pt idx="1566">
                        <c:v>26.549999999999997</c:v>
                      </c:pt>
                      <c:pt idx="1567">
                        <c:v>26.816666666666674</c:v>
                      </c:pt>
                      <c:pt idx="1568">
                        <c:v>26.766666666666666</c:v>
                      </c:pt>
                      <c:pt idx="1569">
                        <c:v>26.75</c:v>
                      </c:pt>
                      <c:pt idx="1570">
                        <c:v>26.733333333333334</c:v>
                      </c:pt>
                      <c:pt idx="1571">
                        <c:v>26.716666666666669</c:v>
                      </c:pt>
                      <c:pt idx="1572">
                        <c:v>26.266666666666666</c:v>
                      </c:pt>
                      <c:pt idx="1573">
                        <c:v>25.983333333333334</c:v>
                      </c:pt>
                      <c:pt idx="1574">
                        <c:v>26.083333333333332</c:v>
                      </c:pt>
                      <c:pt idx="1575">
                        <c:v>25.983333333333334</c:v>
                      </c:pt>
                      <c:pt idx="1576">
                        <c:v>25.849999999999998</c:v>
                      </c:pt>
                      <c:pt idx="1577">
                        <c:v>25.75</c:v>
                      </c:pt>
                      <c:pt idx="1578">
                        <c:v>25.583333333333332</c:v>
                      </c:pt>
                      <c:pt idx="1579">
                        <c:v>25.366666666666664</c:v>
                      </c:pt>
                      <c:pt idx="1580">
                        <c:v>25.183333333333334</c:v>
                      </c:pt>
                      <c:pt idx="1581">
                        <c:v>25.366666666666664</c:v>
                      </c:pt>
                      <c:pt idx="1582">
                        <c:v>25.7</c:v>
                      </c:pt>
                      <c:pt idx="1583">
                        <c:v>25.783333333333335</c:v>
                      </c:pt>
                      <c:pt idx="1584">
                        <c:v>25.900000000000002</c:v>
                      </c:pt>
                      <c:pt idx="1585">
                        <c:v>25.983333333333334</c:v>
                      </c:pt>
                      <c:pt idx="1586">
                        <c:v>26.233333333333334</c:v>
                      </c:pt>
                      <c:pt idx="1587">
                        <c:v>26.483333333333334</c:v>
                      </c:pt>
                      <c:pt idx="1588">
                        <c:v>26.816666666666666</c:v>
                      </c:pt>
                      <c:pt idx="1589">
                        <c:v>26.983333333333334</c:v>
                      </c:pt>
                      <c:pt idx="1590">
                        <c:v>26.983333333333334</c:v>
                      </c:pt>
                      <c:pt idx="1591">
                        <c:v>27.033333333333331</c:v>
                      </c:pt>
                      <c:pt idx="1592">
                        <c:v>26.983333333333334</c:v>
                      </c:pt>
                      <c:pt idx="1593">
                        <c:v>26.900000000000002</c:v>
                      </c:pt>
                      <c:pt idx="1594">
                        <c:v>26.783333333333331</c:v>
                      </c:pt>
                      <c:pt idx="1595">
                        <c:v>26.633333333333329</c:v>
                      </c:pt>
                      <c:pt idx="1596">
                        <c:v>26.5</c:v>
                      </c:pt>
                      <c:pt idx="1597">
                        <c:v>26.400000000000002</c:v>
                      </c:pt>
                      <c:pt idx="1598">
                        <c:v>26.266666666666666</c:v>
                      </c:pt>
                      <c:pt idx="1599">
                        <c:v>26.166666666666668</c:v>
                      </c:pt>
                      <c:pt idx="1600">
                        <c:v>25.983333333333334</c:v>
                      </c:pt>
                      <c:pt idx="1601">
                        <c:v>25.8</c:v>
                      </c:pt>
                      <c:pt idx="1602">
                        <c:v>25.733333333333334</c:v>
                      </c:pt>
                      <c:pt idx="1603">
                        <c:v>25.466666666666669</c:v>
                      </c:pt>
                      <c:pt idx="1604">
                        <c:v>25.400000000000002</c:v>
                      </c:pt>
                      <c:pt idx="1605">
                        <c:v>25.533333333333331</c:v>
                      </c:pt>
                      <c:pt idx="1606">
                        <c:v>25.683333333333337</c:v>
                      </c:pt>
                      <c:pt idx="1607">
                        <c:v>25.916666666666668</c:v>
                      </c:pt>
                      <c:pt idx="1608">
                        <c:v>26.066666666666663</c:v>
                      </c:pt>
                      <c:pt idx="1609">
                        <c:v>26.133333333333329</c:v>
                      </c:pt>
                      <c:pt idx="1610">
                        <c:v>26.25</c:v>
                      </c:pt>
                      <c:pt idx="1611">
                        <c:v>26.25</c:v>
                      </c:pt>
                      <c:pt idx="1612">
                        <c:v>26.400000000000002</c:v>
                      </c:pt>
                      <c:pt idx="1613">
                        <c:v>26.466666666666669</c:v>
                      </c:pt>
                      <c:pt idx="1614">
                        <c:v>26.616666666666664</c:v>
                      </c:pt>
                      <c:pt idx="1615">
                        <c:v>26.616666666666664</c:v>
                      </c:pt>
                      <c:pt idx="1616">
                        <c:v>26.599999999999998</c:v>
                      </c:pt>
                      <c:pt idx="1617">
                        <c:v>26.483333333333334</c:v>
                      </c:pt>
                      <c:pt idx="1618">
                        <c:v>26.216666666666669</c:v>
                      </c:pt>
                      <c:pt idx="1619">
                        <c:v>25.883333333333329</c:v>
                      </c:pt>
                      <c:pt idx="1620">
                        <c:v>25.450000000000003</c:v>
                      </c:pt>
                      <c:pt idx="1621">
                        <c:v>25.266666666666666</c:v>
                      </c:pt>
                      <c:pt idx="1622">
                        <c:v>25.083333333333332</c:v>
                      </c:pt>
                      <c:pt idx="1623">
                        <c:v>24.833333333333329</c:v>
                      </c:pt>
                      <c:pt idx="1624">
                        <c:v>24.416666666666668</c:v>
                      </c:pt>
                      <c:pt idx="1625">
                        <c:v>24.133333333333336</c:v>
                      </c:pt>
                      <c:pt idx="1626">
                        <c:v>23.799999999999997</c:v>
                      </c:pt>
                      <c:pt idx="1627">
                        <c:v>23.666666666666668</c:v>
                      </c:pt>
                      <c:pt idx="1628">
                        <c:v>23.533333333333331</c:v>
                      </c:pt>
                      <c:pt idx="1629">
                        <c:v>23.650000000000002</c:v>
                      </c:pt>
                      <c:pt idx="1630">
                        <c:v>24.066666666666666</c:v>
                      </c:pt>
                      <c:pt idx="1631">
                        <c:v>24.483333333333331</c:v>
                      </c:pt>
                      <c:pt idx="1632">
                        <c:v>24.766666666666666</c:v>
                      </c:pt>
                      <c:pt idx="1633">
                        <c:v>24.983333333333334</c:v>
                      </c:pt>
                      <c:pt idx="1634">
                        <c:v>25.099999999999998</c:v>
                      </c:pt>
                      <c:pt idx="1635">
                        <c:v>25.200000000000003</c:v>
                      </c:pt>
                      <c:pt idx="1636">
                        <c:v>25.433333333333334</c:v>
                      </c:pt>
                      <c:pt idx="1637">
                        <c:v>25.666666666666668</c:v>
                      </c:pt>
                      <c:pt idx="1638">
                        <c:v>25.783333333333335</c:v>
                      </c:pt>
                      <c:pt idx="1639">
                        <c:v>25.8</c:v>
                      </c:pt>
                      <c:pt idx="1640">
                        <c:v>25.766666666666666</c:v>
                      </c:pt>
                      <c:pt idx="1641">
                        <c:v>25.7</c:v>
                      </c:pt>
                      <c:pt idx="1642">
                        <c:v>25.75</c:v>
                      </c:pt>
                      <c:pt idx="1643">
                        <c:v>25.650000000000002</c:v>
                      </c:pt>
                      <c:pt idx="1644">
                        <c:v>25.466666666666669</c:v>
                      </c:pt>
                      <c:pt idx="1645">
                        <c:v>25.266666666666666</c:v>
                      </c:pt>
                      <c:pt idx="1646">
                        <c:v>25.183333333333334</c:v>
                      </c:pt>
                      <c:pt idx="1647">
                        <c:v>25.333333333333332</c:v>
                      </c:pt>
                      <c:pt idx="1648">
                        <c:v>25.316666666666663</c:v>
                      </c:pt>
                      <c:pt idx="1649">
                        <c:v>25.083333333333332</c:v>
                      </c:pt>
                      <c:pt idx="1650">
                        <c:v>24.950000000000003</c:v>
                      </c:pt>
                      <c:pt idx="1651">
                        <c:v>24.799999999999997</c:v>
                      </c:pt>
                      <c:pt idx="1652">
                        <c:v>24.75</c:v>
                      </c:pt>
                      <c:pt idx="1653">
                        <c:v>24.983333333333331</c:v>
                      </c:pt>
                      <c:pt idx="1654">
                        <c:v>25.25</c:v>
                      </c:pt>
                      <c:pt idx="1655">
                        <c:v>25.533333333333331</c:v>
                      </c:pt>
                      <c:pt idx="1656">
                        <c:v>25.766666666666669</c:v>
                      </c:pt>
                      <c:pt idx="1657">
                        <c:v>25.883333333333336</c:v>
                      </c:pt>
                      <c:pt idx="1658">
                        <c:v>25.983333333333334</c:v>
                      </c:pt>
                      <c:pt idx="1659">
                        <c:v>26</c:v>
                      </c:pt>
                      <c:pt idx="1660">
                        <c:v>26.116666666666664</c:v>
                      </c:pt>
                      <c:pt idx="1661">
                        <c:v>26.149999999999995</c:v>
                      </c:pt>
                      <c:pt idx="1662">
                        <c:v>26.150000000000002</c:v>
                      </c:pt>
                      <c:pt idx="1663">
                        <c:v>26.216666666666669</c:v>
                      </c:pt>
                      <c:pt idx="1664">
                        <c:v>26.283333333333335</c:v>
                      </c:pt>
                      <c:pt idx="1665">
                        <c:v>26.349999999999998</c:v>
                      </c:pt>
                      <c:pt idx="1666">
                        <c:v>26.333333333333332</c:v>
                      </c:pt>
                      <c:pt idx="1667">
                        <c:v>26.333333333333329</c:v>
                      </c:pt>
                      <c:pt idx="1668">
                        <c:v>26.133333333333329</c:v>
                      </c:pt>
                      <c:pt idx="1669">
                        <c:v>25.850000000000005</c:v>
                      </c:pt>
                      <c:pt idx="1670">
                        <c:v>25.616666666666664</c:v>
                      </c:pt>
                      <c:pt idx="1671">
                        <c:v>25.5</c:v>
                      </c:pt>
                      <c:pt idx="1672">
                        <c:v>25.5</c:v>
                      </c:pt>
                      <c:pt idx="1673">
                        <c:v>25.283333333333331</c:v>
                      </c:pt>
                      <c:pt idx="1674">
                        <c:v>25.2</c:v>
                      </c:pt>
                      <c:pt idx="1675">
                        <c:v>25.2</c:v>
                      </c:pt>
                      <c:pt idx="1676">
                        <c:v>25.116666666666664</c:v>
                      </c:pt>
                      <c:pt idx="1677">
                        <c:v>25.299999999999997</c:v>
                      </c:pt>
                      <c:pt idx="1678">
                        <c:v>25.566666666666663</c:v>
                      </c:pt>
                      <c:pt idx="1679">
                        <c:v>25.749999999999996</c:v>
                      </c:pt>
                      <c:pt idx="1680">
                        <c:v>25.816666666666666</c:v>
                      </c:pt>
                      <c:pt idx="1681">
                        <c:v>25.916666666666668</c:v>
                      </c:pt>
                      <c:pt idx="1682">
                        <c:v>26.066666666666663</c:v>
                      </c:pt>
                      <c:pt idx="1683">
                        <c:v>26.133333333333329</c:v>
                      </c:pt>
                      <c:pt idx="1684">
                        <c:v>26.316666666666666</c:v>
                      </c:pt>
                      <c:pt idx="1685">
                        <c:v>26.5</c:v>
                      </c:pt>
                      <c:pt idx="1686">
                        <c:v>26.700000000000003</c:v>
                      </c:pt>
                      <c:pt idx="1687">
                        <c:v>26.716666666666665</c:v>
                      </c:pt>
                    </c:numCache>
                  </c:numRef>
                </c:yVal>
                <c:smooth val="0"/>
                <c:extLst>
                  <c:ext xmlns:c16="http://schemas.microsoft.com/office/drawing/2014/chart" uri="{C3380CC4-5D6E-409C-BE32-E72D297353CC}">
                    <c16:uniqueId val="{00000005-A31C-4E98-B9F8-B095EA40672E}"/>
                  </c:ext>
                </c:extLst>
              </c15:ser>
            </c15:filteredScatterSeries>
            <c15:filteredScatterSeries>
              <c15:ser>
                <c:idx val="5"/>
                <c:order val="5"/>
                <c:tx>
                  <c:strRef>
                    <c:extLst xmlns:c15="http://schemas.microsoft.com/office/drawing/2012/chart">
                      <c:ext xmlns:c15="http://schemas.microsoft.com/office/drawing/2012/chart" uri="{02D57815-91ED-43cb-92C2-25804820EDAC}">
                        <c15:formulaRef>
                          <c15:sqref>Sheet1!$G$5</c15:sqref>
                        </c15:formulaRef>
                      </c:ext>
                    </c:extLst>
                    <c:strCache>
                      <c:ptCount val="1"/>
                      <c:pt idx="0">
                        <c:v>Tower Bottom</c:v>
                      </c:pt>
                    </c:strCache>
                  </c:strRef>
                </c:tx>
                <c:spPr>
                  <a:ln w="19050" cap="rnd">
                    <a:noFill/>
                    <a:round/>
                  </a:ln>
                  <a:effectLst/>
                </c:spPr>
                <c:marker>
                  <c:symbol val="circle"/>
                  <c:size val="2"/>
                  <c:spPr>
                    <a:solidFill>
                      <a:srgbClr val="002060"/>
                    </a:solidFill>
                    <a:ln w="9525">
                      <a:noFill/>
                    </a:ln>
                    <a:effectLst/>
                  </c:spPr>
                </c:marker>
                <c:xVal>
                  <c:numRef>
                    <c:extLst xmlns:c15="http://schemas.microsoft.com/office/drawing/2012/chart">
                      <c:ext xmlns:c15="http://schemas.microsoft.com/office/drawing/2012/chart" uri="{02D57815-91ED-43cb-92C2-25804820EDAC}">
                        <c15:formulaRef>
                          <c15:sqref>Sheet1!$A$6:$A$1693</c15:sqref>
                        </c15:formulaRef>
                      </c:ext>
                    </c:extLst>
                    <c:numCache>
                      <c:formatCode>m/d/yyyy\ h:mm</c:formatCode>
                      <c:ptCount val="1688"/>
                      <c:pt idx="0">
                        <c:v>43272.41667633102</c:v>
                      </c:pt>
                      <c:pt idx="1">
                        <c:v>43272.458343055558</c:v>
                      </c:pt>
                      <c:pt idx="2">
                        <c:v>43272.500009780095</c:v>
                      </c:pt>
                      <c:pt idx="3">
                        <c:v>43272.541676504632</c:v>
                      </c:pt>
                      <c:pt idx="4">
                        <c:v>43272.583343229169</c:v>
                      </c:pt>
                      <c:pt idx="5">
                        <c:v>43272.625009953706</c:v>
                      </c:pt>
                      <c:pt idx="6">
                        <c:v>43272.666676678244</c:v>
                      </c:pt>
                      <c:pt idx="7">
                        <c:v>43272.708343402781</c:v>
                      </c:pt>
                      <c:pt idx="8">
                        <c:v>43272.750010127318</c:v>
                      </c:pt>
                      <c:pt idx="9">
                        <c:v>43272.791676851855</c:v>
                      </c:pt>
                      <c:pt idx="10">
                        <c:v>43272.833343576393</c:v>
                      </c:pt>
                      <c:pt idx="11">
                        <c:v>43272.875010300922</c:v>
                      </c:pt>
                      <c:pt idx="12">
                        <c:v>43272.91667702546</c:v>
                      </c:pt>
                      <c:pt idx="13">
                        <c:v>43272.958343749997</c:v>
                      </c:pt>
                      <c:pt idx="14">
                        <c:v>43273.000010474534</c:v>
                      </c:pt>
                      <c:pt idx="15">
                        <c:v>43273.041677199071</c:v>
                      </c:pt>
                      <c:pt idx="16">
                        <c:v>43273.083343923608</c:v>
                      </c:pt>
                      <c:pt idx="17">
                        <c:v>43273.125010648146</c:v>
                      </c:pt>
                      <c:pt idx="18">
                        <c:v>43273.166677372683</c:v>
                      </c:pt>
                      <c:pt idx="19">
                        <c:v>43273.20834409722</c:v>
                      </c:pt>
                      <c:pt idx="20">
                        <c:v>43273.250010821757</c:v>
                      </c:pt>
                      <c:pt idx="21">
                        <c:v>43273.291677546295</c:v>
                      </c:pt>
                      <c:pt idx="22">
                        <c:v>43273.333344270832</c:v>
                      </c:pt>
                      <c:pt idx="23">
                        <c:v>43273.375010995369</c:v>
                      </c:pt>
                      <c:pt idx="24">
                        <c:v>43273.416677719906</c:v>
                      </c:pt>
                      <c:pt idx="25">
                        <c:v>43273.458344444443</c:v>
                      </c:pt>
                      <c:pt idx="26">
                        <c:v>43273.500011168981</c:v>
                      </c:pt>
                      <c:pt idx="27">
                        <c:v>43273.541677893518</c:v>
                      </c:pt>
                      <c:pt idx="28">
                        <c:v>43273.583344618055</c:v>
                      </c:pt>
                      <c:pt idx="29">
                        <c:v>43273.625011342592</c:v>
                      </c:pt>
                      <c:pt idx="30">
                        <c:v>43273.666678067129</c:v>
                      </c:pt>
                      <c:pt idx="31">
                        <c:v>43273.708344791667</c:v>
                      </c:pt>
                      <c:pt idx="32">
                        <c:v>43273.750011516204</c:v>
                      </c:pt>
                      <c:pt idx="33">
                        <c:v>43273.791678240741</c:v>
                      </c:pt>
                      <c:pt idx="34">
                        <c:v>43273.833344965278</c:v>
                      </c:pt>
                      <c:pt idx="35">
                        <c:v>43273.875011689815</c:v>
                      </c:pt>
                      <c:pt idx="36">
                        <c:v>43273.916678414353</c:v>
                      </c:pt>
                      <c:pt idx="37">
                        <c:v>43273.95834513889</c:v>
                      </c:pt>
                      <c:pt idx="38">
                        <c:v>43274.000011863427</c:v>
                      </c:pt>
                      <c:pt idx="39">
                        <c:v>43274.041678587964</c:v>
                      </c:pt>
                      <c:pt idx="40">
                        <c:v>43274.083345312501</c:v>
                      </c:pt>
                      <c:pt idx="41">
                        <c:v>43274.125012037039</c:v>
                      </c:pt>
                      <c:pt idx="42">
                        <c:v>43274.166678761576</c:v>
                      </c:pt>
                      <c:pt idx="43">
                        <c:v>43274.208345486113</c:v>
                      </c:pt>
                      <c:pt idx="44">
                        <c:v>43274.25001221065</c:v>
                      </c:pt>
                      <c:pt idx="45">
                        <c:v>43274.291678935188</c:v>
                      </c:pt>
                      <c:pt idx="46">
                        <c:v>43274.333345659725</c:v>
                      </c:pt>
                      <c:pt idx="47">
                        <c:v>43274.375012384262</c:v>
                      </c:pt>
                      <c:pt idx="48">
                        <c:v>43274.416679108799</c:v>
                      </c:pt>
                      <c:pt idx="49">
                        <c:v>43274.458345833336</c:v>
                      </c:pt>
                      <c:pt idx="50">
                        <c:v>43274.500012557874</c:v>
                      </c:pt>
                      <c:pt idx="51">
                        <c:v>43274.541679282411</c:v>
                      </c:pt>
                      <c:pt idx="52">
                        <c:v>43274.583346006948</c:v>
                      </c:pt>
                      <c:pt idx="53">
                        <c:v>43274.625012731478</c:v>
                      </c:pt>
                      <c:pt idx="54">
                        <c:v>43274.666679456015</c:v>
                      </c:pt>
                      <c:pt idx="55">
                        <c:v>43274.708346180552</c:v>
                      </c:pt>
                      <c:pt idx="56">
                        <c:v>43274.75001290509</c:v>
                      </c:pt>
                      <c:pt idx="57">
                        <c:v>43274.791679629627</c:v>
                      </c:pt>
                      <c:pt idx="58">
                        <c:v>43274.833346354164</c:v>
                      </c:pt>
                      <c:pt idx="59">
                        <c:v>43274.875013078701</c:v>
                      </c:pt>
                      <c:pt idx="60">
                        <c:v>43274.916679803238</c:v>
                      </c:pt>
                      <c:pt idx="61">
                        <c:v>43274.958346527776</c:v>
                      </c:pt>
                      <c:pt idx="62">
                        <c:v>43275.000013252313</c:v>
                      </c:pt>
                      <c:pt idx="63">
                        <c:v>43275.04167997685</c:v>
                      </c:pt>
                      <c:pt idx="64">
                        <c:v>43275.083346701387</c:v>
                      </c:pt>
                      <c:pt idx="65">
                        <c:v>43275.125013425924</c:v>
                      </c:pt>
                      <c:pt idx="66">
                        <c:v>43275.166680150462</c:v>
                      </c:pt>
                      <c:pt idx="67">
                        <c:v>43275.208346874999</c:v>
                      </c:pt>
                      <c:pt idx="68">
                        <c:v>43275.250013599536</c:v>
                      </c:pt>
                      <c:pt idx="69">
                        <c:v>43275.291680324073</c:v>
                      </c:pt>
                      <c:pt idx="70">
                        <c:v>43275.33334704861</c:v>
                      </c:pt>
                      <c:pt idx="71">
                        <c:v>43275.375013773148</c:v>
                      </c:pt>
                      <c:pt idx="72">
                        <c:v>43275.416680497685</c:v>
                      </c:pt>
                      <c:pt idx="73">
                        <c:v>43275.458347222222</c:v>
                      </c:pt>
                      <c:pt idx="74">
                        <c:v>43275.500013946759</c:v>
                      </c:pt>
                      <c:pt idx="75">
                        <c:v>43275.541680671296</c:v>
                      </c:pt>
                      <c:pt idx="76">
                        <c:v>43275.583347395834</c:v>
                      </c:pt>
                      <c:pt idx="77">
                        <c:v>43275.625014120371</c:v>
                      </c:pt>
                      <c:pt idx="78">
                        <c:v>43275.666680844908</c:v>
                      </c:pt>
                      <c:pt idx="79">
                        <c:v>43275.708347569445</c:v>
                      </c:pt>
                      <c:pt idx="80">
                        <c:v>43275.750014293983</c:v>
                      </c:pt>
                      <c:pt idx="81">
                        <c:v>43275.79168101852</c:v>
                      </c:pt>
                      <c:pt idx="82">
                        <c:v>43275.833347743057</c:v>
                      </c:pt>
                      <c:pt idx="83">
                        <c:v>43275.875014467594</c:v>
                      </c:pt>
                      <c:pt idx="84">
                        <c:v>43275.916681192131</c:v>
                      </c:pt>
                      <c:pt idx="85">
                        <c:v>43275.958347916669</c:v>
                      </c:pt>
                      <c:pt idx="86">
                        <c:v>43276.000014641206</c:v>
                      </c:pt>
                      <c:pt idx="87">
                        <c:v>43276.041681365743</c:v>
                      </c:pt>
                      <c:pt idx="88">
                        <c:v>43276.08334809028</c:v>
                      </c:pt>
                      <c:pt idx="89">
                        <c:v>43276.125014814817</c:v>
                      </c:pt>
                      <c:pt idx="90">
                        <c:v>43276.166681539355</c:v>
                      </c:pt>
                      <c:pt idx="91">
                        <c:v>43276.208348263892</c:v>
                      </c:pt>
                      <c:pt idx="92">
                        <c:v>43276.250014988429</c:v>
                      </c:pt>
                      <c:pt idx="93">
                        <c:v>43276.291681712966</c:v>
                      </c:pt>
                      <c:pt idx="94">
                        <c:v>43276.333348437503</c:v>
                      </c:pt>
                      <c:pt idx="95">
                        <c:v>43276.375015162041</c:v>
                      </c:pt>
                      <c:pt idx="96">
                        <c:v>43276.416681886571</c:v>
                      </c:pt>
                      <c:pt idx="97">
                        <c:v>43276.458348611108</c:v>
                      </c:pt>
                      <c:pt idx="98">
                        <c:v>43276.500015335645</c:v>
                      </c:pt>
                      <c:pt idx="99">
                        <c:v>43276.541682060182</c:v>
                      </c:pt>
                      <c:pt idx="100">
                        <c:v>43276.583348784719</c:v>
                      </c:pt>
                      <c:pt idx="101">
                        <c:v>43276.625015509257</c:v>
                      </c:pt>
                      <c:pt idx="102">
                        <c:v>43276.666682233794</c:v>
                      </c:pt>
                      <c:pt idx="103">
                        <c:v>43276.708348958331</c:v>
                      </c:pt>
                      <c:pt idx="104">
                        <c:v>43276.750015682868</c:v>
                      </c:pt>
                      <c:pt idx="105">
                        <c:v>43276.791682407405</c:v>
                      </c:pt>
                      <c:pt idx="106">
                        <c:v>43276.833349131943</c:v>
                      </c:pt>
                      <c:pt idx="107">
                        <c:v>43276.87501585648</c:v>
                      </c:pt>
                      <c:pt idx="108">
                        <c:v>43276.916682581017</c:v>
                      </c:pt>
                      <c:pt idx="109">
                        <c:v>43276.958349305554</c:v>
                      </c:pt>
                      <c:pt idx="110">
                        <c:v>43277.000016030092</c:v>
                      </c:pt>
                      <c:pt idx="111">
                        <c:v>43277.041682754629</c:v>
                      </c:pt>
                      <c:pt idx="112">
                        <c:v>43277.083349479166</c:v>
                      </c:pt>
                      <c:pt idx="113">
                        <c:v>43277.125016203703</c:v>
                      </c:pt>
                      <c:pt idx="114">
                        <c:v>43277.16668292824</c:v>
                      </c:pt>
                      <c:pt idx="115">
                        <c:v>43277.208349652778</c:v>
                      </c:pt>
                      <c:pt idx="116">
                        <c:v>43277.250016377315</c:v>
                      </c:pt>
                      <c:pt idx="117">
                        <c:v>43277.291683101852</c:v>
                      </c:pt>
                      <c:pt idx="118">
                        <c:v>43277.333349826389</c:v>
                      </c:pt>
                      <c:pt idx="119">
                        <c:v>43277.375016550926</c:v>
                      </c:pt>
                      <c:pt idx="120">
                        <c:v>43277.416683275464</c:v>
                      </c:pt>
                      <c:pt idx="121">
                        <c:v>43277.458350000001</c:v>
                      </c:pt>
                      <c:pt idx="122">
                        <c:v>43277.500016724538</c:v>
                      </c:pt>
                      <c:pt idx="123">
                        <c:v>43277.541683449075</c:v>
                      </c:pt>
                      <c:pt idx="124">
                        <c:v>43277.583350173612</c:v>
                      </c:pt>
                      <c:pt idx="125">
                        <c:v>43277.62501689815</c:v>
                      </c:pt>
                      <c:pt idx="126">
                        <c:v>43277.666683622687</c:v>
                      </c:pt>
                      <c:pt idx="127">
                        <c:v>43277.708350347224</c:v>
                      </c:pt>
                      <c:pt idx="128">
                        <c:v>43277.750017071761</c:v>
                      </c:pt>
                      <c:pt idx="129">
                        <c:v>43277.791683796298</c:v>
                      </c:pt>
                      <c:pt idx="130">
                        <c:v>43277.833350520836</c:v>
                      </c:pt>
                      <c:pt idx="131">
                        <c:v>43277.875017245373</c:v>
                      </c:pt>
                      <c:pt idx="132">
                        <c:v>43277.91668396991</c:v>
                      </c:pt>
                      <c:pt idx="133">
                        <c:v>43277.958350694447</c:v>
                      </c:pt>
                      <c:pt idx="134">
                        <c:v>43278.000017418984</c:v>
                      </c:pt>
                      <c:pt idx="135">
                        <c:v>43278.041684143522</c:v>
                      </c:pt>
                      <c:pt idx="136">
                        <c:v>43278.083350868059</c:v>
                      </c:pt>
                      <c:pt idx="137">
                        <c:v>43278.125017592596</c:v>
                      </c:pt>
                      <c:pt idx="138">
                        <c:v>43278.166684317126</c:v>
                      </c:pt>
                      <c:pt idx="139">
                        <c:v>43278.208351041663</c:v>
                      </c:pt>
                      <c:pt idx="140">
                        <c:v>43278.2500177662</c:v>
                      </c:pt>
                      <c:pt idx="141">
                        <c:v>43278.291684490738</c:v>
                      </c:pt>
                      <c:pt idx="142">
                        <c:v>43278.333351215275</c:v>
                      </c:pt>
                      <c:pt idx="143">
                        <c:v>43278.375017939812</c:v>
                      </c:pt>
                      <c:pt idx="144">
                        <c:v>43278.416684664349</c:v>
                      </c:pt>
                      <c:pt idx="145">
                        <c:v>43278.458351388887</c:v>
                      </c:pt>
                      <c:pt idx="146">
                        <c:v>43278.500018113424</c:v>
                      </c:pt>
                      <c:pt idx="147">
                        <c:v>43278.541684837961</c:v>
                      </c:pt>
                      <c:pt idx="148">
                        <c:v>43278.583351562498</c:v>
                      </c:pt>
                      <c:pt idx="149">
                        <c:v>43278.625018287035</c:v>
                      </c:pt>
                      <c:pt idx="150">
                        <c:v>43278.666685011573</c:v>
                      </c:pt>
                      <c:pt idx="151">
                        <c:v>43278.70835173611</c:v>
                      </c:pt>
                      <c:pt idx="152">
                        <c:v>43278.750018460647</c:v>
                      </c:pt>
                      <c:pt idx="153">
                        <c:v>43278.791685185184</c:v>
                      </c:pt>
                      <c:pt idx="154">
                        <c:v>43278.833351909721</c:v>
                      </c:pt>
                      <c:pt idx="155">
                        <c:v>43278.875018634259</c:v>
                      </c:pt>
                      <c:pt idx="156">
                        <c:v>43278.916685358796</c:v>
                      </c:pt>
                      <c:pt idx="157">
                        <c:v>43278.958352083333</c:v>
                      </c:pt>
                      <c:pt idx="158">
                        <c:v>43279.00001880787</c:v>
                      </c:pt>
                      <c:pt idx="159">
                        <c:v>43279.041685532407</c:v>
                      </c:pt>
                      <c:pt idx="160">
                        <c:v>43279.083352256945</c:v>
                      </c:pt>
                      <c:pt idx="161">
                        <c:v>43279.125018981482</c:v>
                      </c:pt>
                      <c:pt idx="162">
                        <c:v>43279.166685706019</c:v>
                      </c:pt>
                      <c:pt idx="163">
                        <c:v>43279.208352430556</c:v>
                      </c:pt>
                      <c:pt idx="164">
                        <c:v>43279.250019155093</c:v>
                      </c:pt>
                      <c:pt idx="165">
                        <c:v>43279.291685879631</c:v>
                      </c:pt>
                      <c:pt idx="166">
                        <c:v>43279.333352604168</c:v>
                      </c:pt>
                      <c:pt idx="167">
                        <c:v>43279.375019328705</c:v>
                      </c:pt>
                      <c:pt idx="168">
                        <c:v>43279.416686053242</c:v>
                      </c:pt>
                      <c:pt idx="169">
                        <c:v>43279.45835277778</c:v>
                      </c:pt>
                      <c:pt idx="170">
                        <c:v>43279.500019502317</c:v>
                      </c:pt>
                      <c:pt idx="171">
                        <c:v>43279.541686226854</c:v>
                      </c:pt>
                      <c:pt idx="172">
                        <c:v>43279.583352951391</c:v>
                      </c:pt>
                      <c:pt idx="173">
                        <c:v>43279.625019675928</c:v>
                      </c:pt>
                      <c:pt idx="174">
                        <c:v>43279.666686400466</c:v>
                      </c:pt>
                      <c:pt idx="175">
                        <c:v>43279.708353125003</c:v>
                      </c:pt>
                      <c:pt idx="176">
                        <c:v>43279.75001984954</c:v>
                      </c:pt>
                      <c:pt idx="177">
                        <c:v>43279.791686574077</c:v>
                      </c:pt>
                      <c:pt idx="178">
                        <c:v>43279.833353298614</c:v>
                      </c:pt>
                      <c:pt idx="179">
                        <c:v>43279.875020023152</c:v>
                      </c:pt>
                      <c:pt idx="180">
                        <c:v>43279.916686747689</c:v>
                      </c:pt>
                      <c:pt idx="181">
                        <c:v>43279.958353472219</c:v>
                      </c:pt>
                      <c:pt idx="182">
                        <c:v>43280.000020196756</c:v>
                      </c:pt>
                      <c:pt idx="183">
                        <c:v>43280.041686921293</c:v>
                      </c:pt>
                      <c:pt idx="184">
                        <c:v>43280.08335364583</c:v>
                      </c:pt>
                      <c:pt idx="185">
                        <c:v>43280.125020370368</c:v>
                      </c:pt>
                      <c:pt idx="186">
                        <c:v>43280.166687094905</c:v>
                      </c:pt>
                      <c:pt idx="187">
                        <c:v>43280.208353819442</c:v>
                      </c:pt>
                      <c:pt idx="188">
                        <c:v>43280.250020543979</c:v>
                      </c:pt>
                      <c:pt idx="189">
                        <c:v>43280.291687268516</c:v>
                      </c:pt>
                      <c:pt idx="190">
                        <c:v>43280.333353993054</c:v>
                      </c:pt>
                      <c:pt idx="191">
                        <c:v>43280.375020717591</c:v>
                      </c:pt>
                      <c:pt idx="192">
                        <c:v>43280.416687442128</c:v>
                      </c:pt>
                      <c:pt idx="193">
                        <c:v>43280.458354166665</c:v>
                      </c:pt>
                      <c:pt idx="194">
                        <c:v>43280.500020891202</c:v>
                      </c:pt>
                      <c:pt idx="195">
                        <c:v>43280.54168761574</c:v>
                      </c:pt>
                      <c:pt idx="196">
                        <c:v>43280.583354340277</c:v>
                      </c:pt>
                      <c:pt idx="197">
                        <c:v>43280.625021064814</c:v>
                      </c:pt>
                      <c:pt idx="198">
                        <c:v>43280.666687789351</c:v>
                      </c:pt>
                      <c:pt idx="199">
                        <c:v>43280.708354513888</c:v>
                      </c:pt>
                      <c:pt idx="200">
                        <c:v>43280.750021238426</c:v>
                      </c:pt>
                      <c:pt idx="201">
                        <c:v>43280.791687962963</c:v>
                      </c:pt>
                      <c:pt idx="202">
                        <c:v>43280.8333546875</c:v>
                      </c:pt>
                      <c:pt idx="203">
                        <c:v>43280.875021412037</c:v>
                      </c:pt>
                      <c:pt idx="204">
                        <c:v>43280.916688136575</c:v>
                      </c:pt>
                      <c:pt idx="205">
                        <c:v>43280.958354861112</c:v>
                      </c:pt>
                      <c:pt idx="206">
                        <c:v>43281.000021585649</c:v>
                      </c:pt>
                      <c:pt idx="207">
                        <c:v>43281.041688310186</c:v>
                      </c:pt>
                      <c:pt idx="208">
                        <c:v>43281.083355034723</c:v>
                      </c:pt>
                      <c:pt idx="209">
                        <c:v>43281.125021759261</c:v>
                      </c:pt>
                      <c:pt idx="210">
                        <c:v>43281.166688483798</c:v>
                      </c:pt>
                      <c:pt idx="211">
                        <c:v>43281.208355208335</c:v>
                      </c:pt>
                      <c:pt idx="212">
                        <c:v>43281.250021932872</c:v>
                      </c:pt>
                      <c:pt idx="213">
                        <c:v>43281.291688657409</c:v>
                      </c:pt>
                      <c:pt idx="214">
                        <c:v>43281.333355381947</c:v>
                      </c:pt>
                      <c:pt idx="215">
                        <c:v>43281.375022106484</c:v>
                      </c:pt>
                      <c:pt idx="216">
                        <c:v>43281.416688831021</c:v>
                      </c:pt>
                      <c:pt idx="217">
                        <c:v>43281.458355555558</c:v>
                      </c:pt>
                      <c:pt idx="218">
                        <c:v>43281.500022280095</c:v>
                      </c:pt>
                      <c:pt idx="219">
                        <c:v>43281.541689004633</c:v>
                      </c:pt>
                      <c:pt idx="220">
                        <c:v>43281.58335572917</c:v>
                      </c:pt>
                      <c:pt idx="221">
                        <c:v>43281.625022453707</c:v>
                      </c:pt>
                      <c:pt idx="222">
                        <c:v>43281.666689178244</c:v>
                      </c:pt>
                      <c:pt idx="223">
                        <c:v>43281.708355902774</c:v>
                      </c:pt>
                      <c:pt idx="224">
                        <c:v>43281.750022627311</c:v>
                      </c:pt>
                      <c:pt idx="225">
                        <c:v>43281.791689351849</c:v>
                      </c:pt>
                      <c:pt idx="226">
                        <c:v>43281.833356076386</c:v>
                      </c:pt>
                      <c:pt idx="227">
                        <c:v>43281.875022800923</c:v>
                      </c:pt>
                      <c:pt idx="228">
                        <c:v>43281.91668952546</c:v>
                      </c:pt>
                      <c:pt idx="229">
                        <c:v>43281.958356249997</c:v>
                      </c:pt>
                      <c:pt idx="230">
                        <c:v>43282.000022974535</c:v>
                      </c:pt>
                      <c:pt idx="231">
                        <c:v>43282.041689699072</c:v>
                      </c:pt>
                      <c:pt idx="232">
                        <c:v>43282.083356423609</c:v>
                      </c:pt>
                      <c:pt idx="233">
                        <c:v>43282.125023148146</c:v>
                      </c:pt>
                      <c:pt idx="234">
                        <c:v>43282.166689872683</c:v>
                      </c:pt>
                      <c:pt idx="235">
                        <c:v>43282.208356597221</c:v>
                      </c:pt>
                      <c:pt idx="236">
                        <c:v>43282.250023321758</c:v>
                      </c:pt>
                      <c:pt idx="237">
                        <c:v>43282.291690046295</c:v>
                      </c:pt>
                      <c:pt idx="238">
                        <c:v>43282.333356770832</c:v>
                      </c:pt>
                      <c:pt idx="239">
                        <c:v>43282.37502349537</c:v>
                      </c:pt>
                      <c:pt idx="240">
                        <c:v>43282.416690219907</c:v>
                      </c:pt>
                      <c:pt idx="241">
                        <c:v>43282.458356944444</c:v>
                      </c:pt>
                      <c:pt idx="242">
                        <c:v>43282.500023668981</c:v>
                      </c:pt>
                      <c:pt idx="243">
                        <c:v>43282.541690393518</c:v>
                      </c:pt>
                      <c:pt idx="244">
                        <c:v>43282.583357118056</c:v>
                      </c:pt>
                      <c:pt idx="245">
                        <c:v>43282.625023842593</c:v>
                      </c:pt>
                      <c:pt idx="246">
                        <c:v>43282.66669056713</c:v>
                      </c:pt>
                      <c:pt idx="247">
                        <c:v>43282.708357291667</c:v>
                      </c:pt>
                      <c:pt idx="248">
                        <c:v>43282.750024016204</c:v>
                      </c:pt>
                      <c:pt idx="249">
                        <c:v>43282.791690740742</c:v>
                      </c:pt>
                      <c:pt idx="250">
                        <c:v>43282.833357465279</c:v>
                      </c:pt>
                      <c:pt idx="251">
                        <c:v>43282.875024189816</c:v>
                      </c:pt>
                      <c:pt idx="252">
                        <c:v>43282.916690914353</c:v>
                      </c:pt>
                      <c:pt idx="253">
                        <c:v>43282.95835763889</c:v>
                      </c:pt>
                      <c:pt idx="254">
                        <c:v>43283.000024363428</c:v>
                      </c:pt>
                      <c:pt idx="255">
                        <c:v>43283.041691087965</c:v>
                      </c:pt>
                      <c:pt idx="256">
                        <c:v>43283.083357812502</c:v>
                      </c:pt>
                      <c:pt idx="257">
                        <c:v>43283.125024537039</c:v>
                      </c:pt>
                      <c:pt idx="258">
                        <c:v>43283.166691261576</c:v>
                      </c:pt>
                      <c:pt idx="259">
                        <c:v>43283.208357986114</c:v>
                      </c:pt>
                      <c:pt idx="260">
                        <c:v>43283.250024710651</c:v>
                      </c:pt>
                      <c:pt idx="261">
                        <c:v>43283.291691435188</c:v>
                      </c:pt>
                      <c:pt idx="262">
                        <c:v>43283.333358159725</c:v>
                      </c:pt>
                      <c:pt idx="263">
                        <c:v>43283.375024884263</c:v>
                      </c:pt>
                      <c:pt idx="264">
                        <c:v>43283.4166916088</c:v>
                      </c:pt>
                      <c:pt idx="265">
                        <c:v>43283.458358333337</c:v>
                      </c:pt>
                      <c:pt idx="266">
                        <c:v>43283.500025057867</c:v>
                      </c:pt>
                      <c:pt idx="267">
                        <c:v>43283.541691782404</c:v>
                      </c:pt>
                      <c:pt idx="268">
                        <c:v>43283.583358506941</c:v>
                      </c:pt>
                      <c:pt idx="269">
                        <c:v>43283.625025231479</c:v>
                      </c:pt>
                      <c:pt idx="270">
                        <c:v>43283.666691956016</c:v>
                      </c:pt>
                      <c:pt idx="271">
                        <c:v>43283.708358680553</c:v>
                      </c:pt>
                      <c:pt idx="272">
                        <c:v>43283.75002540509</c:v>
                      </c:pt>
                      <c:pt idx="273">
                        <c:v>43283.791692129627</c:v>
                      </c:pt>
                      <c:pt idx="274">
                        <c:v>43283.833358854165</c:v>
                      </c:pt>
                      <c:pt idx="275">
                        <c:v>43283.875025578702</c:v>
                      </c:pt>
                      <c:pt idx="276">
                        <c:v>43283.916692303239</c:v>
                      </c:pt>
                      <c:pt idx="277">
                        <c:v>43283.958359027776</c:v>
                      </c:pt>
                      <c:pt idx="278">
                        <c:v>43284.000025752313</c:v>
                      </c:pt>
                      <c:pt idx="279">
                        <c:v>43284.041692476851</c:v>
                      </c:pt>
                      <c:pt idx="280">
                        <c:v>43284.083359201388</c:v>
                      </c:pt>
                      <c:pt idx="281">
                        <c:v>43284.125025925925</c:v>
                      </c:pt>
                      <c:pt idx="282">
                        <c:v>43284.166692650462</c:v>
                      </c:pt>
                      <c:pt idx="283">
                        <c:v>43284.208359374999</c:v>
                      </c:pt>
                      <c:pt idx="284">
                        <c:v>43284.250026099537</c:v>
                      </c:pt>
                      <c:pt idx="285">
                        <c:v>43284.291692824074</c:v>
                      </c:pt>
                      <c:pt idx="286">
                        <c:v>43284.333359548611</c:v>
                      </c:pt>
                      <c:pt idx="287">
                        <c:v>43284.375026273148</c:v>
                      </c:pt>
                      <c:pt idx="288">
                        <c:v>43284.416692997685</c:v>
                      </c:pt>
                      <c:pt idx="289">
                        <c:v>43284.458359722223</c:v>
                      </c:pt>
                      <c:pt idx="290">
                        <c:v>43284.50002644676</c:v>
                      </c:pt>
                      <c:pt idx="291">
                        <c:v>43284.541693171297</c:v>
                      </c:pt>
                      <c:pt idx="292">
                        <c:v>43284.583359895834</c:v>
                      </c:pt>
                      <c:pt idx="293">
                        <c:v>43284.625026620372</c:v>
                      </c:pt>
                      <c:pt idx="294">
                        <c:v>43284.666693344909</c:v>
                      </c:pt>
                      <c:pt idx="295">
                        <c:v>43284.708360069446</c:v>
                      </c:pt>
                      <c:pt idx="296">
                        <c:v>43284.750026793983</c:v>
                      </c:pt>
                      <c:pt idx="297">
                        <c:v>43284.79169351852</c:v>
                      </c:pt>
                      <c:pt idx="298">
                        <c:v>43284.833360243058</c:v>
                      </c:pt>
                      <c:pt idx="299">
                        <c:v>43284.875026967595</c:v>
                      </c:pt>
                      <c:pt idx="300">
                        <c:v>43284.916693692132</c:v>
                      </c:pt>
                      <c:pt idx="301">
                        <c:v>43284.958360416669</c:v>
                      </c:pt>
                      <c:pt idx="302">
                        <c:v>43285.000027141206</c:v>
                      </c:pt>
                      <c:pt idx="303">
                        <c:v>43285.041693865744</c:v>
                      </c:pt>
                      <c:pt idx="304">
                        <c:v>43285.083360590281</c:v>
                      </c:pt>
                      <c:pt idx="305">
                        <c:v>43285.125027314818</c:v>
                      </c:pt>
                      <c:pt idx="306">
                        <c:v>43285.166694039355</c:v>
                      </c:pt>
                      <c:pt idx="307">
                        <c:v>43285.208360763892</c:v>
                      </c:pt>
                      <c:pt idx="308">
                        <c:v>43285.250027488422</c:v>
                      </c:pt>
                      <c:pt idx="309">
                        <c:v>43285.29169421296</c:v>
                      </c:pt>
                      <c:pt idx="310">
                        <c:v>43285.333360937497</c:v>
                      </c:pt>
                      <c:pt idx="311">
                        <c:v>43285.375027662034</c:v>
                      </c:pt>
                      <c:pt idx="312">
                        <c:v>43285.416694386571</c:v>
                      </c:pt>
                      <c:pt idx="313">
                        <c:v>43285.458361111108</c:v>
                      </c:pt>
                      <c:pt idx="314">
                        <c:v>43285.500027835646</c:v>
                      </c:pt>
                      <c:pt idx="315">
                        <c:v>43285.541694560183</c:v>
                      </c:pt>
                      <c:pt idx="316">
                        <c:v>43285.58336128472</c:v>
                      </c:pt>
                      <c:pt idx="317">
                        <c:v>43285.625028009257</c:v>
                      </c:pt>
                      <c:pt idx="318">
                        <c:v>43285.666694733794</c:v>
                      </c:pt>
                      <c:pt idx="319">
                        <c:v>43285.708361458332</c:v>
                      </c:pt>
                      <c:pt idx="320">
                        <c:v>43285.750028182869</c:v>
                      </c:pt>
                      <c:pt idx="321">
                        <c:v>43285.791694907406</c:v>
                      </c:pt>
                      <c:pt idx="322">
                        <c:v>43285.833361631943</c:v>
                      </c:pt>
                      <c:pt idx="323">
                        <c:v>43285.87502835648</c:v>
                      </c:pt>
                      <c:pt idx="324">
                        <c:v>43285.916695081018</c:v>
                      </c:pt>
                      <c:pt idx="325">
                        <c:v>43285.958361805555</c:v>
                      </c:pt>
                      <c:pt idx="326">
                        <c:v>43286.000028530092</c:v>
                      </c:pt>
                      <c:pt idx="327">
                        <c:v>43286.041695254629</c:v>
                      </c:pt>
                      <c:pt idx="328">
                        <c:v>43286.083361979167</c:v>
                      </c:pt>
                      <c:pt idx="329">
                        <c:v>43286.125028703704</c:v>
                      </c:pt>
                      <c:pt idx="330">
                        <c:v>43286.166695428241</c:v>
                      </c:pt>
                      <c:pt idx="331">
                        <c:v>43286.208362152778</c:v>
                      </c:pt>
                      <c:pt idx="332">
                        <c:v>43286.250028877315</c:v>
                      </c:pt>
                      <c:pt idx="333">
                        <c:v>43286.291695601853</c:v>
                      </c:pt>
                      <c:pt idx="334">
                        <c:v>43286.33336232639</c:v>
                      </c:pt>
                      <c:pt idx="335">
                        <c:v>43286.375029050927</c:v>
                      </c:pt>
                      <c:pt idx="336">
                        <c:v>43286.416695775464</c:v>
                      </c:pt>
                      <c:pt idx="337">
                        <c:v>43286.458362500001</c:v>
                      </c:pt>
                      <c:pt idx="338">
                        <c:v>43286.500029224539</c:v>
                      </c:pt>
                      <c:pt idx="339">
                        <c:v>43286.541695949076</c:v>
                      </c:pt>
                      <c:pt idx="340">
                        <c:v>43286.583362673613</c:v>
                      </c:pt>
                      <c:pt idx="341">
                        <c:v>43286.62502939815</c:v>
                      </c:pt>
                      <c:pt idx="342">
                        <c:v>43286.666696122687</c:v>
                      </c:pt>
                      <c:pt idx="343">
                        <c:v>43286.708362847225</c:v>
                      </c:pt>
                      <c:pt idx="344">
                        <c:v>43286.750029571762</c:v>
                      </c:pt>
                      <c:pt idx="345">
                        <c:v>43286.791696296299</c:v>
                      </c:pt>
                      <c:pt idx="346">
                        <c:v>43286.833363020836</c:v>
                      </c:pt>
                      <c:pt idx="347">
                        <c:v>43286.875029745373</c:v>
                      </c:pt>
                      <c:pt idx="348">
                        <c:v>43286.916696469911</c:v>
                      </c:pt>
                      <c:pt idx="349">
                        <c:v>43286.958363194448</c:v>
                      </c:pt>
                      <c:pt idx="350">
                        <c:v>43287.000029918985</c:v>
                      </c:pt>
                      <c:pt idx="351">
                        <c:v>43287.041696643515</c:v>
                      </c:pt>
                      <c:pt idx="352">
                        <c:v>43287.083363368052</c:v>
                      </c:pt>
                      <c:pt idx="353">
                        <c:v>43287.125030092589</c:v>
                      </c:pt>
                      <c:pt idx="354">
                        <c:v>43287.166696817127</c:v>
                      </c:pt>
                      <c:pt idx="355">
                        <c:v>43287.208363541664</c:v>
                      </c:pt>
                      <c:pt idx="356">
                        <c:v>43287.250030266201</c:v>
                      </c:pt>
                      <c:pt idx="357">
                        <c:v>43287.291696990738</c:v>
                      </c:pt>
                      <c:pt idx="358">
                        <c:v>43287.333363715275</c:v>
                      </c:pt>
                      <c:pt idx="359">
                        <c:v>43287.375030439813</c:v>
                      </c:pt>
                      <c:pt idx="360">
                        <c:v>43287.41669716435</c:v>
                      </c:pt>
                      <c:pt idx="361">
                        <c:v>43287.458363888887</c:v>
                      </c:pt>
                      <c:pt idx="362">
                        <c:v>43287.500030613424</c:v>
                      </c:pt>
                      <c:pt idx="363">
                        <c:v>43287.541697337962</c:v>
                      </c:pt>
                      <c:pt idx="364">
                        <c:v>43287.583364062499</c:v>
                      </c:pt>
                      <c:pt idx="365">
                        <c:v>43287.625030787036</c:v>
                      </c:pt>
                      <c:pt idx="366">
                        <c:v>43287.666697511573</c:v>
                      </c:pt>
                      <c:pt idx="367">
                        <c:v>43287.70836423611</c:v>
                      </c:pt>
                      <c:pt idx="368">
                        <c:v>43287.750030960648</c:v>
                      </c:pt>
                      <c:pt idx="369">
                        <c:v>43287.791697685185</c:v>
                      </c:pt>
                      <c:pt idx="370">
                        <c:v>43287.833364409722</c:v>
                      </c:pt>
                      <c:pt idx="371">
                        <c:v>43287.875031134259</c:v>
                      </c:pt>
                      <c:pt idx="372">
                        <c:v>43287.916697858796</c:v>
                      </c:pt>
                      <c:pt idx="373">
                        <c:v>43287.958364583334</c:v>
                      </c:pt>
                      <c:pt idx="374">
                        <c:v>43288.000031307871</c:v>
                      </c:pt>
                      <c:pt idx="375">
                        <c:v>43288.041698032408</c:v>
                      </c:pt>
                      <c:pt idx="376">
                        <c:v>43288.083364756945</c:v>
                      </c:pt>
                      <c:pt idx="377">
                        <c:v>43288.125031481482</c:v>
                      </c:pt>
                      <c:pt idx="378">
                        <c:v>43288.16669820602</c:v>
                      </c:pt>
                      <c:pt idx="379">
                        <c:v>43288.208364930557</c:v>
                      </c:pt>
                      <c:pt idx="380">
                        <c:v>43288.250031655094</c:v>
                      </c:pt>
                      <c:pt idx="381">
                        <c:v>43288.291698379631</c:v>
                      </c:pt>
                      <c:pt idx="382">
                        <c:v>43288.333365104168</c:v>
                      </c:pt>
                      <c:pt idx="383">
                        <c:v>43288.375031828706</c:v>
                      </c:pt>
                      <c:pt idx="384">
                        <c:v>43288.416698553243</c:v>
                      </c:pt>
                      <c:pt idx="385">
                        <c:v>43288.45836527778</c:v>
                      </c:pt>
                      <c:pt idx="386">
                        <c:v>43288.500032002317</c:v>
                      </c:pt>
                      <c:pt idx="387">
                        <c:v>43288.541698726855</c:v>
                      </c:pt>
                      <c:pt idx="388">
                        <c:v>43288.583365451392</c:v>
                      </c:pt>
                      <c:pt idx="389">
                        <c:v>43288.625032175929</c:v>
                      </c:pt>
                      <c:pt idx="390">
                        <c:v>43288.666698900466</c:v>
                      </c:pt>
                      <c:pt idx="391">
                        <c:v>43288.708365625003</c:v>
                      </c:pt>
                      <c:pt idx="392">
                        <c:v>43288.750032349541</c:v>
                      </c:pt>
                      <c:pt idx="393">
                        <c:v>43288.79169907407</c:v>
                      </c:pt>
                      <c:pt idx="394">
                        <c:v>43288.833365798608</c:v>
                      </c:pt>
                      <c:pt idx="395">
                        <c:v>43288.875032523145</c:v>
                      </c:pt>
                      <c:pt idx="396">
                        <c:v>43288.916699247682</c:v>
                      </c:pt>
                      <c:pt idx="397">
                        <c:v>43288.958365972219</c:v>
                      </c:pt>
                      <c:pt idx="398">
                        <c:v>43289.000032696757</c:v>
                      </c:pt>
                      <c:pt idx="399">
                        <c:v>43289.041699421294</c:v>
                      </c:pt>
                      <c:pt idx="400">
                        <c:v>43289.083366145831</c:v>
                      </c:pt>
                      <c:pt idx="401">
                        <c:v>43289.125032870368</c:v>
                      </c:pt>
                      <c:pt idx="402">
                        <c:v>43289.166699594905</c:v>
                      </c:pt>
                      <c:pt idx="403">
                        <c:v>43289.208366319443</c:v>
                      </c:pt>
                      <c:pt idx="404">
                        <c:v>43289.25003304398</c:v>
                      </c:pt>
                      <c:pt idx="405">
                        <c:v>43289.291699768517</c:v>
                      </c:pt>
                      <c:pt idx="406">
                        <c:v>43289.333366493054</c:v>
                      </c:pt>
                      <c:pt idx="407">
                        <c:v>43289.375033217591</c:v>
                      </c:pt>
                      <c:pt idx="408">
                        <c:v>43289.416699942129</c:v>
                      </c:pt>
                      <c:pt idx="409">
                        <c:v>43289.458366666666</c:v>
                      </c:pt>
                      <c:pt idx="410">
                        <c:v>43289.500033391203</c:v>
                      </c:pt>
                      <c:pt idx="411">
                        <c:v>43289.54170011574</c:v>
                      </c:pt>
                      <c:pt idx="412">
                        <c:v>43289.583366840277</c:v>
                      </c:pt>
                      <c:pt idx="413">
                        <c:v>43289.625033564815</c:v>
                      </c:pt>
                      <c:pt idx="414">
                        <c:v>43289.666700289352</c:v>
                      </c:pt>
                      <c:pt idx="415">
                        <c:v>43289.708367013889</c:v>
                      </c:pt>
                      <c:pt idx="416">
                        <c:v>43289.750033738426</c:v>
                      </c:pt>
                      <c:pt idx="417">
                        <c:v>43289.791700462963</c:v>
                      </c:pt>
                      <c:pt idx="418">
                        <c:v>43289.833367187501</c:v>
                      </c:pt>
                      <c:pt idx="419">
                        <c:v>43289.875033912038</c:v>
                      </c:pt>
                      <c:pt idx="420">
                        <c:v>43289.916700636575</c:v>
                      </c:pt>
                      <c:pt idx="421">
                        <c:v>43289.958367361112</c:v>
                      </c:pt>
                      <c:pt idx="422">
                        <c:v>43290.00003408565</c:v>
                      </c:pt>
                      <c:pt idx="423">
                        <c:v>43290.041700810187</c:v>
                      </c:pt>
                      <c:pt idx="424">
                        <c:v>43290.083367534724</c:v>
                      </c:pt>
                      <c:pt idx="425">
                        <c:v>43290.125034259261</c:v>
                      </c:pt>
                      <c:pt idx="426">
                        <c:v>43290.166700983798</c:v>
                      </c:pt>
                      <c:pt idx="427">
                        <c:v>43290.208367708336</c:v>
                      </c:pt>
                      <c:pt idx="428">
                        <c:v>43290.250034432873</c:v>
                      </c:pt>
                      <c:pt idx="429">
                        <c:v>43290.29170115741</c:v>
                      </c:pt>
                      <c:pt idx="430">
                        <c:v>43290.333367881947</c:v>
                      </c:pt>
                      <c:pt idx="431">
                        <c:v>43290.375034606484</c:v>
                      </c:pt>
                      <c:pt idx="432">
                        <c:v>43290.416701331022</c:v>
                      </c:pt>
                      <c:pt idx="433">
                        <c:v>43290.458368055559</c:v>
                      </c:pt>
                      <c:pt idx="434">
                        <c:v>43290.500034780096</c:v>
                      </c:pt>
                      <c:pt idx="435">
                        <c:v>43290.541701504633</c:v>
                      </c:pt>
                      <c:pt idx="436">
                        <c:v>43290.583368229163</c:v>
                      </c:pt>
                      <c:pt idx="437">
                        <c:v>43290.6250349537</c:v>
                      </c:pt>
                      <c:pt idx="438">
                        <c:v>43290.666701678238</c:v>
                      </c:pt>
                      <c:pt idx="439">
                        <c:v>43290.708368402775</c:v>
                      </c:pt>
                      <c:pt idx="440">
                        <c:v>43290.750035127312</c:v>
                      </c:pt>
                      <c:pt idx="441">
                        <c:v>43290.791701851849</c:v>
                      </c:pt>
                      <c:pt idx="442">
                        <c:v>43290.833368576386</c:v>
                      </c:pt>
                      <c:pt idx="443">
                        <c:v>43290.875035300924</c:v>
                      </c:pt>
                      <c:pt idx="444">
                        <c:v>43290.916702025461</c:v>
                      </c:pt>
                      <c:pt idx="445">
                        <c:v>43290.958368749998</c:v>
                      </c:pt>
                      <c:pt idx="446">
                        <c:v>43291.000035474535</c:v>
                      </c:pt>
                      <c:pt idx="447">
                        <c:v>43291.041702199072</c:v>
                      </c:pt>
                      <c:pt idx="448">
                        <c:v>43291.08336892361</c:v>
                      </c:pt>
                      <c:pt idx="449">
                        <c:v>43291.125035648147</c:v>
                      </c:pt>
                      <c:pt idx="450">
                        <c:v>43291.166702372684</c:v>
                      </c:pt>
                      <c:pt idx="451">
                        <c:v>43291.208369097221</c:v>
                      </c:pt>
                      <c:pt idx="452">
                        <c:v>43291.250035821759</c:v>
                      </c:pt>
                      <c:pt idx="453">
                        <c:v>43291.291702546296</c:v>
                      </c:pt>
                      <c:pt idx="454">
                        <c:v>43291.333369270833</c:v>
                      </c:pt>
                      <c:pt idx="455">
                        <c:v>43291.37503599537</c:v>
                      </c:pt>
                      <c:pt idx="456">
                        <c:v>43291.416702719907</c:v>
                      </c:pt>
                      <c:pt idx="457">
                        <c:v>43291.458369444445</c:v>
                      </c:pt>
                      <c:pt idx="458">
                        <c:v>43291.500036168982</c:v>
                      </c:pt>
                      <c:pt idx="459">
                        <c:v>43291.541702893519</c:v>
                      </c:pt>
                      <c:pt idx="460">
                        <c:v>43291.583369618056</c:v>
                      </c:pt>
                      <c:pt idx="461">
                        <c:v>43291.625036342593</c:v>
                      </c:pt>
                      <c:pt idx="462">
                        <c:v>43291.666703067131</c:v>
                      </c:pt>
                      <c:pt idx="463">
                        <c:v>43291.708369791668</c:v>
                      </c:pt>
                      <c:pt idx="464">
                        <c:v>43291.750036516205</c:v>
                      </c:pt>
                      <c:pt idx="465">
                        <c:v>43291.791703240742</c:v>
                      </c:pt>
                      <c:pt idx="466">
                        <c:v>43291.833369965279</c:v>
                      </c:pt>
                      <c:pt idx="467">
                        <c:v>43291.875036689817</c:v>
                      </c:pt>
                      <c:pt idx="468">
                        <c:v>43291.916703414354</c:v>
                      </c:pt>
                      <c:pt idx="469">
                        <c:v>43291.958370138891</c:v>
                      </c:pt>
                      <c:pt idx="470">
                        <c:v>43292.000036863428</c:v>
                      </c:pt>
                      <c:pt idx="471">
                        <c:v>43292.041703587965</c:v>
                      </c:pt>
                      <c:pt idx="472">
                        <c:v>43292.083370312503</c:v>
                      </c:pt>
                      <c:pt idx="473">
                        <c:v>43292.12503703704</c:v>
                      </c:pt>
                      <c:pt idx="474">
                        <c:v>43292.166703761577</c:v>
                      </c:pt>
                      <c:pt idx="475">
                        <c:v>43292.208370486114</c:v>
                      </c:pt>
                      <c:pt idx="476">
                        <c:v>43292.250037210651</c:v>
                      </c:pt>
                      <c:pt idx="477">
                        <c:v>43292.291703935189</c:v>
                      </c:pt>
                      <c:pt idx="478">
                        <c:v>43292.333370659719</c:v>
                      </c:pt>
                      <c:pt idx="479">
                        <c:v>43292.375037384256</c:v>
                      </c:pt>
                      <c:pt idx="480">
                        <c:v>43292.416704108793</c:v>
                      </c:pt>
                      <c:pt idx="481">
                        <c:v>43292.45837083333</c:v>
                      </c:pt>
                      <c:pt idx="482">
                        <c:v>43292.500037557867</c:v>
                      </c:pt>
                      <c:pt idx="483">
                        <c:v>43292.541704282405</c:v>
                      </c:pt>
                      <c:pt idx="484">
                        <c:v>43292.583371006942</c:v>
                      </c:pt>
                      <c:pt idx="485">
                        <c:v>43292.625037731479</c:v>
                      </c:pt>
                      <c:pt idx="486">
                        <c:v>43292.666704456016</c:v>
                      </c:pt>
                      <c:pt idx="487">
                        <c:v>43292.708371180554</c:v>
                      </c:pt>
                      <c:pt idx="488">
                        <c:v>43292.750037905091</c:v>
                      </c:pt>
                      <c:pt idx="489">
                        <c:v>43292.791704629628</c:v>
                      </c:pt>
                      <c:pt idx="490">
                        <c:v>43292.833371354165</c:v>
                      </c:pt>
                      <c:pt idx="491">
                        <c:v>43292.875038078702</c:v>
                      </c:pt>
                      <c:pt idx="492">
                        <c:v>43292.91670480324</c:v>
                      </c:pt>
                      <c:pt idx="493">
                        <c:v>43292.958371527777</c:v>
                      </c:pt>
                      <c:pt idx="494">
                        <c:v>43293.000038252314</c:v>
                      </c:pt>
                      <c:pt idx="495">
                        <c:v>43293.041704976851</c:v>
                      </c:pt>
                      <c:pt idx="496">
                        <c:v>43293.083371701388</c:v>
                      </c:pt>
                      <c:pt idx="497">
                        <c:v>43293.125038425926</c:v>
                      </c:pt>
                      <c:pt idx="498">
                        <c:v>43293.166705150463</c:v>
                      </c:pt>
                      <c:pt idx="499">
                        <c:v>43293.208371875</c:v>
                      </c:pt>
                      <c:pt idx="500">
                        <c:v>43293.250038599537</c:v>
                      </c:pt>
                      <c:pt idx="501">
                        <c:v>43293.291705324074</c:v>
                      </c:pt>
                      <c:pt idx="502">
                        <c:v>43293.333372048612</c:v>
                      </c:pt>
                      <c:pt idx="503">
                        <c:v>43293.375038773149</c:v>
                      </c:pt>
                      <c:pt idx="504">
                        <c:v>43293.416705497686</c:v>
                      </c:pt>
                      <c:pt idx="505">
                        <c:v>43293.458372222223</c:v>
                      </c:pt>
                      <c:pt idx="506">
                        <c:v>43293.50003894676</c:v>
                      </c:pt>
                      <c:pt idx="507">
                        <c:v>43293.541705671298</c:v>
                      </c:pt>
                      <c:pt idx="508">
                        <c:v>43293.583372395835</c:v>
                      </c:pt>
                      <c:pt idx="509">
                        <c:v>43293.625039120372</c:v>
                      </c:pt>
                      <c:pt idx="510">
                        <c:v>43293.666705844909</c:v>
                      </c:pt>
                      <c:pt idx="511">
                        <c:v>43293.708372569447</c:v>
                      </c:pt>
                      <c:pt idx="512">
                        <c:v>43293.750039293984</c:v>
                      </c:pt>
                      <c:pt idx="513">
                        <c:v>43293.791706018521</c:v>
                      </c:pt>
                      <c:pt idx="514">
                        <c:v>43293.833372743058</c:v>
                      </c:pt>
                      <c:pt idx="515">
                        <c:v>43293.875039467595</c:v>
                      </c:pt>
                      <c:pt idx="516">
                        <c:v>43293.916706192133</c:v>
                      </c:pt>
                      <c:pt idx="517">
                        <c:v>43293.95837291667</c:v>
                      </c:pt>
                      <c:pt idx="518">
                        <c:v>43294.000039641207</c:v>
                      </c:pt>
                      <c:pt idx="519">
                        <c:v>43294.041706365744</c:v>
                      </c:pt>
                      <c:pt idx="520">
                        <c:v>43294.083373090281</c:v>
                      </c:pt>
                      <c:pt idx="521">
                        <c:v>43294.125039814811</c:v>
                      </c:pt>
                      <c:pt idx="522">
                        <c:v>43294.166706539349</c:v>
                      </c:pt>
                      <c:pt idx="523">
                        <c:v>43294.208373263886</c:v>
                      </c:pt>
                      <c:pt idx="524">
                        <c:v>43294.250039988423</c:v>
                      </c:pt>
                      <c:pt idx="525">
                        <c:v>43294.29170671296</c:v>
                      </c:pt>
                      <c:pt idx="526">
                        <c:v>43294.333373437497</c:v>
                      </c:pt>
                      <c:pt idx="527">
                        <c:v>43294.375040162035</c:v>
                      </c:pt>
                      <c:pt idx="528">
                        <c:v>43294.416706886572</c:v>
                      </c:pt>
                      <c:pt idx="529">
                        <c:v>43294.458373611109</c:v>
                      </c:pt>
                      <c:pt idx="530">
                        <c:v>43294.500040335646</c:v>
                      </c:pt>
                      <c:pt idx="531">
                        <c:v>43294.541707060183</c:v>
                      </c:pt>
                      <c:pt idx="532">
                        <c:v>43294.583373784721</c:v>
                      </c:pt>
                      <c:pt idx="533">
                        <c:v>43294.625040509258</c:v>
                      </c:pt>
                      <c:pt idx="534">
                        <c:v>43294.666707233795</c:v>
                      </c:pt>
                      <c:pt idx="535">
                        <c:v>43294.708373958332</c:v>
                      </c:pt>
                      <c:pt idx="536">
                        <c:v>43294.750040682869</c:v>
                      </c:pt>
                      <c:pt idx="537">
                        <c:v>43294.791707407407</c:v>
                      </c:pt>
                      <c:pt idx="538">
                        <c:v>43294.833374131944</c:v>
                      </c:pt>
                      <c:pt idx="539">
                        <c:v>43294.875040856481</c:v>
                      </c:pt>
                      <c:pt idx="540">
                        <c:v>43294.916707581018</c:v>
                      </c:pt>
                      <c:pt idx="541">
                        <c:v>43294.958374305555</c:v>
                      </c:pt>
                      <c:pt idx="542">
                        <c:v>43295.000041030093</c:v>
                      </c:pt>
                      <c:pt idx="543">
                        <c:v>43295.04170775463</c:v>
                      </c:pt>
                      <c:pt idx="544">
                        <c:v>43295.083374479167</c:v>
                      </c:pt>
                      <c:pt idx="545">
                        <c:v>43295.125041203704</c:v>
                      </c:pt>
                      <c:pt idx="546">
                        <c:v>43295.166707928242</c:v>
                      </c:pt>
                      <c:pt idx="547">
                        <c:v>43295.208374652779</c:v>
                      </c:pt>
                      <c:pt idx="548">
                        <c:v>43295.250041377316</c:v>
                      </c:pt>
                      <c:pt idx="549">
                        <c:v>43295.291708101853</c:v>
                      </c:pt>
                      <c:pt idx="550">
                        <c:v>43295.33337482639</c:v>
                      </c:pt>
                      <c:pt idx="551">
                        <c:v>43295.375041550928</c:v>
                      </c:pt>
                      <c:pt idx="552">
                        <c:v>43295.416708275465</c:v>
                      </c:pt>
                      <c:pt idx="553">
                        <c:v>43295.458375000002</c:v>
                      </c:pt>
                      <c:pt idx="554">
                        <c:v>43295.500041724539</c:v>
                      </c:pt>
                      <c:pt idx="555">
                        <c:v>43295.541708449076</c:v>
                      </c:pt>
                      <c:pt idx="556">
                        <c:v>43295.583375173614</c:v>
                      </c:pt>
                      <c:pt idx="557">
                        <c:v>43295.625041898151</c:v>
                      </c:pt>
                      <c:pt idx="558">
                        <c:v>43295.666708622688</c:v>
                      </c:pt>
                      <c:pt idx="559">
                        <c:v>43295.708375347225</c:v>
                      </c:pt>
                      <c:pt idx="560">
                        <c:v>43295.750042071762</c:v>
                      </c:pt>
                      <c:pt idx="561">
                        <c:v>43295.7917087963</c:v>
                      </c:pt>
                      <c:pt idx="562">
                        <c:v>43295.833375520837</c:v>
                      </c:pt>
                      <c:pt idx="563">
                        <c:v>43295.875042245367</c:v>
                      </c:pt>
                      <c:pt idx="564">
                        <c:v>43295.916708969904</c:v>
                      </c:pt>
                      <c:pt idx="565">
                        <c:v>43295.958375694441</c:v>
                      </c:pt>
                      <c:pt idx="566">
                        <c:v>43296.000042418978</c:v>
                      </c:pt>
                      <c:pt idx="567">
                        <c:v>43296.041709143516</c:v>
                      </c:pt>
                      <c:pt idx="568">
                        <c:v>43296.083375868053</c:v>
                      </c:pt>
                      <c:pt idx="569">
                        <c:v>43296.12504259259</c:v>
                      </c:pt>
                      <c:pt idx="570">
                        <c:v>43296.166709317127</c:v>
                      </c:pt>
                      <c:pt idx="571">
                        <c:v>43296.208376041664</c:v>
                      </c:pt>
                      <c:pt idx="572">
                        <c:v>43296.250042766202</c:v>
                      </c:pt>
                      <c:pt idx="573">
                        <c:v>43296.291709490739</c:v>
                      </c:pt>
                      <c:pt idx="574">
                        <c:v>43296.333376215276</c:v>
                      </c:pt>
                      <c:pt idx="575">
                        <c:v>43296.375042939813</c:v>
                      </c:pt>
                      <c:pt idx="576">
                        <c:v>43296.41670966435</c:v>
                      </c:pt>
                      <c:pt idx="577">
                        <c:v>43296.458376388888</c:v>
                      </c:pt>
                      <c:pt idx="578">
                        <c:v>43296.500043113425</c:v>
                      </c:pt>
                      <c:pt idx="579">
                        <c:v>43296.541709837962</c:v>
                      </c:pt>
                      <c:pt idx="580">
                        <c:v>43296.583376562499</c:v>
                      </c:pt>
                      <c:pt idx="581">
                        <c:v>43296.625043287037</c:v>
                      </c:pt>
                      <c:pt idx="582">
                        <c:v>43296.666710011574</c:v>
                      </c:pt>
                      <c:pt idx="583">
                        <c:v>43296.708376736111</c:v>
                      </c:pt>
                      <c:pt idx="584">
                        <c:v>43296.750043460648</c:v>
                      </c:pt>
                      <c:pt idx="585">
                        <c:v>43296.791710185185</c:v>
                      </c:pt>
                      <c:pt idx="586">
                        <c:v>43296.833376909723</c:v>
                      </c:pt>
                      <c:pt idx="587">
                        <c:v>43296.87504363426</c:v>
                      </c:pt>
                      <c:pt idx="588">
                        <c:v>43296.916710358797</c:v>
                      </c:pt>
                      <c:pt idx="589">
                        <c:v>43296.958377083334</c:v>
                      </c:pt>
                      <c:pt idx="590">
                        <c:v>43297.000043807871</c:v>
                      </c:pt>
                      <c:pt idx="591">
                        <c:v>43297.041710532409</c:v>
                      </c:pt>
                      <c:pt idx="592">
                        <c:v>43297.083377256946</c:v>
                      </c:pt>
                      <c:pt idx="593">
                        <c:v>43297.125043981483</c:v>
                      </c:pt>
                      <c:pt idx="594">
                        <c:v>43297.16671070602</c:v>
                      </c:pt>
                      <c:pt idx="595">
                        <c:v>43297.208377430557</c:v>
                      </c:pt>
                      <c:pt idx="596">
                        <c:v>43297.250044155095</c:v>
                      </c:pt>
                      <c:pt idx="597">
                        <c:v>43297.291710879632</c:v>
                      </c:pt>
                      <c:pt idx="598">
                        <c:v>43297.333377604169</c:v>
                      </c:pt>
                      <c:pt idx="599">
                        <c:v>43297.375044328706</c:v>
                      </c:pt>
                      <c:pt idx="600">
                        <c:v>43297.416711053243</c:v>
                      </c:pt>
                      <c:pt idx="601">
                        <c:v>43297.458377777781</c:v>
                      </c:pt>
                      <c:pt idx="602">
                        <c:v>43297.500044502318</c:v>
                      </c:pt>
                      <c:pt idx="603">
                        <c:v>43297.541711226855</c:v>
                      </c:pt>
                      <c:pt idx="604">
                        <c:v>43297.583377951392</c:v>
                      </c:pt>
                      <c:pt idx="605">
                        <c:v>43297.62504467593</c:v>
                      </c:pt>
                      <c:pt idx="606">
                        <c:v>43297.666711400459</c:v>
                      </c:pt>
                      <c:pt idx="607">
                        <c:v>43297.708378124997</c:v>
                      </c:pt>
                      <c:pt idx="608">
                        <c:v>43297.750044849534</c:v>
                      </c:pt>
                      <c:pt idx="609">
                        <c:v>43297.791711574071</c:v>
                      </c:pt>
                      <c:pt idx="610">
                        <c:v>43297.833378298608</c:v>
                      </c:pt>
                      <c:pt idx="611">
                        <c:v>43297.875045023146</c:v>
                      </c:pt>
                      <c:pt idx="612">
                        <c:v>43297.916711747683</c:v>
                      </c:pt>
                      <c:pt idx="613">
                        <c:v>43297.95837847222</c:v>
                      </c:pt>
                      <c:pt idx="614">
                        <c:v>43298.000045196757</c:v>
                      </c:pt>
                      <c:pt idx="615">
                        <c:v>43298.041711921294</c:v>
                      </c:pt>
                      <c:pt idx="616">
                        <c:v>43298.083378645832</c:v>
                      </c:pt>
                      <c:pt idx="617">
                        <c:v>43298.125045370369</c:v>
                      </c:pt>
                      <c:pt idx="618">
                        <c:v>43298.166712094906</c:v>
                      </c:pt>
                      <c:pt idx="619">
                        <c:v>43298.208378819443</c:v>
                      </c:pt>
                      <c:pt idx="620">
                        <c:v>43298.25004554398</c:v>
                      </c:pt>
                      <c:pt idx="621">
                        <c:v>43298.291712268518</c:v>
                      </c:pt>
                      <c:pt idx="622">
                        <c:v>43298.333378993055</c:v>
                      </c:pt>
                      <c:pt idx="623">
                        <c:v>43298.375045717592</c:v>
                      </c:pt>
                      <c:pt idx="624">
                        <c:v>43298.416712442129</c:v>
                      </c:pt>
                      <c:pt idx="625">
                        <c:v>43298.458379166666</c:v>
                      </c:pt>
                      <c:pt idx="626">
                        <c:v>43298.500045891204</c:v>
                      </c:pt>
                      <c:pt idx="627">
                        <c:v>43298.541712615741</c:v>
                      </c:pt>
                      <c:pt idx="628">
                        <c:v>43298.583379340278</c:v>
                      </c:pt>
                      <c:pt idx="629">
                        <c:v>43298.625046064815</c:v>
                      </c:pt>
                      <c:pt idx="630">
                        <c:v>43298.666712789352</c:v>
                      </c:pt>
                      <c:pt idx="631">
                        <c:v>43298.70837951389</c:v>
                      </c:pt>
                      <c:pt idx="632">
                        <c:v>43298.750046238427</c:v>
                      </c:pt>
                      <c:pt idx="633">
                        <c:v>43298.791712962964</c:v>
                      </c:pt>
                      <c:pt idx="634">
                        <c:v>43298.833379687501</c:v>
                      </c:pt>
                      <c:pt idx="635">
                        <c:v>43298.875046412039</c:v>
                      </c:pt>
                      <c:pt idx="636">
                        <c:v>43298.916713136576</c:v>
                      </c:pt>
                      <c:pt idx="637">
                        <c:v>43298.958379861113</c:v>
                      </c:pt>
                      <c:pt idx="638">
                        <c:v>43299.00004658565</c:v>
                      </c:pt>
                      <c:pt idx="639">
                        <c:v>43299.041713310187</c:v>
                      </c:pt>
                      <c:pt idx="640">
                        <c:v>43299.083380034725</c:v>
                      </c:pt>
                      <c:pt idx="641">
                        <c:v>43299.125046759262</c:v>
                      </c:pt>
                      <c:pt idx="642">
                        <c:v>43299.166713483799</c:v>
                      </c:pt>
                      <c:pt idx="643">
                        <c:v>43299.208380208336</c:v>
                      </c:pt>
                      <c:pt idx="644">
                        <c:v>43299.250046932873</c:v>
                      </c:pt>
                      <c:pt idx="645">
                        <c:v>43299.291713657411</c:v>
                      </c:pt>
                      <c:pt idx="646">
                        <c:v>43299.333380381948</c:v>
                      </c:pt>
                      <c:pt idx="647">
                        <c:v>43299.375047106485</c:v>
                      </c:pt>
                      <c:pt idx="648">
                        <c:v>43299.416713831015</c:v>
                      </c:pt>
                      <c:pt idx="649">
                        <c:v>43299.458380555552</c:v>
                      </c:pt>
                      <c:pt idx="650">
                        <c:v>43299.500047280089</c:v>
                      </c:pt>
                      <c:pt idx="651">
                        <c:v>43299.541714004627</c:v>
                      </c:pt>
                      <c:pt idx="652">
                        <c:v>43299.583380729164</c:v>
                      </c:pt>
                      <c:pt idx="653">
                        <c:v>43299.625047453701</c:v>
                      </c:pt>
                      <c:pt idx="654">
                        <c:v>43299.666714178238</c:v>
                      </c:pt>
                      <c:pt idx="655">
                        <c:v>43299.708380902775</c:v>
                      </c:pt>
                      <c:pt idx="656">
                        <c:v>43299.750047627313</c:v>
                      </c:pt>
                      <c:pt idx="657">
                        <c:v>43299.79171435185</c:v>
                      </c:pt>
                      <c:pt idx="658">
                        <c:v>43299.833381076387</c:v>
                      </c:pt>
                      <c:pt idx="659">
                        <c:v>43299.875047800924</c:v>
                      </c:pt>
                      <c:pt idx="660">
                        <c:v>43299.916714525461</c:v>
                      </c:pt>
                      <c:pt idx="661">
                        <c:v>43299.958381249999</c:v>
                      </c:pt>
                      <c:pt idx="662">
                        <c:v>43300.000047974536</c:v>
                      </c:pt>
                      <c:pt idx="663">
                        <c:v>43300.041714699073</c:v>
                      </c:pt>
                      <c:pt idx="664">
                        <c:v>43300.08338142361</c:v>
                      </c:pt>
                      <c:pt idx="665">
                        <c:v>43300.125048148147</c:v>
                      </c:pt>
                      <c:pt idx="666">
                        <c:v>43300.166714872685</c:v>
                      </c:pt>
                      <c:pt idx="667">
                        <c:v>43300.208381597222</c:v>
                      </c:pt>
                      <c:pt idx="668">
                        <c:v>43300.250048321759</c:v>
                      </c:pt>
                      <c:pt idx="669">
                        <c:v>43300.291715046296</c:v>
                      </c:pt>
                      <c:pt idx="670">
                        <c:v>43300.333381770834</c:v>
                      </c:pt>
                      <c:pt idx="671">
                        <c:v>43300.375048495371</c:v>
                      </c:pt>
                      <c:pt idx="672">
                        <c:v>43300.416715219908</c:v>
                      </c:pt>
                      <c:pt idx="673">
                        <c:v>43300.458381944445</c:v>
                      </c:pt>
                      <c:pt idx="674">
                        <c:v>43300.500048668982</c:v>
                      </c:pt>
                      <c:pt idx="675">
                        <c:v>43300.54171539352</c:v>
                      </c:pt>
                      <c:pt idx="676">
                        <c:v>43300.583382118057</c:v>
                      </c:pt>
                      <c:pt idx="677">
                        <c:v>43300.625048842594</c:v>
                      </c:pt>
                      <c:pt idx="678">
                        <c:v>43300.666715567131</c:v>
                      </c:pt>
                      <c:pt idx="679">
                        <c:v>43300.708382291668</c:v>
                      </c:pt>
                      <c:pt idx="680">
                        <c:v>43300.750049016206</c:v>
                      </c:pt>
                      <c:pt idx="681">
                        <c:v>43300.791715740743</c:v>
                      </c:pt>
                      <c:pt idx="682">
                        <c:v>43300.83338246528</c:v>
                      </c:pt>
                      <c:pt idx="683">
                        <c:v>43300.875049189817</c:v>
                      </c:pt>
                      <c:pt idx="684">
                        <c:v>43300.916715914354</c:v>
                      </c:pt>
                      <c:pt idx="685">
                        <c:v>43300.958382638892</c:v>
                      </c:pt>
                      <c:pt idx="686">
                        <c:v>43301.000049363429</c:v>
                      </c:pt>
                      <c:pt idx="687">
                        <c:v>43301.041716087966</c:v>
                      </c:pt>
                      <c:pt idx="688">
                        <c:v>43301.083382812503</c:v>
                      </c:pt>
                      <c:pt idx="689">
                        <c:v>43301.12504953704</c:v>
                      </c:pt>
                      <c:pt idx="690">
                        <c:v>43301.166716261578</c:v>
                      </c:pt>
                      <c:pt idx="691">
                        <c:v>43301.208382986108</c:v>
                      </c:pt>
                      <c:pt idx="692">
                        <c:v>43301.250049710645</c:v>
                      </c:pt>
                      <c:pt idx="693">
                        <c:v>43301.291716435182</c:v>
                      </c:pt>
                      <c:pt idx="694">
                        <c:v>43301.333383159719</c:v>
                      </c:pt>
                      <c:pt idx="695">
                        <c:v>43301.375049884256</c:v>
                      </c:pt>
                      <c:pt idx="696">
                        <c:v>43301.416716608794</c:v>
                      </c:pt>
                      <c:pt idx="697">
                        <c:v>43301.458383333331</c:v>
                      </c:pt>
                      <c:pt idx="698">
                        <c:v>43301.500050057868</c:v>
                      </c:pt>
                      <c:pt idx="699">
                        <c:v>43301.541716782405</c:v>
                      </c:pt>
                      <c:pt idx="700">
                        <c:v>43301.583383506942</c:v>
                      </c:pt>
                      <c:pt idx="701">
                        <c:v>43301.62505023148</c:v>
                      </c:pt>
                      <c:pt idx="702">
                        <c:v>43301.666716956017</c:v>
                      </c:pt>
                      <c:pt idx="703">
                        <c:v>43301.708383680554</c:v>
                      </c:pt>
                      <c:pt idx="704">
                        <c:v>43301.750050405091</c:v>
                      </c:pt>
                      <c:pt idx="705">
                        <c:v>43301.791717129629</c:v>
                      </c:pt>
                      <c:pt idx="706">
                        <c:v>43301.833383854166</c:v>
                      </c:pt>
                      <c:pt idx="707">
                        <c:v>43301.875050578703</c:v>
                      </c:pt>
                      <c:pt idx="708">
                        <c:v>43301.91671730324</c:v>
                      </c:pt>
                      <c:pt idx="709">
                        <c:v>43301.958384027777</c:v>
                      </c:pt>
                      <c:pt idx="710">
                        <c:v>43302.000050752315</c:v>
                      </c:pt>
                      <c:pt idx="711">
                        <c:v>43302.041717476852</c:v>
                      </c:pt>
                      <c:pt idx="712">
                        <c:v>43302.083384201389</c:v>
                      </c:pt>
                      <c:pt idx="713">
                        <c:v>43302.125050925926</c:v>
                      </c:pt>
                      <c:pt idx="714">
                        <c:v>43302.166717650463</c:v>
                      </c:pt>
                      <c:pt idx="715">
                        <c:v>43302.208384375001</c:v>
                      </c:pt>
                      <c:pt idx="716">
                        <c:v>43302.250051099538</c:v>
                      </c:pt>
                      <c:pt idx="717">
                        <c:v>43302.291717824075</c:v>
                      </c:pt>
                      <c:pt idx="718">
                        <c:v>43302.333384548612</c:v>
                      </c:pt>
                      <c:pt idx="719">
                        <c:v>43302.375051273149</c:v>
                      </c:pt>
                      <c:pt idx="720">
                        <c:v>43302.416717997687</c:v>
                      </c:pt>
                      <c:pt idx="721">
                        <c:v>43302.458384722224</c:v>
                      </c:pt>
                      <c:pt idx="722">
                        <c:v>43302.500051446761</c:v>
                      </c:pt>
                      <c:pt idx="723">
                        <c:v>43302.541718171298</c:v>
                      </c:pt>
                      <c:pt idx="724">
                        <c:v>43302.583384895835</c:v>
                      </c:pt>
                      <c:pt idx="725">
                        <c:v>43302.625051620373</c:v>
                      </c:pt>
                      <c:pt idx="726">
                        <c:v>43302.66671834491</c:v>
                      </c:pt>
                      <c:pt idx="727">
                        <c:v>43302.708385069447</c:v>
                      </c:pt>
                      <c:pt idx="728">
                        <c:v>43302.750051793984</c:v>
                      </c:pt>
                      <c:pt idx="729">
                        <c:v>43302.791718518522</c:v>
                      </c:pt>
                      <c:pt idx="730">
                        <c:v>43302.833385243059</c:v>
                      </c:pt>
                      <c:pt idx="731">
                        <c:v>43302.875051967596</c:v>
                      </c:pt>
                      <c:pt idx="732">
                        <c:v>43302.916718692133</c:v>
                      </c:pt>
                      <c:pt idx="733">
                        <c:v>43302.958385416663</c:v>
                      </c:pt>
                      <c:pt idx="734">
                        <c:v>43303.0000521412</c:v>
                      </c:pt>
                      <c:pt idx="735">
                        <c:v>43303.041718865737</c:v>
                      </c:pt>
                      <c:pt idx="736">
                        <c:v>43303.083385590275</c:v>
                      </c:pt>
                      <c:pt idx="737">
                        <c:v>43303.125052314812</c:v>
                      </c:pt>
                      <c:pt idx="738">
                        <c:v>43303.166719039349</c:v>
                      </c:pt>
                      <c:pt idx="739">
                        <c:v>43303.208385763886</c:v>
                      </c:pt>
                      <c:pt idx="740">
                        <c:v>43303.250052488424</c:v>
                      </c:pt>
                      <c:pt idx="741">
                        <c:v>43303.291719212961</c:v>
                      </c:pt>
                      <c:pt idx="742">
                        <c:v>43303.333385937498</c:v>
                      </c:pt>
                      <c:pt idx="743">
                        <c:v>43303.375052662035</c:v>
                      </c:pt>
                      <c:pt idx="744">
                        <c:v>43303.416719386572</c:v>
                      </c:pt>
                      <c:pt idx="745">
                        <c:v>43303.45838611111</c:v>
                      </c:pt>
                      <c:pt idx="746">
                        <c:v>43303.500052835647</c:v>
                      </c:pt>
                      <c:pt idx="747">
                        <c:v>43303.541719560184</c:v>
                      </c:pt>
                      <c:pt idx="748">
                        <c:v>43303.583386284721</c:v>
                      </c:pt>
                      <c:pt idx="749">
                        <c:v>43303.625053009258</c:v>
                      </c:pt>
                      <c:pt idx="750">
                        <c:v>43303.666719733796</c:v>
                      </c:pt>
                      <c:pt idx="751">
                        <c:v>43303.708386458333</c:v>
                      </c:pt>
                      <c:pt idx="752">
                        <c:v>43303.75005318287</c:v>
                      </c:pt>
                      <c:pt idx="753">
                        <c:v>43303.791719907407</c:v>
                      </c:pt>
                      <c:pt idx="754">
                        <c:v>43303.833386631944</c:v>
                      </c:pt>
                      <c:pt idx="755">
                        <c:v>43303.875053356482</c:v>
                      </c:pt>
                      <c:pt idx="756">
                        <c:v>43303.916720081019</c:v>
                      </c:pt>
                      <c:pt idx="757">
                        <c:v>43303.958386805556</c:v>
                      </c:pt>
                      <c:pt idx="758">
                        <c:v>43304.000053530093</c:v>
                      </c:pt>
                      <c:pt idx="759">
                        <c:v>43304.04172025463</c:v>
                      </c:pt>
                      <c:pt idx="760">
                        <c:v>43304.083386979168</c:v>
                      </c:pt>
                      <c:pt idx="761">
                        <c:v>43304.125053703705</c:v>
                      </c:pt>
                      <c:pt idx="762">
                        <c:v>43304.166720428242</c:v>
                      </c:pt>
                      <c:pt idx="763">
                        <c:v>43304.208387152779</c:v>
                      </c:pt>
                      <c:pt idx="764">
                        <c:v>43304.250053877317</c:v>
                      </c:pt>
                      <c:pt idx="765">
                        <c:v>43304.291720601854</c:v>
                      </c:pt>
                      <c:pt idx="766">
                        <c:v>43304.333387326391</c:v>
                      </c:pt>
                      <c:pt idx="767">
                        <c:v>43304.375054050928</c:v>
                      </c:pt>
                      <c:pt idx="768">
                        <c:v>43304.416720775465</c:v>
                      </c:pt>
                      <c:pt idx="769">
                        <c:v>43304.458387500003</c:v>
                      </c:pt>
                      <c:pt idx="770">
                        <c:v>43304.50005422454</c:v>
                      </c:pt>
                      <c:pt idx="771">
                        <c:v>43304.541720949077</c:v>
                      </c:pt>
                      <c:pt idx="772">
                        <c:v>43304.583387673614</c:v>
                      </c:pt>
                      <c:pt idx="773">
                        <c:v>43304.625054398151</c:v>
                      </c:pt>
                      <c:pt idx="774">
                        <c:v>43304.666721122689</c:v>
                      </c:pt>
                      <c:pt idx="775">
                        <c:v>43304.708387847226</c:v>
                      </c:pt>
                      <c:pt idx="776">
                        <c:v>43304.750054571756</c:v>
                      </c:pt>
                      <c:pt idx="777">
                        <c:v>43304.791721296293</c:v>
                      </c:pt>
                      <c:pt idx="778">
                        <c:v>43304.83338802083</c:v>
                      </c:pt>
                      <c:pt idx="779">
                        <c:v>43304.875054745367</c:v>
                      </c:pt>
                      <c:pt idx="780">
                        <c:v>43304.916721469905</c:v>
                      </c:pt>
                      <c:pt idx="781">
                        <c:v>43304.958388194442</c:v>
                      </c:pt>
                      <c:pt idx="782">
                        <c:v>43305.000054918979</c:v>
                      </c:pt>
                      <c:pt idx="783">
                        <c:v>43305.041721643516</c:v>
                      </c:pt>
                      <c:pt idx="784">
                        <c:v>43305.083388368053</c:v>
                      </c:pt>
                      <c:pt idx="785">
                        <c:v>43305.125055092591</c:v>
                      </c:pt>
                      <c:pt idx="786">
                        <c:v>43305.166721817128</c:v>
                      </c:pt>
                      <c:pt idx="787">
                        <c:v>43305.208388541665</c:v>
                      </c:pt>
                      <c:pt idx="788">
                        <c:v>43305.250055266202</c:v>
                      </c:pt>
                      <c:pt idx="789">
                        <c:v>43305.291721990739</c:v>
                      </c:pt>
                      <c:pt idx="790">
                        <c:v>43305.333388715277</c:v>
                      </c:pt>
                      <c:pt idx="791">
                        <c:v>43305.375055439814</c:v>
                      </c:pt>
                      <c:pt idx="792">
                        <c:v>43305.416722164351</c:v>
                      </c:pt>
                      <c:pt idx="793">
                        <c:v>43305.458388888888</c:v>
                      </c:pt>
                      <c:pt idx="794">
                        <c:v>43305.500055613426</c:v>
                      </c:pt>
                      <c:pt idx="795">
                        <c:v>43305.541722337963</c:v>
                      </c:pt>
                      <c:pt idx="796">
                        <c:v>43305.5833890625</c:v>
                      </c:pt>
                      <c:pt idx="797">
                        <c:v>43305.625055787037</c:v>
                      </c:pt>
                      <c:pt idx="798">
                        <c:v>43305.666722511574</c:v>
                      </c:pt>
                      <c:pt idx="799">
                        <c:v>43305.708389236112</c:v>
                      </c:pt>
                      <c:pt idx="800">
                        <c:v>43305.750055960649</c:v>
                      </c:pt>
                      <c:pt idx="801">
                        <c:v>43305.791722685186</c:v>
                      </c:pt>
                      <c:pt idx="802">
                        <c:v>43305.833389409723</c:v>
                      </c:pt>
                      <c:pt idx="803">
                        <c:v>43305.87505613426</c:v>
                      </c:pt>
                      <c:pt idx="804">
                        <c:v>43305.916722858798</c:v>
                      </c:pt>
                      <c:pt idx="805">
                        <c:v>43305.958389583335</c:v>
                      </c:pt>
                      <c:pt idx="806">
                        <c:v>43306.000056307872</c:v>
                      </c:pt>
                      <c:pt idx="807">
                        <c:v>43306.041723032409</c:v>
                      </c:pt>
                      <c:pt idx="808">
                        <c:v>43306.083389756946</c:v>
                      </c:pt>
                      <c:pt idx="809">
                        <c:v>43306.125056481484</c:v>
                      </c:pt>
                      <c:pt idx="810">
                        <c:v>43306.166723206021</c:v>
                      </c:pt>
                      <c:pt idx="811">
                        <c:v>43306.208389930558</c:v>
                      </c:pt>
                      <c:pt idx="812">
                        <c:v>43306.250056655095</c:v>
                      </c:pt>
                      <c:pt idx="813">
                        <c:v>43306.291723379632</c:v>
                      </c:pt>
                      <c:pt idx="814">
                        <c:v>43306.33339010417</c:v>
                      </c:pt>
                      <c:pt idx="815">
                        <c:v>43306.375056828707</c:v>
                      </c:pt>
                      <c:pt idx="816">
                        <c:v>43306.416723553244</c:v>
                      </c:pt>
                      <c:pt idx="817">
                        <c:v>43306.458390277781</c:v>
                      </c:pt>
                      <c:pt idx="818">
                        <c:v>43306.500057002311</c:v>
                      </c:pt>
                      <c:pt idx="819">
                        <c:v>43306.541723726848</c:v>
                      </c:pt>
                      <c:pt idx="820">
                        <c:v>43306.583390451386</c:v>
                      </c:pt>
                      <c:pt idx="821">
                        <c:v>43306.625057175923</c:v>
                      </c:pt>
                      <c:pt idx="822">
                        <c:v>43306.66672390046</c:v>
                      </c:pt>
                      <c:pt idx="823">
                        <c:v>43306.708390624997</c:v>
                      </c:pt>
                      <c:pt idx="824">
                        <c:v>43306.750057349534</c:v>
                      </c:pt>
                      <c:pt idx="825">
                        <c:v>43306.791724074072</c:v>
                      </c:pt>
                      <c:pt idx="826">
                        <c:v>43306.833390798609</c:v>
                      </c:pt>
                      <c:pt idx="827">
                        <c:v>43306.875057523146</c:v>
                      </c:pt>
                      <c:pt idx="828">
                        <c:v>43306.916724247683</c:v>
                      </c:pt>
                      <c:pt idx="829">
                        <c:v>43306.958390972221</c:v>
                      </c:pt>
                      <c:pt idx="830">
                        <c:v>43307.000057696758</c:v>
                      </c:pt>
                      <c:pt idx="831">
                        <c:v>43307.041724421295</c:v>
                      </c:pt>
                      <c:pt idx="832">
                        <c:v>43307.083391145832</c:v>
                      </c:pt>
                      <c:pt idx="833">
                        <c:v>43307.125057870369</c:v>
                      </c:pt>
                      <c:pt idx="834">
                        <c:v>43307.166724594907</c:v>
                      </c:pt>
                      <c:pt idx="835">
                        <c:v>43307.208391319444</c:v>
                      </c:pt>
                      <c:pt idx="836">
                        <c:v>43307.250058043981</c:v>
                      </c:pt>
                      <c:pt idx="837">
                        <c:v>43307.291724768518</c:v>
                      </c:pt>
                      <c:pt idx="838">
                        <c:v>43307.333391493055</c:v>
                      </c:pt>
                      <c:pt idx="839">
                        <c:v>43307.375058217593</c:v>
                      </c:pt>
                      <c:pt idx="840">
                        <c:v>43307.41672494213</c:v>
                      </c:pt>
                      <c:pt idx="841">
                        <c:v>43307.458391666667</c:v>
                      </c:pt>
                      <c:pt idx="842">
                        <c:v>43307.500058391204</c:v>
                      </c:pt>
                      <c:pt idx="843">
                        <c:v>43307.541725115741</c:v>
                      </c:pt>
                      <c:pt idx="844">
                        <c:v>43307.583391840279</c:v>
                      </c:pt>
                      <c:pt idx="845">
                        <c:v>43307.625058564816</c:v>
                      </c:pt>
                      <c:pt idx="846">
                        <c:v>43307.666725289353</c:v>
                      </c:pt>
                      <c:pt idx="847">
                        <c:v>43307.70839201389</c:v>
                      </c:pt>
                      <c:pt idx="848">
                        <c:v>43307.750058738427</c:v>
                      </c:pt>
                      <c:pt idx="849">
                        <c:v>43307.791725462965</c:v>
                      </c:pt>
                      <c:pt idx="850">
                        <c:v>43307.833392187502</c:v>
                      </c:pt>
                      <c:pt idx="851">
                        <c:v>43307.875058912039</c:v>
                      </c:pt>
                      <c:pt idx="852">
                        <c:v>43307.916725636576</c:v>
                      </c:pt>
                      <c:pt idx="853">
                        <c:v>43307.958392361114</c:v>
                      </c:pt>
                      <c:pt idx="854">
                        <c:v>43308.000059085651</c:v>
                      </c:pt>
                      <c:pt idx="855">
                        <c:v>43308.041725810188</c:v>
                      </c:pt>
                      <c:pt idx="856">
                        <c:v>43308.083392534725</c:v>
                      </c:pt>
                      <c:pt idx="857">
                        <c:v>43308.125059259262</c:v>
                      </c:pt>
                      <c:pt idx="858">
                        <c:v>43308.1667259838</c:v>
                      </c:pt>
                      <c:pt idx="859">
                        <c:v>43308.208392708337</c:v>
                      </c:pt>
                      <c:pt idx="860">
                        <c:v>43308.250059432874</c:v>
                      </c:pt>
                      <c:pt idx="861">
                        <c:v>43308.291726157404</c:v>
                      </c:pt>
                      <c:pt idx="862">
                        <c:v>43308.333392881941</c:v>
                      </c:pt>
                      <c:pt idx="863">
                        <c:v>43308.375059606478</c:v>
                      </c:pt>
                      <c:pt idx="864">
                        <c:v>43308.416726331016</c:v>
                      </c:pt>
                      <c:pt idx="865">
                        <c:v>43308.458393055553</c:v>
                      </c:pt>
                      <c:pt idx="866">
                        <c:v>43308.50005978009</c:v>
                      </c:pt>
                      <c:pt idx="867">
                        <c:v>43308.541726504627</c:v>
                      </c:pt>
                      <c:pt idx="868">
                        <c:v>43308.583393229164</c:v>
                      </c:pt>
                      <c:pt idx="869">
                        <c:v>43308.625059953702</c:v>
                      </c:pt>
                      <c:pt idx="870">
                        <c:v>43308.666726678239</c:v>
                      </c:pt>
                      <c:pt idx="871">
                        <c:v>43308.708393402776</c:v>
                      </c:pt>
                      <c:pt idx="872">
                        <c:v>43308.750060127313</c:v>
                      </c:pt>
                      <c:pt idx="873">
                        <c:v>43308.79172685185</c:v>
                      </c:pt>
                      <c:pt idx="874">
                        <c:v>43308.833393576388</c:v>
                      </c:pt>
                      <c:pt idx="875">
                        <c:v>43308.875060300925</c:v>
                      </c:pt>
                      <c:pt idx="876">
                        <c:v>43308.916727025462</c:v>
                      </c:pt>
                      <c:pt idx="877">
                        <c:v>43308.958393749999</c:v>
                      </c:pt>
                      <c:pt idx="878">
                        <c:v>43309.000060474536</c:v>
                      </c:pt>
                      <c:pt idx="879">
                        <c:v>43309.041727199074</c:v>
                      </c:pt>
                      <c:pt idx="880">
                        <c:v>43309.083393923611</c:v>
                      </c:pt>
                      <c:pt idx="881">
                        <c:v>43309.125060648148</c:v>
                      </c:pt>
                      <c:pt idx="882">
                        <c:v>43309.166727372685</c:v>
                      </c:pt>
                      <c:pt idx="883">
                        <c:v>43309.208394097222</c:v>
                      </c:pt>
                      <c:pt idx="884">
                        <c:v>43309.25006082176</c:v>
                      </c:pt>
                      <c:pt idx="885">
                        <c:v>43309.291727546297</c:v>
                      </c:pt>
                      <c:pt idx="886">
                        <c:v>43309.333394270834</c:v>
                      </c:pt>
                      <c:pt idx="887">
                        <c:v>43309.375060995371</c:v>
                      </c:pt>
                      <c:pt idx="888">
                        <c:v>43309.416727719909</c:v>
                      </c:pt>
                      <c:pt idx="889">
                        <c:v>43309.458394444446</c:v>
                      </c:pt>
                      <c:pt idx="890">
                        <c:v>43309.500061168983</c:v>
                      </c:pt>
                      <c:pt idx="891">
                        <c:v>43309.54172789352</c:v>
                      </c:pt>
                      <c:pt idx="892">
                        <c:v>43309.583394618057</c:v>
                      </c:pt>
                      <c:pt idx="893">
                        <c:v>43309.625061342595</c:v>
                      </c:pt>
                      <c:pt idx="894">
                        <c:v>43309.666728067132</c:v>
                      </c:pt>
                      <c:pt idx="895">
                        <c:v>43309.708394791669</c:v>
                      </c:pt>
                      <c:pt idx="896">
                        <c:v>43309.750061516206</c:v>
                      </c:pt>
                      <c:pt idx="897">
                        <c:v>43309.791728240743</c:v>
                      </c:pt>
                      <c:pt idx="898">
                        <c:v>43309.833394965281</c:v>
                      </c:pt>
                      <c:pt idx="899">
                        <c:v>43309.875061689818</c:v>
                      </c:pt>
                      <c:pt idx="900">
                        <c:v>43309.916728414355</c:v>
                      </c:pt>
                      <c:pt idx="901">
                        <c:v>43309.958395138892</c:v>
                      </c:pt>
                      <c:pt idx="902">
                        <c:v>43310.000061863429</c:v>
                      </c:pt>
                      <c:pt idx="903">
                        <c:v>43310.041728587959</c:v>
                      </c:pt>
                      <c:pt idx="904">
                        <c:v>43310.083395312497</c:v>
                      </c:pt>
                      <c:pt idx="905">
                        <c:v>43310.125062037034</c:v>
                      </c:pt>
                      <c:pt idx="906">
                        <c:v>43310.166728761571</c:v>
                      </c:pt>
                      <c:pt idx="907">
                        <c:v>43310.208395486108</c:v>
                      </c:pt>
                      <c:pt idx="908">
                        <c:v>43310.250062210645</c:v>
                      </c:pt>
                      <c:pt idx="909">
                        <c:v>43310.291728935183</c:v>
                      </c:pt>
                      <c:pt idx="910">
                        <c:v>43310.33339565972</c:v>
                      </c:pt>
                      <c:pt idx="911">
                        <c:v>43310.375062384257</c:v>
                      </c:pt>
                      <c:pt idx="912">
                        <c:v>43310.416729108794</c:v>
                      </c:pt>
                      <c:pt idx="913">
                        <c:v>43310.458395833331</c:v>
                      </c:pt>
                      <c:pt idx="914">
                        <c:v>43310.500062557869</c:v>
                      </c:pt>
                      <c:pt idx="915">
                        <c:v>43310.541729282406</c:v>
                      </c:pt>
                      <c:pt idx="916">
                        <c:v>43310.583396006943</c:v>
                      </c:pt>
                      <c:pt idx="917">
                        <c:v>43310.62506273148</c:v>
                      </c:pt>
                      <c:pt idx="918">
                        <c:v>43310.666729456017</c:v>
                      </c:pt>
                      <c:pt idx="919">
                        <c:v>43310.708396180555</c:v>
                      </c:pt>
                      <c:pt idx="920">
                        <c:v>43310.750062905092</c:v>
                      </c:pt>
                      <c:pt idx="921">
                        <c:v>43310.791729629629</c:v>
                      </c:pt>
                      <c:pt idx="922">
                        <c:v>43310.833396354166</c:v>
                      </c:pt>
                      <c:pt idx="923">
                        <c:v>43310.875063078704</c:v>
                      </c:pt>
                      <c:pt idx="924">
                        <c:v>43310.916729803241</c:v>
                      </c:pt>
                      <c:pt idx="925">
                        <c:v>43310.958396527778</c:v>
                      </c:pt>
                      <c:pt idx="926">
                        <c:v>43311.000063252315</c:v>
                      </c:pt>
                      <c:pt idx="927">
                        <c:v>43311.041729976852</c:v>
                      </c:pt>
                      <c:pt idx="928">
                        <c:v>43311.08339670139</c:v>
                      </c:pt>
                      <c:pt idx="929">
                        <c:v>43311.125063425927</c:v>
                      </c:pt>
                      <c:pt idx="930">
                        <c:v>43311.166730150464</c:v>
                      </c:pt>
                      <c:pt idx="931">
                        <c:v>43311.208396875001</c:v>
                      </c:pt>
                      <c:pt idx="932">
                        <c:v>43311.250063599538</c:v>
                      </c:pt>
                      <c:pt idx="933">
                        <c:v>43311.291730324076</c:v>
                      </c:pt>
                      <c:pt idx="934">
                        <c:v>43311.333397048613</c:v>
                      </c:pt>
                      <c:pt idx="935">
                        <c:v>43311.37506377315</c:v>
                      </c:pt>
                      <c:pt idx="936">
                        <c:v>43311.416730497687</c:v>
                      </c:pt>
                      <c:pt idx="937">
                        <c:v>43311.458397222224</c:v>
                      </c:pt>
                      <c:pt idx="938">
                        <c:v>43311.500063946762</c:v>
                      </c:pt>
                      <c:pt idx="939">
                        <c:v>43311.541730671299</c:v>
                      </c:pt>
                      <c:pt idx="940">
                        <c:v>43311.583397395836</c:v>
                      </c:pt>
                      <c:pt idx="941">
                        <c:v>43311.625064120373</c:v>
                      </c:pt>
                      <c:pt idx="942">
                        <c:v>43311.66673084491</c:v>
                      </c:pt>
                      <c:pt idx="943">
                        <c:v>43311.708397569448</c:v>
                      </c:pt>
                      <c:pt idx="944">
                        <c:v>43311.750064293985</c:v>
                      </c:pt>
                      <c:pt idx="945">
                        <c:v>43311.791731018522</c:v>
                      </c:pt>
                      <c:pt idx="946">
                        <c:v>43311.833397743052</c:v>
                      </c:pt>
                      <c:pt idx="947">
                        <c:v>43311.875064467589</c:v>
                      </c:pt>
                      <c:pt idx="948">
                        <c:v>43311.916731192126</c:v>
                      </c:pt>
                      <c:pt idx="949">
                        <c:v>43311.958397916664</c:v>
                      </c:pt>
                      <c:pt idx="950">
                        <c:v>43312.000064641201</c:v>
                      </c:pt>
                      <c:pt idx="951">
                        <c:v>43312.041731365738</c:v>
                      </c:pt>
                      <c:pt idx="952">
                        <c:v>43312.083398090275</c:v>
                      </c:pt>
                      <c:pt idx="953">
                        <c:v>43312.125064814813</c:v>
                      </c:pt>
                      <c:pt idx="954">
                        <c:v>43312.16673153935</c:v>
                      </c:pt>
                      <c:pt idx="955">
                        <c:v>43312.208398263887</c:v>
                      </c:pt>
                      <c:pt idx="956">
                        <c:v>43312.250064988424</c:v>
                      </c:pt>
                      <c:pt idx="957">
                        <c:v>43312.291731712961</c:v>
                      </c:pt>
                      <c:pt idx="958">
                        <c:v>43312.333398437499</c:v>
                      </c:pt>
                      <c:pt idx="959">
                        <c:v>43312.375065162036</c:v>
                      </c:pt>
                      <c:pt idx="960">
                        <c:v>43312.416731886573</c:v>
                      </c:pt>
                      <c:pt idx="961">
                        <c:v>43312.45839861111</c:v>
                      </c:pt>
                      <c:pt idx="962">
                        <c:v>43312.500065335647</c:v>
                      </c:pt>
                      <c:pt idx="963">
                        <c:v>43312.541732060185</c:v>
                      </c:pt>
                      <c:pt idx="964">
                        <c:v>43312.583398784722</c:v>
                      </c:pt>
                      <c:pt idx="965">
                        <c:v>43312.625065509259</c:v>
                      </c:pt>
                      <c:pt idx="966">
                        <c:v>43312.666732233796</c:v>
                      </c:pt>
                      <c:pt idx="967">
                        <c:v>43312.708398958333</c:v>
                      </c:pt>
                      <c:pt idx="968">
                        <c:v>43312.750065682871</c:v>
                      </c:pt>
                      <c:pt idx="969">
                        <c:v>43312.791732407408</c:v>
                      </c:pt>
                      <c:pt idx="970">
                        <c:v>43312.833399131945</c:v>
                      </c:pt>
                      <c:pt idx="971">
                        <c:v>43312.875065856482</c:v>
                      </c:pt>
                      <c:pt idx="972">
                        <c:v>43312.916732581019</c:v>
                      </c:pt>
                      <c:pt idx="973">
                        <c:v>43312.958399305557</c:v>
                      </c:pt>
                      <c:pt idx="974">
                        <c:v>43313.000066030094</c:v>
                      </c:pt>
                      <c:pt idx="975">
                        <c:v>43313.041732754631</c:v>
                      </c:pt>
                      <c:pt idx="976">
                        <c:v>43313.083399479168</c:v>
                      </c:pt>
                      <c:pt idx="977">
                        <c:v>43313.125066203706</c:v>
                      </c:pt>
                      <c:pt idx="978">
                        <c:v>43313.166732928243</c:v>
                      </c:pt>
                      <c:pt idx="979">
                        <c:v>43313.20839965278</c:v>
                      </c:pt>
                      <c:pt idx="980">
                        <c:v>43313.250066377317</c:v>
                      </c:pt>
                      <c:pt idx="981">
                        <c:v>43313.291733101854</c:v>
                      </c:pt>
                      <c:pt idx="982">
                        <c:v>43313.333399826392</c:v>
                      </c:pt>
                      <c:pt idx="983">
                        <c:v>43313.375066550929</c:v>
                      </c:pt>
                      <c:pt idx="984">
                        <c:v>43313.416733275466</c:v>
                      </c:pt>
                      <c:pt idx="985">
                        <c:v>43313.458400000003</c:v>
                      </c:pt>
                      <c:pt idx="986">
                        <c:v>43313.50006672454</c:v>
                      </c:pt>
                      <c:pt idx="987">
                        <c:v>43313.541733449078</c:v>
                      </c:pt>
                      <c:pt idx="988">
                        <c:v>43313.583400173608</c:v>
                      </c:pt>
                      <c:pt idx="989">
                        <c:v>43313.625066898145</c:v>
                      </c:pt>
                      <c:pt idx="990">
                        <c:v>43313.666733622682</c:v>
                      </c:pt>
                      <c:pt idx="991">
                        <c:v>43313.708400347219</c:v>
                      </c:pt>
                      <c:pt idx="992">
                        <c:v>43313.750067071756</c:v>
                      </c:pt>
                      <c:pt idx="993">
                        <c:v>43313.791733796294</c:v>
                      </c:pt>
                      <c:pt idx="994">
                        <c:v>43313.833400520831</c:v>
                      </c:pt>
                      <c:pt idx="995">
                        <c:v>43313.875067245368</c:v>
                      </c:pt>
                      <c:pt idx="996">
                        <c:v>43313.916733969905</c:v>
                      </c:pt>
                      <c:pt idx="997">
                        <c:v>43313.958400694442</c:v>
                      </c:pt>
                      <c:pt idx="998">
                        <c:v>43314.00006741898</c:v>
                      </c:pt>
                      <c:pt idx="999">
                        <c:v>43314.041734143517</c:v>
                      </c:pt>
                      <c:pt idx="1000">
                        <c:v>43314.083400868054</c:v>
                      </c:pt>
                      <c:pt idx="1001">
                        <c:v>43314.125067592591</c:v>
                      </c:pt>
                      <c:pt idx="1002">
                        <c:v>43314.166734317128</c:v>
                      </c:pt>
                      <c:pt idx="1003">
                        <c:v>43314.208401041666</c:v>
                      </c:pt>
                      <c:pt idx="1004">
                        <c:v>43314.250067766203</c:v>
                      </c:pt>
                      <c:pt idx="1005">
                        <c:v>43314.29173449074</c:v>
                      </c:pt>
                      <c:pt idx="1006">
                        <c:v>43314.333401215277</c:v>
                      </c:pt>
                      <c:pt idx="1007">
                        <c:v>43314.375067939814</c:v>
                      </c:pt>
                      <c:pt idx="1008">
                        <c:v>43314.416734664352</c:v>
                      </c:pt>
                      <c:pt idx="1009">
                        <c:v>43314.458401388889</c:v>
                      </c:pt>
                      <c:pt idx="1010">
                        <c:v>43314.500068113426</c:v>
                      </c:pt>
                      <c:pt idx="1011">
                        <c:v>43314.541734837963</c:v>
                      </c:pt>
                      <c:pt idx="1012">
                        <c:v>43314.583401562501</c:v>
                      </c:pt>
                      <c:pt idx="1013">
                        <c:v>43314.625068287038</c:v>
                      </c:pt>
                      <c:pt idx="1014">
                        <c:v>43314.666735011575</c:v>
                      </c:pt>
                      <c:pt idx="1015">
                        <c:v>43314.708401736112</c:v>
                      </c:pt>
                      <c:pt idx="1016">
                        <c:v>43314.750068460649</c:v>
                      </c:pt>
                      <c:pt idx="1017">
                        <c:v>43314.791735185187</c:v>
                      </c:pt>
                      <c:pt idx="1018">
                        <c:v>43314.833401909724</c:v>
                      </c:pt>
                      <c:pt idx="1019">
                        <c:v>43314.875068634261</c:v>
                      </c:pt>
                      <c:pt idx="1020">
                        <c:v>43314.916735358798</c:v>
                      </c:pt>
                      <c:pt idx="1021">
                        <c:v>43314.958402083335</c:v>
                      </c:pt>
                      <c:pt idx="1022">
                        <c:v>43315.000068807873</c:v>
                      </c:pt>
                      <c:pt idx="1023">
                        <c:v>43315.04173553241</c:v>
                      </c:pt>
                      <c:pt idx="1024">
                        <c:v>43315.083402256947</c:v>
                      </c:pt>
                      <c:pt idx="1025">
                        <c:v>43315.125068981484</c:v>
                      </c:pt>
                      <c:pt idx="1026">
                        <c:v>43315.166735706021</c:v>
                      </c:pt>
                      <c:pt idx="1027">
                        <c:v>43315.208402430559</c:v>
                      </c:pt>
                      <c:pt idx="1028">
                        <c:v>43315.250069155096</c:v>
                      </c:pt>
                      <c:pt idx="1029">
                        <c:v>43315.291735879633</c:v>
                      </c:pt>
                      <c:pt idx="1030">
                        <c:v>43315.33340260417</c:v>
                      </c:pt>
                      <c:pt idx="1031">
                        <c:v>43315.3750693287</c:v>
                      </c:pt>
                      <c:pt idx="1032">
                        <c:v>43315.416736053237</c:v>
                      </c:pt>
                      <c:pt idx="1033">
                        <c:v>43315.458402777775</c:v>
                      </c:pt>
                      <c:pt idx="1034">
                        <c:v>43315.500069502312</c:v>
                      </c:pt>
                      <c:pt idx="1035">
                        <c:v>43315.541736226849</c:v>
                      </c:pt>
                      <c:pt idx="1036">
                        <c:v>43315.583402951386</c:v>
                      </c:pt>
                      <c:pt idx="1037">
                        <c:v>43315.625069675923</c:v>
                      </c:pt>
                      <c:pt idx="1038">
                        <c:v>43315.666736400461</c:v>
                      </c:pt>
                      <c:pt idx="1039">
                        <c:v>43315.708403124998</c:v>
                      </c:pt>
                      <c:pt idx="1040">
                        <c:v>43315.750069849535</c:v>
                      </c:pt>
                      <c:pt idx="1041">
                        <c:v>43315.791736574072</c:v>
                      </c:pt>
                      <c:pt idx="1042">
                        <c:v>43315.833403298609</c:v>
                      </c:pt>
                      <c:pt idx="1043">
                        <c:v>43315.875070023147</c:v>
                      </c:pt>
                      <c:pt idx="1044">
                        <c:v>43315.916736747684</c:v>
                      </c:pt>
                      <c:pt idx="1045">
                        <c:v>43315.958403472221</c:v>
                      </c:pt>
                      <c:pt idx="1046">
                        <c:v>43316.000070196758</c:v>
                      </c:pt>
                      <c:pt idx="1047">
                        <c:v>43316.041736921296</c:v>
                      </c:pt>
                      <c:pt idx="1048">
                        <c:v>43316.083403645833</c:v>
                      </c:pt>
                      <c:pt idx="1049">
                        <c:v>43316.12507037037</c:v>
                      </c:pt>
                      <c:pt idx="1050">
                        <c:v>43316.166737094907</c:v>
                      </c:pt>
                      <c:pt idx="1051">
                        <c:v>43316.208403819444</c:v>
                      </c:pt>
                      <c:pt idx="1052">
                        <c:v>43316.250070543982</c:v>
                      </c:pt>
                      <c:pt idx="1053">
                        <c:v>43316.291737268519</c:v>
                      </c:pt>
                      <c:pt idx="1054">
                        <c:v>43316.333403993056</c:v>
                      </c:pt>
                      <c:pt idx="1055">
                        <c:v>43316.375070717593</c:v>
                      </c:pt>
                      <c:pt idx="1056">
                        <c:v>43316.41673744213</c:v>
                      </c:pt>
                      <c:pt idx="1057">
                        <c:v>43316.458404166668</c:v>
                      </c:pt>
                      <c:pt idx="1058">
                        <c:v>43316.500070891205</c:v>
                      </c:pt>
                      <c:pt idx="1059">
                        <c:v>43316.541737615742</c:v>
                      </c:pt>
                      <c:pt idx="1060">
                        <c:v>43316.583404340279</c:v>
                      </c:pt>
                      <c:pt idx="1061">
                        <c:v>43316.625071064816</c:v>
                      </c:pt>
                      <c:pt idx="1062">
                        <c:v>43316.666737789354</c:v>
                      </c:pt>
                      <c:pt idx="1063">
                        <c:v>43316.708404513891</c:v>
                      </c:pt>
                      <c:pt idx="1064">
                        <c:v>43316.750071238428</c:v>
                      </c:pt>
                      <c:pt idx="1065">
                        <c:v>43316.791737962965</c:v>
                      </c:pt>
                      <c:pt idx="1066">
                        <c:v>43316.833404687502</c:v>
                      </c:pt>
                      <c:pt idx="1067">
                        <c:v>43316.87507141204</c:v>
                      </c:pt>
                      <c:pt idx="1068">
                        <c:v>43316.916738136577</c:v>
                      </c:pt>
                      <c:pt idx="1069">
                        <c:v>43316.958404861114</c:v>
                      </c:pt>
                      <c:pt idx="1070">
                        <c:v>43317.000071585651</c:v>
                      </c:pt>
                      <c:pt idx="1071">
                        <c:v>43317.041738310189</c:v>
                      </c:pt>
                      <c:pt idx="1072">
                        <c:v>43317.083405034726</c:v>
                      </c:pt>
                      <c:pt idx="1073">
                        <c:v>43317.125071759256</c:v>
                      </c:pt>
                      <c:pt idx="1074">
                        <c:v>43317.166738483793</c:v>
                      </c:pt>
                      <c:pt idx="1075">
                        <c:v>43317.20840520833</c:v>
                      </c:pt>
                      <c:pt idx="1076">
                        <c:v>43317.250071932867</c:v>
                      </c:pt>
                      <c:pt idx="1077">
                        <c:v>43317.291738657404</c:v>
                      </c:pt>
                      <c:pt idx="1078">
                        <c:v>43317.333405381942</c:v>
                      </c:pt>
                      <c:pt idx="1079">
                        <c:v>43317.375072106479</c:v>
                      </c:pt>
                      <c:pt idx="1080">
                        <c:v>43317.416738831016</c:v>
                      </c:pt>
                      <c:pt idx="1081">
                        <c:v>43317.458405555553</c:v>
                      </c:pt>
                      <c:pt idx="1082">
                        <c:v>43317.500072280091</c:v>
                      </c:pt>
                      <c:pt idx="1083">
                        <c:v>43317.541739004628</c:v>
                      </c:pt>
                      <c:pt idx="1084">
                        <c:v>43317.583405729165</c:v>
                      </c:pt>
                      <c:pt idx="1085">
                        <c:v>43317.625072453702</c:v>
                      </c:pt>
                      <c:pt idx="1086">
                        <c:v>43317.666739178239</c:v>
                      </c:pt>
                      <c:pt idx="1087">
                        <c:v>43317.708405902777</c:v>
                      </c:pt>
                      <c:pt idx="1088">
                        <c:v>43317.750072627314</c:v>
                      </c:pt>
                      <c:pt idx="1089">
                        <c:v>43317.791739351851</c:v>
                      </c:pt>
                      <c:pt idx="1090">
                        <c:v>43317.833406076388</c:v>
                      </c:pt>
                      <c:pt idx="1091">
                        <c:v>43317.875072800925</c:v>
                      </c:pt>
                      <c:pt idx="1092">
                        <c:v>43317.916739525463</c:v>
                      </c:pt>
                      <c:pt idx="1093">
                        <c:v>43317.95840625</c:v>
                      </c:pt>
                      <c:pt idx="1094">
                        <c:v>43318.000072974537</c:v>
                      </c:pt>
                      <c:pt idx="1095">
                        <c:v>43318.041739699074</c:v>
                      </c:pt>
                      <c:pt idx="1096">
                        <c:v>43318.083406423611</c:v>
                      </c:pt>
                      <c:pt idx="1097">
                        <c:v>43318.125073148149</c:v>
                      </c:pt>
                      <c:pt idx="1098">
                        <c:v>43318.166739872686</c:v>
                      </c:pt>
                      <c:pt idx="1099">
                        <c:v>43318.208406597223</c:v>
                      </c:pt>
                      <c:pt idx="1100">
                        <c:v>43318.25007332176</c:v>
                      </c:pt>
                      <c:pt idx="1101">
                        <c:v>43318.291740046297</c:v>
                      </c:pt>
                      <c:pt idx="1102">
                        <c:v>43318.333406770835</c:v>
                      </c:pt>
                      <c:pt idx="1103">
                        <c:v>43318.375073495372</c:v>
                      </c:pt>
                      <c:pt idx="1104">
                        <c:v>43318.416740219909</c:v>
                      </c:pt>
                      <c:pt idx="1105">
                        <c:v>43318.458406944446</c:v>
                      </c:pt>
                      <c:pt idx="1106">
                        <c:v>43318.500073668984</c:v>
                      </c:pt>
                      <c:pt idx="1107">
                        <c:v>43318.541740393521</c:v>
                      </c:pt>
                      <c:pt idx="1108">
                        <c:v>43318.583407118058</c:v>
                      </c:pt>
                      <c:pt idx="1109">
                        <c:v>43318.625073842595</c:v>
                      </c:pt>
                      <c:pt idx="1110">
                        <c:v>43318.666740567132</c:v>
                      </c:pt>
                      <c:pt idx="1111">
                        <c:v>43318.70840729167</c:v>
                      </c:pt>
                      <c:pt idx="1112">
                        <c:v>43318.750074016207</c:v>
                      </c:pt>
                      <c:pt idx="1113">
                        <c:v>43318.791740740744</c:v>
                      </c:pt>
                      <c:pt idx="1114">
                        <c:v>43318.833407465281</c:v>
                      </c:pt>
                      <c:pt idx="1115">
                        <c:v>43318.875074189818</c:v>
                      </c:pt>
                      <c:pt idx="1116">
                        <c:v>43318.916740914348</c:v>
                      </c:pt>
                      <c:pt idx="1117">
                        <c:v>43318.958407638886</c:v>
                      </c:pt>
                      <c:pt idx="1118">
                        <c:v>43319.000074363423</c:v>
                      </c:pt>
                      <c:pt idx="1119">
                        <c:v>43319.04174108796</c:v>
                      </c:pt>
                      <c:pt idx="1120">
                        <c:v>43319.083407812497</c:v>
                      </c:pt>
                      <c:pt idx="1121">
                        <c:v>43319.125074537034</c:v>
                      </c:pt>
                      <c:pt idx="1122">
                        <c:v>43319.166741261572</c:v>
                      </c:pt>
                      <c:pt idx="1123">
                        <c:v>43319.208407986109</c:v>
                      </c:pt>
                      <c:pt idx="1124">
                        <c:v>43319.250074710646</c:v>
                      </c:pt>
                      <c:pt idx="1125">
                        <c:v>43319.291741435183</c:v>
                      </c:pt>
                      <c:pt idx="1126">
                        <c:v>43319.33340815972</c:v>
                      </c:pt>
                      <c:pt idx="1127">
                        <c:v>43319.375074884258</c:v>
                      </c:pt>
                      <c:pt idx="1128">
                        <c:v>43319.416741608795</c:v>
                      </c:pt>
                      <c:pt idx="1129">
                        <c:v>43319.458408333332</c:v>
                      </c:pt>
                      <c:pt idx="1130">
                        <c:v>43319.500075057869</c:v>
                      </c:pt>
                      <c:pt idx="1131">
                        <c:v>43319.541741782406</c:v>
                      </c:pt>
                      <c:pt idx="1132">
                        <c:v>43319.583408506944</c:v>
                      </c:pt>
                      <c:pt idx="1133">
                        <c:v>43319.625075231481</c:v>
                      </c:pt>
                      <c:pt idx="1134">
                        <c:v>43319.666741956018</c:v>
                      </c:pt>
                      <c:pt idx="1135">
                        <c:v>43319.708408680555</c:v>
                      </c:pt>
                      <c:pt idx="1136">
                        <c:v>43319.750075405093</c:v>
                      </c:pt>
                      <c:pt idx="1137">
                        <c:v>43319.79174212963</c:v>
                      </c:pt>
                      <c:pt idx="1138">
                        <c:v>43319.833408854167</c:v>
                      </c:pt>
                      <c:pt idx="1139">
                        <c:v>43319.875075578704</c:v>
                      </c:pt>
                      <c:pt idx="1140">
                        <c:v>43319.916742303241</c:v>
                      </c:pt>
                      <c:pt idx="1141">
                        <c:v>43319.958409027779</c:v>
                      </c:pt>
                      <c:pt idx="1142">
                        <c:v>43320.000075752316</c:v>
                      </c:pt>
                      <c:pt idx="1143">
                        <c:v>43320.041742476853</c:v>
                      </c:pt>
                      <c:pt idx="1144">
                        <c:v>43320.08340920139</c:v>
                      </c:pt>
                      <c:pt idx="1145">
                        <c:v>43320.125075925927</c:v>
                      </c:pt>
                      <c:pt idx="1146">
                        <c:v>43320.166742650465</c:v>
                      </c:pt>
                      <c:pt idx="1147">
                        <c:v>43320.208409375002</c:v>
                      </c:pt>
                      <c:pt idx="1148">
                        <c:v>43320.250076099539</c:v>
                      </c:pt>
                      <c:pt idx="1149">
                        <c:v>43320.291742824076</c:v>
                      </c:pt>
                      <c:pt idx="1150">
                        <c:v>43320.333409548613</c:v>
                      </c:pt>
                      <c:pt idx="1151">
                        <c:v>43320.375076273151</c:v>
                      </c:pt>
                      <c:pt idx="1152">
                        <c:v>43320.416742997688</c:v>
                      </c:pt>
                      <c:pt idx="1153">
                        <c:v>43320.458409722225</c:v>
                      </c:pt>
                      <c:pt idx="1154">
                        <c:v>43320.500076446762</c:v>
                      </c:pt>
                      <c:pt idx="1155">
                        <c:v>43320.541743171299</c:v>
                      </c:pt>
                      <c:pt idx="1156">
                        <c:v>43320.583409895837</c:v>
                      </c:pt>
                      <c:pt idx="1157">
                        <c:v>43320.625076620374</c:v>
                      </c:pt>
                      <c:pt idx="1158">
                        <c:v>43320.666743344904</c:v>
                      </c:pt>
                      <c:pt idx="1159">
                        <c:v>43320.708410069441</c:v>
                      </c:pt>
                      <c:pt idx="1160">
                        <c:v>43320.750076793978</c:v>
                      </c:pt>
                      <c:pt idx="1161">
                        <c:v>43320.791743518515</c:v>
                      </c:pt>
                      <c:pt idx="1162">
                        <c:v>43320.833410243053</c:v>
                      </c:pt>
                      <c:pt idx="1163">
                        <c:v>43320.87507696759</c:v>
                      </c:pt>
                      <c:pt idx="1164">
                        <c:v>43320.916743692127</c:v>
                      </c:pt>
                      <c:pt idx="1165">
                        <c:v>43320.958410416664</c:v>
                      </c:pt>
                      <c:pt idx="1166">
                        <c:v>43321.000077141201</c:v>
                      </c:pt>
                      <c:pt idx="1167">
                        <c:v>43321.041743865739</c:v>
                      </c:pt>
                      <c:pt idx="1168">
                        <c:v>43321.083410590276</c:v>
                      </c:pt>
                      <c:pt idx="1169">
                        <c:v>43321.125077314813</c:v>
                      </c:pt>
                      <c:pt idx="1170">
                        <c:v>43321.16674403935</c:v>
                      </c:pt>
                      <c:pt idx="1171">
                        <c:v>43321.208410763888</c:v>
                      </c:pt>
                      <c:pt idx="1172">
                        <c:v>43321.250077488425</c:v>
                      </c:pt>
                      <c:pt idx="1173">
                        <c:v>43321.291744212962</c:v>
                      </c:pt>
                      <c:pt idx="1174">
                        <c:v>43321.333410937499</c:v>
                      </c:pt>
                      <c:pt idx="1175">
                        <c:v>43321.375077662036</c:v>
                      </c:pt>
                      <c:pt idx="1176">
                        <c:v>43321.416744386574</c:v>
                      </c:pt>
                      <c:pt idx="1177">
                        <c:v>43321.458411111111</c:v>
                      </c:pt>
                      <c:pt idx="1178">
                        <c:v>43321.500077835648</c:v>
                      </c:pt>
                      <c:pt idx="1179">
                        <c:v>43321.541744560185</c:v>
                      </c:pt>
                      <c:pt idx="1180">
                        <c:v>43321.583411284722</c:v>
                      </c:pt>
                      <c:pt idx="1181">
                        <c:v>43321.62507800926</c:v>
                      </c:pt>
                      <c:pt idx="1182">
                        <c:v>43321.666744733797</c:v>
                      </c:pt>
                      <c:pt idx="1183">
                        <c:v>43321.708411458334</c:v>
                      </c:pt>
                      <c:pt idx="1184">
                        <c:v>43321.750078182871</c:v>
                      </c:pt>
                      <c:pt idx="1185">
                        <c:v>43321.791744907408</c:v>
                      </c:pt>
                      <c:pt idx="1186">
                        <c:v>43321.833411631946</c:v>
                      </c:pt>
                      <c:pt idx="1187">
                        <c:v>43321.875078356483</c:v>
                      </c:pt>
                      <c:pt idx="1188">
                        <c:v>43321.91674508102</c:v>
                      </c:pt>
                      <c:pt idx="1189">
                        <c:v>43321.958411805557</c:v>
                      </c:pt>
                      <c:pt idx="1190">
                        <c:v>43322.000078530094</c:v>
                      </c:pt>
                      <c:pt idx="1191">
                        <c:v>43322.041745254632</c:v>
                      </c:pt>
                      <c:pt idx="1192">
                        <c:v>43322.083411979169</c:v>
                      </c:pt>
                      <c:pt idx="1193">
                        <c:v>43322.125078703706</c:v>
                      </c:pt>
                      <c:pt idx="1194">
                        <c:v>43322.166745428243</c:v>
                      </c:pt>
                      <c:pt idx="1195">
                        <c:v>43322.208412152781</c:v>
                      </c:pt>
                      <c:pt idx="1196">
                        <c:v>43322.250078877318</c:v>
                      </c:pt>
                      <c:pt idx="1197">
                        <c:v>43322.291745601855</c:v>
                      </c:pt>
                      <c:pt idx="1198">
                        <c:v>43322.333412326392</c:v>
                      </c:pt>
                      <c:pt idx="1199">
                        <c:v>43322.375079050929</c:v>
                      </c:pt>
                      <c:pt idx="1200">
                        <c:v>43322.416745775467</c:v>
                      </c:pt>
                      <c:pt idx="1201">
                        <c:v>43322.458412499996</c:v>
                      </c:pt>
                      <c:pt idx="1202">
                        <c:v>43322.500079224534</c:v>
                      </c:pt>
                      <c:pt idx="1203">
                        <c:v>43322.541745949071</c:v>
                      </c:pt>
                      <c:pt idx="1204">
                        <c:v>43322.583412673608</c:v>
                      </c:pt>
                      <c:pt idx="1205">
                        <c:v>43322.625079398145</c:v>
                      </c:pt>
                      <c:pt idx="1206">
                        <c:v>43322.666746122683</c:v>
                      </c:pt>
                      <c:pt idx="1207">
                        <c:v>43322.70841284722</c:v>
                      </c:pt>
                      <c:pt idx="1208">
                        <c:v>43322.750079571757</c:v>
                      </c:pt>
                      <c:pt idx="1209">
                        <c:v>43322.791746296294</c:v>
                      </c:pt>
                      <c:pt idx="1210">
                        <c:v>43322.833413020831</c:v>
                      </c:pt>
                      <c:pt idx="1211">
                        <c:v>43322.875079745369</c:v>
                      </c:pt>
                      <c:pt idx="1212">
                        <c:v>43322.916746469906</c:v>
                      </c:pt>
                      <c:pt idx="1213">
                        <c:v>43322.958413194443</c:v>
                      </c:pt>
                      <c:pt idx="1214">
                        <c:v>43323.00007991898</c:v>
                      </c:pt>
                      <c:pt idx="1215">
                        <c:v>43323.041746643517</c:v>
                      </c:pt>
                      <c:pt idx="1216">
                        <c:v>43323.083413368055</c:v>
                      </c:pt>
                      <c:pt idx="1217">
                        <c:v>43323.125080092592</c:v>
                      </c:pt>
                      <c:pt idx="1218">
                        <c:v>43323.166746817129</c:v>
                      </c:pt>
                      <c:pt idx="1219">
                        <c:v>43323.208413541666</c:v>
                      </c:pt>
                      <c:pt idx="1220">
                        <c:v>43323.250080266203</c:v>
                      </c:pt>
                      <c:pt idx="1221">
                        <c:v>43323.291746990741</c:v>
                      </c:pt>
                      <c:pt idx="1222">
                        <c:v>43323.333413715278</c:v>
                      </c:pt>
                      <c:pt idx="1223">
                        <c:v>43323.375080439815</c:v>
                      </c:pt>
                      <c:pt idx="1224">
                        <c:v>43323.416747164352</c:v>
                      </c:pt>
                      <c:pt idx="1225">
                        <c:v>43323.458413888889</c:v>
                      </c:pt>
                      <c:pt idx="1226">
                        <c:v>43323.500080613427</c:v>
                      </c:pt>
                      <c:pt idx="1227">
                        <c:v>43323.541747337964</c:v>
                      </c:pt>
                      <c:pt idx="1228">
                        <c:v>43323.583414062501</c:v>
                      </c:pt>
                      <c:pt idx="1229">
                        <c:v>43323.625080787038</c:v>
                      </c:pt>
                      <c:pt idx="1230">
                        <c:v>43323.666747511576</c:v>
                      </c:pt>
                      <c:pt idx="1231">
                        <c:v>43323.708414236113</c:v>
                      </c:pt>
                      <c:pt idx="1232">
                        <c:v>43323.75008096065</c:v>
                      </c:pt>
                      <c:pt idx="1233">
                        <c:v>43323.791747685187</c:v>
                      </c:pt>
                      <c:pt idx="1234">
                        <c:v>43323.833414409724</c:v>
                      </c:pt>
                      <c:pt idx="1235">
                        <c:v>43323.875081134262</c:v>
                      </c:pt>
                      <c:pt idx="1236">
                        <c:v>43323.916747858799</c:v>
                      </c:pt>
                      <c:pt idx="1237">
                        <c:v>43323.958414583336</c:v>
                      </c:pt>
                      <c:pt idx="1238">
                        <c:v>43324.000081307873</c:v>
                      </c:pt>
                      <c:pt idx="1239">
                        <c:v>43324.04174803241</c:v>
                      </c:pt>
                      <c:pt idx="1240">
                        <c:v>43324.083414756948</c:v>
                      </c:pt>
                      <c:pt idx="1241">
                        <c:v>43324.125081481485</c:v>
                      </c:pt>
                      <c:pt idx="1242">
                        <c:v>43324.166748206022</c:v>
                      </c:pt>
                      <c:pt idx="1243">
                        <c:v>43324.208414930552</c:v>
                      </c:pt>
                      <c:pt idx="1244">
                        <c:v>43324.250081655089</c:v>
                      </c:pt>
                      <c:pt idx="1245">
                        <c:v>43324.291748379626</c:v>
                      </c:pt>
                      <c:pt idx="1246">
                        <c:v>43324.333415104164</c:v>
                      </c:pt>
                      <c:pt idx="1247">
                        <c:v>43324.375081828701</c:v>
                      </c:pt>
                      <c:pt idx="1248">
                        <c:v>43324.416748553238</c:v>
                      </c:pt>
                      <c:pt idx="1249">
                        <c:v>43324.458415277775</c:v>
                      </c:pt>
                      <c:pt idx="1250">
                        <c:v>43324.500082002312</c:v>
                      </c:pt>
                      <c:pt idx="1251">
                        <c:v>43324.54174872685</c:v>
                      </c:pt>
                      <c:pt idx="1252">
                        <c:v>43324.583415451387</c:v>
                      </c:pt>
                      <c:pt idx="1253">
                        <c:v>43324.625082175924</c:v>
                      </c:pt>
                      <c:pt idx="1254">
                        <c:v>43324.666748900461</c:v>
                      </c:pt>
                      <c:pt idx="1255">
                        <c:v>43324.708415624998</c:v>
                      </c:pt>
                      <c:pt idx="1256">
                        <c:v>43324.750082349536</c:v>
                      </c:pt>
                      <c:pt idx="1257">
                        <c:v>43324.791749074073</c:v>
                      </c:pt>
                      <c:pt idx="1258">
                        <c:v>43324.83341579861</c:v>
                      </c:pt>
                      <c:pt idx="1259">
                        <c:v>43324.875082523147</c:v>
                      </c:pt>
                      <c:pt idx="1260">
                        <c:v>43324.916749247684</c:v>
                      </c:pt>
                      <c:pt idx="1261">
                        <c:v>43324.958415972222</c:v>
                      </c:pt>
                      <c:pt idx="1262">
                        <c:v>43325.000082696759</c:v>
                      </c:pt>
                      <c:pt idx="1263">
                        <c:v>43325.041749421296</c:v>
                      </c:pt>
                      <c:pt idx="1264">
                        <c:v>43325.083416145833</c:v>
                      </c:pt>
                      <c:pt idx="1265">
                        <c:v>43325.125082870371</c:v>
                      </c:pt>
                      <c:pt idx="1266">
                        <c:v>43325.166749594908</c:v>
                      </c:pt>
                      <c:pt idx="1267">
                        <c:v>43325.208416319445</c:v>
                      </c:pt>
                      <c:pt idx="1268">
                        <c:v>43325.250083043982</c:v>
                      </c:pt>
                      <c:pt idx="1269">
                        <c:v>43325.291749768519</c:v>
                      </c:pt>
                      <c:pt idx="1270">
                        <c:v>43325.333416493057</c:v>
                      </c:pt>
                      <c:pt idx="1271">
                        <c:v>43325.375083217594</c:v>
                      </c:pt>
                      <c:pt idx="1272">
                        <c:v>43325.416749942131</c:v>
                      </c:pt>
                      <c:pt idx="1273">
                        <c:v>43325.458416666668</c:v>
                      </c:pt>
                      <c:pt idx="1274">
                        <c:v>43325.500083391205</c:v>
                      </c:pt>
                      <c:pt idx="1275">
                        <c:v>43325.541750115743</c:v>
                      </c:pt>
                      <c:pt idx="1276">
                        <c:v>43325.58341684028</c:v>
                      </c:pt>
                      <c:pt idx="1277">
                        <c:v>43325.625083564817</c:v>
                      </c:pt>
                      <c:pt idx="1278">
                        <c:v>43325.666750289354</c:v>
                      </c:pt>
                      <c:pt idx="1279">
                        <c:v>43325.708417013891</c:v>
                      </c:pt>
                      <c:pt idx="1280">
                        <c:v>43325.750083738429</c:v>
                      </c:pt>
                      <c:pt idx="1281">
                        <c:v>43325.791750462966</c:v>
                      </c:pt>
                      <c:pt idx="1282">
                        <c:v>43325.833417187503</c:v>
                      </c:pt>
                      <c:pt idx="1283">
                        <c:v>43325.87508391204</c:v>
                      </c:pt>
                      <c:pt idx="1284">
                        <c:v>43325.916750636577</c:v>
                      </c:pt>
                      <c:pt idx="1285">
                        <c:v>43325.958417361115</c:v>
                      </c:pt>
                      <c:pt idx="1286">
                        <c:v>43326.000084085645</c:v>
                      </c:pt>
                      <c:pt idx="1287">
                        <c:v>43326.041750810182</c:v>
                      </c:pt>
                      <c:pt idx="1288">
                        <c:v>43326.083417534719</c:v>
                      </c:pt>
                      <c:pt idx="1289">
                        <c:v>43326.125084259256</c:v>
                      </c:pt>
                      <c:pt idx="1290">
                        <c:v>43326.166750983793</c:v>
                      </c:pt>
                      <c:pt idx="1291">
                        <c:v>43326.208417708331</c:v>
                      </c:pt>
                      <c:pt idx="1292">
                        <c:v>43326.250084432868</c:v>
                      </c:pt>
                      <c:pt idx="1293">
                        <c:v>43326.291751157405</c:v>
                      </c:pt>
                      <c:pt idx="1294">
                        <c:v>43326.333417881942</c:v>
                      </c:pt>
                      <c:pt idx="1295">
                        <c:v>43326.37508460648</c:v>
                      </c:pt>
                      <c:pt idx="1296">
                        <c:v>43326.416751331017</c:v>
                      </c:pt>
                      <c:pt idx="1297">
                        <c:v>43326.458418055554</c:v>
                      </c:pt>
                      <c:pt idx="1298">
                        <c:v>43326.500084780091</c:v>
                      </c:pt>
                      <c:pt idx="1299">
                        <c:v>43326.541751504628</c:v>
                      </c:pt>
                      <c:pt idx="1300">
                        <c:v>43326.583418229166</c:v>
                      </c:pt>
                      <c:pt idx="1301">
                        <c:v>43326.625084953703</c:v>
                      </c:pt>
                      <c:pt idx="1302">
                        <c:v>43326.66675167824</c:v>
                      </c:pt>
                      <c:pt idx="1303">
                        <c:v>43326.708418402777</c:v>
                      </c:pt>
                      <c:pt idx="1304">
                        <c:v>43326.750085127314</c:v>
                      </c:pt>
                      <c:pt idx="1305">
                        <c:v>43326.791751851852</c:v>
                      </c:pt>
                      <c:pt idx="1306">
                        <c:v>43326.833418576389</c:v>
                      </c:pt>
                      <c:pt idx="1307">
                        <c:v>43326.875085300926</c:v>
                      </c:pt>
                      <c:pt idx="1308">
                        <c:v>43326.916752025463</c:v>
                      </c:pt>
                      <c:pt idx="1309">
                        <c:v>43326.95841875</c:v>
                      </c:pt>
                      <c:pt idx="1310">
                        <c:v>43327.000085474538</c:v>
                      </c:pt>
                      <c:pt idx="1311">
                        <c:v>43327.041752199075</c:v>
                      </c:pt>
                      <c:pt idx="1312">
                        <c:v>43327.083418923612</c:v>
                      </c:pt>
                      <c:pt idx="1313">
                        <c:v>43327.125085648149</c:v>
                      </c:pt>
                      <c:pt idx="1314">
                        <c:v>43327.166752372686</c:v>
                      </c:pt>
                      <c:pt idx="1315">
                        <c:v>43327.208419097224</c:v>
                      </c:pt>
                      <c:pt idx="1316">
                        <c:v>43327.250085821761</c:v>
                      </c:pt>
                      <c:pt idx="1317">
                        <c:v>43327.291752546298</c:v>
                      </c:pt>
                      <c:pt idx="1318">
                        <c:v>43327.333419270835</c:v>
                      </c:pt>
                      <c:pt idx="1319">
                        <c:v>43327.375085995373</c:v>
                      </c:pt>
                      <c:pt idx="1320">
                        <c:v>43327.41675271991</c:v>
                      </c:pt>
                      <c:pt idx="1321">
                        <c:v>43327.458419444447</c:v>
                      </c:pt>
                      <c:pt idx="1322">
                        <c:v>43327.500086168984</c:v>
                      </c:pt>
                      <c:pt idx="1323">
                        <c:v>43327.541752893521</c:v>
                      </c:pt>
                      <c:pt idx="1324">
                        <c:v>43327.583419618059</c:v>
                      </c:pt>
                      <c:pt idx="1325">
                        <c:v>43327.625086342596</c:v>
                      </c:pt>
                      <c:pt idx="1326">
                        <c:v>43327.666753067133</c:v>
                      </c:pt>
                      <c:pt idx="1327">
                        <c:v>43327.70841979167</c:v>
                      </c:pt>
                      <c:pt idx="1328">
                        <c:v>43327.7500865162</c:v>
                      </c:pt>
                      <c:pt idx="1329">
                        <c:v>43327.791753240737</c:v>
                      </c:pt>
                      <c:pt idx="1330">
                        <c:v>43327.833419965275</c:v>
                      </c:pt>
                      <c:pt idx="1331">
                        <c:v>43327.875086689812</c:v>
                      </c:pt>
                      <c:pt idx="1332">
                        <c:v>43327.916753414349</c:v>
                      </c:pt>
                      <c:pt idx="1333">
                        <c:v>43327.958420138886</c:v>
                      </c:pt>
                      <c:pt idx="1334">
                        <c:v>43328.000086863423</c:v>
                      </c:pt>
                      <c:pt idx="1335">
                        <c:v>43328.041753587961</c:v>
                      </c:pt>
                      <c:pt idx="1336">
                        <c:v>43328.083420312498</c:v>
                      </c:pt>
                      <c:pt idx="1337">
                        <c:v>43328.125087037035</c:v>
                      </c:pt>
                      <c:pt idx="1338">
                        <c:v>43328.166753761572</c:v>
                      </c:pt>
                      <c:pt idx="1339">
                        <c:v>43328.208420486109</c:v>
                      </c:pt>
                      <c:pt idx="1340">
                        <c:v>43328.250087210647</c:v>
                      </c:pt>
                      <c:pt idx="1341">
                        <c:v>43328.291753935184</c:v>
                      </c:pt>
                      <c:pt idx="1342">
                        <c:v>43328.333420659721</c:v>
                      </c:pt>
                      <c:pt idx="1343">
                        <c:v>43328.375087384258</c:v>
                      </c:pt>
                      <c:pt idx="1344">
                        <c:v>43328.416754108795</c:v>
                      </c:pt>
                      <c:pt idx="1345">
                        <c:v>43328.458420833333</c:v>
                      </c:pt>
                      <c:pt idx="1346">
                        <c:v>43328.50008755787</c:v>
                      </c:pt>
                      <c:pt idx="1347">
                        <c:v>43328.541754282407</c:v>
                      </c:pt>
                      <c:pt idx="1348">
                        <c:v>43328.583421006944</c:v>
                      </c:pt>
                      <c:pt idx="1349">
                        <c:v>43328.625087731481</c:v>
                      </c:pt>
                      <c:pt idx="1350">
                        <c:v>43328.666754456019</c:v>
                      </c:pt>
                      <c:pt idx="1351">
                        <c:v>43328.708421180556</c:v>
                      </c:pt>
                      <c:pt idx="1352">
                        <c:v>43328.750087905093</c:v>
                      </c:pt>
                      <c:pt idx="1353">
                        <c:v>43328.79175462963</c:v>
                      </c:pt>
                      <c:pt idx="1354">
                        <c:v>43328.833421354168</c:v>
                      </c:pt>
                      <c:pt idx="1355">
                        <c:v>43328.875088078705</c:v>
                      </c:pt>
                      <c:pt idx="1356">
                        <c:v>43328.916754803242</c:v>
                      </c:pt>
                      <c:pt idx="1357">
                        <c:v>43328.958421527779</c:v>
                      </c:pt>
                      <c:pt idx="1358">
                        <c:v>43329.000088252316</c:v>
                      </c:pt>
                      <c:pt idx="1359">
                        <c:v>43329.041754976854</c:v>
                      </c:pt>
                      <c:pt idx="1360">
                        <c:v>43329.083421701391</c:v>
                      </c:pt>
                      <c:pt idx="1361">
                        <c:v>43329.125088425928</c:v>
                      </c:pt>
                      <c:pt idx="1362">
                        <c:v>43329.166755150465</c:v>
                      </c:pt>
                      <c:pt idx="1363">
                        <c:v>43329.208421875002</c:v>
                      </c:pt>
                      <c:pt idx="1364">
                        <c:v>43329.25008859954</c:v>
                      </c:pt>
                      <c:pt idx="1365">
                        <c:v>43329.291755324077</c:v>
                      </c:pt>
                      <c:pt idx="1366">
                        <c:v>43329.333422048614</c:v>
                      </c:pt>
                      <c:pt idx="1367">
                        <c:v>43329.375088773151</c:v>
                      </c:pt>
                      <c:pt idx="1368">
                        <c:v>43329.416755497688</c:v>
                      </c:pt>
                      <c:pt idx="1369">
                        <c:v>43329.458422222226</c:v>
                      </c:pt>
                      <c:pt idx="1370">
                        <c:v>43329.500088946763</c:v>
                      </c:pt>
                      <c:pt idx="1371">
                        <c:v>43329.541755671293</c:v>
                      </c:pt>
                      <c:pt idx="1372">
                        <c:v>43329.58342239583</c:v>
                      </c:pt>
                      <c:pt idx="1373">
                        <c:v>43329.625089120367</c:v>
                      </c:pt>
                      <c:pt idx="1374">
                        <c:v>43329.666755844904</c:v>
                      </c:pt>
                      <c:pt idx="1375">
                        <c:v>43329.708422569442</c:v>
                      </c:pt>
                      <c:pt idx="1376">
                        <c:v>43329.750089293979</c:v>
                      </c:pt>
                      <c:pt idx="1377">
                        <c:v>43329.791756018516</c:v>
                      </c:pt>
                      <c:pt idx="1378">
                        <c:v>43329.833422743053</c:v>
                      </c:pt>
                      <c:pt idx="1379">
                        <c:v>43329.87508946759</c:v>
                      </c:pt>
                      <c:pt idx="1380">
                        <c:v>43329.916756192128</c:v>
                      </c:pt>
                      <c:pt idx="1381">
                        <c:v>43329.958422916665</c:v>
                      </c:pt>
                      <c:pt idx="1382">
                        <c:v>43330.000089641202</c:v>
                      </c:pt>
                      <c:pt idx="1383">
                        <c:v>43330.041756365739</c:v>
                      </c:pt>
                      <c:pt idx="1384">
                        <c:v>43330.083423090276</c:v>
                      </c:pt>
                      <c:pt idx="1385">
                        <c:v>43330.125089814814</c:v>
                      </c:pt>
                      <c:pt idx="1386">
                        <c:v>43330.166756539351</c:v>
                      </c:pt>
                      <c:pt idx="1387">
                        <c:v>43330.208423263888</c:v>
                      </c:pt>
                      <c:pt idx="1388">
                        <c:v>43330.250089988425</c:v>
                      </c:pt>
                      <c:pt idx="1389">
                        <c:v>43330.291756712963</c:v>
                      </c:pt>
                      <c:pt idx="1390">
                        <c:v>43330.3334234375</c:v>
                      </c:pt>
                      <c:pt idx="1391">
                        <c:v>43330.375090162037</c:v>
                      </c:pt>
                      <c:pt idx="1392">
                        <c:v>43330.416756886574</c:v>
                      </c:pt>
                      <c:pt idx="1393">
                        <c:v>43330.458423611111</c:v>
                      </c:pt>
                      <c:pt idx="1394">
                        <c:v>43330.500090335649</c:v>
                      </c:pt>
                      <c:pt idx="1395">
                        <c:v>43330.541757060186</c:v>
                      </c:pt>
                      <c:pt idx="1396">
                        <c:v>43330.583423784723</c:v>
                      </c:pt>
                      <c:pt idx="1397">
                        <c:v>43330.62509050926</c:v>
                      </c:pt>
                      <c:pt idx="1398">
                        <c:v>43330.666757233797</c:v>
                      </c:pt>
                      <c:pt idx="1399">
                        <c:v>43330.708423958335</c:v>
                      </c:pt>
                      <c:pt idx="1400">
                        <c:v>43330.750090682872</c:v>
                      </c:pt>
                      <c:pt idx="1401">
                        <c:v>43330.791757407409</c:v>
                      </c:pt>
                      <c:pt idx="1402">
                        <c:v>43330.833424131946</c:v>
                      </c:pt>
                      <c:pt idx="1403">
                        <c:v>43330.875090856483</c:v>
                      </c:pt>
                      <c:pt idx="1404">
                        <c:v>43330.916757581021</c:v>
                      </c:pt>
                      <c:pt idx="1405">
                        <c:v>43330.958424305558</c:v>
                      </c:pt>
                      <c:pt idx="1406">
                        <c:v>43331.000091030095</c:v>
                      </c:pt>
                      <c:pt idx="1407">
                        <c:v>43331.041757754632</c:v>
                      </c:pt>
                      <c:pt idx="1408">
                        <c:v>43331.083424479169</c:v>
                      </c:pt>
                      <c:pt idx="1409">
                        <c:v>43331.125091203707</c:v>
                      </c:pt>
                      <c:pt idx="1410">
                        <c:v>43331.166757928244</c:v>
                      </c:pt>
                      <c:pt idx="1411">
                        <c:v>43331.208424652781</c:v>
                      </c:pt>
                      <c:pt idx="1412">
                        <c:v>43331.250091377318</c:v>
                      </c:pt>
                      <c:pt idx="1413">
                        <c:v>43331.291758101848</c:v>
                      </c:pt>
                      <c:pt idx="1414">
                        <c:v>43331.333424826385</c:v>
                      </c:pt>
                      <c:pt idx="1415">
                        <c:v>43331.375091550923</c:v>
                      </c:pt>
                      <c:pt idx="1416">
                        <c:v>43331.41675827546</c:v>
                      </c:pt>
                      <c:pt idx="1417">
                        <c:v>43331.458424999997</c:v>
                      </c:pt>
                      <c:pt idx="1418">
                        <c:v>43331.500091724534</c:v>
                      </c:pt>
                      <c:pt idx="1419">
                        <c:v>43331.541758449071</c:v>
                      </c:pt>
                      <c:pt idx="1420">
                        <c:v>43331.583425173609</c:v>
                      </c:pt>
                      <c:pt idx="1421">
                        <c:v>43331.625091898146</c:v>
                      </c:pt>
                      <c:pt idx="1422">
                        <c:v>43331.666758622683</c:v>
                      </c:pt>
                      <c:pt idx="1423">
                        <c:v>43331.70842534722</c:v>
                      </c:pt>
                      <c:pt idx="1424">
                        <c:v>43331.750092071758</c:v>
                      </c:pt>
                      <c:pt idx="1425">
                        <c:v>43331.791758796295</c:v>
                      </c:pt>
                      <c:pt idx="1426">
                        <c:v>43331.833425520832</c:v>
                      </c:pt>
                      <c:pt idx="1427">
                        <c:v>43331.875092245369</c:v>
                      </c:pt>
                      <c:pt idx="1428">
                        <c:v>43331.916758969906</c:v>
                      </c:pt>
                      <c:pt idx="1429">
                        <c:v>43331.958425694444</c:v>
                      </c:pt>
                      <c:pt idx="1430">
                        <c:v>43332.000092418981</c:v>
                      </c:pt>
                      <c:pt idx="1431">
                        <c:v>43332.041759143518</c:v>
                      </c:pt>
                      <c:pt idx="1432">
                        <c:v>43332.083425868055</c:v>
                      </c:pt>
                      <c:pt idx="1433">
                        <c:v>43332.125092592592</c:v>
                      </c:pt>
                      <c:pt idx="1434">
                        <c:v>43332.16675931713</c:v>
                      </c:pt>
                      <c:pt idx="1435">
                        <c:v>43332.208426041667</c:v>
                      </c:pt>
                      <c:pt idx="1436">
                        <c:v>43332.250092766204</c:v>
                      </c:pt>
                      <c:pt idx="1437">
                        <c:v>43332.291759490741</c:v>
                      </c:pt>
                      <c:pt idx="1438">
                        <c:v>43332.333426215278</c:v>
                      </c:pt>
                      <c:pt idx="1439">
                        <c:v>43332.375092939816</c:v>
                      </c:pt>
                      <c:pt idx="1440">
                        <c:v>43332.416759664353</c:v>
                      </c:pt>
                      <c:pt idx="1441">
                        <c:v>43332.45842638889</c:v>
                      </c:pt>
                      <c:pt idx="1442">
                        <c:v>43332.500093113427</c:v>
                      </c:pt>
                      <c:pt idx="1443">
                        <c:v>43332.541759837964</c:v>
                      </c:pt>
                      <c:pt idx="1444">
                        <c:v>43332.583426562502</c:v>
                      </c:pt>
                      <c:pt idx="1445">
                        <c:v>43332.625093287039</c:v>
                      </c:pt>
                      <c:pt idx="1446">
                        <c:v>43332.666760011576</c:v>
                      </c:pt>
                      <c:pt idx="1447">
                        <c:v>43332.708426736113</c:v>
                      </c:pt>
                      <c:pt idx="1448">
                        <c:v>43332.750093460651</c:v>
                      </c:pt>
                      <c:pt idx="1449">
                        <c:v>43332.791760185188</c:v>
                      </c:pt>
                      <c:pt idx="1450">
                        <c:v>43332.833426909725</c:v>
                      </c:pt>
                      <c:pt idx="1451">
                        <c:v>43332.875093634262</c:v>
                      </c:pt>
                      <c:pt idx="1452">
                        <c:v>43332.916760358799</c:v>
                      </c:pt>
                      <c:pt idx="1453">
                        <c:v>43332.958427083337</c:v>
                      </c:pt>
                      <c:pt idx="1454">
                        <c:v>43333.000093807874</c:v>
                      </c:pt>
                      <c:pt idx="1455">
                        <c:v>43333.041760532411</c:v>
                      </c:pt>
                      <c:pt idx="1456">
                        <c:v>43333.083427256941</c:v>
                      </c:pt>
                      <c:pt idx="1457">
                        <c:v>43333.125093981478</c:v>
                      </c:pt>
                      <c:pt idx="1458">
                        <c:v>43333.166760706015</c:v>
                      </c:pt>
                      <c:pt idx="1459">
                        <c:v>43333.208427430553</c:v>
                      </c:pt>
                      <c:pt idx="1460">
                        <c:v>43333.25009415509</c:v>
                      </c:pt>
                      <c:pt idx="1461">
                        <c:v>43333.291760879627</c:v>
                      </c:pt>
                      <c:pt idx="1462">
                        <c:v>43333.333427604164</c:v>
                      </c:pt>
                      <c:pt idx="1463">
                        <c:v>43333.375094328701</c:v>
                      </c:pt>
                      <c:pt idx="1464">
                        <c:v>43333.416761053239</c:v>
                      </c:pt>
                      <c:pt idx="1465">
                        <c:v>43333.458427777776</c:v>
                      </c:pt>
                      <c:pt idx="1466">
                        <c:v>43333.500094502313</c:v>
                      </c:pt>
                      <c:pt idx="1467">
                        <c:v>43333.54176122685</c:v>
                      </c:pt>
                      <c:pt idx="1468">
                        <c:v>43333.583427951387</c:v>
                      </c:pt>
                      <c:pt idx="1469">
                        <c:v>43333.625094675925</c:v>
                      </c:pt>
                      <c:pt idx="1470">
                        <c:v>43333.666761400462</c:v>
                      </c:pt>
                      <c:pt idx="1471">
                        <c:v>43333.708428124999</c:v>
                      </c:pt>
                      <c:pt idx="1472">
                        <c:v>43333.750094849536</c:v>
                      </c:pt>
                      <c:pt idx="1473">
                        <c:v>43333.791761574073</c:v>
                      </c:pt>
                      <c:pt idx="1474">
                        <c:v>43333.833428298611</c:v>
                      </c:pt>
                      <c:pt idx="1475">
                        <c:v>43333.875095023148</c:v>
                      </c:pt>
                      <c:pt idx="1476">
                        <c:v>43333.916761747685</c:v>
                      </c:pt>
                      <c:pt idx="1477">
                        <c:v>43333.958428472222</c:v>
                      </c:pt>
                      <c:pt idx="1478">
                        <c:v>43334.00009519676</c:v>
                      </c:pt>
                      <c:pt idx="1479">
                        <c:v>43334.041761921297</c:v>
                      </c:pt>
                      <c:pt idx="1480">
                        <c:v>43334.083428645834</c:v>
                      </c:pt>
                      <c:pt idx="1481">
                        <c:v>43334.125095370371</c:v>
                      </c:pt>
                      <c:pt idx="1482">
                        <c:v>43334.166762094908</c:v>
                      </c:pt>
                      <c:pt idx="1483">
                        <c:v>43334.208428819446</c:v>
                      </c:pt>
                      <c:pt idx="1484">
                        <c:v>43334.250095543983</c:v>
                      </c:pt>
                      <c:pt idx="1485">
                        <c:v>43334.29176226852</c:v>
                      </c:pt>
                      <c:pt idx="1486">
                        <c:v>43334.333428993057</c:v>
                      </c:pt>
                      <c:pt idx="1487">
                        <c:v>43334.375095717594</c:v>
                      </c:pt>
                      <c:pt idx="1488">
                        <c:v>43334.416762442132</c:v>
                      </c:pt>
                      <c:pt idx="1489">
                        <c:v>43334.458429166669</c:v>
                      </c:pt>
                      <c:pt idx="1490">
                        <c:v>43334.500095891206</c:v>
                      </c:pt>
                      <c:pt idx="1491">
                        <c:v>43334.541762615743</c:v>
                      </c:pt>
                      <c:pt idx="1492">
                        <c:v>43334.58342934028</c:v>
                      </c:pt>
                      <c:pt idx="1493">
                        <c:v>43334.625096064818</c:v>
                      </c:pt>
                      <c:pt idx="1494">
                        <c:v>43334.666762789355</c:v>
                      </c:pt>
                      <c:pt idx="1495">
                        <c:v>43334.708429513892</c:v>
                      </c:pt>
                      <c:pt idx="1496">
                        <c:v>43334.750096238429</c:v>
                      </c:pt>
                      <c:pt idx="1497">
                        <c:v>43334.791762962966</c:v>
                      </c:pt>
                      <c:pt idx="1498">
                        <c:v>43334.833429687496</c:v>
                      </c:pt>
                      <c:pt idx="1499">
                        <c:v>43334.875096412034</c:v>
                      </c:pt>
                      <c:pt idx="1500">
                        <c:v>43334.916763136571</c:v>
                      </c:pt>
                      <c:pt idx="1501">
                        <c:v>43334.958429861108</c:v>
                      </c:pt>
                      <c:pt idx="1502">
                        <c:v>43335.000096585645</c:v>
                      </c:pt>
                      <c:pt idx="1503">
                        <c:v>43335.041763310182</c:v>
                      </c:pt>
                      <c:pt idx="1504">
                        <c:v>43335.08343003472</c:v>
                      </c:pt>
                      <c:pt idx="1505">
                        <c:v>43335.125096759257</c:v>
                      </c:pt>
                      <c:pt idx="1506">
                        <c:v>43335.166763483794</c:v>
                      </c:pt>
                      <c:pt idx="1507">
                        <c:v>43335.208430208331</c:v>
                      </c:pt>
                      <c:pt idx="1508">
                        <c:v>43335.250096932868</c:v>
                      </c:pt>
                      <c:pt idx="1509">
                        <c:v>43335.291763657406</c:v>
                      </c:pt>
                      <c:pt idx="1510">
                        <c:v>43335.333430381943</c:v>
                      </c:pt>
                      <c:pt idx="1511">
                        <c:v>43335.37509710648</c:v>
                      </c:pt>
                      <c:pt idx="1512">
                        <c:v>43335.416763831017</c:v>
                      </c:pt>
                      <c:pt idx="1513">
                        <c:v>43335.458430555555</c:v>
                      </c:pt>
                      <c:pt idx="1514">
                        <c:v>43335.500097280092</c:v>
                      </c:pt>
                      <c:pt idx="1515">
                        <c:v>43335.541764004629</c:v>
                      </c:pt>
                      <c:pt idx="1516">
                        <c:v>43335.583430729166</c:v>
                      </c:pt>
                      <c:pt idx="1517">
                        <c:v>43335.625097453703</c:v>
                      </c:pt>
                      <c:pt idx="1518">
                        <c:v>43335.666764178241</c:v>
                      </c:pt>
                      <c:pt idx="1519">
                        <c:v>43335.708430902778</c:v>
                      </c:pt>
                      <c:pt idx="1520">
                        <c:v>43335.750097627315</c:v>
                      </c:pt>
                      <c:pt idx="1521">
                        <c:v>43335.791764351852</c:v>
                      </c:pt>
                      <c:pt idx="1522">
                        <c:v>43335.833431076389</c:v>
                      </c:pt>
                      <c:pt idx="1523">
                        <c:v>43335.875097800927</c:v>
                      </c:pt>
                      <c:pt idx="1524">
                        <c:v>43335.916764525464</c:v>
                      </c:pt>
                      <c:pt idx="1525">
                        <c:v>43335.958431250001</c:v>
                      </c:pt>
                      <c:pt idx="1526">
                        <c:v>43336.000097974538</c:v>
                      </c:pt>
                      <c:pt idx="1527">
                        <c:v>43336.041764699075</c:v>
                      </c:pt>
                      <c:pt idx="1528">
                        <c:v>43336.083431423613</c:v>
                      </c:pt>
                      <c:pt idx="1529">
                        <c:v>43336.12509814815</c:v>
                      </c:pt>
                      <c:pt idx="1530">
                        <c:v>43336.166764872687</c:v>
                      </c:pt>
                      <c:pt idx="1531">
                        <c:v>43336.208431597224</c:v>
                      </c:pt>
                      <c:pt idx="1532">
                        <c:v>43336.250098321761</c:v>
                      </c:pt>
                      <c:pt idx="1533">
                        <c:v>43336.291765046299</c:v>
                      </c:pt>
                      <c:pt idx="1534">
                        <c:v>43336.333431770836</c:v>
                      </c:pt>
                      <c:pt idx="1535">
                        <c:v>43336.375098495373</c:v>
                      </c:pt>
                      <c:pt idx="1536">
                        <c:v>43336.41676521991</c:v>
                      </c:pt>
                      <c:pt idx="1537">
                        <c:v>43336.458431944448</c:v>
                      </c:pt>
                      <c:pt idx="1538">
                        <c:v>43336.500098668985</c:v>
                      </c:pt>
                      <c:pt idx="1539">
                        <c:v>43336.541765393522</c:v>
                      </c:pt>
                      <c:pt idx="1540">
                        <c:v>43336.583432118059</c:v>
                      </c:pt>
                      <c:pt idx="1541">
                        <c:v>43336.625098842589</c:v>
                      </c:pt>
                      <c:pt idx="1542">
                        <c:v>43336.666765567126</c:v>
                      </c:pt>
                      <c:pt idx="1543">
                        <c:v>43336.708432291663</c:v>
                      </c:pt>
                      <c:pt idx="1544">
                        <c:v>43336.750099016201</c:v>
                      </c:pt>
                      <c:pt idx="1545">
                        <c:v>43336.791765740738</c:v>
                      </c:pt>
                      <c:pt idx="1546">
                        <c:v>43336.833432465275</c:v>
                      </c:pt>
                      <c:pt idx="1547">
                        <c:v>43336.875099189812</c:v>
                      </c:pt>
                      <c:pt idx="1548">
                        <c:v>43336.91676591435</c:v>
                      </c:pt>
                      <c:pt idx="1549">
                        <c:v>43336.958432638887</c:v>
                      </c:pt>
                      <c:pt idx="1550">
                        <c:v>43337.000099363424</c:v>
                      </c:pt>
                      <c:pt idx="1551">
                        <c:v>43337.041766087961</c:v>
                      </c:pt>
                      <c:pt idx="1552">
                        <c:v>43337.083432812498</c:v>
                      </c:pt>
                      <c:pt idx="1553">
                        <c:v>43337.125099537036</c:v>
                      </c:pt>
                      <c:pt idx="1554">
                        <c:v>43337.166766261573</c:v>
                      </c:pt>
                      <c:pt idx="1555">
                        <c:v>43337.20843298611</c:v>
                      </c:pt>
                      <c:pt idx="1556">
                        <c:v>43337.250099710647</c:v>
                      </c:pt>
                      <c:pt idx="1557">
                        <c:v>43337.291766435184</c:v>
                      </c:pt>
                      <c:pt idx="1558">
                        <c:v>43337.333433159722</c:v>
                      </c:pt>
                      <c:pt idx="1559">
                        <c:v>43337.375099884259</c:v>
                      </c:pt>
                      <c:pt idx="1560">
                        <c:v>43337.416766608796</c:v>
                      </c:pt>
                      <c:pt idx="1561">
                        <c:v>43337.458433333333</c:v>
                      </c:pt>
                      <c:pt idx="1562">
                        <c:v>43337.50010005787</c:v>
                      </c:pt>
                      <c:pt idx="1563">
                        <c:v>43337.541766782408</c:v>
                      </c:pt>
                      <c:pt idx="1564">
                        <c:v>43337.583433506945</c:v>
                      </c:pt>
                      <c:pt idx="1565">
                        <c:v>43337.625100231482</c:v>
                      </c:pt>
                      <c:pt idx="1566">
                        <c:v>43337.666766956019</c:v>
                      </c:pt>
                      <c:pt idx="1567">
                        <c:v>43337.708433680556</c:v>
                      </c:pt>
                      <c:pt idx="1568">
                        <c:v>43337.750100405094</c:v>
                      </c:pt>
                      <c:pt idx="1569">
                        <c:v>43337.791767129631</c:v>
                      </c:pt>
                      <c:pt idx="1570">
                        <c:v>43337.833433854168</c:v>
                      </c:pt>
                      <c:pt idx="1571">
                        <c:v>43337.875100578705</c:v>
                      </c:pt>
                      <c:pt idx="1572">
                        <c:v>43337.916767303243</c:v>
                      </c:pt>
                      <c:pt idx="1573">
                        <c:v>43337.95843402778</c:v>
                      </c:pt>
                      <c:pt idx="1574">
                        <c:v>43338.000100752317</c:v>
                      </c:pt>
                      <c:pt idx="1575">
                        <c:v>43338.041767476854</c:v>
                      </c:pt>
                      <c:pt idx="1576">
                        <c:v>43338.083434201391</c:v>
                      </c:pt>
                      <c:pt idx="1577">
                        <c:v>43338.125100925929</c:v>
                      </c:pt>
                      <c:pt idx="1578">
                        <c:v>43338.166767650466</c:v>
                      </c:pt>
                      <c:pt idx="1579">
                        <c:v>43338.208434375003</c:v>
                      </c:pt>
                      <c:pt idx="1580">
                        <c:v>43338.25010109954</c:v>
                      </c:pt>
                      <c:pt idx="1581">
                        <c:v>43338.291767824077</c:v>
                      </c:pt>
                      <c:pt idx="1582">
                        <c:v>43338.333434548615</c:v>
                      </c:pt>
                      <c:pt idx="1583">
                        <c:v>43338.375101273145</c:v>
                      </c:pt>
                      <c:pt idx="1584">
                        <c:v>43338.416767997682</c:v>
                      </c:pt>
                      <c:pt idx="1585">
                        <c:v>43338.458434722219</c:v>
                      </c:pt>
                      <c:pt idx="1586">
                        <c:v>43338.500101446756</c:v>
                      </c:pt>
                      <c:pt idx="1587">
                        <c:v>43338.541768171293</c:v>
                      </c:pt>
                      <c:pt idx="1588">
                        <c:v>43338.583434895831</c:v>
                      </c:pt>
                      <c:pt idx="1589">
                        <c:v>43338.625101620368</c:v>
                      </c:pt>
                      <c:pt idx="1590">
                        <c:v>43338.666768344905</c:v>
                      </c:pt>
                      <c:pt idx="1591">
                        <c:v>43338.708435069442</c:v>
                      </c:pt>
                      <c:pt idx="1592">
                        <c:v>43338.750101793979</c:v>
                      </c:pt>
                      <c:pt idx="1593">
                        <c:v>43338.791768518517</c:v>
                      </c:pt>
                      <c:pt idx="1594">
                        <c:v>43338.833435243054</c:v>
                      </c:pt>
                      <c:pt idx="1595">
                        <c:v>43338.875101967591</c:v>
                      </c:pt>
                      <c:pt idx="1596">
                        <c:v>43338.916768692128</c:v>
                      </c:pt>
                      <c:pt idx="1597">
                        <c:v>43338.958435416665</c:v>
                      </c:pt>
                      <c:pt idx="1598">
                        <c:v>43339.000102141203</c:v>
                      </c:pt>
                      <c:pt idx="1599">
                        <c:v>43339.04176886574</c:v>
                      </c:pt>
                      <c:pt idx="1600">
                        <c:v>43339.083435590277</c:v>
                      </c:pt>
                      <c:pt idx="1601">
                        <c:v>43339.125102314814</c:v>
                      </c:pt>
                      <c:pt idx="1602">
                        <c:v>43339.166769039351</c:v>
                      </c:pt>
                      <c:pt idx="1603">
                        <c:v>43339.208435763889</c:v>
                      </c:pt>
                      <c:pt idx="1604">
                        <c:v>43339.250102488426</c:v>
                      </c:pt>
                      <c:pt idx="1605">
                        <c:v>43339.291769212963</c:v>
                      </c:pt>
                      <c:pt idx="1606">
                        <c:v>43339.3334359375</c:v>
                      </c:pt>
                      <c:pt idx="1607">
                        <c:v>43339.375102662038</c:v>
                      </c:pt>
                      <c:pt idx="1608">
                        <c:v>43339.416769386575</c:v>
                      </c:pt>
                      <c:pt idx="1609">
                        <c:v>43339.458436111112</c:v>
                      </c:pt>
                      <c:pt idx="1610">
                        <c:v>43339.500102835649</c:v>
                      </c:pt>
                      <c:pt idx="1611">
                        <c:v>43339.541769560186</c:v>
                      </c:pt>
                      <c:pt idx="1612">
                        <c:v>43339.583436284724</c:v>
                      </c:pt>
                      <c:pt idx="1613">
                        <c:v>43339.625103009261</c:v>
                      </c:pt>
                      <c:pt idx="1614">
                        <c:v>43339.666769733798</c:v>
                      </c:pt>
                      <c:pt idx="1615">
                        <c:v>43339.708436458335</c:v>
                      </c:pt>
                      <c:pt idx="1616">
                        <c:v>43339.750103182872</c:v>
                      </c:pt>
                      <c:pt idx="1617">
                        <c:v>43339.79176990741</c:v>
                      </c:pt>
                      <c:pt idx="1618">
                        <c:v>43339.833436631947</c:v>
                      </c:pt>
                      <c:pt idx="1619">
                        <c:v>43339.875103356484</c:v>
                      </c:pt>
                      <c:pt idx="1620">
                        <c:v>43339.916770081021</c:v>
                      </c:pt>
                      <c:pt idx="1621">
                        <c:v>43339.958436805558</c:v>
                      </c:pt>
                      <c:pt idx="1622">
                        <c:v>43340.000103530096</c:v>
                      </c:pt>
                      <c:pt idx="1623">
                        <c:v>43340.041770254633</c:v>
                      </c:pt>
                      <c:pt idx="1624">
                        <c:v>43340.08343697917</c:v>
                      </c:pt>
                      <c:pt idx="1625">
                        <c:v>43340.125103703707</c:v>
                      </c:pt>
                      <c:pt idx="1626">
                        <c:v>43340.166770428237</c:v>
                      </c:pt>
                      <c:pt idx="1627">
                        <c:v>43340.208437152774</c:v>
                      </c:pt>
                      <c:pt idx="1628">
                        <c:v>43340.250103877312</c:v>
                      </c:pt>
                      <c:pt idx="1629">
                        <c:v>43340.291770601849</c:v>
                      </c:pt>
                      <c:pt idx="1630">
                        <c:v>43340.333437326386</c:v>
                      </c:pt>
                      <c:pt idx="1631">
                        <c:v>43340.375104050923</c:v>
                      </c:pt>
                      <c:pt idx="1632">
                        <c:v>43340.41677077546</c:v>
                      </c:pt>
                      <c:pt idx="1633">
                        <c:v>43340.458437499998</c:v>
                      </c:pt>
                      <c:pt idx="1634">
                        <c:v>43340.500104224535</c:v>
                      </c:pt>
                      <c:pt idx="1635">
                        <c:v>43340.541770949072</c:v>
                      </c:pt>
                      <c:pt idx="1636">
                        <c:v>43340.583437673609</c:v>
                      </c:pt>
                      <c:pt idx="1637">
                        <c:v>43340.625104398147</c:v>
                      </c:pt>
                      <c:pt idx="1638">
                        <c:v>43340.666771122684</c:v>
                      </c:pt>
                      <c:pt idx="1639">
                        <c:v>43340.708437847221</c:v>
                      </c:pt>
                      <c:pt idx="1640">
                        <c:v>43340.750104571758</c:v>
                      </c:pt>
                      <c:pt idx="1641">
                        <c:v>43340.791771296295</c:v>
                      </c:pt>
                      <c:pt idx="1642">
                        <c:v>43340.833438020833</c:v>
                      </c:pt>
                      <c:pt idx="1643">
                        <c:v>43340.87510474537</c:v>
                      </c:pt>
                      <c:pt idx="1644">
                        <c:v>43340.916771469907</c:v>
                      </c:pt>
                      <c:pt idx="1645">
                        <c:v>43340.958438194444</c:v>
                      </c:pt>
                      <c:pt idx="1646">
                        <c:v>43341.000104918981</c:v>
                      </c:pt>
                      <c:pt idx="1647">
                        <c:v>43341.041771643519</c:v>
                      </c:pt>
                      <c:pt idx="1648">
                        <c:v>43341.083438368056</c:v>
                      </c:pt>
                      <c:pt idx="1649">
                        <c:v>43341.125105092593</c:v>
                      </c:pt>
                      <c:pt idx="1650">
                        <c:v>43341.166771990742</c:v>
                      </c:pt>
                      <c:pt idx="1651">
                        <c:v>43341.208438773145</c:v>
                      </c:pt>
                      <c:pt idx="1652">
                        <c:v>43341.250105555555</c:v>
                      </c:pt>
                      <c:pt idx="1653">
                        <c:v>43341.291772337965</c:v>
                      </c:pt>
                      <c:pt idx="1654">
                        <c:v>43341.333439120368</c:v>
                      </c:pt>
                      <c:pt idx="1655">
                        <c:v>43341.375105902778</c:v>
                      </c:pt>
                      <c:pt idx="1656">
                        <c:v>43341.416772685188</c:v>
                      </c:pt>
                      <c:pt idx="1657">
                        <c:v>43341.458439467591</c:v>
                      </c:pt>
                      <c:pt idx="1658">
                        <c:v>43341.500106250001</c:v>
                      </c:pt>
                      <c:pt idx="1659">
                        <c:v>43341.541773032404</c:v>
                      </c:pt>
                      <c:pt idx="1660">
                        <c:v>43341.583439814814</c:v>
                      </c:pt>
                      <c:pt idx="1661">
                        <c:v>43341.625106597225</c:v>
                      </c:pt>
                      <c:pt idx="1662">
                        <c:v>43341.666773379628</c:v>
                      </c:pt>
                      <c:pt idx="1663">
                        <c:v>43341.708440162038</c:v>
                      </c:pt>
                      <c:pt idx="1664">
                        <c:v>43341.750106944448</c:v>
                      </c:pt>
                      <c:pt idx="1665">
                        <c:v>43341.791773726851</c:v>
                      </c:pt>
                      <c:pt idx="1666">
                        <c:v>43341.833440509261</c:v>
                      </c:pt>
                      <c:pt idx="1667">
                        <c:v>43341.875107291664</c:v>
                      </c:pt>
                      <c:pt idx="1668">
                        <c:v>43341.916774074074</c:v>
                      </c:pt>
                      <c:pt idx="1669">
                        <c:v>43341.958440856484</c:v>
                      </c:pt>
                      <c:pt idx="1670">
                        <c:v>43342.000104166669</c:v>
                      </c:pt>
                      <c:pt idx="1671">
                        <c:v>43342.041774421297</c:v>
                      </c:pt>
                      <c:pt idx="1672">
                        <c:v>43342.0834412037</c:v>
                      </c:pt>
                      <c:pt idx="1673">
                        <c:v>43342.12510798611</c:v>
                      </c:pt>
                      <c:pt idx="1674">
                        <c:v>43342.166774768521</c:v>
                      </c:pt>
                      <c:pt idx="1675">
                        <c:v>43342.208437499998</c:v>
                      </c:pt>
                      <c:pt idx="1676">
                        <c:v>43342.250108043983</c:v>
                      </c:pt>
                      <c:pt idx="1677">
                        <c:v>43342.291774768521</c:v>
                      </c:pt>
                      <c:pt idx="1678">
                        <c:v>43342.333441493058</c:v>
                      </c:pt>
                      <c:pt idx="1679">
                        <c:v>43342.375108217595</c:v>
                      </c:pt>
                      <c:pt idx="1680">
                        <c:v>43342.416774942132</c:v>
                      </c:pt>
                      <c:pt idx="1681">
                        <c:v>43342.458441666669</c:v>
                      </c:pt>
                      <c:pt idx="1682">
                        <c:v>43342.500108391207</c:v>
                      </c:pt>
                      <c:pt idx="1683">
                        <c:v>43342.541775115744</c:v>
                      </c:pt>
                      <c:pt idx="1684">
                        <c:v>43342.583441840281</c:v>
                      </c:pt>
                      <c:pt idx="1685">
                        <c:v>43342.625108564818</c:v>
                      </c:pt>
                      <c:pt idx="1686">
                        <c:v>43342.666775289355</c:v>
                      </c:pt>
                      <c:pt idx="1687">
                        <c:v>43342.708442013885</c:v>
                      </c:pt>
                    </c:numCache>
                  </c:numRef>
                </c:xVal>
                <c:yVal>
                  <c:numRef>
                    <c:extLst xmlns:c15="http://schemas.microsoft.com/office/drawing/2012/chart">
                      <c:ext xmlns:c15="http://schemas.microsoft.com/office/drawing/2012/chart" uri="{02D57815-91ED-43cb-92C2-25804820EDAC}">
                        <c15:formulaRef>
                          <c15:sqref>Sheet1!$G$6:$G$1693</c15:sqref>
                        </c15:formulaRef>
                      </c:ext>
                    </c:extLst>
                    <c:numCache>
                      <c:formatCode>General</c:formatCode>
                      <c:ptCount val="1688"/>
                      <c:pt idx="0">
                        <c:v>25.45</c:v>
                      </c:pt>
                      <c:pt idx="1">
                        <c:v>25.7</c:v>
                      </c:pt>
                      <c:pt idx="2">
                        <c:v>25.8</c:v>
                      </c:pt>
                      <c:pt idx="3">
                        <c:v>25.95</c:v>
                      </c:pt>
                      <c:pt idx="4">
                        <c:v>26.133333333333329</c:v>
                      </c:pt>
                      <c:pt idx="5">
                        <c:v>26.200000000000003</c:v>
                      </c:pt>
                      <c:pt idx="6">
                        <c:v>26.349999999999998</c:v>
                      </c:pt>
                      <c:pt idx="7">
                        <c:v>26.366666666666664</c:v>
                      </c:pt>
                      <c:pt idx="8">
                        <c:v>26.333333333333332</c:v>
                      </c:pt>
                      <c:pt idx="9">
                        <c:v>26.233333333333331</c:v>
                      </c:pt>
                      <c:pt idx="10">
                        <c:v>26.133333333333329</c:v>
                      </c:pt>
                      <c:pt idx="11">
                        <c:v>26.099999999999998</c:v>
                      </c:pt>
                      <c:pt idx="12">
                        <c:v>25.983333333333334</c:v>
                      </c:pt>
                      <c:pt idx="13">
                        <c:v>25.75</c:v>
                      </c:pt>
                      <c:pt idx="14">
                        <c:v>25.599999999999998</c:v>
                      </c:pt>
                      <c:pt idx="15">
                        <c:v>25.450000000000003</c:v>
                      </c:pt>
                      <c:pt idx="16">
                        <c:v>25.266666666666666</c:v>
                      </c:pt>
                      <c:pt idx="17">
                        <c:v>25.116666666666671</c:v>
                      </c:pt>
                      <c:pt idx="18">
                        <c:v>25.116666666666671</c:v>
                      </c:pt>
                      <c:pt idx="19">
                        <c:v>24.933333333333337</c:v>
                      </c:pt>
                      <c:pt idx="20">
                        <c:v>25.133333333333336</c:v>
                      </c:pt>
                      <c:pt idx="21">
                        <c:v>25.366666666666664</c:v>
                      </c:pt>
                      <c:pt idx="22">
                        <c:v>25.516666666666666</c:v>
                      </c:pt>
                      <c:pt idx="23">
                        <c:v>25.333333333333332</c:v>
                      </c:pt>
                      <c:pt idx="24">
                        <c:v>25.3</c:v>
                      </c:pt>
                      <c:pt idx="25">
                        <c:v>25.349999999999998</c:v>
                      </c:pt>
                      <c:pt idx="26">
                        <c:v>25.416666666666668</c:v>
                      </c:pt>
                      <c:pt idx="27">
                        <c:v>25.566666666666666</c:v>
                      </c:pt>
                      <c:pt idx="28">
                        <c:v>25.616666666666664</c:v>
                      </c:pt>
                      <c:pt idx="29">
                        <c:v>25.783333333333335</c:v>
                      </c:pt>
                      <c:pt idx="30">
                        <c:v>25.916666666666668</c:v>
                      </c:pt>
                      <c:pt idx="31">
                        <c:v>25.883333333333336</c:v>
                      </c:pt>
                      <c:pt idx="32">
                        <c:v>25.716666666666665</c:v>
                      </c:pt>
                      <c:pt idx="33">
                        <c:v>25.633333333333329</c:v>
                      </c:pt>
                      <c:pt idx="34">
                        <c:v>25.516666666666666</c:v>
                      </c:pt>
                      <c:pt idx="35">
                        <c:v>25.399999999999995</c:v>
                      </c:pt>
                      <c:pt idx="36">
                        <c:v>25.333333333333332</c:v>
                      </c:pt>
                      <c:pt idx="37">
                        <c:v>25.283333333333331</c:v>
                      </c:pt>
                      <c:pt idx="38">
                        <c:v>25.216666666666669</c:v>
                      </c:pt>
                      <c:pt idx="39">
                        <c:v>25.05</c:v>
                      </c:pt>
                      <c:pt idx="40">
                        <c:v>24.933333333333334</c:v>
                      </c:pt>
                      <c:pt idx="41">
                        <c:v>25.033333333333335</c:v>
                      </c:pt>
                      <c:pt idx="42">
                        <c:v>24.650000000000002</c:v>
                      </c:pt>
                      <c:pt idx="43">
                        <c:v>23.716666666666669</c:v>
                      </c:pt>
                      <c:pt idx="44">
                        <c:v>23.716666666666665</c:v>
                      </c:pt>
                      <c:pt idx="45">
                        <c:v>23.916666666666668</c:v>
                      </c:pt>
                      <c:pt idx="46">
                        <c:v>24.3</c:v>
                      </c:pt>
                      <c:pt idx="47">
                        <c:v>24.166666666666668</c:v>
                      </c:pt>
                      <c:pt idx="48">
                        <c:v>24.333333333333332</c:v>
                      </c:pt>
                      <c:pt idx="49">
                        <c:v>24.499999999999996</c:v>
                      </c:pt>
                      <c:pt idx="50">
                        <c:v>24.766666666666666</c:v>
                      </c:pt>
                      <c:pt idx="51">
                        <c:v>24.966666666666669</c:v>
                      </c:pt>
                      <c:pt idx="52">
                        <c:v>25.166666666666668</c:v>
                      </c:pt>
                      <c:pt idx="53">
                        <c:v>25.099999999999998</c:v>
                      </c:pt>
                      <c:pt idx="54">
                        <c:v>25.333333333333332</c:v>
                      </c:pt>
                      <c:pt idx="55">
                        <c:v>25.316666666666666</c:v>
                      </c:pt>
                      <c:pt idx="56">
                        <c:v>25.316666666666666</c:v>
                      </c:pt>
                      <c:pt idx="57">
                        <c:v>25.233333333333334</c:v>
                      </c:pt>
                      <c:pt idx="58">
                        <c:v>25.149999999999995</c:v>
                      </c:pt>
                      <c:pt idx="59">
                        <c:v>25.099999999999998</c:v>
                      </c:pt>
                      <c:pt idx="60">
                        <c:v>25.016666666666666</c:v>
                      </c:pt>
                      <c:pt idx="61">
                        <c:v>25</c:v>
                      </c:pt>
                      <c:pt idx="62">
                        <c:v>25</c:v>
                      </c:pt>
                      <c:pt idx="63">
                        <c:v>24.883333333333336</c:v>
                      </c:pt>
                      <c:pt idx="64">
                        <c:v>24.583333333333332</c:v>
                      </c:pt>
                      <c:pt idx="65">
                        <c:v>23.916666666666668</c:v>
                      </c:pt>
                      <c:pt idx="66">
                        <c:v>23.450000000000003</c:v>
                      </c:pt>
                      <c:pt idx="67">
                        <c:v>23.116666666666664</c:v>
                      </c:pt>
                      <c:pt idx="68">
                        <c:v>22.966666666666669</c:v>
                      </c:pt>
                      <c:pt idx="69">
                        <c:v>23.233333333333334</c:v>
                      </c:pt>
                      <c:pt idx="70">
                        <c:v>23.55</c:v>
                      </c:pt>
                      <c:pt idx="71">
                        <c:v>23.583333333333329</c:v>
                      </c:pt>
                      <c:pt idx="72">
                        <c:v>23.816666666666666</c:v>
                      </c:pt>
                      <c:pt idx="73">
                        <c:v>24.066666666666666</c:v>
                      </c:pt>
                      <c:pt idx="74">
                        <c:v>24.233333333333334</c:v>
                      </c:pt>
                      <c:pt idx="75">
                        <c:v>24.533333333333335</c:v>
                      </c:pt>
                      <c:pt idx="76">
                        <c:v>24.666666666666668</c:v>
                      </c:pt>
                      <c:pt idx="77">
                        <c:v>24.733333333333334</c:v>
                      </c:pt>
                      <c:pt idx="78">
                        <c:v>24.75</c:v>
                      </c:pt>
                      <c:pt idx="79">
                        <c:v>24.849999999999998</c:v>
                      </c:pt>
                      <c:pt idx="80">
                        <c:v>24.633333333333329</c:v>
                      </c:pt>
                      <c:pt idx="81">
                        <c:v>24.55</c:v>
                      </c:pt>
                      <c:pt idx="82">
                        <c:v>23.983333333333334</c:v>
                      </c:pt>
                      <c:pt idx="83">
                        <c:v>23.316666666666666</c:v>
                      </c:pt>
                      <c:pt idx="84">
                        <c:v>23.433333333333334</c:v>
                      </c:pt>
                      <c:pt idx="85">
                        <c:v>23.650000000000002</c:v>
                      </c:pt>
                      <c:pt idx="86">
                        <c:v>23.033333333333335</c:v>
                      </c:pt>
                      <c:pt idx="87">
                        <c:v>22.400000000000002</c:v>
                      </c:pt>
                      <c:pt idx="88">
                        <c:v>22.283333333333331</c:v>
                      </c:pt>
                      <c:pt idx="89">
                        <c:v>21.966666666666665</c:v>
                      </c:pt>
                      <c:pt idx="90">
                        <c:v>21.566666666666666</c:v>
                      </c:pt>
                      <c:pt idx="91">
                        <c:v>21.466666666666669</c:v>
                      </c:pt>
                      <c:pt idx="92">
                        <c:v>21.650000000000002</c:v>
                      </c:pt>
                      <c:pt idx="93">
                        <c:v>22.033333333333331</c:v>
                      </c:pt>
                      <c:pt idx="94">
                        <c:v>22.116666666666664</c:v>
                      </c:pt>
                      <c:pt idx="95">
                        <c:v>22.683333333333334</c:v>
                      </c:pt>
                      <c:pt idx="96">
                        <c:v>23.116666666666664</c:v>
                      </c:pt>
                      <c:pt idx="97">
                        <c:v>23.5</c:v>
                      </c:pt>
                      <c:pt idx="98">
                        <c:v>23.700000000000003</c:v>
                      </c:pt>
                      <c:pt idx="99">
                        <c:v>23.95</c:v>
                      </c:pt>
                      <c:pt idx="100">
                        <c:v>24.216666666666669</c:v>
                      </c:pt>
                      <c:pt idx="101">
                        <c:v>24.483333333333334</c:v>
                      </c:pt>
                      <c:pt idx="102">
                        <c:v>24.716666666666669</c:v>
                      </c:pt>
                      <c:pt idx="103">
                        <c:v>24.833333333333332</c:v>
                      </c:pt>
                      <c:pt idx="104">
                        <c:v>24.900000000000002</c:v>
                      </c:pt>
                      <c:pt idx="105">
                        <c:v>24.983333333333334</c:v>
                      </c:pt>
                      <c:pt idx="106">
                        <c:v>25</c:v>
                      </c:pt>
                      <c:pt idx="107">
                        <c:v>24.933333333333334</c:v>
                      </c:pt>
                      <c:pt idx="108">
                        <c:v>24.333333333333332</c:v>
                      </c:pt>
                      <c:pt idx="109">
                        <c:v>24.583333333333332</c:v>
                      </c:pt>
                      <c:pt idx="110">
                        <c:v>24.766666666666666</c:v>
                      </c:pt>
                      <c:pt idx="111">
                        <c:v>24.75</c:v>
                      </c:pt>
                      <c:pt idx="112">
                        <c:v>24.683333333333334</c:v>
                      </c:pt>
                      <c:pt idx="113">
                        <c:v>24.599999999999998</c:v>
                      </c:pt>
                      <c:pt idx="114">
                        <c:v>24.450000000000003</c:v>
                      </c:pt>
                      <c:pt idx="115">
                        <c:v>24.349999999999998</c:v>
                      </c:pt>
                      <c:pt idx="116">
                        <c:v>24.5</c:v>
                      </c:pt>
                      <c:pt idx="117">
                        <c:v>24.583333333333332</c:v>
                      </c:pt>
                      <c:pt idx="118">
                        <c:v>24.616666666666664</c:v>
                      </c:pt>
                      <c:pt idx="119">
                        <c:v>24.933333333333334</c:v>
                      </c:pt>
                      <c:pt idx="120">
                        <c:v>25</c:v>
                      </c:pt>
                      <c:pt idx="121">
                        <c:v>25.133333333333336</c:v>
                      </c:pt>
                      <c:pt idx="122">
                        <c:v>25.316666666666666</c:v>
                      </c:pt>
                      <c:pt idx="123">
                        <c:v>25.483333333333334</c:v>
                      </c:pt>
                      <c:pt idx="124">
                        <c:v>25.633333333333329</c:v>
                      </c:pt>
                      <c:pt idx="125">
                        <c:v>25.75</c:v>
                      </c:pt>
                      <c:pt idx="126">
                        <c:v>25.95</c:v>
                      </c:pt>
                      <c:pt idx="127">
                        <c:v>26</c:v>
                      </c:pt>
                      <c:pt idx="128">
                        <c:v>26</c:v>
                      </c:pt>
                      <c:pt idx="129">
                        <c:v>25.866666666666671</c:v>
                      </c:pt>
                      <c:pt idx="130">
                        <c:v>25.716666666666665</c:v>
                      </c:pt>
                      <c:pt idx="131">
                        <c:v>25.616666666666664</c:v>
                      </c:pt>
                      <c:pt idx="132">
                        <c:v>25.599999999999998</c:v>
                      </c:pt>
                      <c:pt idx="133">
                        <c:v>25.566666666666666</c:v>
                      </c:pt>
                      <c:pt idx="134">
                        <c:v>25.533333333333331</c:v>
                      </c:pt>
                      <c:pt idx="135">
                        <c:v>25.450000000000003</c:v>
                      </c:pt>
                      <c:pt idx="136">
                        <c:v>25.333333333333329</c:v>
                      </c:pt>
                      <c:pt idx="137">
                        <c:v>25.149999999999995</c:v>
                      </c:pt>
                      <c:pt idx="138">
                        <c:v>25.016666666666666</c:v>
                      </c:pt>
                      <c:pt idx="139">
                        <c:v>24.916666666666668</c:v>
                      </c:pt>
                      <c:pt idx="140">
                        <c:v>25.066666666666663</c:v>
                      </c:pt>
                      <c:pt idx="141">
                        <c:v>25.016666666666666</c:v>
                      </c:pt>
                      <c:pt idx="142">
                        <c:v>25.116666666666664</c:v>
                      </c:pt>
                      <c:pt idx="143">
                        <c:v>25.366666666666664</c:v>
                      </c:pt>
                      <c:pt idx="144">
                        <c:v>25.650000000000002</c:v>
                      </c:pt>
                      <c:pt idx="145">
                        <c:v>26.083333333333329</c:v>
                      </c:pt>
                      <c:pt idx="146">
                        <c:v>26.316666666666666</c:v>
                      </c:pt>
                      <c:pt idx="147">
                        <c:v>26.5</c:v>
                      </c:pt>
                      <c:pt idx="148">
                        <c:v>26.683333333333337</c:v>
                      </c:pt>
                      <c:pt idx="149">
                        <c:v>26.849999999999998</c:v>
                      </c:pt>
                      <c:pt idx="150">
                        <c:v>26.900000000000002</c:v>
                      </c:pt>
                      <c:pt idx="151">
                        <c:v>26.950000000000003</c:v>
                      </c:pt>
                      <c:pt idx="152">
                        <c:v>26.883333333333336</c:v>
                      </c:pt>
                      <c:pt idx="153">
                        <c:v>26.733333333333331</c:v>
                      </c:pt>
                      <c:pt idx="154">
                        <c:v>26.666666666666661</c:v>
                      </c:pt>
                      <c:pt idx="155">
                        <c:v>26.533333333333331</c:v>
                      </c:pt>
                      <c:pt idx="156">
                        <c:v>26.299999999999997</c:v>
                      </c:pt>
                      <c:pt idx="157">
                        <c:v>25.95</c:v>
                      </c:pt>
                      <c:pt idx="158">
                        <c:v>25.599999999999998</c:v>
                      </c:pt>
                      <c:pt idx="159">
                        <c:v>25.349999999999998</c:v>
                      </c:pt>
                      <c:pt idx="160">
                        <c:v>25.133333333333329</c:v>
                      </c:pt>
                      <c:pt idx="161">
                        <c:v>25.000000000000004</c:v>
                      </c:pt>
                      <c:pt idx="162">
                        <c:v>24.500000000000004</c:v>
                      </c:pt>
                      <c:pt idx="163">
                        <c:v>24.083333333333332</c:v>
                      </c:pt>
                      <c:pt idx="164">
                        <c:v>24</c:v>
                      </c:pt>
                      <c:pt idx="165">
                        <c:v>24.283333333333331</c:v>
                      </c:pt>
                      <c:pt idx="166">
                        <c:v>24.466666666666665</c:v>
                      </c:pt>
                      <c:pt idx="167">
                        <c:v>24.833333333333332</c:v>
                      </c:pt>
                      <c:pt idx="168">
                        <c:v>25.016666666666666</c:v>
                      </c:pt>
                      <c:pt idx="169">
                        <c:v>25.233333333333334</c:v>
                      </c:pt>
                      <c:pt idx="170">
                        <c:v>25.266666666666666</c:v>
                      </c:pt>
                      <c:pt idx="171">
                        <c:v>25.483333333333331</c:v>
                      </c:pt>
                      <c:pt idx="172">
                        <c:v>25.866666666666664</c:v>
                      </c:pt>
                      <c:pt idx="173">
                        <c:v>26.066666666666666</c:v>
                      </c:pt>
                      <c:pt idx="174">
                        <c:v>26.349999999999998</c:v>
                      </c:pt>
                      <c:pt idx="175">
                        <c:v>26.716666666666665</c:v>
                      </c:pt>
                      <c:pt idx="176">
                        <c:v>26.733333333333334</c:v>
                      </c:pt>
                      <c:pt idx="177">
                        <c:v>26.25</c:v>
                      </c:pt>
                      <c:pt idx="178">
                        <c:v>25.950000000000003</c:v>
                      </c:pt>
                      <c:pt idx="179">
                        <c:v>25.416666666666668</c:v>
                      </c:pt>
                      <c:pt idx="180">
                        <c:v>25.2</c:v>
                      </c:pt>
                      <c:pt idx="181">
                        <c:v>24.900000000000002</c:v>
                      </c:pt>
                      <c:pt idx="182">
                        <c:v>24.783333333333331</c:v>
                      </c:pt>
                      <c:pt idx="183">
                        <c:v>24.366666666666664</c:v>
                      </c:pt>
                      <c:pt idx="184">
                        <c:v>24.183333333333337</c:v>
                      </c:pt>
                      <c:pt idx="185">
                        <c:v>24.083333333333332</c:v>
                      </c:pt>
                      <c:pt idx="186">
                        <c:v>23.866666666666664</c:v>
                      </c:pt>
                      <c:pt idx="187">
                        <c:v>23.566666666666666</c:v>
                      </c:pt>
                      <c:pt idx="188">
                        <c:v>23.183333333333334</c:v>
                      </c:pt>
                      <c:pt idx="189">
                        <c:v>23.216666666666669</c:v>
                      </c:pt>
                      <c:pt idx="190">
                        <c:v>23.483333333333334</c:v>
                      </c:pt>
                      <c:pt idx="191">
                        <c:v>23.833333333333332</c:v>
                      </c:pt>
                      <c:pt idx="192">
                        <c:v>24.233333333333334</c:v>
                      </c:pt>
                      <c:pt idx="193">
                        <c:v>24.666666666666668</c:v>
                      </c:pt>
                      <c:pt idx="194">
                        <c:v>24.766666666666666</c:v>
                      </c:pt>
                      <c:pt idx="195">
                        <c:v>25.099999999999998</c:v>
                      </c:pt>
                      <c:pt idx="196">
                        <c:v>25.333333333333332</c:v>
                      </c:pt>
                      <c:pt idx="197">
                        <c:v>25.433333333333334</c:v>
                      </c:pt>
                      <c:pt idx="198">
                        <c:v>25.533333333333331</c:v>
                      </c:pt>
                      <c:pt idx="199">
                        <c:v>25.599999999999998</c:v>
                      </c:pt>
                      <c:pt idx="200">
                        <c:v>25.616666666666664</c:v>
                      </c:pt>
                      <c:pt idx="201">
                        <c:v>25.633333333333329</c:v>
                      </c:pt>
                      <c:pt idx="202">
                        <c:v>25.599999999999998</c:v>
                      </c:pt>
                      <c:pt idx="203">
                        <c:v>25.533333333333331</c:v>
                      </c:pt>
                      <c:pt idx="204">
                        <c:v>25.5</c:v>
                      </c:pt>
                      <c:pt idx="205">
                        <c:v>25.433333333333334</c:v>
                      </c:pt>
                      <c:pt idx="206">
                        <c:v>24.816666666666666</c:v>
                      </c:pt>
                      <c:pt idx="207">
                        <c:v>24.483333333333334</c:v>
                      </c:pt>
                      <c:pt idx="208">
                        <c:v>24.25</c:v>
                      </c:pt>
                      <c:pt idx="209">
                        <c:v>24.05</c:v>
                      </c:pt>
                      <c:pt idx="210">
                        <c:v>23.733333333333334</c:v>
                      </c:pt>
                      <c:pt idx="211">
                        <c:v>23.55</c:v>
                      </c:pt>
                      <c:pt idx="212">
                        <c:v>23.566666666666663</c:v>
                      </c:pt>
                      <c:pt idx="213">
                        <c:v>23.783333333333331</c:v>
                      </c:pt>
                      <c:pt idx="214">
                        <c:v>24.150000000000002</c:v>
                      </c:pt>
                      <c:pt idx="215">
                        <c:v>24.549999999999997</c:v>
                      </c:pt>
                      <c:pt idx="216">
                        <c:v>24.783333333333331</c:v>
                      </c:pt>
                      <c:pt idx="217">
                        <c:v>24.883333333333336</c:v>
                      </c:pt>
                      <c:pt idx="218">
                        <c:v>25.099999999999998</c:v>
                      </c:pt>
                      <c:pt idx="219">
                        <c:v>25.283333333333331</c:v>
                      </c:pt>
                      <c:pt idx="220">
                        <c:v>25.45</c:v>
                      </c:pt>
                      <c:pt idx="221">
                        <c:v>25.583333333333332</c:v>
                      </c:pt>
                      <c:pt idx="222">
                        <c:v>25.8</c:v>
                      </c:pt>
                      <c:pt idx="223">
                        <c:v>25.900000000000002</c:v>
                      </c:pt>
                      <c:pt idx="224">
                        <c:v>26</c:v>
                      </c:pt>
                      <c:pt idx="225">
                        <c:v>25.966666666666669</c:v>
                      </c:pt>
                      <c:pt idx="226">
                        <c:v>25.933333333333337</c:v>
                      </c:pt>
                      <c:pt idx="227">
                        <c:v>25.666666666666671</c:v>
                      </c:pt>
                      <c:pt idx="228">
                        <c:v>25.183333333333334</c:v>
                      </c:pt>
                      <c:pt idx="229">
                        <c:v>25.133333333333336</c:v>
                      </c:pt>
                      <c:pt idx="230">
                        <c:v>25.2</c:v>
                      </c:pt>
                      <c:pt idx="231">
                        <c:v>25.083333333333332</c:v>
                      </c:pt>
                      <c:pt idx="232">
                        <c:v>24.933333333333337</c:v>
                      </c:pt>
                      <c:pt idx="233">
                        <c:v>24.700000000000003</c:v>
                      </c:pt>
                      <c:pt idx="234">
                        <c:v>24.400000000000002</c:v>
                      </c:pt>
                      <c:pt idx="235">
                        <c:v>23.866666666666664</c:v>
                      </c:pt>
                      <c:pt idx="236">
                        <c:v>23.599999999999998</c:v>
                      </c:pt>
                      <c:pt idx="237">
                        <c:v>23.783333333333331</c:v>
                      </c:pt>
                      <c:pt idx="238">
                        <c:v>24.033333333333331</c:v>
                      </c:pt>
                      <c:pt idx="239">
                        <c:v>24.333333333333332</c:v>
                      </c:pt>
                      <c:pt idx="240">
                        <c:v>24.633333333333336</c:v>
                      </c:pt>
                      <c:pt idx="241">
                        <c:v>24.850000000000005</c:v>
                      </c:pt>
                      <c:pt idx="242">
                        <c:v>25.066666666666663</c:v>
                      </c:pt>
                      <c:pt idx="243">
                        <c:v>25.233333333333334</c:v>
                      </c:pt>
                      <c:pt idx="244">
                        <c:v>25.383333333333336</c:v>
                      </c:pt>
                      <c:pt idx="245">
                        <c:v>25.516666666666666</c:v>
                      </c:pt>
                      <c:pt idx="246">
                        <c:v>25.75</c:v>
                      </c:pt>
                      <c:pt idx="247">
                        <c:v>25.833333333333339</c:v>
                      </c:pt>
                      <c:pt idx="248">
                        <c:v>25.900000000000002</c:v>
                      </c:pt>
                      <c:pt idx="249">
                        <c:v>25.95</c:v>
                      </c:pt>
                      <c:pt idx="250">
                        <c:v>25.933333333333337</c:v>
                      </c:pt>
                      <c:pt idx="251">
                        <c:v>25.783333333333331</c:v>
                      </c:pt>
                      <c:pt idx="252">
                        <c:v>25.383333333333336</c:v>
                      </c:pt>
                      <c:pt idx="253">
                        <c:v>25.133333333333329</c:v>
                      </c:pt>
                      <c:pt idx="254">
                        <c:v>24.966666666666669</c:v>
                      </c:pt>
                      <c:pt idx="255">
                        <c:v>24.683333333333334</c:v>
                      </c:pt>
                      <c:pt idx="256">
                        <c:v>24.733333333333334</c:v>
                      </c:pt>
                      <c:pt idx="257">
                        <c:v>24.516666666666666</c:v>
                      </c:pt>
                      <c:pt idx="258">
                        <c:v>24.450000000000003</c:v>
                      </c:pt>
                      <c:pt idx="259">
                        <c:v>24.116666666666664</c:v>
                      </c:pt>
                      <c:pt idx="260">
                        <c:v>24.033333333333331</c:v>
                      </c:pt>
                      <c:pt idx="261">
                        <c:v>24.333333333333332</c:v>
                      </c:pt>
                      <c:pt idx="262">
                        <c:v>24.7</c:v>
                      </c:pt>
                      <c:pt idx="263">
                        <c:v>24.95</c:v>
                      </c:pt>
                      <c:pt idx="264">
                        <c:v>25.066666666666663</c:v>
                      </c:pt>
                      <c:pt idx="265">
                        <c:v>25.150000000000002</c:v>
                      </c:pt>
                      <c:pt idx="266">
                        <c:v>25.349999999999998</c:v>
                      </c:pt>
                      <c:pt idx="267">
                        <c:v>25.700000000000003</c:v>
                      </c:pt>
                      <c:pt idx="268">
                        <c:v>25.95</c:v>
                      </c:pt>
                      <c:pt idx="269">
                        <c:v>26.3</c:v>
                      </c:pt>
                      <c:pt idx="270">
                        <c:v>26.349999999999998</c:v>
                      </c:pt>
                      <c:pt idx="271">
                        <c:v>26.599999999999998</c:v>
                      </c:pt>
                      <c:pt idx="272">
                        <c:v>26.450000000000003</c:v>
                      </c:pt>
                      <c:pt idx="273">
                        <c:v>26.416666666666668</c:v>
                      </c:pt>
                      <c:pt idx="274">
                        <c:v>26.166666666666668</c:v>
                      </c:pt>
                      <c:pt idx="275">
                        <c:v>26.016666666666666</c:v>
                      </c:pt>
                      <c:pt idx="276">
                        <c:v>25.866666666666664</c:v>
                      </c:pt>
                      <c:pt idx="277">
                        <c:v>25.799999999999997</c:v>
                      </c:pt>
                      <c:pt idx="278">
                        <c:v>25.683333333333334</c:v>
                      </c:pt>
                      <c:pt idx="279">
                        <c:v>25.516666666666666</c:v>
                      </c:pt>
                      <c:pt idx="280">
                        <c:v>25.400000000000002</c:v>
                      </c:pt>
                      <c:pt idx="281">
                        <c:v>25.266666666666666</c:v>
                      </c:pt>
                      <c:pt idx="282">
                        <c:v>25.016666666666669</c:v>
                      </c:pt>
                      <c:pt idx="283">
                        <c:v>24.833333333333329</c:v>
                      </c:pt>
                      <c:pt idx="284">
                        <c:v>24.583333333333332</c:v>
                      </c:pt>
                      <c:pt idx="285">
                        <c:v>24.283333333333331</c:v>
                      </c:pt>
                      <c:pt idx="286">
                        <c:v>24.633333333333336</c:v>
                      </c:pt>
                      <c:pt idx="287">
                        <c:v>25.133333333333329</c:v>
                      </c:pt>
                      <c:pt idx="288">
                        <c:v>25.45</c:v>
                      </c:pt>
                      <c:pt idx="289">
                        <c:v>25.616666666666664</c:v>
                      </c:pt>
                      <c:pt idx="290">
                        <c:v>25.666666666666668</c:v>
                      </c:pt>
                      <c:pt idx="291">
                        <c:v>25.850000000000005</c:v>
                      </c:pt>
                      <c:pt idx="292">
                        <c:v>25.983333333333334</c:v>
                      </c:pt>
                      <c:pt idx="293">
                        <c:v>26.066666666666663</c:v>
                      </c:pt>
                      <c:pt idx="294">
                        <c:v>26.233333333333334</c:v>
                      </c:pt>
                      <c:pt idx="295">
                        <c:v>26.3</c:v>
                      </c:pt>
                      <c:pt idx="296">
                        <c:v>26.266666666666666</c:v>
                      </c:pt>
                      <c:pt idx="297">
                        <c:v>26.133333333333329</c:v>
                      </c:pt>
                      <c:pt idx="298">
                        <c:v>26.016666666666666</c:v>
                      </c:pt>
                      <c:pt idx="299">
                        <c:v>25.916666666666668</c:v>
                      </c:pt>
                      <c:pt idx="300">
                        <c:v>25.983333333333334</c:v>
                      </c:pt>
                      <c:pt idx="301">
                        <c:v>26.250000000000004</c:v>
                      </c:pt>
                      <c:pt idx="302">
                        <c:v>26.149999999999995</c:v>
                      </c:pt>
                      <c:pt idx="303">
                        <c:v>26.05</c:v>
                      </c:pt>
                      <c:pt idx="304">
                        <c:v>25.683333333333334</c:v>
                      </c:pt>
                      <c:pt idx="305">
                        <c:v>25.366666666666664</c:v>
                      </c:pt>
                      <c:pt idx="306">
                        <c:v>25.116666666666664</c:v>
                      </c:pt>
                      <c:pt idx="307">
                        <c:v>24.883333333333329</c:v>
                      </c:pt>
                      <c:pt idx="308">
                        <c:v>24.649999999999995</c:v>
                      </c:pt>
                      <c:pt idx="309">
                        <c:v>24.849999999999998</c:v>
                      </c:pt>
                      <c:pt idx="310">
                        <c:v>25.183333333333334</c:v>
                      </c:pt>
                      <c:pt idx="311">
                        <c:v>25.433333333333334</c:v>
                      </c:pt>
                      <c:pt idx="312">
                        <c:v>25.716666666666669</c:v>
                      </c:pt>
                      <c:pt idx="313">
                        <c:v>25.933333333333334</c:v>
                      </c:pt>
                      <c:pt idx="314">
                        <c:v>26.266666666666666</c:v>
                      </c:pt>
                      <c:pt idx="315">
                        <c:v>26.466666666666669</c:v>
                      </c:pt>
                      <c:pt idx="316">
                        <c:v>26.683333333333337</c:v>
                      </c:pt>
                      <c:pt idx="317">
                        <c:v>26.816666666666666</c:v>
                      </c:pt>
                      <c:pt idx="318">
                        <c:v>26.95</c:v>
                      </c:pt>
                      <c:pt idx="319">
                        <c:v>27</c:v>
                      </c:pt>
                      <c:pt idx="320">
                        <c:v>26.950000000000003</c:v>
                      </c:pt>
                      <c:pt idx="321">
                        <c:v>26.783333333333331</c:v>
                      </c:pt>
                      <c:pt idx="322">
                        <c:v>26.7</c:v>
                      </c:pt>
                      <c:pt idx="323">
                        <c:v>26.7</c:v>
                      </c:pt>
                      <c:pt idx="324">
                        <c:v>26.716666666666665</c:v>
                      </c:pt>
                      <c:pt idx="325">
                        <c:v>26.616666666666664</c:v>
                      </c:pt>
                      <c:pt idx="326">
                        <c:v>26.483333333333334</c:v>
                      </c:pt>
                      <c:pt idx="327">
                        <c:v>26.200000000000003</c:v>
                      </c:pt>
                      <c:pt idx="328">
                        <c:v>25.933333333333334</c:v>
                      </c:pt>
                      <c:pt idx="329">
                        <c:v>25.583333333333332</c:v>
                      </c:pt>
                      <c:pt idx="330">
                        <c:v>25.366666666666664</c:v>
                      </c:pt>
                      <c:pt idx="331">
                        <c:v>25.099999999999998</c:v>
                      </c:pt>
                      <c:pt idx="332">
                        <c:v>24.983333333333331</c:v>
                      </c:pt>
                      <c:pt idx="333">
                        <c:v>25.216666666666665</c:v>
                      </c:pt>
                      <c:pt idx="334">
                        <c:v>25.400000000000002</c:v>
                      </c:pt>
                      <c:pt idx="335">
                        <c:v>25.849999999999998</c:v>
                      </c:pt>
                      <c:pt idx="336">
                        <c:v>26.016666666666666</c:v>
                      </c:pt>
                      <c:pt idx="337">
                        <c:v>26.233333333333334</c:v>
                      </c:pt>
                      <c:pt idx="338">
                        <c:v>26.400000000000002</c:v>
                      </c:pt>
                      <c:pt idx="339">
                        <c:v>26.650000000000002</c:v>
                      </c:pt>
                      <c:pt idx="340">
                        <c:v>26.7</c:v>
                      </c:pt>
                      <c:pt idx="341">
                        <c:v>26.683333333333334</c:v>
                      </c:pt>
                      <c:pt idx="342">
                        <c:v>26.766666666666669</c:v>
                      </c:pt>
                      <c:pt idx="343">
                        <c:v>26.8</c:v>
                      </c:pt>
                      <c:pt idx="344">
                        <c:v>26.75</c:v>
                      </c:pt>
                      <c:pt idx="345">
                        <c:v>26.649999999999995</c:v>
                      </c:pt>
                      <c:pt idx="346">
                        <c:v>26.566666666666666</c:v>
                      </c:pt>
                      <c:pt idx="347">
                        <c:v>26.466666666666669</c:v>
                      </c:pt>
                      <c:pt idx="348">
                        <c:v>26.233333333333331</c:v>
                      </c:pt>
                      <c:pt idx="349">
                        <c:v>26.133333333333329</c:v>
                      </c:pt>
                      <c:pt idx="350">
                        <c:v>25.783333333333331</c:v>
                      </c:pt>
                      <c:pt idx="351">
                        <c:v>25.483333333333334</c:v>
                      </c:pt>
                      <c:pt idx="352">
                        <c:v>25.533333333333331</c:v>
                      </c:pt>
                      <c:pt idx="353">
                        <c:v>25.599999999999998</c:v>
                      </c:pt>
                      <c:pt idx="354">
                        <c:v>24.566666666666663</c:v>
                      </c:pt>
                      <c:pt idx="355">
                        <c:v>23.966666666666669</c:v>
                      </c:pt>
                      <c:pt idx="356">
                        <c:v>23.866666666666664</c:v>
                      </c:pt>
                      <c:pt idx="357">
                        <c:v>24.2</c:v>
                      </c:pt>
                      <c:pt idx="358">
                        <c:v>24.866666666666664</c:v>
                      </c:pt>
                      <c:pt idx="359">
                        <c:v>25.3</c:v>
                      </c:pt>
                      <c:pt idx="360">
                        <c:v>25.583333333333329</c:v>
                      </c:pt>
                      <c:pt idx="361">
                        <c:v>25.816666666666666</c:v>
                      </c:pt>
                      <c:pt idx="362">
                        <c:v>26.083333333333329</c:v>
                      </c:pt>
                      <c:pt idx="363">
                        <c:v>26.383333333333336</c:v>
                      </c:pt>
                      <c:pt idx="364">
                        <c:v>26.633333333333329</c:v>
                      </c:pt>
                      <c:pt idx="365">
                        <c:v>26.816666666666666</c:v>
                      </c:pt>
                      <c:pt idx="366">
                        <c:v>27</c:v>
                      </c:pt>
                      <c:pt idx="367">
                        <c:v>27.116666666666664</c:v>
                      </c:pt>
                      <c:pt idx="368">
                        <c:v>27.05</c:v>
                      </c:pt>
                      <c:pt idx="369">
                        <c:v>26.983333333333334</c:v>
                      </c:pt>
                      <c:pt idx="370">
                        <c:v>27</c:v>
                      </c:pt>
                      <c:pt idx="371">
                        <c:v>27.016666666666666</c:v>
                      </c:pt>
                      <c:pt idx="372">
                        <c:v>26.916666666666668</c:v>
                      </c:pt>
                      <c:pt idx="373">
                        <c:v>26.883333333333336</c:v>
                      </c:pt>
                      <c:pt idx="374">
                        <c:v>26.533333333333335</c:v>
                      </c:pt>
                      <c:pt idx="375">
                        <c:v>25.733333333333334</c:v>
                      </c:pt>
                      <c:pt idx="376">
                        <c:v>25.466666666666669</c:v>
                      </c:pt>
                      <c:pt idx="377">
                        <c:v>24.983333333333334</c:v>
                      </c:pt>
                      <c:pt idx="378">
                        <c:v>24.866666666666664</c:v>
                      </c:pt>
                      <c:pt idx="379">
                        <c:v>24.866666666666664</c:v>
                      </c:pt>
                      <c:pt idx="380">
                        <c:v>24.733333333333334</c:v>
                      </c:pt>
                      <c:pt idx="381">
                        <c:v>24.866666666666664</c:v>
                      </c:pt>
                      <c:pt idx="382">
                        <c:v>25.150000000000002</c:v>
                      </c:pt>
                      <c:pt idx="383">
                        <c:v>25.549999999999997</c:v>
                      </c:pt>
                      <c:pt idx="384">
                        <c:v>25.900000000000002</c:v>
                      </c:pt>
                      <c:pt idx="385">
                        <c:v>26.166666666666668</c:v>
                      </c:pt>
                      <c:pt idx="386">
                        <c:v>26.383333333333336</c:v>
                      </c:pt>
                      <c:pt idx="387">
                        <c:v>26.400000000000002</c:v>
                      </c:pt>
                      <c:pt idx="388">
                        <c:v>26.483333333333334</c:v>
                      </c:pt>
                      <c:pt idx="389">
                        <c:v>26.5</c:v>
                      </c:pt>
                      <c:pt idx="390">
                        <c:v>26.666666666666671</c:v>
                      </c:pt>
                      <c:pt idx="391">
                        <c:v>26.766666666666669</c:v>
                      </c:pt>
                      <c:pt idx="392">
                        <c:v>26.900000000000002</c:v>
                      </c:pt>
                      <c:pt idx="393">
                        <c:v>26.933333333333334</c:v>
                      </c:pt>
                      <c:pt idx="394">
                        <c:v>26.883333333333336</c:v>
                      </c:pt>
                      <c:pt idx="395">
                        <c:v>26.933333333333334</c:v>
                      </c:pt>
                      <c:pt idx="396">
                        <c:v>26.849999999999998</c:v>
                      </c:pt>
                      <c:pt idx="397">
                        <c:v>26.349999999999998</c:v>
                      </c:pt>
                      <c:pt idx="398">
                        <c:v>25.966666666666669</c:v>
                      </c:pt>
                      <c:pt idx="399">
                        <c:v>25.383333333333329</c:v>
                      </c:pt>
                      <c:pt idx="400">
                        <c:v>25.3</c:v>
                      </c:pt>
                      <c:pt idx="401">
                        <c:v>25.000000000000004</c:v>
                      </c:pt>
                      <c:pt idx="402">
                        <c:v>24.650000000000002</c:v>
                      </c:pt>
                      <c:pt idx="403">
                        <c:v>24.400000000000002</c:v>
                      </c:pt>
                      <c:pt idx="404">
                        <c:v>24.5</c:v>
                      </c:pt>
                      <c:pt idx="405">
                        <c:v>24.783333333333331</c:v>
                      </c:pt>
                      <c:pt idx="406">
                        <c:v>25.066666666666663</c:v>
                      </c:pt>
                      <c:pt idx="407">
                        <c:v>25.3</c:v>
                      </c:pt>
                      <c:pt idx="408">
                        <c:v>25.549999999999997</c:v>
                      </c:pt>
                      <c:pt idx="409">
                        <c:v>25.683333333333334</c:v>
                      </c:pt>
                      <c:pt idx="410">
                        <c:v>25.850000000000005</c:v>
                      </c:pt>
                      <c:pt idx="411">
                        <c:v>26.049999999999997</c:v>
                      </c:pt>
                      <c:pt idx="412">
                        <c:v>26.233333333333334</c:v>
                      </c:pt>
                      <c:pt idx="413">
                        <c:v>26.400000000000002</c:v>
                      </c:pt>
                      <c:pt idx="414">
                        <c:v>26.466666666666669</c:v>
                      </c:pt>
                      <c:pt idx="415">
                        <c:v>26.466666666666669</c:v>
                      </c:pt>
                      <c:pt idx="416">
                        <c:v>26.466666666666669</c:v>
                      </c:pt>
                      <c:pt idx="417">
                        <c:v>26.216666666666665</c:v>
                      </c:pt>
                      <c:pt idx="418">
                        <c:v>26.166666666666668</c:v>
                      </c:pt>
                      <c:pt idx="419">
                        <c:v>26.366666666666671</c:v>
                      </c:pt>
                      <c:pt idx="420">
                        <c:v>26.450000000000003</c:v>
                      </c:pt>
                      <c:pt idx="421">
                        <c:v>26.433333333333334</c:v>
                      </c:pt>
                      <c:pt idx="422">
                        <c:v>26.383333333333336</c:v>
                      </c:pt>
                      <c:pt idx="423">
                        <c:v>26.333333333333332</c:v>
                      </c:pt>
                      <c:pt idx="424">
                        <c:v>26.083333333333332</c:v>
                      </c:pt>
                      <c:pt idx="425">
                        <c:v>25.766666666666666</c:v>
                      </c:pt>
                      <c:pt idx="426">
                        <c:v>25.450000000000003</c:v>
                      </c:pt>
                      <c:pt idx="427">
                        <c:v>25.166666666666668</c:v>
                      </c:pt>
                      <c:pt idx="428">
                        <c:v>25.3</c:v>
                      </c:pt>
                      <c:pt idx="429">
                        <c:v>25.366666666666671</c:v>
                      </c:pt>
                      <c:pt idx="430">
                        <c:v>25.433333333333334</c:v>
                      </c:pt>
                      <c:pt idx="431">
                        <c:v>25.666666666666671</c:v>
                      </c:pt>
                      <c:pt idx="432">
                        <c:v>26.016666666666666</c:v>
                      </c:pt>
                      <c:pt idx="433">
                        <c:v>26.183333333333334</c:v>
                      </c:pt>
                      <c:pt idx="434">
                        <c:v>26.05</c:v>
                      </c:pt>
                      <c:pt idx="435">
                        <c:v>26.099999999999998</c:v>
                      </c:pt>
                      <c:pt idx="436">
                        <c:v>26.233333333333334</c:v>
                      </c:pt>
                      <c:pt idx="437">
                        <c:v>26.533333333333331</c:v>
                      </c:pt>
                      <c:pt idx="438">
                        <c:v>26.7</c:v>
                      </c:pt>
                      <c:pt idx="439">
                        <c:v>26.8</c:v>
                      </c:pt>
                      <c:pt idx="440">
                        <c:v>26.900000000000002</c:v>
                      </c:pt>
                      <c:pt idx="441">
                        <c:v>26.95</c:v>
                      </c:pt>
                      <c:pt idx="442">
                        <c:v>26.900000000000002</c:v>
                      </c:pt>
                      <c:pt idx="443">
                        <c:v>26.900000000000002</c:v>
                      </c:pt>
                      <c:pt idx="444">
                        <c:v>26.849999999999998</c:v>
                      </c:pt>
                      <c:pt idx="445">
                        <c:v>26.616666666666664</c:v>
                      </c:pt>
                      <c:pt idx="446">
                        <c:v>25.983333333333334</c:v>
                      </c:pt>
                      <c:pt idx="447">
                        <c:v>26.166666666666668</c:v>
                      </c:pt>
                      <c:pt idx="448">
                        <c:v>25.766666666666666</c:v>
                      </c:pt>
                      <c:pt idx="449">
                        <c:v>25.599999999999998</c:v>
                      </c:pt>
                      <c:pt idx="450">
                        <c:v>25.349999999999998</c:v>
                      </c:pt>
                      <c:pt idx="451">
                        <c:v>25</c:v>
                      </c:pt>
                      <c:pt idx="452">
                        <c:v>24.716666666666669</c:v>
                      </c:pt>
                      <c:pt idx="453">
                        <c:v>24.900000000000002</c:v>
                      </c:pt>
                      <c:pt idx="454">
                        <c:v>25.200000000000003</c:v>
                      </c:pt>
                      <c:pt idx="455">
                        <c:v>25.466666666666665</c:v>
                      </c:pt>
                      <c:pt idx="456">
                        <c:v>25.733333333333334</c:v>
                      </c:pt>
                      <c:pt idx="457">
                        <c:v>25.95</c:v>
                      </c:pt>
                      <c:pt idx="458">
                        <c:v>26.233333333333334</c:v>
                      </c:pt>
                      <c:pt idx="459">
                        <c:v>26.5</c:v>
                      </c:pt>
                      <c:pt idx="460">
                        <c:v>26.633333333333329</c:v>
                      </c:pt>
                      <c:pt idx="461">
                        <c:v>26.916666666666668</c:v>
                      </c:pt>
                      <c:pt idx="462">
                        <c:v>27.150000000000002</c:v>
                      </c:pt>
                      <c:pt idx="463">
                        <c:v>27.2</c:v>
                      </c:pt>
                      <c:pt idx="464">
                        <c:v>27.099999999999998</c:v>
                      </c:pt>
                      <c:pt idx="465">
                        <c:v>26.950000000000003</c:v>
                      </c:pt>
                      <c:pt idx="466">
                        <c:v>26.866666666666671</c:v>
                      </c:pt>
                      <c:pt idx="467">
                        <c:v>26.766666666666666</c:v>
                      </c:pt>
                      <c:pt idx="468">
                        <c:v>26.7</c:v>
                      </c:pt>
                      <c:pt idx="469">
                        <c:v>26.683333333333334</c:v>
                      </c:pt>
                      <c:pt idx="470">
                        <c:v>26.533333333333335</c:v>
                      </c:pt>
                      <c:pt idx="471">
                        <c:v>26.333333333333332</c:v>
                      </c:pt>
                      <c:pt idx="472">
                        <c:v>26.2</c:v>
                      </c:pt>
                      <c:pt idx="473">
                        <c:v>25.799999999999997</c:v>
                      </c:pt>
                      <c:pt idx="474">
                        <c:v>25.516666666666666</c:v>
                      </c:pt>
                      <c:pt idx="475">
                        <c:v>25.25</c:v>
                      </c:pt>
                      <c:pt idx="476">
                        <c:v>24.683333333333334</c:v>
                      </c:pt>
                      <c:pt idx="477">
                        <c:v>24.5</c:v>
                      </c:pt>
                      <c:pt idx="478">
                        <c:v>24.816666666666666</c:v>
                      </c:pt>
                      <c:pt idx="479">
                        <c:v>25.216666666666669</c:v>
                      </c:pt>
                      <c:pt idx="480">
                        <c:v>25.516666666666666</c:v>
                      </c:pt>
                      <c:pt idx="481">
                        <c:v>25.816666666666666</c:v>
                      </c:pt>
                      <c:pt idx="482">
                        <c:v>26.133333333333336</c:v>
                      </c:pt>
                      <c:pt idx="483">
                        <c:v>26.466666666666665</c:v>
                      </c:pt>
                      <c:pt idx="484">
                        <c:v>26.616666666666664</c:v>
                      </c:pt>
                      <c:pt idx="485">
                        <c:v>26.866666666666671</c:v>
                      </c:pt>
                      <c:pt idx="486">
                        <c:v>27.016666666666666</c:v>
                      </c:pt>
                      <c:pt idx="487">
                        <c:v>27.049999999999997</c:v>
                      </c:pt>
                      <c:pt idx="488">
                        <c:v>27</c:v>
                      </c:pt>
                      <c:pt idx="489">
                        <c:v>26.900000000000002</c:v>
                      </c:pt>
                      <c:pt idx="490">
                        <c:v>26.733333333333334</c:v>
                      </c:pt>
                      <c:pt idx="491">
                        <c:v>26.549999999999997</c:v>
                      </c:pt>
                      <c:pt idx="492">
                        <c:v>26.266666666666666</c:v>
                      </c:pt>
                      <c:pt idx="493">
                        <c:v>25.900000000000002</c:v>
                      </c:pt>
                      <c:pt idx="494">
                        <c:v>25.966666666666669</c:v>
                      </c:pt>
                      <c:pt idx="495">
                        <c:v>25.799999999999997</c:v>
                      </c:pt>
                      <c:pt idx="496">
                        <c:v>25.683333333333334</c:v>
                      </c:pt>
                      <c:pt idx="497">
                        <c:v>25.650000000000002</c:v>
                      </c:pt>
                      <c:pt idx="498">
                        <c:v>25.466666666666669</c:v>
                      </c:pt>
                      <c:pt idx="499">
                        <c:v>25.016666666666669</c:v>
                      </c:pt>
                      <c:pt idx="500">
                        <c:v>24.966666666666669</c:v>
                      </c:pt>
                      <c:pt idx="501">
                        <c:v>24.900000000000002</c:v>
                      </c:pt>
                      <c:pt idx="502">
                        <c:v>25.166666666666668</c:v>
                      </c:pt>
                      <c:pt idx="503">
                        <c:v>25.433333333333334</c:v>
                      </c:pt>
                      <c:pt idx="504">
                        <c:v>25.633333333333329</c:v>
                      </c:pt>
                      <c:pt idx="505">
                        <c:v>25.816666666666666</c:v>
                      </c:pt>
                      <c:pt idx="506">
                        <c:v>26.133333333333329</c:v>
                      </c:pt>
                      <c:pt idx="507">
                        <c:v>26.366666666666671</c:v>
                      </c:pt>
                      <c:pt idx="508">
                        <c:v>26.583333333333332</c:v>
                      </c:pt>
                      <c:pt idx="509">
                        <c:v>26.716666666666665</c:v>
                      </c:pt>
                      <c:pt idx="510">
                        <c:v>26.816666666666666</c:v>
                      </c:pt>
                      <c:pt idx="511">
                        <c:v>26.900000000000002</c:v>
                      </c:pt>
                      <c:pt idx="512">
                        <c:v>26.783333333333331</c:v>
                      </c:pt>
                      <c:pt idx="513">
                        <c:v>26.666666666666668</c:v>
                      </c:pt>
                      <c:pt idx="514">
                        <c:v>26.166666666666668</c:v>
                      </c:pt>
                      <c:pt idx="515">
                        <c:v>25.866666666666671</c:v>
                      </c:pt>
                      <c:pt idx="516">
                        <c:v>25.899999999999995</c:v>
                      </c:pt>
                      <c:pt idx="517">
                        <c:v>26.083333333333332</c:v>
                      </c:pt>
                      <c:pt idx="518">
                        <c:v>25.950000000000003</c:v>
                      </c:pt>
                      <c:pt idx="519">
                        <c:v>25.716666666666665</c:v>
                      </c:pt>
                      <c:pt idx="520">
                        <c:v>25.549999999999997</c:v>
                      </c:pt>
                      <c:pt idx="521">
                        <c:v>25.5</c:v>
                      </c:pt>
                      <c:pt idx="522">
                        <c:v>25.016666666666669</c:v>
                      </c:pt>
                      <c:pt idx="523">
                        <c:v>24.3</c:v>
                      </c:pt>
                      <c:pt idx="524">
                        <c:v>23.583333333333332</c:v>
                      </c:pt>
                      <c:pt idx="525">
                        <c:v>23.883333333333329</c:v>
                      </c:pt>
                      <c:pt idx="526">
                        <c:v>24.299999999999997</c:v>
                      </c:pt>
                      <c:pt idx="527">
                        <c:v>24.733333333333334</c:v>
                      </c:pt>
                      <c:pt idx="528">
                        <c:v>25.016666666666666</c:v>
                      </c:pt>
                      <c:pt idx="529">
                        <c:v>25.25</c:v>
                      </c:pt>
                      <c:pt idx="530">
                        <c:v>25.400000000000002</c:v>
                      </c:pt>
                      <c:pt idx="531">
                        <c:v>25.599999999999998</c:v>
                      </c:pt>
                      <c:pt idx="532">
                        <c:v>25.816666666666666</c:v>
                      </c:pt>
                      <c:pt idx="533">
                        <c:v>26.016666666666666</c:v>
                      </c:pt>
                      <c:pt idx="534">
                        <c:v>26.049999999999997</c:v>
                      </c:pt>
                      <c:pt idx="535">
                        <c:v>26.3</c:v>
                      </c:pt>
                      <c:pt idx="536">
                        <c:v>26.533333333333331</c:v>
                      </c:pt>
                      <c:pt idx="537">
                        <c:v>26.316666666666663</c:v>
                      </c:pt>
                      <c:pt idx="538">
                        <c:v>25.883333333333329</c:v>
                      </c:pt>
                      <c:pt idx="539">
                        <c:v>25.333333333333332</c:v>
                      </c:pt>
                      <c:pt idx="540">
                        <c:v>25.166666666666668</c:v>
                      </c:pt>
                      <c:pt idx="541">
                        <c:v>25.2</c:v>
                      </c:pt>
                      <c:pt idx="542">
                        <c:v>24.966666666666669</c:v>
                      </c:pt>
                      <c:pt idx="543">
                        <c:v>24.849999999999998</c:v>
                      </c:pt>
                      <c:pt idx="544">
                        <c:v>24.716666666666669</c:v>
                      </c:pt>
                      <c:pt idx="545">
                        <c:v>24.400000000000002</c:v>
                      </c:pt>
                      <c:pt idx="546">
                        <c:v>24.216666666666665</c:v>
                      </c:pt>
                      <c:pt idx="547">
                        <c:v>24.066666666666666</c:v>
                      </c:pt>
                      <c:pt idx="548">
                        <c:v>23.599999999999998</c:v>
                      </c:pt>
                      <c:pt idx="549">
                        <c:v>23.95</c:v>
                      </c:pt>
                      <c:pt idx="550">
                        <c:v>24.383333333333336</c:v>
                      </c:pt>
                      <c:pt idx="551">
                        <c:v>24.666666666666671</c:v>
                      </c:pt>
                      <c:pt idx="552">
                        <c:v>24.933333333333334</c:v>
                      </c:pt>
                      <c:pt idx="553">
                        <c:v>25.233333333333334</c:v>
                      </c:pt>
                      <c:pt idx="554">
                        <c:v>25.366666666666664</c:v>
                      </c:pt>
                      <c:pt idx="555">
                        <c:v>25.5</c:v>
                      </c:pt>
                      <c:pt idx="556">
                        <c:v>25.7</c:v>
                      </c:pt>
                      <c:pt idx="557">
                        <c:v>25.716666666666669</c:v>
                      </c:pt>
                      <c:pt idx="558">
                        <c:v>25.900000000000002</c:v>
                      </c:pt>
                      <c:pt idx="559">
                        <c:v>26.016666666666666</c:v>
                      </c:pt>
                      <c:pt idx="560">
                        <c:v>26.283333333333335</c:v>
                      </c:pt>
                      <c:pt idx="561">
                        <c:v>26.466666666666669</c:v>
                      </c:pt>
                      <c:pt idx="562">
                        <c:v>26</c:v>
                      </c:pt>
                      <c:pt idx="563">
                        <c:v>25.816666666666663</c:v>
                      </c:pt>
                      <c:pt idx="564">
                        <c:v>25.8</c:v>
                      </c:pt>
                      <c:pt idx="565">
                        <c:v>25.200000000000003</c:v>
                      </c:pt>
                      <c:pt idx="566">
                        <c:v>25.116666666666664</c:v>
                      </c:pt>
                      <c:pt idx="567">
                        <c:v>25.366666666666664</c:v>
                      </c:pt>
                      <c:pt idx="568">
                        <c:v>25.016666666666669</c:v>
                      </c:pt>
                      <c:pt idx="569">
                        <c:v>24.849999999999998</c:v>
                      </c:pt>
                      <c:pt idx="570">
                        <c:v>24.8</c:v>
                      </c:pt>
                      <c:pt idx="571">
                        <c:v>24.649999999999995</c:v>
                      </c:pt>
                      <c:pt idx="572">
                        <c:v>24.466666666666669</c:v>
                      </c:pt>
                      <c:pt idx="573">
                        <c:v>24.833333333333332</c:v>
                      </c:pt>
                      <c:pt idx="574">
                        <c:v>25.066666666666663</c:v>
                      </c:pt>
                      <c:pt idx="575">
                        <c:v>25.2</c:v>
                      </c:pt>
                      <c:pt idx="576">
                        <c:v>25.299999999999997</c:v>
                      </c:pt>
                      <c:pt idx="577">
                        <c:v>25.400000000000002</c:v>
                      </c:pt>
                      <c:pt idx="578">
                        <c:v>25.433333333333334</c:v>
                      </c:pt>
                      <c:pt idx="579">
                        <c:v>25.683333333333334</c:v>
                      </c:pt>
                      <c:pt idx="580">
                        <c:v>25.783333333333335</c:v>
                      </c:pt>
                      <c:pt idx="581">
                        <c:v>25.883333333333336</c:v>
                      </c:pt>
                      <c:pt idx="582">
                        <c:v>25.916666666666668</c:v>
                      </c:pt>
                      <c:pt idx="583">
                        <c:v>25.933333333333334</c:v>
                      </c:pt>
                      <c:pt idx="584">
                        <c:v>26.016666666666666</c:v>
                      </c:pt>
                      <c:pt idx="585">
                        <c:v>25.933333333333337</c:v>
                      </c:pt>
                      <c:pt idx="586">
                        <c:v>25.649999999999995</c:v>
                      </c:pt>
                      <c:pt idx="587">
                        <c:v>25.2</c:v>
                      </c:pt>
                      <c:pt idx="588">
                        <c:v>24.783333333333331</c:v>
                      </c:pt>
                      <c:pt idx="589">
                        <c:v>24.416666666666668</c:v>
                      </c:pt>
                      <c:pt idx="590">
                        <c:v>24.083333333333332</c:v>
                      </c:pt>
                      <c:pt idx="591">
                        <c:v>24.033333333333335</c:v>
                      </c:pt>
                      <c:pt idx="592">
                        <c:v>23.75</c:v>
                      </c:pt>
                      <c:pt idx="593">
                        <c:v>23.566666666666666</c:v>
                      </c:pt>
                      <c:pt idx="594">
                        <c:v>23.266666666666666</c:v>
                      </c:pt>
                      <c:pt idx="595">
                        <c:v>23.066666666666666</c:v>
                      </c:pt>
                      <c:pt idx="596">
                        <c:v>23.099999999999998</c:v>
                      </c:pt>
                      <c:pt idx="597">
                        <c:v>23.366666666666664</c:v>
                      </c:pt>
                      <c:pt idx="598">
                        <c:v>23.799999999999997</c:v>
                      </c:pt>
                      <c:pt idx="599">
                        <c:v>24.516666666666666</c:v>
                      </c:pt>
                      <c:pt idx="600">
                        <c:v>24.833333333333332</c:v>
                      </c:pt>
                      <c:pt idx="601">
                        <c:v>24.866666666666664</c:v>
                      </c:pt>
                      <c:pt idx="602">
                        <c:v>25.133333333333336</c:v>
                      </c:pt>
                      <c:pt idx="603">
                        <c:v>25.183333333333334</c:v>
                      </c:pt>
                      <c:pt idx="604">
                        <c:v>25.366666666666671</c:v>
                      </c:pt>
                      <c:pt idx="605">
                        <c:v>25.466666666666669</c:v>
                      </c:pt>
                      <c:pt idx="606">
                        <c:v>25.599999999999998</c:v>
                      </c:pt>
                      <c:pt idx="607">
                        <c:v>25.666666666666661</c:v>
                      </c:pt>
                      <c:pt idx="608">
                        <c:v>25.716666666666665</c:v>
                      </c:pt>
                      <c:pt idx="609">
                        <c:v>25.5</c:v>
                      </c:pt>
                      <c:pt idx="610">
                        <c:v>25.233333333333334</c:v>
                      </c:pt>
                      <c:pt idx="611">
                        <c:v>25</c:v>
                      </c:pt>
                      <c:pt idx="612">
                        <c:v>24.933333333333334</c:v>
                      </c:pt>
                      <c:pt idx="613">
                        <c:v>24.849999999999998</c:v>
                      </c:pt>
                      <c:pt idx="614">
                        <c:v>24.716666666666669</c:v>
                      </c:pt>
                      <c:pt idx="615">
                        <c:v>24.683333333333334</c:v>
                      </c:pt>
                      <c:pt idx="616">
                        <c:v>24.533333333333335</c:v>
                      </c:pt>
                      <c:pt idx="617">
                        <c:v>24.233333333333334</c:v>
                      </c:pt>
                      <c:pt idx="618">
                        <c:v>24.200000000000003</c:v>
                      </c:pt>
                      <c:pt idx="619">
                        <c:v>24.5</c:v>
                      </c:pt>
                      <c:pt idx="620">
                        <c:v>24.283333333333331</c:v>
                      </c:pt>
                      <c:pt idx="621">
                        <c:v>23.8</c:v>
                      </c:pt>
                      <c:pt idx="622">
                        <c:v>23.916666666666668</c:v>
                      </c:pt>
                      <c:pt idx="623">
                        <c:v>24.516666666666666</c:v>
                      </c:pt>
                      <c:pt idx="624">
                        <c:v>24.733333333333334</c:v>
                      </c:pt>
                      <c:pt idx="625">
                        <c:v>24.916666666666668</c:v>
                      </c:pt>
                      <c:pt idx="626">
                        <c:v>25.150000000000002</c:v>
                      </c:pt>
                      <c:pt idx="627">
                        <c:v>25.333333333333332</c:v>
                      </c:pt>
                      <c:pt idx="628">
                        <c:v>25.483333333333334</c:v>
                      </c:pt>
                      <c:pt idx="629">
                        <c:v>25.633333333333329</c:v>
                      </c:pt>
                      <c:pt idx="630">
                        <c:v>25.700000000000003</c:v>
                      </c:pt>
                      <c:pt idx="631">
                        <c:v>26.066666666666666</c:v>
                      </c:pt>
                      <c:pt idx="632">
                        <c:v>26.116666666666664</c:v>
                      </c:pt>
                      <c:pt idx="633">
                        <c:v>25.600000000000005</c:v>
                      </c:pt>
                      <c:pt idx="634">
                        <c:v>25.166666666666668</c:v>
                      </c:pt>
                      <c:pt idx="635">
                        <c:v>24.933333333333337</c:v>
                      </c:pt>
                      <c:pt idx="636">
                        <c:v>24.916666666666668</c:v>
                      </c:pt>
                      <c:pt idx="637">
                        <c:v>24.816666666666666</c:v>
                      </c:pt>
                      <c:pt idx="638">
                        <c:v>24.583333333333332</c:v>
                      </c:pt>
                      <c:pt idx="639">
                        <c:v>23.833333333333332</c:v>
                      </c:pt>
                      <c:pt idx="640">
                        <c:v>23.75</c:v>
                      </c:pt>
                      <c:pt idx="641">
                        <c:v>23.566666666666666</c:v>
                      </c:pt>
                      <c:pt idx="642">
                        <c:v>22.966666666666669</c:v>
                      </c:pt>
                      <c:pt idx="643">
                        <c:v>22.883333333333336</c:v>
                      </c:pt>
                      <c:pt idx="644">
                        <c:v>22.883333333333329</c:v>
                      </c:pt>
                      <c:pt idx="645">
                        <c:v>23.333333333333339</c:v>
                      </c:pt>
                      <c:pt idx="646">
                        <c:v>23.583333333333339</c:v>
                      </c:pt>
                      <c:pt idx="647">
                        <c:v>24.150000000000002</c:v>
                      </c:pt>
                      <c:pt idx="648">
                        <c:v>24.366666666666664</c:v>
                      </c:pt>
                      <c:pt idx="649">
                        <c:v>24.366666666666664</c:v>
                      </c:pt>
                      <c:pt idx="650">
                        <c:v>24.650000000000002</c:v>
                      </c:pt>
                      <c:pt idx="651">
                        <c:v>24.933333333333334</c:v>
                      </c:pt>
                      <c:pt idx="652">
                        <c:v>25.3</c:v>
                      </c:pt>
                      <c:pt idx="653">
                        <c:v>25.433333333333337</c:v>
                      </c:pt>
                      <c:pt idx="654">
                        <c:v>25.383333333333329</c:v>
                      </c:pt>
                      <c:pt idx="655">
                        <c:v>25.283333333333331</c:v>
                      </c:pt>
                      <c:pt idx="656">
                        <c:v>25.2</c:v>
                      </c:pt>
                      <c:pt idx="657">
                        <c:v>24.899999999999995</c:v>
                      </c:pt>
                      <c:pt idx="658">
                        <c:v>24.533333333333335</c:v>
                      </c:pt>
                      <c:pt idx="659">
                        <c:v>24.216666666666669</c:v>
                      </c:pt>
                      <c:pt idx="660">
                        <c:v>24.116666666666664</c:v>
                      </c:pt>
                      <c:pt idx="661">
                        <c:v>24.25</c:v>
                      </c:pt>
                      <c:pt idx="662">
                        <c:v>23.816666666666666</c:v>
                      </c:pt>
                      <c:pt idx="663">
                        <c:v>23.099999999999998</c:v>
                      </c:pt>
                      <c:pt idx="664">
                        <c:v>22.833333333333332</c:v>
                      </c:pt>
                      <c:pt idx="665">
                        <c:v>22.683333333333334</c:v>
                      </c:pt>
                      <c:pt idx="666">
                        <c:v>22.400000000000002</c:v>
                      </c:pt>
                      <c:pt idx="667">
                        <c:v>22.05</c:v>
                      </c:pt>
                      <c:pt idx="668">
                        <c:v>21.933333333333334</c:v>
                      </c:pt>
                      <c:pt idx="669">
                        <c:v>22.316666666666666</c:v>
                      </c:pt>
                      <c:pt idx="670">
                        <c:v>22.5</c:v>
                      </c:pt>
                      <c:pt idx="671">
                        <c:v>22.866666666666664</c:v>
                      </c:pt>
                      <c:pt idx="672">
                        <c:v>23.516666666666666</c:v>
                      </c:pt>
                      <c:pt idx="673">
                        <c:v>23.933333333333334</c:v>
                      </c:pt>
                      <c:pt idx="674">
                        <c:v>24.333333333333332</c:v>
                      </c:pt>
                      <c:pt idx="675">
                        <c:v>24.716666666666669</c:v>
                      </c:pt>
                      <c:pt idx="676">
                        <c:v>24.916666666666668</c:v>
                      </c:pt>
                      <c:pt idx="677">
                        <c:v>24.950000000000003</c:v>
                      </c:pt>
                      <c:pt idx="678">
                        <c:v>24.866666666666664</c:v>
                      </c:pt>
                      <c:pt idx="679">
                        <c:v>24.983333333333334</c:v>
                      </c:pt>
                      <c:pt idx="680">
                        <c:v>25.016666666666669</c:v>
                      </c:pt>
                      <c:pt idx="681">
                        <c:v>24.799999999999997</c:v>
                      </c:pt>
                      <c:pt idx="682">
                        <c:v>24.666666666666668</c:v>
                      </c:pt>
                      <c:pt idx="683">
                        <c:v>24.666666666666668</c:v>
                      </c:pt>
                      <c:pt idx="684">
                        <c:v>24.483333333333334</c:v>
                      </c:pt>
                      <c:pt idx="685">
                        <c:v>24.400000000000002</c:v>
                      </c:pt>
                      <c:pt idx="686">
                        <c:v>24.099999999999998</c:v>
                      </c:pt>
                      <c:pt idx="687">
                        <c:v>23.533333333333331</c:v>
                      </c:pt>
                      <c:pt idx="688">
                        <c:v>23.133333333333329</c:v>
                      </c:pt>
                      <c:pt idx="689">
                        <c:v>23.099999999999998</c:v>
                      </c:pt>
                      <c:pt idx="690">
                        <c:v>23.266666666666666</c:v>
                      </c:pt>
                      <c:pt idx="691">
                        <c:v>22.583333333333339</c:v>
                      </c:pt>
                      <c:pt idx="692">
                        <c:v>22.399999999999995</c:v>
                      </c:pt>
                      <c:pt idx="693">
                        <c:v>22.866666666666664</c:v>
                      </c:pt>
                      <c:pt idx="694">
                        <c:v>23.016666666666666</c:v>
                      </c:pt>
                      <c:pt idx="695">
                        <c:v>23.216666666666669</c:v>
                      </c:pt>
                      <c:pt idx="696">
                        <c:v>23.666666666666668</c:v>
                      </c:pt>
                      <c:pt idx="697">
                        <c:v>23.933333333333334</c:v>
                      </c:pt>
                      <c:pt idx="698">
                        <c:v>24.133333333333336</c:v>
                      </c:pt>
                      <c:pt idx="699">
                        <c:v>24.349999999999998</c:v>
                      </c:pt>
                      <c:pt idx="700">
                        <c:v>24.349999999999998</c:v>
                      </c:pt>
                      <c:pt idx="701">
                        <c:v>24.700000000000003</c:v>
                      </c:pt>
                      <c:pt idx="702">
                        <c:v>24.866666666666664</c:v>
                      </c:pt>
                      <c:pt idx="703">
                        <c:v>24.916666666666668</c:v>
                      </c:pt>
                      <c:pt idx="704">
                        <c:v>24.950000000000003</c:v>
                      </c:pt>
                      <c:pt idx="705">
                        <c:v>24.649999999999995</c:v>
                      </c:pt>
                      <c:pt idx="706">
                        <c:v>24.533333333333335</c:v>
                      </c:pt>
                      <c:pt idx="707">
                        <c:v>24.316666666666663</c:v>
                      </c:pt>
                      <c:pt idx="708">
                        <c:v>24.016666666666666</c:v>
                      </c:pt>
                      <c:pt idx="709">
                        <c:v>23.7</c:v>
                      </c:pt>
                      <c:pt idx="710">
                        <c:v>23.75</c:v>
                      </c:pt>
                      <c:pt idx="711">
                        <c:v>23.866666666666664</c:v>
                      </c:pt>
                      <c:pt idx="712">
                        <c:v>23.650000000000002</c:v>
                      </c:pt>
                      <c:pt idx="713">
                        <c:v>23.433333333333337</c:v>
                      </c:pt>
                      <c:pt idx="714">
                        <c:v>23.533333333333331</c:v>
                      </c:pt>
                      <c:pt idx="715">
                        <c:v>23.633333333333336</c:v>
                      </c:pt>
                      <c:pt idx="716">
                        <c:v>23.149999999999995</c:v>
                      </c:pt>
                      <c:pt idx="717">
                        <c:v>23.083333333333332</c:v>
                      </c:pt>
                      <c:pt idx="718">
                        <c:v>23.45</c:v>
                      </c:pt>
                      <c:pt idx="719">
                        <c:v>23.900000000000002</c:v>
                      </c:pt>
                      <c:pt idx="720">
                        <c:v>24.066666666666663</c:v>
                      </c:pt>
                      <c:pt idx="721">
                        <c:v>24.266666666666666</c:v>
                      </c:pt>
                      <c:pt idx="722">
                        <c:v>24.599999999999998</c:v>
                      </c:pt>
                      <c:pt idx="723">
                        <c:v>24.783333333333331</c:v>
                      </c:pt>
                      <c:pt idx="724">
                        <c:v>24.8</c:v>
                      </c:pt>
                      <c:pt idx="725">
                        <c:v>25.066666666666663</c:v>
                      </c:pt>
                      <c:pt idx="726">
                        <c:v>25.049999999999997</c:v>
                      </c:pt>
                      <c:pt idx="727">
                        <c:v>25.2</c:v>
                      </c:pt>
                      <c:pt idx="728">
                        <c:v>25.416666666666668</c:v>
                      </c:pt>
                      <c:pt idx="729">
                        <c:v>25.25</c:v>
                      </c:pt>
                      <c:pt idx="730">
                        <c:v>24.766666666666666</c:v>
                      </c:pt>
                      <c:pt idx="731">
                        <c:v>24.333333333333332</c:v>
                      </c:pt>
                      <c:pt idx="732">
                        <c:v>24.183333333333334</c:v>
                      </c:pt>
                      <c:pt idx="733">
                        <c:v>23.900000000000002</c:v>
                      </c:pt>
                      <c:pt idx="734">
                        <c:v>23.799999999999997</c:v>
                      </c:pt>
                      <c:pt idx="735">
                        <c:v>23.583333333333332</c:v>
                      </c:pt>
                      <c:pt idx="736">
                        <c:v>23.316666666666666</c:v>
                      </c:pt>
                      <c:pt idx="737">
                        <c:v>23.266666666666669</c:v>
                      </c:pt>
                      <c:pt idx="738">
                        <c:v>22.816666666666663</c:v>
                      </c:pt>
                      <c:pt idx="739">
                        <c:v>22.633333333333329</c:v>
                      </c:pt>
                      <c:pt idx="740">
                        <c:v>23.066666666666666</c:v>
                      </c:pt>
                      <c:pt idx="741">
                        <c:v>23.483333333333334</c:v>
                      </c:pt>
                      <c:pt idx="742">
                        <c:v>23.599999999999998</c:v>
                      </c:pt>
                      <c:pt idx="743">
                        <c:v>23.933333333333334</c:v>
                      </c:pt>
                      <c:pt idx="744">
                        <c:v>24.216666666666669</c:v>
                      </c:pt>
                      <c:pt idx="745">
                        <c:v>24.283333333333335</c:v>
                      </c:pt>
                      <c:pt idx="746">
                        <c:v>24.416666666666668</c:v>
                      </c:pt>
                      <c:pt idx="747">
                        <c:v>24.533333333333331</c:v>
                      </c:pt>
                      <c:pt idx="748">
                        <c:v>24.666666666666668</c:v>
                      </c:pt>
                      <c:pt idx="749">
                        <c:v>24.900000000000002</c:v>
                      </c:pt>
                      <c:pt idx="750">
                        <c:v>25</c:v>
                      </c:pt>
                      <c:pt idx="751">
                        <c:v>24.916666666666668</c:v>
                      </c:pt>
                      <c:pt idx="752">
                        <c:v>24.849999999999998</c:v>
                      </c:pt>
                      <c:pt idx="753">
                        <c:v>24.633333333333336</c:v>
                      </c:pt>
                      <c:pt idx="754">
                        <c:v>24.566666666666666</c:v>
                      </c:pt>
                      <c:pt idx="755">
                        <c:v>24.233333333333334</c:v>
                      </c:pt>
                      <c:pt idx="756">
                        <c:v>24.166666666666668</c:v>
                      </c:pt>
                      <c:pt idx="757">
                        <c:v>24.033333333333331</c:v>
                      </c:pt>
                      <c:pt idx="758">
                        <c:v>23.883333333333336</c:v>
                      </c:pt>
                      <c:pt idx="759">
                        <c:v>23.583333333333332</c:v>
                      </c:pt>
                      <c:pt idx="760">
                        <c:v>23.616666666666664</c:v>
                      </c:pt>
                      <c:pt idx="761">
                        <c:v>23.583333333333332</c:v>
                      </c:pt>
                      <c:pt idx="762">
                        <c:v>23.333333333333332</c:v>
                      </c:pt>
                      <c:pt idx="763">
                        <c:v>23.166666666666668</c:v>
                      </c:pt>
                      <c:pt idx="764">
                        <c:v>22.933333333333334</c:v>
                      </c:pt>
                      <c:pt idx="765">
                        <c:v>23.150000000000002</c:v>
                      </c:pt>
                      <c:pt idx="766">
                        <c:v>23.400000000000002</c:v>
                      </c:pt>
                      <c:pt idx="767">
                        <c:v>23.766666666666666</c:v>
                      </c:pt>
                      <c:pt idx="768">
                        <c:v>24.066666666666663</c:v>
                      </c:pt>
                      <c:pt idx="769">
                        <c:v>24.3</c:v>
                      </c:pt>
                      <c:pt idx="770">
                        <c:v>24.366666666666671</c:v>
                      </c:pt>
                      <c:pt idx="771">
                        <c:v>24.416666666666668</c:v>
                      </c:pt>
                      <c:pt idx="772">
                        <c:v>24.683333333333334</c:v>
                      </c:pt>
                      <c:pt idx="773">
                        <c:v>24.966666666666665</c:v>
                      </c:pt>
                      <c:pt idx="774">
                        <c:v>25.216666666666665</c:v>
                      </c:pt>
                      <c:pt idx="775">
                        <c:v>25.45</c:v>
                      </c:pt>
                      <c:pt idx="776">
                        <c:v>25.533333333333335</c:v>
                      </c:pt>
                      <c:pt idx="777">
                        <c:v>25.233333333333334</c:v>
                      </c:pt>
                      <c:pt idx="778">
                        <c:v>24.966666666666669</c:v>
                      </c:pt>
                      <c:pt idx="779">
                        <c:v>24.900000000000002</c:v>
                      </c:pt>
                      <c:pt idx="780">
                        <c:v>24.716666666666669</c:v>
                      </c:pt>
                      <c:pt idx="781">
                        <c:v>24.150000000000002</c:v>
                      </c:pt>
                      <c:pt idx="782">
                        <c:v>23.816666666666663</c:v>
                      </c:pt>
                      <c:pt idx="783">
                        <c:v>23.933333333333334</c:v>
                      </c:pt>
                      <c:pt idx="784">
                        <c:v>24.083333333333332</c:v>
                      </c:pt>
                      <c:pt idx="785">
                        <c:v>23.416666666666668</c:v>
                      </c:pt>
                      <c:pt idx="786">
                        <c:v>23.083333333333332</c:v>
                      </c:pt>
                      <c:pt idx="787">
                        <c:v>23</c:v>
                      </c:pt>
                      <c:pt idx="788">
                        <c:v>22.833333333333329</c:v>
                      </c:pt>
                      <c:pt idx="789">
                        <c:v>22.933333333333334</c:v>
                      </c:pt>
                      <c:pt idx="790">
                        <c:v>23.3</c:v>
                      </c:pt>
                      <c:pt idx="791">
                        <c:v>23.733333333333334</c:v>
                      </c:pt>
                      <c:pt idx="792">
                        <c:v>24.25</c:v>
                      </c:pt>
                      <c:pt idx="793">
                        <c:v>24.366666666666664</c:v>
                      </c:pt>
                      <c:pt idx="794">
                        <c:v>24.466666666666669</c:v>
                      </c:pt>
                      <c:pt idx="795">
                        <c:v>24.666666666666668</c:v>
                      </c:pt>
                      <c:pt idx="796">
                        <c:v>24.866666666666671</c:v>
                      </c:pt>
                      <c:pt idx="797">
                        <c:v>24.966666666666669</c:v>
                      </c:pt>
                      <c:pt idx="798">
                        <c:v>25.099999999999998</c:v>
                      </c:pt>
                      <c:pt idx="799">
                        <c:v>25.049999999999997</c:v>
                      </c:pt>
                      <c:pt idx="800">
                        <c:v>25.183333333333334</c:v>
                      </c:pt>
                      <c:pt idx="801">
                        <c:v>25.066666666666666</c:v>
                      </c:pt>
                      <c:pt idx="802">
                        <c:v>24.650000000000002</c:v>
                      </c:pt>
                      <c:pt idx="803">
                        <c:v>24.25</c:v>
                      </c:pt>
                      <c:pt idx="804">
                        <c:v>24</c:v>
                      </c:pt>
                      <c:pt idx="805">
                        <c:v>23.900000000000002</c:v>
                      </c:pt>
                      <c:pt idx="806">
                        <c:v>23.8</c:v>
                      </c:pt>
                      <c:pt idx="807">
                        <c:v>23.616666666666664</c:v>
                      </c:pt>
                      <c:pt idx="808">
                        <c:v>23.333333333333332</c:v>
                      </c:pt>
                      <c:pt idx="809">
                        <c:v>23.183333333333337</c:v>
                      </c:pt>
                      <c:pt idx="810">
                        <c:v>23.05</c:v>
                      </c:pt>
                      <c:pt idx="811">
                        <c:v>23.05</c:v>
                      </c:pt>
                      <c:pt idx="812">
                        <c:v>22.683333333333334</c:v>
                      </c:pt>
                      <c:pt idx="813">
                        <c:v>22.983333333333331</c:v>
                      </c:pt>
                      <c:pt idx="814">
                        <c:v>23.383333333333336</c:v>
                      </c:pt>
                      <c:pt idx="815">
                        <c:v>23.849999999999998</c:v>
                      </c:pt>
                      <c:pt idx="816">
                        <c:v>24.183333333333334</c:v>
                      </c:pt>
                      <c:pt idx="817">
                        <c:v>24.349999999999998</c:v>
                      </c:pt>
                      <c:pt idx="818">
                        <c:v>24.483333333333331</c:v>
                      </c:pt>
                      <c:pt idx="819">
                        <c:v>24.766666666666666</c:v>
                      </c:pt>
                      <c:pt idx="820">
                        <c:v>24.866666666666664</c:v>
                      </c:pt>
                      <c:pt idx="821">
                        <c:v>25.083333333333329</c:v>
                      </c:pt>
                      <c:pt idx="822">
                        <c:v>25.283333333333331</c:v>
                      </c:pt>
                      <c:pt idx="823">
                        <c:v>25.233333333333334</c:v>
                      </c:pt>
                      <c:pt idx="824">
                        <c:v>25.3</c:v>
                      </c:pt>
                      <c:pt idx="825">
                        <c:v>25.25</c:v>
                      </c:pt>
                      <c:pt idx="826">
                        <c:v>25.016666666666666</c:v>
                      </c:pt>
                      <c:pt idx="827">
                        <c:v>24.883333333333336</c:v>
                      </c:pt>
                      <c:pt idx="828">
                        <c:v>24.716666666666669</c:v>
                      </c:pt>
                      <c:pt idx="829">
                        <c:v>24.566666666666666</c:v>
                      </c:pt>
                      <c:pt idx="830">
                        <c:v>24.283333333333331</c:v>
                      </c:pt>
                      <c:pt idx="831">
                        <c:v>24.066666666666674</c:v>
                      </c:pt>
                      <c:pt idx="832">
                        <c:v>23.683333333333334</c:v>
                      </c:pt>
                      <c:pt idx="833">
                        <c:v>23.433333333333334</c:v>
                      </c:pt>
                      <c:pt idx="834">
                        <c:v>23.450000000000003</c:v>
                      </c:pt>
                      <c:pt idx="835">
                        <c:v>22.783333333333335</c:v>
                      </c:pt>
                      <c:pt idx="836">
                        <c:v>22.400000000000002</c:v>
                      </c:pt>
                      <c:pt idx="837">
                        <c:v>22.783333333333331</c:v>
                      </c:pt>
                      <c:pt idx="838">
                        <c:v>23.633333333333329</c:v>
                      </c:pt>
                      <c:pt idx="839">
                        <c:v>23.983333333333334</c:v>
                      </c:pt>
                      <c:pt idx="840">
                        <c:v>24.316666666666666</c:v>
                      </c:pt>
                      <c:pt idx="841">
                        <c:v>24.466666666666665</c:v>
                      </c:pt>
                      <c:pt idx="842">
                        <c:v>24.633333333333336</c:v>
                      </c:pt>
                      <c:pt idx="843">
                        <c:v>24.983333333333334</c:v>
                      </c:pt>
                      <c:pt idx="844">
                        <c:v>25.150000000000002</c:v>
                      </c:pt>
                      <c:pt idx="845">
                        <c:v>25.2</c:v>
                      </c:pt>
                      <c:pt idx="846">
                        <c:v>25.283333333333331</c:v>
                      </c:pt>
                      <c:pt idx="847">
                        <c:v>25.400000000000002</c:v>
                      </c:pt>
                      <c:pt idx="848">
                        <c:v>25.433333333333334</c:v>
                      </c:pt>
                      <c:pt idx="849">
                        <c:v>25.433333333333337</c:v>
                      </c:pt>
                      <c:pt idx="850">
                        <c:v>25.416666666666668</c:v>
                      </c:pt>
                      <c:pt idx="851">
                        <c:v>25.450000000000003</c:v>
                      </c:pt>
                      <c:pt idx="852">
                        <c:v>25.383333333333336</c:v>
                      </c:pt>
                      <c:pt idx="853">
                        <c:v>25.55</c:v>
                      </c:pt>
                      <c:pt idx="854">
                        <c:v>25.483333333333334</c:v>
                      </c:pt>
                      <c:pt idx="855">
                        <c:v>25.400000000000002</c:v>
                      </c:pt>
                      <c:pt idx="856">
                        <c:v>25.233333333333331</c:v>
                      </c:pt>
                      <c:pt idx="857">
                        <c:v>24.983333333333334</c:v>
                      </c:pt>
                      <c:pt idx="858">
                        <c:v>25.05</c:v>
                      </c:pt>
                      <c:pt idx="859">
                        <c:v>25.5</c:v>
                      </c:pt>
                      <c:pt idx="860">
                        <c:v>26.183333333333337</c:v>
                      </c:pt>
                      <c:pt idx="861">
                        <c:v>25.533333333333331</c:v>
                      </c:pt>
                      <c:pt idx="862">
                        <c:v>25.333333333333332</c:v>
                      </c:pt>
                      <c:pt idx="863">
                        <c:v>25.266666666666666</c:v>
                      </c:pt>
                      <c:pt idx="864">
                        <c:v>25.516666666666666</c:v>
                      </c:pt>
                      <c:pt idx="865">
                        <c:v>26</c:v>
                      </c:pt>
                      <c:pt idx="866">
                        <c:v>26.466666666666669</c:v>
                      </c:pt>
                      <c:pt idx="867">
                        <c:v>26.466666666666665</c:v>
                      </c:pt>
                      <c:pt idx="868">
                        <c:v>26.75</c:v>
                      </c:pt>
                      <c:pt idx="869">
                        <c:v>26.916666666666668</c:v>
                      </c:pt>
                      <c:pt idx="870">
                        <c:v>26.75</c:v>
                      </c:pt>
                      <c:pt idx="871">
                        <c:v>26.716666666666665</c:v>
                      </c:pt>
                      <c:pt idx="872">
                        <c:v>26.666666666666668</c:v>
                      </c:pt>
                      <c:pt idx="873">
                        <c:v>26.5</c:v>
                      </c:pt>
                      <c:pt idx="874">
                        <c:v>26.383333333333336</c:v>
                      </c:pt>
                      <c:pt idx="875">
                        <c:v>26.116666666666664</c:v>
                      </c:pt>
                      <c:pt idx="876">
                        <c:v>26.133333333333336</c:v>
                      </c:pt>
                      <c:pt idx="877">
                        <c:v>26.083333333333332</c:v>
                      </c:pt>
                      <c:pt idx="878">
                        <c:v>26.366666666666671</c:v>
                      </c:pt>
                      <c:pt idx="879">
                        <c:v>26.450000000000003</c:v>
                      </c:pt>
                      <c:pt idx="880">
                        <c:v>26.383333333333336</c:v>
                      </c:pt>
                      <c:pt idx="881">
                        <c:v>26.283333333333335</c:v>
                      </c:pt>
                      <c:pt idx="882">
                        <c:v>25</c:v>
                      </c:pt>
                      <c:pt idx="883">
                        <c:v>25.266666666666666</c:v>
                      </c:pt>
                      <c:pt idx="884">
                        <c:v>25.583333333333332</c:v>
                      </c:pt>
                      <c:pt idx="885">
                        <c:v>25.683333333333334</c:v>
                      </c:pt>
                      <c:pt idx="886">
                        <c:v>24.716666666666669</c:v>
                      </c:pt>
                      <c:pt idx="887">
                        <c:v>24.433333333333326</c:v>
                      </c:pt>
                      <c:pt idx="888">
                        <c:v>25.116666666666671</c:v>
                      </c:pt>
                      <c:pt idx="889">
                        <c:v>25.5</c:v>
                      </c:pt>
                      <c:pt idx="890">
                        <c:v>25.95</c:v>
                      </c:pt>
                      <c:pt idx="891">
                        <c:v>26.516666666666666</c:v>
                      </c:pt>
                      <c:pt idx="892">
                        <c:v>26.55</c:v>
                      </c:pt>
                      <c:pt idx="893">
                        <c:v>26.583333333333332</c:v>
                      </c:pt>
                      <c:pt idx="894">
                        <c:v>26.883333333333336</c:v>
                      </c:pt>
                      <c:pt idx="895">
                        <c:v>26.816666666666666</c:v>
                      </c:pt>
                      <c:pt idx="896">
                        <c:v>26.883333333333336</c:v>
                      </c:pt>
                      <c:pt idx="897">
                        <c:v>26.516666666666666</c:v>
                      </c:pt>
                      <c:pt idx="898">
                        <c:v>26.516666666666666</c:v>
                      </c:pt>
                      <c:pt idx="899">
                        <c:v>26.366666666666664</c:v>
                      </c:pt>
                      <c:pt idx="900">
                        <c:v>26.200000000000003</c:v>
                      </c:pt>
                      <c:pt idx="901">
                        <c:v>25.966666666666669</c:v>
                      </c:pt>
                      <c:pt idx="902">
                        <c:v>25.55</c:v>
                      </c:pt>
                      <c:pt idx="903">
                        <c:v>25.3</c:v>
                      </c:pt>
                      <c:pt idx="904">
                        <c:v>24.866666666666664</c:v>
                      </c:pt>
                      <c:pt idx="905">
                        <c:v>24.716666666666669</c:v>
                      </c:pt>
                      <c:pt idx="906">
                        <c:v>24.833333333333339</c:v>
                      </c:pt>
                      <c:pt idx="907">
                        <c:v>24.8</c:v>
                      </c:pt>
                      <c:pt idx="908">
                        <c:v>24.933333333333334</c:v>
                      </c:pt>
                      <c:pt idx="909">
                        <c:v>24.866666666666671</c:v>
                      </c:pt>
                      <c:pt idx="910">
                        <c:v>25.283333333333335</c:v>
                      </c:pt>
                      <c:pt idx="911">
                        <c:v>24.95</c:v>
                      </c:pt>
                      <c:pt idx="912">
                        <c:v>24.650000000000002</c:v>
                      </c:pt>
                      <c:pt idx="913">
                        <c:v>24.583333333333332</c:v>
                      </c:pt>
                      <c:pt idx="914">
                        <c:v>24.733333333333334</c:v>
                      </c:pt>
                      <c:pt idx="915">
                        <c:v>24.966666666666669</c:v>
                      </c:pt>
                      <c:pt idx="916">
                        <c:v>25.299999999999997</c:v>
                      </c:pt>
                      <c:pt idx="917">
                        <c:v>25.533333333333331</c:v>
                      </c:pt>
                      <c:pt idx="918">
                        <c:v>25.766666666666669</c:v>
                      </c:pt>
                      <c:pt idx="919">
                        <c:v>25.716666666666669</c:v>
                      </c:pt>
                      <c:pt idx="920">
                        <c:v>25.833333333333332</c:v>
                      </c:pt>
                      <c:pt idx="921">
                        <c:v>25.55</c:v>
                      </c:pt>
                      <c:pt idx="922">
                        <c:v>25.349999999999998</c:v>
                      </c:pt>
                      <c:pt idx="923">
                        <c:v>25.400000000000002</c:v>
                      </c:pt>
                      <c:pt idx="924">
                        <c:v>25.416666666666668</c:v>
                      </c:pt>
                      <c:pt idx="925">
                        <c:v>24.833333333333332</c:v>
                      </c:pt>
                      <c:pt idx="926">
                        <c:v>24.599999999999998</c:v>
                      </c:pt>
                      <c:pt idx="927">
                        <c:v>24.400000000000002</c:v>
                      </c:pt>
                      <c:pt idx="928">
                        <c:v>24.233333333333334</c:v>
                      </c:pt>
                      <c:pt idx="929">
                        <c:v>24.033333333333335</c:v>
                      </c:pt>
                      <c:pt idx="930">
                        <c:v>23.883333333333329</c:v>
                      </c:pt>
                      <c:pt idx="931">
                        <c:v>23.766666666666666</c:v>
                      </c:pt>
                      <c:pt idx="932">
                        <c:v>23.716666666666665</c:v>
                      </c:pt>
                      <c:pt idx="933">
                        <c:v>23.633333333333329</c:v>
                      </c:pt>
                      <c:pt idx="934">
                        <c:v>23.716666666666669</c:v>
                      </c:pt>
                      <c:pt idx="935">
                        <c:v>24.049999999999997</c:v>
                      </c:pt>
                      <c:pt idx="936">
                        <c:v>24.350000000000005</c:v>
                      </c:pt>
                      <c:pt idx="937">
                        <c:v>24.599999999999998</c:v>
                      </c:pt>
                      <c:pt idx="938">
                        <c:v>24.75</c:v>
                      </c:pt>
                      <c:pt idx="939">
                        <c:v>25.033333333333331</c:v>
                      </c:pt>
                      <c:pt idx="940">
                        <c:v>25.266666666666666</c:v>
                      </c:pt>
                      <c:pt idx="941">
                        <c:v>25.5</c:v>
                      </c:pt>
                      <c:pt idx="942">
                        <c:v>25.600000000000005</c:v>
                      </c:pt>
                      <c:pt idx="943">
                        <c:v>25.516666666666666</c:v>
                      </c:pt>
                      <c:pt idx="944">
                        <c:v>25.583333333333332</c:v>
                      </c:pt>
                      <c:pt idx="945">
                        <c:v>25.5</c:v>
                      </c:pt>
                      <c:pt idx="946">
                        <c:v>25.400000000000002</c:v>
                      </c:pt>
                      <c:pt idx="947">
                        <c:v>25.266666666666666</c:v>
                      </c:pt>
                      <c:pt idx="948">
                        <c:v>25.233333333333334</c:v>
                      </c:pt>
                      <c:pt idx="949">
                        <c:v>25.333333333333332</c:v>
                      </c:pt>
                      <c:pt idx="950">
                        <c:v>25.433333333333334</c:v>
                      </c:pt>
                      <c:pt idx="951">
                        <c:v>25.299999999999997</c:v>
                      </c:pt>
                      <c:pt idx="952">
                        <c:v>25.033333333333335</c:v>
                      </c:pt>
                      <c:pt idx="953">
                        <c:v>24.599999999999998</c:v>
                      </c:pt>
                      <c:pt idx="954">
                        <c:v>24.299999999999997</c:v>
                      </c:pt>
                      <c:pt idx="955">
                        <c:v>23.950000000000003</c:v>
                      </c:pt>
                      <c:pt idx="956">
                        <c:v>23.833333333333332</c:v>
                      </c:pt>
                      <c:pt idx="957">
                        <c:v>24.216666666666669</c:v>
                      </c:pt>
                      <c:pt idx="958">
                        <c:v>24.400000000000002</c:v>
                      </c:pt>
                      <c:pt idx="959">
                        <c:v>24.599999999999998</c:v>
                      </c:pt>
                      <c:pt idx="960">
                        <c:v>24.766666666666666</c:v>
                      </c:pt>
                      <c:pt idx="961">
                        <c:v>24.933333333333334</c:v>
                      </c:pt>
                      <c:pt idx="962">
                        <c:v>25.066666666666663</c:v>
                      </c:pt>
                      <c:pt idx="963">
                        <c:v>25.266666666666666</c:v>
                      </c:pt>
                      <c:pt idx="964">
                        <c:v>25.433333333333334</c:v>
                      </c:pt>
                      <c:pt idx="965">
                        <c:v>25.516666666666666</c:v>
                      </c:pt>
                      <c:pt idx="966">
                        <c:v>25.549999999999997</c:v>
                      </c:pt>
                      <c:pt idx="967">
                        <c:v>25.7</c:v>
                      </c:pt>
                      <c:pt idx="968">
                        <c:v>25.733333333333334</c:v>
                      </c:pt>
                      <c:pt idx="969">
                        <c:v>25.633333333333336</c:v>
                      </c:pt>
                      <c:pt idx="970">
                        <c:v>25.116666666666664</c:v>
                      </c:pt>
                      <c:pt idx="971">
                        <c:v>24.866666666666664</c:v>
                      </c:pt>
                      <c:pt idx="972">
                        <c:v>24.75</c:v>
                      </c:pt>
                      <c:pt idx="973">
                        <c:v>24.7</c:v>
                      </c:pt>
                      <c:pt idx="974">
                        <c:v>24.533333333333335</c:v>
                      </c:pt>
                      <c:pt idx="975">
                        <c:v>24.25</c:v>
                      </c:pt>
                      <c:pt idx="976">
                        <c:v>23.983333333333334</c:v>
                      </c:pt>
                      <c:pt idx="977">
                        <c:v>23.683333333333334</c:v>
                      </c:pt>
                      <c:pt idx="978">
                        <c:v>23.516666666666666</c:v>
                      </c:pt>
                      <c:pt idx="979">
                        <c:v>23.266666666666666</c:v>
                      </c:pt>
                      <c:pt idx="980">
                        <c:v>23.366666666666671</c:v>
                      </c:pt>
                      <c:pt idx="981">
                        <c:v>23.583333333333332</c:v>
                      </c:pt>
                      <c:pt idx="982">
                        <c:v>23.883333333333336</c:v>
                      </c:pt>
                      <c:pt idx="983">
                        <c:v>24.183333333333337</c:v>
                      </c:pt>
                      <c:pt idx="984">
                        <c:v>24.383333333333336</c:v>
                      </c:pt>
                      <c:pt idx="985">
                        <c:v>24.533333333333331</c:v>
                      </c:pt>
                      <c:pt idx="986">
                        <c:v>24.650000000000002</c:v>
                      </c:pt>
                      <c:pt idx="987">
                        <c:v>24.816666666666666</c:v>
                      </c:pt>
                      <c:pt idx="988">
                        <c:v>24.866666666666671</c:v>
                      </c:pt>
                      <c:pt idx="989">
                        <c:v>25.116666666666664</c:v>
                      </c:pt>
                      <c:pt idx="990">
                        <c:v>25.466666666666669</c:v>
                      </c:pt>
                      <c:pt idx="991">
                        <c:v>25.516666666666666</c:v>
                      </c:pt>
                      <c:pt idx="992">
                        <c:v>25.599999999999998</c:v>
                      </c:pt>
                      <c:pt idx="993">
                        <c:v>25.299999999999997</c:v>
                      </c:pt>
                      <c:pt idx="994">
                        <c:v>25.016666666666666</c:v>
                      </c:pt>
                      <c:pt idx="995">
                        <c:v>24.883333333333336</c:v>
                      </c:pt>
                      <c:pt idx="996">
                        <c:v>24.816666666666666</c:v>
                      </c:pt>
                      <c:pt idx="997">
                        <c:v>24.900000000000002</c:v>
                      </c:pt>
                      <c:pt idx="998">
                        <c:v>24.483333333333334</c:v>
                      </c:pt>
                      <c:pt idx="999">
                        <c:v>24.216666666666669</c:v>
                      </c:pt>
                      <c:pt idx="1000">
                        <c:v>24.099999999999998</c:v>
                      </c:pt>
                      <c:pt idx="1001">
                        <c:v>23.983333333333334</c:v>
                      </c:pt>
                      <c:pt idx="1002">
                        <c:v>23.833333333333332</c:v>
                      </c:pt>
                      <c:pt idx="1003">
                        <c:v>23.666666666666668</c:v>
                      </c:pt>
                      <c:pt idx="1004">
                        <c:v>23.633333333333336</c:v>
                      </c:pt>
                      <c:pt idx="1005">
                        <c:v>23.766666666666666</c:v>
                      </c:pt>
                      <c:pt idx="1006">
                        <c:v>24.083333333333332</c:v>
                      </c:pt>
                      <c:pt idx="1007">
                        <c:v>24.633333333333329</c:v>
                      </c:pt>
                      <c:pt idx="1008">
                        <c:v>24.916666666666668</c:v>
                      </c:pt>
                      <c:pt idx="1009">
                        <c:v>24.766666666666669</c:v>
                      </c:pt>
                      <c:pt idx="1010">
                        <c:v>24.883333333333336</c:v>
                      </c:pt>
                      <c:pt idx="1011">
                        <c:v>24.916666666666668</c:v>
                      </c:pt>
                      <c:pt idx="1012">
                        <c:v>25.233333333333334</c:v>
                      </c:pt>
                      <c:pt idx="1013">
                        <c:v>25.333333333333332</c:v>
                      </c:pt>
                      <c:pt idx="1014">
                        <c:v>25.516666666666666</c:v>
                      </c:pt>
                      <c:pt idx="1015">
                        <c:v>25.766666666666666</c:v>
                      </c:pt>
                      <c:pt idx="1016">
                        <c:v>25.7</c:v>
                      </c:pt>
                      <c:pt idx="1017">
                        <c:v>25.45</c:v>
                      </c:pt>
                      <c:pt idx="1018">
                        <c:v>25.016666666666666</c:v>
                      </c:pt>
                      <c:pt idx="1019">
                        <c:v>24.716666666666669</c:v>
                      </c:pt>
                      <c:pt idx="1020">
                        <c:v>24.566666666666666</c:v>
                      </c:pt>
                      <c:pt idx="1021">
                        <c:v>23.883333333333329</c:v>
                      </c:pt>
                      <c:pt idx="1022">
                        <c:v>23.55</c:v>
                      </c:pt>
                      <c:pt idx="1023">
                        <c:v>23.383333333333329</c:v>
                      </c:pt>
                      <c:pt idx="1024">
                        <c:v>23.166666666666668</c:v>
                      </c:pt>
                      <c:pt idx="1025">
                        <c:v>23.216666666666669</c:v>
                      </c:pt>
                      <c:pt idx="1026">
                        <c:v>23.016666666666666</c:v>
                      </c:pt>
                      <c:pt idx="1027">
                        <c:v>22.75</c:v>
                      </c:pt>
                      <c:pt idx="1028">
                        <c:v>22.616666666666664</c:v>
                      </c:pt>
                      <c:pt idx="1029">
                        <c:v>22.95</c:v>
                      </c:pt>
                      <c:pt idx="1030">
                        <c:v>23.25</c:v>
                      </c:pt>
                      <c:pt idx="1031">
                        <c:v>23.599999999999998</c:v>
                      </c:pt>
                      <c:pt idx="1032">
                        <c:v>23.816666666666666</c:v>
                      </c:pt>
                      <c:pt idx="1033">
                        <c:v>24.083333333333332</c:v>
                      </c:pt>
                      <c:pt idx="1034">
                        <c:v>24.183333333333334</c:v>
                      </c:pt>
                      <c:pt idx="1035">
                        <c:v>24.416666666666668</c:v>
                      </c:pt>
                      <c:pt idx="1036">
                        <c:v>24.633333333333336</c:v>
                      </c:pt>
                      <c:pt idx="1037">
                        <c:v>24.833333333333332</c:v>
                      </c:pt>
                      <c:pt idx="1038">
                        <c:v>24.966666666666669</c:v>
                      </c:pt>
                      <c:pt idx="1039">
                        <c:v>24.933333333333334</c:v>
                      </c:pt>
                      <c:pt idx="1040">
                        <c:v>24.983333333333334</c:v>
                      </c:pt>
                      <c:pt idx="1041">
                        <c:v>24.983333333333334</c:v>
                      </c:pt>
                      <c:pt idx="1042">
                        <c:v>24.900000000000002</c:v>
                      </c:pt>
                      <c:pt idx="1043">
                        <c:v>24.933333333333334</c:v>
                      </c:pt>
                      <c:pt idx="1044">
                        <c:v>24.683333333333334</c:v>
                      </c:pt>
                      <c:pt idx="1045">
                        <c:v>24.783333333333331</c:v>
                      </c:pt>
                      <c:pt idx="1046">
                        <c:v>24.333333333333332</c:v>
                      </c:pt>
                      <c:pt idx="1047">
                        <c:v>24.133333333333329</c:v>
                      </c:pt>
                      <c:pt idx="1048">
                        <c:v>23.983333333333334</c:v>
                      </c:pt>
                      <c:pt idx="1049">
                        <c:v>23.799999999999997</c:v>
                      </c:pt>
                      <c:pt idx="1050">
                        <c:v>23.599999999999998</c:v>
                      </c:pt>
                      <c:pt idx="1051">
                        <c:v>23.516666666666666</c:v>
                      </c:pt>
                      <c:pt idx="1052">
                        <c:v>23.416666666666668</c:v>
                      </c:pt>
                      <c:pt idx="1053">
                        <c:v>23.533333333333331</c:v>
                      </c:pt>
                      <c:pt idx="1054">
                        <c:v>23.983333333333331</c:v>
                      </c:pt>
                      <c:pt idx="1055">
                        <c:v>24.383333333333336</c:v>
                      </c:pt>
                      <c:pt idx="1056">
                        <c:v>24.633333333333336</c:v>
                      </c:pt>
                      <c:pt idx="1057">
                        <c:v>24.716666666666669</c:v>
                      </c:pt>
                      <c:pt idx="1058">
                        <c:v>24.933333333333334</c:v>
                      </c:pt>
                      <c:pt idx="1059">
                        <c:v>25.049999999999997</c:v>
                      </c:pt>
                      <c:pt idx="1060">
                        <c:v>25.283333333333331</c:v>
                      </c:pt>
                      <c:pt idx="1061">
                        <c:v>25.400000000000002</c:v>
                      </c:pt>
                      <c:pt idx="1062">
                        <c:v>25.5</c:v>
                      </c:pt>
                      <c:pt idx="1063">
                        <c:v>25.599999999999998</c:v>
                      </c:pt>
                      <c:pt idx="1064">
                        <c:v>25.500000000000004</c:v>
                      </c:pt>
                      <c:pt idx="1065">
                        <c:v>25.25</c:v>
                      </c:pt>
                      <c:pt idx="1066">
                        <c:v>25.349999999999998</c:v>
                      </c:pt>
                      <c:pt idx="1067">
                        <c:v>25.3</c:v>
                      </c:pt>
                      <c:pt idx="1068">
                        <c:v>25.433333333333334</c:v>
                      </c:pt>
                      <c:pt idx="1069">
                        <c:v>25.216666666666669</c:v>
                      </c:pt>
                      <c:pt idx="1070">
                        <c:v>25.033333333333331</c:v>
                      </c:pt>
                      <c:pt idx="1071">
                        <c:v>25.133333333333336</c:v>
                      </c:pt>
                      <c:pt idx="1072">
                        <c:v>25.05</c:v>
                      </c:pt>
                      <c:pt idx="1073">
                        <c:v>25.150000000000002</c:v>
                      </c:pt>
                      <c:pt idx="1074">
                        <c:v>25.299999999999997</c:v>
                      </c:pt>
                      <c:pt idx="1075">
                        <c:v>25.033333333333331</c:v>
                      </c:pt>
                      <c:pt idx="1076">
                        <c:v>24.733333333333334</c:v>
                      </c:pt>
                      <c:pt idx="1077">
                        <c:v>24.633333333333329</c:v>
                      </c:pt>
                      <c:pt idx="1078">
                        <c:v>24.95</c:v>
                      </c:pt>
                      <c:pt idx="1079">
                        <c:v>25.25</c:v>
                      </c:pt>
                      <c:pt idx="1080">
                        <c:v>25.350000000000005</c:v>
                      </c:pt>
                      <c:pt idx="1081">
                        <c:v>25.5</c:v>
                      </c:pt>
                      <c:pt idx="1082">
                        <c:v>25.666666666666668</c:v>
                      </c:pt>
                      <c:pt idx="1083">
                        <c:v>25.866666666666671</c:v>
                      </c:pt>
                      <c:pt idx="1084">
                        <c:v>25.933333333333334</c:v>
                      </c:pt>
                      <c:pt idx="1085">
                        <c:v>26.233333333333334</c:v>
                      </c:pt>
                      <c:pt idx="1086">
                        <c:v>26.516666666666669</c:v>
                      </c:pt>
                      <c:pt idx="1087">
                        <c:v>26.25</c:v>
                      </c:pt>
                      <c:pt idx="1088">
                        <c:v>26.416666666666668</c:v>
                      </c:pt>
                      <c:pt idx="1089">
                        <c:v>26.5</c:v>
                      </c:pt>
                      <c:pt idx="1090">
                        <c:v>26.549999999999997</c:v>
                      </c:pt>
                      <c:pt idx="1091">
                        <c:v>26.316666666666666</c:v>
                      </c:pt>
                      <c:pt idx="1092">
                        <c:v>26.083333333333332</c:v>
                      </c:pt>
                      <c:pt idx="1093">
                        <c:v>25.849999999999998</c:v>
                      </c:pt>
                      <c:pt idx="1094">
                        <c:v>25.55</c:v>
                      </c:pt>
                      <c:pt idx="1095">
                        <c:v>25.383333333333336</c:v>
                      </c:pt>
                      <c:pt idx="1096">
                        <c:v>25.366666666666664</c:v>
                      </c:pt>
                      <c:pt idx="1097">
                        <c:v>25.400000000000002</c:v>
                      </c:pt>
                      <c:pt idx="1098">
                        <c:v>25.083333333333332</c:v>
                      </c:pt>
                      <c:pt idx="1099">
                        <c:v>24.733333333333334</c:v>
                      </c:pt>
                      <c:pt idx="1100">
                        <c:v>24.783333333333331</c:v>
                      </c:pt>
                      <c:pt idx="1101">
                        <c:v>24.75</c:v>
                      </c:pt>
                      <c:pt idx="1102">
                        <c:v>25.316666666666666</c:v>
                      </c:pt>
                      <c:pt idx="1103">
                        <c:v>25.899999999999995</c:v>
                      </c:pt>
                      <c:pt idx="1104">
                        <c:v>26.316666666666666</c:v>
                      </c:pt>
                      <c:pt idx="1105">
                        <c:v>26.5</c:v>
                      </c:pt>
                      <c:pt idx="1106">
                        <c:v>26.599999999999998</c:v>
                      </c:pt>
                      <c:pt idx="1107">
                        <c:v>26.566666666666666</c:v>
                      </c:pt>
                      <c:pt idx="1108">
                        <c:v>26.883333333333336</c:v>
                      </c:pt>
                      <c:pt idx="1109">
                        <c:v>26.766666666666666</c:v>
                      </c:pt>
                      <c:pt idx="1110">
                        <c:v>26.733333333333334</c:v>
                      </c:pt>
                      <c:pt idx="1111">
                        <c:v>26.900000000000002</c:v>
                      </c:pt>
                      <c:pt idx="1112">
                        <c:v>26.733333333333331</c:v>
                      </c:pt>
                      <c:pt idx="1113">
                        <c:v>26.366666666666664</c:v>
                      </c:pt>
                      <c:pt idx="1114">
                        <c:v>26.349999999999998</c:v>
                      </c:pt>
                      <c:pt idx="1115">
                        <c:v>26.099999999999998</c:v>
                      </c:pt>
                      <c:pt idx="1116">
                        <c:v>26.166666666666668</c:v>
                      </c:pt>
                      <c:pt idx="1117">
                        <c:v>26.066666666666666</c:v>
                      </c:pt>
                      <c:pt idx="1118">
                        <c:v>25.899999999999995</c:v>
                      </c:pt>
                      <c:pt idx="1119">
                        <c:v>25.833333333333332</c:v>
                      </c:pt>
                      <c:pt idx="1120">
                        <c:v>26.166666666666668</c:v>
                      </c:pt>
                      <c:pt idx="1121">
                        <c:v>26.099999999999998</c:v>
                      </c:pt>
                      <c:pt idx="1122">
                        <c:v>25.650000000000002</c:v>
                      </c:pt>
                      <c:pt idx="1123">
                        <c:v>25.400000000000002</c:v>
                      </c:pt>
                      <c:pt idx="1124">
                        <c:v>25.333333333333332</c:v>
                      </c:pt>
                      <c:pt idx="1125">
                        <c:v>25.400000000000002</c:v>
                      </c:pt>
                      <c:pt idx="1126">
                        <c:v>25.650000000000002</c:v>
                      </c:pt>
                      <c:pt idx="1127">
                        <c:v>25.799999999999997</c:v>
                      </c:pt>
                      <c:pt idx="1128">
                        <c:v>25.783333333333331</c:v>
                      </c:pt>
                      <c:pt idx="1129">
                        <c:v>25.8</c:v>
                      </c:pt>
                      <c:pt idx="1130">
                        <c:v>25.95</c:v>
                      </c:pt>
                      <c:pt idx="1131">
                        <c:v>26.266666666666666</c:v>
                      </c:pt>
                      <c:pt idx="1132">
                        <c:v>26.25</c:v>
                      </c:pt>
                      <c:pt idx="1133">
                        <c:v>26.466666666666665</c:v>
                      </c:pt>
                      <c:pt idx="1134">
                        <c:v>26.183333333333334</c:v>
                      </c:pt>
                      <c:pt idx="1135">
                        <c:v>26.166666666666661</c:v>
                      </c:pt>
                      <c:pt idx="1136">
                        <c:v>26.066666666666666</c:v>
                      </c:pt>
                      <c:pt idx="1137">
                        <c:v>25.850000000000005</c:v>
                      </c:pt>
                      <c:pt idx="1138">
                        <c:v>25.8</c:v>
                      </c:pt>
                      <c:pt idx="1139">
                        <c:v>25.666666666666668</c:v>
                      </c:pt>
                      <c:pt idx="1140">
                        <c:v>25.516666666666669</c:v>
                      </c:pt>
                      <c:pt idx="1141">
                        <c:v>25.349999999999998</c:v>
                      </c:pt>
                      <c:pt idx="1142">
                        <c:v>25.316666666666666</c:v>
                      </c:pt>
                      <c:pt idx="1143">
                        <c:v>25.400000000000002</c:v>
                      </c:pt>
                      <c:pt idx="1144">
                        <c:v>25.683333333333337</c:v>
                      </c:pt>
                      <c:pt idx="1145">
                        <c:v>26.866666666666664</c:v>
                      </c:pt>
                      <c:pt idx="1146">
                        <c:v>27.316666666666666</c:v>
                      </c:pt>
                      <c:pt idx="1147">
                        <c:v>27.483333333333334</c:v>
                      </c:pt>
                      <c:pt idx="1148">
                        <c:v>27.5</c:v>
                      </c:pt>
                      <c:pt idx="1149">
                        <c:v>27.266666666666669</c:v>
                      </c:pt>
                      <c:pt idx="1150">
                        <c:v>26.883333333333329</c:v>
                      </c:pt>
                      <c:pt idx="1151">
                        <c:v>26.566666666666666</c:v>
                      </c:pt>
                      <c:pt idx="1152">
                        <c:v>26.633333333333336</c:v>
                      </c:pt>
                      <c:pt idx="1153">
                        <c:v>26.833333333333332</c:v>
                      </c:pt>
                      <c:pt idx="1154">
                        <c:v>26.2</c:v>
                      </c:pt>
                      <c:pt idx="1155">
                        <c:v>26.266666666666666</c:v>
                      </c:pt>
                      <c:pt idx="1156">
                        <c:v>26.416666666666668</c:v>
                      </c:pt>
                      <c:pt idx="1157">
                        <c:v>26.333333333333332</c:v>
                      </c:pt>
                      <c:pt idx="1158">
                        <c:v>26.349999999999998</c:v>
                      </c:pt>
                      <c:pt idx="1159">
                        <c:v>26.733333333333334</c:v>
                      </c:pt>
                      <c:pt idx="1160">
                        <c:v>26.383333333333329</c:v>
                      </c:pt>
                      <c:pt idx="1161">
                        <c:v>25.916666666666668</c:v>
                      </c:pt>
                      <c:pt idx="1162">
                        <c:v>26</c:v>
                      </c:pt>
                      <c:pt idx="1163">
                        <c:v>25.75</c:v>
                      </c:pt>
                      <c:pt idx="1164">
                        <c:v>25.733333333333334</c:v>
                      </c:pt>
                      <c:pt idx="1165">
                        <c:v>25.716666666666665</c:v>
                      </c:pt>
                      <c:pt idx="1166">
                        <c:v>25.666666666666668</c:v>
                      </c:pt>
                      <c:pt idx="1167">
                        <c:v>25.7</c:v>
                      </c:pt>
                      <c:pt idx="1168">
                        <c:v>25.783333333333331</c:v>
                      </c:pt>
                      <c:pt idx="1169">
                        <c:v>25.766666666666669</c:v>
                      </c:pt>
                      <c:pt idx="1170">
                        <c:v>25.2</c:v>
                      </c:pt>
                      <c:pt idx="1171">
                        <c:v>25.016666666666666</c:v>
                      </c:pt>
                      <c:pt idx="1172">
                        <c:v>25.366666666666671</c:v>
                      </c:pt>
                      <c:pt idx="1173">
                        <c:v>25.466666666666665</c:v>
                      </c:pt>
                      <c:pt idx="1174">
                        <c:v>25.75</c:v>
                      </c:pt>
                      <c:pt idx="1175">
                        <c:v>26.016666666666666</c:v>
                      </c:pt>
                      <c:pt idx="1176">
                        <c:v>26.266666666666666</c:v>
                      </c:pt>
                      <c:pt idx="1177">
                        <c:v>26.25</c:v>
                      </c:pt>
                      <c:pt idx="1178">
                        <c:v>26.616666666666664</c:v>
                      </c:pt>
                      <c:pt idx="1179">
                        <c:v>26.216666666666669</c:v>
                      </c:pt>
                      <c:pt idx="1180">
                        <c:v>26.233333333333331</c:v>
                      </c:pt>
                      <c:pt idx="1181">
                        <c:v>26.483333333333331</c:v>
                      </c:pt>
                      <c:pt idx="1182">
                        <c:v>26.316666666666666</c:v>
                      </c:pt>
                      <c:pt idx="1183">
                        <c:v>26.383333333333336</c:v>
                      </c:pt>
                      <c:pt idx="1184">
                        <c:v>26.316666666666666</c:v>
                      </c:pt>
                      <c:pt idx="1185">
                        <c:v>26.150000000000002</c:v>
                      </c:pt>
                      <c:pt idx="1186">
                        <c:v>26.016666666666666</c:v>
                      </c:pt>
                      <c:pt idx="1187">
                        <c:v>26.083333333333332</c:v>
                      </c:pt>
                      <c:pt idx="1188">
                        <c:v>26.099999999999998</c:v>
                      </c:pt>
                      <c:pt idx="1189">
                        <c:v>26.016666666666666</c:v>
                      </c:pt>
                      <c:pt idx="1190">
                        <c:v>25.849999999999998</c:v>
                      </c:pt>
                      <c:pt idx="1191">
                        <c:v>25.666666666666668</c:v>
                      </c:pt>
                      <c:pt idx="1192">
                        <c:v>25.5</c:v>
                      </c:pt>
                      <c:pt idx="1193">
                        <c:v>25.55</c:v>
                      </c:pt>
                      <c:pt idx="1194">
                        <c:v>25.450000000000003</c:v>
                      </c:pt>
                      <c:pt idx="1195">
                        <c:v>25.166666666666668</c:v>
                      </c:pt>
                      <c:pt idx="1196">
                        <c:v>25</c:v>
                      </c:pt>
                      <c:pt idx="1197">
                        <c:v>25.033333333333331</c:v>
                      </c:pt>
                      <c:pt idx="1198">
                        <c:v>25.349999999999998</c:v>
                      </c:pt>
                      <c:pt idx="1199">
                        <c:v>25.5</c:v>
                      </c:pt>
                      <c:pt idx="1200">
                        <c:v>25.666666666666668</c:v>
                      </c:pt>
                      <c:pt idx="1201">
                        <c:v>25.816666666666666</c:v>
                      </c:pt>
                      <c:pt idx="1202">
                        <c:v>26.033333333333331</c:v>
                      </c:pt>
                      <c:pt idx="1203">
                        <c:v>26.133333333333336</c:v>
                      </c:pt>
                      <c:pt idx="1204">
                        <c:v>26.25</c:v>
                      </c:pt>
                      <c:pt idx="1205">
                        <c:v>26.299999999999997</c:v>
                      </c:pt>
                      <c:pt idx="1206">
                        <c:v>26.266666666666669</c:v>
                      </c:pt>
                      <c:pt idx="1207">
                        <c:v>26.366666666666671</c:v>
                      </c:pt>
                      <c:pt idx="1208">
                        <c:v>26.349999999999998</c:v>
                      </c:pt>
                      <c:pt idx="1209">
                        <c:v>26.166666666666668</c:v>
                      </c:pt>
                      <c:pt idx="1210">
                        <c:v>25.900000000000002</c:v>
                      </c:pt>
                      <c:pt idx="1211">
                        <c:v>25.55</c:v>
                      </c:pt>
                      <c:pt idx="1212">
                        <c:v>25.333333333333332</c:v>
                      </c:pt>
                      <c:pt idx="1213">
                        <c:v>25.3</c:v>
                      </c:pt>
                      <c:pt idx="1214">
                        <c:v>25.133333333333329</c:v>
                      </c:pt>
                      <c:pt idx="1215">
                        <c:v>24.966666666666669</c:v>
                      </c:pt>
                      <c:pt idx="1216">
                        <c:v>24.616666666666664</c:v>
                      </c:pt>
                      <c:pt idx="1217">
                        <c:v>24.316666666666663</c:v>
                      </c:pt>
                      <c:pt idx="1218">
                        <c:v>24.083333333333332</c:v>
                      </c:pt>
                      <c:pt idx="1219">
                        <c:v>23.883333333333336</c:v>
                      </c:pt>
                      <c:pt idx="1220">
                        <c:v>23.783333333333335</c:v>
                      </c:pt>
                      <c:pt idx="1221">
                        <c:v>24.2</c:v>
                      </c:pt>
                      <c:pt idx="1222">
                        <c:v>24.883333333333336</c:v>
                      </c:pt>
                      <c:pt idx="1223">
                        <c:v>25.150000000000002</c:v>
                      </c:pt>
                      <c:pt idx="1224">
                        <c:v>25.400000000000002</c:v>
                      </c:pt>
                      <c:pt idx="1225">
                        <c:v>25.399999999999995</c:v>
                      </c:pt>
                      <c:pt idx="1226">
                        <c:v>25.533333333333335</c:v>
                      </c:pt>
                      <c:pt idx="1227">
                        <c:v>25.666666666666668</c:v>
                      </c:pt>
                      <c:pt idx="1228">
                        <c:v>25.716666666666669</c:v>
                      </c:pt>
                      <c:pt idx="1229">
                        <c:v>25.916666666666668</c:v>
                      </c:pt>
                      <c:pt idx="1230">
                        <c:v>26.033333333333335</c:v>
                      </c:pt>
                      <c:pt idx="1231">
                        <c:v>26.099999999999998</c:v>
                      </c:pt>
                      <c:pt idx="1232">
                        <c:v>26.166666666666668</c:v>
                      </c:pt>
                      <c:pt idx="1233">
                        <c:v>25.966666666666669</c:v>
                      </c:pt>
                      <c:pt idx="1234">
                        <c:v>25.75</c:v>
                      </c:pt>
                      <c:pt idx="1235">
                        <c:v>25.116666666666664</c:v>
                      </c:pt>
                      <c:pt idx="1236">
                        <c:v>25.183333333333334</c:v>
                      </c:pt>
                      <c:pt idx="1237">
                        <c:v>24.866666666666671</c:v>
                      </c:pt>
                      <c:pt idx="1238">
                        <c:v>24.866666666666671</c:v>
                      </c:pt>
                      <c:pt idx="1239">
                        <c:v>24.533333333333331</c:v>
                      </c:pt>
                      <c:pt idx="1240">
                        <c:v>23.816666666666666</c:v>
                      </c:pt>
                      <c:pt idx="1241">
                        <c:v>23.766666666666666</c:v>
                      </c:pt>
                      <c:pt idx="1242">
                        <c:v>23.383333333333336</c:v>
                      </c:pt>
                      <c:pt idx="1243">
                        <c:v>23.033333333333331</c:v>
                      </c:pt>
                      <c:pt idx="1244">
                        <c:v>22.916666666666668</c:v>
                      </c:pt>
                      <c:pt idx="1245">
                        <c:v>23.283333333333335</c:v>
                      </c:pt>
                      <c:pt idx="1246">
                        <c:v>23.766666666666666</c:v>
                      </c:pt>
                      <c:pt idx="1247">
                        <c:v>24.233333333333334</c:v>
                      </c:pt>
                      <c:pt idx="1248">
                        <c:v>24.733333333333334</c:v>
                      </c:pt>
                      <c:pt idx="1249">
                        <c:v>24.866666666666671</c:v>
                      </c:pt>
                      <c:pt idx="1250">
                        <c:v>25.3</c:v>
                      </c:pt>
                      <c:pt idx="1251">
                        <c:v>25.483333333333334</c:v>
                      </c:pt>
                      <c:pt idx="1252">
                        <c:v>25.716666666666669</c:v>
                      </c:pt>
                      <c:pt idx="1253">
                        <c:v>26.166666666666661</c:v>
                      </c:pt>
                      <c:pt idx="1254">
                        <c:v>26.166666666666668</c:v>
                      </c:pt>
                      <c:pt idx="1255">
                        <c:v>26.099999999999998</c:v>
                      </c:pt>
                      <c:pt idx="1256">
                        <c:v>25.783333333333331</c:v>
                      </c:pt>
                      <c:pt idx="1257">
                        <c:v>25.400000000000002</c:v>
                      </c:pt>
                      <c:pt idx="1258">
                        <c:v>25.233333333333334</c:v>
                      </c:pt>
                      <c:pt idx="1259">
                        <c:v>25.133333333333329</c:v>
                      </c:pt>
                      <c:pt idx="1260">
                        <c:v>24.900000000000002</c:v>
                      </c:pt>
                      <c:pt idx="1261">
                        <c:v>24.733333333333334</c:v>
                      </c:pt>
                      <c:pt idx="1262">
                        <c:v>24.5</c:v>
                      </c:pt>
                      <c:pt idx="1263">
                        <c:v>24.366666666666664</c:v>
                      </c:pt>
                      <c:pt idx="1264">
                        <c:v>24.183333333333334</c:v>
                      </c:pt>
                      <c:pt idx="1265">
                        <c:v>24.033333333333331</c:v>
                      </c:pt>
                      <c:pt idx="1266">
                        <c:v>23.666666666666668</c:v>
                      </c:pt>
                      <c:pt idx="1267">
                        <c:v>23</c:v>
                      </c:pt>
                      <c:pt idx="1268">
                        <c:v>22.733333333333334</c:v>
                      </c:pt>
                      <c:pt idx="1269">
                        <c:v>23.033333333333335</c:v>
                      </c:pt>
                      <c:pt idx="1270">
                        <c:v>23.55</c:v>
                      </c:pt>
                      <c:pt idx="1271">
                        <c:v>23.983333333333334</c:v>
                      </c:pt>
                      <c:pt idx="1272">
                        <c:v>24.283333333333331</c:v>
                      </c:pt>
                      <c:pt idx="1273">
                        <c:v>24.666666666666668</c:v>
                      </c:pt>
                      <c:pt idx="1274">
                        <c:v>24.933333333333334</c:v>
                      </c:pt>
                      <c:pt idx="1275">
                        <c:v>25.2</c:v>
                      </c:pt>
                      <c:pt idx="1276">
                        <c:v>25.45</c:v>
                      </c:pt>
                      <c:pt idx="1277">
                        <c:v>25.533333333333331</c:v>
                      </c:pt>
                      <c:pt idx="1278">
                        <c:v>25.916666666666661</c:v>
                      </c:pt>
                      <c:pt idx="1279">
                        <c:v>25.766666666666666</c:v>
                      </c:pt>
                      <c:pt idx="1280">
                        <c:v>25.683333333333334</c:v>
                      </c:pt>
                      <c:pt idx="1281">
                        <c:v>25.416666666666668</c:v>
                      </c:pt>
                      <c:pt idx="1282">
                        <c:v>25.233333333333334</c:v>
                      </c:pt>
                      <c:pt idx="1283">
                        <c:v>25.2</c:v>
                      </c:pt>
                      <c:pt idx="1284">
                        <c:v>25.233333333333334</c:v>
                      </c:pt>
                      <c:pt idx="1285">
                        <c:v>25.083333333333332</c:v>
                      </c:pt>
                      <c:pt idx="1286">
                        <c:v>24.983333333333334</c:v>
                      </c:pt>
                      <c:pt idx="1287">
                        <c:v>24.733333333333334</c:v>
                      </c:pt>
                      <c:pt idx="1288">
                        <c:v>24.483333333333334</c:v>
                      </c:pt>
                      <c:pt idx="1289">
                        <c:v>24.466666666666665</c:v>
                      </c:pt>
                      <c:pt idx="1290">
                        <c:v>24.333333333333332</c:v>
                      </c:pt>
                      <c:pt idx="1291">
                        <c:v>24.083333333333332</c:v>
                      </c:pt>
                      <c:pt idx="1292">
                        <c:v>24.016666666666666</c:v>
                      </c:pt>
                      <c:pt idx="1293">
                        <c:v>24.400000000000002</c:v>
                      </c:pt>
                      <c:pt idx="1294">
                        <c:v>24.683333333333334</c:v>
                      </c:pt>
                      <c:pt idx="1295">
                        <c:v>24.7</c:v>
                      </c:pt>
                      <c:pt idx="1296">
                        <c:v>24.849999999999998</c:v>
                      </c:pt>
                      <c:pt idx="1297">
                        <c:v>24.833333333333339</c:v>
                      </c:pt>
                      <c:pt idx="1298">
                        <c:v>24.7</c:v>
                      </c:pt>
                      <c:pt idx="1299">
                        <c:v>24.783333333333331</c:v>
                      </c:pt>
                      <c:pt idx="1300">
                        <c:v>24.966666666666669</c:v>
                      </c:pt>
                      <c:pt idx="1301">
                        <c:v>25.049999999999997</c:v>
                      </c:pt>
                      <c:pt idx="1302">
                        <c:v>25.2</c:v>
                      </c:pt>
                      <c:pt idx="1303">
                        <c:v>25.2</c:v>
                      </c:pt>
                      <c:pt idx="1304">
                        <c:v>25.183333333333334</c:v>
                      </c:pt>
                      <c:pt idx="1305">
                        <c:v>25.133333333333336</c:v>
                      </c:pt>
                      <c:pt idx="1306">
                        <c:v>24.75</c:v>
                      </c:pt>
                      <c:pt idx="1307">
                        <c:v>24.55</c:v>
                      </c:pt>
                      <c:pt idx="1308">
                        <c:v>24.299999999999997</c:v>
                      </c:pt>
                      <c:pt idx="1309">
                        <c:v>24.133333333333329</c:v>
                      </c:pt>
                      <c:pt idx="1310">
                        <c:v>23.850000000000005</c:v>
                      </c:pt>
                      <c:pt idx="1311">
                        <c:v>23.349999999999998</c:v>
                      </c:pt>
                      <c:pt idx="1312">
                        <c:v>23.316666666666666</c:v>
                      </c:pt>
                      <c:pt idx="1313">
                        <c:v>23.183333333333334</c:v>
                      </c:pt>
                      <c:pt idx="1314">
                        <c:v>22.983333333333334</c:v>
                      </c:pt>
                      <c:pt idx="1315">
                        <c:v>22.566666666666666</c:v>
                      </c:pt>
                      <c:pt idx="1316">
                        <c:v>22.083333333333332</c:v>
                      </c:pt>
                      <c:pt idx="1317">
                        <c:v>22.233333333333334</c:v>
                      </c:pt>
                      <c:pt idx="1318">
                        <c:v>22.45</c:v>
                      </c:pt>
                      <c:pt idx="1319">
                        <c:v>22.766666666666666</c:v>
                      </c:pt>
                      <c:pt idx="1320">
                        <c:v>23.066666666666663</c:v>
                      </c:pt>
                      <c:pt idx="1321">
                        <c:v>23.150000000000002</c:v>
                      </c:pt>
                      <c:pt idx="1322">
                        <c:v>23.3</c:v>
                      </c:pt>
                      <c:pt idx="1323">
                        <c:v>23.599999999999998</c:v>
                      </c:pt>
                      <c:pt idx="1324">
                        <c:v>23.75</c:v>
                      </c:pt>
                      <c:pt idx="1325">
                        <c:v>23.95</c:v>
                      </c:pt>
                      <c:pt idx="1326">
                        <c:v>23.900000000000002</c:v>
                      </c:pt>
                      <c:pt idx="1327">
                        <c:v>24.083333333333332</c:v>
                      </c:pt>
                      <c:pt idx="1328">
                        <c:v>24.216666666666669</c:v>
                      </c:pt>
                      <c:pt idx="1329">
                        <c:v>23.95</c:v>
                      </c:pt>
                      <c:pt idx="1330">
                        <c:v>23.649999999999995</c:v>
                      </c:pt>
                      <c:pt idx="1331">
                        <c:v>23.599999999999998</c:v>
                      </c:pt>
                      <c:pt idx="1332">
                        <c:v>23.599999999999998</c:v>
                      </c:pt>
                      <c:pt idx="1333">
                        <c:v>23.350000000000005</c:v>
                      </c:pt>
                      <c:pt idx="1334">
                        <c:v>22.933333333333337</c:v>
                      </c:pt>
                      <c:pt idx="1335">
                        <c:v>22.649999999999995</c:v>
                      </c:pt>
                      <c:pt idx="1336">
                        <c:v>22.516666666666666</c:v>
                      </c:pt>
                      <c:pt idx="1337">
                        <c:v>22.349999999999998</c:v>
                      </c:pt>
                      <c:pt idx="1338">
                        <c:v>21.95</c:v>
                      </c:pt>
                      <c:pt idx="1339">
                        <c:v>21.466666666666669</c:v>
                      </c:pt>
                      <c:pt idx="1340">
                        <c:v>21.183333333333334</c:v>
                      </c:pt>
                      <c:pt idx="1341">
                        <c:v>21.516666666666666</c:v>
                      </c:pt>
                      <c:pt idx="1342">
                        <c:v>22.099999999999998</c:v>
                      </c:pt>
                      <c:pt idx="1343">
                        <c:v>22.583333333333332</c:v>
                      </c:pt>
                      <c:pt idx="1344">
                        <c:v>23.066666666666666</c:v>
                      </c:pt>
                      <c:pt idx="1345">
                        <c:v>23.083333333333329</c:v>
                      </c:pt>
                      <c:pt idx="1346">
                        <c:v>23.233333333333334</c:v>
                      </c:pt>
                      <c:pt idx="1347">
                        <c:v>23.433333333333334</c:v>
                      </c:pt>
                      <c:pt idx="1348">
                        <c:v>23.633333333333336</c:v>
                      </c:pt>
                      <c:pt idx="1349">
                        <c:v>23.783333333333335</c:v>
                      </c:pt>
                      <c:pt idx="1350">
                        <c:v>23.850000000000005</c:v>
                      </c:pt>
                      <c:pt idx="1351">
                        <c:v>23.933333333333334</c:v>
                      </c:pt>
                      <c:pt idx="1352">
                        <c:v>23.983333333333334</c:v>
                      </c:pt>
                      <c:pt idx="1353">
                        <c:v>23.75</c:v>
                      </c:pt>
                      <c:pt idx="1354">
                        <c:v>23.533333333333335</c:v>
                      </c:pt>
                      <c:pt idx="1355">
                        <c:v>23.283333333333331</c:v>
                      </c:pt>
                      <c:pt idx="1356">
                        <c:v>23.05</c:v>
                      </c:pt>
                      <c:pt idx="1357">
                        <c:v>22.866666666666664</c:v>
                      </c:pt>
                      <c:pt idx="1358">
                        <c:v>22.666666666666668</c:v>
                      </c:pt>
                      <c:pt idx="1359">
                        <c:v>22.400000000000002</c:v>
                      </c:pt>
                      <c:pt idx="1360">
                        <c:v>22</c:v>
                      </c:pt>
                      <c:pt idx="1361">
                        <c:v>21.833333333333332</c:v>
                      </c:pt>
                      <c:pt idx="1362">
                        <c:v>21.650000000000002</c:v>
                      </c:pt>
                      <c:pt idx="1363">
                        <c:v>21.383333333333336</c:v>
                      </c:pt>
                      <c:pt idx="1364">
                        <c:v>21.3</c:v>
                      </c:pt>
                      <c:pt idx="1365">
                        <c:v>21.75</c:v>
                      </c:pt>
                      <c:pt idx="1366">
                        <c:v>22.216666666666669</c:v>
                      </c:pt>
                      <c:pt idx="1367">
                        <c:v>22.666666666666668</c:v>
                      </c:pt>
                      <c:pt idx="1368">
                        <c:v>23.049999999999997</c:v>
                      </c:pt>
                      <c:pt idx="1369">
                        <c:v>23.25</c:v>
                      </c:pt>
                      <c:pt idx="1370">
                        <c:v>23.383333333333336</c:v>
                      </c:pt>
                      <c:pt idx="1371">
                        <c:v>23.566666666666666</c:v>
                      </c:pt>
                      <c:pt idx="1372">
                        <c:v>23.733333333333334</c:v>
                      </c:pt>
                      <c:pt idx="1373">
                        <c:v>23.766666666666666</c:v>
                      </c:pt>
                      <c:pt idx="1374">
                        <c:v>23.950000000000003</c:v>
                      </c:pt>
                      <c:pt idx="1375">
                        <c:v>23.933333333333334</c:v>
                      </c:pt>
                      <c:pt idx="1376">
                        <c:v>23.933333333333337</c:v>
                      </c:pt>
                      <c:pt idx="1377">
                        <c:v>23.766666666666666</c:v>
                      </c:pt>
                      <c:pt idx="1378">
                        <c:v>23.716666666666669</c:v>
                      </c:pt>
                      <c:pt idx="1379">
                        <c:v>23.650000000000002</c:v>
                      </c:pt>
                      <c:pt idx="1380">
                        <c:v>23.583333333333332</c:v>
                      </c:pt>
                      <c:pt idx="1381">
                        <c:v>23.116666666666664</c:v>
                      </c:pt>
                      <c:pt idx="1382">
                        <c:v>22.883333333333329</c:v>
                      </c:pt>
                      <c:pt idx="1383">
                        <c:v>22.55</c:v>
                      </c:pt>
                      <c:pt idx="1384">
                        <c:v>22.283333333333331</c:v>
                      </c:pt>
                      <c:pt idx="1385">
                        <c:v>22</c:v>
                      </c:pt>
                      <c:pt idx="1386">
                        <c:v>21.916666666666668</c:v>
                      </c:pt>
                      <c:pt idx="1387">
                        <c:v>21.633333333333329</c:v>
                      </c:pt>
                      <c:pt idx="1388">
                        <c:v>21.566666666666666</c:v>
                      </c:pt>
                      <c:pt idx="1389">
                        <c:v>22.083333333333332</c:v>
                      </c:pt>
                      <c:pt idx="1390">
                        <c:v>22.45</c:v>
                      </c:pt>
                      <c:pt idx="1391">
                        <c:v>22.8</c:v>
                      </c:pt>
                      <c:pt idx="1392">
                        <c:v>23.099999999999998</c:v>
                      </c:pt>
                      <c:pt idx="1393">
                        <c:v>23.333333333333332</c:v>
                      </c:pt>
                      <c:pt idx="1394">
                        <c:v>23.483333333333334</c:v>
                      </c:pt>
                      <c:pt idx="1395">
                        <c:v>23.55</c:v>
                      </c:pt>
                      <c:pt idx="1396">
                        <c:v>23.75</c:v>
                      </c:pt>
                      <c:pt idx="1397">
                        <c:v>23.849999999999998</c:v>
                      </c:pt>
                      <c:pt idx="1398">
                        <c:v>24</c:v>
                      </c:pt>
                      <c:pt idx="1399">
                        <c:v>24.150000000000002</c:v>
                      </c:pt>
                      <c:pt idx="1400">
                        <c:v>24.149999999999995</c:v>
                      </c:pt>
                      <c:pt idx="1401">
                        <c:v>23.866666666666664</c:v>
                      </c:pt>
                      <c:pt idx="1402">
                        <c:v>23.666666666666668</c:v>
                      </c:pt>
                      <c:pt idx="1403">
                        <c:v>23.383333333333336</c:v>
                      </c:pt>
                      <c:pt idx="1404">
                        <c:v>23</c:v>
                      </c:pt>
                      <c:pt idx="1405">
                        <c:v>22.783333333333331</c:v>
                      </c:pt>
                      <c:pt idx="1406">
                        <c:v>23</c:v>
                      </c:pt>
                      <c:pt idx="1407">
                        <c:v>22.683333333333334</c:v>
                      </c:pt>
                      <c:pt idx="1408">
                        <c:v>22.583333333333332</c:v>
                      </c:pt>
                      <c:pt idx="1409">
                        <c:v>22.383333333333336</c:v>
                      </c:pt>
                      <c:pt idx="1410">
                        <c:v>21.900000000000002</c:v>
                      </c:pt>
                      <c:pt idx="1411">
                        <c:v>21.466666666666665</c:v>
                      </c:pt>
                      <c:pt idx="1412">
                        <c:v>21.233333333333334</c:v>
                      </c:pt>
                      <c:pt idx="1413">
                        <c:v>21.566666666666666</c:v>
                      </c:pt>
                      <c:pt idx="1414">
                        <c:v>22.283333333333331</c:v>
                      </c:pt>
                      <c:pt idx="1415">
                        <c:v>22.633333333333336</c:v>
                      </c:pt>
                      <c:pt idx="1416">
                        <c:v>23.116666666666664</c:v>
                      </c:pt>
                      <c:pt idx="1417">
                        <c:v>23.400000000000002</c:v>
                      </c:pt>
                      <c:pt idx="1418">
                        <c:v>23.666666666666668</c:v>
                      </c:pt>
                      <c:pt idx="1419">
                        <c:v>23.566666666666666</c:v>
                      </c:pt>
                      <c:pt idx="1420">
                        <c:v>23.683333333333334</c:v>
                      </c:pt>
                      <c:pt idx="1421">
                        <c:v>23.583333333333332</c:v>
                      </c:pt>
                      <c:pt idx="1422">
                        <c:v>23.816666666666666</c:v>
                      </c:pt>
                      <c:pt idx="1423">
                        <c:v>23.816666666666663</c:v>
                      </c:pt>
                      <c:pt idx="1424">
                        <c:v>23.7</c:v>
                      </c:pt>
                      <c:pt idx="1425">
                        <c:v>23.566666666666666</c:v>
                      </c:pt>
                      <c:pt idx="1426">
                        <c:v>23.566666666666663</c:v>
                      </c:pt>
                      <c:pt idx="1427">
                        <c:v>23.7</c:v>
                      </c:pt>
                      <c:pt idx="1428">
                        <c:v>23.466666666666669</c:v>
                      </c:pt>
                      <c:pt idx="1429">
                        <c:v>22.983333333333334</c:v>
                      </c:pt>
                      <c:pt idx="1430">
                        <c:v>22.733333333333334</c:v>
                      </c:pt>
                      <c:pt idx="1431">
                        <c:v>22.400000000000002</c:v>
                      </c:pt>
                      <c:pt idx="1432">
                        <c:v>22.233333333333334</c:v>
                      </c:pt>
                      <c:pt idx="1433">
                        <c:v>21.950000000000003</c:v>
                      </c:pt>
                      <c:pt idx="1434">
                        <c:v>21.816666666666666</c:v>
                      </c:pt>
                      <c:pt idx="1435">
                        <c:v>21.433333333333334</c:v>
                      </c:pt>
                      <c:pt idx="1436">
                        <c:v>21.2</c:v>
                      </c:pt>
                      <c:pt idx="1437">
                        <c:v>21.566666666666666</c:v>
                      </c:pt>
                      <c:pt idx="1438">
                        <c:v>21.983333333333334</c:v>
                      </c:pt>
                      <c:pt idx="1439">
                        <c:v>22.383333333333336</c:v>
                      </c:pt>
                      <c:pt idx="1440">
                        <c:v>22.616666666666664</c:v>
                      </c:pt>
                      <c:pt idx="1441">
                        <c:v>23.033333333333335</c:v>
                      </c:pt>
                      <c:pt idx="1442">
                        <c:v>23.416666666666668</c:v>
                      </c:pt>
                      <c:pt idx="1443">
                        <c:v>23.75</c:v>
                      </c:pt>
                      <c:pt idx="1444">
                        <c:v>23.833333333333332</c:v>
                      </c:pt>
                      <c:pt idx="1445">
                        <c:v>24.3</c:v>
                      </c:pt>
                      <c:pt idx="1446">
                        <c:v>24.366666666666664</c:v>
                      </c:pt>
                      <c:pt idx="1447">
                        <c:v>24.616666666666671</c:v>
                      </c:pt>
                      <c:pt idx="1448">
                        <c:v>24.433333333333337</c:v>
                      </c:pt>
                      <c:pt idx="1449">
                        <c:v>24.349999999999998</c:v>
                      </c:pt>
                      <c:pt idx="1450">
                        <c:v>24.216666666666669</c:v>
                      </c:pt>
                      <c:pt idx="1451">
                        <c:v>24.066666666666666</c:v>
                      </c:pt>
                      <c:pt idx="1452">
                        <c:v>24.016666666666666</c:v>
                      </c:pt>
                      <c:pt idx="1453">
                        <c:v>24.133333333333329</c:v>
                      </c:pt>
                      <c:pt idx="1454">
                        <c:v>23.950000000000003</c:v>
                      </c:pt>
                      <c:pt idx="1455">
                        <c:v>23.866666666666671</c:v>
                      </c:pt>
                      <c:pt idx="1456">
                        <c:v>23.7</c:v>
                      </c:pt>
                      <c:pt idx="1457">
                        <c:v>23.533333333333335</c:v>
                      </c:pt>
                      <c:pt idx="1458">
                        <c:v>23.099999999999998</c:v>
                      </c:pt>
                      <c:pt idx="1459">
                        <c:v>22.766666666666666</c:v>
                      </c:pt>
                      <c:pt idx="1460">
                        <c:v>22.7</c:v>
                      </c:pt>
                      <c:pt idx="1461">
                        <c:v>22.866666666666671</c:v>
                      </c:pt>
                      <c:pt idx="1462">
                        <c:v>23.299999999999997</c:v>
                      </c:pt>
                      <c:pt idx="1463">
                        <c:v>23.616666666666664</c:v>
                      </c:pt>
                      <c:pt idx="1464">
                        <c:v>23.716666666666669</c:v>
                      </c:pt>
                      <c:pt idx="1465">
                        <c:v>23.966666666666665</c:v>
                      </c:pt>
                      <c:pt idx="1466">
                        <c:v>24.233333333333334</c:v>
                      </c:pt>
                      <c:pt idx="1467">
                        <c:v>24.466666666666665</c:v>
                      </c:pt>
                      <c:pt idx="1468">
                        <c:v>24.783333333333331</c:v>
                      </c:pt>
                      <c:pt idx="1469">
                        <c:v>24.866666666666671</c:v>
                      </c:pt>
                      <c:pt idx="1470">
                        <c:v>24.966666666666669</c:v>
                      </c:pt>
                      <c:pt idx="1471">
                        <c:v>24.900000000000002</c:v>
                      </c:pt>
                      <c:pt idx="1472">
                        <c:v>24.716666666666669</c:v>
                      </c:pt>
                      <c:pt idx="1473">
                        <c:v>24.650000000000002</c:v>
                      </c:pt>
                      <c:pt idx="1474">
                        <c:v>24.650000000000002</c:v>
                      </c:pt>
                      <c:pt idx="1475">
                        <c:v>24.633333333333329</c:v>
                      </c:pt>
                      <c:pt idx="1476">
                        <c:v>24.299999999999997</c:v>
                      </c:pt>
                      <c:pt idx="1477">
                        <c:v>24.066666666666666</c:v>
                      </c:pt>
                      <c:pt idx="1478">
                        <c:v>23.75</c:v>
                      </c:pt>
                      <c:pt idx="1479">
                        <c:v>23.55</c:v>
                      </c:pt>
                      <c:pt idx="1480">
                        <c:v>23.450000000000003</c:v>
                      </c:pt>
                      <c:pt idx="1481">
                        <c:v>23.333333333333332</c:v>
                      </c:pt>
                      <c:pt idx="1482">
                        <c:v>23.2</c:v>
                      </c:pt>
                      <c:pt idx="1483">
                        <c:v>23.183333333333334</c:v>
                      </c:pt>
                      <c:pt idx="1484">
                        <c:v>23.066666666666666</c:v>
                      </c:pt>
                      <c:pt idx="1485">
                        <c:v>23.45</c:v>
                      </c:pt>
                      <c:pt idx="1486">
                        <c:v>23.783333333333331</c:v>
                      </c:pt>
                      <c:pt idx="1487">
                        <c:v>24.133333333333336</c:v>
                      </c:pt>
                      <c:pt idx="1488">
                        <c:v>24.05</c:v>
                      </c:pt>
                      <c:pt idx="1489">
                        <c:v>24.166666666666668</c:v>
                      </c:pt>
                      <c:pt idx="1490">
                        <c:v>24.333333333333332</c:v>
                      </c:pt>
                      <c:pt idx="1491">
                        <c:v>24.566666666666663</c:v>
                      </c:pt>
                      <c:pt idx="1492">
                        <c:v>24.783333333333335</c:v>
                      </c:pt>
                      <c:pt idx="1493">
                        <c:v>24.95</c:v>
                      </c:pt>
                      <c:pt idx="1494">
                        <c:v>25.083333333333332</c:v>
                      </c:pt>
                      <c:pt idx="1495">
                        <c:v>25.116666666666671</c:v>
                      </c:pt>
                      <c:pt idx="1496">
                        <c:v>25.083333333333332</c:v>
                      </c:pt>
                      <c:pt idx="1497">
                        <c:v>25.133333333333329</c:v>
                      </c:pt>
                      <c:pt idx="1498">
                        <c:v>25.183333333333334</c:v>
                      </c:pt>
                      <c:pt idx="1499">
                        <c:v>24.833333333333332</c:v>
                      </c:pt>
                      <c:pt idx="1500">
                        <c:v>24.583333333333332</c:v>
                      </c:pt>
                      <c:pt idx="1501">
                        <c:v>24.333333333333329</c:v>
                      </c:pt>
                      <c:pt idx="1502">
                        <c:v>24.099999999999998</c:v>
                      </c:pt>
                      <c:pt idx="1503">
                        <c:v>23.983333333333334</c:v>
                      </c:pt>
                      <c:pt idx="1504">
                        <c:v>23.783333333333331</c:v>
                      </c:pt>
                      <c:pt idx="1505">
                        <c:v>23.599999999999998</c:v>
                      </c:pt>
                      <c:pt idx="1506">
                        <c:v>23.533333333333331</c:v>
                      </c:pt>
                      <c:pt idx="1507">
                        <c:v>23.616666666666664</c:v>
                      </c:pt>
                      <c:pt idx="1508">
                        <c:v>23.483333333333334</c:v>
                      </c:pt>
                      <c:pt idx="1509">
                        <c:v>23.683333333333337</c:v>
                      </c:pt>
                      <c:pt idx="1510">
                        <c:v>24.033333333333331</c:v>
                      </c:pt>
                      <c:pt idx="1511">
                        <c:v>24.416666666666668</c:v>
                      </c:pt>
                      <c:pt idx="1512">
                        <c:v>24.7</c:v>
                      </c:pt>
                      <c:pt idx="1513">
                        <c:v>24.833333333333332</c:v>
                      </c:pt>
                      <c:pt idx="1514">
                        <c:v>24.900000000000002</c:v>
                      </c:pt>
                      <c:pt idx="1515">
                        <c:v>24.916666666666668</c:v>
                      </c:pt>
                      <c:pt idx="1516">
                        <c:v>25</c:v>
                      </c:pt>
                      <c:pt idx="1517">
                        <c:v>25.066666666666663</c:v>
                      </c:pt>
                      <c:pt idx="1518">
                        <c:v>25.166666666666668</c:v>
                      </c:pt>
                      <c:pt idx="1519">
                        <c:v>25.233333333333334</c:v>
                      </c:pt>
                      <c:pt idx="1520">
                        <c:v>25.3</c:v>
                      </c:pt>
                      <c:pt idx="1521">
                        <c:v>25.166666666666668</c:v>
                      </c:pt>
                      <c:pt idx="1522">
                        <c:v>25</c:v>
                      </c:pt>
                      <c:pt idx="1523">
                        <c:v>24.883333333333336</c:v>
                      </c:pt>
                      <c:pt idx="1524">
                        <c:v>24.733333333333334</c:v>
                      </c:pt>
                      <c:pt idx="1525">
                        <c:v>24.466666666666669</c:v>
                      </c:pt>
                      <c:pt idx="1526">
                        <c:v>24.233333333333334</c:v>
                      </c:pt>
                      <c:pt idx="1527">
                        <c:v>24.016666666666666</c:v>
                      </c:pt>
                      <c:pt idx="1528">
                        <c:v>24.05</c:v>
                      </c:pt>
                      <c:pt idx="1529">
                        <c:v>23.900000000000002</c:v>
                      </c:pt>
                      <c:pt idx="1530">
                        <c:v>23.766666666666666</c:v>
                      </c:pt>
                      <c:pt idx="1531">
                        <c:v>23.533333333333331</c:v>
                      </c:pt>
                      <c:pt idx="1532">
                        <c:v>23.466666666666669</c:v>
                      </c:pt>
                      <c:pt idx="1533">
                        <c:v>23.733333333333334</c:v>
                      </c:pt>
                      <c:pt idx="1534">
                        <c:v>24.166666666666668</c:v>
                      </c:pt>
                      <c:pt idx="1535">
                        <c:v>24.45</c:v>
                      </c:pt>
                      <c:pt idx="1536">
                        <c:v>24.766666666666666</c:v>
                      </c:pt>
                      <c:pt idx="1537">
                        <c:v>25</c:v>
                      </c:pt>
                      <c:pt idx="1538">
                        <c:v>25.133333333333336</c:v>
                      </c:pt>
                      <c:pt idx="1539">
                        <c:v>25.350000000000005</c:v>
                      </c:pt>
                      <c:pt idx="1540">
                        <c:v>25.400000000000002</c:v>
                      </c:pt>
                      <c:pt idx="1541">
                        <c:v>25.466666666666669</c:v>
                      </c:pt>
                      <c:pt idx="1542">
                        <c:v>25.533333333333331</c:v>
                      </c:pt>
                      <c:pt idx="1543">
                        <c:v>25.566666666666666</c:v>
                      </c:pt>
                      <c:pt idx="1544">
                        <c:v>25.583333333333332</c:v>
                      </c:pt>
                      <c:pt idx="1545">
                        <c:v>25.599999999999998</c:v>
                      </c:pt>
                      <c:pt idx="1546">
                        <c:v>25.5</c:v>
                      </c:pt>
                      <c:pt idx="1547">
                        <c:v>25.299999999999997</c:v>
                      </c:pt>
                      <c:pt idx="1548">
                        <c:v>25.016666666666666</c:v>
                      </c:pt>
                      <c:pt idx="1549">
                        <c:v>24.833333333333332</c:v>
                      </c:pt>
                      <c:pt idx="1550">
                        <c:v>24.716666666666669</c:v>
                      </c:pt>
                      <c:pt idx="1551">
                        <c:v>24.616666666666664</c:v>
                      </c:pt>
                      <c:pt idx="1552">
                        <c:v>24.400000000000002</c:v>
                      </c:pt>
                      <c:pt idx="1553">
                        <c:v>24.116666666666671</c:v>
                      </c:pt>
                      <c:pt idx="1554">
                        <c:v>23.75</c:v>
                      </c:pt>
                      <c:pt idx="1555">
                        <c:v>23.616666666666664</c:v>
                      </c:pt>
                      <c:pt idx="1556">
                        <c:v>23.583333333333332</c:v>
                      </c:pt>
                      <c:pt idx="1557">
                        <c:v>23.783333333333331</c:v>
                      </c:pt>
                      <c:pt idx="1558">
                        <c:v>24.216666666666665</c:v>
                      </c:pt>
                      <c:pt idx="1559">
                        <c:v>24.616666666666664</c:v>
                      </c:pt>
                      <c:pt idx="1560">
                        <c:v>24.833333333333332</c:v>
                      </c:pt>
                      <c:pt idx="1561">
                        <c:v>24.983333333333334</c:v>
                      </c:pt>
                      <c:pt idx="1562">
                        <c:v>25.183333333333334</c:v>
                      </c:pt>
                      <c:pt idx="1563">
                        <c:v>25.383333333333336</c:v>
                      </c:pt>
                      <c:pt idx="1564">
                        <c:v>25.483333333333334</c:v>
                      </c:pt>
                      <c:pt idx="1565">
                        <c:v>25.633333333333329</c:v>
                      </c:pt>
                      <c:pt idx="1566">
                        <c:v>25.733333333333334</c:v>
                      </c:pt>
                      <c:pt idx="1567">
                        <c:v>25.866666666666671</c:v>
                      </c:pt>
                      <c:pt idx="1568">
                        <c:v>25.816666666666666</c:v>
                      </c:pt>
                      <c:pt idx="1569">
                        <c:v>25.666666666666668</c:v>
                      </c:pt>
                      <c:pt idx="1570">
                        <c:v>25.55</c:v>
                      </c:pt>
                      <c:pt idx="1571">
                        <c:v>25.483333333333334</c:v>
                      </c:pt>
                      <c:pt idx="1572">
                        <c:v>25.25</c:v>
                      </c:pt>
                      <c:pt idx="1573">
                        <c:v>25</c:v>
                      </c:pt>
                      <c:pt idx="1574">
                        <c:v>24.900000000000002</c:v>
                      </c:pt>
                      <c:pt idx="1575">
                        <c:v>24.816666666666663</c:v>
                      </c:pt>
                      <c:pt idx="1576">
                        <c:v>24.666666666666668</c:v>
                      </c:pt>
                      <c:pt idx="1577">
                        <c:v>24.583333333333332</c:v>
                      </c:pt>
                      <c:pt idx="1578">
                        <c:v>24.333333333333329</c:v>
                      </c:pt>
                      <c:pt idx="1579">
                        <c:v>24.066666666666666</c:v>
                      </c:pt>
                      <c:pt idx="1580">
                        <c:v>23.900000000000002</c:v>
                      </c:pt>
                      <c:pt idx="1581">
                        <c:v>24.133333333333336</c:v>
                      </c:pt>
                      <c:pt idx="1582">
                        <c:v>24.683333333333334</c:v>
                      </c:pt>
                      <c:pt idx="1583">
                        <c:v>24.883333333333336</c:v>
                      </c:pt>
                      <c:pt idx="1584">
                        <c:v>24.983333333333334</c:v>
                      </c:pt>
                      <c:pt idx="1585">
                        <c:v>25.066666666666663</c:v>
                      </c:pt>
                      <c:pt idx="1586">
                        <c:v>25.333333333333332</c:v>
                      </c:pt>
                      <c:pt idx="1587">
                        <c:v>25.633333333333329</c:v>
                      </c:pt>
                      <c:pt idx="1588">
                        <c:v>26</c:v>
                      </c:pt>
                      <c:pt idx="1589">
                        <c:v>26.066666666666663</c:v>
                      </c:pt>
                      <c:pt idx="1590">
                        <c:v>25.95</c:v>
                      </c:pt>
                      <c:pt idx="1591">
                        <c:v>25.833333333333329</c:v>
                      </c:pt>
                      <c:pt idx="1592">
                        <c:v>25.716666666666665</c:v>
                      </c:pt>
                      <c:pt idx="1593">
                        <c:v>25.583333333333332</c:v>
                      </c:pt>
                      <c:pt idx="1594">
                        <c:v>25.516666666666666</c:v>
                      </c:pt>
                      <c:pt idx="1595">
                        <c:v>25.450000000000003</c:v>
                      </c:pt>
                      <c:pt idx="1596">
                        <c:v>25.283333333333331</c:v>
                      </c:pt>
                      <c:pt idx="1597">
                        <c:v>25.2</c:v>
                      </c:pt>
                      <c:pt idx="1598">
                        <c:v>25.066666666666666</c:v>
                      </c:pt>
                      <c:pt idx="1599">
                        <c:v>24.933333333333334</c:v>
                      </c:pt>
                      <c:pt idx="1600">
                        <c:v>24.900000000000002</c:v>
                      </c:pt>
                      <c:pt idx="1601">
                        <c:v>24.766666666666669</c:v>
                      </c:pt>
                      <c:pt idx="1602">
                        <c:v>24.666666666666668</c:v>
                      </c:pt>
                      <c:pt idx="1603">
                        <c:v>24.633333333333329</c:v>
                      </c:pt>
                      <c:pt idx="1604">
                        <c:v>24.650000000000002</c:v>
                      </c:pt>
                      <c:pt idx="1605">
                        <c:v>24.850000000000005</c:v>
                      </c:pt>
                      <c:pt idx="1606">
                        <c:v>24.966666666666665</c:v>
                      </c:pt>
                      <c:pt idx="1607">
                        <c:v>25.3</c:v>
                      </c:pt>
                      <c:pt idx="1608">
                        <c:v>25.416666666666668</c:v>
                      </c:pt>
                      <c:pt idx="1609">
                        <c:v>25.583333333333329</c:v>
                      </c:pt>
                      <c:pt idx="1610">
                        <c:v>25.7</c:v>
                      </c:pt>
                      <c:pt idx="1611">
                        <c:v>25.7</c:v>
                      </c:pt>
                      <c:pt idx="1612">
                        <c:v>25.7</c:v>
                      </c:pt>
                      <c:pt idx="1613">
                        <c:v>25.733333333333334</c:v>
                      </c:pt>
                      <c:pt idx="1614">
                        <c:v>25.766666666666669</c:v>
                      </c:pt>
                      <c:pt idx="1615">
                        <c:v>25.733333333333331</c:v>
                      </c:pt>
                      <c:pt idx="1616">
                        <c:v>25.666666666666668</c:v>
                      </c:pt>
                      <c:pt idx="1617">
                        <c:v>25.516666666666666</c:v>
                      </c:pt>
                      <c:pt idx="1618">
                        <c:v>25.266666666666666</c:v>
                      </c:pt>
                      <c:pt idx="1619">
                        <c:v>25.016666666666669</c:v>
                      </c:pt>
                      <c:pt idx="1620">
                        <c:v>24.666666666666668</c:v>
                      </c:pt>
                      <c:pt idx="1621">
                        <c:v>24.299999999999997</c:v>
                      </c:pt>
                      <c:pt idx="1622">
                        <c:v>24.083333333333332</c:v>
                      </c:pt>
                      <c:pt idx="1623">
                        <c:v>23.849999999999998</c:v>
                      </c:pt>
                      <c:pt idx="1624">
                        <c:v>23.500000000000004</c:v>
                      </c:pt>
                      <c:pt idx="1625">
                        <c:v>23.216666666666669</c:v>
                      </c:pt>
                      <c:pt idx="1626">
                        <c:v>23.066666666666666</c:v>
                      </c:pt>
                      <c:pt idx="1627">
                        <c:v>22.816666666666663</c:v>
                      </c:pt>
                      <c:pt idx="1628">
                        <c:v>22.75</c:v>
                      </c:pt>
                      <c:pt idx="1629">
                        <c:v>23.133333333333336</c:v>
                      </c:pt>
                      <c:pt idx="1630">
                        <c:v>23.466666666666665</c:v>
                      </c:pt>
                      <c:pt idx="1631">
                        <c:v>24.05</c:v>
                      </c:pt>
                      <c:pt idx="1632">
                        <c:v>24.516666666666666</c:v>
                      </c:pt>
                      <c:pt idx="1633">
                        <c:v>24.883333333333336</c:v>
                      </c:pt>
                      <c:pt idx="1634">
                        <c:v>25.083333333333332</c:v>
                      </c:pt>
                      <c:pt idx="1635">
                        <c:v>25.116666666666671</c:v>
                      </c:pt>
                      <c:pt idx="1636">
                        <c:v>25.333333333333332</c:v>
                      </c:pt>
                      <c:pt idx="1637">
                        <c:v>25.5</c:v>
                      </c:pt>
                      <c:pt idx="1638">
                        <c:v>25.599999999999998</c:v>
                      </c:pt>
                      <c:pt idx="1639">
                        <c:v>25.55</c:v>
                      </c:pt>
                      <c:pt idx="1640">
                        <c:v>25.5</c:v>
                      </c:pt>
                      <c:pt idx="1641">
                        <c:v>25.483333333333334</c:v>
                      </c:pt>
                      <c:pt idx="1642">
                        <c:v>25.349999999999998</c:v>
                      </c:pt>
                      <c:pt idx="1643">
                        <c:v>25.183333333333334</c:v>
                      </c:pt>
                      <c:pt idx="1644">
                        <c:v>24.916666666666671</c:v>
                      </c:pt>
                      <c:pt idx="1645">
                        <c:v>24.7</c:v>
                      </c:pt>
                      <c:pt idx="1646">
                        <c:v>24.599999999999998</c:v>
                      </c:pt>
                      <c:pt idx="1647">
                        <c:v>24.833333333333332</c:v>
                      </c:pt>
                      <c:pt idx="1648">
                        <c:v>24.833333333333332</c:v>
                      </c:pt>
                      <c:pt idx="1649">
                        <c:v>24.5</c:v>
                      </c:pt>
                      <c:pt idx="1650">
                        <c:v>24.216666666666669</c:v>
                      </c:pt>
                      <c:pt idx="1651">
                        <c:v>24.066666666666666</c:v>
                      </c:pt>
                      <c:pt idx="1652">
                        <c:v>23.95</c:v>
                      </c:pt>
                      <c:pt idx="1653">
                        <c:v>24.049999999999997</c:v>
                      </c:pt>
                      <c:pt idx="1654">
                        <c:v>24.583333333333332</c:v>
                      </c:pt>
                      <c:pt idx="1655">
                        <c:v>25.116666666666671</c:v>
                      </c:pt>
                      <c:pt idx="1656">
                        <c:v>25.45</c:v>
                      </c:pt>
                      <c:pt idx="1657">
                        <c:v>25.549999999999997</c:v>
                      </c:pt>
                      <c:pt idx="1658">
                        <c:v>25.616666666666671</c:v>
                      </c:pt>
                      <c:pt idx="1659">
                        <c:v>25.616666666666664</c:v>
                      </c:pt>
                      <c:pt idx="1660">
                        <c:v>25.633333333333329</c:v>
                      </c:pt>
                      <c:pt idx="1661">
                        <c:v>25.649999999999995</c:v>
                      </c:pt>
                      <c:pt idx="1662">
                        <c:v>25.649999999999995</c:v>
                      </c:pt>
                      <c:pt idx="1663">
                        <c:v>25.683333333333334</c:v>
                      </c:pt>
                      <c:pt idx="1664">
                        <c:v>25.633333333333329</c:v>
                      </c:pt>
                      <c:pt idx="1665">
                        <c:v>25.633333333333329</c:v>
                      </c:pt>
                      <c:pt idx="1666">
                        <c:v>25.583333333333332</c:v>
                      </c:pt>
                      <c:pt idx="1667">
                        <c:v>25.433333333333337</c:v>
                      </c:pt>
                      <c:pt idx="1668">
                        <c:v>25.266666666666666</c:v>
                      </c:pt>
                      <c:pt idx="1669">
                        <c:v>25.066666666666666</c:v>
                      </c:pt>
                      <c:pt idx="1670">
                        <c:v>24.833333333333332</c:v>
                      </c:pt>
                      <c:pt idx="1671">
                        <c:v>24.7</c:v>
                      </c:pt>
                      <c:pt idx="1672">
                        <c:v>24.7</c:v>
                      </c:pt>
                      <c:pt idx="1673">
                        <c:v>24.533333333333335</c:v>
                      </c:pt>
                      <c:pt idx="1674">
                        <c:v>24.349999999999998</c:v>
                      </c:pt>
                      <c:pt idx="1675">
                        <c:v>24.299999999999997</c:v>
                      </c:pt>
                      <c:pt idx="1676">
                        <c:v>24.033333333333331</c:v>
                      </c:pt>
                      <c:pt idx="1677">
                        <c:v>24.333333333333332</c:v>
                      </c:pt>
                      <c:pt idx="1678">
                        <c:v>24.666666666666668</c:v>
                      </c:pt>
                      <c:pt idx="1679">
                        <c:v>25.099999999999998</c:v>
                      </c:pt>
                      <c:pt idx="1680">
                        <c:v>25.400000000000002</c:v>
                      </c:pt>
                      <c:pt idx="1681">
                        <c:v>25.549999999999997</c:v>
                      </c:pt>
                      <c:pt idx="1682">
                        <c:v>25.650000000000002</c:v>
                      </c:pt>
                      <c:pt idx="1683">
                        <c:v>25.683333333333334</c:v>
                      </c:pt>
                      <c:pt idx="1684">
                        <c:v>25.733333333333334</c:v>
                      </c:pt>
                      <c:pt idx="1685">
                        <c:v>25.8</c:v>
                      </c:pt>
                      <c:pt idx="1686">
                        <c:v>25.933333333333334</c:v>
                      </c:pt>
                      <c:pt idx="1687">
                        <c:v>25.859999999999996</c:v>
                      </c:pt>
                    </c:numCache>
                  </c:numRef>
                </c:yVal>
                <c:smooth val="0"/>
                <c:extLst xmlns:c15="http://schemas.microsoft.com/office/drawing/2012/chart">
                  <c:ext xmlns:c16="http://schemas.microsoft.com/office/drawing/2014/chart" uri="{C3380CC4-5D6E-409C-BE32-E72D297353CC}">
                    <c16:uniqueId val="{00000006-A31C-4E98-B9F8-B095EA40672E}"/>
                  </c:ext>
                </c:extLst>
              </c15:ser>
            </c15:filteredScatterSeries>
            <c15:filteredScatterSeries>
              <c15:ser>
                <c:idx val="6"/>
                <c:order val="6"/>
                <c:tx>
                  <c:strRef>
                    <c:extLst xmlns:c15="http://schemas.microsoft.com/office/drawing/2012/chart">
                      <c:ext xmlns:c15="http://schemas.microsoft.com/office/drawing/2012/chart" uri="{02D57815-91ED-43cb-92C2-25804820EDAC}">
                        <c15:formulaRef>
                          <c15:sqref>Sheet1!$H$5</c15:sqref>
                        </c15:formulaRef>
                      </c:ext>
                    </c:extLst>
                    <c:strCache>
                      <c:ptCount val="1"/>
                      <c:pt idx="0">
                        <c:v>Office Area</c:v>
                      </c:pt>
                    </c:strCache>
                  </c:strRef>
                </c:tx>
                <c:spPr>
                  <a:ln w="19050" cap="rnd">
                    <a:noFill/>
                    <a:round/>
                  </a:ln>
                  <a:effectLst/>
                </c:spPr>
                <c:marker>
                  <c:symbol val="circle"/>
                  <c:size val="5"/>
                  <c:spPr>
                    <a:solidFill>
                      <a:schemeClr val="accent1">
                        <a:lumMod val="60000"/>
                      </a:schemeClr>
                    </a:solidFill>
                    <a:ln w="9525">
                      <a:solidFill>
                        <a:schemeClr val="accent1">
                          <a:lumMod val="60000"/>
                        </a:schemeClr>
                      </a:solidFill>
                    </a:ln>
                    <a:effectLst/>
                  </c:spPr>
                </c:marker>
                <c:xVal>
                  <c:numRef>
                    <c:extLst xmlns:c15="http://schemas.microsoft.com/office/drawing/2012/chart">
                      <c:ext xmlns:c15="http://schemas.microsoft.com/office/drawing/2012/chart" uri="{02D57815-91ED-43cb-92C2-25804820EDAC}">
                        <c15:formulaRef>
                          <c15:sqref>Sheet1!$A$6:$A$1693</c15:sqref>
                        </c15:formulaRef>
                      </c:ext>
                    </c:extLst>
                    <c:numCache>
                      <c:formatCode>m/d/yyyy\ h:mm</c:formatCode>
                      <c:ptCount val="1688"/>
                      <c:pt idx="0">
                        <c:v>43272.41667633102</c:v>
                      </c:pt>
                      <c:pt idx="1">
                        <c:v>43272.458343055558</c:v>
                      </c:pt>
                      <c:pt idx="2">
                        <c:v>43272.500009780095</c:v>
                      </c:pt>
                      <c:pt idx="3">
                        <c:v>43272.541676504632</c:v>
                      </c:pt>
                      <c:pt idx="4">
                        <c:v>43272.583343229169</c:v>
                      </c:pt>
                      <c:pt idx="5">
                        <c:v>43272.625009953706</c:v>
                      </c:pt>
                      <c:pt idx="6">
                        <c:v>43272.666676678244</c:v>
                      </c:pt>
                      <c:pt idx="7">
                        <c:v>43272.708343402781</c:v>
                      </c:pt>
                      <c:pt idx="8">
                        <c:v>43272.750010127318</c:v>
                      </c:pt>
                      <c:pt idx="9">
                        <c:v>43272.791676851855</c:v>
                      </c:pt>
                      <c:pt idx="10">
                        <c:v>43272.833343576393</c:v>
                      </c:pt>
                      <c:pt idx="11">
                        <c:v>43272.875010300922</c:v>
                      </c:pt>
                      <c:pt idx="12">
                        <c:v>43272.91667702546</c:v>
                      </c:pt>
                      <c:pt idx="13">
                        <c:v>43272.958343749997</c:v>
                      </c:pt>
                      <c:pt idx="14">
                        <c:v>43273.000010474534</c:v>
                      </c:pt>
                      <c:pt idx="15">
                        <c:v>43273.041677199071</c:v>
                      </c:pt>
                      <c:pt idx="16">
                        <c:v>43273.083343923608</c:v>
                      </c:pt>
                      <c:pt idx="17">
                        <c:v>43273.125010648146</c:v>
                      </c:pt>
                      <c:pt idx="18">
                        <c:v>43273.166677372683</c:v>
                      </c:pt>
                      <c:pt idx="19">
                        <c:v>43273.20834409722</c:v>
                      </c:pt>
                      <c:pt idx="20">
                        <c:v>43273.250010821757</c:v>
                      </c:pt>
                      <c:pt idx="21">
                        <c:v>43273.291677546295</c:v>
                      </c:pt>
                      <c:pt idx="22">
                        <c:v>43273.333344270832</c:v>
                      </c:pt>
                      <c:pt idx="23">
                        <c:v>43273.375010995369</c:v>
                      </c:pt>
                      <c:pt idx="24">
                        <c:v>43273.416677719906</c:v>
                      </c:pt>
                      <c:pt idx="25">
                        <c:v>43273.458344444443</c:v>
                      </c:pt>
                      <c:pt idx="26">
                        <c:v>43273.500011168981</c:v>
                      </c:pt>
                      <c:pt idx="27">
                        <c:v>43273.541677893518</c:v>
                      </c:pt>
                      <c:pt idx="28">
                        <c:v>43273.583344618055</c:v>
                      </c:pt>
                      <c:pt idx="29">
                        <c:v>43273.625011342592</c:v>
                      </c:pt>
                      <c:pt idx="30">
                        <c:v>43273.666678067129</c:v>
                      </c:pt>
                      <c:pt idx="31">
                        <c:v>43273.708344791667</c:v>
                      </c:pt>
                      <c:pt idx="32">
                        <c:v>43273.750011516204</c:v>
                      </c:pt>
                      <c:pt idx="33">
                        <c:v>43273.791678240741</c:v>
                      </c:pt>
                      <c:pt idx="34">
                        <c:v>43273.833344965278</c:v>
                      </c:pt>
                      <c:pt idx="35">
                        <c:v>43273.875011689815</c:v>
                      </c:pt>
                      <c:pt idx="36">
                        <c:v>43273.916678414353</c:v>
                      </c:pt>
                      <c:pt idx="37">
                        <c:v>43273.95834513889</c:v>
                      </c:pt>
                      <c:pt idx="38">
                        <c:v>43274.000011863427</c:v>
                      </c:pt>
                      <c:pt idx="39">
                        <c:v>43274.041678587964</c:v>
                      </c:pt>
                      <c:pt idx="40">
                        <c:v>43274.083345312501</c:v>
                      </c:pt>
                      <c:pt idx="41">
                        <c:v>43274.125012037039</c:v>
                      </c:pt>
                      <c:pt idx="42">
                        <c:v>43274.166678761576</c:v>
                      </c:pt>
                      <c:pt idx="43">
                        <c:v>43274.208345486113</c:v>
                      </c:pt>
                      <c:pt idx="44">
                        <c:v>43274.25001221065</c:v>
                      </c:pt>
                      <c:pt idx="45">
                        <c:v>43274.291678935188</c:v>
                      </c:pt>
                      <c:pt idx="46">
                        <c:v>43274.333345659725</c:v>
                      </c:pt>
                      <c:pt idx="47">
                        <c:v>43274.375012384262</c:v>
                      </c:pt>
                      <c:pt idx="48">
                        <c:v>43274.416679108799</c:v>
                      </c:pt>
                      <c:pt idx="49">
                        <c:v>43274.458345833336</c:v>
                      </c:pt>
                      <c:pt idx="50">
                        <c:v>43274.500012557874</c:v>
                      </c:pt>
                      <c:pt idx="51">
                        <c:v>43274.541679282411</c:v>
                      </c:pt>
                      <c:pt idx="52">
                        <c:v>43274.583346006948</c:v>
                      </c:pt>
                      <c:pt idx="53">
                        <c:v>43274.625012731478</c:v>
                      </c:pt>
                      <c:pt idx="54">
                        <c:v>43274.666679456015</c:v>
                      </c:pt>
                      <c:pt idx="55">
                        <c:v>43274.708346180552</c:v>
                      </c:pt>
                      <c:pt idx="56">
                        <c:v>43274.75001290509</c:v>
                      </c:pt>
                      <c:pt idx="57">
                        <c:v>43274.791679629627</c:v>
                      </c:pt>
                      <c:pt idx="58">
                        <c:v>43274.833346354164</c:v>
                      </c:pt>
                      <c:pt idx="59">
                        <c:v>43274.875013078701</c:v>
                      </c:pt>
                      <c:pt idx="60">
                        <c:v>43274.916679803238</c:v>
                      </c:pt>
                      <c:pt idx="61">
                        <c:v>43274.958346527776</c:v>
                      </c:pt>
                      <c:pt idx="62">
                        <c:v>43275.000013252313</c:v>
                      </c:pt>
                      <c:pt idx="63">
                        <c:v>43275.04167997685</c:v>
                      </c:pt>
                      <c:pt idx="64">
                        <c:v>43275.083346701387</c:v>
                      </c:pt>
                      <c:pt idx="65">
                        <c:v>43275.125013425924</c:v>
                      </c:pt>
                      <c:pt idx="66">
                        <c:v>43275.166680150462</c:v>
                      </c:pt>
                      <c:pt idx="67">
                        <c:v>43275.208346874999</c:v>
                      </c:pt>
                      <c:pt idx="68">
                        <c:v>43275.250013599536</c:v>
                      </c:pt>
                      <c:pt idx="69">
                        <c:v>43275.291680324073</c:v>
                      </c:pt>
                      <c:pt idx="70">
                        <c:v>43275.33334704861</c:v>
                      </c:pt>
                      <c:pt idx="71">
                        <c:v>43275.375013773148</c:v>
                      </c:pt>
                      <c:pt idx="72">
                        <c:v>43275.416680497685</c:v>
                      </c:pt>
                      <c:pt idx="73">
                        <c:v>43275.458347222222</c:v>
                      </c:pt>
                      <c:pt idx="74">
                        <c:v>43275.500013946759</c:v>
                      </c:pt>
                      <c:pt idx="75">
                        <c:v>43275.541680671296</c:v>
                      </c:pt>
                      <c:pt idx="76">
                        <c:v>43275.583347395834</c:v>
                      </c:pt>
                      <c:pt idx="77">
                        <c:v>43275.625014120371</c:v>
                      </c:pt>
                      <c:pt idx="78">
                        <c:v>43275.666680844908</c:v>
                      </c:pt>
                      <c:pt idx="79">
                        <c:v>43275.708347569445</c:v>
                      </c:pt>
                      <c:pt idx="80">
                        <c:v>43275.750014293983</c:v>
                      </c:pt>
                      <c:pt idx="81">
                        <c:v>43275.79168101852</c:v>
                      </c:pt>
                      <c:pt idx="82">
                        <c:v>43275.833347743057</c:v>
                      </c:pt>
                      <c:pt idx="83">
                        <c:v>43275.875014467594</c:v>
                      </c:pt>
                      <c:pt idx="84">
                        <c:v>43275.916681192131</c:v>
                      </c:pt>
                      <c:pt idx="85">
                        <c:v>43275.958347916669</c:v>
                      </c:pt>
                      <c:pt idx="86">
                        <c:v>43276.000014641206</c:v>
                      </c:pt>
                      <c:pt idx="87">
                        <c:v>43276.041681365743</c:v>
                      </c:pt>
                      <c:pt idx="88">
                        <c:v>43276.08334809028</c:v>
                      </c:pt>
                      <c:pt idx="89">
                        <c:v>43276.125014814817</c:v>
                      </c:pt>
                      <c:pt idx="90">
                        <c:v>43276.166681539355</c:v>
                      </c:pt>
                      <c:pt idx="91">
                        <c:v>43276.208348263892</c:v>
                      </c:pt>
                      <c:pt idx="92">
                        <c:v>43276.250014988429</c:v>
                      </c:pt>
                      <c:pt idx="93">
                        <c:v>43276.291681712966</c:v>
                      </c:pt>
                      <c:pt idx="94">
                        <c:v>43276.333348437503</c:v>
                      </c:pt>
                      <c:pt idx="95">
                        <c:v>43276.375015162041</c:v>
                      </c:pt>
                      <c:pt idx="96">
                        <c:v>43276.416681886571</c:v>
                      </c:pt>
                      <c:pt idx="97">
                        <c:v>43276.458348611108</c:v>
                      </c:pt>
                      <c:pt idx="98">
                        <c:v>43276.500015335645</c:v>
                      </c:pt>
                      <c:pt idx="99">
                        <c:v>43276.541682060182</c:v>
                      </c:pt>
                      <c:pt idx="100">
                        <c:v>43276.583348784719</c:v>
                      </c:pt>
                      <c:pt idx="101">
                        <c:v>43276.625015509257</c:v>
                      </c:pt>
                      <c:pt idx="102">
                        <c:v>43276.666682233794</c:v>
                      </c:pt>
                      <c:pt idx="103">
                        <c:v>43276.708348958331</c:v>
                      </c:pt>
                      <c:pt idx="104">
                        <c:v>43276.750015682868</c:v>
                      </c:pt>
                      <c:pt idx="105">
                        <c:v>43276.791682407405</c:v>
                      </c:pt>
                      <c:pt idx="106">
                        <c:v>43276.833349131943</c:v>
                      </c:pt>
                      <c:pt idx="107">
                        <c:v>43276.87501585648</c:v>
                      </c:pt>
                      <c:pt idx="108">
                        <c:v>43276.916682581017</c:v>
                      </c:pt>
                      <c:pt idx="109">
                        <c:v>43276.958349305554</c:v>
                      </c:pt>
                      <c:pt idx="110">
                        <c:v>43277.000016030092</c:v>
                      </c:pt>
                      <c:pt idx="111">
                        <c:v>43277.041682754629</c:v>
                      </c:pt>
                      <c:pt idx="112">
                        <c:v>43277.083349479166</c:v>
                      </c:pt>
                      <c:pt idx="113">
                        <c:v>43277.125016203703</c:v>
                      </c:pt>
                      <c:pt idx="114">
                        <c:v>43277.16668292824</c:v>
                      </c:pt>
                      <c:pt idx="115">
                        <c:v>43277.208349652778</c:v>
                      </c:pt>
                      <c:pt idx="116">
                        <c:v>43277.250016377315</c:v>
                      </c:pt>
                      <c:pt idx="117">
                        <c:v>43277.291683101852</c:v>
                      </c:pt>
                      <c:pt idx="118">
                        <c:v>43277.333349826389</c:v>
                      </c:pt>
                      <c:pt idx="119">
                        <c:v>43277.375016550926</c:v>
                      </c:pt>
                      <c:pt idx="120">
                        <c:v>43277.416683275464</c:v>
                      </c:pt>
                      <c:pt idx="121">
                        <c:v>43277.458350000001</c:v>
                      </c:pt>
                      <c:pt idx="122">
                        <c:v>43277.500016724538</c:v>
                      </c:pt>
                      <c:pt idx="123">
                        <c:v>43277.541683449075</c:v>
                      </c:pt>
                      <c:pt idx="124">
                        <c:v>43277.583350173612</c:v>
                      </c:pt>
                      <c:pt idx="125">
                        <c:v>43277.62501689815</c:v>
                      </c:pt>
                      <c:pt idx="126">
                        <c:v>43277.666683622687</c:v>
                      </c:pt>
                      <c:pt idx="127">
                        <c:v>43277.708350347224</c:v>
                      </c:pt>
                      <c:pt idx="128">
                        <c:v>43277.750017071761</c:v>
                      </c:pt>
                      <c:pt idx="129">
                        <c:v>43277.791683796298</c:v>
                      </c:pt>
                      <c:pt idx="130">
                        <c:v>43277.833350520836</c:v>
                      </c:pt>
                      <c:pt idx="131">
                        <c:v>43277.875017245373</c:v>
                      </c:pt>
                      <c:pt idx="132">
                        <c:v>43277.91668396991</c:v>
                      </c:pt>
                      <c:pt idx="133">
                        <c:v>43277.958350694447</c:v>
                      </c:pt>
                      <c:pt idx="134">
                        <c:v>43278.000017418984</c:v>
                      </c:pt>
                      <c:pt idx="135">
                        <c:v>43278.041684143522</c:v>
                      </c:pt>
                      <c:pt idx="136">
                        <c:v>43278.083350868059</c:v>
                      </c:pt>
                      <c:pt idx="137">
                        <c:v>43278.125017592596</c:v>
                      </c:pt>
                      <c:pt idx="138">
                        <c:v>43278.166684317126</c:v>
                      </c:pt>
                      <c:pt idx="139">
                        <c:v>43278.208351041663</c:v>
                      </c:pt>
                      <c:pt idx="140">
                        <c:v>43278.2500177662</c:v>
                      </c:pt>
                      <c:pt idx="141">
                        <c:v>43278.291684490738</c:v>
                      </c:pt>
                      <c:pt idx="142">
                        <c:v>43278.333351215275</c:v>
                      </c:pt>
                      <c:pt idx="143">
                        <c:v>43278.375017939812</c:v>
                      </c:pt>
                      <c:pt idx="144">
                        <c:v>43278.416684664349</c:v>
                      </c:pt>
                      <c:pt idx="145">
                        <c:v>43278.458351388887</c:v>
                      </c:pt>
                      <c:pt idx="146">
                        <c:v>43278.500018113424</c:v>
                      </c:pt>
                      <c:pt idx="147">
                        <c:v>43278.541684837961</c:v>
                      </c:pt>
                      <c:pt idx="148">
                        <c:v>43278.583351562498</c:v>
                      </c:pt>
                      <c:pt idx="149">
                        <c:v>43278.625018287035</c:v>
                      </c:pt>
                      <c:pt idx="150">
                        <c:v>43278.666685011573</c:v>
                      </c:pt>
                      <c:pt idx="151">
                        <c:v>43278.70835173611</c:v>
                      </c:pt>
                      <c:pt idx="152">
                        <c:v>43278.750018460647</c:v>
                      </c:pt>
                      <c:pt idx="153">
                        <c:v>43278.791685185184</c:v>
                      </c:pt>
                      <c:pt idx="154">
                        <c:v>43278.833351909721</c:v>
                      </c:pt>
                      <c:pt idx="155">
                        <c:v>43278.875018634259</c:v>
                      </c:pt>
                      <c:pt idx="156">
                        <c:v>43278.916685358796</c:v>
                      </c:pt>
                      <c:pt idx="157">
                        <c:v>43278.958352083333</c:v>
                      </c:pt>
                      <c:pt idx="158">
                        <c:v>43279.00001880787</c:v>
                      </c:pt>
                      <c:pt idx="159">
                        <c:v>43279.041685532407</c:v>
                      </c:pt>
                      <c:pt idx="160">
                        <c:v>43279.083352256945</c:v>
                      </c:pt>
                      <c:pt idx="161">
                        <c:v>43279.125018981482</c:v>
                      </c:pt>
                      <c:pt idx="162">
                        <c:v>43279.166685706019</c:v>
                      </c:pt>
                      <c:pt idx="163">
                        <c:v>43279.208352430556</c:v>
                      </c:pt>
                      <c:pt idx="164">
                        <c:v>43279.250019155093</c:v>
                      </c:pt>
                      <c:pt idx="165">
                        <c:v>43279.291685879631</c:v>
                      </c:pt>
                      <c:pt idx="166">
                        <c:v>43279.333352604168</c:v>
                      </c:pt>
                      <c:pt idx="167">
                        <c:v>43279.375019328705</c:v>
                      </c:pt>
                      <c:pt idx="168">
                        <c:v>43279.416686053242</c:v>
                      </c:pt>
                      <c:pt idx="169">
                        <c:v>43279.45835277778</c:v>
                      </c:pt>
                      <c:pt idx="170">
                        <c:v>43279.500019502317</c:v>
                      </c:pt>
                      <c:pt idx="171">
                        <c:v>43279.541686226854</c:v>
                      </c:pt>
                      <c:pt idx="172">
                        <c:v>43279.583352951391</c:v>
                      </c:pt>
                      <c:pt idx="173">
                        <c:v>43279.625019675928</c:v>
                      </c:pt>
                      <c:pt idx="174">
                        <c:v>43279.666686400466</c:v>
                      </c:pt>
                      <c:pt idx="175">
                        <c:v>43279.708353125003</c:v>
                      </c:pt>
                      <c:pt idx="176">
                        <c:v>43279.75001984954</c:v>
                      </c:pt>
                      <c:pt idx="177">
                        <c:v>43279.791686574077</c:v>
                      </c:pt>
                      <c:pt idx="178">
                        <c:v>43279.833353298614</c:v>
                      </c:pt>
                      <c:pt idx="179">
                        <c:v>43279.875020023152</c:v>
                      </c:pt>
                      <c:pt idx="180">
                        <c:v>43279.916686747689</c:v>
                      </c:pt>
                      <c:pt idx="181">
                        <c:v>43279.958353472219</c:v>
                      </c:pt>
                      <c:pt idx="182">
                        <c:v>43280.000020196756</c:v>
                      </c:pt>
                      <c:pt idx="183">
                        <c:v>43280.041686921293</c:v>
                      </c:pt>
                      <c:pt idx="184">
                        <c:v>43280.08335364583</c:v>
                      </c:pt>
                      <c:pt idx="185">
                        <c:v>43280.125020370368</c:v>
                      </c:pt>
                      <c:pt idx="186">
                        <c:v>43280.166687094905</c:v>
                      </c:pt>
                      <c:pt idx="187">
                        <c:v>43280.208353819442</c:v>
                      </c:pt>
                      <c:pt idx="188">
                        <c:v>43280.250020543979</c:v>
                      </c:pt>
                      <c:pt idx="189">
                        <c:v>43280.291687268516</c:v>
                      </c:pt>
                      <c:pt idx="190">
                        <c:v>43280.333353993054</c:v>
                      </c:pt>
                      <c:pt idx="191">
                        <c:v>43280.375020717591</c:v>
                      </c:pt>
                      <c:pt idx="192">
                        <c:v>43280.416687442128</c:v>
                      </c:pt>
                      <c:pt idx="193">
                        <c:v>43280.458354166665</c:v>
                      </c:pt>
                      <c:pt idx="194">
                        <c:v>43280.500020891202</c:v>
                      </c:pt>
                      <c:pt idx="195">
                        <c:v>43280.54168761574</c:v>
                      </c:pt>
                      <c:pt idx="196">
                        <c:v>43280.583354340277</c:v>
                      </c:pt>
                      <c:pt idx="197">
                        <c:v>43280.625021064814</c:v>
                      </c:pt>
                      <c:pt idx="198">
                        <c:v>43280.666687789351</c:v>
                      </c:pt>
                      <c:pt idx="199">
                        <c:v>43280.708354513888</c:v>
                      </c:pt>
                      <c:pt idx="200">
                        <c:v>43280.750021238426</c:v>
                      </c:pt>
                      <c:pt idx="201">
                        <c:v>43280.791687962963</c:v>
                      </c:pt>
                      <c:pt idx="202">
                        <c:v>43280.8333546875</c:v>
                      </c:pt>
                      <c:pt idx="203">
                        <c:v>43280.875021412037</c:v>
                      </c:pt>
                      <c:pt idx="204">
                        <c:v>43280.916688136575</c:v>
                      </c:pt>
                      <c:pt idx="205">
                        <c:v>43280.958354861112</c:v>
                      </c:pt>
                      <c:pt idx="206">
                        <c:v>43281.000021585649</c:v>
                      </c:pt>
                      <c:pt idx="207">
                        <c:v>43281.041688310186</c:v>
                      </c:pt>
                      <c:pt idx="208">
                        <c:v>43281.083355034723</c:v>
                      </c:pt>
                      <c:pt idx="209">
                        <c:v>43281.125021759261</c:v>
                      </c:pt>
                      <c:pt idx="210">
                        <c:v>43281.166688483798</c:v>
                      </c:pt>
                      <c:pt idx="211">
                        <c:v>43281.208355208335</c:v>
                      </c:pt>
                      <c:pt idx="212">
                        <c:v>43281.250021932872</c:v>
                      </c:pt>
                      <c:pt idx="213">
                        <c:v>43281.291688657409</c:v>
                      </c:pt>
                      <c:pt idx="214">
                        <c:v>43281.333355381947</c:v>
                      </c:pt>
                      <c:pt idx="215">
                        <c:v>43281.375022106484</c:v>
                      </c:pt>
                      <c:pt idx="216">
                        <c:v>43281.416688831021</c:v>
                      </c:pt>
                      <c:pt idx="217">
                        <c:v>43281.458355555558</c:v>
                      </c:pt>
                      <c:pt idx="218">
                        <c:v>43281.500022280095</c:v>
                      </c:pt>
                      <c:pt idx="219">
                        <c:v>43281.541689004633</c:v>
                      </c:pt>
                      <c:pt idx="220">
                        <c:v>43281.58335572917</c:v>
                      </c:pt>
                      <c:pt idx="221">
                        <c:v>43281.625022453707</c:v>
                      </c:pt>
                      <c:pt idx="222">
                        <c:v>43281.666689178244</c:v>
                      </c:pt>
                      <c:pt idx="223">
                        <c:v>43281.708355902774</c:v>
                      </c:pt>
                      <c:pt idx="224">
                        <c:v>43281.750022627311</c:v>
                      </c:pt>
                      <c:pt idx="225">
                        <c:v>43281.791689351849</c:v>
                      </c:pt>
                      <c:pt idx="226">
                        <c:v>43281.833356076386</c:v>
                      </c:pt>
                      <c:pt idx="227">
                        <c:v>43281.875022800923</c:v>
                      </c:pt>
                      <c:pt idx="228">
                        <c:v>43281.91668952546</c:v>
                      </c:pt>
                      <c:pt idx="229">
                        <c:v>43281.958356249997</c:v>
                      </c:pt>
                      <c:pt idx="230">
                        <c:v>43282.000022974535</c:v>
                      </c:pt>
                      <c:pt idx="231">
                        <c:v>43282.041689699072</c:v>
                      </c:pt>
                      <c:pt idx="232">
                        <c:v>43282.083356423609</c:v>
                      </c:pt>
                      <c:pt idx="233">
                        <c:v>43282.125023148146</c:v>
                      </c:pt>
                      <c:pt idx="234">
                        <c:v>43282.166689872683</c:v>
                      </c:pt>
                      <c:pt idx="235">
                        <c:v>43282.208356597221</c:v>
                      </c:pt>
                      <c:pt idx="236">
                        <c:v>43282.250023321758</c:v>
                      </c:pt>
                      <c:pt idx="237">
                        <c:v>43282.291690046295</c:v>
                      </c:pt>
                      <c:pt idx="238">
                        <c:v>43282.333356770832</c:v>
                      </c:pt>
                      <c:pt idx="239">
                        <c:v>43282.37502349537</c:v>
                      </c:pt>
                      <c:pt idx="240">
                        <c:v>43282.416690219907</c:v>
                      </c:pt>
                      <c:pt idx="241">
                        <c:v>43282.458356944444</c:v>
                      </c:pt>
                      <c:pt idx="242">
                        <c:v>43282.500023668981</c:v>
                      </c:pt>
                      <c:pt idx="243">
                        <c:v>43282.541690393518</c:v>
                      </c:pt>
                      <c:pt idx="244">
                        <c:v>43282.583357118056</c:v>
                      </c:pt>
                      <c:pt idx="245">
                        <c:v>43282.625023842593</c:v>
                      </c:pt>
                      <c:pt idx="246">
                        <c:v>43282.66669056713</c:v>
                      </c:pt>
                      <c:pt idx="247">
                        <c:v>43282.708357291667</c:v>
                      </c:pt>
                      <c:pt idx="248">
                        <c:v>43282.750024016204</c:v>
                      </c:pt>
                      <c:pt idx="249">
                        <c:v>43282.791690740742</c:v>
                      </c:pt>
                      <c:pt idx="250">
                        <c:v>43282.833357465279</c:v>
                      </c:pt>
                      <c:pt idx="251">
                        <c:v>43282.875024189816</c:v>
                      </c:pt>
                      <c:pt idx="252">
                        <c:v>43282.916690914353</c:v>
                      </c:pt>
                      <c:pt idx="253">
                        <c:v>43282.95835763889</c:v>
                      </c:pt>
                      <c:pt idx="254">
                        <c:v>43283.000024363428</c:v>
                      </c:pt>
                      <c:pt idx="255">
                        <c:v>43283.041691087965</c:v>
                      </c:pt>
                      <c:pt idx="256">
                        <c:v>43283.083357812502</c:v>
                      </c:pt>
                      <c:pt idx="257">
                        <c:v>43283.125024537039</c:v>
                      </c:pt>
                      <c:pt idx="258">
                        <c:v>43283.166691261576</c:v>
                      </c:pt>
                      <c:pt idx="259">
                        <c:v>43283.208357986114</c:v>
                      </c:pt>
                      <c:pt idx="260">
                        <c:v>43283.250024710651</c:v>
                      </c:pt>
                      <c:pt idx="261">
                        <c:v>43283.291691435188</c:v>
                      </c:pt>
                      <c:pt idx="262">
                        <c:v>43283.333358159725</c:v>
                      </c:pt>
                      <c:pt idx="263">
                        <c:v>43283.375024884263</c:v>
                      </c:pt>
                      <c:pt idx="264">
                        <c:v>43283.4166916088</c:v>
                      </c:pt>
                      <c:pt idx="265">
                        <c:v>43283.458358333337</c:v>
                      </c:pt>
                      <c:pt idx="266">
                        <c:v>43283.500025057867</c:v>
                      </c:pt>
                      <c:pt idx="267">
                        <c:v>43283.541691782404</c:v>
                      </c:pt>
                      <c:pt idx="268">
                        <c:v>43283.583358506941</c:v>
                      </c:pt>
                      <c:pt idx="269">
                        <c:v>43283.625025231479</c:v>
                      </c:pt>
                      <c:pt idx="270">
                        <c:v>43283.666691956016</c:v>
                      </c:pt>
                      <c:pt idx="271">
                        <c:v>43283.708358680553</c:v>
                      </c:pt>
                      <c:pt idx="272">
                        <c:v>43283.75002540509</c:v>
                      </c:pt>
                      <c:pt idx="273">
                        <c:v>43283.791692129627</c:v>
                      </c:pt>
                      <c:pt idx="274">
                        <c:v>43283.833358854165</c:v>
                      </c:pt>
                      <c:pt idx="275">
                        <c:v>43283.875025578702</c:v>
                      </c:pt>
                      <c:pt idx="276">
                        <c:v>43283.916692303239</c:v>
                      </c:pt>
                      <c:pt idx="277">
                        <c:v>43283.958359027776</c:v>
                      </c:pt>
                      <c:pt idx="278">
                        <c:v>43284.000025752313</c:v>
                      </c:pt>
                      <c:pt idx="279">
                        <c:v>43284.041692476851</c:v>
                      </c:pt>
                      <c:pt idx="280">
                        <c:v>43284.083359201388</c:v>
                      </c:pt>
                      <c:pt idx="281">
                        <c:v>43284.125025925925</c:v>
                      </c:pt>
                      <c:pt idx="282">
                        <c:v>43284.166692650462</c:v>
                      </c:pt>
                      <c:pt idx="283">
                        <c:v>43284.208359374999</c:v>
                      </c:pt>
                      <c:pt idx="284">
                        <c:v>43284.250026099537</c:v>
                      </c:pt>
                      <c:pt idx="285">
                        <c:v>43284.291692824074</c:v>
                      </c:pt>
                      <c:pt idx="286">
                        <c:v>43284.333359548611</c:v>
                      </c:pt>
                      <c:pt idx="287">
                        <c:v>43284.375026273148</c:v>
                      </c:pt>
                      <c:pt idx="288">
                        <c:v>43284.416692997685</c:v>
                      </c:pt>
                      <c:pt idx="289">
                        <c:v>43284.458359722223</c:v>
                      </c:pt>
                      <c:pt idx="290">
                        <c:v>43284.50002644676</c:v>
                      </c:pt>
                      <c:pt idx="291">
                        <c:v>43284.541693171297</c:v>
                      </c:pt>
                      <c:pt idx="292">
                        <c:v>43284.583359895834</c:v>
                      </c:pt>
                      <c:pt idx="293">
                        <c:v>43284.625026620372</c:v>
                      </c:pt>
                      <c:pt idx="294">
                        <c:v>43284.666693344909</c:v>
                      </c:pt>
                      <c:pt idx="295">
                        <c:v>43284.708360069446</c:v>
                      </c:pt>
                      <c:pt idx="296">
                        <c:v>43284.750026793983</c:v>
                      </c:pt>
                      <c:pt idx="297">
                        <c:v>43284.79169351852</c:v>
                      </c:pt>
                      <c:pt idx="298">
                        <c:v>43284.833360243058</c:v>
                      </c:pt>
                      <c:pt idx="299">
                        <c:v>43284.875026967595</c:v>
                      </c:pt>
                      <c:pt idx="300">
                        <c:v>43284.916693692132</c:v>
                      </c:pt>
                      <c:pt idx="301">
                        <c:v>43284.958360416669</c:v>
                      </c:pt>
                      <c:pt idx="302">
                        <c:v>43285.000027141206</c:v>
                      </c:pt>
                      <c:pt idx="303">
                        <c:v>43285.041693865744</c:v>
                      </c:pt>
                      <c:pt idx="304">
                        <c:v>43285.083360590281</c:v>
                      </c:pt>
                      <c:pt idx="305">
                        <c:v>43285.125027314818</c:v>
                      </c:pt>
                      <c:pt idx="306">
                        <c:v>43285.166694039355</c:v>
                      </c:pt>
                      <c:pt idx="307">
                        <c:v>43285.208360763892</c:v>
                      </c:pt>
                      <c:pt idx="308">
                        <c:v>43285.250027488422</c:v>
                      </c:pt>
                      <c:pt idx="309">
                        <c:v>43285.29169421296</c:v>
                      </c:pt>
                      <c:pt idx="310">
                        <c:v>43285.333360937497</c:v>
                      </c:pt>
                      <c:pt idx="311">
                        <c:v>43285.375027662034</c:v>
                      </c:pt>
                      <c:pt idx="312">
                        <c:v>43285.416694386571</c:v>
                      </c:pt>
                      <c:pt idx="313">
                        <c:v>43285.458361111108</c:v>
                      </c:pt>
                      <c:pt idx="314">
                        <c:v>43285.500027835646</c:v>
                      </c:pt>
                      <c:pt idx="315">
                        <c:v>43285.541694560183</c:v>
                      </c:pt>
                      <c:pt idx="316">
                        <c:v>43285.58336128472</c:v>
                      </c:pt>
                      <c:pt idx="317">
                        <c:v>43285.625028009257</c:v>
                      </c:pt>
                      <c:pt idx="318">
                        <c:v>43285.666694733794</c:v>
                      </c:pt>
                      <c:pt idx="319">
                        <c:v>43285.708361458332</c:v>
                      </c:pt>
                      <c:pt idx="320">
                        <c:v>43285.750028182869</c:v>
                      </c:pt>
                      <c:pt idx="321">
                        <c:v>43285.791694907406</c:v>
                      </c:pt>
                      <c:pt idx="322">
                        <c:v>43285.833361631943</c:v>
                      </c:pt>
                      <c:pt idx="323">
                        <c:v>43285.87502835648</c:v>
                      </c:pt>
                      <c:pt idx="324">
                        <c:v>43285.916695081018</c:v>
                      </c:pt>
                      <c:pt idx="325">
                        <c:v>43285.958361805555</c:v>
                      </c:pt>
                      <c:pt idx="326">
                        <c:v>43286.000028530092</c:v>
                      </c:pt>
                      <c:pt idx="327">
                        <c:v>43286.041695254629</c:v>
                      </c:pt>
                      <c:pt idx="328">
                        <c:v>43286.083361979167</c:v>
                      </c:pt>
                      <c:pt idx="329">
                        <c:v>43286.125028703704</c:v>
                      </c:pt>
                      <c:pt idx="330">
                        <c:v>43286.166695428241</c:v>
                      </c:pt>
                      <c:pt idx="331">
                        <c:v>43286.208362152778</c:v>
                      </c:pt>
                      <c:pt idx="332">
                        <c:v>43286.250028877315</c:v>
                      </c:pt>
                      <c:pt idx="333">
                        <c:v>43286.291695601853</c:v>
                      </c:pt>
                      <c:pt idx="334">
                        <c:v>43286.33336232639</c:v>
                      </c:pt>
                      <c:pt idx="335">
                        <c:v>43286.375029050927</c:v>
                      </c:pt>
                      <c:pt idx="336">
                        <c:v>43286.416695775464</c:v>
                      </c:pt>
                      <c:pt idx="337">
                        <c:v>43286.458362500001</c:v>
                      </c:pt>
                      <c:pt idx="338">
                        <c:v>43286.500029224539</c:v>
                      </c:pt>
                      <c:pt idx="339">
                        <c:v>43286.541695949076</c:v>
                      </c:pt>
                      <c:pt idx="340">
                        <c:v>43286.583362673613</c:v>
                      </c:pt>
                      <c:pt idx="341">
                        <c:v>43286.62502939815</c:v>
                      </c:pt>
                      <c:pt idx="342">
                        <c:v>43286.666696122687</c:v>
                      </c:pt>
                      <c:pt idx="343">
                        <c:v>43286.708362847225</c:v>
                      </c:pt>
                      <c:pt idx="344">
                        <c:v>43286.750029571762</c:v>
                      </c:pt>
                      <c:pt idx="345">
                        <c:v>43286.791696296299</c:v>
                      </c:pt>
                      <c:pt idx="346">
                        <c:v>43286.833363020836</c:v>
                      </c:pt>
                      <c:pt idx="347">
                        <c:v>43286.875029745373</c:v>
                      </c:pt>
                      <c:pt idx="348">
                        <c:v>43286.916696469911</c:v>
                      </c:pt>
                      <c:pt idx="349">
                        <c:v>43286.958363194448</c:v>
                      </c:pt>
                      <c:pt idx="350">
                        <c:v>43287.000029918985</c:v>
                      </c:pt>
                      <c:pt idx="351">
                        <c:v>43287.041696643515</c:v>
                      </c:pt>
                      <c:pt idx="352">
                        <c:v>43287.083363368052</c:v>
                      </c:pt>
                      <c:pt idx="353">
                        <c:v>43287.125030092589</c:v>
                      </c:pt>
                      <c:pt idx="354">
                        <c:v>43287.166696817127</c:v>
                      </c:pt>
                      <c:pt idx="355">
                        <c:v>43287.208363541664</c:v>
                      </c:pt>
                      <c:pt idx="356">
                        <c:v>43287.250030266201</c:v>
                      </c:pt>
                      <c:pt idx="357">
                        <c:v>43287.291696990738</c:v>
                      </c:pt>
                      <c:pt idx="358">
                        <c:v>43287.333363715275</c:v>
                      </c:pt>
                      <c:pt idx="359">
                        <c:v>43287.375030439813</c:v>
                      </c:pt>
                      <c:pt idx="360">
                        <c:v>43287.41669716435</c:v>
                      </c:pt>
                      <c:pt idx="361">
                        <c:v>43287.458363888887</c:v>
                      </c:pt>
                      <c:pt idx="362">
                        <c:v>43287.500030613424</c:v>
                      </c:pt>
                      <c:pt idx="363">
                        <c:v>43287.541697337962</c:v>
                      </c:pt>
                      <c:pt idx="364">
                        <c:v>43287.583364062499</c:v>
                      </c:pt>
                      <c:pt idx="365">
                        <c:v>43287.625030787036</c:v>
                      </c:pt>
                      <c:pt idx="366">
                        <c:v>43287.666697511573</c:v>
                      </c:pt>
                      <c:pt idx="367">
                        <c:v>43287.70836423611</c:v>
                      </c:pt>
                      <c:pt idx="368">
                        <c:v>43287.750030960648</c:v>
                      </c:pt>
                      <c:pt idx="369">
                        <c:v>43287.791697685185</c:v>
                      </c:pt>
                      <c:pt idx="370">
                        <c:v>43287.833364409722</c:v>
                      </c:pt>
                      <c:pt idx="371">
                        <c:v>43287.875031134259</c:v>
                      </c:pt>
                      <c:pt idx="372">
                        <c:v>43287.916697858796</c:v>
                      </c:pt>
                      <c:pt idx="373">
                        <c:v>43287.958364583334</c:v>
                      </c:pt>
                      <c:pt idx="374">
                        <c:v>43288.000031307871</c:v>
                      </c:pt>
                      <c:pt idx="375">
                        <c:v>43288.041698032408</c:v>
                      </c:pt>
                      <c:pt idx="376">
                        <c:v>43288.083364756945</c:v>
                      </c:pt>
                      <c:pt idx="377">
                        <c:v>43288.125031481482</c:v>
                      </c:pt>
                      <c:pt idx="378">
                        <c:v>43288.16669820602</c:v>
                      </c:pt>
                      <c:pt idx="379">
                        <c:v>43288.208364930557</c:v>
                      </c:pt>
                      <c:pt idx="380">
                        <c:v>43288.250031655094</c:v>
                      </c:pt>
                      <c:pt idx="381">
                        <c:v>43288.291698379631</c:v>
                      </c:pt>
                      <c:pt idx="382">
                        <c:v>43288.333365104168</c:v>
                      </c:pt>
                      <c:pt idx="383">
                        <c:v>43288.375031828706</c:v>
                      </c:pt>
                      <c:pt idx="384">
                        <c:v>43288.416698553243</c:v>
                      </c:pt>
                      <c:pt idx="385">
                        <c:v>43288.45836527778</c:v>
                      </c:pt>
                      <c:pt idx="386">
                        <c:v>43288.500032002317</c:v>
                      </c:pt>
                      <c:pt idx="387">
                        <c:v>43288.541698726855</c:v>
                      </c:pt>
                      <c:pt idx="388">
                        <c:v>43288.583365451392</c:v>
                      </c:pt>
                      <c:pt idx="389">
                        <c:v>43288.625032175929</c:v>
                      </c:pt>
                      <c:pt idx="390">
                        <c:v>43288.666698900466</c:v>
                      </c:pt>
                      <c:pt idx="391">
                        <c:v>43288.708365625003</c:v>
                      </c:pt>
                      <c:pt idx="392">
                        <c:v>43288.750032349541</c:v>
                      </c:pt>
                      <c:pt idx="393">
                        <c:v>43288.79169907407</c:v>
                      </c:pt>
                      <c:pt idx="394">
                        <c:v>43288.833365798608</c:v>
                      </c:pt>
                      <c:pt idx="395">
                        <c:v>43288.875032523145</c:v>
                      </c:pt>
                      <c:pt idx="396">
                        <c:v>43288.916699247682</c:v>
                      </c:pt>
                      <c:pt idx="397">
                        <c:v>43288.958365972219</c:v>
                      </c:pt>
                      <c:pt idx="398">
                        <c:v>43289.000032696757</c:v>
                      </c:pt>
                      <c:pt idx="399">
                        <c:v>43289.041699421294</c:v>
                      </c:pt>
                      <c:pt idx="400">
                        <c:v>43289.083366145831</c:v>
                      </c:pt>
                      <c:pt idx="401">
                        <c:v>43289.125032870368</c:v>
                      </c:pt>
                      <c:pt idx="402">
                        <c:v>43289.166699594905</c:v>
                      </c:pt>
                      <c:pt idx="403">
                        <c:v>43289.208366319443</c:v>
                      </c:pt>
                      <c:pt idx="404">
                        <c:v>43289.25003304398</c:v>
                      </c:pt>
                      <c:pt idx="405">
                        <c:v>43289.291699768517</c:v>
                      </c:pt>
                      <c:pt idx="406">
                        <c:v>43289.333366493054</c:v>
                      </c:pt>
                      <c:pt idx="407">
                        <c:v>43289.375033217591</c:v>
                      </c:pt>
                      <c:pt idx="408">
                        <c:v>43289.416699942129</c:v>
                      </c:pt>
                      <c:pt idx="409">
                        <c:v>43289.458366666666</c:v>
                      </c:pt>
                      <c:pt idx="410">
                        <c:v>43289.500033391203</c:v>
                      </c:pt>
                      <c:pt idx="411">
                        <c:v>43289.54170011574</c:v>
                      </c:pt>
                      <c:pt idx="412">
                        <c:v>43289.583366840277</c:v>
                      </c:pt>
                      <c:pt idx="413">
                        <c:v>43289.625033564815</c:v>
                      </c:pt>
                      <c:pt idx="414">
                        <c:v>43289.666700289352</c:v>
                      </c:pt>
                      <c:pt idx="415">
                        <c:v>43289.708367013889</c:v>
                      </c:pt>
                      <c:pt idx="416">
                        <c:v>43289.750033738426</c:v>
                      </c:pt>
                      <c:pt idx="417">
                        <c:v>43289.791700462963</c:v>
                      </c:pt>
                      <c:pt idx="418">
                        <c:v>43289.833367187501</c:v>
                      </c:pt>
                      <c:pt idx="419">
                        <c:v>43289.875033912038</c:v>
                      </c:pt>
                      <c:pt idx="420">
                        <c:v>43289.916700636575</c:v>
                      </c:pt>
                      <c:pt idx="421">
                        <c:v>43289.958367361112</c:v>
                      </c:pt>
                      <c:pt idx="422">
                        <c:v>43290.00003408565</c:v>
                      </c:pt>
                      <c:pt idx="423">
                        <c:v>43290.041700810187</c:v>
                      </c:pt>
                      <c:pt idx="424">
                        <c:v>43290.083367534724</c:v>
                      </c:pt>
                      <c:pt idx="425">
                        <c:v>43290.125034259261</c:v>
                      </c:pt>
                      <c:pt idx="426">
                        <c:v>43290.166700983798</c:v>
                      </c:pt>
                      <c:pt idx="427">
                        <c:v>43290.208367708336</c:v>
                      </c:pt>
                      <c:pt idx="428">
                        <c:v>43290.250034432873</c:v>
                      </c:pt>
                      <c:pt idx="429">
                        <c:v>43290.29170115741</c:v>
                      </c:pt>
                      <c:pt idx="430">
                        <c:v>43290.333367881947</c:v>
                      </c:pt>
                      <c:pt idx="431">
                        <c:v>43290.375034606484</c:v>
                      </c:pt>
                      <c:pt idx="432">
                        <c:v>43290.416701331022</c:v>
                      </c:pt>
                      <c:pt idx="433">
                        <c:v>43290.458368055559</c:v>
                      </c:pt>
                      <c:pt idx="434">
                        <c:v>43290.500034780096</c:v>
                      </c:pt>
                      <c:pt idx="435">
                        <c:v>43290.541701504633</c:v>
                      </c:pt>
                      <c:pt idx="436">
                        <c:v>43290.583368229163</c:v>
                      </c:pt>
                      <c:pt idx="437">
                        <c:v>43290.6250349537</c:v>
                      </c:pt>
                      <c:pt idx="438">
                        <c:v>43290.666701678238</c:v>
                      </c:pt>
                      <c:pt idx="439">
                        <c:v>43290.708368402775</c:v>
                      </c:pt>
                      <c:pt idx="440">
                        <c:v>43290.750035127312</c:v>
                      </c:pt>
                      <c:pt idx="441">
                        <c:v>43290.791701851849</c:v>
                      </c:pt>
                      <c:pt idx="442">
                        <c:v>43290.833368576386</c:v>
                      </c:pt>
                      <c:pt idx="443">
                        <c:v>43290.875035300924</c:v>
                      </c:pt>
                      <c:pt idx="444">
                        <c:v>43290.916702025461</c:v>
                      </c:pt>
                      <c:pt idx="445">
                        <c:v>43290.958368749998</c:v>
                      </c:pt>
                      <c:pt idx="446">
                        <c:v>43291.000035474535</c:v>
                      </c:pt>
                      <c:pt idx="447">
                        <c:v>43291.041702199072</c:v>
                      </c:pt>
                      <c:pt idx="448">
                        <c:v>43291.08336892361</c:v>
                      </c:pt>
                      <c:pt idx="449">
                        <c:v>43291.125035648147</c:v>
                      </c:pt>
                      <c:pt idx="450">
                        <c:v>43291.166702372684</c:v>
                      </c:pt>
                      <c:pt idx="451">
                        <c:v>43291.208369097221</c:v>
                      </c:pt>
                      <c:pt idx="452">
                        <c:v>43291.250035821759</c:v>
                      </c:pt>
                      <c:pt idx="453">
                        <c:v>43291.291702546296</c:v>
                      </c:pt>
                      <c:pt idx="454">
                        <c:v>43291.333369270833</c:v>
                      </c:pt>
                      <c:pt idx="455">
                        <c:v>43291.37503599537</c:v>
                      </c:pt>
                      <c:pt idx="456">
                        <c:v>43291.416702719907</c:v>
                      </c:pt>
                      <c:pt idx="457">
                        <c:v>43291.458369444445</c:v>
                      </c:pt>
                      <c:pt idx="458">
                        <c:v>43291.500036168982</c:v>
                      </c:pt>
                      <c:pt idx="459">
                        <c:v>43291.541702893519</c:v>
                      </c:pt>
                      <c:pt idx="460">
                        <c:v>43291.583369618056</c:v>
                      </c:pt>
                      <c:pt idx="461">
                        <c:v>43291.625036342593</c:v>
                      </c:pt>
                      <c:pt idx="462">
                        <c:v>43291.666703067131</c:v>
                      </c:pt>
                      <c:pt idx="463">
                        <c:v>43291.708369791668</c:v>
                      </c:pt>
                      <c:pt idx="464">
                        <c:v>43291.750036516205</c:v>
                      </c:pt>
                      <c:pt idx="465">
                        <c:v>43291.791703240742</c:v>
                      </c:pt>
                      <c:pt idx="466">
                        <c:v>43291.833369965279</c:v>
                      </c:pt>
                      <c:pt idx="467">
                        <c:v>43291.875036689817</c:v>
                      </c:pt>
                      <c:pt idx="468">
                        <c:v>43291.916703414354</c:v>
                      </c:pt>
                      <c:pt idx="469">
                        <c:v>43291.958370138891</c:v>
                      </c:pt>
                      <c:pt idx="470">
                        <c:v>43292.000036863428</c:v>
                      </c:pt>
                      <c:pt idx="471">
                        <c:v>43292.041703587965</c:v>
                      </c:pt>
                      <c:pt idx="472">
                        <c:v>43292.083370312503</c:v>
                      </c:pt>
                      <c:pt idx="473">
                        <c:v>43292.12503703704</c:v>
                      </c:pt>
                      <c:pt idx="474">
                        <c:v>43292.166703761577</c:v>
                      </c:pt>
                      <c:pt idx="475">
                        <c:v>43292.208370486114</c:v>
                      </c:pt>
                      <c:pt idx="476">
                        <c:v>43292.250037210651</c:v>
                      </c:pt>
                      <c:pt idx="477">
                        <c:v>43292.291703935189</c:v>
                      </c:pt>
                      <c:pt idx="478">
                        <c:v>43292.333370659719</c:v>
                      </c:pt>
                      <c:pt idx="479">
                        <c:v>43292.375037384256</c:v>
                      </c:pt>
                      <c:pt idx="480">
                        <c:v>43292.416704108793</c:v>
                      </c:pt>
                      <c:pt idx="481">
                        <c:v>43292.45837083333</c:v>
                      </c:pt>
                      <c:pt idx="482">
                        <c:v>43292.500037557867</c:v>
                      </c:pt>
                      <c:pt idx="483">
                        <c:v>43292.541704282405</c:v>
                      </c:pt>
                      <c:pt idx="484">
                        <c:v>43292.583371006942</c:v>
                      </c:pt>
                      <c:pt idx="485">
                        <c:v>43292.625037731479</c:v>
                      </c:pt>
                      <c:pt idx="486">
                        <c:v>43292.666704456016</c:v>
                      </c:pt>
                      <c:pt idx="487">
                        <c:v>43292.708371180554</c:v>
                      </c:pt>
                      <c:pt idx="488">
                        <c:v>43292.750037905091</c:v>
                      </c:pt>
                      <c:pt idx="489">
                        <c:v>43292.791704629628</c:v>
                      </c:pt>
                      <c:pt idx="490">
                        <c:v>43292.833371354165</c:v>
                      </c:pt>
                      <c:pt idx="491">
                        <c:v>43292.875038078702</c:v>
                      </c:pt>
                      <c:pt idx="492">
                        <c:v>43292.91670480324</c:v>
                      </c:pt>
                      <c:pt idx="493">
                        <c:v>43292.958371527777</c:v>
                      </c:pt>
                      <c:pt idx="494">
                        <c:v>43293.000038252314</c:v>
                      </c:pt>
                      <c:pt idx="495">
                        <c:v>43293.041704976851</c:v>
                      </c:pt>
                      <c:pt idx="496">
                        <c:v>43293.083371701388</c:v>
                      </c:pt>
                      <c:pt idx="497">
                        <c:v>43293.125038425926</c:v>
                      </c:pt>
                      <c:pt idx="498">
                        <c:v>43293.166705150463</c:v>
                      </c:pt>
                      <c:pt idx="499">
                        <c:v>43293.208371875</c:v>
                      </c:pt>
                      <c:pt idx="500">
                        <c:v>43293.250038599537</c:v>
                      </c:pt>
                      <c:pt idx="501">
                        <c:v>43293.291705324074</c:v>
                      </c:pt>
                      <c:pt idx="502">
                        <c:v>43293.333372048612</c:v>
                      </c:pt>
                      <c:pt idx="503">
                        <c:v>43293.375038773149</c:v>
                      </c:pt>
                      <c:pt idx="504">
                        <c:v>43293.416705497686</c:v>
                      </c:pt>
                      <c:pt idx="505">
                        <c:v>43293.458372222223</c:v>
                      </c:pt>
                      <c:pt idx="506">
                        <c:v>43293.50003894676</c:v>
                      </c:pt>
                      <c:pt idx="507">
                        <c:v>43293.541705671298</c:v>
                      </c:pt>
                      <c:pt idx="508">
                        <c:v>43293.583372395835</c:v>
                      </c:pt>
                      <c:pt idx="509">
                        <c:v>43293.625039120372</c:v>
                      </c:pt>
                      <c:pt idx="510">
                        <c:v>43293.666705844909</c:v>
                      </c:pt>
                      <c:pt idx="511">
                        <c:v>43293.708372569447</c:v>
                      </c:pt>
                      <c:pt idx="512">
                        <c:v>43293.750039293984</c:v>
                      </c:pt>
                      <c:pt idx="513">
                        <c:v>43293.791706018521</c:v>
                      </c:pt>
                      <c:pt idx="514">
                        <c:v>43293.833372743058</c:v>
                      </c:pt>
                      <c:pt idx="515">
                        <c:v>43293.875039467595</c:v>
                      </c:pt>
                      <c:pt idx="516">
                        <c:v>43293.916706192133</c:v>
                      </c:pt>
                      <c:pt idx="517">
                        <c:v>43293.95837291667</c:v>
                      </c:pt>
                      <c:pt idx="518">
                        <c:v>43294.000039641207</c:v>
                      </c:pt>
                      <c:pt idx="519">
                        <c:v>43294.041706365744</c:v>
                      </c:pt>
                      <c:pt idx="520">
                        <c:v>43294.083373090281</c:v>
                      </c:pt>
                      <c:pt idx="521">
                        <c:v>43294.125039814811</c:v>
                      </c:pt>
                      <c:pt idx="522">
                        <c:v>43294.166706539349</c:v>
                      </c:pt>
                      <c:pt idx="523">
                        <c:v>43294.208373263886</c:v>
                      </c:pt>
                      <c:pt idx="524">
                        <c:v>43294.250039988423</c:v>
                      </c:pt>
                      <c:pt idx="525">
                        <c:v>43294.29170671296</c:v>
                      </c:pt>
                      <c:pt idx="526">
                        <c:v>43294.333373437497</c:v>
                      </c:pt>
                      <c:pt idx="527">
                        <c:v>43294.375040162035</c:v>
                      </c:pt>
                      <c:pt idx="528">
                        <c:v>43294.416706886572</c:v>
                      </c:pt>
                      <c:pt idx="529">
                        <c:v>43294.458373611109</c:v>
                      </c:pt>
                      <c:pt idx="530">
                        <c:v>43294.500040335646</c:v>
                      </c:pt>
                      <c:pt idx="531">
                        <c:v>43294.541707060183</c:v>
                      </c:pt>
                      <c:pt idx="532">
                        <c:v>43294.583373784721</c:v>
                      </c:pt>
                      <c:pt idx="533">
                        <c:v>43294.625040509258</c:v>
                      </c:pt>
                      <c:pt idx="534">
                        <c:v>43294.666707233795</c:v>
                      </c:pt>
                      <c:pt idx="535">
                        <c:v>43294.708373958332</c:v>
                      </c:pt>
                      <c:pt idx="536">
                        <c:v>43294.750040682869</c:v>
                      </c:pt>
                      <c:pt idx="537">
                        <c:v>43294.791707407407</c:v>
                      </c:pt>
                      <c:pt idx="538">
                        <c:v>43294.833374131944</c:v>
                      </c:pt>
                      <c:pt idx="539">
                        <c:v>43294.875040856481</c:v>
                      </c:pt>
                      <c:pt idx="540">
                        <c:v>43294.916707581018</c:v>
                      </c:pt>
                      <c:pt idx="541">
                        <c:v>43294.958374305555</c:v>
                      </c:pt>
                      <c:pt idx="542">
                        <c:v>43295.000041030093</c:v>
                      </c:pt>
                      <c:pt idx="543">
                        <c:v>43295.04170775463</c:v>
                      </c:pt>
                      <c:pt idx="544">
                        <c:v>43295.083374479167</c:v>
                      </c:pt>
                      <c:pt idx="545">
                        <c:v>43295.125041203704</c:v>
                      </c:pt>
                      <c:pt idx="546">
                        <c:v>43295.166707928242</c:v>
                      </c:pt>
                      <c:pt idx="547">
                        <c:v>43295.208374652779</c:v>
                      </c:pt>
                      <c:pt idx="548">
                        <c:v>43295.250041377316</c:v>
                      </c:pt>
                      <c:pt idx="549">
                        <c:v>43295.291708101853</c:v>
                      </c:pt>
                      <c:pt idx="550">
                        <c:v>43295.33337482639</c:v>
                      </c:pt>
                      <c:pt idx="551">
                        <c:v>43295.375041550928</c:v>
                      </c:pt>
                      <c:pt idx="552">
                        <c:v>43295.416708275465</c:v>
                      </c:pt>
                      <c:pt idx="553">
                        <c:v>43295.458375000002</c:v>
                      </c:pt>
                      <c:pt idx="554">
                        <c:v>43295.500041724539</c:v>
                      </c:pt>
                      <c:pt idx="555">
                        <c:v>43295.541708449076</c:v>
                      </c:pt>
                      <c:pt idx="556">
                        <c:v>43295.583375173614</c:v>
                      </c:pt>
                      <c:pt idx="557">
                        <c:v>43295.625041898151</c:v>
                      </c:pt>
                      <c:pt idx="558">
                        <c:v>43295.666708622688</c:v>
                      </c:pt>
                      <c:pt idx="559">
                        <c:v>43295.708375347225</c:v>
                      </c:pt>
                      <c:pt idx="560">
                        <c:v>43295.750042071762</c:v>
                      </c:pt>
                      <c:pt idx="561">
                        <c:v>43295.7917087963</c:v>
                      </c:pt>
                      <c:pt idx="562">
                        <c:v>43295.833375520837</c:v>
                      </c:pt>
                      <c:pt idx="563">
                        <c:v>43295.875042245367</c:v>
                      </c:pt>
                      <c:pt idx="564">
                        <c:v>43295.916708969904</c:v>
                      </c:pt>
                      <c:pt idx="565">
                        <c:v>43295.958375694441</c:v>
                      </c:pt>
                      <c:pt idx="566">
                        <c:v>43296.000042418978</c:v>
                      </c:pt>
                      <c:pt idx="567">
                        <c:v>43296.041709143516</c:v>
                      </c:pt>
                      <c:pt idx="568">
                        <c:v>43296.083375868053</c:v>
                      </c:pt>
                      <c:pt idx="569">
                        <c:v>43296.12504259259</c:v>
                      </c:pt>
                      <c:pt idx="570">
                        <c:v>43296.166709317127</c:v>
                      </c:pt>
                      <c:pt idx="571">
                        <c:v>43296.208376041664</c:v>
                      </c:pt>
                      <c:pt idx="572">
                        <c:v>43296.250042766202</c:v>
                      </c:pt>
                      <c:pt idx="573">
                        <c:v>43296.291709490739</c:v>
                      </c:pt>
                      <c:pt idx="574">
                        <c:v>43296.333376215276</c:v>
                      </c:pt>
                      <c:pt idx="575">
                        <c:v>43296.375042939813</c:v>
                      </c:pt>
                      <c:pt idx="576">
                        <c:v>43296.41670966435</c:v>
                      </c:pt>
                      <c:pt idx="577">
                        <c:v>43296.458376388888</c:v>
                      </c:pt>
                      <c:pt idx="578">
                        <c:v>43296.500043113425</c:v>
                      </c:pt>
                      <c:pt idx="579">
                        <c:v>43296.541709837962</c:v>
                      </c:pt>
                      <c:pt idx="580">
                        <c:v>43296.583376562499</c:v>
                      </c:pt>
                      <c:pt idx="581">
                        <c:v>43296.625043287037</c:v>
                      </c:pt>
                      <c:pt idx="582">
                        <c:v>43296.666710011574</c:v>
                      </c:pt>
                      <c:pt idx="583">
                        <c:v>43296.708376736111</c:v>
                      </c:pt>
                      <c:pt idx="584">
                        <c:v>43296.750043460648</c:v>
                      </c:pt>
                      <c:pt idx="585">
                        <c:v>43296.791710185185</c:v>
                      </c:pt>
                      <c:pt idx="586">
                        <c:v>43296.833376909723</c:v>
                      </c:pt>
                      <c:pt idx="587">
                        <c:v>43296.87504363426</c:v>
                      </c:pt>
                      <c:pt idx="588">
                        <c:v>43296.916710358797</c:v>
                      </c:pt>
                      <c:pt idx="589">
                        <c:v>43296.958377083334</c:v>
                      </c:pt>
                      <c:pt idx="590">
                        <c:v>43297.000043807871</c:v>
                      </c:pt>
                      <c:pt idx="591">
                        <c:v>43297.041710532409</c:v>
                      </c:pt>
                      <c:pt idx="592">
                        <c:v>43297.083377256946</c:v>
                      </c:pt>
                      <c:pt idx="593">
                        <c:v>43297.125043981483</c:v>
                      </c:pt>
                      <c:pt idx="594">
                        <c:v>43297.16671070602</c:v>
                      </c:pt>
                      <c:pt idx="595">
                        <c:v>43297.208377430557</c:v>
                      </c:pt>
                      <c:pt idx="596">
                        <c:v>43297.250044155095</c:v>
                      </c:pt>
                      <c:pt idx="597">
                        <c:v>43297.291710879632</c:v>
                      </c:pt>
                      <c:pt idx="598">
                        <c:v>43297.333377604169</c:v>
                      </c:pt>
                      <c:pt idx="599">
                        <c:v>43297.375044328706</c:v>
                      </c:pt>
                      <c:pt idx="600">
                        <c:v>43297.416711053243</c:v>
                      </c:pt>
                      <c:pt idx="601">
                        <c:v>43297.458377777781</c:v>
                      </c:pt>
                      <c:pt idx="602">
                        <c:v>43297.500044502318</c:v>
                      </c:pt>
                      <c:pt idx="603">
                        <c:v>43297.541711226855</c:v>
                      </c:pt>
                      <c:pt idx="604">
                        <c:v>43297.583377951392</c:v>
                      </c:pt>
                      <c:pt idx="605">
                        <c:v>43297.62504467593</c:v>
                      </c:pt>
                      <c:pt idx="606">
                        <c:v>43297.666711400459</c:v>
                      </c:pt>
                      <c:pt idx="607">
                        <c:v>43297.708378124997</c:v>
                      </c:pt>
                      <c:pt idx="608">
                        <c:v>43297.750044849534</c:v>
                      </c:pt>
                      <c:pt idx="609">
                        <c:v>43297.791711574071</c:v>
                      </c:pt>
                      <c:pt idx="610">
                        <c:v>43297.833378298608</c:v>
                      </c:pt>
                      <c:pt idx="611">
                        <c:v>43297.875045023146</c:v>
                      </c:pt>
                      <c:pt idx="612">
                        <c:v>43297.916711747683</c:v>
                      </c:pt>
                      <c:pt idx="613">
                        <c:v>43297.95837847222</c:v>
                      </c:pt>
                      <c:pt idx="614">
                        <c:v>43298.000045196757</c:v>
                      </c:pt>
                      <c:pt idx="615">
                        <c:v>43298.041711921294</c:v>
                      </c:pt>
                      <c:pt idx="616">
                        <c:v>43298.083378645832</c:v>
                      </c:pt>
                      <c:pt idx="617">
                        <c:v>43298.125045370369</c:v>
                      </c:pt>
                      <c:pt idx="618">
                        <c:v>43298.166712094906</c:v>
                      </c:pt>
                      <c:pt idx="619">
                        <c:v>43298.208378819443</c:v>
                      </c:pt>
                      <c:pt idx="620">
                        <c:v>43298.25004554398</c:v>
                      </c:pt>
                      <c:pt idx="621">
                        <c:v>43298.291712268518</c:v>
                      </c:pt>
                      <c:pt idx="622">
                        <c:v>43298.333378993055</c:v>
                      </c:pt>
                      <c:pt idx="623">
                        <c:v>43298.375045717592</c:v>
                      </c:pt>
                      <c:pt idx="624">
                        <c:v>43298.416712442129</c:v>
                      </c:pt>
                      <c:pt idx="625">
                        <c:v>43298.458379166666</c:v>
                      </c:pt>
                      <c:pt idx="626">
                        <c:v>43298.500045891204</c:v>
                      </c:pt>
                      <c:pt idx="627">
                        <c:v>43298.541712615741</c:v>
                      </c:pt>
                      <c:pt idx="628">
                        <c:v>43298.583379340278</c:v>
                      </c:pt>
                      <c:pt idx="629">
                        <c:v>43298.625046064815</c:v>
                      </c:pt>
                      <c:pt idx="630">
                        <c:v>43298.666712789352</c:v>
                      </c:pt>
                      <c:pt idx="631">
                        <c:v>43298.70837951389</c:v>
                      </c:pt>
                      <c:pt idx="632">
                        <c:v>43298.750046238427</c:v>
                      </c:pt>
                      <c:pt idx="633">
                        <c:v>43298.791712962964</c:v>
                      </c:pt>
                      <c:pt idx="634">
                        <c:v>43298.833379687501</c:v>
                      </c:pt>
                      <c:pt idx="635">
                        <c:v>43298.875046412039</c:v>
                      </c:pt>
                      <c:pt idx="636">
                        <c:v>43298.916713136576</c:v>
                      </c:pt>
                      <c:pt idx="637">
                        <c:v>43298.958379861113</c:v>
                      </c:pt>
                      <c:pt idx="638">
                        <c:v>43299.00004658565</c:v>
                      </c:pt>
                      <c:pt idx="639">
                        <c:v>43299.041713310187</c:v>
                      </c:pt>
                      <c:pt idx="640">
                        <c:v>43299.083380034725</c:v>
                      </c:pt>
                      <c:pt idx="641">
                        <c:v>43299.125046759262</c:v>
                      </c:pt>
                      <c:pt idx="642">
                        <c:v>43299.166713483799</c:v>
                      </c:pt>
                      <c:pt idx="643">
                        <c:v>43299.208380208336</c:v>
                      </c:pt>
                      <c:pt idx="644">
                        <c:v>43299.250046932873</c:v>
                      </c:pt>
                      <c:pt idx="645">
                        <c:v>43299.291713657411</c:v>
                      </c:pt>
                      <c:pt idx="646">
                        <c:v>43299.333380381948</c:v>
                      </c:pt>
                      <c:pt idx="647">
                        <c:v>43299.375047106485</c:v>
                      </c:pt>
                      <c:pt idx="648">
                        <c:v>43299.416713831015</c:v>
                      </c:pt>
                      <c:pt idx="649">
                        <c:v>43299.458380555552</c:v>
                      </c:pt>
                      <c:pt idx="650">
                        <c:v>43299.500047280089</c:v>
                      </c:pt>
                      <c:pt idx="651">
                        <c:v>43299.541714004627</c:v>
                      </c:pt>
                      <c:pt idx="652">
                        <c:v>43299.583380729164</c:v>
                      </c:pt>
                      <c:pt idx="653">
                        <c:v>43299.625047453701</c:v>
                      </c:pt>
                      <c:pt idx="654">
                        <c:v>43299.666714178238</c:v>
                      </c:pt>
                      <c:pt idx="655">
                        <c:v>43299.708380902775</c:v>
                      </c:pt>
                      <c:pt idx="656">
                        <c:v>43299.750047627313</c:v>
                      </c:pt>
                      <c:pt idx="657">
                        <c:v>43299.79171435185</c:v>
                      </c:pt>
                      <c:pt idx="658">
                        <c:v>43299.833381076387</c:v>
                      </c:pt>
                      <c:pt idx="659">
                        <c:v>43299.875047800924</c:v>
                      </c:pt>
                      <c:pt idx="660">
                        <c:v>43299.916714525461</c:v>
                      </c:pt>
                      <c:pt idx="661">
                        <c:v>43299.958381249999</c:v>
                      </c:pt>
                      <c:pt idx="662">
                        <c:v>43300.000047974536</c:v>
                      </c:pt>
                      <c:pt idx="663">
                        <c:v>43300.041714699073</c:v>
                      </c:pt>
                      <c:pt idx="664">
                        <c:v>43300.08338142361</c:v>
                      </c:pt>
                      <c:pt idx="665">
                        <c:v>43300.125048148147</c:v>
                      </c:pt>
                      <c:pt idx="666">
                        <c:v>43300.166714872685</c:v>
                      </c:pt>
                      <c:pt idx="667">
                        <c:v>43300.208381597222</c:v>
                      </c:pt>
                      <c:pt idx="668">
                        <c:v>43300.250048321759</c:v>
                      </c:pt>
                      <c:pt idx="669">
                        <c:v>43300.291715046296</c:v>
                      </c:pt>
                      <c:pt idx="670">
                        <c:v>43300.333381770834</c:v>
                      </c:pt>
                      <c:pt idx="671">
                        <c:v>43300.375048495371</c:v>
                      </c:pt>
                      <c:pt idx="672">
                        <c:v>43300.416715219908</c:v>
                      </c:pt>
                      <c:pt idx="673">
                        <c:v>43300.458381944445</c:v>
                      </c:pt>
                      <c:pt idx="674">
                        <c:v>43300.500048668982</c:v>
                      </c:pt>
                      <c:pt idx="675">
                        <c:v>43300.54171539352</c:v>
                      </c:pt>
                      <c:pt idx="676">
                        <c:v>43300.583382118057</c:v>
                      </c:pt>
                      <c:pt idx="677">
                        <c:v>43300.625048842594</c:v>
                      </c:pt>
                      <c:pt idx="678">
                        <c:v>43300.666715567131</c:v>
                      </c:pt>
                      <c:pt idx="679">
                        <c:v>43300.708382291668</c:v>
                      </c:pt>
                      <c:pt idx="680">
                        <c:v>43300.750049016206</c:v>
                      </c:pt>
                      <c:pt idx="681">
                        <c:v>43300.791715740743</c:v>
                      </c:pt>
                      <c:pt idx="682">
                        <c:v>43300.83338246528</c:v>
                      </c:pt>
                      <c:pt idx="683">
                        <c:v>43300.875049189817</c:v>
                      </c:pt>
                      <c:pt idx="684">
                        <c:v>43300.916715914354</c:v>
                      </c:pt>
                      <c:pt idx="685">
                        <c:v>43300.958382638892</c:v>
                      </c:pt>
                      <c:pt idx="686">
                        <c:v>43301.000049363429</c:v>
                      </c:pt>
                      <c:pt idx="687">
                        <c:v>43301.041716087966</c:v>
                      </c:pt>
                      <c:pt idx="688">
                        <c:v>43301.083382812503</c:v>
                      </c:pt>
                      <c:pt idx="689">
                        <c:v>43301.12504953704</c:v>
                      </c:pt>
                      <c:pt idx="690">
                        <c:v>43301.166716261578</c:v>
                      </c:pt>
                      <c:pt idx="691">
                        <c:v>43301.208382986108</c:v>
                      </c:pt>
                      <c:pt idx="692">
                        <c:v>43301.250049710645</c:v>
                      </c:pt>
                      <c:pt idx="693">
                        <c:v>43301.291716435182</c:v>
                      </c:pt>
                      <c:pt idx="694">
                        <c:v>43301.333383159719</c:v>
                      </c:pt>
                      <c:pt idx="695">
                        <c:v>43301.375049884256</c:v>
                      </c:pt>
                      <c:pt idx="696">
                        <c:v>43301.416716608794</c:v>
                      </c:pt>
                      <c:pt idx="697">
                        <c:v>43301.458383333331</c:v>
                      </c:pt>
                      <c:pt idx="698">
                        <c:v>43301.500050057868</c:v>
                      </c:pt>
                      <c:pt idx="699">
                        <c:v>43301.541716782405</c:v>
                      </c:pt>
                      <c:pt idx="700">
                        <c:v>43301.583383506942</c:v>
                      </c:pt>
                      <c:pt idx="701">
                        <c:v>43301.62505023148</c:v>
                      </c:pt>
                      <c:pt idx="702">
                        <c:v>43301.666716956017</c:v>
                      </c:pt>
                      <c:pt idx="703">
                        <c:v>43301.708383680554</c:v>
                      </c:pt>
                      <c:pt idx="704">
                        <c:v>43301.750050405091</c:v>
                      </c:pt>
                      <c:pt idx="705">
                        <c:v>43301.791717129629</c:v>
                      </c:pt>
                      <c:pt idx="706">
                        <c:v>43301.833383854166</c:v>
                      </c:pt>
                      <c:pt idx="707">
                        <c:v>43301.875050578703</c:v>
                      </c:pt>
                      <c:pt idx="708">
                        <c:v>43301.91671730324</c:v>
                      </c:pt>
                      <c:pt idx="709">
                        <c:v>43301.958384027777</c:v>
                      </c:pt>
                      <c:pt idx="710">
                        <c:v>43302.000050752315</c:v>
                      </c:pt>
                      <c:pt idx="711">
                        <c:v>43302.041717476852</c:v>
                      </c:pt>
                      <c:pt idx="712">
                        <c:v>43302.083384201389</c:v>
                      </c:pt>
                      <c:pt idx="713">
                        <c:v>43302.125050925926</c:v>
                      </c:pt>
                      <c:pt idx="714">
                        <c:v>43302.166717650463</c:v>
                      </c:pt>
                      <c:pt idx="715">
                        <c:v>43302.208384375001</c:v>
                      </c:pt>
                      <c:pt idx="716">
                        <c:v>43302.250051099538</c:v>
                      </c:pt>
                      <c:pt idx="717">
                        <c:v>43302.291717824075</c:v>
                      </c:pt>
                      <c:pt idx="718">
                        <c:v>43302.333384548612</c:v>
                      </c:pt>
                      <c:pt idx="719">
                        <c:v>43302.375051273149</c:v>
                      </c:pt>
                      <c:pt idx="720">
                        <c:v>43302.416717997687</c:v>
                      </c:pt>
                      <c:pt idx="721">
                        <c:v>43302.458384722224</c:v>
                      </c:pt>
                      <c:pt idx="722">
                        <c:v>43302.500051446761</c:v>
                      </c:pt>
                      <c:pt idx="723">
                        <c:v>43302.541718171298</c:v>
                      </c:pt>
                      <c:pt idx="724">
                        <c:v>43302.583384895835</c:v>
                      </c:pt>
                      <c:pt idx="725">
                        <c:v>43302.625051620373</c:v>
                      </c:pt>
                      <c:pt idx="726">
                        <c:v>43302.66671834491</c:v>
                      </c:pt>
                      <c:pt idx="727">
                        <c:v>43302.708385069447</c:v>
                      </c:pt>
                      <c:pt idx="728">
                        <c:v>43302.750051793984</c:v>
                      </c:pt>
                      <c:pt idx="729">
                        <c:v>43302.791718518522</c:v>
                      </c:pt>
                      <c:pt idx="730">
                        <c:v>43302.833385243059</c:v>
                      </c:pt>
                      <c:pt idx="731">
                        <c:v>43302.875051967596</c:v>
                      </c:pt>
                      <c:pt idx="732">
                        <c:v>43302.916718692133</c:v>
                      </c:pt>
                      <c:pt idx="733">
                        <c:v>43302.958385416663</c:v>
                      </c:pt>
                      <c:pt idx="734">
                        <c:v>43303.0000521412</c:v>
                      </c:pt>
                      <c:pt idx="735">
                        <c:v>43303.041718865737</c:v>
                      </c:pt>
                      <c:pt idx="736">
                        <c:v>43303.083385590275</c:v>
                      </c:pt>
                      <c:pt idx="737">
                        <c:v>43303.125052314812</c:v>
                      </c:pt>
                      <c:pt idx="738">
                        <c:v>43303.166719039349</c:v>
                      </c:pt>
                      <c:pt idx="739">
                        <c:v>43303.208385763886</c:v>
                      </c:pt>
                      <c:pt idx="740">
                        <c:v>43303.250052488424</c:v>
                      </c:pt>
                      <c:pt idx="741">
                        <c:v>43303.291719212961</c:v>
                      </c:pt>
                      <c:pt idx="742">
                        <c:v>43303.333385937498</c:v>
                      </c:pt>
                      <c:pt idx="743">
                        <c:v>43303.375052662035</c:v>
                      </c:pt>
                      <c:pt idx="744">
                        <c:v>43303.416719386572</c:v>
                      </c:pt>
                      <c:pt idx="745">
                        <c:v>43303.45838611111</c:v>
                      </c:pt>
                      <c:pt idx="746">
                        <c:v>43303.500052835647</c:v>
                      </c:pt>
                      <c:pt idx="747">
                        <c:v>43303.541719560184</c:v>
                      </c:pt>
                      <c:pt idx="748">
                        <c:v>43303.583386284721</c:v>
                      </c:pt>
                      <c:pt idx="749">
                        <c:v>43303.625053009258</c:v>
                      </c:pt>
                      <c:pt idx="750">
                        <c:v>43303.666719733796</c:v>
                      </c:pt>
                      <c:pt idx="751">
                        <c:v>43303.708386458333</c:v>
                      </c:pt>
                      <c:pt idx="752">
                        <c:v>43303.75005318287</c:v>
                      </c:pt>
                      <c:pt idx="753">
                        <c:v>43303.791719907407</c:v>
                      </c:pt>
                      <c:pt idx="754">
                        <c:v>43303.833386631944</c:v>
                      </c:pt>
                      <c:pt idx="755">
                        <c:v>43303.875053356482</c:v>
                      </c:pt>
                      <c:pt idx="756">
                        <c:v>43303.916720081019</c:v>
                      </c:pt>
                      <c:pt idx="757">
                        <c:v>43303.958386805556</c:v>
                      </c:pt>
                      <c:pt idx="758">
                        <c:v>43304.000053530093</c:v>
                      </c:pt>
                      <c:pt idx="759">
                        <c:v>43304.04172025463</c:v>
                      </c:pt>
                      <c:pt idx="760">
                        <c:v>43304.083386979168</c:v>
                      </c:pt>
                      <c:pt idx="761">
                        <c:v>43304.125053703705</c:v>
                      </c:pt>
                      <c:pt idx="762">
                        <c:v>43304.166720428242</c:v>
                      </c:pt>
                      <c:pt idx="763">
                        <c:v>43304.208387152779</c:v>
                      </c:pt>
                      <c:pt idx="764">
                        <c:v>43304.250053877317</c:v>
                      </c:pt>
                      <c:pt idx="765">
                        <c:v>43304.291720601854</c:v>
                      </c:pt>
                      <c:pt idx="766">
                        <c:v>43304.333387326391</c:v>
                      </c:pt>
                      <c:pt idx="767">
                        <c:v>43304.375054050928</c:v>
                      </c:pt>
                      <c:pt idx="768">
                        <c:v>43304.416720775465</c:v>
                      </c:pt>
                      <c:pt idx="769">
                        <c:v>43304.458387500003</c:v>
                      </c:pt>
                      <c:pt idx="770">
                        <c:v>43304.50005422454</c:v>
                      </c:pt>
                      <c:pt idx="771">
                        <c:v>43304.541720949077</c:v>
                      </c:pt>
                      <c:pt idx="772">
                        <c:v>43304.583387673614</c:v>
                      </c:pt>
                      <c:pt idx="773">
                        <c:v>43304.625054398151</c:v>
                      </c:pt>
                      <c:pt idx="774">
                        <c:v>43304.666721122689</c:v>
                      </c:pt>
                      <c:pt idx="775">
                        <c:v>43304.708387847226</c:v>
                      </c:pt>
                      <c:pt idx="776">
                        <c:v>43304.750054571756</c:v>
                      </c:pt>
                      <c:pt idx="777">
                        <c:v>43304.791721296293</c:v>
                      </c:pt>
                      <c:pt idx="778">
                        <c:v>43304.83338802083</c:v>
                      </c:pt>
                      <c:pt idx="779">
                        <c:v>43304.875054745367</c:v>
                      </c:pt>
                      <c:pt idx="780">
                        <c:v>43304.916721469905</c:v>
                      </c:pt>
                      <c:pt idx="781">
                        <c:v>43304.958388194442</c:v>
                      </c:pt>
                      <c:pt idx="782">
                        <c:v>43305.000054918979</c:v>
                      </c:pt>
                      <c:pt idx="783">
                        <c:v>43305.041721643516</c:v>
                      </c:pt>
                      <c:pt idx="784">
                        <c:v>43305.083388368053</c:v>
                      </c:pt>
                      <c:pt idx="785">
                        <c:v>43305.125055092591</c:v>
                      </c:pt>
                      <c:pt idx="786">
                        <c:v>43305.166721817128</c:v>
                      </c:pt>
                      <c:pt idx="787">
                        <c:v>43305.208388541665</c:v>
                      </c:pt>
                      <c:pt idx="788">
                        <c:v>43305.250055266202</c:v>
                      </c:pt>
                      <c:pt idx="789">
                        <c:v>43305.291721990739</c:v>
                      </c:pt>
                      <c:pt idx="790">
                        <c:v>43305.333388715277</c:v>
                      </c:pt>
                      <c:pt idx="791">
                        <c:v>43305.375055439814</c:v>
                      </c:pt>
                      <c:pt idx="792">
                        <c:v>43305.416722164351</c:v>
                      </c:pt>
                      <c:pt idx="793">
                        <c:v>43305.458388888888</c:v>
                      </c:pt>
                      <c:pt idx="794">
                        <c:v>43305.500055613426</c:v>
                      </c:pt>
                      <c:pt idx="795">
                        <c:v>43305.541722337963</c:v>
                      </c:pt>
                      <c:pt idx="796">
                        <c:v>43305.5833890625</c:v>
                      </c:pt>
                      <c:pt idx="797">
                        <c:v>43305.625055787037</c:v>
                      </c:pt>
                      <c:pt idx="798">
                        <c:v>43305.666722511574</c:v>
                      </c:pt>
                      <c:pt idx="799">
                        <c:v>43305.708389236112</c:v>
                      </c:pt>
                      <c:pt idx="800">
                        <c:v>43305.750055960649</c:v>
                      </c:pt>
                      <c:pt idx="801">
                        <c:v>43305.791722685186</c:v>
                      </c:pt>
                      <c:pt idx="802">
                        <c:v>43305.833389409723</c:v>
                      </c:pt>
                      <c:pt idx="803">
                        <c:v>43305.87505613426</c:v>
                      </c:pt>
                      <c:pt idx="804">
                        <c:v>43305.916722858798</c:v>
                      </c:pt>
                      <c:pt idx="805">
                        <c:v>43305.958389583335</c:v>
                      </c:pt>
                      <c:pt idx="806">
                        <c:v>43306.000056307872</c:v>
                      </c:pt>
                      <c:pt idx="807">
                        <c:v>43306.041723032409</c:v>
                      </c:pt>
                      <c:pt idx="808">
                        <c:v>43306.083389756946</c:v>
                      </c:pt>
                      <c:pt idx="809">
                        <c:v>43306.125056481484</c:v>
                      </c:pt>
                      <c:pt idx="810">
                        <c:v>43306.166723206021</c:v>
                      </c:pt>
                      <c:pt idx="811">
                        <c:v>43306.208389930558</c:v>
                      </c:pt>
                      <c:pt idx="812">
                        <c:v>43306.250056655095</c:v>
                      </c:pt>
                      <c:pt idx="813">
                        <c:v>43306.291723379632</c:v>
                      </c:pt>
                      <c:pt idx="814">
                        <c:v>43306.33339010417</c:v>
                      </c:pt>
                      <c:pt idx="815">
                        <c:v>43306.375056828707</c:v>
                      </c:pt>
                      <c:pt idx="816">
                        <c:v>43306.416723553244</c:v>
                      </c:pt>
                      <c:pt idx="817">
                        <c:v>43306.458390277781</c:v>
                      </c:pt>
                      <c:pt idx="818">
                        <c:v>43306.500057002311</c:v>
                      </c:pt>
                      <c:pt idx="819">
                        <c:v>43306.541723726848</c:v>
                      </c:pt>
                      <c:pt idx="820">
                        <c:v>43306.583390451386</c:v>
                      </c:pt>
                      <c:pt idx="821">
                        <c:v>43306.625057175923</c:v>
                      </c:pt>
                      <c:pt idx="822">
                        <c:v>43306.66672390046</c:v>
                      </c:pt>
                      <c:pt idx="823">
                        <c:v>43306.708390624997</c:v>
                      </c:pt>
                      <c:pt idx="824">
                        <c:v>43306.750057349534</c:v>
                      </c:pt>
                      <c:pt idx="825">
                        <c:v>43306.791724074072</c:v>
                      </c:pt>
                      <c:pt idx="826">
                        <c:v>43306.833390798609</c:v>
                      </c:pt>
                      <c:pt idx="827">
                        <c:v>43306.875057523146</c:v>
                      </c:pt>
                      <c:pt idx="828">
                        <c:v>43306.916724247683</c:v>
                      </c:pt>
                      <c:pt idx="829">
                        <c:v>43306.958390972221</c:v>
                      </c:pt>
                      <c:pt idx="830">
                        <c:v>43307.000057696758</c:v>
                      </c:pt>
                      <c:pt idx="831">
                        <c:v>43307.041724421295</c:v>
                      </c:pt>
                      <c:pt idx="832">
                        <c:v>43307.083391145832</c:v>
                      </c:pt>
                      <c:pt idx="833">
                        <c:v>43307.125057870369</c:v>
                      </c:pt>
                      <c:pt idx="834">
                        <c:v>43307.166724594907</c:v>
                      </c:pt>
                      <c:pt idx="835">
                        <c:v>43307.208391319444</c:v>
                      </c:pt>
                      <c:pt idx="836">
                        <c:v>43307.250058043981</c:v>
                      </c:pt>
                      <c:pt idx="837">
                        <c:v>43307.291724768518</c:v>
                      </c:pt>
                      <c:pt idx="838">
                        <c:v>43307.333391493055</c:v>
                      </c:pt>
                      <c:pt idx="839">
                        <c:v>43307.375058217593</c:v>
                      </c:pt>
                      <c:pt idx="840">
                        <c:v>43307.41672494213</c:v>
                      </c:pt>
                      <c:pt idx="841">
                        <c:v>43307.458391666667</c:v>
                      </c:pt>
                      <c:pt idx="842">
                        <c:v>43307.500058391204</c:v>
                      </c:pt>
                      <c:pt idx="843">
                        <c:v>43307.541725115741</c:v>
                      </c:pt>
                      <c:pt idx="844">
                        <c:v>43307.583391840279</c:v>
                      </c:pt>
                      <c:pt idx="845">
                        <c:v>43307.625058564816</c:v>
                      </c:pt>
                      <c:pt idx="846">
                        <c:v>43307.666725289353</c:v>
                      </c:pt>
                      <c:pt idx="847">
                        <c:v>43307.70839201389</c:v>
                      </c:pt>
                      <c:pt idx="848">
                        <c:v>43307.750058738427</c:v>
                      </c:pt>
                      <c:pt idx="849">
                        <c:v>43307.791725462965</c:v>
                      </c:pt>
                      <c:pt idx="850">
                        <c:v>43307.833392187502</c:v>
                      </c:pt>
                      <c:pt idx="851">
                        <c:v>43307.875058912039</c:v>
                      </c:pt>
                      <c:pt idx="852">
                        <c:v>43307.916725636576</c:v>
                      </c:pt>
                      <c:pt idx="853">
                        <c:v>43307.958392361114</c:v>
                      </c:pt>
                      <c:pt idx="854">
                        <c:v>43308.000059085651</c:v>
                      </c:pt>
                      <c:pt idx="855">
                        <c:v>43308.041725810188</c:v>
                      </c:pt>
                      <c:pt idx="856">
                        <c:v>43308.083392534725</c:v>
                      </c:pt>
                      <c:pt idx="857">
                        <c:v>43308.125059259262</c:v>
                      </c:pt>
                      <c:pt idx="858">
                        <c:v>43308.1667259838</c:v>
                      </c:pt>
                      <c:pt idx="859">
                        <c:v>43308.208392708337</c:v>
                      </c:pt>
                      <c:pt idx="860">
                        <c:v>43308.250059432874</c:v>
                      </c:pt>
                      <c:pt idx="861">
                        <c:v>43308.291726157404</c:v>
                      </c:pt>
                      <c:pt idx="862">
                        <c:v>43308.333392881941</c:v>
                      </c:pt>
                      <c:pt idx="863">
                        <c:v>43308.375059606478</c:v>
                      </c:pt>
                      <c:pt idx="864">
                        <c:v>43308.416726331016</c:v>
                      </c:pt>
                      <c:pt idx="865">
                        <c:v>43308.458393055553</c:v>
                      </c:pt>
                      <c:pt idx="866">
                        <c:v>43308.50005978009</c:v>
                      </c:pt>
                      <c:pt idx="867">
                        <c:v>43308.541726504627</c:v>
                      </c:pt>
                      <c:pt idx="868">
                        <c:v>43308.583393229164</c:v>
                      </c:pt>
                      <c:pt idx="869">
                        <c:v>43308.625059953702</c:v>
                      </c:pt>
                      <c:pt idx="870">
                        <c:v>43308.666726678239</c:v>
                      </c:pt>
                      <c:pt idx="871">
                        <c:v>43308.708393402776</c:v>
                      </c:pt>
                      <c:pt idx="872">
                        <c:v>43308.750060127313</c:v>
                      </c:pt>
                      <c:pt idx="873">
                        <c:v>43308.79172685185</c:v>
                      </c:pt>
                      <c:pt idx="874">
                        <c:v>43308.833393576388</c:v>
                      </c:pt>
                      <c:pt idx="875">
                        <c:v>43308.875060300925</c:v>
                      </c:pt>
                      <c:pt idx="876">
                        <c:v>43308.916727025462</c:v>
                      </c:pt>
                      <c:pt idx="877">
                        <c:v>43308.958393749999</c:v>
                      </c:pt>
                      <c:pt idx="878">
                        <c:v>43309.000060474536</c:v>
                      </c:pt>
                      <c:pt idx="879">
                        <c:v>43309.041727199074</c:v>
                      </c:pt>
                      <c:pt idx="880">
                        <c:v>43309.083393923611</c:v>
                      </c:pt>
                      <c:pt idx="881">
                        <c:v>43309.125060648148</c:v>
                      </c:pt>
                      <c:pt idx="882">
                        <c:v>43309.166727372685</c:v>
                      </c:pt>
                      <c:pt idx="883">
                        <c:v>43309.208394097222</c:v>
                      </c:pt>
                      <c:pt idx="884">
                        <c:v>43309.25006082176</c:v>
                      </c:pt>
                      <c:pt idx="885">
                        <c:v>43309.291727546297</c:v>
                      </c:pt>
                      <c:pt idx="886">
                        <c:v>43309.333394270834</c:v>
                      </c:pt>
                      <c:pt idx="887">
                        <c:v>43309.375060995371</c:v>
                      </c:pt>
                      <c:pt idx="888">
                        <c:v>43309.416727719909</c:v>
                      </c:pt>
                      <c:pt idx="889">
                        <c:v>43309.458394444446</c:v>
                      </c:pt>
                      <c:pt idx="890">
                        <c:v>43309.500061168983</c:v>
                      </c:pt>
                      <c:pt idx="891">
                        <c:v>43309.54172789352</c:v>
                      </c:pt>
                      <c:pt idx="892">
                        <c:v>43309.583394618057</c:v>
                      </c:pt>
                      <c:pt idx="893">
                        <c:v>43309.625061342595</c:v>
                      </c:pt>
                      <c:pt idx="894">
                        <c:v>43309.666728067132</c:v>
                      </c:pt>
                      <c:pt idx="895">
                        <c:v>43309.708394791669</c:v>
                      </c:pt>
                      <c:pt idx="896">
                        <c:v>43309.750061516206</c:v>
                      </c:pt>
                      <c:pt idx="897">
                        <c:v>43309.791728240743</c:v>
                      </c:pt>
                      <c:pt idx="898">
                        <c:v>43309.833394965281</c:v>
                      </c:pt>
                      <c:pt idx="899">
                        <c:v>43309.875061689818</c:v>
                      </c:pt>
                      <c:pt idx="900">
                        <c:v>43309.916728414355</c:v>
                      </c:pt>
                      <c:pt idx="901">
                        <c:v>43309.958395138892</c:v>
                      </c:pt>
                      <c:pt idx="902">
                        <c:v>43310.000061863429</c:v>
                      </c:pt>
                      <c:pt idx="903">
                        <c:v>43310.041728587959</c:v>
                      </c:pt>
                      <c:pt idx="904">
                        <c:v>43310.083395312497</c:v>
                      </c:pt>
                      <c:pt idx="905">
                        <c:v>43310.125062037034</c:v>
                      </c:pt>
                      <c:pt idx="906">
                        <c:v>43310.166728761571</c:v>
                      </c:pt>
                      <c:pt idx="907">
                        <c:v>43310.208395486108</c:v>
                      </c:pt>
                      <c:pt idx="908">
                        <c:v>43310.250062210645</c:v>
                      </c:pt>
                      <c:pt idx="909">
                        <c:v>43310.291728935183</c:v>
                      </c:pt>
                      <c:pt idx="910">
                        <c:v>43310.33339565972</c:v>
                      </c:pt>
                      <c:pt idx="911">
                        <c:v>43310.375062384257</c:v>
                      </c:pt>
                      <c:pt idx="912">
                        <c:v>43310.416729108794</c:v>
                      </c:pt>
                      <c:pt idx="913">
                        <c:v>43310.458395833331</c:v>
                      </c:pt>
                      <c:pt idx="914">
                        <c:v>43310.500062557869</c:v>
                      </c:pt>
                      <c:pt idx="915">
                        <c:v>43310.541729282406</c:v>
                      </c:pt>
                      <c:pt idx="916">
                        <c:v>43310.583396006943</c:v>
                      </c:pt>
                      <c:pt idx="917">
                        <c:v>43310.62506273148</c:v>
                      </c:pt>
                      <c:pt idx="918">
                        <c:v>43310.666729456017</c:v>
                      </c:pt>
                      <c:pt idx="919">
                        <c:v>43310.708396180555</c:v>
                      </c:pt>
                      <c:pt idx="920">
                        <c:v>43310.750062905092</c:v>
                      </c:pt>
                      <c:pt idx="921">
                        <c:v>43310.791729629629</c:v>
                      </c:pt>
                      <c:pt idx="922">
                        <c:v>43310.833396354166</c:v>
                      </c:pt>
                      <c:pt idx="923">
                        <c:v>43310.875063078704</c:v>
                      </c:pt>
                      <c:pt idx="924">
                        <c:v>43310.916729803241</c:v>
                      </c:pt>
                      <c:pt idx="925">
                        <c:v>43310.958396527778</c:v>
                      </c:pt>
                      <c:pt idx="926">
                        <c:v>43311.000063252315</c:v>
                      </c:pt>
                      <c:pt idx="927">
                        <c:v>43311.041729976852</c:v>
                      </c:pt>
                      <c:pt idx="928">
                        <c:v>43311.08339670139</c:v>
                      </c:pt>
                      <c:pt idx="929">
                        <c:v>43311.125063425927</c:v>
                      </c:pt>
                      <c:pt idx="930">
                        <c:v>43311.166730150464</c:v>
                      </c:pt>
                      <c:pt idx="931">
                        <c:v>43311.208396875001</c:v>
                      </c:pt>
                      <c:pt idx="932">
                        <c:v>43311.250063599538</c:v>
                      </c:pt>
                      <c:pt idx="933">
                        <c:v>43311.291730324076</c:v>
                      </c:pt>
                      <c:pt idx="934">
                        <c:v>43311.333397048613</c:v>
                      </c:pt>
                      <c:pt idx="935">
                        <c:v>43311.37506377315</c:v>
                      </c:pt>
                      <c:pt idx="936">
                        <c:v>43311.416730497687</c:v>
                      </c:pt>
                      <c:pt idx="937">
                        <c:v>43311.458397222224</c:v>
                      </c:pt>
                      <c:pt idx="938">
                        <c:v>43311.500063946762</c:v>
                      </c:pt>
                      <c:pt idx="939">
                        <c:v>43311.541730671299</c:v>
                      </c:pt>
                      <c:pt idx="940">
                        <c:v>43311.583397395836</c:v>
                      </c:pt>
                      <c:pt idx="941">
                        <c:v>43311.625064120373</c:v>
                      </c:pt>
                      <c:pt idx="942">
                        <c:v>43311.66673084491</c:v>
                      </c:pt>
                      <c:pt idx="943">
                        <c:v>43311.708397569448</c:v>
                      </c:pt>
                      <c:pt idx="944">
                        <c:v>43311.750064293985</c:v>
                      </c:pt>
                      <c:pt idx="945">
                        <c:v>43311.791731018522</c:v>
                      </c:pt>
                      <c:pt idx="946">
                        <c:v>43311.833397743052</c:v>
                      </c:pt>
                      <c:pt idx="947">
                        <c:v>43311.875064467589</c:v>
                      </c:pt>
                      <c:pt idx="948">
                        <c:v>43311.916731192126</c:v>
                      </c:pt>
                      <c:pt idx="949">
                        <c:v>43311.958397916664</c:v>
                      </c:pt>
                      <c:pt idx="950">
                        <c:v>43312.000064641201</c:v>
                      </c:pt>
                      <c:pt idx="951">
                        <c:v>43312.041731365738</c:v>
                      </c:pt>
                      <c:pt idx="952">
                        <c:v>43312.083398090275</c:v>
                      </c:pt>
                      <c:pt idx="953">
                        <c:v>43312.125064814813</c:v>
                      </c:pt>
                      <c:pt idx="954">
                        <c:v>43312.16673153935</c:v>
                      </c:pt>
                      <c:pt idx="955">
                        <c:v>43312.208398263887</c:v>
                      </c:pt>
                      <c:pt idx="956">
                        <c:v>43312.250064988424</c:v>
                      </c:pt>
                      <c:pt idx="957">
                        <c:v>43312.291731712961</c:v>
                      </c:pt>
                      <c:pt idx="958">
                        <c:v>43312.333398437499</c:v>
                      </c:pt>
                      <c:pt idx="959">
                        <c:v>43312.375065162036</c:v>
                      </c:pt>
                      <c:pt idx="960">
                        <c:v>43312.416731886573</c:v>
                      </c:pt>
                      <c:pt idx="961">
                        <c:v>43312.45839861111</c:v>
                      </c:pt>
                      <c:pt idx="962">
                        <c:v>43312.500065335647</c:v>
                      </c:pt>
                      <c:pt idx="963">
                        <c:v>43312.541732060185</c:v>
                      </c:pt>
                      <c:pt idx="964">
                        <c:v>43312.583398784722</c:v>
                      </c:pt>
                      <c:pt idx="965">
                        <c:v>43312.625065509259</c:v>
                      </c:pt>
                      <c:pt idx="966">
                        <c:v>43312.666732233796</c:v>
                      </c:pt>
                      <c:pt idx="967">
                        <c:v>43312.708398958333</c:v>
                      </c:pt>
                      <c:pt idx="968">
                        <c:v>43312.750065682871</c:v>
                      </c:pt>
                      <c:pt idx="969">
                        <c:v>43312.791732407408</c:v>
                      </c:pt>
                      <c:pt idx="970">
                        <c:v>43312.833399131945</c:v>
                      </c:pt>
                      <c:pt idx="971">
                        <c:v>43312.875065856482</c:v>
                      </c:pt>
                      <c:pt idx="972">
                        <c:v>43312.916732581019</c:v>
                      </c:pt>
                      <c:pt idx="973">
                        <c:v>43312.958399305557</c:v>
                      </c:pt>
                      <c:pt idx="974">
                        <c:v>43313.000066030094</c:v>
                      </c:pt>
                      <c:pt idx="975">
                        <c:v>43313.041732754631</c:v>
                      </c:pt>
                      <c:pt idx="976">
                        <c:v>43313.083399479168</c:v>
                      </c:pt>
                      <c:pt idx="977">
                        <c:v>43313.125066203706</c:v>
                      </c:pt>
                      <c:pt idx="978">
                        <c:v>43313.166732928243</c:v>
                      </c:pt>
                      <c:pt idx="979">
                        <c:v>43313.20839965278</c:v>
                      </c:pt>
                      <c:pt idx="980">
                        <c:v>43313.250066377317</c:v>
                      </c:pt>
                      <c:pt idx="981">
                        <c:v>43313.291733101854</c:v>
                      </c:pt>
                      <c:pt idx="982">
                        <c:v>43313.333399826392</c:v>
                      </c:pt>
                      <c:pt idx="983">
                        <c:v>43313.375066550929</c:v>
                      </c:pt>
                      <c:pt idx="984">
                        <c:v>43313.416733275466</c:v>
                      </c:pt>
                      <c:pt idx="985">
                        <c:v>43313.458400000003</c:v>
                      </c:pt>
                      <c:pt idx="986">
                        <c:v>43313.50006672454</c:v>
                      </c:pt>
                      <c:pt idx="987">
                        <c:v>43313.541733449078</c:v>
                      </c:pt>
                      <c:pt idx="988">
                        <c:v>43313.583400173608</c:v>
                      </c:pt>
                      <c:pt idx="989">
                        <c:v>43313.625066898145</c:v>
                      </c:pt>
                      <c:pt idx="990">
                        <c:v>43313.666733622682</c:v>
                      </c:pt>
                      <c:pt idx="991">
                        <c:v>43313.708400347219</c:v>
                      </c:pt>
                      <c:pt idx="992">
                        <c:v>43313.750067071756</c:v>
                      </c:pt>
                      <c:pt idx="993">
                        <c:v>43313.791733796294</c:v>
                      </c:pt>
                      <c:pt idx="994">
                        <c:v>43313.833400520831</c:v>
                      </c:pt>
                      <c:pt idx="995">
                        <c:v>43313.875067245368</c:v>
                      </c:pt>
                      <c:pt idx="996">
                        <c:v>43313.916733969905</c:v>
                      </c:pt>
                      <c:pt idx="997">
                        <c:v>43313.958400694442</c:v>
                      </c:pt>
                      <c:pt idx="998">
                        <c:v>43314.00006741898</c:v>
                      </c:pt>
                      <c:pt idx="999">
                        <c:v>43314.041734143517</c:v>
                      </c:pt>
                      <c:pt idx="1000">
                        <c:v>43314.083400868054</c:v>
                      </c:pt>
                      <c:pt idx="1001">
                        <c:v>43314.125067592591</c:v>
                      </c:pt>
                      <c:pt idx="1002">
                        <c:v>43314.166734317128</c:v>
                      </c:pt>
                      <c:pt idx="1003">
                        <c:v>43314.208401041666</c:v>
                      </c:pt>
                      <c:pt idx="1004">
                        <c:v>43314.250067766203</c:v>
                      </c:pt>
                      <c:pt idx="1005">
                        <c:v>43314.29173449074</c:v>
                      </c:pt>
                      <c:pt idx="1006">
                        <c:v>43314.333401215277</c:v>
                      </c:pt>
                      <c:pt idx="1007">
                        <c:v>43314.375067939814</c:v>
                      </c:pt>
                      <c:pt idx="1008">
                        <c:v>43314.416734664352</c:v>
                      </c:pt>
                      <c:pt idx="1009">
                        <c:v>43314.458401388889</c:v>
                      </c:pt>
                      <c:pt idx="1010">
                        <c:v>43314.500068113426</c:v>
                      </c:pt>
                      <c:pt idx="1011">
                        <c:v>43314.541734837963</c:v>
                      </c:pt>
                      <c:pt idx="1012">
                        <c:v>43314.583401562501</c:v>
                      </c:pt>
                      <c:pt idx="1013">
                        <c:v>43314.625068287038</c:v>
                      </c:pt>
                      <c:pt idx="1014">
                        <c:v>43314.666735011575</c:v>
                      </c:pt>
                      <c:pt idx="1015">
                        <c:v>43314.708401736112</c:v>
                      </c:pt>
                      <c:pt idx="1016">
                        <c:v>43314.750068460649</c:v>
                      </c:pt>
                      <c:pt idx="1017">
                        <c:v>43314.791735185187</c:v>
                      </c:pt>
                      <c:pt idx="1018">
                        <c:v>43314.833401909724</c:v>
                      </c:pt>
                      <c:pt idx="1019">
                        <c:v>43314.875068634261</c:v>
                      </c:pt>
                      <c:pt idx="1020">
                        <c:v>43314.916735358798</c:v>
                      </c:pt>
                      <c:pt idx="1021">
                        <c:v>43314.958402083335</c:v>
                      </c:pt>
                      <c:pt idx="1022">
                        <c:v>43315.000068807873</c:v>
                      </c:pt>
                      <c:pt idx="1023">
                        <c:v>43315.04173553241</c:v>
                      </c:pt>
                      <c:pt idx="1024">
                        <c:v>43315.083402256947</c:v>
                      </c:pt>
                      <c:pt idx="1025">
                        <c:v>43315.125068981484</c:v>
                      </c:pt>
                      <c:pt idx="1026">
                        <c:v>43315.166735706021</c:v>
                      </c:pt>
                      <c:pt idx="1027">
                        <c:v>43315.208402430559</c:v>
                      </c:pt>
                      <c:pt idx="1028">
                        <c:v>43315.250069155096</c:v>
                      </c:pt>
                      <c:pt idx="1029">
                        <c:v>43315.291735879633</c:v>
                      </c:pt>
                      <c:pt idx="1030">
                        <c:v>43315.33340260417</c:v>
                      </c:pt>
                      <c:pt idx="1031">
                        <c:v>43315.3750693287</c:v>
                      </c:pt>
                      <c:pt idx="1032">
                        <c:v>43315.416736053237</c:v>
                      </c:pt>
                      <c:pt idx="1033">
                        <c:v>43315.458402777775</c:v>
                      </c:pt>
                      <c:pt idx="1034">
                        <c:v>43315.500069502312</c:v>
                      </c:pt>
                      <c:pt idx="1035">
                        <c:v>43315.541736226849</c:v>
                      </c:pt>
                      <c:pt idx="1036">
                        <c:v>43315.583402951386</c:v>
                      </c:pt>
                      <c:pt idx="1037">
                        <c:v>43315.625069675923</c:v>
                      </c:pt>
                      <c:pt idx="1038">
                        <c:v>43315.666736400461</c:v>
                      </c:pt>
                      <c:pt idx="1039">
                        <c:v>43315.708403124998</c:v>
                      </c:pt>
                      <c:pt idx="1040">
                        <c:v>43315.750069849535</c:v>
                      </c:pt>
                      <c:pt idx="1041">
                        <c:v>43315.791736574072</c:v>
                      </c:pt>
                      <c:pt idx="1042">
                        <c:v>43315.833403298609</c:v>
                      </c:pt>
                      <c:pt idx="1043">
                        <c:v>43315.875070023147</c:v>
                      </c:pt>
                      <c:pt idx="1044">
                        <c:v>43315.916736747684</c:v>
                      </c:pt>
                      <c:pt idx="1045">
                        <c:v>43315.958403472221</c:v>
                      </c:pt>
                      <c:pt idx="1046">
                        <c:v>43316.000070196758</c:v>
                      </c:pt>
                      <c:pt idx="1047">
                        <c:v>43316.041736921296</c:v>
                      </c:pt>
                      <c:pt idx="1048">
                        <c:v>43316.083403645833</c:v>
                      </c:pt>
                      <c:pt idx="1049">
                        <c:v>43316.12507037037</c:v>
                      </c:pt>
                      <c:pt idx="1050">
                        <c:v>43316.166737094907</c:v>
                      </c:pt>
                      <c:pt idx="1051">
                        <c:v>43316.208403819444</c:v>
                      </c:pt>
                      <c:pt idx="1052">
                        <c:v>43316.250070543982</c:v>
                      </c:pt>
                      <c:pt idx="1053">
                        <c:v>43316.291737268519</c:v>
                      </c:pt>
                      <c:pt idx="1054">
                        <c:v>43316.333403993056</c:v>
                      </c:pt>
                      <c:pt idx="1055">
                        <c:v>43316.375070717593</c:v>
                      </c:pt>
                      <c:pt idx="1056">
                        <c:v>43316.41673744213</c:v>
                      </c:pt>
                      <c:pt idx="1057">
                        <c:v>43316.458404166668</c:v>
                      </c:pt>
                      <c:pt idx="1058">
                        <c:v>43316.500070891205</c:v>
                      </c:pt>
                      <c:pt idx="1059">
                        <c:v>43316.541737615742</c:v>
                      </c:pt>
                      <c:pt idx="1060">
                        <c:v>43316.583404340279</c:v>
                      </c:pt>
                      <c:pt idx="1061">
                        <c:v>43316.625071064816</c:v>
                      </c:pt>
                      <c:pt idx="1062">
                        <c:v>43316.666737789354</c:v>
                      </c:pt>
                      <c:pt idx="1063">
                        <c:v>43316.708404513891</c:v>
                      </c:pt>
                      <c:pt idx="1064">
                        <c:v>43316.750071238428</c:v>
                      </c:pt>
                      <c:pt idx="1065">
                        <c:v>43316.791737962965</c:v>
                      </c:pt>
                      <c:pt idx="1066">
                        <c:v>43316.833404687502</c:v>
                      </c:pt>
                      <c:pt idx="1067">
                        <c:v>43316.87507141204</c:v>
                      </c:pt>
                      <c:pt idx="1068">
                        <c:v>43316.916738136577</c:v>
                      </c:pt>
                      <c:pt idx="1069">
                        <c:v>43316.958404861114</c:v>
                      </c:pt>
                      <c:pt idx="1070">
                        <c:v>43317.000071585651</c:v>
                      </c:pt>
                      <c:pt idx="1071">
                        <c:v>43317.041738310189</c:v>
                      </c:pt>
                      <c:pt idx="1072">
                        <c:v>43317.083405034726</c:v>
                      </c:pt>
                      <c:pt idx="1073">
                        <c:v>43317.125071759256</c:v>
                      </c:pt>
                      <c:pt idx="1074">
                        <c:v>43317.166738483793</c:v>
                      </c:pt>
                      <c:pt idx="1075">
                        <c:v>43317.20840520833</c:v>
                      </c:pt>
                      <c:pt idx="1076">
                        <c:v>43317.250071932867</c:v>
                      </c:pt>
                      <c:pt idx="1077">
                        <c:v>43317.291738657404</c:v>
                      </c:pt>
                      <c:pt idx="1078">
                        <c:v>43317.333405381942</c:v>
                      </c:pt>
                      <c:pt idx="1079">
                        <c:v>43317.375072106479</c:v>
                      </c:pt>
                      <c:pt idx="1080">
                        <c:v>43317.416738831016</c:v>
                      </c:pt>
                      <c:pt idx="1081">
                        <c:v>43317.458405555553</c:v>
                      </c:pt>
                      <c:pt idx="1082">
                        <c:v>43317.500072280091</c:v>
                      </c:pt>
                      <c:pt idx="1083">
                        <c:v>43317.541739004628</c:v>
                      </c:pt>
                      <c:pt idx="1084">
                        <c:v>43317.583405729165</c:v>
                      </c:pt>
                      <c:pt idx="1085">
                        <c:v>43317.625072453702</c:v>
                      </c:pt>
                      <c:pt idx="1086">
                        <c:v>43317.666739178239</c:v>
                      </c:pt>
                      <c:pt idx="1087">
                        <c:v>43317.708405902777</c:v>
                      </c:pt>
                      <c:pt idx="1088">
                        <c:v>43317.750072627314</c:v>
                      </c:pt>
                      <c:pt idx="1089">
                        <c:v>43317.791739351851</c:v>
                      </c:pt>
                      <c:pt idx="1090">
                        <c:v>43317.833406076388</c:v>
                      </c:pt>
                      <c:pt idx="1091">
                        <c:v>43317.875072800925</c:v>
                      </c:pt>
                      <c:pt idx="1092">
                        <c:v>43317.916739525463</c:v>
                      </c:pt>
                      <c:pt idx="1093">
                        <c:v>43317.95840625</c:v>
                      </c:pt>
                      <c:pt idx="1094">
                        <c:v>43318.000072974537</c:v>
                      </c:pt>
                      <c:pt idx="1095">
                        <c:v>43318.041739699074</c:v>
                      </c:pt>
                      <c:pt idx="1096">
                        <c:v>43318.083406423611</c:v>
                      </c:pt>
                      <c:pt idx="1097">
                        <c:v>43318.125073148149</c:v>
                      </c:pt>
                      <c:pt idx="1098">
                        <c:v>43318.166739872686</c:v>
                      </c:pt>
                      <c:pt idx="1099">
                        <c:v>43318.208406597223</c:v>
                      </c:pt>
                      <c:pt idx="1100">
                        <c:v>43318.25007332176</c:v>
                      </c:pt>
                      <c:pt idx="1101">
                        <c:v>43318.291740046297</c:v>
                      </c:pt>
                      <c:pt idx="1102">
                        <c:v>43318.333406770835</c:v>
                      </c:pt>
                      <c:pt idx="1103">
                        <c:v>43318.375073495372</c:v>
                      </c:pt>
                      <c:pt idx="1104">
                        <c:v>43318.416740219909</c:v>
                      </c:pt>
                      <c:pt idx="1105">
                        <c:v>43318.458406944446</c:v>
                      </c:pt>
                      <c:pt idx="1106">
                        <c:v>43318.500073668984</c:v>
                      </c:pt>
                      <c:pt idx="1107">
                        <c:v>43318.541740393521</c:v>
                      </c:pt>
                      <c:pt idx="1108">
                        <c:v>43318.583407118058</c:v>
                      </c:pt>
                      <c:pt idx="1109">
                        <c:v>43318.625073842595</c:v>
                      </c:pt>
                      <c:pt idx="1110">
                        <c:v>43318.666740567132</c:v>
                      </c:pt>
                      <c:pt idx="1111">
                        <c:v>43318.70840729167</c:v>
                      </c:pt>
                      <c:pt idx="1112">
                        <c:v>43318.750074016207</c:v>
                      </c:pt>
                      <c:pt idx="1113">
                        <c:v>43318.791740740744</c:v>
                      </c:pt>
                      <c:pt idx="1114">
                        <c:v>43318.833407465281</c:v>
                      </c:pt>
                      <c:pt idx="1115">
                        <c:v>43318.875074189818</c:v>
                      </c:pt>
                      <c:pt idx="1116">
                        <c:v>43318.916740914348</c:v>
                      </c:pt>
                      <c:pt idx="1117">
                        <c:v>43318.958407638886</c:v>
                      </c:pt>
                      <c:pt idx="1118">
                        <c:v>43319.000074363423</c:v>
                      </c:pt>
                      <c:pt idx="1119">
                        <c:v>43319.04174108796</c:v>
                      </c:pt>
                      <c:pt idx="1120">
                        <c:v>43319.083407812497</c:v>
                      </c:pt>
                      <c:pt idx="1121">
                        <c:v>43319.125074537034</c:v>
                      </c:pt>
                      <c:pt idx="1122">
                        <c:v>43319.166741261572</c:v>
                      </c:pt>
                      <c:pt idx="1123">
                        <c:v>43319.208407986109</c:v>
                      </c:pt>
                      <c:pt idx="1124">
                        <c:v>43319.250074710646</c:v>
                      </c:pt>
                      <c:pt idx="1125">
                        <c:v>43319.291741435183</c:v>
                      </c:pt>
                      <c:pt idx="1126">
                        <c:v>43319.33340815972</c:v>
                      </c:pt>
                      <c:pt idx="1127">
                        <c:v>43319.375074884258</c:v>
                      </c:pt>
                      <c:pt idx="1128">
                        <c:v>43319.416741608795</c:v>
                      </c:pt>
                      <c:pt idx="1129">
                        <c:v>43319.458408333332</c:v>
                      </c:pt>
                      <c:pt idx="1130">
                        <c:v>43319.500075057869</c:v>
                      </c:pt>
                      <c:pt idx="1131">
                        <c:v>43319.541741782406</c:v>
                      </c:pt>
                      <c:pt idx="1132">
                        <c:v>43319.583408506944</c:v>
                      </c:pt>
                      <c:pt idx="1133">
                        <c:v>43319.625075231481</c:v>
                      </c:pt>
                      <c:pt idx="1134">
                        <c:v>43319.666741956018</c:v>
                      </c:pt>
                      <c:pt idx="1135">
                        <c:v>43319.708408680555</c:v>
                      </c:pt>
                      <c:pt idx="1136">
                        <c:v>43319.750075405093</c:v>
                      </c:pt>
                      <c:pt idx="1137">
                        <c:v>43319.79174212963</c:v>
                      </c:pt>
                      <c:pt idx="1138">
                        <c:v>43319.833408854167</c:v>
                      </c:pt>
                      <c:pt idx="1139">
                        <c:v>43319.875075578704</c:v>
                      </c:pt>
                      <c:pt idx="1140">
                        <c:v>43319.916742303241</c:v>
                      </c:pt>
                      <c:pt idx="1141">
                        <c:v>43319.958409027779</c:v>
                      </c:pt>
                      <c:pt idx="1142">
                        <c:v>43320.000075752316</c:v>
                      </c:pt>
                      <c:pt idx="1143">
                        <c:v>43320.041742476853</c:v>
                      </c:pt>
                      <c:pt idx="1144">
                        <c:v>43320.08340920139</c:v>
                      </c:pt>
                      <c:pt idx="1145">
                        <c:v>43320.125075925927</c:v>
                      </c:pt>
                      <c:pt idx="1146">
                        <c:v>43320.166742650465</c:v>
                      </c:pt>
                      <c:pt idx="1147">
                        <c:v>43320.208409375002</c:v>
                      </c:pt>
                      <c:pt idx="1148">
                        <c:v>43320.250076099539</c:v>
                      </c:pt>
                      <c:pt idx="1149">
                        <c:v>43320.291742824076</c:v>
                      </c:pt>
                      <c:pt idx="1150">
                        <c:v>43320.333409548613</c:v>
                      </c:pt>
                      <c:pt idx="1151">
                        <c:v>43320.375076273151</c:v>
                      </c:pt>
                      <c:pt idx="1152">
                        <c:v>43320.416742997688</c:v>
                      </c:pt>
                      <c:pt idx="1153">
                        <c:v>43320.458409722225</c:v>
                      </c:pt>
                      <c:pt idx="1154">
                        <c:v>43320.500076446762</c:v>
                      </c:pt>
                      <c:pt idx="1155">
                        <c:v>43320.541743171299</c:v>
                      </c:pt>
                      <c:pt idx="1156">
                        <c:v>43320.583409895837</c:v>
                      </c:pt>
                      <c:pt idx="1157">
                        <c:v>43320.625076620374</c:v>
                      </c:pt>
                      <c:pt idx="1158">
                        <c:v>43320.666743344904</c:v>
                      </c:pt>
                      <c:pt idx="1159">
                        <c:v>43320.708410069441</c:v>
                      </c:pt>
                      <c:pt idx="1160">
                        <c:v>43320.750076793978</c:v>
                      </c:pt>
                      <c:pt idx="1161">
                        <c:v>43320.791743518515</c:v>
                      </c:pt>
                      <c:pt idx="1162">
                        <c:v>43320.833410243053</c:v>
                      </c:pt>
                      <c:pt idx="1163">
                        <c:v>43320.87507696759</c:v>
                      </c:pt>
                      <c:pt idx="1164">
                        <c:v>43320.916743692127</c:v>
                      </c:pt>
                      <c:pt idx="1165">
                        <c:v>43320.958410416664</c:v>
                      </c:pt>
                      <c:pt idx="1166">
                        <c:v>43321.000077141201</c:v>
                      </c:pt>
                      <c:pt idx="1167">
                        <c:v>43321.041743865739</c:v>
                      </c:pt>
                      <c:pt idx="1168">
                        <c:v>43321.083410590276</c:v>
                      </c:pt>
                      <c:pt idx="1169">
                        <c:v>43321.125077314813</c:v>
                      </c:pt>
                      <c:pt idx="1170">
                        <c:v>43321.16674403935</c:v>
                      </c:pt>
                      <c:pt idx="1171">
                        <c:v>43321.208410763888</c:v>
                      </c:pt>
                      <c:pt idx="1172">
                        <c:v>43321.250077488425</c:v>
                      </c:pt>
                      <c:pt idx="1173">
                        <c:v>43321.291744212962</c:v>
                      </c:pt>
                      <c:pt idx="1174">
                        <c:v>43321.333410937499</c:v>
                      </c:pt>
                      <c:pt idx="1175">
                        <c:v>43321.375077662036</c:v>
                      </c:pt>
                      <c:pt idx="1176">
                        <c:v>43321.416744386574</c:v>
                      </c:pt>
                      <c:pt idx="1177">
                        <c:v>43321.458411111111</c:v>
                      </c:pt>
                      <c:pt idx="1178">
                        <c:v>43321.500077835648</c:v>
                      </c:pt>
                      <c:pt idx="1179">
                        <c:v>43321.541744560185</c:v>
                      </c:pt>
                      <c:pt idx="1180">
                        <c:v>43321.583411284722</c:v>
                      </c:pt>
                      <c:pt idx="1181">
                        <c:v>43321.62507800926</c:v>
                      </c:pt>
                      <c:pt idx="1182">
                        <c:v>43321.666744733797</c:v>
                      </c:pt>
                      <c:pt idx="1183">
                        <c:v>43321.708411458334</c:v>
                      </c:pt>
                      <c:pt idx="1184">
                        <c:v>43321.750078182871</c:v>
                      </c:pt>
                      <c:pt idx="1185">
                        <c:v>43321.791744907408</c:v>
                      </c:pt>
                      <c:pt idx="1186">
                        <c:v>43321.833411631946</c:v>
                      </c:pt>
                      <c:pt idx="1187">
                        <c:v>43321.875078356483</c:v>
                      </c:pt>
                      <c:pt idx="1188">
                        <c:v>43321.91674508102</c:v>
                      </c:pt>
                      <c:pt idx="1189">
                        <c:v>43321.958411805557</c:v>
                      </c:pt>
                      <c:pt idx="1190">
                        <c:v>43322.000078530094</c:v>
                      </c:pt>
                      <c:pt idx="1191">
                        <c:v>43322.041745254632</c:v>
                      </c:pt>
                      <c:pt idx="1192">
                        <c:v>43322.083411979169</c:v>
                      </c:pt>
                      <c:pt idx="1193">
                        <c:v>43322.125078703706</c:v>
                      </c:pt>
                      <c:pt idx="1194">
                        <c:v>43322.166745428243</c:v>
                      </c:pt>
                      <c:pt idx="1195">
                        <c:v>43322.208412152781</c:v>
                      </c:pt>
                      <c:pt idx="1196">
                        <c:v>43322.250078877318</c:v>
                      </c:pt>
                      <c:pt idx="1197">
                        <c:v>43322.291745601855</c:v>
                      </c:pt>
                      <c:pt idx="1198">
                        <c:v>43322.333412326392</c:v>
                      </c:pt>
                      <c:pt idx="1199">
                        <c:v>43322.375079050929</c:v>
                      </c:pt>
                      <c:pt idx="1200">
                        <c:v>43322.416745775467</c:v>
                      </c:pt>
                      <c:pt idx="1201">
                        <c:v>43322.458412499996</c:v>
                      </c:pt>
                      <c:pt idx="1202">
                        <c:v>43322.500079224534</c:v>
                      </c:pt>
                      <c:pt idx="1203">
                        <c:v>43322.541745949071</c:v>
                      </c:pt>
                      <c:pt idx="1204">
                        <c:v>43322.583412673608</c:v>
                      </c:pt>
                      <c:pt idx="1205">
                        <c:v>43322.625079398145</c:v>
                      </c:pt>
                      <c:pt idx="1206">
                        <c:v>43322.666746122683</c:v>
                      </c:pt>
                      <c:pt idx="1207">
                        <c:v>43322.70841284722</c:v>
                      </c:pt>
                      <c:pt idx="1208">
                        <c:v>43322.750079571757</c:v>
                      </c:pt>
                      <c:pt idx="1209">
                        <c:v>43322.791746296294</c:v>
                      </c:pt>
                      <c:pt idx="1210">
                        <c:v>43322.833413020831</c:v>
                      </c:pt>
                      <c:pt idx="1211">
                        <c:v>43322.875079745369</c:v>
                      </c:pt>
                      <c:pt idx="1212">
                        <c:v>43322.916746469906</c:v>
                      </c:pt>
                      <c:pt idx="1213">
                        <c:v>43322.958413194443</c:v>
                      </c:pt>
                      <c:pt idx="1214">
                        <c:v>43323.00007991898</c:v>
                      </c:pt>
                      <c:pt idx="1215">
                        <c:v>43323.041746643517</c:v>
                      </c:pt>
                      <c:pt idx="1216">
                        <c:v>43323.083413368055</c:v>
                      </c:pt>
                      <c:pt idx="1217">
                        <c:v>43323.125080092592</c:v>
                      </c:pt>
                      <c:pt idx="1218">
                        <c:v>43323.166746817129</c:v>
                      </c:pt>
                      <c:pt idx="1219">
                        <c:v>43323.208413541666</c:v>
                      </c:pt>
                      <c:pt idx="1220">
                        <c:v>43323.250080266203</c:v>
                      </c:pt>
                      <c:pt idx="1221">
                        <c:v>43323.291746990741</c:v>
                      </c:pt>
                      <c:pt idx="1222">
                        <c:v>43323.333413715278</c:v>
                      </c:pt>
                      <c:pt idx="1223">
                        <c:v>43323.375080439815</c:v>
                      </c:pt>
                      <c:pt idx="1224">
                        <c:v>43323.416747164352</c:v>
                      </c:pt>
                      <c:pt idx="1225">
                        <c:v>43323.458413888889</c:v>
                      </c:pt>
                      <c:pt idx="1226">
                        <c:v>43323.500080613427</c:v>
                      </c:pt>
                      <c:pt idx="1227">
                        <c:v>43323.541747337964</c:v>
                      </c:pt>
                      <c:pt idx="1228">
                        <c:v>43323.583414062501</c:v>
                      </c:pt>
                      <c:pt idx="1229">
                        <c:v>43323.625080787038</c:v>
                      </c:pt>
                      <c:pt idx="1230">
                        <c:v>43323.666747511576</c:v>
                      </c:pt>
                      <c:pt idx="1231">
                        <c:v>43323.708414236113</c:v>
                      </c:pt>
                      <c:pt idx="1232">
                        <c:v>43323.75008096065</c:v>
                      </c:pt>
                      <c:pt idx="1233">
                        <c:v>43323.791747685187</c:v>
                      </c:pt>
                      <c:pt idx="1234">
                        <c:v>43323.833414409724</c:v>
                      </c:pt>
                      <c:pt idx="1235">
                        <c:v>43323.875081134262</c:v>
                      </c:pt>
                      <c:pt idx="1236">
                        <c:v>43323.916747858799</c:v>
                      </c:pt>
                      <c:pt idx="1237">
                        <c:v>43323.958414583336</c:v>
                      </c:pt>
                      <c:pt idx="1238">
                        <c:v>43324.000081307873</c:v>
                      </c:pt>
                      <c:pt idx="1239">
                        <c:v>43324.04174803241</c:v>
                      </c:pt>
                      <c:pt idx="1240">
                        <c:v>43324.083414756948</c:v>
                      </c:pt>
                      <c:pt idx="1241">
                        <c:v>43324.125081481485</c:v>
                      </c:pt>
                      <c:pt idx="1242">
                        <c:v>43324.166748206022</c:v>
                      </c:pt>
                      <c:pt idx="1243">
                        <c:v>43324.208414930552</c:v>
                      </c:pt>
                      <c:pt idx="1244">
                        <c:v>43324.250081655089</c:v>
                      </c:pt>
                      <c:pt idx="1245">
                        <c:v>43324.291748379626</c:v>
                      </c:pt>
                      <c:pt idx="1246">
                        <c:v>43324.333415104164</c:v>
                      </c:pt>
                      <c:pt idx="1247">
                        <c:v>43324.375081828701</c:v>
                      </c:pt>
                      <c:pt idx="1248">
                        <c:v>43324.416748553238</c:v>
                      </c:pt>
                      <c:pt idx="1249">
                        <c:v>43324.458415277775</c:v>
                      </c:pt>
                      <c:pt idx="1250">
                        <c:v>43324.500082002312</c:v>
                      </c:pt>
                      <c:pt idx="1251">
                        <c:v>43324.54174872685</c:v>
                      </c:pt>
                      <c:pt idx="1252">
                        <c:v>43324.583415451387</c:v>
                      </c:pt>
                      <c:pt idx="1253">
                        <c:v>43324.625082175924</c:v>
                      </c:pt>
                      <c:pt idx="1254">
                        <c:v>43324.666748900461</c:v>
                      </c:pt>
                      <c:pt idx="1255">
                        <c:v>43324.708415624998</c:v>
                      </c:pt>
                      <c:pt idx="1256">
                        <c:v>43324.750082349536</c:v>
                      </c:pt>
                      <c:pt idx="1257">
                        <c:v>43324.791749074073</c:v>
                      </c:pt>
                      <c:pt idx="1258">
                        <c:v>43324.83341579861</c:v>
                      </c:pt>
                      <c:pt idx="1259">
                        <c:v>43324.875082523147</c:v>
                      </c:pt>
                      <c:pt idx="1260">
                        <c:v>43324.916749247684</c:v>
                      </c:pt>
                      <c:pt idx="1261">
                        <c:v>43324.958415972222</c:v>
                      </c:pt>
                      <c:pt idx="1262">
                        <c:v>43325.000082696759</c:v>
                      </c:pt>
                      <c:pt idx="1263">
                        <c:v>43325.041749421296</c:v>
                      </c:pt>
                      <c:pt idx="1264">
                        <c:v>43325.083416145833</c:v>
                      </c:pt>
                      <c:pt idx="1265">
                        <c:v>43325.125082870371</c:v>
                      </c:pt>
                      <c:pt idx="1266">
                        <c:v>43325.166749594908</c:v>
                      </c:pt>
                      <c:pt idx="1267">
                        <c:v>43325.208416319445</c:v>
                      </c:pt>
                      <c:pt idx="1268">
                        <c:v>43325.250083043982</c:v>
                      </c:pt>
                      <c:pt idx="1269">
                        <c:v>43325.291749768519</c:v>
                      </c:pt>
                      <c:pt idx="1270">
                        <c:v>43325.333416493057</c:v>
                      </c:pt>
                      <c:pt idx="1271">
                        <c:v>43325.375083217594</c:v>
                      </c:pt>
                      <c:pt idx="1272">
                        <c:v>43325.416749942131</c:v>
                      </c:pt>
                      <c:pt idx="1273">
                        <c:v>43325.458416666668</c:v>
                      </c:pt>
                      <c:pt idx="1274">
                        <c:v>43325.500083391205</c:v>
                      </c:pt>
                      <c:pt idx="1275">
                        <c:v>43325.541750115743</c:v>
                      </c:pt>
                      <c:pt idx="1276">
                        <c:v>43325.58341684028</c:v>
                      </c:pt>
                      <c:pt idx="1277">
                        <c:v>43325.625083564817</c:v>
                      </c:pt>
                      <c:pt idx="1278">
                        <c:v>43325.666750289354</c:v>
                      </c:pt>
                      <c:pt idx="1279">
                        <c:v>43325.708417013891</c:v>
                      </c:pt>
                      <c:pt idx="1280">
                        <c:v>43325.750083738429</c:v>
                      </c:pt>
                      <c:pt idx="1281">
                        <c:v>43325.791750462966</c:v>
                      </c:pt>
                      <c:pt idx="1282">
                        <c:v>43325.833417187503</c:v>
                      </c:pt>
                      <c:pt idx="1283">
                        <c:v>43325.87508391204</c:v>
                      </c:pt>
                      <c:pt idx="1284">
                        <c:v>43325.916750636577</c:v>
                      </c:pt>
                      <c:pt idx="1285">
                        <c:v>43325.958417361115</c:v>
                      </c:pt>
                      <c:pt idx="1286">
                        <c:v>43326.000084085645</c:v>
                      </c:pt>
                      <c:pt idx="1287">
                        <c:v>43326.041750810182</c:v>
                      </c:pt>
                      <c:pt idx="1288">
                        <c:v>43326.083417534719</c:v>
                      </c:pt>
                      <c:pt idx="1289">
                        <c:v>43326.125084259256</c:v>
                      </c:pt>
                      <c:pt idx="1290">
                        <c:v>43326.166750983793</c:v>
                      </c:pt>
                      <c:pt idx="1291">
                        <c:v>43326.208417708331</c:v>
                      </c:pt>
                      <c:pt idx="1292">
                        <c:v>43326.250084432868</c:v>
                      </c:pt>
                      <c:pt idx="1293">
                        <c:v>43326.291751157405</c:v>
                      </c:pt>
                      <c:pt idx="1294">
                        <c:v>43326.333417881942</c:v>
                      </c:pt>
                      <c:pt idx="1295">
                        <c:v>43326.37508460648</c:v>
                      </c:pt>
                      <c:pt idx="1296">
                        <c:v>43326.416751331017</c:v>
                      </c:pt>
                      <c:pt idx="1297">
                        <c:v>43326.458418055554</c:v>
                      </c:pt>
                      <c:pt idx="1298">
                        <c:v>43326.500084780091</c:v>
                      </c:pt>
                      <c:pt idx="1299">
                        <c:v>43326.541751504628</c:v>
                      </c:pt>
                      <c:pt idx="1300">
                        <c:v>43326.583418229166</c:v>
                      </c:pt>
                      <c:pt idx="1301">
                        <c:v>43326.625084953703</c:v>
                      </c:pt>
                      <c:pt idx="1302">
                        <c:v>43326.66675167824</c:v>
                      </c:pt>
                      <c:pt idx="1303">
                        <c:v>43326.708418402777</c:v>
                      </c:pt>
                      <c:pt idx="1304">
                        <c:v>43326.750085127314</c:v>
                      </c:pt>
                      <c:pt idx="1305">
                        <c:v>43326.791751851852</c:v>
                      </c:pt>
                      <c:pt idx="1306">
                        <c:v>43326.833418576389</c:v>
                      </c:pt>
                      <c:pt idx="1307">
                        <c:v>43326.875085300926</c:v>
                      </c:pt>
                      <c:pt idx="1308">
                        <c:v>43326.916752025463</c:v>
                      </c:pt>
                      <c:pt idx="1309">
                        <c:v>43326.95841875</c:v>
                      </c:pt>
                      <c:pt idx="1310">
                        <c:v>43327.000085474538</c:v>
                      </c:pt>
                      <c:pt idx="1311">
                        <c:v>43327.041752199075</c:v>
                      </c:pt>
                      <c:pt idx="1312">
                        <c:v>43327.083418923612</c:v>
                      </c:pt>
                      <c:pt idx="1313">
                        <c:v>43327.125085648149</c:v>
                      </c:pt>
                      <c:pt idx="1314">
                        <c:v>43327.166752372686</c:v>
                      </c:pt>
                      <c:pt idx="1315">
                        <c:v>43327.208419097224</c:v>
                      </c:pt>
                      <c:pt idx="1316">
                        <c:v>43327.250085821761</c:v>
                      </c:pt>
                      <c:pt idx="1317">
                        <c:v>43327.291752546298</c:v>
                      </c:pt>
                      <c:pt idx="1318">
                        <c:v>43327.333419270835</c:v>
                      </c:pt>
                      <c:pt idx="1319">
                        <c:v>43327.375085995373</c:v>
                      </c:pt>
                      <c:pt idx="1320">
                        <c:v>43327.41675271991</c:v>
                      </c:pt>
                      <c:pt idx="1321">
                        <c:v>43327.458419444447</c:v>
                      </c:pt>
                      <c:pt idx="1322">
                        <c:v>43327.500086168984</c:v>
                      </c:pt>
                      <c:pt idx="1323">
                        <c:v>43327.541752893521</c:v>
                      </c:pt>
                      <c:pt idx="1324">
                        <c:v>43327.583419618059</c:v>
                      </c:pt>
                      <c:pt idx="1325">
                        <c:v>43327.625086342596</c:v>
                      </c:pt>
                      <c:pt idx="1326">
                        <c:v>43327.666753067133</c:v>
                      </c:pt>
                      <c:pt idx="1327">
                        <c:v>43327.70841979167</c:v>
                      </c:pt>
                      <c:pt idx="1328">
                        <c:v>43327.7500865162</c:v>
                      </c:pt>
                      <c:pt idx="1329">
                        <c:v>43327.791753240737</c:v>
                      </c:pt>
                      <c:pt idx="1330">
                        <c:v>43327.833419965275</c:v>
                      </c:pt>
                      <c:pt idx="1331">
                        <c:v>43327.875086689812</c:v>
                      </c:pt>
                      <c:pt idx="1332">
                        <c:v>43327.916753414349</c:v>
                      </c:pt>
                      <c:pt idx="1333">
                        <c:v>43327.958420138886</c:v>
                      </c:pt>
                      <c:pt idx="1334">
                        <c:v>43328.000086863423</c:v>
                      </c:pt>
                      <c:pt idx="1335">
                        <c:v>43328.041753587961</c:v>
                      </c:pt>
                      <c:pt idx="1336">
                        <c:v>43328.083420312498</c:v>
                      </c:pt>
                      <c:pt idx="1337">
                        <c:v>43328.125087037035</c:v>
                      </c:pt>
                      <c:pt idx="1338">
                        <c:v>43328.166753761572</c:v>
                      </c:pt>
                      <c:pt idx="1339">
                        <c:v>43328.208420486109</c:v>
                      </c:pt>
                      <c:pt idx="1340">
                        <c:v>43328.250087210647</c:v>
                      </c:pt>
                      <c:pt idx="1341">
                        <c:v>43328.291753935184</c:v>
                      </c:pt>
                      <c:pt idx="1342">
                        <c:v>43328.333420659721</c:v>
                      </c:pt>
                      <c:pt idx="1343">
                        <c:v>43328.375087384258</c:v>
                      </c:pt>
                      <c:pt idx="1344">
                        <c:v>43328.416754108795</c:v>
                      </c:pt>
                      <c:pt idx="1345">
                        <c:v>43328.458420833333</c:v>
                      </c:pt>
                      <c:pt idx="1346">
                        <c:v>43328.50008755787</c:v>
                      </c:pt>
                      <c:pt idx="1347">
                        <c:v>43328.541754282407</c:v>
                      </c:pt>
                      <c:pt idx="1348">
                        <c:v>43328.583421006944</c:v>
                      </c:pt>
                      <c:pt idx="1349">
                        <c:v>43328.625087731481</c:v>
                      </c:pt>
                      <c:pt idx="1350">
                        <c:v>43328.666754456019</c:v>
                      </c:pt>
                      <c:pt idx="1351">
                        <c:v>43328.708421180556</c:v>
                      </c:pt>
                      <c:pt idx="1352">
                        <c:v>43328.750087905093</c:v>
                      </c:pt>
                      <c:pt idx="1353">
                        <c:v>43328.79175462963</c:v>
                      </c:pt>
                      <c:pt idx="1354">
                        <c:v>43328.833421354168</c:v>
                      </c:pt>
                      <c:pt idx="1355">
                        <c:v>43328.875088078705</c:v>
                      </c:pt>
                      <c:pt idx="1356">
                        <c:v>43328.916754803242</c:v>
                      </c:pt>
                      <c:pt idx="1357">
                        <c:v>43328.958421527779</c:v>
                      </c:pt>
                      <c:pt idx="1358">
                        <c:v>43329.000088252316</c:v>
                      </c:pt>
                      <c:pt idx="1359">
                        <c:v>43329.041754976854</c:v>
                      </c:pt>
                      <c:pt idx="1360">
                        <c:v>43329.083421701391</c:v>
                      </c:pt>
                      <c:pt idx="1361">
                        <c:v>43329.125088425928</c:v>
                      </c:pt>
                      <c:pt idx="1362">
                        <c:v>43329.166755150465</c:v>
                      </c:pt>
                      <c:pt idx="1363">
                        <c:v>43329.208421875002</c:v>
                      </c:pt>
                      <c:pt idx="1364">
                        <c:v>43329.25008859954</c:v>
                      </c:pt>
                      <c:pt idx="1365">
                        <c:v>43329.291755324077</c:v>
                      </c:pt>
                      <c:pt idx="1366">
                        <c:v>43329.333422048614</c:v>
                      </c:pt>
                      <c:pt idx="1367">
                        <c:v>43329.375088773151</c:v>
                      </c:pt>
                      <c:pt idx="1368">
                        <c:v>43329.416755497688</c:v>
                      </c:pt>
                      <c:pt idx="1369">
                        <c:v>43329.458422222226</c:v>
                      </c:pt>
                      <c:pt idx="1370">
                        <c:v>43329.500088946763</c:v>
                      </c:pt>
                      <c:pt idx="1371">
                        <c:v>43329.541755671293</c:v>
                      </c:pt>
                      <c:pt idx="1372">
                        <c:v>43329.58342239583</c:v>
                      </c:pt>
                      <c:pt idx="1373">
                        <c:v>43329.625089120367</c:v>
                      </c:pt>
                      <c:pt idx="1374">
                        <c:v>43329.666755844904</c:v>
                      </c:pt>
                      <c:pt idx="1375">
                        <c:v>43329.708422569442</c:v>
                      </c:pt>
                      <c:pt idx="1376">
                        <c:v>43329.750089293979</c:v>
                      </c:pt>
                      <c:pt idx="1377">
                        <c:v>43329.791756018516</c:v>
                      </c:pt>
                      <c:pt idx="1378">
                        <c:v>43329.833422743053</c:v>
                      </c:pt>
                      <c:pt idx="1379">
                        <c:v>43329.87508946759</c:v>
                      </c:pt>
                      <c:pt idx="1380">
                        <c:v>43329.916756192128</c:v>
                      </c:pt>
                      <c:pt idx="1381">
                        <c:v>43329.958422916665</c:v>
                      </c:pt>
                      <c:pt idx="1382">
                        <c:v>43330.000089641202</c:v>
                      </c:pt>
                      <c:pt idx="1383">
                        <c:v>43330.041756365739</c:v>
                      </c:pt>
                      <c:pt idx="1384">
                        <c:v>43330.083423090276</c:v>
                      </c:pt>
                      <c:pt idx="1385">
                        <c:v>43330.125089814814</c:v>
                      </c:pt>
                      <c:pt idx="1386">
                        <c:v>43330.166756539351</c:v>
                      </c:pt>
                      <c:pt idx="1387">
                        <c:v>43330.208423263888</c:v>
                      </c:pt>
                      <c:pt idx="1388">
                        <c:v>43330.250089988425</c:v>
                      </c:pt>
                      <c:pt idx="1389">
                        <c:v>43330.291756712963</c:v>
                      </c:pt>
                      <c:pt idx="1390">
                        <c:v>43330.3334234375</c:v>
                      </c:pt>
                      <c:pt idx="1391">
                        <c:v>43330.375090162037</c:v>
                      </c:pt>
                      <c:pt idx="1392">
                        <c:v>43330.416756886574</c:v>
                      </c:pt>
                      <c:pt idx="1393">
                        <c:v>43330.458423611111</c:v>
                      </c:pt>
                      <c:pt idx="1394">
                        <c:v>43330.500090335649</c:v>
                      </c:pt>
                      <c:pt idx="1395">
                        <c:v>43330.541757060186</c:v>
                      </c:pt>
                      <c:pt idx="1396">
                        <c:v>43330.583423784723</c:v>
                      </c:pt>
                      <c:pt idx="1397">
                        <c:v>43330.62509050926</c:v>
                      </c:pt>
                      <c:pt idx="1398">
                        <c:v>43330.666757233797</c:v>
                      </c:pt>
                      <c:pt idx="1399">
                        <c:v>43330.708423958335</c:v>
                      </c:pt>
                      <c:pt idx="1400">
                        <c:v>43330.750090682872</c:v>
                      </c:pt>
                      <c:pt idx="1401">
                        <c:v>43330.791757407409</c:v>
                      </c:pt>
                      <c:pt idx="1402">
                        <c:v>43330.833424131946</c:v>
                      </c:pt>
                      <c:pt idx="1403">
                        <c:v>43330.875090856483</c:v>
                      </c:pt>
                      <c:pt idx="1404">
                        <c:v>43330.916757581021</c:v>
                      </c:pt>
                      <c:pt idx="1405">
                        <c:v>43330.958424305558</c:v>
                      </c:pt>
                      <c:pt idx="1406">
                        <c:v>43331.000091030095</c:v>
                      </c:pt>
                      <c:pt idx="1407">
                        <c:v>43331.041757754632</c:v>
                      </c:pt>
                      <c:pt idx="1408">
                        <c:v>43331.083424479169</c:v>
                      </c:pt>
                      <c:pt idx="1409">
                        <c:v>43331.125091203707</c:v>
                      </c:pt>
                      <c:pt idx="1410">
                        <c:v>43331.166757928244</c:v>
                      </c:pt>
                      <c:pt idx="1411">
                        <c:v>43331.208424652781</c:v>
                      </c:pt>
                      <c:pt idx="1412">
                        <c:v>43331.250091377318</c:v>
                      </c:pt>
                      <c:pt idx="1413">
                        <c:v>43331.291758101848</c:v>
                      </c:pt>
                      <c:pt idx="1414">
                        <c:v>43331.333424826385</c:v>
                      </c:pt>
                      <c:pt idx="1415">
                        <c:v>43331.375091550923</c:v>
                      </c:pt>
                      <c:pt idx="1416">
                        <c:v>43331.41675827546</c:v>
                      </c:pt>
                      <c:pt idx="1417">
                        <c:v>43331.458424999997</c:v>
                      </c:pt>
                      <c:pt idx="1418">
                        <c:v>43331.500091724534</c:v>
                      </c:pt>
                      <c:pt idx="1419">
                        <c:v>43331.541758449071</c:v>
                      </c:pt>
                      <c:pt idx="1420">
                        <c:v>43331.583425173609</c:v>
                      </c:pt>
                      <c:pt idx="1421">
                        <c:v>43331.625091898146</c:v>
                      </c:pt>
                      <c:pt idx="1422">
                        <c:v>43331.666758622683</c:v>
                      </c:pt>
                      <c:pt idx="1423">
                        <c:v>43331.70842534722</c:v>
                      </c:pt>
                      <c:pt idx="1424">
                        <c:v>43331.750092071758</c:v>
                      </c:pt>
                      <c:pt idx="1425">
                        <c:v>43331.791758796295</c:v>
                      </c:pt>
                      <c:pt idx="1426">
                        <c:v>43331.833425520832</c:v>
                      </c:pt>
                      <c:pt idx="1427">
                        <c:v>43331.875092245369</c:v>
                      </c:pt>
                      <c:pt idx="1428">
                        <c:v>43331.916758969906</c:v>
                      </c:pt>
                      <c:pt idx="1429">
                        <c:v>43331.958425694444</c:v>
                      </c:pt>
                      <c:pt idx="1430">
                        <c:v>43332.000092418981</c:v>
                      </c:pt>
                      <c:pt idx="1431">
                        <c:v>43332.041759143518</c:v>
                      </c:pt>
                      <c:pt idx="1432">
                        <c:v>43332.083425868055</c:v>
                      </c:pt>
                      <c:pt idx="1433">
                        <c:v>43332.125092592592</c:v>
                      </c:pt>
                      <c:pt idx="1434">
                        <c:v>43332.16675931713</c:v>
                      </c:pt>
                      <c:pt idx="1435">
                        <c:v>43332.208426041667</c:v>
                      </c:pt>
                      <c:pt idx="1436">
                        <c:v>43332.250092766204</c:v>
                      </c:pt>
                      <c:pt idx="1437">
                        <c:v>43332.291759490741</c:v>
                      </c:pt>
                      <c:pt idx="1438">
                        <c:v>43332.333426215278</c:v>
                      </c:pt>
                      <c:pt idx="1439">
                        <c:v>43332.375092939816</c:v>
                      </c:pt>
                      <c:pt idx="1440">
                        <c:v>43332.416759664353</c:v>
                      </c:pt>
                      <c:pt idx="1441">
                        <c:v>43332.45842638889</c:v>
                      </c:pt>
                      <c:pt idx="1442">
                        <c:v>43332.500093113427</c:v>
                      </c:pt>
                      <c:pt idx="1443">
                        <c:v>43332.541759837964</c:v>
                      </c:pt>
                      <c:pt idx="1444">
                        <c:v>43332.583426562502</c:v>
                      </c:pt>
                      <c:pt idx="1445">
                        <c:v>43332.625093287039</c:v>
                      </c:pt>
                      <c:pt idx="1446">
                        <c:v>43332.666760011576</c:v>
                      </c:pt>
                      <c:pt idx="1447">
                        <c:v>43332.708426736113</c:v>
                      </c:pt>
                      <c:pt idx="1448">
                        <c:v>43332.750093460651</c:v>
                      </c:pt>
                      <c:pt idx="1449">
                        <c:v>43332.791760185188</c:v>
                      </c:pt>
                      <c:pt idx="1450">
                        <c:v>43332.833426909725</c:v>
                      </c:pt>
                      <c:pt idx="1451">
                        <c:v>43332.875093634262</c:v>
                      </c:pt>
                      <c:pt idx="1452">
                        <c:v>43332.916760358799</c:v>
                      </c:pt>
                      <c:pt idx="1453">
                        <c:v>43332.958427083337</c:v>
                      </c:pt>
                      <c:pt idx="1454">
                        <c:v>43333.000093807874</c:v>
                      </c:pt>
                      <c:pt idx="1455">
                        <c:v>43333.041760532411</c:v>
                      </c:pt>
                      <c:pt idx="1456">
                        <c:v>43333.083427256941</c:v>
                      </c:pt>
                      <c:pt idx="1457">
                        <c:v>43333.125093981478</c:v>
                      </c:pt>
                      <c:pt idx="1458">
                        <c:v>43333.166760706015</c:v>
                      </c:pt>
                      <c:pt idx="1459">
                        <c:v>43333.208427430553</c:v>
                      </c:pt>
                      <c:pt idx="1460">
                        <c:v>43333.25009415509</c:v>
                      </c:pt>
                      <c:pt idx="1461">
                        <c:v>43333.291760879627</c:v>
                      </c:pt>
                      <c:pt idx="1462">
                        <c:v>43333.333427604164</c:v>
                      </c:pt>
                      <c:pt idx="1463">
                        <c:v>43333.375094328701</c:v>
                      </c:pt>
                      <c:pt idx="1464">
                        <c:v>43333.416761053239</c:v>
                      </c:pt>
                      <c:pt idx="1465">
                        <c:v>43333.458427777776</c:v>
                      </c:pt>
                      <c:pt idx="1466">
                        <c:v>43333.500094502313</c:v>
                      </c:pt>
                      <c:pt idx="1467">
                        <c:v>43333.54176122685</c:v>
                      </c:pt>
                      <c:pt idx="1468">
                        <c:v>43333.583427951387</c:v>
                      </c:pt>
                      <c:pt idx="1469">
                        <c:v>43333.625094675925</c:v>
                      </c:pt>
                      <c:pt idx="1470">
                        <c:v>43333.666761400462</c:v>
                      </c:pt>
                      <c:pt idx="1471">
                        <c:v>43333.708428124999</c:v>
                      </c:pt>
                      <c:pt idx="1472">
                        <c:v>43333.750094849536</c:v>
                      </c:pt>
                      <c:pt idx="1473">
                        <c:v>43333.791761574073</c:v>
                      </c:pt>
                      <c:pt idx="1474">
                        <c:v>43333.833428298611</c:v>
                      </c:pt>
                      <c:pt idx="1475">
                        <c:v>43333.875095023148</c:v>
                      </c:pt>
                      <c:pt idx="1476">
                        <c:v>43333.916761747685</c:v>
                      </c:pt>
                      <c:pt idx="1477">
                        <c:v>43333.958428472222</c:v>
                      </c:pt>
                      <c:pt idx="1478">
                        <c:v>43334.00009519676</c:v>
                      </c:pt>
                      <c:pt idx="1479">
                        <c:v>43334.041761921297</c:v>
                      </c:pt>
                      <c:pt idx="1480">
                        <c:v>43334.083428645834</c:v>
                      </c:pt>
                      <c:pt idx="1481">
                        <c:v>43334.125095370371</c:v>
                      </c:pt>
                      <c:pt idx="1482">
                        <c:v>43334.166762094908</c:v>
                      </c:pt>
                      <c:pt idx="1483">
                        <c:v>43334.208428819446</c:v>
                      </c:pt>
                      <c:pt idx="1484">
                        <c:v>43334.250095543983</c:v>
                      </c:pt>
                      <c:pt idx="1485">
                        <c:v>43334.29176226852</c:v>
                      </c:pt>
                      <c:pt idx="1486">
                        <c:v>43334.333428993057</c:v>
                      </c:pt>
                      <c:pt idx="1487">
                        <c:v>43334.375095717594</c:v>
                      </c:pt>
                      <c:pt idx="1488">
                        <c:v>43334.416762442132</c:v>
                      </c:pt>
                      <c:pt idx="1489">
                        <c:v>43334.458429166669</c:v>
                      </c:pt>
                      <c:pt idx="1490">
                        <c:v>43334.500095891206</c:v>
                      </c:pt>
                      <c:pt idx="1491">
                        <c:v>43334.541762615743</c:v>
                      </c:pt>
                      <c:pt idx="1492">
                        <c:v>43334.58342934028</c:v>
                      </c:pt>
                      <c:pt idx="1493">
                        <c:v>43334.625096064818</c:v>
                      </c:pt>
                      <c:pt idx="1494">
                        <c:v>43334.666762789355</c:v>
                      </c:pt>
                      <c:pt idx="1495">
                        <c:v>43334.708429513892</c:v>
                      </c:pt>
                      <c:pt idx="1496">
                        <c:v>43334.750096238429</c:v>
                      </c:pt>
                      <c:pt idx="1497">
                        <c:v>43334.791762962966</c:v>
                      </c:pt>
                      <c:pt idx="1498">
                        <c:v>43334.833429687496</c:v>
                      </c:pt>
                      <c:pt idx="1499">
                        <c:v>43334.875096412034</c:v>
                      </c:pt>
                      <c:pt idx="1500">
                        <c:v>43334.916763136571</c:v>
                      </c:pt>
                      <c:pt idx="1501">
                        <c:v>43334.958429861108</c:v>
                      </c:pt>
                      <c:pt idx="1502">
                        <c:v>43335.000096585645</c:v>
                      </c:pt>
                      <c:pt idx="1503">
                        <c:v>43335.041763310182</c:v>
                      </c:pt>
                      <c:pt idx="1504">
                        <c:v>43335.08343003472</c:v>
                      </c:pt>
                      <c:pt idx="1505">
                        <c:v>43335.125096759257</c:v>
                      </c:pt>
                      <c:pt idx="1506">
                        <c:v>43335.166763483794</c:v>
                      </c:pt>
                      <c:pt idx="1507">
                        <c:v>43335.208430208331</c:v>
                      </c:pt>
                      <c:pt idx="1508">
                        <c:v>43335.250096932868</c:v>
                      </c:pt>
                      <c:pt idx="1509">
                        <c:v>43335.291763657406</c:v>
                      </c:pt>
                      <c:pt idx="1510">
                        <c:v>43335.333430381943</c:v>
                      </c:pt>
                      <c:pt idx="1511">
                        <c:v>43335.37509710648</c:v>
                      </c:pt>
                      <c:pt idx="1512">
                        <c:v>43335.416763831017</c:v>
                      </c:pt>
                      <c:pt idx="1513">
                        <c:v>43335.458430555555</c:v>
                      </c:pt>
                      <c:pt idx="1514">
                        <c:v>43335.500097280092</c:v>
                      </c:pt>
                      <c:pt idx="1515">
                        <c:v>43335.541764004629</c:v>
                      </c:pt>
                      <c:pt idx="1516">
                        <c:v>43335.583430729166</c:v>
                      </c:pt>
                      <c:pt idx="1517">
                        <c:v>43335.625097453703</c:v>
                      </c:pt>
                      <c:pt idx="1518">
                        <c:v>43335.666764178241</c:v>
                      </c:pt>
                      <c:pt idx="1519">
                        <c:v>43335.708430902778</c:v>
                      </c:pt>
                      <c:pt idx="1520">
                        <c:v>43335.750097627315</c:v>
                      </c:pt>
                      <c:pt idx="1521">
                        <c:v>43335.791764351852</c:v>
                      </c:pt>
                      <c:pt idx="1522">
                        <c:v>43335.833431076389</c:v>
                      </c:pt>
                      <c:pt idx="1523">
                        <c:v>43335.875097800927</c:v>
                      </c:pt>
                      <c:pt idx="1524">
                        <c:v>43335.916764525464</c:v>
                      </c:pt>
                      <c:pt idx="1525">
                        <c:v>43335.958431250001</c:v>
                      </c:pt>
                      <c:pt idx="1526">
                        <c:v>43336.000097974538</c:v>
                      </c:pt>
                      <c:pt idx="1527">
                        <c:v>43336.041764699075</c:v>
                      </c:pt>
                      <c:pt idx="1528">
                        <c:v>43336.083431423613</c:v>
                      </c:pt>
                      <c:pt idx="1529">
                        <c:v>43336.12509814815</c:v>
                      </c:pt>
                      <c:pt idx="1530">
                        <c:v>43336.166764872687</c:v>
                      </c:pt>
                      <c:pt idx="1531">
                        <c:v>43336.208431597224</c:v>
                      </c:pt>
                      <c:pt idx="1532">
                        <c:v>43336.250098321761</c:v>
                      </c:pt>
                      <c:pt idx="1533">
                        <c:v>43336.291765046299</c:v>
                      </c:pt>
                      <c:pt idx="1534">
                        <c:v>43336.333431770836</c:v>
                      </c:pt>
                      <c:pt idx="1535">
                        <c:v>43336.375098495373</c:v>
                      </c:pt>
                      <c:pt idx="1536">
                        <c:v>43336.41676521991</c:v>
                      </c:pt>
                      <c:pt idx="1537">
                        <c:v>43336.458431944448</c:v>
                      </c:pt>
                      <c:pt idx="1538">
                        <c:v>43336.500098668985</c:v>
                      </c:pt>
                      <c:pt idx="1539">
                        <c:v>43336.541765393522</c:v>
                      </c:pt>
                      <c:pt idx="1540">
                        <c:v>43336.583432118059</c:v>
                      </c:pt>
                      <c:pt idx="1541">
                        <c:v>43336.625098842589</c:v>
                      </c:pt>
                      <c:pt idx="1542">
                        <c:v>43336.666765567126</c:v>
                      </c:pt>
                      <c:pt idx="1543">
                        <c:v>43336.708432291663</c:v>
                      </c:pt>
                      <c:pt idx="1544">
                        <c:v>43336.750099016201</c:v>
                      </c:pt>
                      <c:pt idx="1545">
                        <c:v>43336.791765740738</c:v>
                      </c:pt>
                      <c:pt idx="1546">
                        <c:v>43336.833432465275</c:v>
                      </c:pt>
                      <c:pt idx="1547">
                        <c:v>43336.875099189812</c:v>
                      </c:pt>
                      <c:pt idx="1548">
                        <c:v>43336.91676591435</c:v>
                      </c:pt>
                      <c:pt idx="1549">
                        <c:v>43336.958432638887</c:v>
                      </c:pt>
                      <c:pt idx="1550">
                        <c:v>43337.000099363424</c:v>
                      </c:pt>
                      <c:pt idx="1551">
                        <c:v>43337.041766087961</c:v>
                      </c:pt>
                      <c:pt idx="1552">
                        <c:v>43337.083432812498</c:v>
                      </c:pt>
                      <c:pt idx="1553">
                        <c:v>43337.125099537036</c:v>
                      </c:pt>
                      <c:pt idx="1554">
                        <c:v>43337.166766261573</c:v>
                      </c:pt>
                      <c:pt idx="1555">
                        <c:v>43337.20843298611</c:v>
                      </c:pt>
                      <c:pt idx="1556">
                        <c:v>43337.250099710647</c:v>
                      </c:pt>
                      <c:pt idx="1557">
                        <c:v>43337.291766435184</c:v>
                      </c:pt>
                      <c:pt idx="1558">
                        <c:v>43337.333433159722</c:v>
                      </c:pt>
                      <c:pt idx="1559">
                        <c:v>43337.375099884259</c:v>
                      </c:pt>
                      <c:pt idx="1560">
                        <c:v>43337.416766608796</c:v>
                      </c:pt>
                      <c:pt idx="1561">
                        <c:v>43337.458433333333</c:v>
                      </c:pt>
                      <c:pt idx="1562">
                        <c:v>43337.50010005787</c:v>
                      </c:pt>
                      <c:pt idx="1563">
                        <c:v>43337.541766782408</c:v>
                      </c:pt>
                      <c:pt idx="1564">
                        <c:v>43337.583433506945</c:v>
                      </c:pt>
                      <c:pt idx="1565">
                        <c:v>43337.625100231482</c:v>
                      </c:pt>
                      <c:pt idx="1566">
                        <c:v>43337.666766956019</c:v>
                      </c:pt>
                      <c:pt idx="1567">
                        <c:v>43337.708433680556</c:v>
                      </c:pt>
                      <c:pt idx="1568">
                        <c:v>43337.750100405094</c:v>
                      </c:pt>
                      <c:pt idx="1569">
                        <c:v>43337.791767129631</c:v>
                      </c:pt>
                      <c:pt idx="1570">
                        <c:v>43337.833433854168</c:v>
                      </c:pt>
                      <c:pt idx="1571">
                        <c:v>43337.875100578705</c:v>
                      </c:pt>
                      <c:pt idx="1572">
                        <c:v>43337.916767303243</c:v>
                      </c:pt>
                      <c:pt idx="1573">
                        <c:v>43337.95843402778</c:v>
                      </c:pt>
                      <c:pt idx="1574">
                        <c:v>43338.000100752317</c:v>
                      </c:pt>
                      <c:pt idx="1575">
                        <c:v>43338.041767476854</c:v>
                      </c:pt>
                      <c:pt idx="1576">
                        <c:v>43338.083434201391</c:v>
                      </c:pt>
                      <c:pt idx="1577">
                        <c:v>43338.125100925929</c:v>
                      </c:pt>
                      <c:pt idx="1578">
                        <c:v>43338.166767650466</c:v>
                      </c:pt>
                      <c:pt idx="1579">
                        <c:v>43338.208434375003</c:v>
                      </c:pt>
                      <c:pt idx="1580">
                        <c:v>43338.25010109954</c:v>
                      </c:pt>
                      <c:pt idx="1581">
                        <c:v>43338.291767824077</c:v>
                      </c:pt>
                      <c:pt idx="1582">
                        <c:v>43338.333434548615</c:v>
                      </c:pt>
                      <c:pt idx="1583">
                        <c:v>43338.375101273145</c:v>
                      </c:pt>
                      <c:pt idx="1584">
                        <c:v>43338.416767997682</c:v>
                      </c:pt>
                      <c:pt idx="1585">
                        <c:v>43338.458434722219</c:v>
                      </c:pt>
                      <c:pt idx="1586">
                        <c:v>43338.500101446756</c:v>
                      </c:pt>
                      <c:pt idx="1587">
                        <c:v>43338.541768171293</c:v>
                      </c:pt>
                      <c:pt idx="1588">
                        <c:v>43338.583434895831</c:v>
                      </c:pt>
                      <c:pt idx="1589">
                        <c:v>43338.625101620368</c:v>
                      </c:pt>
                      <c:pt idx="1590">
                        <c:v>43338.666768344905</c:v>
                      </c:pt>
                      <c:pt idx="1591">
                        <c:v>43338.708435069442</c:v>
                      </c:pt>
                      <c:pt idx="1592">
                        <c:v>43338.750101793979</c:v>
                      </c:pt>
                      <c:pt idx="1593">
                        <c:v>43338.791768518517</c:v>
                      </c:pt>
                      <c:pt idx="1594">
                        <c:v>43338.833435243054</c:v>
                      </c:pt>
                      <c:pt idx="1595">
                        <c:v>43338.875101967591</c:v>
                      </c:pt>
                      <c:pt idx="1596">
                        <c:v>43338.916768692128</c:v>
                      </c:pt>
                      <c:pt idx="1597">
                        <c:v>43338.958435416665</c:v>
                      </c:pt>
                      <c:pt idx="1598">
                        <c:v>43339.000102141203</c:v>
                      </c:pt>
                      <c:pt idx="1599">
                        <c:v>43339.04176886574</c:v>
                      </c:pt>
                      <c:pt idx="1600">
                        <c:v>43339.083435590277</c:v>
                      </c:pt>
                      <c:pt idx="1601">
                        <c:v>43339.125102314814</c:v>
                      </c:pt>
                      <c:pt idx="1602">
                        <c:v>43339.166769039351</c:v>
                      </c:pt>
                      <c:pt idx="1603">
                        <c:v>43339.208435763889</c:v>
                      </c:pt>
                      <c:pt idx="1604">
                        <c:v>43339.250102488426</c:v>
                      </c:pt>
                      <c:pt idx="1605">
                        <c:v>43339.291769212963</c:v>
                      </c:pt>
                      <c:pt idx="1606">
                        <c:v>43339.3334359375</c:v>
                      </c:pt>
                      <c:pt idx="1607">
                        <c:v>43339.375102662038</c:v>
                      </c:pt>
                      <c:pt idx="1608">
                        <c:v>43339.416769386575</c:v>
                      </c:pt>
                      <c:pt idx="1609">
                        <c:v>43339.458436111112</c:v>
                      </c:pt>
                      <c:pt idx="1610">
                        <c:v>43339.500102835649</c:v>
                      </c:pt>
                      <c:pt idx="1611">
                        <c:v>43339.541769560186</c:v>
                      </c:pt>
                      <c:pt idx="1612">
                        <c:v>43339.583436284724</c:v>
                      </c:pt>
                      <c:pt idx="1613">
                        <c:v>43339.625103009261</c:v>
                      </c:pt>
                      <c:pt idx="1614">
                        <c:v>43339.666769733798</c:v>
                      </c:pt>
                      <c:pt idx="1615">
                        <c:v>43339.708436458335</c:v>
                      </c:pt>
                      <c:pt idx="1616">
                        <c:v>43339.750103182872</c:v>
                      </c:pt>
                      <c:pt idx="1617">
                        <c:v>43339.79176990741</c:v>
                      </c:pt>
                      <c:pt idx="1618">
                        <c:v>43339.833436631947</c:v>
                      </c:pt>
                      <c:pt idx="1619">
                        <c:v>43339.875103356484</c:v>
                      </c:pt>
                      <c:pt idx="1620">
                        <c:v>43339.916770081021</c:v>
                      </c:pt>
                      <c:pt idx="1621">
                        <c:v>43339.958436805558</c:v>
                      </c:pt>
                      <c:pt idx="1622">
                        <c:v>43340.000103530096</c:v>
                      </c:pt>
                      <c:pt idx="1623">
                        <c:v>43340.041770254633</c:v>
                      </c:pt>
                      <c:pt idx="1624">
                        <c:v>43340.08343697917</c:v>
                      </c:pt>
                      <c:pt idx="1625">
                        <c:v>43340.125103703707</c:v>
                      </c:pt>
                      <c:pt idx="1626">
                        <c:v>43340.166770428237</c:v>
                      </c:pt>
                      <c:pt idx="1627">
                        <c:v>43340.208437152774</c:v>
                      </c:pt>
                      <c:pt idx="1628">
                        <c:v>43340.250103877312</c:v>
                      </c:pt>
                      <c:pt idx="1629">
                        <c:v>43340.291770601849</c:v>
                      </c:pt>
                      <c:pt idx="1630">
                        <c:v>43340.333437326386</c:v>
                      </c:pt>
                      <c:pt idx="1631">
                        <c:v>43340.375104050923</c:v>
                      </c:pt>
                      <c:pt idx="1632">
                        <c:v>43340.41677077546</c:v>
                      </c:pt>
                      <c:pt idx="1633">
                        <c:v>43340.458437499998</c:v>
                      </c:pt>
                      <c:pt idx="1634">
                        <c:v>43340.500104224535</c:v>
                      </c:pt>
                      <c:pt idx="1635">
                        <c:v>43340.541770949072</c:v>
                      </c:pt>
                      <c:pt idx="1636">
                        <c:v>43340.583437673609</c:v>
                      </c:pt>
                      <c:pt idx="1637">
                        <c:v>43340.625104398147</c:v>
                      </c:pt>
                      <c:pt idx="1638">
                        <c:v>43340.666771122684</c:v>
                      </c:pt>
                      <c:pt idx="1639">
                        <c:v>43340.708437847221</c:v>
                      </c:pt>
                      <c:pt idx="1640">
                        <c:v>43340.750104571758</c:v>
                      </c:pt>
                      <c:pt idx="1641">
                        <c:v>43340.791771296295</c:v>
                      </c:pt>
                      <c:pt idx="1642">
                        <c:v>43340.833438020833</c:v>
                      </c:pt>
                      <c:pt idx="1643">
                        <c:v>43340.87510474537</c:v>
                      </c:pt>
                      <c:pt idx="1644">
                        <c:v>43340.916771469907</c:v>
                      </c:pt>
                      <c:pt idx="1645">
                        <c:v>43340.958438194444</c:v>
                      </c:pt>
                      <c:pt idx="1646">
                        <c:v>43341.000104918981</c:v>
                      </c:pt>
                      <c:pt idx="1647">
                        <c:v>43341.041771643519</c:v>
                      </c:pt>
                      <c:pt idx="1648">
                        <c:v>43341.083438368056</c:v>
                      </c:pt>
                      <c:pt idx="1649">
                        <c:v>43341.125105092593</c:v>
                      </c:pt>
                      <c:pt idx="1650">
                        <c:v>43341.166771990742</c:v>
                      </c:pt>
                      <c:pt idx="1651">
                        <c:v>43341.208438773145</c:v>
                      </c:pt>
                      <c:pt idx="1652">
                        <c:v>43341.250105555555</c:v>
                      </c:pt>
                      <c:pt idx="1653">
                        <c:v>43341.291772337965</c:v>
                      </c:pt>
                      <c:pt idx="1654">
                        <c:v>43341.333439120368</c:v>
                      </c:pt>
                      <c:pt idx="1655">
                        <c:v>43341.375105902778</c:v>
                      </c:pt>
                      <c:pt idx="1656">
                        <c:v>43341.416772685188</c:v>
                      </c:pt>
                      <c:pt idx="1657">
                        <c:v>43341.458439467591</c:v>
                      </c:pt>
                      <c:pt idx="1658">
                        <c:v>43341.500106250001</c:v>
                      </c:pt>
                      <c:pt idx="1659">
                        <c:v>43341.541773032404</c:v>
                      </c:pt>
                      <c:pt idx="1660">
                        <c:v>43341.583439814814</c:v>
                      </c:pt>
                      <c:pt idx="1661">
                        <c:v>43341.625106597225</c:v>
                      </c:pt>
                      <c:pt idx="1662">
                        <c:v>43341.666773379628</c:v>
                      </c:pt>
                      <c:pt idx="1663">
                        <c:v>43341.708440162038</c:v>
                      </c:pt>
                      <c:pt idx="1664">
                        <c:v>43341.750106944448</c:v>
                      </c:pt>
                      <c:pt idx="1665">
                        <c:v>43341.791773726851</c:v>
                      </c:pt>
                      <c:pt idx="1666">
                        <c:v>43341.833440509261</c:v>
                      </c:pt>
                      <c:pt idx="1667">
                        <c:v>43341.875107291664</c:v>
                      </c:pt>
                      <c:pt idx="1668">
                        <c:v>43341.916774074074</c:v>
                      </c:pt>
                      <c:pt idx="1669">
                        <c:v>43341.958440856484</c:v>
                      </c:pt>
                      <c:pt idx="1670">
                        <c:v>43342.000104166669</c:v>
                      </c:pt>
                      <c:pt idx="1671">
                        <c:v>43342.041774421297</c:v>
                      </c:pt>
                      <c:pt idx="1672">
                        <c:v>43342.0834412037</c:v>
                      </c:pt>
                      <c:pt idx="1673">
                        <c:v>43342.12510798611</c:v>
                      </c:pt>
                      <c:pt idx="1674">
                        <c:v>43342.166774768521</c:v>
                      </c:pt>
                      <c:pt idx="1675">
                        <c:v>43342.208437499998</c:v>
                      </c:pt>
                      <c:pt idx="1676">
                        <c:v>43342.250108043983</c:v>
                      </c:pt>
                      <c:pt idx="1677">
                        <c:v>43342.291774768521</c:v>
                      </c:pt>
                      <c:pt idx="1678">
                        <c:v>43342.333441493058</c:v>
                      </c:pt>
                      <c:pt idx="1679">
                        <c:v>43342.375108217595</c:v>
                      </c:pt>
                      <c:pt idx="1680">
                        <c:v>43342.416774942132</c:v>
                      </c:pt>
                      <c:pt idx="1681">
                        <c:v>43342.458441666669</c:v>
                      </c:pt>
                      <c:pt idx="1682">
                        <c:v>43342.500108391207</c:v>
                      </c:pt>
                      <c:pt idx="1683">
                        <c:v>43342.541775115744</c:v>
                      </c:pt>
                      <c:pt idx="1684">
                        <c:v>43342.583441840281</c:v>
                      </c:pt>
                      <c:pt idx="1685">
                        <c:v>43342.625108564818</c:v>
                      </c:pt>
                      <c:pt idx="1686">
                        <c:v>43342.666775289355</c:v>
                      </c:pt>
                      <c:pt idx="1687">
                        <c:v>43342.708442013885</c:v>
                      </c:pt>
                    </c:numCache>
                  </c:numRef>
                </c:xVal>
                <c:yVal>
                  <c:numRef>
                    <c:extLst xmlns:c15="http://schemas.microsoft.com/office/drawing/2012/chart">
                      <c:ext xmlns:c15="http://schemas.microsoft.com/office/drawing/2012/chart" uri="{02D57815-91ED-43cb-92C2-25804820EDAC}">
                        <c15:formulaRef>
                          <c15:sqref>Sheet1!$H$6:$H$1693</c15:sqref>
                        </c15:formulaRef>
                      </c:ext>
                    </c:extLst>
                    <c:numCache>
                      <c:formatCode>General</c:formatCode>
                      <c:ptCount val="1688"/>
                      <c:pt idx="0">
                        <c:v>26.383333333333336</c:v>
                      </c:pt>
                      <c:pt idx="1">
                        <c:v>26.400000000000002</c:v>
                      </c:pt>
                      <c:pt idx="2">
                        <c:v>26.316666666666666</c:v>
                      </c:pt>
                      <c:pt idx="3">
                        <c:v>26.316666666666666</c:v>
                      </c:pt>
                      <c:pt idx="4">
                        <c:v>26.416666666666668</c:v>
                      </c:pt>
                      <c:pt idx="5">
                        <c:v>26.516666666666666</c:v>
                      </c:pt>
                      <c:pt idx="6">
                        <c:v>27.016666666666666</c:v>
                      </c:pt>
                      <c:pt idx="7">
                        <c:v>27</c:v>
                      </c:pt>
                      <c:pt idx="8">
                        <c:v>26.849999999999998</c:v>
                      </c:pt>
                      <c:pt idx="9">
                        <c:v>26.75</c:v>
                      </c:pt>
                      <c:pt idx="10">
                        <c:v>26.616666666666664</c:v>
                      </c:pt>
                      <c:pt idx="11">
                        <c:v>26.450000000000003</c:v>
                      </c:pt>
                      <c:pt idx="12">
                        <c:v>26.3</c:v>
                      </c:pt>
                      <c:pt idx="13">
                        <c:v>26.3</c:v>
                      </c:pt>
                      <c:pt idx="14">
                        <c:v>26.183333333333334</c:v>
                      </c:pt>
                      <c:pt idx="15">
                        <c:v>26.016666666666666</c:v>
                      </c:pt>
                      <c:pt idx="16">
                        <c:v>25.816666666666666</c:v>
                      </c:pt>
                      <c:pt idx="17">
                        <c:v>25.866666666666671</c:v>
                      </c:pt>
                      <c:pt idx="18">
                        <c:v>25.883333333333336</c:v>
                      </c:pt>
                      <c:pt idx="19">
                        <c:v>25.766666666666666</c:v>
                      </c:pt>
                      <c:pt idx="20">
                        <c:v>25.766666666666666</c:v>
                      </c:pt>
                      <c:pt idx="21">
                        <c:v>25.900000000000002</c:v>
                      </c:pt>
                      <c:pt idx="22">
                        <c:v>25.900000000000002</c:v>
                      </c:pt>
                      <c:pt idx="23">
                        <c:v>25.816666666666666</c:v>
                      </c:pt>
                      <c:pt idx="24">
                        <c:v>25.850000000000005</c:v>
                      </c:pt>
                      <c:pt idx="25">
                        <c:v>25.900000000000002</c:v>
                      </c:pt>
                      <c:pt idx="26">
                        <c:v>25.966666666666665</c:v>
                      </c:pt>
                      <c:pt idx="27">
                        <c:v>26.099999999999998</c:v>
                      </c:pt>
                      <c:pt idx="28">
                        <c:v>26.133333333333329</c:v>
                      </c:pt>
                      <c:pt idx="29">
                        <c:v>26.3</c:v>
                      </c:pt>
                      <c:pt idx="30">
                        <c:v>26.45</c:v>
                      </c:pt>
                      <c:pt idx="31">
                        <c:v>26.466666666666669</c:v>
                      </c:pt>
                      <c:pt idx="32">
                        <c:v>26.433333333333337</c:v>
                      </c:pt>
                      <c:pt idx="33">
                        <c:v>26.333333333333332</c:v>
                      </c:pt>
                      <c:pt idx="34">
                        <c:v>26.233333333333331</c:v>
                      </c:pt>
                      <c:pt idx="35">
                        <c:v>26.116666666666664</c:v>
                      </c:pt>
                      <c:pt idx="36">
                        <c:v>26.05</c:v>
                      </c:pt>
                      <c:pt idx="37">
                        <c:v>26</c:v>
                      </c:pt>
                      <c:pt idx="38">
                        <c:v>25.866666666666671</c:v>
                      </c:pt>
                      <c:pt idx="39">
                        <c:v>25.8</c:v>
                      </c:pt>
                      <c:pt idx="40">
                        <c:v>25.75</c:v>
                      </c:pt>
                      <c:pt idx="41">
                        <c:v>25.616666666666664</c:v>
                      </c:pt>
                      <c:pt idx="42">
                        <c:v>25.516666666666666</c:v>
                      </c:pt>
                      <c:pt idx="43">
                        <c:v>25.266666666666666</c:v>
                      </c:pt>
                      <c:pt idx="44">
                        <c:v>25.233333333333334</c:v>
                      </c:pt>
                      <c:pt idx="45">
                        <c:v>25.483333333333331</c:v>
                      </c:pt>
                      <c:pt idx="46">
                        <c:v>25.95</c:v>
                      </c:pt>
                      <c:pt idx="47">
                        <c:v>26.033333333333331</c:v>
                      </c:pt>
                      <c:pt idx="48">
                        <c:v>26</c:v>
                      </c:pt>
                      <c:pt idx="49">
                        <c:v>25.816666666666666</c:v>
                      </c:pt>
                      <c:pt idx="50">
                        <c:v>25.8</c:v>
                      </c:pt>
                      <c:pt idx="51">
                        <c:v>25.833333333333332</c:v>
                      </c:pt>
                      <c:pt idx="52">
                        <c:v>26</c:v>
                      </c:pt>
                      <c:pt idx="53">
                        <c:v>26.016666666666666</c:v>
                      </c:pt>
                      <c:pt idx="54">
                        <c:v>26.200000000000003</c:v>
                      </c:pt>
                      <c:pt idx="55">
                        <c:v>26.3</c:v>
                      </c:pt>
                      <c:pt idx="56">
                        <c:v>26.433333333333334</c:v>
                      </c:pt>
                      <c:pt idx="57">
                        <c:v>26.416666666666671</c:v>
                      </c:pt>
                      <c:pt idx="58">
                        <c:v>26.149999999999995</c:v>
                      </c:pt>
                      <c:pt idx="59">
                        <c:v>26.016666666666666</c:v>
                      </c:pt>
                      <c:pt idx="60">
                        <c:v>25.866666666666671</c:v>
                      </c:pt>
                      <c:pt idx="61">
                        <c:v>25.8</c:v>
                      </c:pt>
                      <c:pt idx="62">
                        <c:v>25.683333333333334</c:v>
                      </c:pt>
                      <c:pt idx="63">
                        <c:v>25.55</c:v>
                      </c:pt>
                      <c:pt idx="64">
                        <c:v>25.599999999999998</c:v>
                      </c:pt>
                      <c:pt idx="65">
                        <c:v>25.433333333333334</c:v>
                      </c:pt>
                      <c:pt idx="66">
                        <c:v>25.066666666666666</c:v>
                      </c:pt>
                      <c:pt idx="67">
                        <c:v>24.883333333333336</c:v>
                      </c:pt>
                      <c:pt idx="68">
                        <c:v>24.716666666666669</c:v>
                      </c:pt>
                      <c:pt idx="69">
                        <c:v>24.866666666666664</c:v>
                      </c:pt>
                      <c:pt idx="70">
                        <c:v>25.433333333333337</c:v>
                      </c:pt>
                      <c:pt idx="71">
                        <c:v>25.2</c:v>
                      </c:pt>
                      <c:pt idx="72">
                        <c:v>25.333333333333332</c:v>
                      </c:pt>
                      <c:pt idx="73">
                        <c:v>25.466666666666669</c:v>
                      </c:pt>
                      <c:pt idx="74">
                        <c:v>25.349999999999998</c:v>
                      </c:pt>
                      <c:pt idx="75">
                        <c:v>25.2</c:v>
                      </c:pt>
                      <c:pt idx="76">
                        <c:v>25.25</c:v>
                      </c:pt>
                      <c:pt idx="77">
                        <c:v>25.333333333333332</c:v>
                      </c:pt>
                      <c:pt idx="78">
                        <c:v>25.75</c:v>
                      </c:pt>
                      <c:pt idx="79">
                        <c:v>26.116666666666664</c:v>
                      </c:pt>
                      <c:pt idx="80">
                        <c:v>26.033333333333331</c:v>
                      </c:pt>
                      <c:pt idx="81">
                        <c:v>25.833333333333332</c:v>
                      </c:pt>
                      <c:pt idx="82">
                        <c:v>25.133333333333336</c:v>
                      </c:pt>
                      <c:pt idx="83">
                        <c:v>24.05</c:v>
                      </c:pt>
                      <c:pt idx="84">
                        <c:v>23.8</c:v>
                      </c:pt>
                      <c:pt idx="85">
                        <c:v>23.783333333333331</c:v>
                      </c:pt>
                      <c:pt idx="86">
                        <c:v>23.400000000000002</c:v>
                      </c:pt>
                      <c:pt idx="87">
                        <c:v>22.883333333333336</c:v>
                      </c:pt>
                      <c:pt idx="88">
                        <c:v>22.683333333333337</c:v>
                      </c:pt>
                      <c:pt idx="89">
                        <c:v>22.366666666666664</c:v>
                      </c:pt>
                      <c:pt idx="90">
                        <c:v>22.05</c:v>
                      </c:pt>
                      <c:pt idx="91">
                        <c:v>21.900000000000002</c:v>
                      </c:pt>
                      <c:pt idx="92">
                        <c:v>21.933333333333334</c:v>
                      </c:pt>
                      <c:pt idx="93">
                        <c:v>22.583333333333332</c:v>
                      </c:pt>
                      <c:pt idx="94">
                        <c:v>22.849999999999998</c:v>
                      </c:pt>
                      <c:pt idx="95">
                        <c:v>23.316666666666666</c:v>
                      </c:pt>
                      <c:pt idx="96">
                        <c:v>23.75</c:v>
                      </c:pt>
                      <c:pt idx="97">
                        <c:v>24.116666666666664</c:v>
                      </c:pt>
                      <c:pt idx="98">
                        <c:v>24.183333333333334</c:v>
                      </c:pt>
                      <c:pt idx="99">
                        <c:v>24.066666666666663</c:v>
                      </c:pt>
                      <c:pt idx="100">
                        <c:v>24.25</c:v>
                      </c:pt>
                      <c:pt idx="101">
                        <c:v>24.533333333333331</c:v>
                      </c:pt>
                      <c:pt idx="102">
                        <c:v>25.083333333333332</c:v>
                      </c:pt>
                      <c:pt idx="103">
                        <c:v>25.400000000000002</c:v>
                      </c:pt>
                      <c:pt idx="104">
                        <c:v>25.599999999999998</c:v>
                      </c:pt>
                      <c:pt idx="105">
                        <c:v>25.7</c:v>
                      </c:pt>
                      <c:pt idx="106">
                        <c:v>25.566666666666666</c:v>
                      </c:pt>
                      <c:pt idx="107">
                        <c:v>24.966666666666669</c:v>
                      </c:pt>
                      <c:pt idx="108">
                        <c:v>24.416666666666668</c:v>
                      </c:pt>
                      <c:pt idx="109">
                        <c:v>24.333333333333332</c:v>
                      </c:pt>
                      <c:pt idx="110">
                        <c:v>24.400000000000002</c:v>
                      </c:pt>
                      <c:pt idx="111">
                        <c:v>24.366666666666664</c:v>
                      </c:pt>
                      <c:pt idx="112">
                        <c:v>24.3</c:v>
                      </c:pt>
                      <c:pt idx="113">
                        <c:v>24.233333333333334</c:v>
                      </c:pt>
                      <c:pt idx="114">
                        <c:v>24.2</c:v>
                      </c:pt>
                      <c:pt idx="115">
                        <c:v>24.233333333333334</c:v>
                      </c:pt>
                      <c:pt idx="116">
                        <c:v>24.350000000000005</c:v>
                      </c:pt>
                      <c:pt idx="117">
                        <c:v>24.633333333333329</c:v>
                      </c:pt>
                      <c:pt idx="118">
                        <c:v>25.166666666666668</c:v>
                      </c:pt>
                      <c:pt idx="119">
                        <c:v>25.566666666666663</c:v>
                      </c:pt>
                      <c:pt idx="120">
                        <c:v>25.783333333333335</c:v>
                      </c:pt>
                      <c:pt idx="121">
                        <c:v>25.866666666666671</c:v>
                      </c:pt>
                      <c:pt idx="122">
                        <c:v>25.766666666666666</c:v>
                      </c:pt>
                      <c:pt idx="123">
                        <c:v>25.599999999999998</c:v>
                      </c:pt>
                      <c:pt idx="124">
                        <c:v>25.633333333333329</c:v>
                      </c:pt>
                      <c:pt idx="125">
                        <c:v>25.733333333333334</c:v>
                      </c:pt>
                      <c:pt idx="126">
                        <c:v>26.333333333333332</c:v>
                      </c:pt>
                      <c:pt idx="127">
                        <c:v>26.700000000000003</c:v>
                      </c:pt>
                      <c:pt idx="128">
                        <c:v>26.8</c:v>
                      </c:pt>
                      <c:pt idx="129">
                        <c:v>26.633333333333329</c:v>
                      </c:pt>
                      <c:pt idx="130">
                        <c:v>26.233333333333334</c:v>
                      </c:pt>
                      <c:pt idx="131">
                        <c:v>25.666666666666668</c:v>
                      </c:pt>
                      <c:pt idx="132">
                        <c:v>25.533333333333331</c:v>
                      </c:pt>
                      <c:pt idx="133">
                        <c:v>25.450000000000003</c:v>
                      </c:pt>
                      <c:pt idx="134">
                        <c:v>25.383333333333336</c:v>
                      </c:pt>
                      <c:pt idx="135">
                        <c:v>25.3</c:v>
                      </c:pt>
                      <c:pt idx="136">
                        <c:v>25.166666666666668</c:v>
                      </c:pt>
                      <c:pt idx="137">
                        <c:v>25.05</c:v>
                      </c:pt>
                      <c:pt idx="138">
                        <c:v>24.966666666666669</c:v>
                      </c:pt>
                      <c:pt idx="139">
                        <c:v>24.900000000000002</c:v>
                      </c:pt>
                      <c:pt idx="140">
                        <c:v>24.966666666666669</c:v>
                      </c:pt>
                      <c:pt idx="141">
                        <c:v>25.133333333333329</c:v>
                      </c:pt>
                      <c:pt idx="142">
                        <c:v>25.566666666666663</c:v>
                      </c:pt>
                      <c:pt idx="143">
                        <c:v>25.866666666666664</c:v>
                      </c:pt>
                      <c:pt idx="144">
                        <c:v>26.216666666666669</c:v>
                      </c:pt>
                      <c:pt idx="145">
                        <c:v>26.616666666666671</c:v>
                      </c:pt>
                      <c:pt idx="146">
                        <c:v>26.55</c:v>
                      </c:pt>
                      <c:pt idx="147">
                        <c:v>26.416666666666668</c:v>
                      </c:pt>
                      <c:pt idx="148">
                        <c:v>26.549999999999997</c:v>
                      </c:pt>
                      <c:pt idx="149">
                        <c:v>26.666666666666668</c:v>
                      </c:pt>
                      <c:pt idx="150">
                        <c:v>27.25</c:v>
                      </c:pt>
                      <c:pt idx="151">
                        <c:v>27.5</c:v>
                      </c:pt>
                      <c:pt idx="152">
                        <c:v>27.450000000000003</c:v>
                      </c:pt>
                      <c:pt idx="153">
                        <c:v>27.400000000000002</c:v>
                      </c:pt>
                      <c:pt idx="154">
                        <c:v>27.216666666666669</c:v>
                      </c:pt>
                      <c:pt idx="155">
                        <c:v>26.650000000000002</c:v>
                      </c:pt>
                      <c:pt idx="156">
                        <c:v>26.283333333333331</c:v>
                      </c:pt>
                      <c:pt idx="157">
                        <c:v>25.966666666666669</c:v>
                      </c:pt>
                      <c:pt idx="158">
                        <c:v>25.599999999999998</c:v>
                      </c:pt>
                      <c:pt idx="159">
                        <c:v>25.316666666666663</c:v>
                      </c:pt>
                      <c:pt idx="160">
                        <c:v>25.099999999999998</c:v>
                      </c:pt>
                      <c:pt idx="161">
                        <c:v>24.916666666666668</c:v>
                      </c:pt>
                      <c:pt idx="162">
                        <c:v>24.5</c:v>
                      </c:pt>
                      <c:pt idx="163">
                        <c:v>24.166666666666668</c:v>
                      </c:pt>
                      <c:pt idx="164">
                        <c:v>24.049999999999997</c:v>
                      </c:pt>
                      <c:pt idx="165">
                        <c:v>24.316666666666666</c:v>
                      </c:pt>
                      <c:pt idx="166">
                        <c:v>24.8</c:v>
                      </c:pt>
                      <c:pt idx="167">
                        <c:v>25.116666666666671</c:v>
                      </c:pt>
                      <c:pt idx="168">
                        <c:v>25.400000000000002</c:v>
                      </c:pt>
                      <c:pt idx="169">
                        <c:v>25.599999999999998</c:v>
                      </c:pt>
                      <c:pt idx="170">
                        <c:v>25.416666666666661</c:v>
                      </c:pt>
                      <c:pt idx="171">
                        <c:v>25.3</c:v>
                      </c:pt>
                      <c:pt idx="172">
                        <c:v>25.5</c:v>
                      </c:pt>
                      <c:pt idx="173">
                        <c:v>25.783333333333331</c:v>
                      </c:pt>
                      <c:pt idx="174">
                        <c:v>26.433333333333334</c:v>
                      </c:pt>
                      <c:pt idx="175">
                        <c:v>26.966666666666669</c:v>
                      </c:pt>
                      <c:pt idx="176">
                        <c:v>26.983333333333334</c:v>
                      </c:pt>
                      <c:pt idx="177">
                        <c:v>26.45</c:v>
                      </c:pt>
                      <c:pt idx="178">
                        <c:v>25.883333333333329</c:v>
                      </c:pt>
                      <c:pt idx="179">
                        <c:v>25.333333333333332</c:v>
                      </c:pt>
                      <c:pt idx="180">
                        <c:v>25.05</c:v>
                      </c:pt>
                      <c:pt idx="181">
                        <c:v>24.683333333333334</c:v>
                      </c:pt>
                      <c:pt idx="182">
                        <c:v>24.433333333333337</c:v>
                      </c:pt>
                      <c:pt idx="183">
                        <c:v>24.149999999999995</c:v>
                      </c:pt>
                      <c:pt idx="184">
                        <c:v>23.950000000000003</c:v>
                      </c:pt>
                      <c:pt idx="185">
                        <c:v>23.799999999999997</c:v>
                      </c:pt>
                      <c:pt idx="186">
                        <c:v>23.616666666666664</c:v>
                      </c:pt>
                      <c:pt idx="187">
                        <c:v>23.433333333333337</c:v>
                      </c:pt>
                      <c:pt idx="188">
                        <c:v>23.166666666666668</c:v>
                      </c:pt>
                      <c:pt idx="189">
                        <c:v>23.116666666666664</c:v>
                      </c:pt>
                      <c:pt idx="190">
                        <c:v>23.349999999999998</c:v>
                      </c:pt>
                      <c:pt idx="191">
                        <c:v>23.883333333333336</c:v>
                      </c:pt>
                      <c:pt idx="192">
                        <c:v>24.183333333333334</c:v>
                      </c:pt>
                      <c:pt idx="193">
                        <c:v>24.216666666666669</c:v>
                      </c:pt>
                      <c:pt idx="194">
                        <c:v>24.216666666666669</c:v>
                      </c:pt>
                      <c:pt idx="195">
                        <c:v>24.45</c:v>
                      </c:pt>
                      <c:pt idx="196">
                        <c:v>24.683333333333337</c:v>
                      </c:pt>
                      <c:pt idx="197">
                        <c:v>24.816666666666666</c:v>
                      </c:pt>
                      <c:pt idx="198">
                        <c:v>25.033333333333331</c:v>
                      </c:pt>
                      <c:pt idx="199">
                        <c:v>25.099999999999998</c:v>
                      </c:pt>
                      <c:pt idx="200">
                        <c:v>25.166666666666668</c:v>
                      </c:pt>
                      <c:pt idx="201">
                        <c:v>25.099999999999998</c:v>
                      </c:pt>
                      <c:pt idx="202">
                        <c:v>24.983333333333334</c:v>
                      </c:pt>
                      <c:pt idx="203">
                        <c:v>24.833333333333332</c:v>
                      </c:pt>
                      <c:pt idx="204">
                        <c:v>24.766666666666666</c:v>
                      </c:pt>
                      <c:pt idx="205">
                        <c:v>24.683333333333334</c:v>
                      </c:pt>
                      <c:pt idx="206">
                        <c:v>24.3</c:v>
                      </c:pt>
                      <c:pt idx="207">
                        <c:v>24.066666666666666</c:v>
                      </c:pt>
                      <c:pt idx="208">
                        <c:v>23.866666666666664</c:v>
                      </c:pt>
                      <c:pt idx="209">
                        <c:v>23.683333333333334</c:v>
                      </c:pt>
                      <c:pt idx="210">
                        <c:v>23.483333333333334</c:v>
                      </c:pt>
                      <c:pt idx="211">
                        <c:v>23.316666666666666</c:v>
                      </c:pt>
                      <c:pt idx="212">
                        <c:v>23.316666666666666</c:v>
                      </c:pt>
                      <c:pt idx="213">
                        <c:v>23.55</c:v>
                      </c:pt>
                      <c:pt idx="214">
                        <c:v>24.133333333333336</c:v>
                      </c:pt>
                      <c:pt idx="215">
                        <c:v>24.549999999999997</c:v>
                      </c:pt>
                      <c:pt idx="216">
                        <c:v>24.883333333333336</c:v>
                      </c:pt>
                      <c:pt idx="217">
                        <c:v>24.966666666666669</c:v>
                      </c:pt>
                      <c:pt idx="218">
                        <c:v>24.8</c:v>
                      </c:pt>
                      <c:pt idx="219">
                        <c:v>24.883333333333336</c:v>
                      </c:pt>
                      <c:pt idx="220">
                        <c:v>25.049999999999997</c:v>
                      </c:pt>
                      <c:pt idx="221">
                        <c:v>25.216666666666669</c:v>
                      </c:pt>
                      <c:pt idx="222">
                        <c:v>25.366666666666671</c:v>
                      </c:pt>
                      <c:pt idx="223">
                        <c:v>25.5</c:v>
                      </c:pt>
                      <c:pt idx="224">
                        <c:v>25.55</c:v>
                      </c:pt>
                      <c:pt idx="225">
                        <c:v>25.483333333333334</c:v>
                      </c:pt>
                      <c:pt idx="226">
                        <c:v>25.349999999999998</c:v>
                      </c:pt>
                      <c:pt idx="227">
                        <c:v>25.183333333333334</c:v>
                      </c:pt>
                      <c:pt idx="228">
                        <c:v>24.799999999999997</c:v>
                      </c:pt>
                      <c:pt idx="229">
                        <c:v>24.616666666666664</c:v>
                      </c:pt>
                      <c:pt idx="230">
                        <c:v>24.566666666666666</c:v>
                      </c:pt>
                      <c:pt idx="231">
                        <c:v>24.433333333333337</c:v>
                      </c:pt>
                      <c:pt idx="232">
                        <c:v>24.299999999999997</c:v>
                      </c:pt>
                      <c:pt idx="233">
                        <c:v>24.166666666666668</c:v>
                      </c:pt>
                      <c:pt idx="234">
                        <c:v>24.016666666666666</c:v>
                      </c:pt>
                      <c:pt idx="235">
                        <c:v>23.683333333333334</c:v>
                      </c:pt>
                      <c:pt idx="236">
                        <c:v>23.433333333333337</c:v>
                      </c:pt>
                      <c:pt idx="237">
                        <c:v>23.599999999999998</c:v>
                      </c:pt>
                      <c:pt idx="238">
                        <c:v>24.099999999999998</c:v>
                      </c:pt>
                      <c:pt idx="239">
                        <c:v>24.549999999999997</c:v>
                      </c:pt>
                      <c:pt idx="240">
                        <c:v>24.883333333333336</c:v>
                      </c:pt>
                      <c:pt idx="241">
                        <c:v>25.099999999999998</c:v>
                      </c:pt>
                      <c:pt idx="242">
                        <c:v>25.350000000000005</c:v>
                      </c:pt>
                      <c:pt idx="243">
                        <c:v>25.149999999999995</c:v>
                      </c:pt>
                      <c:pt idx="244">
                        <c:v>25.133333333333336</c:v>
                      </c:pt>
                      <c:pt idx="245">
                        <c:v>25.283333333333331</c:v>
                      </c:pt>
                      <c:pt idx="246">
                        <c:v>25.883333333333329</c:v>
                      </c:pt>
                      <c:pt idx="247">
                        <c:v>26.216666666666669</c:v>
                      </c:pt>
                      <c:pt idx="248">
                        <c:v>26.45</c:v>
                      </c:pt>
                      <c:pt idx="249">
                        <c:v>26.433333333333334</c:v>
                      </c:pt>
                      <c:pt idx="250">
                        <c:v>26.366666666666664</c:v>
                      </c:pt>
                      <c:pt idx="251">
                        <c:v>25.599999999999998</c:v>
                      </c:pt>
                      <c:pt idx="252">
                        <c:v>25.2</c:v>
                      </c:pt>
                      <c:pt idx="253">
                        <c:v>24.866666666666664</c:v>
                      </c:pt>
                      <c:pt idx="254">
                        <c:v>24.633333333333329</c:v>
                      </c:pt>
                      <c:pt idx="255">
                        <c:v>24.349999999999998</c:v>
                      </c:pt>
                      <c:pt idx="256">
                        <c:v>24.3</c:v>
                      </c:pt>
                      <c:pt idx="257">
                        <c:v>24.133333333333329</c:v>
                      </c:pt>
                      <c:pt idx="258">
                        <c:v>24.016666666666666</c:v>
                      </c:pt>
                      <c:pt idx="259">
                        <c:v>23.799999999999997</c:v>
                      </c:pt>
                      <c:pt idx="260">
                        <c:v>23.716666666666669</c:v>
                      </c:pt>
                      <c:pt idx="261">
                        <c:v>24.066666666666663</c:v>
                      </c:pt>
                      <c:pt idx="262">
                        <c:v>24.666666666666668</c:v>
                      </c:pt>
                      <c:pt idx="263">
                        <c:v>25.083333333333332</c:v>
                      </c:pt>
                      <c:pt idx="264">
                        <c:v>25.350000000000005</c:v>
                      </c:pt>
                      <c:pt idx="265">
                        <c:v>25.533333333333331</c:v>
                      </c:pt>
                      <c:pt idx="266">
                        <c:v>25.533333333333335</c:v>
                      </c:pt>
                      <c:pt idx="267">
                        <c:v>25.400000000000002</c:v>
                      </c:pt>
                      <c:pt idx="268">
                        <c:v>25.549999999999997</c:v>
                      </c:pt>
                      <c:pt idx="269">
                        <c:v>26.05</c:v>
                      </c:pt>
                      <c:pt idx="270">
                        <c:v>26.5</c:v>
                      </c:pt>
                      <c:pt idx="271">
                        <c:v>27.283333333333331</c:v>
                      </c:pt>
                      <c:pt idx="272">
                        <c:v>27.616666666666671</c:v>
                      </c:pt>
                      <c:pt idx="273">
                        <c:v>27.05</c:v>
                      </c:pt>
                      <c:pt idx="274">
                        <c:v>26.600000000000005</c:v>
                      </c:pt>
                      <c:pt idx="275">
                        <c:v>26.033333333333335</c:v>
                      </c:pt>
                      <c:pt idx="276">
                        <c:v>25.733333333333331</c:v>
                      </c:pt>
                      <c:pt idx="277">
                        <c:v>25.566666666666666</c:v>
                      </c:pt>
                      <c:pt idx="278">
                        <c:v>25.433333333333337</c:v>
                      </c:pt>
                      <c:pt idx="279">
                        <c:v>25.299999999999997</c:v>
                      </c:pt>
                      <c:pt idx="280">
                        <c:v>25.133333333333329</c:v>
                      </c:pt>
                      <c:pt idx="281">
                        <c:v>25</c:v>
                      </c:pt>
                      <c:pt idx="282">
                        <c:v>24.849999999999998</c:v>
                      </c:pt>
                      <c:pt idx="283">
                        <c:v>24.666666666666668</c:v>
                      </c:pt>
                      <c:pt idx="284">
                        <c:v>24.483333333333334</c:v>
                      </c:pt>
                      <c:pt idx="285">
                        <c:v>24.433333333333334</c:v>
                      </c:pt>
                      <c:pt idx="286">
                        <c:v>24.816666666666666</c:v>
                      </c:pt>
                      <c:pt idx="287">
                        <c:v>25.316666666666666</c:v>
                      </c:pt>
                      <c:pt idx="288">
                        <c:v>25.783333333333335</c:v>
                      </c:pt>
                      <c:pt idx="289">
                        <c:v>26.083333333333329</c:v>
                      </c:pt>
                      <c:pt idx="290">
                        <c:v>26.183333333333334</c:v>
                      </c:pt>
                      <c:pt idx="291">
                        <c:v>25.866666666666671</c:v>
                      </c:pt>
                      <c:pt idx="292">
                        <c:v>25.833333333333332</c:v>
                      </c:pt>
                      <c:pt idx="293">
                        <c:v>26.033333333333331</c:v>
                      </c:pt>
                      <c:pt idx="294">
                        <c:v>26.533333333333331</c:v>
                      </c:pt>
                      <c:pt idx="295">
                        <c:v>26.833333333333332</c:v>
                      </c:pt>
                      <c:pt idx="296">
                        <c:v>26.950000000000003</c:v>
                      </c:pt>
                      <c:pt idx="297">
                        <c:v>26.766666666666666</c:v>
                      </c:pt>
                      <c:pt idx="298">
                        <c:v>26.433333333333334</c:v>
                      </c:pt>
                      <c:pt idx="299">
                        <c:v>25.916666666666671</c:v>
                      </c:pt>
                      <c:pt idx="300">
                        <c:v>25.649999999999995</c:v>
                      </c:pt>
                      <c:pt idx="301">
                        <c:v>25.683333333333334</c:v>
                      </c:pt>
                      <c:pt idx="302">
                        <c:v>25.599999999999998</c:v>
                      </c:pt>
                      <c:pt idx="303">
                        <c:v>25.466666666666669</c:v>
                      </c:pt>
                      <c:pt idx="304">
                        <c:v>25.216666666666669</c:v>
                      </c:pt>
                      <c:pt idx="305">
                        <c:v>25.016666666666666</c:v>
                      </c:pt>
                      <c:pt idx="306">
                        <c:v>24.816666666666663</c:v>
                      </c:pt>
                      <c:pt idx="307">
                        <c:v>24.533333333333335</c:v>
                      </c:pt>
                      <c:pt idx="308">
                        <c:v>24.366666666666671</c:v>
                      </c:pt>
                      <c:pt idx="309">
                        <c:v>24.633333333333336</c:v>
                      </c:pt>
                      <c:pt idx="310">
                        <c:v>25.183333333333337</c:v>
                      </c:pt>
                      <c:pt idx="311">
                        <c:v>26.133333333333329</c:v>
                      </c:pt>
                      <c:pt idx="312">
                        <c:v>26.316666666666666</c:v>
                      </c:pt>
                      <c:pt idx="313">
                        <c:v>26.516666666666666</c:v>
                      </c:pt>
                      <c:pt idx="314">
                        <c:v>26.8</c:v>
                      </c:pt>
                      <c:pt idx="315">
                        <c:v>26.766666666666666</c:v>
                      </c:pt>
                      <c:pt idx="316">
                        <c:v>26.583333333333332</c:v>
                      </c:pt>
                      <c:pt idx="317">
                        <c:v>26.75</c:v>
                      </c:pt>
                      <c:pt idx="318">
                        <c:v>27.349999999999998</c:v>
                      </c:pt>
                      <c:pt idx="319">
                        <c:v>27.599999999999998</c:v>
                      </c:pt>
                      <c:pt idx="320">
                        <c:v>27.566666666666663</c:v>
                      </c:pt>
                      <c:pt idx="321">
                        <c:v>27.599999999999998</c:v>
                      </c:pt>
                      <c:pt idx="322">
                        <c:v>27.116666666666671</c:v>
                      </c:pt>
                      <c:pt idx="323">
                        <c:v>26.733333333333331</c:v>
                      </c:pt>
                      <c:pt idx="324">
                        <c:v>26.616666666666664</c:v>
                      </c:pt>
                      <c:pt idx="325">
                        <c:v>26.483333333333334</c:v>
                      </c:pt>
                      <c:pt idx="326">
                        <c:v>26.283333333333331</c:v>
                      </c:pt>
                      <c:pt idx="327">
                        <c:v>25.950000000000003</c:v>
                      </c:pt>
                      <c:pt idx="328">
                        <c:v>25.7</c:v>
                      </c:pt>
                      <c:pt idx="329">
                        <c:v>25.483333333333334</c:v>
                      </c:pt>
                      <c:pt idx="330">
                        <c:v>25.233333333333334</c:v>
                      </c:pt>
                      <c:pt idx="331">
                        <c:v>24.95</c:v>
                      </c:pt>
                      <c:pt idx="332">
                        <c:v>24.816666666666666</c:v>
                      </c:pt>
                      <c:pt idx="333">
                        <c:v>25.116666666666671</c:v>
                      </c:pt>
                      <c:pt idx="334">
                        <c:v>25.566666666666666</c:v>
                      </c:pt>
                      <c:pt idx="335">
                        <c:v>26.033333333333331</c:v>
                      </c:pt>
                      <c:pt idx="336">
                        <c:v>26.45</c:v>
                      </c:pt>
                      <c:pt idx="337">
                        <c:v>26.733333333333334</c:v>
                      </c:pt>
                      <c:pt idx="338">
                        <c:v>26.683333333333334</c:v>
                      </c:pt>
                      <c:pt idx="339">
                        <c:v>26.516666666666666</c:v>
                      </c:pt>
                      <c:pt idx="340">
                        <c:v>26.5</c:v>
                      </c:pt>
                      <c:pt idx="341">
                        <c:v>26.533333333333331</c:v>
                      </c:pt>
                      <c:pt idx="342">
                        <c:v>27.016666666666666</c:v>
                      </c:pt>
                      <c:pt idx="343">
                        <c:v>27.25</c:v>
                      </c:pt>
                      <c:pt idx="344">
                        <c:v>27.266666666666666</c:v>
                      </c:pt>
                      <c:pt idx="345">
                        <c:v>27.016666666666666</c:v>
                      </c:pt>
                      <c:pt idx="346">
                        <c:v>26.583333333333332</c:v>
                      </c:pt>
                      <c:pt idx="347">
                        <c:v>26.166666666666668</c:v>
                      </c:pt>
                      <c:pt idx="348">
                        <c:v>25.783333333333331</c:v>
                      </c:pt>
                      <c:pt idx="349">
                        <c:v>25.533333333333331</c:v>
                      </c:pt>
                      <c:pt idx="350">
                        <c:v>25.266666666666666</c:v>
                      </c:pt>
                      <c:pt idx="351">
                        <c:v>24.983333333333334</c:v>
                      </c:pt>
                      <c:pt idx="352">
                        <c:v>25</c:v>
                      </c:pt>
                      <c:pt idx="353">
                        <c:v>24.966666666666669</c:v>
                      </c:pt>
                      <c:pt idx="354">
                        <c:v>24.383333333333336</c:v>
                      </c:pt>
                      <c:pt idx="355">
                        <c:v>23.849999999999998</c:v>
                      </c:pt>
                      <c:pt idx="356">
                        <c:v>23.733333333333334</c:v>
                      </c:pt>
                      <c:pt idx="357">
                        <c:v>23.883333333333336</c:v>
                      </c:pt>
                      <c:pt idx="358">
                        <c:v>24.233333333333334</c:v>
                      </c:pt>
                      <c:pt idx="359">
                        <c:v>24.549999999999997</c:v>
                      </c:pt>
                      <c:pt idx="360">
                        <c:v>24.833333333333332</c:v>
                      </c:pt>
                      <c:pt idx="361">
                        <c:v>25.016666666666666</c:v>
                      </c:pt>
                      <c:pt idx="362">
                        <c:v>25.316666666666666</c:v>
                      </c:pt>
                      <c:pt idx="363">
                        <c:v>25.633333333333336</c:v>
                      </c:pt>
                      <c:pt idx="364">
                        <c:v>25.900000000000002</c:v>
                      </c:pt>
                      <c:pt idx="365">
                        <c:v>26.133333333333329</c:v>
                      </c:pt>
                      <c:pt idx="366">
                        <c:v>26.366666666666671</c:v>
                      </c:pt>
                      <c:pt idx="367">
                        <c:v>26.549999999999997</c:v>
                      </c:pt>
                      <c:pt idx="368">
                        <c:v>26.516666666666666</c:v>
                      </c:pt>
                      <c:pt idx="369">
                        <c:v>26.450000000000003</c:v>
                      </c:pt>
                      <c:pt idx="370">
                        <c:v>26.383333333333336</c:v>
                      </c:pt>
                      <c:pt idx="371">
                        <c:v>26.283333333333331</c:v>
                      </c:pt>
                      <c:pt idx="372">
                        <c:v>26.183333333333334</c:v>
                      </c:pt>
                      <c:pt idx="373">
                        <c:v>26.05</c:v>
                      </c:pt>
                      <c:pt idx="374">
                        <c:v>25.716666666666669</c:v>
                      </c:pt>
                      <c:pt idx="375">
                        <c:v>25.266666666666666</c:v>
                      </c:pt>
                      <c:pt idx="376">
                        <c:v>24.966666666666669</c:v>
                      </c:pt>
                      <c:pt idx="377">
                        <c:v>24.516666666666666</c:v>
                      </c:pt>
                      <c:pt idx="378">
                        <c:v>24.383333333333329</c:v>
                      </c:pt>
                      <c:pt idx="379">
                        <c:v>24.366666666666664</c:v>
                      </c:pt>
                      <c:pt idx="380">
                        <c:v>24.166666666666668</c:v>
                      </c:pt>
                      <c:pt idx="381">
                        <c:v>24.650000000000002</c:v>
                      </c:pt>
                      <c:pt idx="382">
                        <c:v>25.333333333333332</c:v>
                      </c:pt>
                      <c:pt idx="383">
                        <c:v>25.733333333333334</c:v>
                      </c:pt>
                      <c:pt idx="384">
                        <c:v>26.099999999999994</c:v>
                      </c:pt>
                      <c:pt idx="385">
                        <c:v>26.316666666666666</c:v>
                      </c:pt>
                      <c:pt idx="386">
                        <c:v>26.566666666666663</c:v>
                      </c:pt>
                      <c:pt idx="387">
                        <c:v>26.616666666666664</c:v>
                      </c:pt>
                      <c:pt idx="388">
                        <c:v>26.599999999999998</c:v>
                      </c:pt>
                      <c:pt idx="389">
                        <c:v>26.716666666666669</c:v>
                      </c:pt>
                      <c:pt idx="390">
                        <c:v>26.95</c:v>
                      </c:pt>
                      <c:pt idx="391">
                        <c:v>26.966666666666669</c:v>
                      </c:pt>
                      <c:pt idx="392">
                        <c:v>26.783333333333331</c:v>
                      </c:pt>
                      <c:pt idx="393">
                        <c:v>26.516666666666666</c:v>
                      </c:pt>
                      <c:pt idx="394">
                        <c:v>26.316666666666666</c:v>
                      </c:pt>
                      <c:pt idx="395">
                        <c:v>26.266666666666666</c:v>
                      </c:pt>
                      <c:pt idx="396">
                        <c:v>26.099999999999998</c:v>
                      </c:pt>
                      <c:pt idx="397">
                        <c:v>25.716666666666665</c:v>
                      </c:pt>
                      <c:pt idx="398">
                        <c:v>25.45</c:v>
                      </c:pt>
                      <c:pt idx="399">
                        <c:v>25</c:v>
                      </c:pt>
                      <c:pt idx="400">
                        <c:v>24.8</c:v>
                      </c:pt>
                      <c:pt idx="401">
                        <c:v>24.616666666666664</c:v>
                      </c:pt>
                      <c:pt idx="402">
                        <c:v>24.233333333333334</c:v>
                      </c:pt>
                      <c:pt idx="403">
                        <c:v>24.05</c:v>
                      </c:pt>
                      <c:pt idx="404">
                        <c:v>24.033333333333331</c:v>
                      </c:pt>
                      <c:pt idx="405">
                        <c:v>24.333333333333332</c:v>
                      </c:pt>
                      <c:pt idx="406">
                        <c:v>25.133333333333336</c:v>
                      </c:pt>
                      <c:pt idx="407">
                        <c:v>25.483333333333334</c:v>
                      </c:pt>
                      <c:pt idx="408">
                        <c:v>25.633333333333329</c:v>
                      </c:pt>
                      <c:pt idx="409">
                        <c:v>25.849999999999998</c:v>
                      </c:pt>
                      <c:pt idx="410">
                        <c:v>25.983333333333334</c:v>
                      </c:pt>
                      <c:pt idx="411">
                        <c:v>25.716666666666665</c:v>
                      </c:pt>
                      <c:pt idx="412">
                        <c:v>25.733333333333334</c:v>
                      </c:pt>
                      <c:pt idx="413">
                        <c:v>26.316666666666666</c:v>
                      </c:pt>
                      <c:pt idx="414">
                        <c:v>26.716666666666669</c:v>
                      </c:pt>
                      <c:pt idx="415">
                        <c:v>26.833333333333332</c:v>
                      </c:pt>
                      <c:pt idx="416">
                        <c:v>26.883333333333336</c:v>
                      </c:pt>
                      <c:pt idx="417">
                        <c:v>26.783333333333331</c:v>
                      </c:pt>
                      <c:pt idx="418">
                        <c:v>26.716666666666669</c:v>
                      </c:pt>
                      <c:pt idx="419">
                        <c:v>26.25</c:v>
                      </c:pt>
                      <c:pt idx="420">
                        <c:v>25.983333333333334</c:v>
                      </c:pt>
                      <c:pt idx="421">
                        <c:v>25.849999999999998</c:v>
                      </c:pt>
                      <c:pt idx="422">
                        <c:v>25.766666666666666</c:v>
                      </c:pt>
                      <c:pt idx="423">
                        <c:v>25.683333333333334</c:v>
                      </c:pt>
                      <c:pt idx="424">
                        <c:v>25.5</c:v>
                      </c:pt>
                      <c:pt idx="425">
                        <c:v>25.283333333333331</c:v>
                      </c:pt>
                      <c:pt idx="426">
                        <c:v>25.099999999999998</c:v>
                      </c:pt>
                      <c:pt idx="427">
                        <c:v>24.900000000000002</c:v>
                      </c:pt>
                      <c:pt idx="428">
                        <c:v>24.900000000000002</c:v>
                      </c:pt>
                      <c:pt idx="429">
                        <c:v>25.150000000000002</c:v>
                      </c:pt>
                      <c:pt idx="430">
                        <c:v>25.5</c:v>
                      </c:pt>
                      <c:pt idx="431">
                        <c:v>25.8</c:v>
                      </c:pt>
                      <c:pt idx="432">
                        <c:v>26.083333333333329</c:v>
                      </c:pt>
                      <c:pt idx="433">
                        <c:v>26.283333333333335</c:v>
                      </c:pt>
                      <c:pt idx="434">
                        <c:v>25.966666666666669</c:v>
                      </c:pt>
                      <c:pt idx="435">
                        <c:v>25.7</c:v>
                      </c:pt>
                      <c:pt idx="436">
                        <c:v>25.833333333333332</c:v>
                      </c:pt>
                      <c:pt idx="437">
                        <c:v>26.500000000000004</c:v>
                      </c:pt>
                      <c:pt idx="438">
                        <c:v>26.700000000000003</c:v>
                      </c:pt>
                      <c:pt idx="439">
                        <c:v>26.400000000000002</c:v>
                      </c:pt>
                      <c:pt idx="440">
                        <c:v>26.366666666666671</c:v>
                      </c:pt>
                      <c:pt idx="441">
                        <c:v>26.2</c:v>
                      </c:pt>
                      <c:pt idx="442">
                        <c:v>26.150000000000002</c:v>
                      </c:pt>
                      <c:pt idx="443">
                        <c:v>26.366666666666664</c:v>
                      </c:pt>
                      <c:pt idx="444">
                        <c:v>26</c:v>
                      </c:pt>
                      <c:pt idx="445">
                        <c:v>25.633333333333336</c:v>
                      </c:pt>
                      <c:pt idx="446">
                        <c:v>25.233333333333334</c:v>
                      </c:pt>
                      <c:pt idx="447">
                        <c:v>25.349999999999998</c:v>
                      </c:pt>
                      <c:pt idx="448">
                        <c:v>25.116666666666664</c:v>
                      </c:pt>
                      <c:pt idx="449">
                        <c:v>24.950000000000003</c:v>
                      </c:pt>
                      <c:pt idx="450">
                        <c:v>24.75</c:v>
                      </c:pt>
                      <c:pt idx="451">
                        <c:v>24.483333333333334</c:v>
                      </c:pt>
                      <c:pt idx="452">
                        <c:v>24.25</c:v>
                      </c:pt>
                      <c:pt idx="453">
                        <c:v>24.533333333333331</c:v>
                      </c:pt>
                      <c:pt idx="454">
                        <c:v>25.066666666666666</c:v>
                      </c:pt>
                      <c:pt idx="455">
                        <c:v>25.533333333333331</c:v>
                      </c:pt>
                      <c:pt idx="456">
                        <c:v>25.8</c:v>
                      </c:pt>
                      <c:pt idx="457">
                        <c:v>26.049999999999997</c:v>
                      </c:pt>
                      <c:pt idx="458">
                        <c:v>26.233333333333334</c:v>
                      </c:pt>
                      <c:pt idx="459">
                        <c:v>26.099999999999998</c:v>
                      </c:pt>
                      <c:pt idx="460">
                        <c:v>26.283333333333331</c:v>
                      </c:pt>
                      <c:pt idx="461">
                        <c:v>26.8</c:v>
                      </c:pt>
                      <c:pt idx="462">
                        <c:v>26.850000000000005</c:v>
                      </c:pt>
                      <c:pt idx="463">
                        <c:v>26.966666666666669</c:v>
                      </c:pt>
                      <c:pt idx="464">
                        <c:v>26.916666666666671</c:v>
                      </c:pt>
                      <c:pt idx="465">
                        <c:v>26.716666666666665</c:v>
                      </c:pt>
                      <c:pt idx="466">
                        <c:v>26.599999999999998</c:v>
                      </c:pt>
                      <c:pt idx="467">
                        <c:v>26.283333333333331</c:v>
                      </c:pt>
                      <c:pt idx="468">
                        <c:v>26.149999999999995</c:v>
                      </c:pt>
                      <c:pt idx="469">
                        <c:v>26.033333333333331</c:v>
                      </c:pt>
                      <c:pt idx="470">
                        <c:v>25.950000000000003</c:v>
                      </c:pt>
                      <c:pt idx="471">
                        <c:v>25.766666666666666</c:v>
                      </c:pt>
                      <c:pt idx="472">
                        <c:v>25.7</c:v>
                      </c:pt>
                      <c:pt idx="473">
                        <c:v>25.55</c:v>
                      </c:pt>
                      <c:pt idx="474">
                        <c:v>25.299999999999997</c:v>
                      </c:pt>
                      <c:pt idx="475">
                        <c:v>25.150000000000002</c:v>
                      </c:pt>
                      <c:pt idx="476">
                        <c:v>24.716666666666669</c:v>
                      </c:pt>
                      <c:pt idx="477">
                        <c:v>24.766666666666666</c:v>
                      </c:pt>
                      <c:pt idx="478">
                        <c:v>25.299999999999997</c:v>
                      </c:pt>
                      <c:pt idx="479">
                        <c:v>25.766666666666666</c:v>
                      </c:pt>
                      <c:pt idx="480">
                        <c:v>26.283333333333331</c:v>
                      </c:pt>
                      <c:pt idx="481">
                        <c:v>26.599999999999994</c:v>
                      </c:pt>
                      <c:pt idx="482">
                        <c:v>26.900000000000002</c:v>
                      </c:pt>
                      <c:pt idx="483">
                        <c:v>27.166666666666668</c:v>
                      </c:pt>
                      <c:pt idx="484">
                        <c:v>26.883333333333336</c:v>
                      </c:pt>
                      <c:pt idx="485">
                        <c:v>27.116666666666671</c:v>
                      </c:pt>
                      <c:pt idx="486">
                        <c:v>27.599999999999998</c:v>
                      </c:pt>
                      <c:pt idx="487">
                        <c:v>27.266666666666666</c:v>
                      </c:pt>
                      <c:pt idx="488">
                        <c:v>27.066666666666666</c:v>
                      </c:pt>
                      <c:pt idx="489">
                        <c:v>26.783333333333331</c:v>
                      </c:pt>
                      <c:pt idx="490">
                        <c:v>26.55</c:v>
                      </c:pt>
                      <c:pt idx="491">
                        <c:v>26.299999999999997</c:v>
                      </c:pt>
                      <c:pt idx="492">
                        <c:v>26.033333333333335</c:v>
                      </c:pt>
                      <c:pt idx="493">
                        <c:v>25.666666666666668</c:v>
                      </c:pt>
                      <c:pt idx="494">
                        <c:v>25.716666666666669</c:v>
                      </c:pt>
                      <c:pt idx="495">
                        <c:v>25.8</c:v>
                      </c:pt>
                      <c:pt idx="496">
                        <c:v>25.7</c:v>
                      </c:pt>
                      <c:pt idx="497">
                        <c:v>25.583333333333332</c:v>
                      </c:pt>
                      <c:pt idx="498">
                        <c:v>25.433333333333337</c:v>
                      </c:pt>
                      <c:pt idx="499">
                        <c:v>25.099999999999998</c:v>
                      </c:pt>
                      <c:pt idx="500">
                        <c:v>25.116666666666664</c:v>
                      </c:pt>
                      <c:pt idx="501">
                        <c:v>25.516666666666666</c:v>
                      </c:pt>
                      <c:pt idx="502">
                        <c:v>25.783333333333335</c:v>
                      </c:pt>
                      <c:pt idx="503">
                        <c:v>26.083333333333329</c:v>
                      </c:pt>
                      <c:pt idx="504">
                        <c:v>26.366666666666671</c:v>
                      </c:pt>
                      <c:pt idx="505">
                        <c:v>26.616666666666664</c:v>
                      </c:pt>
                      <c:pt idx="506">
                        <c:v>26.75</c:v>
                      </c:pt>
                      <c:pt idx="507">
                        <c:v>26.549999999999997</c:v>
                      </c:pt>
                      <c:pt idx="508">
                        <c:v>26.666666666666668</c:v>
                      </c:pt>
                      <c:pt idx="509">
                        <c:v>27.083333333333339</c:v>
                      </c:pt>
                      <c:pt idx="510">
                        <c:v>27.516666666666666</c:v>
                      </c:pt>
                      <c:pt idx="511">
                        <c:v>27.683333333333334</c:v>
                      </c:pt>
                      <c:pt idx="512">
                        <c:v>27.633333333333329</c:v>
                      </c:pt>
                      <c:pt idx="513">
                        <c:v>27.450000000000003</c:v>
                      </c:pt>
                      <c:pt idx="514">
                        <c:v>27.183333333333334</c:v>
                      </c:pt>
                      <c:pt idx="515">
                        <c:v>26.833333333333332</c:v>
                      </c:pt>
                      <c:pt idx="516">
                        <c:v>26.733333333333331</c:v>
                      </c:pt>
                      <c:pt idx="517">
                        <c:v>26.583333333333332</c:v>
                      </c:pt>
                      <c:pt idx="518">
                        <c:v>26.433333333333337</c:v>
                      </c:pt>
                      <c:pt idx="519">
                        <c:v>26.283333333333331</c:v>
                      </c:pt>
                      <c:pt idx="520">
                        <c:v>26.2</c:v>
                      </c:pt>
                      <c:pt idx="521">
                        <c:v>26.116666666666664</c:v>
                      </c:pt>
                      <c:pt idx="522">
                        <c:v>25.75</c:v>
                      </c:pt>
                      <c:pt idx="523">
                        <c:v>25.25</c:v>
                      </c:pt>
                      <c:pt idx="524">
                        <c:v>24.733333333333334</c:v>
                      </c:pt>
                      <c:pt idx="525">
                        <c:v>24.666666666666668</c:v>
                      </c:pt>
                      <c:pt idx="526">
                        <c:v>24.733333333333334</c:v>
                      </c:pt>
                      <c:pt idx="527">
                        <c:v>24.866666666666671</c:v>
                      </c:pt>
                      <c:pt idx="528">
                        <c:v>25.083333333333332</c:v>
                      </c:pt>
                      <c:pt idx="529">
                        <c:v>25.216666666666669</c:v>
                      </c:pt>
                      <c:pt idx="530">
                        <c:v>25.333333333333332</c:v>
                      </c:pt>
                      <c:pt idx="531">
                        <c:v>25.566666666666663</c:v>
                      </c:pt>
                      <c:pt idx="532">
                        <c:v>25.733333333333334</c:v>
                      </c:pt>
                      <c:pt idx="533">
                        <c:v>25.966666666666669</c:v>
                      </c:pt>
                      <c:pt idx="534">
                        <c:v>26.133333333333336</c:v>
                      </c:pt>
                      <c:pt idx="535">
                        <c:v>26.266666666666666</c:v>
                      </c:pt>
                      <c:pt idx="536">
                        <c:v>26.283333333333331</c:v>
                      </c:pt>
                      <c:pt idx="537">
                        <c:v>26</c:v>
                      </c:pt>
                      <c:pt idx="538">
                        <c:v>25.7</c:v>
                      </c:pt>
                      <c:pt idx="539">
                        <c:v>25.383333333333336</c:v>
                      </c:pt>
                      <c:pt idx="540">
                        <c:v>25.150000000000002</c:v>
                      </c:pt>
                      <c:pt idx="541">
                        <c:v>25.099999999999998</c:v>
                      </c:pt>
                      <c:pt idx="542">
                        <c:v>24.866666666666671</c:v>
                      </c:pt>
                      <c:pt idx="543">
                        <c:v>24.75</c:v>
                      </c:pt>
                      <c:pt idx="544">
                        <c:v>24.55</c:v>
                      </c:pt>
                      <c:pt idx="545">
                        <c:v>24.299999999999997</c:v>
                      </c:pt>
                      <c:pt idx="546">
                        <c:v>24.099999999999998</c:v>
                      </c:pt>
                      <c:pt idx="547">
                        <c:v>24.066666666666666</c:v>
                      </c:pt>
                      <c:pt idx="548">
                        <c:v>23.833333333333332</c:v>
                      </c:pt>
                      <c:pt idx="549">
                        <c:v>24.066666666666663</c:v>
                      </c:pt>
                      <c:pt idx="550">
                        <c:v>24.666666666666668</c:v>
                      </c:pt>
                      <c:pt idx="551">
                        <c:v>24.866666666666671</c:v>
                      </c:pt>
                      <c:pt idx="552">
                        <c:v>25.083333333333329</c:v>
                      </c:pt>
                      <c:pt idx="553">
                        <c:v>25.266666666666666</c:v>
                      </c:pt>
                      <c:pt idx="554">
                        <c:v>25.099999999999998</c:v>
                      </c:pt>
                      <c:pt idx="555">
                        <c:v>25.166666666666668</c:v>
                      </c:pt>
                      <c:pt idx="556">
                        <c:v>25.316666666666666</c:v>
                      </c:pt>
                      <c:pt idx="557">
                        <c:v>25.416666666666668</c:v>
                      </c:pt>
                      <c:pt idx="558">
                        <c:v>25.599999999999998</c:v>
                      </c:pt>
                      <c:pt idx="559">
                        <c:v>25.650000000000002</c:v>
                      </c:pt>
                      <c:pt idx="560">
                        <c:v>25.766666666666669</c:v>
                      </c:pt>
                      <c:pt idx="561">
                        <c:v>25.883333333333336</c:v>
                      </c:pt>
                      <c:pt idx="562">
                        <c:v>25.566666666666666</c:v>
                      </c:pt>
                      <c:pt idx="563">
                        <c:v>25.366666666666664</c:v>
                      </c:pt>
                      <c:pt idx="564">
                        <c:v>25.3</c:v>
                      </c:pt>
                      <c:pt idx="565">
                        <c:v>25.016666666666669</c:v>
                      </c:pt>
                      <c:pt idx="566">
                        <c:v>24.866666666666664</c:v>
                      </c:pt>
                      <c:pt idx="567">
                        <c:v>25.099999999999998</c:v>
                      </c:pt>
                      <c:pt idx="568">
                        <c:v>25.166666666666668</c:v>
                      </c:pt>
                      <c:pt idx="569">
                        <c:v>25.166666666666668</c:v>
                      </c:pt>
                      <c:pt idx="570">
                        <c:v>25.033333333333331</c:v>
                      </c:pt>
                      <c:pt idx="571">
                        <c:v>24.916666666666668</c:v>
                      </c:pt>
                      <c:pt idx="572">
                        <c:v>24.933333333333334</c:v>
                      </c:pt>
                      <c:pt idx="573">
                        <c:v>25.233333333333334</c:v>
                      </c:pt>
                      <c:pt idx="574">
                        <c:v>25.700000000000003</c:v>
                      </c:pt>
                      <c:pt idx="575">
                        <c:v>25.883333333333336</c:v>
                      </c:pt>
                      <c:pt idx="576">
                        <c:v>26</c:v>
                      </c:pt>
                      <c:pt idx="577">
                        <c:v>26.083333333333332</c:v>
                      </c:pt>
                      <c:pt idx="578">
                        <c:v>26.016666666666669</c:v>
                      </c:pt>
                      <c:pt idx="579">
                        <c:v>25.683333333333334</c:v>
                      </c:pt>
                      <c:pt idx="580">
                        <c:v>25.666666666666668</c:v>
                      </c:pt>
                      <c:pt idx="581">
                        <c:v>25.966666666666665</c:v>
                      </c:pt>
                      <c:pt idx="582">
                        <c:v>26.3</c:v>
                      </c:pt>
                      <c:pt idx="583">
                        <c:v>26.366666666666671</c:v>
                      </c:pt>
                      <c:pt idx="584">
                        <c:v>26.400000000000002</c:v>
                      </c:pt>
                      <c:pt idx="585">
                        <c:v>26.333333333333332</c:v>
                      </c:pt>
                      <c:pt idx="586">
                        <c:v>26.033333333333335</c:v>
                      </c:pt>
                      <c:pt idx="587">
                        <c:v>25.349999999999998</c:v>
                      </c:pt>
                      <c:pt idx="588">
                        <c:v>24.933333333333334</c:v>
                      </c:pt>
                      <c:pt idx="589">
                        <c:v>24.650000000000002</c:v>
                      </c:pt>
                      <c:pt idx="590">
                        <c:v>24.299999999999997</c:v>
                      </c:pt>
                      <c:pt idx="591">
                        <c:v>24.116666666666664</c:v>
                      </c:pt>
                      <c:pt idx="592">
                        <c:v>23.816666666666663</c:v>
                      </c:pt>
                      <c:pt idx="593">
                        <c:v>23.633333333333329</c:v>
                      </c:pt>
                      <c:pt idx="594">
                        <c:v>23.533333333333331</c:v>
                      </c:pt>
                      <c:pt idx="595">
                        <c:v>23.383333333333329</c:v>
                      </c:pt>
                      <c:pt idx="596">
                        <c:v>23.433333333333334</c:v>
                      </c:pt>
                      <c:pt idx="597">
                        <c:v>23.833333333333332</c:v>
                      </c:pt>
                      <c:pt idx="598">
                        <c:v>24.316666666666666</c:v>
                      </c:pt>
                      <c:pt idx="599">
                        <c:v>24.95</c:v>
                      </c:pt>
                      <c:pt idx="600">
                        <c:v>25.350000000000005</c:v>
                      </c:pt>
                      <c:pt idx="601">
                        <c:v>25.5</c:v>
                      </c:pt>
                      <c:pt idx="602">
                        <c:v>25.533333333333335</c:v>
                      </c:pt>
                      <c:pt idx="603">
                        <c:v>25.283333333333331</c:v>
                      </c:pt>
                      <c:pt idx="604">
                        <c:v>25.366666666666671</c:v>
                      </c:pt>
                      <c:pt idx="605">
                        <c:v>25.799999999999997</c:v>
                      </c:pt>
                      <c:pt idx="606">
                        <c:v>26.266666666666669</c:v>
                      </c:pt>
                      <c:pt idx="607">
                        <c:v>26.333333333333332</c:v>
                      </c:pt>
                      <c:pt idx="608">
                        <c:v>26.416666666666668</c:v>
                      </c:pt>
                      <c:pt idx="609">
                        <c:v>26.05</c:v>
                      </c:pt>
                      <c:pt idx="610">
                        <c:v>25.816666666666663</c:v>
                      </c:pt>
                      <c:pt idx="611">
                        <c:v>25.5</c:v>
                      </c:pt>
                      <c:pt idx="612">
                        <c:v>25.366666666666664</c:v>
                      </c:pt>
                      <c:pt idx="613">
                        <c:v>25.25</c:v>
                      </c:pt>
                      <c:pt idx="614">
                        <c:v>25.149999999999995</c:v>
                      </c:pt>
                      <c:pt idx="615">
                        <c:v>25.033333333333331</c:v>
                      </c:pt>
                      <c:pt idx="616">
                        <c:v>24.866666666666664</c:v>
                      </c:pt>
                      <c:pt idx="617">
                        <c:v>24.766666666666666</c:v>
                      </c:pt>
                      <c:pt idx="618">
                        <c:v>24.833333333333332</c:v>
                      </c:pt>
                      <c:pt idx="619">
                        <c:v>24.816666666666666</c:v>
                      </c:pt>
                      <c:pt idx="620">
                        <c:v>24.849999999999998</c:v>
                      </c:pt>
                      <c:pt idx="621">
                        <c:v>24.783333333333331</c:v>
                      </c:pt>
                      <c:pt idx="622">
                        <c:v>25.016666666666666</c:v>
                      </c:pt>
                      <c:pt idx="623">
                        <c:v>25.5</c:v>
                      </c:pt>
                      <c:pt idx="624">
                        <c:v>25.883333333333336</c:v>
                      </c:pt>
                      <c:pt idx="625">
                        <c:v>26.133333333333336</c:v>
                      </c:pt>
                      <c:pt idx="626">
                        <c:v>26.2</c:v>
                      </c:pt>
                      <c:pt idx="627">
                        <c:v>25.8</c:v>
                      </c:pt>
                      <c:pt idx="628">
                        <c:v>25.850000000000005</c:v>
                      </c:pt>
                      <c:pt idx="629">
                        <c:v>26.150000000000002</c:v>
                      </c:pt>
                      <c:pt idx="630">
                        <c:v>26.766666666666666</c:v>
                      </c:pt>
                      <c:pt idx="631">
                        <c:v>27.316666666666666</c:v>
                      </c:pt>
                      <c:pt idx="632">
                        <c:v>27.566666666666663</c:v>
                      </c:pt>
                      <c:pt idx="633">
                        <c:v>27.166666666666668</c:v>
                      </c:pt>
                      <c:pt idx="634">
                        <c:v>26.583333333333339</c:v>
                      </c:pt>
                      <c:pt idx="635">
                        <c:v>26.099999999999998</c:v>
                      </c:pt>
                      <c:pt idx="636">
                        <c:v>25.900000000000006</c:v>
                      </c:pt>
                      <c:pt idx="637">
                        <c:v>25.55</c:v>
                      </c:pt>
                      <c:pt idx="638">
                        <c:v>25.183333333333334</c:v>
                      </c:pt>
                      <c:pt idx="639">
                        <c:v>24.666666666666668</c:v>
                      </c:pt>
                      <c:pt idx="640">
                        <c:v>24.433333333333334</c:v>
                      </c:pt>
                      <c:pt idx="641">
                        <c:v>24.383333333333336</c:v>
                      </c:pt>
                      <c:pt idx="642">
                        <c:v>23.849999999999998</c:v>
                      </c:pt>
                      <c:pt idx="643">
                        <c:v>23.649999999999995</c:v>
                      </c:pt>
                      <c:pt idx="644">
                        <c:v>23.783333333333335</c:v>
                      </c:pt>
                      <c:pt idx="645">
                        <c:v>24.266666666666666</c:v>
                      </c:pt>
                      <c:pt idx="646">
                        <c:v>24.850000000000005</c:v>
                      </c:pt>
                      <c:pt idx="647">
                        <c:v>25.25</c:v>
                      </c:pt>
                      <c:pt idx="648">
                        <c:v>25.616666666666664</c:v>
                      </c:pt>
                      <c:pt idx="649">
                        <c:v>25.75</c:v>
                      </c:pt>
                      <c:pt idx="650">
                        <c:v>25.850000000000005</c:v>
                      </c:pt>
                      <c:pt idx="651">
                        <c:v>25.716666666666665</c:v>
                      </c:pt>
                      <c:pt idx="652">
                        <c:v>25.916666666666668</c:v>
                      </c:pt>
                      <c:pt idx="653">
                        <c:v>26.216666666666669</c:v>
                      </c:pt>
                      <c:pt idx="654">
                        <c:v>26.616666666666664</c:v>
                      </c:pt>
                      <c:pt idx="655">
                        <c:v>26.650000000000002</c:v>
                      </c:pt>
                      <c:pt idx="656">
                        <c:v>26.549999999999997</c:v>
                      </c:pt>
                      <c:pt idx="657">
                        <c:v>26.233333333333334</c:v>
                      </c:pt>
                      <c:pt idx="658">
                        <c:v>25.516666666666669</c:v>
                      </c:pt>
                      <c:pt idx="659">
                        <c:v>24.933333333333337</c:v>
                      </c:pt>
                      <c:pt idx="660">
                        <c:v>24.8</c:v>
                      </c:pt>
                      <c:pt idx="661">
                        <c:v>24.783333333333331</c:v>
                      </c:pt>
                      <c:pt idx="662">
                        <c:v>24.433333333333334</c:v>
                      </c:pt>
                      <c:pt idx="663">
                        <c:v>23.866666666666664</c:v>
                      </c:pt>
                      <c:pt idx="664">
                        <c:v>23.599999999999998</c:v>
                      </c:pt>
                      <c:pt idx="665">
                        <c:v>23.433333333333337</c:v>
                      </c:pt>
                      <c:pt idx="666">
                        <c:v>23.183333333333334</c:v>
                      </c:pt>
                      <c:pt idx="667">
                        <c:v>22.950000000000003</c:v>
                      </c:pt>
                      <c:pt idx="668">
                        <c:v>22.95</c:v>
                      </c:pt>
                      <c:pt idx="669">
                        <c:v>23.166666666666668</c:v>
                      </c:pt>
                      <c:pt idx="670">
                        <c:v>23.583333333333329</c:v>
                      </c:pt>
                      <c:pt idx="671">
                        <c:v>23.916666666666668</c:v>
                      </c:pt>
                      <c:pt idx="672">
                        <c:v>24.45</c:v>
                      </c:pt>
                      <c:pt idx="673">
                        <c:v>24.883333333333336</c:v>
                      </c:pt>
                      <c:pt idx="674">
                        <c:v>25.149999999999995</c:v>
                      </c:pt>
                      <c:pt idx="675">
                        <c:v>25.183333333333334</c:v>
                      </c:pt>
                      <c:pt idx="676">
                        <c:v>25.383333333333336</c:v>
                      </c:pt>
                      <c:pt idx="677">
                        <c:v>26.016666666666666</c:v>
                      </c:pt>
                      <c:pt idx="678">
                        <c:v>26.3</c:v>
                      </c:pt>
                      <c:pt idx="679">
                        <c:v>26.366666666666664</c:v>
                      </c:pt>
                      <c:pt idx="680">
                        <c:v>26.450000000000003</c:v>
                      </c:pt>
                      <c:pt idx="681">
                        <c:v>26.233333333333334</c:v>
                      </c:pt>
                      <c:pt idx="682">
                        <c:v>26.150000000000002</c:v>
                      </c:pt>
                      <c:pt idx="683">
                        <c:v>25.716666666666669</c:v>
                      </c:pt>
                      <c:pt idx="684">
                        <c:v>25.283333333333331</c:v>
                      </c:pt>
                      <c:pt idx="685">
                        <c:v>25.066666666666666</c:v>
                      </c:pt>
                      <c:pt idx="686">
                        <c:v>24.7</c:v>
                      </c:pt>
                      <c:pt idx="687">
                        <c:v>24.266666666666666</c:v>
                      </c:pt>
                      <c:pt idx="688">
                        <c:v>23.900000000000002</c:v>
                      </c:pt>
                      <c:pt idx="689">
                        <c:v>23.8</c:v>
                      </c:pt>
                      <c:pt idx="690">
                        <c:v>23.983333333333334</c:v>
                      </c:pt>
                      <c:pt idx="691">
                        <c:v>23.516666666666669</c:v>
                      </c:pt>
                      <c:pt idx="692">
                        <c:v>23.316666666666666</c:v>
                      </c:pt>
                      <c:pt idx="693">
                        <c:v>23.466666666666669</c:v>
                      </c:pt>
                      <c:pt idx="694">
                        <c:v>23.416666666666668</c:v>
                      </c:pt>
                      <c:pt idx="695">
                        <c:v>23.516666666666666</c:v>
                      </c:pt>
                      <c:pt idx="696">
                        <c:v>23.733333333333334</c:v>
                      </c:pt>
                      <c:pt idx="697">
                        <c:v>23.95</c:v>
                      </c:pt>
                      <c:pt idx="698">
                        <c:v>24.150000000000002</c:v>
                      </c:pt>
                      <c:pt idx="699">
                        <c:v>24.433333333333334</c:v>
                      </c:pt>
                      <c:pt idx="700">
                        <c:v>24.599999999999998</c:v>
                      </c:pt>
                      <c:pt idx="701">
                        <c:v>24.916666666666668</c:v>
                      </c:pt>
                      <c:pt idx="702">
                        <c:v>25</c:v>
                      </c:pt>
                      <c:pt idx="703">
                        <c:v>25.083333333333332</c:v>
                      </c:pt>
                      <c:pt idx="704">
                        <c:v>25.05</c:v>
                      </c:pt>
                      <c:pt idx="705">
                        <c:v>24.783333333333335</c:v>
                      </c:pt>
                      <c:pt idx="706">
                        <c:v>24.75</c:v>
                      </c:pt>
                      <c:pt idx="707">
                        <c:v>24.400000000000002</c:v>
                      </c:pt>
                      <c:pt idx="708">
                        <c:v>24.183333333333334</c:v>
                      </c:pt>
                      <c:pt idx="709">
                        <c:v>23.900000000000002</c:v>
                      </c:pt>
                      <c:pt idx="710">
                        <c:v>23.783333333333335</c:v>
                      </c:pt>
                      <c:pt idx="711">
                        <c:v>23.833333333333332</c:v>
                      </c:pt>
                      <c:pt idx="712">
                        <c:v>23.883333333333336</c:v>
                      </c:pt>
                      <c:pt idx="713">
                        <c:v>23.900000000000002</c:v>
                      </c:pt>
                      <c:pt idx="714">
                        <c:v>23.916666666666668</c:v>
                      </c:pt>
                      <c:pt idx="715">
                        <c:v>23.933333333333337</c:v>
                      </c:pt>
                      <c:pt idx="716">
                        <c:v>23.766666666666666</c:v>
                      </c:pt>
                      <c:pt idx="717">
                        <c:v>23.616666666666671</c:v>
                      </c:pt>
                      <c:pt idx="718">
                        <c:v>24.066666666666666</c:v>
                      </c:pt>
                      <c:pt idx="719">
                        <c:v>24.466666666666669</c:v>
                      </c:pt>
                      <c:pt idx="720">
                        <c:v>24.233333333333334</c:v>
                      </c:pt>
                      <c:pt idx="721">
                        <c:v>24.216666666666669</c:v>
                      </c:pt>
                      <c:pt idx="722">
                        <c:v>24.433333333333334</c:v>
                      </c:pt>
                      <c:pt idx="723">
                        <c:v>24.7</c:v>
                      </c:pt>
                      <c:pt idx="724">
                        <c:v>24.783333333333331</c:v>
                      </c:pt>
                      <c:pt idx="725">
                        <c:v>24.966666666666669</c:v>
                      </c:pt>
                      <c:pt idx="726">
                        <c:v>25.033333333333331</c:v>
                      </c:pt>
                      <c:pt idx="727">
                        <c:v>25.150000000000002</c:v>
                      </c:pt>
                      <c:pt idx="728">
                        <c:v>25.283333333333331</c:v>
                      </c:pt>
                      <c:pt idx="729">
                        <c:v>25.150000000000002</c:v>
                      </c:pt>
                      <c:pt idx="730">
                        <c:v>24.716666666666669</c:v>
                      </c:pt>
                      <c:pt idx="731">
                        <c:v>24.366666666666664</c:v>
                      </c:pt>
                      <c:pt idx="732">
                        <c:v>24.166666666666668</c:v>
                      </c:pt>
                      <c:pt idx="733">
                        <c:v>23.966666666666669</c:v>
                      </c:pt>
                      <c:pt idx="734">
                        <c:v>23.849999999999998</c:v>
                      </c:pt>
                      <c:pt idx="735">
                        <c:v>23.633333333333329</c:v>
                      </c:pt>
                      <c:pt idx="736">
                        <c:v>23.400000000000002</c:v>
                      </c:pt>
                      <c:pt idx="737">
                        <c:v>23.333333333333329</c:v>
                      </c:pt>
                      <c:pt idx="738">
                        <c:v>23.083333333333332</c:v>
                      </c:pt>
                      <c:pt idx="739">
                        <c:v>22.916666666666671</c:v>
                      </c:pt>
                      <c:pt idx="740">
                        <c:v>23.25</c:v>
                      </c:pt>
                      <c:pt idx="741">
                        <c:v>23.816666666666666</c:v>
                      </c:pt>
                      <c:pt idx="742">
                        <c:v>24.349999999999998</c:v>
                      </c:pt>
                      <c:pt idx="743">
                        <c:v>24.883333333333336</c:v>
                      </c:pt>
                      <c:pt idx="744">
                        <c:v>25.133333333333336</c:v>
                      </c:pt>
                      <c:pt idx="745">
                        <c:v>25.116666666666664</c:v>
                      </c:pt>
                      <c:pt idx="746">
                        <c:v>25.033333333333335</c:v>
                      </c:pt>
                      <c:pt idx="747">
                        <c:v>24.8</c:v>
                      </c:pt>
                      <c:pt idx="748">
                        <c:v>25.066666666666666</c:v>
                      </c:pt>
                      <c:pt idx="749">
                        <c:v>25.216666666666665</c:v>
                      </c:pt>
                      <c:pt idx="750">
                        <c:v>25.466666666666669</c:v>
                      </c:pt>
                      <c:pt idx="751">
                        <c:v>25.55</c:v>
                      </c:pt>
                      <c:pt idx="752">
                        <c:v>25.483333333333334</c:v>
                      </c:pt>
                      <c:pt idx="753">
                        <c:v>25.283333333333331</c:v>
                      </c:pt>
                      <c:pt idx="754">
                        <c:v>24.916666666666661</c:v>
                      </c:pt>
                      <c:pt idx="755">
                        <c:v>24.516666666666669</c:v>
                      </c:pt>
                      <c:pt idx="756">
                        <c:v>24.349999999999998</c:v>
                      </c:pt>
                      <c:pt idx="757">
                        <c:v>24.083333333333332</c:v>
                      </c:pt>
                      <c:pt idx="758">
                        <c:v>23.916666666666668</c:v>
                      </c:pt>
                      <c:pt idx="759">
                        <c:v>23.666666666666668</c:v>
                      </c:pt>
                      <c:pt idx="760">
                        <c:v>23.599999999999998</c:v>
                      </c:pt>
                      <c:pt idx="761">
                        <c:v>23.583333333333332</c:v>
                      </c:pt>
                      <c:pt idx="762">
                        <c:v>23.400000000000002</c:v>
                      </c:pt>
                      <c:pt idx="763">
                        <c:v>23.25</c:v>
                      </c:pt>
                      <c:pt idx="764">
                        <c:v>23.200000000000003</c:v>
                      </c:pt>
                      <c:pt idx="765">
                        <c:v>23.433333333333334</c:v>
                      </c:pt>
                      <c:pt idx="766">
                        <c:v>23.983333333333331</c:v>
                      </c:pt>
                      <c:pt idx="767">
                        <c:v>24.45</c:v>
                      </c:pt>
                      <c:pt idx="768">
                        <c:v>24.799999999999997</c:v>
                      </c:pt>
                      <c:pt idx="769">
                        <c:v>25.066666666666666</c:v>
                      </c:pt>
                      <c:pt idx="770">
                        <c:v>25.2</c:v>
                      </c:pt>
                      <c:pt idx="771">
                        <c:v>25.183333333333334</c:v>
                      </c:pt>
                      <c:pt idx="772">
                        <c:v>25.3</c:v>
                      </c:pt>
                      <c:pt idx="773">
                        <c:v>25.216666666666669</c:v>
                      </c:pt>
                      <c:pt idx="774">
                        <c:v>25.633333333333329</c:v>
                      </c:pt>
                      <c:pt idx="775">
                        <c:v>26.200000000000003</c:v>
                      </c:pt>
                      <c:pt idx="776">
                        <c:v>26.366666666666664</c:v>
                      </c:pt>
                      <c:pt idx="777">
                        <c:v>26.150000000000002</c:v>
                      </c:pt>
                      <c:pt idx="778">
                        <c:v>25.966666666666669</c:v>
                      </c:pt>
                      <c:pt idx="779">
                        <c:v>25.5</c:v>
                      </c:pt>
                      <c:pt idx="780">
                        <c:v>25.033333333333335</c:v>
                      </c:pt>
                      <c:pt idx="781">
                        <c:v>24.516666666666666</c:v>
                      </c:pt>
                      <c:pt idx="782">
                        <c:v>24.200000000000003</c:v>
                      </c:pt>
                      <c:pt idx="783">
                        <c:v>24.200000000000003</c:v>
                      </c:pt>
                      <c:pt idx="784">
                        <c:v>24.283333333333331</c:v>
                      </c:pt>
                      <c:pt idx="785">
                        <c:v>23.883333333333329</c:v>
                      </c:pt>
                      <c:pt idx="786">
                        <c:v>23.566666666666666</c:v>
                      </c:pt>
                      <c:pt idx="787">
                        <c:v>23.433333333333337</c:v>
                      </c:pt>
                      <c:pt idx="788">
                        <c:v>23.400000000000002</c:v>
                      </c:pt>
                      <c:pt idx="789">
                        <c:v>23.566666666666666</c:v>
                      </c:pt>
                      <c:pt idx="790">
                        <c:v>23.983333333333334</c:v>
                      </c:pt>
                      <c:pt idx="791">
                        <c:v>24.316666666666666</c:v>
                      </c:pt>
                      <c:pt idx="792">
                        <c:v>24.916666666666668</c:v>
                      </c:pt>
                      <c:pt idx="793">
                        <c:v>25.149999999999995</c:v>
                      </c:pt>
                      <c:pt idx="794">
                        <c:v>25.05</c:v>
                      </c:pt>
                      <c:pt idx="795">
                        <c:v>24.816666666666666</c:v>
                      </c:pt>
                      <c:pt idx="796">
                        <c:v>24.900000000000002</c:v>
                      </c:pt>
                      <c:pt idx="797">
                        <c:v>25.016666666666666</c:v>
                      </c:pt>
                      <c:pt idx="798">
                        <c:v>25.55</c:v>
                      </c:pt>
                      <c:pt idx="799">
                        <c:v>25.666666666666661</c:v>
                      </c:pt>
                      <c:pt idx="800">
                        <c:v>25.8</c:v>
                      </c:pt>
                      <c:pt idx="801">
                        <c:v>25.599999999999998</c:v>
                      </c:pt>
                      <c:pt idx="802">
                        <c:v>25.05</c:v>
                      </c:pt>
                      <c:pt idx="803">
                        <c:v>24.616666666666664</c:v>
                      </c:pt>
                      <c:pt idx="804">
                        <c:v>24.299999999999997</c:v>
                      </c:pt>
                      <c:pt idx="805">
                        <c:v>24.066666666666666</c:v>
                      </c:pt>
                      <c:pt idx="806">
                        <c:v>23.883333333333329</c:v>
                      </c:pt>
                      <c:pt idx="807">
                        <c:v>23.733333333333334</c:v>
                      </c:pt>
                      <c:pt idx="808">
                        <c:v>23.533333333333331</c:v>
                      </c:pt>
                      <c:pt idx="809">
                        <c:v>23.400000000000002</c:v>
                      </c:pt>
                      <c:pt idx="810">
                        <c:v>23.216666666666669</c:v>
                      </c:pt>
                      <c:pt idx="811">
                        <c:v>23.2</c:v>
                      </c:pt>
                      <c:pt idx="812">
                        <c:v>23.083333333333332</c:v>
                      </c:pt>
                      <c:pt idx="813">
                        <c:v>23.233333333333334</c:v>
                      </c:pt>
                      <c:pt idx="814">
                        <c:v>23.783333333333331</c:v>
                      </c:pt>
                      <c:pt idx="815">
                        <c:v>24.150000000000002</c:v>
                      </c:pt>
                      <c:pt idx="816">
                        <c:v>24.683333333333334</c:v>
                      </c:pt>
                      <c:pt idx="817">
                        <c:v>24.916666666666668</c:v>
                      </c:pt>
                      <c:pt idx="818">
                        <c:v>25</c:v>
                      </c:pt>
                      <c:pt idx="819">
                        <c:v>24.866666666666664</c:v>
                      </c:pt>
                      <c:pt idx="820">
                        <c:v>24.883333333333336</c:v>
                      </c:pt>
                      <c:pt idx="821">
                        <c:v>25.2</c:v>
                      </c:pt>
                      <c:pt idx="822">
                        <c:v>25.683333333333334</c:v>
                      </c:pt>
                      <c:pt idx="823">
                        <c:v>26.033333333333331</c:v>
                      </c:pt>
                      <c:pt idx="824">
                        <c:v>26.116666666666664</c:v>
                      </c:pt>
                      <c:pt idx="825">
                        <c:v>25.916666666666671</c:v>
                      </c:pt>
                      <c:pt idx="826">
                        <c:v>25.433333333333334</c:v>
                      </c:pt>
                      <c:pt idx="827">
                        <c:v>25.183333333333334</c:v>
                      </c:pt>
                      <c:pt idx="828">
                        <c:v>24.966666666666669</c:v>
                      </c:pt>
                      <c:pt idx="829">
                        <c:v>24.650000000000002</c:v>
                      </c:pt>
                      <c:pt idx="830">
                        <c:v>24.3</c:v>
                      </c:pt>
                      <c:pt idx="831">
                        <c:v>24.083333333333332</c:v>
                      </c:pt>
                      <c:pt idx="832">
                        <c:v>23.766666666666666</c:v>
                      </c:pt>
                      <c:pt idx="833">
                        <c:v>23.566666666666663</c:v>
                      </c:pt>
                      <c:pt idx="834">
                        <c:v>23.633333333333336</c:v>
                      </c:pt>
                      <c:pt idx="835">
                        <c:v>23.216666666666669</c:v>
                      </c:pt>
                      <c:pt idx="836">
                        <c:v>23</c:v>
                      </c:pt>
                      <c:pt idx="837">
                        <c:v>23.483333333333334</c:v>
                      </c:pt>
                      <c:pt idx="838">
                        <c:v>24.05</c:v>
                      </c:pt>
                      <c:pt idx="839">
                        <c:v>24.7</c:v>
                      </c:pt>
                      <c:pt idx="840">
                        <c:v>25.233333333333334</c:v>
                      </c:pt>
                      <c:pt idx="841">
                        <c:v>25.433333333333334</c:v>
                      </c:pt>
                      <c:pt idx="842">
                        <c:v>25.433333333333334</c:v>
                      </c:pt>
                      <c:pt idx="843">
                        <c:v>25.333333333333332</c:v>
                      </c:pt>
                      <c:pt idx="844">
                        <c:v>25.416666666666668</c:v>
                      </c:pt>
                      <c:pt idx="845">
                        <c:v>25.966666666666665</c:v>
                      </c:pt>
                      <c:pt idx="846">
                        <c:v>26.466666666666665</c:v>
                      </c:pt>
                      <c:pt idx="847">
                        <c:v>26.316666666666663</c:v>
                      </c:pt>
                      <c:pt idx="848">
                        <c:v>26.099999999999998</c:v>
                      </c:pt>
                      <c:pt idx="849">
                        <c:v>26.066666666666666</c:v>
                      </c:pt>
                      <c:pt idx="850">
                        <c:v>26.166666666666668</c:v>
                      </c:pt>
                      <c:pt idx="851">
                        <c:v>26.066666666666666</c:v>
                      </c:pt>
                      <c:pt idx="852">
                        <c:v>25.916666666666668</c:v>
                      </c:pt>
                      <c:pt idx="853">
                        <c:v>25.900000000000002</c:v>
                      </c:pt>
                      <c:pt idx="854">
                        <c:v>25.849999999999998</c:v>
                      </c:pt>
                      <c:pt idx="855">
                        <c:v>25.8</c:v>
                      </c:pt>
                      <c:pt idx="856">
                        <c:v>25.75</c:v>
                      </c:pt>
                      <c:pt idx="857">
                        <c:v>25.7</c:v>
                      </c:pt>
                      <c:pt idx="858">
                        <c:v>25.649999999999995</c:v>
                      </c:pt>
                      <c:pt idx="859">
                        <c:v>25.55</c:v>
                      </c:pt>
                      <c:pt idx="860">
                        <c:v>25.400000000000002</c:v>
                      </c:pt>
                      <c:pt idx="861">
                        <c:v>25.483333333333334</c:v>
                      </c:pt>
                      <c:pt idx="862">
                        <c:v>25.583333333333332</c:v>
                      </c:pt>
                      <c:pt idx="863">
                        <c:v>25.650000000000002</c:v>
                      </c:pt>
                      <c:pt idx="864">
                        <c:v>25.8</c:v>
                      </c:pt>
                      <c:pt idx="865">
                        <c:v>26</c:v>
                      </c:pt>
                      <c:pt idx="866">
                        <c:v>26.25</c:v>
                      </c:pt>
                      <c:pt idx="867">
                        <c:v>26.45</c:v>
                      </c:pt>
                      <c:pt idx="868">
                        <c:v>26.650000000000002</c:v>
                      </c:pt>
                      <c:pt idx="869">
                        <c:v>26.833333333333332</c:v>
                      </c:pt>
                      <c:pt idx="870">
                        <c:v>26.900000000000002</c:v>
                      </c:pt>
                      <c:pt idx="871">
                        <c:v>27</c:v>
                      </c:pt>
                      <c:pt idx="872">
                        <c:v>27</c:v>
                      </c:pt>
                      <c:pt idx="873">
                        <c:v>27</c:v>
                      </c:pt>
                      <c:pt idx="874">
                        <c:v>27</c:v>
                      </c:pt>
                      <c:pt idx="875">
                        <c:v>26.933333333333337</c:v>
                      </c:pt>
                      <c:pt idx="876">
                        <c:v>26.900000000000002</c:v>
                      </c:pt>
                      <c:pt idx="877">
                        <c:v>26.900000000000002</c:v>
                      </c:pt>
                      <c:pt idx="878">
                        <c:v>26.816666666666666</c:v>
                      </c:pt>
                      <c:pt idx="879">
                        <c:v>26.766666666666666</c:v>
                      </c:pt>
                      <c:pt idx="880">
                        <c:v>26.666666666666668</c:v>
                      </c:pt>
                      <c:pt idx="881">
                        <c:v>26.599999999999998</c:v>
                      </c:pt>
                      <c:pt idx="882">
                        <c:v>26.400000000000006</c:v>
                      </c:pt>
                      <c:pt idx="883">
                        <c:v>26.266666666666666</c:v>
                      </c:pt>
                      <c:pt idx="884">
                        <c:v>26.2</c:v>
                      </c:pt>
                      <c:pt idx="885">
                        <c:v>26.200000000000003</c:v>
                      </c:pt>
                      <c:pt idx="886">
                        <c:v>26.566666666666663</c:v>
                      </c:pt>
                      <c:pt idx="887">
                        <c:v>26.783333333333335</c:v>
                      </c:pt>
                      <c:pt idx="888">
                        <c:v>26.966666666666665</c:v>
                      </c:pt>
                      <c:pt idx="889">
                        <c:v>27.216666666666669</c:v>
                      </c:pt>
                      <c:pt idx="890">
                        <c:v>27.066666666666666</c:v>
                      </c:pt>
                      <c:pt idx="891">
                        <c:v>27.116666666666664</c:v>
                      </c:pt>
                      <c:pt idx="892">
                        <c:v>27.2</c:v>
                      </c:pt>
                      <c:pt idx="893">
                        <c:v>27.283333333333335</c:v>
                      </c:pt>
                      <c:pt idx="894">
                        <c:v>27.45</c:v>
                      </c:pt>
                      <c:pt idx="895">
                        <c:v>27.5</c:v>
                      </c:pt>
                      <c:pt idx="896">
                        <c:v>27.5</c:v>
                      </c:pt>
                      <c:pt idx="897">
                        <c:v>27.5</c:v>
                      </c:pt>
                      <c:pt idx="898">
                        <c:v>27.450000000000003</c:v>
                      </c:pt>
                      <c:pt idx="899">
                        <c:v>27.400000000000002</c:v>
                      </c:pt>
                      <c:pt idx="900">
                        <c:v>27.316666666666666</c:v>
                      </c:pt>
                      <c:pt idx="901">
                        <c:v>27.266666666666666</c:v>
                      </c:pt>
                      <c:pt idx="902">
                        <c:v>27.2</c:v>
                      </c:pt>
                      <c:pt idx="903">
                        <c:v>27.166666666666668</c:v>
                      </c:pt>
                      <c:pt idx="904">
                        <c:v>27.05</c:v>
                      </c:pt>
                      <c:pt idx="905">
                        <c:v>26.966666666666669</c:v>
                      </c:pt>
                      <c:pt idx="906">
                        <c:v>26.7</c:v>
                      </c:pt>
                      <c:pt idx="907">
                        <c:v>26.5</c:v>
                      </c:pt>
                      <c:pt idx="908">
                        <c:v>26.533333333333331</c:v>
                      </c:pt>
                      <c:pt idx="909">
                        <c:v>26.816666666666666</c:v>
                      </c:pt>
                      <c:pt idx="910">
                        <c:v>27.083333333333332</c:v>
                      </c:pt>
                      <c:pt idx="911">
                        <c:v>26.916666666666661</c:v>
                      </c:pt>
                      <c:pt idx="912">
                        <c:v>26.549999999999997</c:v>
                      </c:pt>
                      <c:pt idx="913">
                        <c:v>26.55</c:v>
                      </c:pt>
                      <c:pt idx="914">
                        <c:v>26.383333333333329</c:v>
                      </c:pt>
                      <c:pt idx="915">
                        <c:v>26.083333333333332</c:v>
                      </c:pt>
                      <c:pt idx="916">
                        <c:v>26.133333333333336</c:v>
                      </c:pt>
                      <c:pt idx="917">
                        <c:v>26.600000000000005</c:v>
                      </c:pt>
                      <c:pt idx="918">
                        <c:v>27</c:v>
                      </c:pt>
                      <c:pt idx="919">
                        <c:v>27.099999999999998</c:v>
                      </c:pt>
                      <c:pt idx="920">
                        <c:v>27.033333333333335</c:v>
                      </c:pt>
                      <c:pt idx="921">
                        <c:v>26.75</c:v>
                      </c:pt>
                      <c:pt idx="922">
                        <c:v>26.483333333333334</c:v>
                      </c:pt>
                      <c:pt idx="923">
                        <c:v>26.283333333333331</c:v>
                      </c:pt>
                      <c:pt idx="924">
                        <c:v>26.150000000000002</c:v>
                      </c:pt>
                      <c:pt idx="925">
                        <c:v>25.683333333333334</c:v>
                      </c:pt>
                      <c:pt idx="926">
                        <c:v>25.400000000000002</c:v>
                      </c:pt>
                      <c:pt idx="927">
                        <c:v>25.25</c:v>
                      </c:pt>
                      <c:pt idx="928">
                        <c:v>25.05</c:v>
                      </c:pt>
                      <c:pt idx="929">
                        <c:v>24.933333333333337</c:v>
                      </c:pt>
                      <c:pt idx="930">
                        <c:v>24.783333333333331</c:v>
                      </c:pt>
                      <c:pt idx="931">
                        <c:v>24.650000000000002</c:v>
                      </c:pt>
                      <c:pt idx="932">
                        <c:v>24.566666666666666</c:v>
                      </c:pt>
                      <c:pt idx="933">
                        <c:v>24.666666666666668</c:v>
                      </c:pt>
                      <c:pt idx="934">
                        <c:v>25.016666666666666</c:v>
                      </c:pt>
                      <c:pt idx="935">
                        <c:v>25.183333333333337</c:v>
                      </c:pt>
                      <c:pt idx="936">
                        <c:v>25.45</c:v>
                      </c:pt>
                      <c:pt idx="937">
                        <c:v>25.599999999999998</c:v>
                      </c:pt>
                      <c:pt idx="938">
                        <c:v>25.616666666666671</c:v>
                      </c:pt>
                      <c:pt idx="939">
                        <c:v>25.466666666666669</c:v>
                      </c:pt>
                      <c:pt idx="940">
                        <c:v>25.616666666666664</c:v>
                      </c:pt>
                      <c:pt idx="941">
                        <c:v>25.833333333333332</c:v>
                      </c:pt>
                      <c:pt idx="942">
                        <c:v>26.2</c:v>
                      </c:pt>
                      <c:pt idx="943">
                        <c:v>26.116666666666664</c:v>
                      </c:pt>
                      <c:pt idx="944">
                        <c:v>26.083333333333332</c:v>
                      </c:pt>
                      <c:pt idx="945">
                        <c:v>25.916666666666668</c:v>
                      </c:pt>
                      <c:pt idx="946">
                        <c:v>25.849999999999998</c:v>
                      </c:pt>
                      <c:pt idx="947">
                        <c:v>25.8</c:v>
                      </c:pt>
                      <c:pt idx="948">
                        <c:v>25.783333333333331</c:v>
                      </c:pt>
                      <c:pt idx="949">
                        <c:v>25.7</c:v>
                      </c:pt>
                      <c:pt idx="950">
                        <c:v>25.75</c:v>
                      </c:pt>
                      <c:pt idx="951">
                        <c:v>25.75</c:v>
                      </c:pt>
                      <c:pt idx="952">
                        <c:v>25.566666666666666</c:v>
                      </c:pt>
                      <c:pt idx="953">
                        <c:v>25.316666666666663</c:v>
                      </c:pt>
                      <c:pt idx="954">
                        <c:v>25.05</c:v>
                      </c:pt>
                      <c:pt idx="955">
                        <c:v>24.7</c:v>
                      </c:pt>
                      <c:pt idx="956">
                        <c:v>24.450000000000003</c:v>
                      </c:pt>
                      <c:pt idx="957">
                        <c:v>24.883333333333329</c:v>
                      </c:pt>
                      <c:pt idx="958">
                        <c:v>25.316666666666666</c:v>
                      </c:pt>
                      <c:pt idx="959">
                        <c:v>25.516666666666666</c:v>
                      </c:pt>
                      <c:pt idx="960">
                        <c:v>25.766666666666669</c:v>
                      </c:pt>
                      <c:pt idx="961">
                        <c:v>25.816666666666666</c:v>
                      </c:pt>
                      <c:pt idx="962">
                        <c:v>25.75</c:v>
                      </c:pt>
                      <c:pt idx="963">
                        <c:v>25.599999999999998</c:v>
                      </c:pt>
                      <c:pt idx="964">
                        <c:v>25.633333333333329</c:v>
                      </c:pt>
                      <c:pt idx="965">
                        <c:v>25.716666666666669</c:v>
                      </c:pt>
                      <c:pt idx="966">
                        <c:v>26.083333333333332</c:v>
                      </c:pt>
                      <c:pt idx="967">
                        <c:v>26.216666666666665</c:v>
                      </c:pt>
                      <c:pt idx="968">
                        <c:v>26.149999999999995</c:v>
                      </c:pt>
                      <c:pt idx="969">
                        <c:v>26.099999999999998</c:v>
                      </c:pt>
                      <c:pt idx="970">
                        <c:v>25.666666666666668</c:v>
                      </c:pt>
                      <c:pt idx="971">
                        <c:v>25.233333333333334</c:v>
                      </c:pt>
                      <c:pt idx="972">
                        <c:v>25.016666666666666</c:v>
                      </c:pt>
                      <c:pt idx="973">
                        <c:v>24.883333333333336</c:v>
                      </c:pt>
                      <c:pt idx="974">
                        <c:v>24.75</c:v>
                      </c:pt>
                      <c:pt idx="975">
                        <c:v>24.5</c:v>
                      </c:pt>
                      <c:pt idx="976">
                        <c:v>24.216666666666669</c:v>
                      </c:pt>
                      <c:pt idx="977">
                        <c:v>23.983333333333334</c:v>
                      </c:pt>
                      <c:pt idx="978">
                        <c:v>23.833333333333329</c:v>
                      </c:pt>
                      <c:pt idx="979">
                        <c:v>23.599999999999998</c:v>
                      </c:pt>
                      <c:pt idx="980">
                        <c:v>23.650000000000002</c:v>
                      </c:pt>
                      <c:pt idx="981">
                        <c:v>24</c:v>
                      </c:pt>
                      <c:pt idx="982">
                        <c:v>24.483333333333331</c:v>
                      </c:pt>
                      <c:pt idx="983">
                        <c:v>24.783333333333331</c:v>
                      </c:pt>
                      <c:pt idx="984">
                        <c:v>25.066666666666663</c:v>
                      </c:pt>
                      <c:pt idx="985">
                        <c:v>25.25</c:v>
                      </c:pt>
                      <c:pt idx="986">
                        <c:v>25.2</c:v>
                      </c:pt>
                      <c:pt idx="987">
                        <c:v>25</c:v>
                      </c:pt>
                      <c:pt idx="988">
                        <c:v>25.083333333333332</c:v>
                      </c:pt>
                      <c:pt idx="989">
                        <c:v>25.316666666666666</c:v>
                      </c:pt>
                      <c:pt idx="990">
                        <c:v>25.916666666666668</c:v>
                      </c:pt>
                      <c:pt idx="991">
                        <c:v>26.016666666666666</c:v>
                      </c:pt>
                      <c:pt idx="992">
                        <c:v>26.166666666666661</c:v>
                      </c:pt>
                      <c:pt idx="993">
                        <c:v>26.016666666666666</c:v>
                      </c:pt>
                      <c:pt idx="994">
                        <c:v>25.799999999999997</c:v>
                      </c:pt>
                      <c:pt idx="995">
                        <c:v>25.466666666666669</c:v>
                      </c:pt>
                      <c:pt idx="996">
                        <c:v>25.3</c:v>
                      </c:pt>
                      <c:pt idx="997">
                        <c:v>25.233333333333334</c:v>
                      </c:pt>
                      <c:pt idx="998">
                        <c:v>25.200000000000003</c:v>
                      </c:pt>
                      <c:pt idx="999">
                        <c:v>25.183333333333334</c:v>
                      </c:pt>
                      <c:pt idx="1000">
                        <c:v>25.133333333333329</c:v>
                      </c:pt>
                      <c:pt idx="1001">
                        <c:v>25.083333333333332</c:v>
                      </c:pt>
                      <c:pt idx="1002">
                        <c:v>24.766666666666666</c:v>
                      </c:pt>
                      <c:pt idx="1003">
                        <c:v>24.433333333333337</c:v>
                      </c:pt>
                      <c:pt idx="1004">
                        <c:v>24.266666666666669</c:v>
                      </c:pt>
                      <c:pt idx="1005">
                        <c:v>24.566666666666663</c:v>
                      </c:pt>
                      <c:pt idx="1006">
                        <c:v>25.099999999999998</c:v>
                      </c:pt>
                      <c:pt idx="1007">
                        <c:v>25.466666666666665</c:v>
                      </c:pt>
                      <c:pt idx="1008">
                        <c:v>25.983333333333334</c:v>
                      </c:pt>
                      <c:pt idx="1009">
                        <c:v>25.649999999999995</c:v>
                      </c:pt>
                      <c:pt idx="1010">
                        <c:v>25.75</c:v>
                      </c:pt>
                      <c:pt idx="1011">
                        <c:v>25.433333333333334</c:v>
                      </c:pt>
                      <c:pt idx="1012">
                        <c:v>25.533333333333331</c:v>
                      </c:pt>
                      <c:pt idx="1013">
                        <c:v>25.733333333333334</c:v>
                      </c:pt>
                      <c:pt idx="1014">
                        <c:v>26.416666666666668</c:v>
                      </c:pt>
                      <c:pt idx="1015">
                        <c:v>26.666666666666661</c:v>
                      </c:pt>
                      <c:pt idx="1016">
                        <c:v>26.666666666666668</c:v>
                      </c:pt>
                      <c:pt idx="1017">
                        <c:v>26.55</c:v>
                      </c:pt>
                      <c:pt idx="1018">
                        <c:v>26.083333333333332</c:v>
                      </c:pt>
                      <c:pt idx="1019">
                        <c:v>25.516666666666666</c:v>
                      </c:pt>
                      <c:pt idx="1020">
                        <c:v>25.200000000000003</c:v>
                      </c:pt>
                      <c:pt idx="1021">
                        <c:v>24.683333333333334</c:v>
                      </c:pt>
                      <c:pt idx="1022">
                        <c:v>24.299999999999997</c:v>
                      </c:pt>
                      <c:pt idx="1023">
                        <c:v>24.033333333333335</c:v>
                      </c:pt>
                      <c:pt idx="1024">
                        <c:v>23.783333333333331</c:v>
                      </c:pt>
                      <c:pt idx="1025">
                        <c:v>23.75</c:v>
                      </c:pt>
                      <c:pt idx="1026">
                        <c:v>23.666666666666668</c:v>
                      </c:pt>
                      <c:pt idx="1027">
                        <c:v>23.383333333333329</c:v>
                      </c:pt>
                      <c:pt idx="1028">
                        <c:v>23.3</c:v>
                      </c:pt>
                      <c:pt idx="1029">
                        <c:v>23.366666666666671</c:v>
                      </c:pt>
                      <c:pt idx="1030">
                        <c:v>23.566666666666663</c:v>
                      </c:pt>
                      <c:pt idx="1031">
                        <c:v>23.733333333333334</c:v>
                      </c:pt>
                      <c:pt idx="1032">
                        <c:v>23.850000000000005</c:v>
                      </c:pt>
                      <c:pt idx="1033">
                        <c:v>24.016666666666666</c:v>
                      </c:pt>
                      <c:pt idx="1034">
                        <c:v>24.133333333333336</c:v>
                      </c:pt>
                      <c:pt idx="1035">
                        <c:v>24.316666666666666</c:v>
                      </c:pt>
                      <c:pt idx="1036">
                        <c:v>24.516666666666666</c:v>
                      </c:pt>
                      <c:pt idx="1037">
                        <c:v>24.766666666666666</c:v>
                      </c:pt>
                      <c:pt idx="1038">
                        <c:v>24.900000000000002</c:v>
                      </c:pt>
                      <c:pt idx="1039">
                        <c:v>24.95</c:v>
                      </c:pt>
                      <c:pt idx="1040">
                        <c:v>24.966666666666669</c:v>
                      </c:pt>
                      <c:pt idx="1041">
                        <c:v>24.799999999999997</c:v>
                      </c:pt>
                      <c:pt idx="1042">
                        <c:v>24.75</c:v>
                      </c:pt>
                      <c:pt idx="1043">
                        <c:v>24.8</c:v>
                      </c:pt>
                      <c:pt idx="1044">
                        <c:v>24.683333333333334</c:v>
                      </c:pt>
                      <c:pt idx="1045">
                        <c:v>24.75</c:v>
                      </c:pt>
                      <c:pt idx="1046">
                        <c:v>24.483333333333334</c:v>
                      </c:pt>
                      <c:pt idx="1047">
                        <c:v>24.299999999999997</c:v>
                      </c:pt>
                      <c:pt idx="1048">
                        <c:v>24.166666666666668</c:v>
                      </c:pt>
                      <c:pt idx="1049">
                        <c:v>24.016666666666666</c:v>
                      </c:pt>
                      <c:pt idx="1050">
                        <c:v>23.8</c:v>
                      </c:pt>
                      <c:pt idx="1051">
                        <c:v>23.683333333333334</c:v>
                      </c:pt>
                      <c:pt idx="1052">
                        <c:v>23.583333333333332</c:v>
                      </c:pt>
                      <c:pt idx="1053">
                        <c:v>23.816666666666666</c:v>
                      </c:pt>
                      <c:pt idx="1054">
                        <c:v>24.266666666666666</c:v>
                      </c:pt>
                      <c:pt idx="1055">
                        <c:v>24.633333333333336</c:v>
                      </c:pt>
                      <c:pt idx="1056">
                        <c:v>24.833333333333332</c:v>
                      </c:pt>
                      <c:pt idx="1057">
                        <c:v>24.933333333333334</c:v>
                      </c:pt>
                      <c:pt idx="1058">
                        <c:v>24.849999999999998</c:v>
                      </c:pt>
                      <c:pt idx="1059">
                        <c:v>24.766666666666666</c:v>
                      </c:pt>
                      <c:pt idx="1060">
                        <c:v>24.916666666666668</c:v>
                      </c:pt>
                      <c:pt idx="1061">
                        <c:v>25.083333333333332</c:v>
                      </c:pt>
                      <c:pt idx="1062">
                        <c:v>25.200000000000003</c:v>
                      </c:pt>
                      <c:pt idx="1063">
                        <c:v>25.266666666666666</c:v>
                      </c:pt>
                      <c:pt idx="1064">
                        <c:v>25.233333333333334</c:v>
                      </c:pt>
                      <c:pt idx="1065">
                        <c:v>25.383333333333336</c:v>
                      </c:pt>
                      <c:pt idx="1066">
                        <c:v>25.400000000000002</c:v>
                      </c:pt>
                      <c:pt idx="1067">
                        <c:v>25.400000000000002</c:v>
                      </c:pt>
                      <c:pt idx="1068">
                        <c:v>25.400000000000002</c:v>
                      </c:pt>
                      <c:pt idx="1069">
                        <c:v>25.400000000000002</c:v>
                      </c:pt>
                      <c:pt idx="1070">
                        <c:v>25.349999999999998</c:v>
                      </c:pt>
                      <c:pt idx="1071">
                        <c:v>25.3</c:v>
                      </c:pt>
                      <c:pt idx="1072">
                        <c:v>25.400000000000002</c:v>
                      </c:pt>
                      <c:pt idx="1073">
                        <c:v>25.400000000000002</c:v>
                      </c:pt>
                      <c:pt idx="1074">
                        <c:v>25.366666666666664</c:v>
                      </c:pt>
                      <c:pt idx="1075">
                        <c:v>25.183333333333334</c:v>
                      </c:pt>
                      <c:pt idx="1076">
                        <c:v>24.983333333333334</c:v>
                      </c:pt>
                      <c:pt idx="1077">
                        <c:v>25</c:v>
                      </c:pt>
                      <c:pt idx="1078">
                        <c:v>25.033333333333331</c:v>
                      </c:pt>
                      <c:pt idx="1079">
                        <c:v>25.299999999999997</c:v>
                      </c:pt>
                      <c:pt idx="1080">
                        <c:v>25.700000000000003</c:v>
                      </c:pt>
                      <c:pt idx="1081">
                        <c:v>25.900000000000002</c:v>
                      </c:pt>
                      <c:pt idx="1082">
                        <c:v>25.716666666666669</c:v>
                      </c:pt>
                      <c:pt idx="1083">
                        <c:v>25.633333333333329</c:v>
                      </c:pt>
                      <c:pt idx="1084">
                        <c:v>25.733333333333334</c:v>
                      </c:pt>
                      <c:pt idx="1085">
                        <c:v>26.166666666666668</c:v>
                      </c:pt>
                      <c:pt idx="1086">
                        <c:v>26.816666666666666</c:v>
                      </c:pt>
                      <c:pt idx="1087">
                        <c:v>26.866666666666671</c:v>
                      </c:pt>
                      <c:pt idx="1088">
                        <c:v>26.516666666666666</c:v>
                      </c:pt>
                      <c:pt idx="1089">
                        <c:v>26.299999999999997</c:v>
                      </c:pt>
                      <c:pt idx="1090">
                        <c:v>26.216666666666665</c:v>
                      </c:pt>
                      <c:pt idx="1091">
                        <c:v>26.066666666666666</c:v>
                      </c:pt>
                      <c:pt idx="1092">
                        <c:v>26</c:v>
                      </c:pt>
                      <c:pt idx="1093">
                        <c:v>25.933333333333337</c:v>
                      </c:pt>
                      <c:pt idx="1094">
                        <c:v>25.7</c:v>
                      </c:pt>
                      <c:pt idx="1095">
                        <c:v>25.5</c:v>
                      </c:pt>
                      <c:pt idx="1096">
                        <c:v>25.349999999999998</c:v>
                      </c:pt>
                      <c:pt idx="1097">
                        <c:v>25.166666666666668</c:v>
                      </c:pt>
                      <c:pt idx="1098">
                        <c:v>25.333333333333332</c:v>
                      </c:pt>
                      <c:pt idx="1099">
                        <c:v>25.433333333333334</c:v>
                      </c:pt>
                      <c:pt idx="1100">
                        <c:v>25.5</c:v>
                      </c:pt>
                      <c:pt idx="1101">
                        <c:v>25.716666666666665</c:v>
                      </c:pt>
                      <c:pt idx="1102">
                        <c:v>26.316666666666666</c:v>
                      </c:pt>
                      <c:pt idx="1103">
                        <c:v>26.75</c:v>
                      </c:pt>
                      <c:pt idx="1104">
                        <c:v>27.016666666666666</c:v>
                      </c:pt>
                      <c:pt idx="1105">
                        <c:v>27</c:v>
                      </c:pt>
                      <c:pt idx="1106">
                        <c:v>26.866666666666664</c:v>
                      </c:pt>
                      <c:pt idx="1107">
                        <c:v>26.75</c:v>
                      </c:pt>
                      <c:pt idx="1108">
                        <c:v>26.900000000000002</c:v>
                      </c:pt>
                      <c:pt idx="1109">
                        <c:v>26.933333333333334</c:v>
                      </c:pt>
                      <c:pt idx="1110">
                        <c:v>27.333333333333332</c:v>
                      </c:pt>
                      <c:pt idx="1111">
                        <c:v>27.333333333333332</c:v>
                      </c:pt>
                      <c:pt idx="1112">
                        <c:v>27.116666666666671</c:v>
                      </c:pt>
                      <c:pt idx="1113">
                        <c:v>26.75</c:v>
                      </c:pt>
                      <c:pt idx="1114">
                        <c:v>26.666666666666668</c:v>
                      </c:pt>
                      <c:pt idx="1115">
                        <c:v>26.55</c:v>
                      </c:pt>
                      <c:pt idx="1116">
                        <c:v>26.450000000000003</c:v>
                      </c:pt>
                      <c:pt idx="1117">
                        <c:v>26.383333333333336</c:v>
                      </c:pt>
                      <c:pt idx="1118">
                        <c:v>26.316666666666666</c:v>
                      </c:pt>
                      <c:pt idx="1119">
                        <c:v>26.483333333333334</c:v>
                      </c:pt>
                      <c:pt idx="1120">
                        <c:v>26.450000000000003</c:v>
                      </c:pt>
                      <c:pt idx="1121">
                        <c:v>26.266666666666666</c:v>
                      </c:pt>
                      <c:pt idx="1122">
                        <c:v>26.083333333333332</c:v>
                      </c:pt>
                      <c:pt idx="1123">
                        <c:v>25.850000000000005</c:v>
                      </c:pt>
                      <c:pt idx="1124">
                        <c:v>25.649999999999995</c:v>
                      </c:pt>
                      <c:pt idx="1125">
                        <c:v>25.766666666666666</c:v>
                      </c:pt>
                      <c:pt idx="1126">
                        <c:v>26.150000000000002</c:v>
                      </c:pt>
                      <c:pt idx="1127">
                        <c:v>26.483333333333334</c:v>
                      </c:pt>
                      <c:pt idx="1128">
                        <c:v>26.866666666666664</c:v>
                      </c:pt>
                      <c:pt idx="1129">
                        <c:v>27.016666666666666</c:v>
                      </c:pt>
                      <c:pt idx="1130">
                        <c:v>26.933333333333337</c:v>
                      </c:pt>
                      <c:pt idx="1131">
                        <c:v>26.883333333333336</c:v>
                      </c:pt>
                      <c:pt idx="1132">
                        <c:v>26.950000000000003</c:v>
                      </c:pt>
                      <c:pt idx="1133">
                        <c:v>27.216666666666665</c:v>
                      </c:pt>
                      <c:pt idx="1134">
                        <c:v>27.716666666666669</c:v>
                      </c:pt>
                      <c:pt idx="1135">
                        <c:v>27.833333333333332</c:v>
                      </c:pt>
                      <c:pt idx="1136">
                        <c:v>27.616666666666664</c:v>
                      </c:pt>
                      <c:pt idx="1137">
                        <c:v>27.566666666666666</c:v>
                      </c:pt>
                      <c:pt idx="1138">
                        <c:v>27.7</c:v>
                      </c:pt>
                      <c:pt idx="1139">
                        <c:v>27.649999999999995</c:v>
                      </c:pt>
                      <c:pt idx="1140">
                        <c:v>27.533333333333331</c:v>
                      </c:pt>
                      <c:pt idx="1141">
                        <c:v>27.5</c:v>
                      </c:pt>
                      <c:pt idx="1142">
                        <c:v>27.400000000000002</c:v>
                      </c:pt>
                      <c:pt idx="1143">
                        <c:v>27.400000000000002</c:v>
                      </c:pt>
                      <c:pt idx="1144">
                        <c:v>27.366666666666671</c:v>
                      </c:pt>
                      <c:pt idx="1145">
                        <c:v>27.166666666666668</c:v>
                      </c:pt>
                      <c:pt idx="1146">
                        <c:v>26.900000000000002</c:v>
                      </c:pt>
                      <c:pt idx="1147">
                        <c:v>26.733333333333331</c:v>
                      </c:pt>
                      <c:pt idx="1148">
                        <c:v>26.599999999999998</c:v>
                      </c:pt>
                      <c:pt idx="1149">
                        <c:v>26.933333333333334</c:v>
                      </c:pt>
                      <c:pt idx="1150">
                        <c:v>27.333333333333332</c:v>
                      </c:pt>
                      <c:pt idx="1151">
                        <c:v>27.466666666666669</c:v>
                      </c:pt>
                      <c:pt idx="1152">
                        <c:v>27.650000000000002</c:v>
                      </c:pt>
                      <c:pt idx="1153">
                        <c:v>28.116666666666664</c:v>
                      </c:pt>
                      <c:pt idx="1154">
                        <c:v>27.783333333333331</c:v>
                      </c:pt>
                      <c:pt idx="1155">
                        <c:v>27.7</c:v>
                      </c:pt>
                      <c:pt idx="1156">
                        <c:v>27.75</c:v>
                      </c:pt>
                      <c:pt idx="1157">
                        <c:v>27.966666666666669</c:v>
                      </c:pt>
                      <c:pt idx="1158">
                        <c:v>27.999999999999996</c:v>
                      </c:pt>
                      <c:pt idx="1159">
                        <c:v>28.433333333333334</c:v>
                      </c:pt>
                      <c:pt idx="1160">
                        <c:v>28.316666666666663</c:v>
                      </c:pt>
                      <c:pt idx="1161">
                        <c:v>28.083333333333332</c:v>
                      </c:pt>
                      <c:pt idx="1162">
                        <c:v>28.45</c:v>
                      </c:pt>
                      <c:pt idx="1163">
                        <c:v>28.266666666666666</c:v>
                      </c:pt>
                      <c:pt idx="1164">
                        <c:v>27.633333333333329</c:v>
                      </c:pt>
                      <c:pt idx="1165">
                        <c:v>27.5</c:v>
                      </c:pt>
                      <c:pt idx="1166">
                        <c:v>27.5</c:v>
                      </c:pt>
                      <c:pt idx="1167">
                        <c:v>27.383333333333336</c:v>
                      </c:pt>
                      <c:pt idx="1168">
                        <c:v>27.25</c:v>
                      </c:pt>
                      <c:pt idx="1169">
                        <c:v>27.2</c:v>
                      </c:pt>
                      <c:pt idx="1170">
                        <c:v>27.45</c:v>
                      </c:pt>
                      <c:pt idx="1171">
                        <c:v>27.583333333333332</c:v>
                      </c:pt>
                      <c:pt idx="1172">
                        <c:v>27.516666666666666</c:v>
                      </c:pt>
                      <c:pt idx="1173">
                        <c:v>27.666666666666668</c:v>
                      </c:pt>
                      <c:pt idx="1174">
                        <c:v>28.033333333333331</c:v>
                      </c:pt>
                      <c:pt idx="1175">
                        <c:v>28.2</c:v>
                      </c:pt>
                      <c:pt idx="1176">
                        <c:v>28.216666666666669</c:v>
                      </c:pt>
                      <c:pt idx="1177">
                        <c:v>28.333333333333332</c:v>
                      </c:pt>
                      <c:pt idx="1178">
                        <c:v>28.533333333333335</c:v>
                      </c:pt>
                      <c:pt idx="1179">
                        <c:v>28.233333333333331</c:v>
                      </c:pt>
                      <c:pt idx="1180">
                        <c:v>28.183333333333334</c:v>
                      </c:pt>
                      <c:pt idx="1181">
                        <c:v>28.316666666666666</c:v>
                      </c:pt>
                      <c:pt idx="1182">
                        <c:v>28.566666666666663</c:v>
                      </c:pt>
                      <c:pt idx="1183">
                        <c:v>28.599999999999998</c:v>
                      </c:pt>
                      <c:pt idx="1184">
                        <c:v>28.599999999999998</c:v>
                      </c:pt>
                      <c:pt idx="1185">
                        <c:v>28.466666666666669</c:v>
                      </c:pt>
                      <c:pt idx="1186">
                        <c:v>28.466666666666669</c:v>
                      </c:pt>
                      <c:pt idx="1187">
                        <c:v>28.216666666666665</c:v>
                      </c:pt>
                      <c:pt idx="1188">
                        <c:v>27.966666666666669</c:v>
                      </c:pt>
                      <c:pt idx="1189">
                        <c:v>27.816666666666666</c:v>
                      </c:pt>
                      <c:pt idx="1190">
                        <c:v>27.733333333333334</c:v>
                      </c:pt>
                      <c:pt idx="1191">
                        <c:v>27.649999999999995</c:v>
                      </c:pt>
                      <c:pt idx="1192">
                        <c:v>27.516666666666666</c:v>
                      </c:pt>
                      <c:pt idx="1193">
                        <c:v>27.283333333333331</c:v>
                      </c:pt>
                      <c:pt idx="1194">
                        <c:v>27.149999999999995</c:v>
                      </c:pt>
                      <c:pt idx="1195">
                        <c:v>27.149999999999995</c:v>
                      </c:pt>
                      <c:pt idx="1196">
                        <c:v>27.116666666666664</c:v>
                      </c:pt>
                      <c:pt idx="1197">
                        <c:v>27.183333333333334</c:v>
                      </c:pt>
                      <c:pt idx="1198">
                        <c:v>27.099999999999998</c:v>
                      </c:pt>
                      <c:pt idx="1199">
                        <c:v>27.200000000000003</c:v>
                      </c:pt>
                      <c:pt idx="1200">
                        <c:v>27.433333333333334</c:v>
                      </c:pt>
                      <c:pt idx="1201">
                        <c:v>27.5</c:v>
                      </c:pt>
                      <c:pt idx="1202">
                        <c:v>27.649999999999995</c:v>
                      </c:pt>
                      <c:pt idx="1203">
                        <c:v>27.8</c:v>
                      </c:pt>
                      <c:pt idx="1204">
                        <c:v>27.883333333333336</c:v>
                      </c:pt>
                      <c:pt idx="1205">
                        <c:v>28</c:v>
                      </c:pt>
                      <c:pt idx="1206">
                        <c:v>28.016666666666666</c:v>
                      </c:pt>
                      <c:pt idx="1207">
                        <c:v>28.099999999999998</c:v>
                      </c:pt>
                      <c:pt idx="1208">
                        <c:v>28.116666666666664</c:v>
                      </c:pt>
                      <c:pt idx="1209">
                        <c:v>27.966666666666669</c:v>
                      </c:pt>
                      <c:pt idx="1210">
                        <c:v>27.716666666666665</c:v>
                      </c:pt>
                      <c:pt idx="1211">
                        <c:v>27.55</c:v>
                      </c:pt>
                      <c:pt idx="1212">
                        <c:v>27.366666666666664</c:v>
                      </c:pt>
                      <c:pt idx="1213">
                        <c:v>27.383333333333329</c:v>
                      </c:pt>
                      <c:pt idx="1214">
                        <c:v>27.299999999999997</c:v>
                      </c:pt>
                      <c:pt idx="1215">
                        <c:v>27.166666666666668</c:v>
                      </c:pt>
                      <c:pt idx="1216">
                        <c:v>26.933333333333337</c:v>
                      </c:pt>
                      <c:pt idx="1217">
                        <c:v>26.766666666666666</c:v>
                      </c:pt>
                      <c:pt idx="1218">
                        <c:v>26.616666666666664</c:v>
                      </c:pt>
                      <c:pt idx="1219">
                        <c:v>26.483333333333334</c:v>
                      </c:pt>
                      <c:pt idx="1220">
                        <c:v>26.283333333333331</c:v>
                      </c:pt>
                      <c:pt idx="1221">
                        <c:v>26.533333333333331</c:v>
                      </c:pt>
                      <c:pt idx="1222">
                        <c:v>27.116666666666664</c:v>
                      </c:pt>
                      <c:pt idx="1223">
                        <c:v>27.05</c:v>
                      </c:pt>
                      <c:pt idx="1224">
                        <c:v>27</c:v>
                      </c:pt>
                      <c:pt idx="1225">
                        <c:v>27.033333333333331</c:v>
                      </c:pt>
                      <c:pt idx="1226">
                        <c:v>27.133333333333329</c:v>
                      </c:pt>
                      <c:pt idx="1227">
                        <c:v>27.266666666666666</c:v>
                      </c:pt>
                      <c:pt idx="1228">
                        <c:v>27.416666666666668</c:v>
                      </c:pt>
                      <c:pt idx="1229">
                        <c:v>27.5</c:v>
                      </c:pt>
                      <c:pt idx="1230">
                        <c:v>27.616666666666671</c:v>
                      </c:pt>
                      <c:pt idx="1231">
                        <c:v>27.666666666666668</c:v>
                      </c:pt>
                      <c:pt idx="1232">
                        <c:v>27.749999999999996</c:v>
                      </c:pt>
                      <c:pt idx="1233">
                        <c:v>27.649999999999995</c:v>
                      </c:pt>
                      <c:pt idx="1234">
                        <c:v>27.566666666666666</c:v>
                      </c:pt>
                      <c:pt idx="1235">
                        <c:v>27.383333333333336</c:v>
                      </c:pt>
                      <c:pt idx="1236">
                        <c:v>27.349999999999998</c:v>
                      </c:pt>
                      <c:pt idx="1237">
                        <c:v>27.149999999999995</c:v>
                      </c:pt>
                      <c:pt idx="1238">
                        <c:v>27.066666666666666</c:v>
                      </c:pt>
                      <c:pt idx="1239">
                        <c:v>26.866666666666664</c:v>
                      </c:pt>
                      <c:pt idx="1240">
                        <c:v>26.5</c:v>
                      </c:pt>
                      <c:pt idx="1241">
                        <c:v>26.516666666666666</c:v>
                      </c:pt>
                      <c:pt idx="1242">
                        <c:v>26.266666666666666</c:v>
                      </c:pt>
                      <c:pt idx="1243">
                        <c:v>26</c:v>
                      </c:pt>
                      <c:pt idx="1244">
                        <c:v>25.766666666666669</c:v>
                      </c:pt>
                      <c:pt idx="1245">
                        <c:v>26.033333333333331</c:v>
                      </c:pt>
                      <c:pt idx="1246">
                        <c:v>26.599999999999998</c:v>
                      </c:pt>
                      <c:pt idx="1247">
                        <c:v>26.916666666666668</c:v>
                      </c:pt>
                      <c:pt idx="1248">
                        <c:v>27.116666666666664</c:v>
                      </c:pt>
                      <c:pt idx="1249">
                        <c:v>27.316666666666666</c:v>
                      </c:pt>
                      <c:pt idx="1250">
                        <c:v>27.433333333333337</c:v>
                      </c:pt>
                      <c:pt idx="1251">
                        <c:v>27.400000000000002</c:v>
                      </c:pt>
                      <c:pt idx="1252">
                        <c:v>27.466666666666669</c:v>
                      </c:pt>
                      <c:pt idx="1253">
                        <c:v>27.683333333333337</c:v>
                      </c:pt>
                      <c:pt idx="1254">
                        <c:v>28.133333333333329</c:v>
                      </c:pt>
                      <c:pt idx="1255">
                        <c:v>28.266666666666669</c:v>
                      </c:pt>
                      <c:pt idx="1256">
                        <c:v>28.116666666666671</c:v>
                      </c:pt>
                      <c:pt idx="1257">
                        <c:v>27.650000000000002</c:v>
                      </c:pt>
                      <c:pt idx="1258">
                        <c:v>27.566666666666666</c:v>
                      </c:pt>
                      <c:pt idx="1259">
                        <c:v>27.599999999999998</c:v>
                      </c:pt>
                      <c:pt idx="1260">
                        <c:v>27.399999999999995</c:v>
                      </c:pt>
                      <c:pt idx="1261">
                        <c:v>27.099999999999998</c:v>
                      </c:pt>
                      <c:pt idx="1262">
                        <c:v>26.849999999999998</c:v>
                      </c:pt>
                      <c:pt idx="1263">
                        <c:v>26.7</c:v>
                      </c:pt>
                      <c:pt idx="1264">
                        <c:v>26.599999999999998</c:v>
                      </c:pt>
                      <c:pt idx="1265">
                        <c:v>26.383333333333336</c:v>
                      </c:pt>
                      <c:pt idx="1266">
                        <c:v>25.566666666666666</c:v>
                      </c:pt>
                      <c:pt idx="1267">
                        <c:v>24.849999999999998</c:v>
                      </c:pt>
                      <c:pt idx="1268">
                        <c:v>24.466666666666669</c:v>
                      </c:pt>
                      <c:pt idx="1269">
                        <c:v>24.683333333333334</c:v>
                      </c:pt>
                      <c:pt idx="1270">
                        <c:v>25.383333333333329</c:v>
                      </c:pt>
                      <c:pt idx="1271">
                        <c:v>25.95</c:v>
                      </c:pt>
                      <c:pt idx="1272">
                        <c:v>26.116666666666664</c:v>
                      </c:pt>
                      <c:pt idx="1273">
                        <c:v>26.400000000000002</c:v>
                      </c:pt>
                      <c:pt idx="1274">
                        <c:v>26.366666666666664</c:v>
                      </c:pt>
                      <c:pt idx="1275">
                        <c:v>26.383333333333336</c:v>
                      </c:pt>
                      <c:pt idx="1276">
                        <c:v>26.650000000000002</c:v>
                      </c:pt>
                      <c:pt idx="1277">
                        <c:v>26.866666666666664</c:v>
                      </c:pt>
                      <c:pt idx="1278">
                        <c:v>27.666666666666661</c:v>
                      </c:pt>
                      <c:pt idx="1279">
                        <c:v>27.883333333333336</c:v>
                      </c:pt>
                      <c:pt idx="1280">
                        <c:v>27.55</c:v>
                      </c:pt>
                      <c:pt idx="1281">
                        <c:v>27.033333333333335</c:v>
                      </c:pt>
                      <c:pt idx="1282">
                        <c:v>26.799999999999997</c:v>
                      </c:pt>
                      <c:pt idx="1283">
                        <c:v>26.683333333333334</c:v>
                      </c:pt>
                      <c:pt idx="1284">
                        <c:v>26.533333333333331</c:v>
                      </c:pt>
                      <c:pt idx="1285">
                        <c:v>26.483333333333334</c:v>
                      </c:pt>
                      <c:pt idx="1286">
                        <c:v>26.466666666666669</c:v>
                      </c:pt>
                      <c:pt idx="1287">
                        <c:v>26.25</c:v>
                      </c:pt>
                      <c:pt idx="1288">
                        <c:v>25.916666666666671</c:v>
                      </c:pt>
                      <c:pt idx="1289">
                        <c:v>25.683333333333334</c:v>
                      </c:pt>
                      <c:pt idx="1290">
                        <c:v>25.533333333333331</c:v>
                      </c:pt>
                      <c:pt idx="1291">
                        <c:v>25.599999999999998</c:v>
                      </c:pt>
                      <c:pt idx="1292">
                        <c:v>25.599999999999998</c:v>
                      </c:pt>
                      <c:pt idx="1293">
                        <c:v>25.833333333333332</c:v>
                      </c:pt>
                      <c:pt idx="1294">
                        <c:v>26.316666666666666</c:v>
                      </c:pt>
                      <c:pt idx="1295">
                        <c:v>26.633333333333336</c:v>
                      </c:pt>
                      <c:pt idx="1296">
                        <c:v>26.833333333333332</c:v>
                      </c:pt>
                      <c:pt idx="1297">
                        <c:v>26.866666666666671</c:v>
                      </c:pt>
                      <c:pt idx="1298">
                        <c:v>26.400000000000002</c:v>
                      </c:pt>
                      <c:pt idx="1299">
                        <c:v>26.166666666666668</c:v>
                      </c:pt>
                      <c:pt idx="1300">
                        <c:v>26.2</c:v>
                      </c:pt>
                      <c:pt idx="1301">
                        <c:v>26.266666666666666</c:v>
                      </c:pt>
                      <c:pt idx="1302">
                        <c:v>26.733333333333334</c:v>
                      </c:pt>
                      <c:pt idx="1303">
                        <c:v>26.966666666666669</c:v>
                      </c:pt>
                      <c:pt idx="1304">
                        <c:v>27.066666666666663</c:v>
                      </c:pt>
                      <c:pt idx="1305">
                        <c:v>26.816666666666666</c:v>
                      </c:pt>
                      <c:pt idx="1306">
                        <c:v>26.299999999999997</c:v>
                      </c:pt>
                      <c:pt idx="1307">
                        <c:v>25.900000000000002</c:v>
                      </c:pt>
                      <c:pt idx="1308">
                        <c:v>25.783333333333331</c:v>
                      </c:pt>
                      <c:pt idx="1309">
                        <c:v>25.616666666666664</c:v>
                      </c:pt>
                      <c:pt idx="1310">
                        <c:v>25.150000000000002</c:v>
                      </c:pt>
                      <c:pt idx="1311">
                        <c:v>24.650000000000002</c:v>
                      </c:pt>
                      <c:pt idx="1312">
                        <c:v>24.483333333333334</c:v>
                      </c:pt>
                      <c:pt idx="1313">
                        <c:v>24.450000000000003</c:v>
                      </c:pt>
                      <c:pt idx="1314">
                        <c:v>24.466666666666669</c:v>
                      </c:pt>
                      <c:pt idx="1315">
                        <c:v>24.049999999999997</c:v>
                      </c:pt>
                      <c:pt idx="1316">
                        <c:v>23.616666666666664</c:v>
                      </c:pt>
                      <c:pt idx="1317">
                        <c:v>23.716666666666665</c:v>
                      </c:pt>
                      <c:pt idx="1318">
                        <c:v>24.183333333333337</c:v>
                      </c:pt>
                      <c:pt idx="1319">
                        <c:v>24.55</c:v>
                      </c:pt>
                      <c:pt idx="1320">
                        <c:v>24.466666666666665</c:v>
                      </c:pt>
                      <c:pt idx="1321">
                        <c:v>24.5</c:v>
                      </c:pt>
                      <c:pt idx="1322">
                        <c:v>24.433333333333334</c:v>
                      </c:pt>
                      <c:pt idx="1323">
                        <c:v>24.633333333333336</c:v>
                      </c:pt>
                      <c:pt idx="1324">
                        <c:v>24.849999999999998</c:v>
                      </c:pt>
                      <c:pt idx="1325">
                        <c:v>25.516666666666666</c:v>
                      </c:pt>
                      <c:pt idx="1326">
                        <c:v>25.683333333333337</c:v>
                      </c:pt>
                      <c:pt idx="1327">
                        <c:v>26.049999999999997</c:v>
                      </c:pt>
                      <c:pt idx="1328">
                        <c:v>26.133333333333329</c:v>
                      </c:pt>
                      <c:pt idx="1329">
                        <c:v>25.566666666666666</c:v>
                      </c:pt>
                      <c:pt idx="1330">
                        <c:v>25.083333333333332</c:v>
                      </c:pt>
                      <c:pt idx="1331">
                        <c:v>24.716666666666669</c:v>
                      </c:pt>
                      <c:pt idx="1332">
                        <c:v>24.466666666666669</c:v>
                      </c:pt>
                      <c:pt idx="1333">
                        <c:v>24.283333333333331</c:v>
                      </c:pt>
                      <c:pt idx="1334">
                        <c:v>23.933333333333337</c:v>
                      </c:pt>
                      <c:pt idx="1335">
                        <c:v>23.616666666666664</c:v>
                      </c:pt>
                      <c:pt idx="1336">
                        <c:v>23.450000000000003</c:v>
                      </c:pt>
                      <c:pt idx="1337">
                        <c:v>23.283333333333331</c:v>
                      </c:pt>
                      <c:pt idx="1338">
                        <c:v>23.083333333333332</c:v>
                      </c:pt>
                      <c:pt idx="1339">
                        <c:v>22.816666666666663</c:v>
                      </c:pt>
                      <c:pt idx="1340">
                        <c:v>22.633333333333329</c:v>
                      </c:pt>
                      <c:pt idx="1341">
                        <c:v>22.883333333333329</c:v>
                      </c:pt>
                      <c:pt idx="1342">
                        <c:v>23.466666666666669</c:v>
                      </c:pt>
                      <c:pt idx="1343">
                        <c:v>23.733333333333334</c:v>
                      </c:pt>
                      <c:pt idx="1344">
                        <c:v>24.166666666666668</c:v>
                      </c:pt>
                      <c:pt idx="1345">
                        <c:v>24.333333333333332</c:v>
                      </c:pt>
                      <c:pt idx="1346">
                        <c:v>24.333333333333332</c:v>
                      </c:pt>
                      <c:pt idx="1347">
                        <c:v>24.233333333333334</c:v>
                      </c:pt>
                      <c:pt idx="1348">
                        <c:v>24.383333333333336</c:v>
                      </c:pt>
                      <c:pt idx="1349">
                        <c:v>24.666666666666668</c:v>
                      </c:pt>
                      <c:pt idx="1350">
                        <c:v>25.083333333333332</c:v>
                      </c:pt>
                      <c:pt idx="1351">
                        <c:v>25.383333333333336</c:v>
                      </c:pt>
                      <c:pt idx="1352">
                        <c:v>25.383333333333336</c:v>
                      </c:pt>
                      <c:pt idx="1353">
                        <c:v>25.116666666666664</c:v>
                      </c:pt>
                      <c:pt idx="1354">
                        <c:v>24.683333333333334</c:v>
                      </c:pt>
                      <c:pt idx="1355">
                        <c:v>24.150000000000002</c:v>
                      </c:pt>
                      <c:pt idx="1356">
                        <c:v>23.849999999999998</c:v>
                      </c:pt>
                      <c:pt idx="1357">
                        <c:v>23.583333333333332</c:v>
                      </c:pt>
                      <c:pt idx="1358">
                        <c:v>23.366666666666664</c:v>
                      </c:pt>
                      <c:pt idx="1359">
                        <c:v>23.149999999999995</c:v>
                      </c:pt>
                      <c:pt idx="1360">
                        <c:v>22.933333333333337</c:v>
                      </c:pt>
                      <c:pt idx="1361">
                        <c:v>22.783333333333331</c:v>
                      </c:pt>
                      <c:pt idx="1362">
                        <c:v>22.633333333333329</c:v>
                      </c:pt>
                      <c:pt idx="1363">
                        <c:v>22.400000000000002</c:v>
                      </c:pt>
                      <c:pt idx="1364">
                        <c:v>22.3</c:v>
                      </c:pt>
                      <c:pt idx="1365">
                        <c:v>22.466666666666665</c:v>
                      </c:pt>
                      <c:pt idx="1366">
                        <c:v>22.650000000000002</c:v>
                      </c:pt>
                      <c:pt idx="1367">
                        <c:v>22.883333333333336</c:v>
                      </c:pt>
                      <c:pt idx="1368">
                        <c:v>23.166666666666668</c:v>
                      </c:pt>
                      <c:pt idx="1369">
                        <c:v>23.416666666666668</c:v>
                      </c:pt>
                      <c:pt idx="1370">
                        <c:v>23.650000000000002</c:v>
                      </c:pt>
                      <c:pt idx="1371">
                        <c:v>23.866666666666664</c:v>
                      </c:pt>
                      <c:pt idx="1372">
                        <c:v>24.099999999999998</c:v>
                      </c:pt>
                      <c:pt idx="1373">
                        <c:v>24.150000000000002</c:v>
                      </c:pt>
                      <c:pt idx="1374">
                        <c:v>24.466666666666665</c:v>
                      </c:pt>
                      <c:pt idx="1375">
                        <c:v>24.466666666666669</c:v>
                      </c:pt>
                      <c:pt idx="1376">
                        <c:v>24.283333333333331</c:v>
                      </c:pt>
                      <c:pt idx="1377">
                        <c:v>24.216666666666669</c:v>
                      </c:pt>
                      <c:pt idx="1378">
                        <c:v>24.166666666666668</c:v>
                      </c:pt>
                      <c:pt idx="1379">
                        <c:v>24</c:v>
                      </c:pt>
                      <c:pt idx="1380">
                        <c:v>23.883333333333329</c:v>
                      </c:pt>
                      <c:pt idx="1381">
                        <c:v>23.55</c:v>
                      </c:pt>
                      <c:pt idx="1382">
                        <c:v>23.316666666666663</c:v>
                      </c:pt>
                      <c:pt idx="1383">
                        <c:v>23.099999999999998</c:v>
                      </c:pt>
                      <c:pt idx="1384">
                        <c:v>22.950000000000003</c:v>
                      </c:pt>
                      <c:pt idx="1385">
                        <c:v>22.7</c:v>
                      </c:pt>
                      <c:pt idx="1386">
                        <c:v>22.599999999999998</c:v>
                      </c:pt>
                      <c:pt idx="1387">
                        <c:v>22.5</c:v>
                      </c:pt>
                      <c:pt idx="1388">
                        <c:v>22.400000000000002</c:v>
                      </c:pt>
                      <c:pt idx="1389">
                        <c:v>22.649999999999995</c:v>
                      </c:pt>
                      <c:pt idx="1390">
                        <c:v>23.150000000000002</c:v>
                      </c:pt>
                      <c:pt idx="1391">
                        <c:v>23.149999999999995</c:v>
                      </c:pt>
                      <c:pt idx="1392">
                        <c:v>23.150000000000002</c:v>
                      </c:pt>
                      <c:pt idx="1393">
                        <c:v>23.283333333333331</c:v>
                      </c:pt>
                      <c:pt idx="1394">
                        <c:v>23.45</c:v>
                      </c:pt>
                      <c:pt idx="1395">
                        <c:v>23.583333333333332</c:v>
                      </c:pt>
                      <c:pt idx="1396">
                        <c:v>23.833333333333332</c:v>
                      </c:pt>
                      <c:pt idx="1397">
                        <c:v>24.016666666666666</c:v>
                      </c:pt>
                      <c:pt idx="1398">
                        <c:v>24.2</c:v>
                      </c:pt>
                      <c:pt idx="1399">
                        <c:v>24.350000000000005</c:v>
                      </c:pt>
                      <c:pt idx="1400">
                        <c:v>24.316666666666663</c:v>
                      </c:pt>
                      <c:pt idx="1401">
                        <c:v>24.133333333333336</c:v>
                      </c:pt>
                      <c:pt idx="1402">
                        <c:v>24.016666666666669</c:v>
                      </c:pt>
                      <c:pt idx="1403">
                        <c:v>23.733333333333334</c:v>
                      </c:pt>
                      <c:pt idx="1404">
                        <c:v>23.349999999999998</c:v>
                      </c:pt>
                      <c:pt idx="1405">
                        <c:v>23.133333333333329</c:v>
                      </c:pt>
                      <c:pt idx="1406">
                        <c:v>23.183333333333334</c:v>
                      </c:pt>
                      <c:pt idx="1407">
                        <c:v>22.900000000000002</c:v>
                      </c:pt>
                      <c:pt idx="1408">
                        <c:v>22.783333333333331</c:v>
                      </c:pt>
                      <c:pt idx="1409">
                        <c:v>22.599999999999998</c:v>
                      </c:pt>
                      <c:pt idx="1410">
                        <c:v>22.383333333333336</c:v>
                      </c:pt>
                      <c:pt idx="1411">
                        <c:v>22.116666666666664</c:v>
                      </c:pt>
                      <c:pt idx="1412">
                        <c:v>21.966666666666669</c:v>
                      </c:pt>
                      <c:pt idx="1413">
                        <c:v>22.316666666666666</c:v>
                      </c:pt>
                      <c:pt idx="1414">
                        <c:v>22.883333333333336</c:v>
                      </c:pt>
                      <c:pt idx="1415">
                        <c:v>23.233333333333334</c:v>
                      </c:pt>
                      <c:pt idx="1416">
                        <c:v>23.650000000000002</c:v>
                      </c:pt>
                      <c:pt idx="1417">
                        <c:v>24.099999999999998</c:v>
                      </c:pt>
                      <c:pt idx="1418">
                        <c:v>24.183333333333334</c:v>
                      </c:pt>
                      <c:pt idx="1419">
                        <c:v>24.133333333333329</c:v>
                      </c:pt>
                      <c:pt idx="1420">
                        <c:v>24.233333333333334</c:v>
                      </c:pt>
                      <c:pt idx="1421">
                        <c:v>24.433333333333334</c:v>
                      </c:pt>
                      <c:pt idx="1422">
                        <c:v>25.016666666666666</c:v>
                      </c:pt>
                      <c:pt idx="1423">
                        <c:v>25.383333333333336</c:v>
                      </c:pt>
                      <c:pt idx="1424">
                        <c:v>25.066666666666666</c:v>
                      </c:pt>
                      <c:pt idx="1425">
                        <c:v>24.75</c:v>
                      </c:pt>
                      <c:pt idx="1426">
                        <c:v>24.516666666666666</c:v>
                      </c:pt>
                      <c:pt idx="1427">
                        <c:v>24.333333333333332</c:v>
                      </c:pt>
                      <c:pt idx="1428">
                        <c:v>24.116666666666671</c:v>
                      </c:pt>
                      <c:pt idx="1429">
                        <c:v>23.683333333333334</c:v>
                      </c:pt>
                      <c:pt idx="1430">
                        <c:v>23.433333333333337</c:v>
                      </c:pt>
                      <c:pt idx="1431">
                        <c:v>23.150000000000002</c:v>
                      </c:pt>
                      <c:pt idx="1432">
                        <c:v>22.933333333333337</c:v>
                      </c:pt>
                      <c:pt idx="1433">
                        <c:v>22.7</c:v>
                      </c:pt>
                      <c:pt idx="1434">
                        <c:v>22.516666666666666</c:v>
                      </c:pt>
                      <c:pt idx="1435">
                        <c:v>22.283333333333331</c:v>
                      </c:pt>
                      <c:pt idx="1436">
                        <c:v>22.083333333333332</c:v>
                      </c:pt>
                      <c:pt idx="1437">
                        <c:v>22.299999999999997</c:v>
                      </c:pt>
                      <c:pt idx="1438">
                        <c:v>22.883333333333336</c:v>
                      </c:pt>
                      <c:pt idx="1439">
                        <c:v>23.116666666666671</c:v>
                      </c:pt>
                      <c:pt idx="1440">
                        <c:v>23.299999999999997</c:v>
                      </c:pt>
                      <c:pt idx="1441">
                        <c:v>23.200000000000003</c:v>
                      </c:pt>
                      <c:pt idx="1442">
                        <c:v>23.349999999999998</c:v>
                      </c:pt>
                      <c:pt idx="1443">
                        <c:v>23.666666666666668</c:v>
                      </c:pt>
                      <c:pt idx="1444">
                        <c:v>23.849999999999998</c:v>
                      </c:pt>
                      <c:pt idx="1445">
                        <c:v>24.266666666666666</c:v>
                      </c:pt>
                      <c:pt idx="1446">
                        <c:v>24.916666666666668</c:v>
                      </c:pt>
                      <c:pt idx="1447">
                        <c:v>25.016666666666666</c:v>
                      </c:pt>
                      <c:pt idx="1448">
                        <c:v>24.950000000000003</c:v>
                      </c:pt>
                      <c:pt idx="1449">
                        <c:v>24.733333333333334</c:v>
                      </c:pt>
                      <c:pt idx="1450">
                        <c:v>24.366666666666664</c:v>
                      </c:pt>
                      <c:pt idx="1451">
                        <c:v>24.25</c:v>
                      </c:pt>
                      <c:pt idx="1452">
                        <c:v>24.3</c:v>
                      </c:pt>
                      <c:pt idx="1453">
                        <c:v>24.366666666666671</c:v>
                      </c:pt>
                      <c:pt idx="1454">
                        <c:v>24.400000000000002</c:v>
                      </c:pt>
                      <c:pt idx="1455">
                        <c:v>24.400000000000002</c:v>
                      </c:pt>
                      <c:pt idx="1456">
                        <c:v>24.5</c:v>
                      </c:pt>
                      <c:pt idx="1457">
                        <c:v>24.316666666666666</c:v>
                      </c:pt>
                      <c:pt idx="1458">
                        <c:v>23.966666666666669</c:v>
                      </c:pt>
                      <c:pt idx="1459">
                        <c:v>23.666666666666668</c:v>
                      </c:pt>
                      <c:pt idx="1460">
                        <c:v>23.5</c:v>
                      </c:pt>
                      <c:pt idx="1461">
                        <c:v>23.433333333333337</c:v>
                      </c:pt>
                      <c:pt idx="1462">
                        <c:v>23.466666666666669</c:v>
                      </c:pt>
                      <c:pt idx="1463">
                        <c:v>23.666666666666668</c:v>
                      </c:pt>
                      <c:pt idx="1464">
                        <c:v>23.816666666666666</c:v>
                      </c:pt>
                      <c:pt idx="1465">
                        <c:v>24.166666666666668</c:v>
                      </c:pt>
                      <c:pt idx="1466">
                        <c:v>24.549999999999997</c:v>
                      </c:pt>
                      <c:pt idx="1467">
                        <c:v>24.849999999999998</c:v>
                      </c:pt>
                      <c:pt idx="1468">
                        <c:v>25.150000000000002</c:v>
                      </c:pt>
                      <c:pt idx="1469">
                        <c:v>25.333333333333332</c:v>
                      </c:pt>
                      <c:pt idx="1470">
                        <c:v>25.483333333333334</c:v>
                      </c:pt>
                      <c:pt idx="1471">
                        <c:v>25.583333333333332</c:v>
                      </c:pt>
                      <c:pt idx="1472">
                        <c:v>25.516666666666666</c:v>
                      </c:pt>
                      <c:pt idx="1473">
                        <c:v>25.299999999999997</c:v>
                      </c:pt>
                      <c:pt idx="1474">
                        <c:v>25.116666666666664</c:v>
                      </c:pt>
                      <c:pt idx="1475">
                        <c:v>25.033333333333335</c:v>
                      </c:pt>
                      <c:pt idx="1476">
                        <c:v>24.75</c:v>
                      </c:pt>
                      <c:pt idx="1477">
                        <c:v>24.483333333333334</c:v>
                      </c:pt>
                      <c:pt idx="1478">
                        <c:v>24.2</c:v>
                      </c:pt>
                      <c:pt idx="1479">
                        <c:v>24.016666666666666</c:v>
                      </c:pt>
                      <c:pt idx="1480">
                        <c:v>23.883333333333336</c:v>
                      </c:pt>
                      <c:pt idx="1481">
                        <c:v>23.766666666666666</c:v>
                      </c:pt>
                      <c:pt idx="1482">
                        <c:v>23.649999999999995</c:v>
                      </c:pt>
                      <c:pt idx="1483">
                        <c:v>23.599999999999998</c:v>
                      </c:pt>
                      <c:pt idx="1484">
                        <c:v>23.516666666666666</c:v>
                      </c:pt>
                      <c:pt idx="1485">
                        <c:v>23.700000000000003</c:v>
                      </c:pt>
                      <c:pt idx="1486">
                        <c:v>24.083333333333332</c:v>
                      </c:pt>
                      <c:pt idx="1487">
                        <c:v>24.733333333333334</c:v>
                      </c:pt>
                      <c:pt idx="1488">
                        <c:v>25.099999999999998</c:v>
                      </c:pt>
                      <c:pt idx="1489">
                        <c:v>25.3</c:v>
                      </c:pt>
                      <c:pt idx="1490">
                        <c:v>25.05</c:v>
                      </c:pt>
                      <c:pt idx="1491">
                        <c:v>25.133333333333336</c:v>
                      </c:pt>
                      <c:pt idx="1492">
                        <c:v>25.216666666666669</c:v>
                      </c:pt>
                      <c:pt idx="1493">
                        <c:v>25.600000000000005</c:v>
                      </c:pt>
                      <c:pt idx="1494">
                        <c:v>27.150000000000002</c:v>
                      </c:pt>
                      <c:pt idx="1495">
                        <c:v>26.850000000000005</c:v>
                      </c:pt>
                      <c:pt idx="1496">
                        <c:v>26.900000000000002</c:v>
                      </c:pt>
                      <c:pt idx="1497">
                        <c:v>26.550000000000008</c:v>
                      </c:pt>
                      <c:pt idx="1498">
                        <c:v>26.066666666666666</c:v>
                      </c:pt>
                      <c:pt idx="1499">
                        <c:v>25.566666666666666</c:v>
                      </c:pt>
                      <c:pt idx="1500">
                        <c:v>25.2</c:v>
                      </c:pt>
                      <c:pt idx="1501">
                        <c:v>24.933333333333337</c:v>
                      </c:pt>
                      <c:pt idx="1502">
                        <c:v>24.716666666666669</c:v>
                      </c:pt>
                      <c:pt idx="1503">
                        <c:v>24.516666666666669</c:v>
                      </c:pt>
                      <c:pt idx="1504">
                        <c:v>24.266666666666666</c:v>
                      </c:pt>
                      <c:pt idx="1505">
                        <c:v>24.116666666666664</c:v>
                      </c:pt>
                      <c:pt idx="1506">
                        <c:v>24.033333333333331</c:v>
                      </c:pt>
                      <c:pt idx="1507">
                        <c:v>24</c:v>
                      </c:pt>
                      <c:pt idx="1508">
                        <c:v>24</c:v>
                      </c:pt>
                      <c:pt idx="1509">
                        <c:v>24.25</c:v>
                      </c:pt>
                      <c:pt idx="1510">
                        <c:v>24.8</c:v>
                      </c:pt>
                      <c:pt idx="1511">
                        <c:v>24.766666666666666</c:v>
                      </c:pt>
                      <c:pt idx="1512">
                        <c:v>25.183333333333334</c:v>
                      </c:pt>
                      <c:pt idx="1513">
                        <c:v>25.266666666666666</c:v>
                      </c:pt>
                      <c:pt idx="1514">
                        <c:v>25.033333333333331</c:v>
                      </c:pt>
                      <c:pt idx="1515">
                        <c:v>25</c:v>
                      </c:pt>
                      <c:pt idx="1516">
                        <c:v>25.066666666666663</c:v>
                      </c:pt>
                      <c:pt idx="1517">
                        <c:v>25.233333333333334</c:v>
                      </c:pt>
                      <c:pt idx="1518">
                        <c:v>25.799999999999997</c:v>
                      </c:pt>
                      <c:pt idx="1519">
                        <c:v>26.016666666666666</c:v>
                      </c:pt>
                      <c:pt idx="1520">
                        <c:v>25.899999999999995</c:v>
                      </c:pt>
                      <c:pt idx="1521">
                        <c:v>25.416666666666671</c:v>
                      </c:pt>
                      <c:pt idx="1522">
                        <c:v>25.200000000000003</c:v>
                      </c:pt>
                      <c:pt idx="1523">
                        <c:v>25.033333333333331</c:v>
                      </c:pt>
                      <c:pt idx="1524">
                        <c:v>24.883333333333329</c:v>
                      </c:pt>
                      <c:pt idx="1525">
                        <c:v>24.650000000000002</c:v>
                      </c:pt>
                      <c:pt idx="1526">
                        <c:v>24.416666666666668</c:v>
                      </c:pt>
                      <c:pt idx="1527">
                        <c:v>24.266666666666666</c:v>
                      </c:pt>
                      <c:pt idx="1528">
                        <c:v>24.183333333333334</c:v>
                      </c:pt>
                      <c:pt idx="1529">
                        <c:v>24.05</c:v>
                      </c:pt>
                      <c:pt idx="1530">
                        <c:v>23.966666666666669</c:v>
                      </c:pt>
                      <c:pt idx="1531">
                        <c:v>23.733333333333334</c:v>
                      </c:pt>
                      <c:pt idx="1532">
                        <c:v>23.683333333333334</c:v>
                      </c:pt>
                      <c:pt idx="1533">
                        <c:v>23.8</c:v>
                      </c:pt>
                      <c:pt idx="1534">
                        <c:v>24</c:v>
                      </c:pt>
                      <c:pt idx="1535">
                        <c:v>24.166666666666668</c:v>
                      </c:pt>
                      <c:pt idx="1536">
                        <c:v>24.3</c:v>
                      </c:pt>
                      <c:pt idx="1537">
                        <c:v>24.583333333333332</c:v>
                      </c:pt>
                      <c:pt idx="1538">
                        <c:v>24.816666666666666</c:v>
                      </c:pt>
                      <c:pt idx="1539">
                        <c:v>25.083333333333332</c:v>
                      </c:pt>
                      <c:pt idx="1540">
                        <c:v>25.2</c:v>
                      </c:pt>
                      <c:pt idx="1541">
                        <c:v>25.266666666666666</c:v>
                      </c:pt>
                      <c:pt idx="1542">
                        <c:v>25.316666666666666</c:v>
                      </c:pt>
                      <c:pt idx="1543">
                        <c:v>25.400000000000002</c:v>
                      </c:pt>
                      <c:pt idx="1544">
                        <c:v>25.400000000000002</c:v>
                      </c:pt>
                      <c:pt idx="1545">
                        <c:v>25.383333333333336</c:v>
                      </c:pt>
                      <c:pt idx="1546">
                        <c:v>25.266666666666666</c:v>
                      </c:pt>
                      <c:pt idx="1547">
                        <c:v>25.083333333333332</c:v>
                      </c:pt>
                      <c:pt idx="1548">
                        <c:v>24.883333333333329</c:v>
                      </c:pt>
                      <c:pt idx="1549">
                        <c:v>24.716666666666669</c:v>
                      </c:pt>
                      <c:pt idx="1550">
                        <c:v>24.599999999999998</c:v>
                      </c:pt>
                      <c:pt idx="1551">
                        <c:v>24.416666666666671</c:v>
                      </c:pt>
                      <c:pt idx="1552">
                        <c:v>24.233333333333334</c:v>
                      </c:pt>
                      <c:pt idx="1553">
                        <c:v>24.099999999999998</c:v>
                      </c:pt>
                      <c:pt idx="1554">
                        <c:v>23.866666666666664</c:v>
                      </c:pt>
                      <c:pt idx="1555">
                        <c:v>23.716666666666669</c:v>
                      </c:pt>
                      <c:pt idx="1556">
                        <c:v>23.650000000000002</c:v>
                      </c:pt>
                      <c:pt idx="1557">
                        <c:v>23.899999999999995</c:v>
                      </c:pt>
                      <c:pt idx="1558">
                        <c:v>24.516666666666666</c:v>
                      </c:pt>
                      <c:pt idx="1559">
                        <c:v>24.833333333333332</c:v>
                      </c:pt>
                      <c:pt idx="1560">
                        <c:v>25.066666666666663</c:v>
                      </c:pt>
                      <c:pt idx="1561">
                        <c:v>24.866666666666664</c:v>
                      </c:pt>
                      <c:pt idx="1562">
                        <c:v>24.883333333333336</c:v>
                      </c:pt>
                      <c:pt idx="1563">
                        <c:v>24.983333333333334</c:v>
                      </c:pt>
                      <c:pt idx="1564">
                        <c:v>25.150000000000002</c:v>
                      </c:pt>
                      <c:pt idx="1565">
                        <c:v>25.333333333333332</c:v>
                      </c:pt>
                      <c:pt idx="1566">
                        <c:v>25.483333333333334</c:v>
                      </c:pt>
                      <c:pt idx="1567">
                        <c:v>25.749999999999996</c:v>
                      </c:pt>
                      <c:pt idx="1568">
                        <c:v>25.633333333333329</c:v>
                      </c:pt>
                      <c:pt idx="1569">
                        <c:v>25.5</c:v>
                      </c:pt>
                      <c:pt idx="1570">
                        <c:v>25.333333333333332</c:v>
                      </c:pt>
                      <c:pt idx="1571">
                        <c:v>25.25</c:v>
                      </c:pt>
                      <c:pt idx="1572">
                        <c:v>25.033333333333335</c:v>
                      </c:pt>
                      <c:pt idx="1573">
                        <c:v>24.849999999999998</c:v>
                      </c:pt>
                      <c:pt idx="1574">
                        <c:v>24.783333333333331</c:v>
                      </c:pt>
                      <c:pt idx="1575">
                        <c:v>24.7</c:v>
                      </c:pt>
                      <c:pt idx="1576">
                        <c:v>24.649999999999995</c:v>
                      </c:pt>
                      <c:pt idx="1577">
                        <c:v>24.7</c:v>
                      </c:pt>
                      <c:pt idx="1578">
                        <c:v>24.599999999999998</c:v>
                      </c:pt>
                      <c:pt idx="1579">
                        <c:v>24.349999999999998</c:v>
                      </c:pt>
                      <c:pt idx="1580">
                        <c:v>24.183333333333334</c:v>
                      </c:pt>
                      <c:pt idx="1581">
                        <c:v>24.466666666666665</c:v>
                      </c:pt>
                      <c:pt idx="1582">
                        <c:v>25</c:v>
                      </c:pt>
                      <c:pt idx="1583">
                        <c:v>25.166666666666671</c:v>
                      </c:pt>
                      <c:pt idx="1584">
                        <c:v>25.416666666666668</c:v>
                      </c:pt>
                      <c:pt idx="1585">
                        <c:v>25.75</c:v>
                      </c:pt>
                      <c:pt idx="1586">
                        <c:v>25.733333333333334</c:v>
                      </c:pt>
                      <c:pt idx="1587">
                        <c:v>25.783333333333335</c:v>
                      </c:pt>
                      <c:pt idx="1588">
                        <c:v>26.099999999999998</c:v>
                      </c:pt>
                      <c:pt idx="1589">
                        <c:v>26.299999999999997</c:v>
                      </c:pt>
                      <c:pt idx="1590">
                        <c:v>27</c:v>
                      </c:pt>
                      <c:pt idx="1591">
                        <c:v>27.016666666666666</c:v>
                      </c:pt>
                      <c:pt idx="1592">
                        <c:v>26.666666666666668</c:v>
                      </c:pt>
                      <c:pt idx="1593">
                        <c:v>26.433333333333337</c:v>
                      </c:pt>
                      <c:pt idx="1594">
                        <c:v>26.2</c:v>
                      </c:pt>
                      <c:pt idx="1595">
                        <c:v>26.033333333333331</c:v>
                      </c:pt>
                      <c:pt idx="1596">
                        <c:v>26.033333333333331</c:v>
                      </c:pt>
                      <c:pt idx="1597">
                        <c:v>26.099999999999998</c:v>
                      </c:pt>
                      <c:pt idx="1598">
                        <c:v>26.099999999999998</c:v>
                      </c:pt>
                      <c:pt idx="1599">
                        <c:v>26.116666666666664</c:v>
                      </c:pt>
                      <c:pt idx="1600">
                        <c:v>26.099999999999998</c:v>
                      </c:pt>
                      <c:pt idx="1601">
                        <c:v>26</c:v>
                      </c:pt>
                      <c:pt idx="1602">
                        <c:v>26.100000000000005</c:v>
                      </c:pt>
                      <c:pt idx="1603">
                        <c:v>25.8</c:v>
                      </c:pt>
                      <c:pt idx="1604">
                        <c:v>25.766666666666666</c:v>
                      </c:pt>
                      <c:pt idx="1605">
                        <c:v>25.966666666666669</c:v>
                      </c:pt>
                      <c:pt idx="1606">
                        <c:v>26.633333333333336</c:v>
                      </c:pt>
                      <c:pt idx="1607">
                        <c:v>26.916666666666668</c:v>
                      </c:pt>
                      <c:pt idx="1608">
                        <c:v>26.966666666666669</c:v>
                      </c:pt>
                      <c:pt idx="1609">
                        <c:v>26.916666666666668</c:v>
                      </c:pt>
                      <c:pt idx="1610">
                        <c:v>26.733333333333334</c:v>
                      </c:pt>
                      <c:pt idx="1611">
                        <c:v>26.316666666666666</c:v>
                      </c:pt>
                      <c:pt idx="1612">
                        <c:v>26.3</c:v>
                      </c:pt>
                      <c:pt idx="1613">
                        <c:v>26.383333333333329</c:v>
                      </c:pt>
                      <c:pt idx="1614">
                        <c:v>26.816666666666666</c:v>
                      </c:pt>
                      <c:pt idx="1615">
                        <c:v>27</c:v>
                      </c:pt>
                      <c:pt idx="1616">
                        <c:v>26.883333333333336</c:v>
                      </c:pt>
                      <c:pt idx="1617">
                        <c:v>26.8</c:v>
                      </c:pt>
                      <c:pt idx="1618">
                        <c:v>26.350000000000005</c:v>
                      </c:pt>
                      <c:pt idx="1619">
                        <c:v>25.716666666666669</c:v>
                      </c:pt>
                      <c:pt idx="1620">
                        <c:v>25.316666666666666</c:v>
                      </c:pt>
                      <c:pt idx="1621">
                        <c:v>25</c:v>
                      </c:pt>
                      <c:pt idx="1622">
                        <c:v>24.7</c:v>
                      </c:pt>
                      <c:pt idx="1623">
                        <c:v>24.416666666666671</c:v>
                      </c:pt>
                      <c:pt idx="1624">
                        <c:v>24.099999999999998</c:v>
                      </c:pt>
                      <c:pt idx="1625">
                        <c:v>23.966666666666669</c:v>
                      </c:pt>
                      <c:pt idx="1626">
                        <c:v>23.799999999999997</c:v>
                      </c:pt>
                      <c:pt idx="1627">
                        <c:v>23.566666666666666</c:v>
                      </c:pt>
                      <c:pt idx="1628">
                        <c:v>23.549999999999997</c:v>
                      </c:pt>
                      <c:pt idx="1629">
                        <c:v>23.933333333333334</c:v>
                      </c:pt>
                      <c:pt idx="1630">
                        <c:v>24.45</c:v>
                      </c:pt>
                      <c:pt idx="1631">
                        <c:v>24.766666666666666</c:v>
                      </c:pt>
                      <c:pt idx="1632">
                        <c:v>25.133333333333336</c:v>
                      </c:pt>
                      <c:pt idx="1633">
                        <c:v>25.45</c:v>
                      </c:pt>
                      <c:pt idx="1634">
                        <c:v>25.483333333333334</c:v>
                      </c:pt>
                      <c:pt idx="1635">
                        <c:v>25.3</c:v>
                      </c:pt>
                      <c:pt idx="1636">
                        <c:v>25.383333333333336</c:v>
                      </c:pt>
                      <c:pt idx="1637">
                        <c:v>25.599999999999998</c:v>
                      </c:pt>
                      <c:pt idx="1638">
                        <c:v>26.049999999999997</c:v>
                      </c:pt>
                      <c:pt idx="1639">
                        <c:v>26.316666666666666</c:v>
                      </c:pt>
                      <c:pt idx="1640">
                        <c:v>26.266666666666666</c:v>
                      </c:pt>
                      <c:pt idx="1641">
                        <c:v>26.116666666666664</c:v>
                      </c:pt>
                      <c:pt idx="1642">
                        <c:v>25.933333333333334</c:v>
                      </c:pt>
                      <c:pt idx="1643">
                        <c:v>25.433333333333334</c:v>
                      </c:pt>
                      <c:pt idx="1644">
                        <c:v>25.166666666666668</c:v>
                      </c:pt>
                      <c:pt idx="1645">
                        <c:v>25</c:v>
                      </c:pt>
                      <c:pt idx="1646">
                        <c:v>24.816666666666666</c:v>
                      </c:pt>
                      <c:pt idx="1647">
                        <c:v>24.933333333333334</c:v>
                      </c:pt>
                      <c:pt idx="1648">
                        <c:v>24.900000000000002</c:v>
                      </c:pt>
                      <c:pt idx="1649">
                        <c:v>24.666666666666668</c:v>
                      </c:pt>
                      <c:pt idx="1650">
                        <c:v>24.466666666666669</c:v>
                      </c:pt>
                      <c:pt idx="1651">
                        <c:v>24.266666666666666</c:v>
                      </c:pt>
                      <c:pt idx="1652">
                        <c:v>24.2</c:v>
                      </c:pt>
                      <c:pt idx="1653">
                        <c:v>24.383333333333329</c:v>
                      </c:pt>
                      <c:pt idx="1654">
                        <c:v>25.033333333333335</c:v>
                      </c:pt>
                      <c:pt idx="1655">
                        <c:v>25.349999999999998</c:v>
                      </c:pt>
                      <c:pt idx="1656">
                        <c:v>25.8</c:v>
                      </c:pt>
                      <c:pt idx="1657">
                        <c:v>25.983333333333334</c:v>
                      </c:pt>
                      <c:pt idx="1658">
                        <c:v>25.916666666666668</c:v>
                      </c:pt>
                      <c:pt idx="1659">
                        <c:v>25.599999999999998</c:v>
                      </c:pt>
                      <c:pt idx="1660">
                        <c:v>25.599999999999998</c:v>
                      </c:pt>
                      <c:pt idx="1661">
                        <c:v>25.650000000000002</c:v>
                      </c:pt>
                      <c:pt idx="1662">
                        <c:v>25.983333333333334</c:v>
                      </c:pt>
                      <c:pt idx="1663">
                        <c:v>26</c:v>
                      </c:pt>
                      <c:pt idx="1664">
                        <c:v>26</c:v>
                      </c:pt>
                      <c:pt idx="1665">
                        <c:v>25.883333333333336</c:v>
                      </c:pt>
                      <c:pt idx="1666">
                        <c:v>25.7</c:v>
                      </c:pt>
                      <c:pt idx="1667">
                        <c:v>25.483333333333334</c:v>
                      </c:pt>
                      <c:pt idx="1668">
                        <c:v>25.316666666666663</c:v>
                      </c:pt>
                      <c:pt idx="1669">
                        <c:v>25.083333333333332</c:v>
                      </c:pt>
                      <c:pt idx="1670">
                        <c:v>24.916666666666671</c:v>
                      </c:pt>
                      <c:pt idx="1671">
                        <c:v>24.8</c:v>
                      </c:pt>
                      <c:pt idx="1672">
                        <c:v>24.716666666666669</c:v>
                      </c:pt>
                      <c:pt idx="1673">
                        <c:v>24.633333333333329</c:v>
                      </c:pt>
                      <c:pt idx="1674">
                        <c:v>24.5</c:v>
                      </c:pt>
                      <c:pt idx="1675">
                        <c:v>24.416666666666671</c:v>
                      </c:pt>
                      <c:pt idx="1676">
                        <c:v>24.3</c:v>
                      </c:pt>
                      <c:pt idx="1677">
                        <c:v>24.516666666666666</c:v>
                      </c:pt>
                      <c:pt idx="1678">
                        <c:v>25.083333333333332</c:v>
                      </c:pt>
                      <c:pt idx="1679">
                        <c:v>25.5</c:v>
                      </c:pt>
                      <c:pt idx="1680">
                        <c:v>25.8</c:v>
                      </c:pt>
                      <c:pt idx="1681">
                        <c:v>26</c:v>
                      </c:pt>
                      <c:pt idx="1682">
                        <c:v>25.900000000000002</c:v>
                      </c:pt>
                      <c:pt idx="1683">
                        <c:v>25.716666666666665</c:v>
                      </c:pt>
                      <c:pt idx="1684">
                        <c:v>25.766666666666669</c:v>
                      </c:pt>
                      <c:pt idx="1685">
                        <c:v>26.116666666666664</c:v>
                      </c:pt>
                      <c:pt idx="1686">
                        <c:v>26.533333333333331</c:v>
                      </c:pt>
                      <c:pt idx="1687">
                        <c:v>26.5</c:v>
                      </c:pt>
                    </c:numCache>
                  </c:numRef>
                </c:yVal>
                <c:smooth val="0"/>
                <c:extLst xmlns:c15="http://schemas.microsoft.com/office/drawing/2012/chart">
                  <c:ext xmlns:c16="http://schemas.microsoft.com/office/drawing/2014/chart" uri="{C3380CC4-5D6E-409C-BE32-E72D297353CC}">
                    <c16:uniqueId val="{00000007-A31C-4E98-B9F8-B095EA40672E}"/>
                  </c:ext>
                </c:extLst>
              </c15:ser>
            </c15:filteredScatterSeries>
            <c15:filteredScatterSeries>
              <c15:ser>
                <c:idx val="8"/>
                <c:order val="8"/>
                <c:tx>
                  <c:strRef>
                    <c:extLst xmlns:c15="http://schemas.microsoft.com/office/drawing/2012/chart">
                      <c:ext xmlns:c15="http://schemas.microsoft.com/office/drawing/2012/chart" uri="{02D57815-91ED-43cb-92C2-25804820EDAC}">
                        <c15:formulaRef>
                          <c15:sqref>Sheet1!$J$5</c15:sqref>
                        </c15:formulaRef>
                      </c:ext>
                    </c:extLst>
                    <c:strCache>
                      <c:ptCount val="1"/>
                      <c:pt idx="0">
                        <c:v>Air-conditioning Unit</c:v>
                      </c:pt>
                    </c:strCache>
                  </c:strRef>
                </c:tx>
                <c:spPr>
                  <a:ln w="19050" cap="rnd">
                    <a:noFill/>
                    <a:round/>
                  </a:ln>
                  <a:effectLst/>
                </c:spPr>
                <c:marker>
                  <c:symbol val="circle"/>
                  <c:size val="5"/>
                  <c:spPr>
                    <a:solidFill>
                      <a:schemeClr val="accent3">
                        <a:lumMod val="60000"/>
                      </a:schemeClr>
                    </a:solidFill>
                    <a:ln w="9525">
                      <a:solidFill>
                        <a:schemeClr val="accent3">
                          <a:lumMod val="60000"/>
                        </a:schemeClr>
                      </a:solidFill>
                    </a:ln>
                    <a:effectLst/>
                  </c:spPr>
                </c:marker>
                <c:xVal>
                  <c:numRef>
                    <c:extLst xmlns:c15="http://schemas.microsoft.com/office/drawing/2012/chart">
                      <c:ext xmlns:c15="http://schemas.microsoft.com/office/drawing/2012/chart" uri="{02D57815-91ED-43cb-92C2-25804820EDAC}">
                        <c15:formulaRef>
                          <c15:sqref>Sheet1!$A$6:$A$1693</c15:sqref>
                        </c15:formulaRef>
                      </c:ext>
                    </c:extLst>
                    <c:numCache>
                      <c:formatCode>m/d/yyyy\ h:mm</c:formatCode>
                      <c:ptCount val="1688"/>
                      <c:pt idx="0">
                        <c:v>43272.41667633102</c:v>
                      </c:pt>
                      <c:pt idx="1">
                        <c:v>43272.458343055558</c:v>
                      </c:pt>
                      <c:pt idx="2">
                        <c:v>43272.500009780095</c:v>
                      </c:pt>
                      <c:pt idx="3">
                        <c:v>43272.541676504632</c:v>
                      </c:pt>
                      <c:pt idx="4">
                        <c:v>43272.583343229169</c:v>
                      </c:pt>
                      <c:pt idx="5">
                        <c:v>43272.625009953706</c:v>
                      </c:pt>
                      <c:pt idx="6">
                        <c:v>43272.666676678244</c:v>
                      </c:pt>
                      <c:pt idx="7">
                        <c:v>43272.708343402781</c:v>
                      </c:pt>
                      <c:pt idx="8">
                        <c:v>43272.750010127318</c:v>
                      </c:pt>
                      <c:pt idx="9">
                        <c:v>43272.791676851855</c:v>
                      </c:pt>
                      <c:pt idx="10">
                        <c:v>43272.833343576393</c:v>
                      </c:pt>
                      <c:pt idx="11">
                        <c:v>43272.875010300922</c:v>
                      </c:pt>
                      <c:pt idx="12">
                        <c:v>43272.91667702546</c:v>
                      </c:pt>
                      <c:pt idx="13">
                        <c:v>43272.958343749997</c:v>
                      </c:pt>
                      <c:pt idx="14">
                        <c:v>43273.000010474534</c:v>
                      </c:pt>
                      <c:pt idx="15">
                        <c:v>43273.041677199071</c:v>
                      </c:pt>
                      <c:pt idx="16">
                        <c:v>43273.083343923608</c:v>
                      </c:pt>
                      <c:pt idx="17">
                        <c:v>43273.125010648146</c:v>
                      </c:pt>
                      <c:pt idx="18">
                        <c:v>43273.166677372683</c:v>
                      </c:pt>
                      <c:pt idx="19">
                        <c:v>43273.20834409722</c:v>
                      </c:pt>
                      <c:pt idx="20">
                        <c:v>43273.250010821757</c:v>
                      </c:pt>
                      <c:pt idx="21">
                        <c:v>43273.291677546295</c:v>
                      </c:pt>
                      <c:pt idx="22">
                        <c:v>43273.333344270832</c:v>
                      </c:pt>
                      <c:pt idx="23">
                        <c:v>43273.375010995369</c:v>
                      </c:pt>
                      <c:pt idx="24">
                        <c:v>43273.416677719906</c:v>
                      </c:pt>
                      <c:pt idx="25">
                        <c:v>43273.458344444443</c:v>
                      </c:pt>
                      <c:pt idx="26">
                        <c:v>43273.500011168981</c:v>
                      </c:pt>
                      <c:pt idx="27">
                        <c:v>43273.541677893518</c:v>
                      </c:pt>
                      <c:pt idx="28">
                        <c:v>43273.583344618055</c:v>
                      </c:pt>
                      <c:pt idx="29">
                        <c:v>43273.625011342592</c:v>
                      </c:pt>
                      <c:pt idx="30">
                        <c:v>43273.666678067129</c:v>
                      </c:pt>
                      <c:pt idx="31">
                        <c:v>43273.708344791667</c:v>
                      </c:pt>
                      <c:pt idx="32">
                        <c:v>43273.750011516204</c:v>
                      </c:pt>
                      <c:pt idx="33">
                        <c:v>43273.791678240741</c:v>
                      </c:pt>
                      <c:pt idx="34">
                        <c:v>43273.833344965278</c:v>
                      </c:pt>
                      <c:pt idx="35">
                        <c:v>43273.875011689815</c:v>
                      </c:pt>
                      <c:pt idx="36">
                        <c:v>43273.916678414353</c:v>
                      </c:pt>
                      <c:pt idx="37">
                        <c:v>43273.95834513889</c:v>
                      </c:pt>
                      <c:pt idx="38">
                        <c:v>43274.000011863427</c:v>
                      </c:pt>
                      <c:pt idx="39">
                        <c:v>43274.041678587964</c:v>
                      </c:pt>
                      <c:pt idx="40">
                        <c:v>43274.083345312501</c:v>
                      </c:pt>
                      <c:pt idx="41">
                        <c:v>43274.125012037039</c:v>
                      </c:pt>
                      <c:pt idx="42">
                        <c:v>43274.166678761576</c:v>
                      </c:pt>
                      <c:pt idx="43">
                        <c:v>43274.208345486113</c:v>
                      </c:pt>
                      <c:pt idx="44">
                        <c:v>43274.25001221065</c:v>
                      </c:pt>
                      <c:pt idx="45">
                        <c:v>43274.291678935188</c:v>
                      </c:pt>
                      <c:pt idx="46">
                        <c:v>43274.333345659725</c:v>
                      </c:pt>
                      <c:pt idx="47">
                        <c:v>43274.375012384262</c:v>
                      </c:pt>
                      <c:pt idx="48">
                        <c:v>43274.416679108799</c:v>
                      </c:pt>
                      <c:pt idx="49">
                        <c:v>43274.458345833336</c:v>
                      </c:pt>
                      <c:pt idx="50">
                        <c:v>43274.500012557874</c:v>
                      </c:pt>
                      <c:pt idx="51">
                        <c:v>43274.541679282411</c:v>
                      </c:pt>
                      <c:pt idx="52">
                        <c:v>43274.583346006948</c:v>
                      </c:pt>
                      <c:pt idx="53">
                        <c:v>43274.625012731478</c:v>
                      </c:pt>
                      <c:pt idx="54">
                        <c:v>43274.666679456015</c:v>
                      </c:pt>
                      <c:pt idx="55">
                        <c:v>43274.708346180552</c:v>
                      </c:pt>
                      <c:pt idx="56">
                        <c:v>43274.75001290509</c:v>
                      </c:pt>
                      <c:pt idx="57">
                        <c:v>43274.791679629627</c:v>
                      </c:pt>
                      <c:pt idx="58">
                        <c:v>43274.833346354164</c:v>
                      </c:pt>
                      <c:pt idx="59">
                        <c:v>43274.875013078701</c:v>
                      </c:pt>
                      <c:pt idx="60">
                        <c:v>43274.916679803238</c:v>
                      </c:pt>
                      <c:pt idx="61">
                        <c:v>43274.958346527776</c:v>
                      </c:pt>
                      <c:pt idx="62">
                        <c:v>43275.000013252313</c:v>
                      </c:pt>
                      <c:pt idx="63">
                        <c:v>43275.04167997685</c:v>
                      </c:pt>
                      <c:pt idx="64">
                        <c:v>43275.083346701387</c:v>
                      </c:pt>
                      <c:pt idx="65">
                        <c:v>43275.125013425924</c:v>
                      </c:pt>
                      <c:pt idx="66">
                        <c:v>43275.166680150462</c:v>
                      </c:pt>
                      <c:pt idx="67">
                        <c:v>43275.208346874999</c:v>
                      </c:pt>
                      <c:pt idx="68">
                        <c:v>43275.250013599536</c:v>
                      </c:pt>
                      <c:pt idx="69">
                        <c:v>43275.291680324073</c:v>
                      </c:pt>
                      <c:pt idx="70">
                        <c:v>43275.33334704861</c:v>
                      </c:pt>
                      <c:pt idx="71">
                        <c:v>43275.375013773148</c:v>
                      </c:pt>
                      <c:pt idx="72">
                        <c:v>43275.416680497685</c:v>
                      </c:pt>
                      <c:pt idx="73">
                        <c:v>43275.458347222222</c:v>
                      </c:pt>
                      <c:pt idx="74">
                        <c:v>43275.500013946759</c:v>
                      </c:pt>
                      <c:pt idx="75">
                        <c:v>43275.541680671296</c:v>
                      </c:pt>
                      <c:pt idx="76">
                        <c:v>43275.583347395834</c:v>
                      </c:pt>
                      <c:pt idx="77">
                        <c:v>43275.625014120371</c:v>
                      </c:pt>
                      <c:pt idx="78">
                        <c:v>43275.666680844908</c:v>
                      </c:pt>
                      <c:pt idx="79">
                        <c:v>43275.708347569445</c:v>
                      </c:pt>
                      <c:pt idx="80">
                        <c:v>43275.750014293983</c:v>
                      </c:pt>
                      <c:pt idx="81">
                        <c:v>43275.79168101852</c:v>
                      </c:pt>
                      <c:pt idx="82">
                        <c:v>43275.833347743057</c:v>
                      </c:pt>
                      <c:pt idx="83">
                        <c:v>43275.875014467594</c:v>
                      </c:pt>
                      <c:pt idx="84">
                        <c:v>43275.916681192131</c:v>
                      </c:pt>
                      <c:pt idx="85">
                        <c:v>43275.958347916669</c:v>
                      </c:pt>
                      <c:pt idx="86">
                        <c:v>43276.000014641206</c:v>
                      </c:pt>
                      <c:pt idx="87">
                        <c:v>43276.041681365743</c:v>
                      </c:pt>
                      <c:pt idx="88">
                        <c:v>43276.08334809028</c:v>
                      </c:pt>
                      <c:pt idx="89">
                        <c:v>43276.125014814817</c:v>
                      </c:pt>
                      <c:pt idx="90">
                        <c:v>43276.166681539355</c:v>
                      </c:pt>
                      <c:pt idx="91">
                        <c:v>43276.208348263892</c:v>
                      </c:pt>
                      <c:pt idx="92">
                        <c:v>43276.250014988429</c:v>
                      </c:pt>
                      <c:pt idx="93">
                        <c:v>43276.291681712966</c:v>
                      </c:pt>
                      <c:pt idx="94">
                        <c:v>43276.333348437503</c:v>
                      </c:pt>
                      <c:pt idx="95">
                        <c:v>43276.375015162041</c:v>
                      </c:pt>
                      <c:pt idx="96">
                        <c:v>43276.416681886571</c:v>
                      </c:pt>
                      <c:pt idx="97">
                        <c:v>43276.458348611108</c:v>
                      </c:pt>
                      <c:pt idx="98">
                        <c:v>43276.500015335645</c:v>
                      </c:pt>
                      <c:pt idx="99">
                        <c:v>43276.541682060182</c:v>
                      </c:pt>
                      <c:pt idx="100">
                        <c:v>43276.583348784719</c:v>
                      </c:pt>
                      <c:pt idx="101">
                        <c:v>43276.625015509257</c:v>
                      </c:pt>
                      <c:pt idx="102">
                        <c:v>43276.666682233794</c:v>
                      </c:pt>
                      <c:pt idx="103">
                        <c:v>43276.708348958331</c:v>
                      </c:pt>
                      <c:pt idx="104">
                        <c:v>43276.750015682868</c:v>
                      </c:pt>
                      <c:pt idx="105">
                        <c:v>43276.791682407405</c:v>
                      </c:pt>
                      <c:pt idx="106">
                        <c:v>43276.833349131943</c:v>
                      </c:pt>
                      <c:pt idx="107">
                        <c:v>43276.87501585648</c:v>
                      </c:pt>
                      <c:pt idx="108">
                        <c:v>43276.916682581017</c:v>
                      </c:pt>
                      <c:pt idx="109">
                        <c:v>43276.958349305554</c:v>
                      </c:pt>
                      <c:pt idx="110">
                        <c:v>43277.000016030092</c:v>
                      </c:pt>
                      <c:pt idx="111">
                        <c:v>43277.041682754629</c:v>
                      </c:pt>
                      <c:pt idx="112">
                        <c:v>43277.083349479166</c:v>
                      </c:pt>
                      <c:pt idx="113">
                        <c:v>43277.125016203703</c:v>
                      </c:pt>
                      <c:pt idx="114">
                        <c:v>43277.16668292824</c:v>
                      </c:pt>
                      <c:pt idx="115">
                        <c:v>43277.208349652778</c:v>
                      </c:pt>
                      <c:pt idx="116">
                        <c:v>43277.250016377315</c:v>
                      </c:pt>
                      <c:pt idx="117">
                        <c:v>43277.291683101852</c:v>
                      </c:pt>
                      <c:pt idx="118">
                        <c:v>43277.333349826389</c:v>
                      </c:pt>
                      <c:pt idx="119">
                        <c:v>43277.375016550926</c:v>
                      </c:pt>
                      <c:pt idx="120">
                        <c:v>43277.416683275464</c:v>
                      </c:pt>
                      <c:pt idx="121">
                        <c:v>43277.458350000001</c:v>
                      </c:pt>
                      <c:pt idx="122">
                        <c:v>43277.500016724538</c:v>
                      </c:pt>
                      <c:pt idx="123">
                        <c:v>43277.541683449075</c:v>
                      </c:pt>
                      <c:pt idx="124">
                        <c:v>43277.583350173612</c:v>
                      </c:pt>
                      <c:pt idx="125">
                        <c:v>43277.62501689815</c:v>
                      </c:pt>
                      <c:pt idx="126">
                        <c:v>43277.666683622687</c:v>
                      </c:pt>
                      <c:pt idx="127">
                        <c:v>43277.708350347224</c:v>
                      </c:pt>
                      <c:pt idx="128">
                        <c:v>43277.750017071761</c:v>
                      </c:pt>
                      <c:pt idx="129">
                        <c:v>43277.791683796298</c:v>
                      </c:pt>
                      <c:pt idx="130">
                        <c:v>43277.833350520836</c:v>
                      </c:pt>
                      <c:pt idx="131">
                        <c:v>43277.875017245373</c:v>
                      </c:pt>
                      <c:pt idx="132">
                        <c:v>43277.91668396991</c:v>
                      </c:pt>
                      <c:pt idx="133">
                        <c:v>43277.958350694447</c:v>
                      </c:pt>
                      <c:pt idx="134">
                        <c:v>43278.000017418984</c:v>
                      </c:pt>
                      <c:pt idx="135">
                        <c:v>43278.041684143522</c:v>
                      </c:pt>
                      <c:pt idx="136">
                        <c:v>43278.083350868059</c:v>
                      </c:pt>
                      <c:pt idx="137">
                        <c:v>43278.125017592596</c:v>
                      </c:pt>
                      <c:pt idx="138">
                        <c:v>43278.166684317126</c:v>
                      </c:pt>
                      <c:pt idx="139">
                        <c:v>43278.208351041663</c:v>
                      </c:pt>
                      <c:pt idx="140">
                        <c:v>43278.2500177662</c:v>
                      </c:pt>
                      <c:pt idx="141">
                        <c:v>43278.291684490738</c:v>
                      </c:pt>
                      <c:pt idx="142">
                        <c:v>43278.333351215275</c:v>
                      </c:pt>
                      <c:pt idx="143">
                        <c:v>43278.375017939812</c:v>
                      </c:pt>
                      <c:pt idx="144">
                        <c:v>43278.416684664349</c:v>
                      </c:pt>
                      <c:pt idx="145">
                        <c:v>43278.458351388887</c:v>
                      </c:pt>
                      <c:pt idx="146">
                        <c:v>43278.500018113424</c:v>
                      </c:pt>
                      <c:pt idx="147">
                        <c:v>43278.541684837961</c:v>
                      </c:pt>
                      <c:pt idx="148">
                        <c:v>43278.583351562498</c:v>
                      </c:pt>
                      <c:pt idx="149">
                        <c:v>43278.625018287035</c:v>
                      </c:pt>
                      <c:pt idx="150">
                        <c:v>43278.666685011573</c:v>
                      </c:pt>
                      <c:pt idx="151">
                        <c:v>43278.70835173611</c:v>
                      </c:pt>
                      <c:pt idx="152">
                        <c:v>43278.750018460647</c:v>
                      </c:pt>
                      <c:pt idx="153">
                        <c:v>43278.791685185184</c:v>
                      </c:pt>
                      <c:pt idx="154">
                        <c:v>43278.833351909721</c:v>
                      </c:pt>
                      <c:pt idx="155">
                        <c:v>43278.875018634259</c:v>
                      </c:pt>
                      <c:pt idx="156">
                        <c:v>43278.916685358796</c:v>
                      </c:pt>
                      <c:pt idx="157">
                        <c:v>43278.958352083333</c:v>
                      </c:pt>
                      <c:pt idx="158">
                        <c:v>43279.00001880787</c:v>
                      </c:pt>
                      <c:pt idx="159">
                        <c:v>43279.041685532407</c:v>
                      </c:pt>
                      <c:pt idx="160">
                        <c:v>43279.083352256945</c:v>
                      </c:pt>
                      <c:pt idx="161">
                        <c:v>43279.125018981482</c:v>
                      </c:pt>
                      <c:pt idx="162">
                        <c:v>43279.166685706019</c:v>
                      </c:pt>
                      <c:pt idx="163">
                        <c:v>43279.208352430556</c:v>
                      </c:pt>
                      <c:pt idx="164">
                        <c:v>43279.250019155093</c:v>
                      </c:pt>
                      <c:pt idx="165">
                        <c:v>43279.291685879631</c:v>
                      </c:pt>
                      <c:pt idx="166">
                        <c:v>43279.333352604168</c:v>
                      </c:pt>
                      <c:pt idx="167">
                        <c:v>43279.375019328705</c:v>
                      </c:pt>
                      <c:pt idx="168">
                        <c:v>43279.416686053242</c:v>
                      </c:pt>
                      <c:pt idx="169">
                        <c:v>43279.45835277778</c:v>
                      </c:pt>
                      <c:pt idx="170">
                        <c:v>43279.500019502317</c:v>
                      </c:pt>
                      <c:pt idx="171">
                        <c:v>43279.541686226854</c:v>
                      </c:pt>
                      <c:pt idx="172">
                        <c:v>43279.583352951391</c:v>
                      </c:pt>
                      <c:pt idx="173">
                        <c:v>43279.625019675928</c:v>
                      </c:pt>
                      <c:pt idx="174">
                        <c:v>43279.666686400466</c:v>
                      </c:pt>
                      <c:pt idx="175">
                        <c:v>43279.708353125003</c:v>
                      </c:pt>
                      <c:pt idx="176">
                        <c:v>43279.75001984954</c:v>
                      </c:pt>
                      <c:pt idx="177">
                        <c:v>43279.791686574077</c:v>
                      </c:pt>
                      <c:pt idx="178">
                        <c:v>43279.833353298614</c:v>
                      </c:pt>
                      <c:pt idx="179">
                        <c:v>43279.875020023152</c:v>
                      </c:pt>
                      <c:pt idx="180">
                        <c:v>43279.916686747689</c:v>
                      </c:pt>
                      <c:pt idx="181">
                        <c:v>43279.958353472219</c:v>
                      </c:pt>
                      <c:pt idx="182">
                        <c:v>43280.000020196756</c:v>
                      </c:pt>
                      <c:pt idx="183">
                        <c:v>43280.041686921293</c:v>
                      </c:pt>
                      <c:pt idx="184">
                        <c:v>43280.08335364583</c:v>
                      </c:pt>
                      <c:pt idx="185">
                        <c:v>43280.125020370368</c:v>
                      </c:pt>
                      <c:pt idx="186">
                        <c:v>43280.166687094905</c:v>
                      </c:pt>
                      <c:pt idx="187">
                        <c:v>43280.208353819442</c:v>
                      </c:pt>
                      <c:pt idx="188">
                        <c:v>43280.250020543979</c:v>
                      </c:pt>
                      <c:pt idx="189">
                        <c:v>43280.291687268516</c:v>
                      </c:pt>
                      <c:pt idx="190">
                        <c:v>43280.333353993054</c:v>
                      </c:pt>
                      <c:pt idx="191">
                        <c:v>43280.375020717591</c:v>
                      </c:pt>
                      <c:pt idx="192">
                        <c:v>43280.416687442128</c:v>
                      </c:pt>
                      <c:pt idx="193">
                        <c:v>43280.458354166665</c:v>
                      </c:pt>
                      <c:pt idx="194">
                        <c:v>43280.500020891202</c:v>
                      </c:pt>
                      <c:pt idx="195">
                        <c:v>43280.54168761574</c:v>
                      </c:pt>
                      <c:pt idx="196">
                        <c:v>43280.583354340277</c:v>
                      </c:pt>
                      <c:pt idx="197">
                        <c:v>43280.625021064814</c:v>
                      </c:pt>
                      <c:pt idx="198">
                        <c:v>43280.666687789351</c:v>
                      </c:pt>
                      <c:pt idx="199">
                        <c:v>43280.708354513888</c:v>
                      </c:pt>
                      <c:pt idx="200">
                        <c:v>43280.750021238426</c:v>
                      </c:pt>
                      <c:pt idx="201">
                        <c:v>43280.791687962963</c:v>
                      </c:pt>
                      <c:pt idx="202">
                        <c:v>43280.8333546875</c:v>
                      </c:pt>
                      <c:pt idx="203">
                        <c:v>43280.875021412037</c:v>
                      </c:pt>
                      <c:pt idx="204">
                        <c:v>43280.916688136575</c:v>
                      </c:pt>
                      <c:pt idx="205">
                        <c:v>43280.958354861112</c:v>
                      </c:pt>
                      <c:pt idx="206">
                        <c:v>43281.000021585649</c:v>
                      </c:pt>
                      <c:pt idx="207">
                        <c:v>43281.041688310186</c:v>
                      </c:pt>
                      <c:pt idx="208">
                        <c:v>43281.083355034723</c:v>
                      </c:pt>
                      <c:pt idx="209">
                        <c:v>43281.125021759261</c:v>
                      </c:pt>
                      <c:pt idx="210">
                        <c:v>43281.166688483798</c:v>
                      </c:pt>
                      <c:pt idx="211">
                        <c:v>43281.208355208335</c:v>
                      </c:pt>
                      <c:pt idx="212">
                        <c:v>43281.250021932872</c:v>
                      </c:pt>
                      <c:pt idx="213">
                        <c:v>43281.291688657409</c:v>
                      </c:pt>
                      <c:pt idx="214">
                        <c:v>43281.333355381947</c:v>
                      </c:pt>
                      <c:pt idx="215">
                        <c:v>43281.375022106484</c:v>
                      </c:pt>
                      <c:pt idx="216">
                        <c:v>43281.416688831021</c:v>
                      </c:pt>
                      <c:pt idx="217">
                        <c:v>43281.458355555558</c:v>
                      </c:pt>
                      <c:pt idx="218">
                        <c:v>43281.500022280095</c:v>
                      </c:pt>
                      <c:pt idx="219">
                        <c:v>43281.541689004633</c:v>
                      </c:pt>
                      <c:pt idx="220">
                        <c:v>43281.58335572917</c:v>
                      </c:pt>
                      <c:pt idx="221">
                        <c:v>43281.625022453707</c:v>
                      </c:pt>
                      <c:pt idx="222">
                        <c:v>43281.666689178244</c:v>
                      </c:pt>
                      <c:pt idx="223">
                        <c:v>43281.708355902774</c:v>
                      </c:pt>
                      <c:pt idx="224">
                        <c:v>43281.750022627311</c:v>
                      </c:pt>
                      <c:pt idx="225">
                        <c:v>43281.791689351849</c:v>
                      </c:pt>
                      <c:pt idx="226">
                        <c:v>43281.833356076386</c:v>
                      </c:pt>
                      <c:pt idx="227">
                        <c:v>43281.875022800923</c:v>
                      </c:pt>
                      <c:pt idx="228">
                        <c:v>43281.91668952546</c:v>
                      </c:pt>
                      <c:pt idx="229">
                        <c:v>43281.958356249997</c:v>
                      </c:pt>
                      <c:pt idx="230">
                        <c:v>43282.000022974535</c:v>
                      </c:pt>
                      <c:pt idx="231">
                        <c:v>43282.041689699072</c:v>
                      </c:pt>
                      <c:pt idx="232">
                        <c:v>43282.083356423609</c:v>
                      </c:pt>
                      <c:pt idx="233">
                        <c:v>43282.125023148146</c:v>
                      </c:pt>
                      <c:pt idx="234">
                        <c:v>43282.166689872683</c:v>
                      </c:pt>
                      <c:pt idx="235">
                        <c:v>43282.208356597221</c:v>
                      </c:pt>
                      <c:pt idx="236">
                        <c:v>43282.250023321758</c:v>
                      </c:pt>
                      <c:pt idx="237">
                        <c:v>43282.291690046295</c:v>
                      </c:pt>
                      <c:pt idx="238">
                        <c:v>43282.333356770832</c:v>
                      </c:pt>
                      <c:pt idx="239">
                        <c:v>43282.37502349537</c:v>
                      </c:pt>
                      <c:pt idx="240">
                        <c:v>43282.416690219907</c:v>
                      </c:pt>
                      <c:pt idx="241">
                        <c:v>43282.458356944444</c:v>
                      </c:pt>
                      <c:pt idx="242">
                        <c:v>43282.500023668981</c:v>
                      </c:pt>
                      <c:pt idx="243">
                        <c:v>43282.541690393518</c:v>
                      </c:pt>
                      <c:pt idx="244">
                        <c:v>43282.583357118056</c:v>
                      </c:pt>
                      <c:pt idx="245">
                        <c:v>43282.625023842593</c:v>
                      </c:pt>
                      <c:pt idx="246">
                        <c:v>43282.66669056713</c:v>
                      </c:pt>
                      <c:pt idx="247">
                        <c:v>43282.708357291667</c:v>
                      </c:pt>
                      <c:pt idx="248">
                        <c:v>43282.750024016204</c:v>
                      </c:pt>
                      <c:pt idx="249">
                        <c:v>43282.791690740742</c:v>
                      </c:pt>
                      <c:pt idx="250">
                        <c:v>43282.833357465279</c:v>
                      </c:pt>
                      <c:pt idx="251">
                        <c:v>43282.875024189816</c:v>
                      </c:pt>
                      <c:pt idx="252">
                        <c:v>43282.916690914353</c:v>
                      </c:pt>
                      <c:pt idx="253">
                        <c:v>43282.95835763889</c:v>
                      </c:pt>
                      <c:pt idx="254">
                        <c:v>43283.000024363428</c:v>
                      </c:pt>
                      <c:pt idx="255">
                        <c:v>43283.041691087965</c:v>
                      </c:pt>
                      <c:pt idx="256">
                        <c:v>43283.083357812502</c:v>
                      </c:pt>
                      <c:pt idx="257">
                        <c:v>43283.125024537039</c:v>
                      </c:pt>
                      <c:pt idx="258">
                        <c:v>43283.166691261576</c:v>
                      </c:pt>
                      <c:pt idx="259">
                        <c:v>43283.208357986114</c:v>
                      </c:pt>
                      <c:pt idx="260">
                        <c:v>43283.250024710651</c:v>
                      </c:pt>
                      <c:pt idx="261">
                        <c:v>43283.291691435188</c:v>
                      </c:pt>
                      <c:pt idx="262">
                        <c:v>43283.333358159725</c:v>
                      </c:pt>
                      <c:pt idx="263">
                        <c:v>43283.375024884263</c:v>
                      </c:pt>
                      <c:pt idx="264">
                        <c:v>43283.4166916088</c:v>
                      </c:pt>
                      <c:pt idx="265">
                        <c:v>43283.458358333337</c:v>
                      </c:pt>
                      <c:pt idx="266">
                        <c:v>43283.500025057867</c:v>
                      </c:pt>
                      <c:pt idx="267">
                        <c:v>43283.541691782404</c:v>
                      </c:pt>
                      <c:pt idx="268">
                        <c:v>43283.583358506941</c:v>
                      </c:pt>
                      <c:pt idx="269">
                        <c:v>43283.625025231479</c:v>
                      </c:pt>
                      <c:pt idx="270">
                        <c:v>43283.666691956016</c:v>
                      </c:pt>
                      <c:pt idx="271">
                        <c:v>43283.708358680553</c:v>
                      </c:pt>
                      <c:pt idx="272">
                        <c:v>43283.75002540509</c:v>
                      </c:pt>
                      <c:pt idx="273">
                        <c:v>43283.791692129627</c:v>
                      </c:pt>
                      <c:pt idx="274">
                        <c:v>43283.833358854165</c:v>
                      </c:pt>
                      <c:pt idx="275">
                        <c:v>43283.875025578702</c:v>
                      </c:pt>
                      <c:pt idx="276">
                        <c:v>43283.916692303239</c:v>
                      </c:pt>
                      <c:pt idx="277">
                        <c:v>43283.958359027776</c:v>
                      </c:pt>
                      <c:pt idx="278">
                        <c:v>43284.000025752313</c:v>
                      </c:pt>
                      <c:pt idx="279">
                        <c:v>43284.041692476851</c:v>
                      </c:pt>
                      <c:pt idx="280">
                        <c:v>43284.083359201388</c:v>
                      </c:pt>
                      <c:pt idx="281">
                        <c:v>43284.125025925925</c:v>
                      </c:pt>
                      <c:pt idx="282">
                        <c:v>43284.166692650462</c:v>
                      </c:pt>
                      <c:pt idx="283">
                        <c:v>43284.208359374999</c:v>
                      </c:pt>
                      <c:pt idx="284">
                        <c:v>43284.250026099537</c:v>
                      </c:pt>
                      <c:pt idx="285">
                        <c:v>43284.291692824074</c:v>
                      </c:pt>
                      <c:pt idx="286">
                        <c:v>43284.333359548611</c:v>
                      </c:pt>
                      <c:pt idx="287">
                        <c:v>43284.375026273148</c:v>
                      </c:pt>
                      <c:pt idx="288">
                        <c:v>43284.416692997685</c:v>
                      </c:pt>
                      <c:pt idx="289">
                        <c:v>43284.458359722223</c:v>
                      </c:pt>
                      <c:pt idx="290">
                        <c:v>43284.50002644676</c:v>
                      </c:pt>
                      <c:pt idx="291">
                        <c:v>43284.541693171297</c:v>
                      </c:pt>
                      <c:pt idx="292">
                        <c:v>43284.583359895834</c:v>
                      </c:pt>
                      <c:pt idx="293">
                        <c:v>43284.625026620372</c:v>
                      </c:pt>
                      <c:pt idx="294">
                        <c:v>43284.666693344909</c:v>
                      </c:pt>
                      <c:pt idx="295">
                        <c:v>43284.708360069446</c:v>
                      </c:pt>
                      <c:pt idx="296">
                        <c:v>43284.750026793983</c:v>
                      </c:pt>
                      <c:pt idx="297">
                        <c:v>43284.79169351852</c:v>
                      </c:pt>
                      <c:pt idx="298">
                        <c:v>43284.833360243058</c:v>
                      </c:pt>
                      <c:pt idx="299">
                        <c:v>43284.875026967595</c:v>
                      </c:pt>
                      <c:pt idx="300">
                        <c:v>43284.916693692132</c:v>
                      </c:pt>
                      <c:pt idx="301">
                        <c:v>43284.958360416669</c:v>
                      </c:pt>
                      <c:pt idx="302">
                        <c:v>43285.000027141206</c:v>
                      </c:pt>
                      <c:pt idx="303">
                        <c:v>43285.041693865744</c:v>
                      </c:pt>
                      <c:pt idx="304">
                        <c:v>43285.083360590281</c:v>
                      </c:pt>
                      <c:pt idx="305">
                        <c:v>43285.125027314818</c:v>
                      </c:pt>
                      <c:pt idx="306">
                        <c:v>43285.166694039355</c:v>
                      </c:pt>
                      <c:pt idx="307">
                        <c:v>43285.208360763892</c:v>
                      </c:pt>
                      <c:pt idx="308">
                        <c:v>43285.250027488422</c:v>
                      </c:pt>
                      <c:pt idx="309">
                        <c:v>43285.29169421296</c:v>
                      </c:pt>
                      <c:pt idx="310">
                        <c:v>43285.333360937497</c:v>
                      </c:pt>
                      <c:pt idx="311">
                        <c:v>43285.375027662034</c:v>
                      </c:pt>
                      <c:pt idx="312">
                        <c:v>43285.416694386571</c:v>
                      </c:pt>
                      <c:pt idx="313">
                        <c:v>43285.458361111108</c:v>
                      </c:pt>
                      <c:pt idx="314">
                        <c:v>43285.500027835646</c:v>
                      </c:pt>
                      <c:pt idx="315">
                        <c:v>43285.541694560183</c:v>
                      </c:pt>
                      <c:pt idx="316">
                        <c:v>43285.58336128472</c:v>
                      </c:pt>
                      <c:pt idx="317">
                        <c:v>43285.625028009257</c:v>
                      </c:pt>
                      <c:pt idx="318">
                        <c:v>43285.666694733794</c:v>
                      </c:pt>
                      <c:pt idx="319">
                        <c:v>43285.708361458332</c:v>
                      </c:pt>
                      <c:pt idx="320">
                        <c:v>43285.750028182869</c:v>
                      </c:pt>
                      <c:pt idx="321">
                        <c:v>43285.791694907406</c:v>
                      </c:pt>
                      <c:pt idx="322">
                        <c:v>43285.833361631943</c:v>
                      </c:pt>
                      <c:pt idx="323">
                        <c:v>43285.87502835648</c:v>
                      </c:pt>
                      <c:pt idx="324">
                        <c:v>43285.916695081018</c:v>
                      </c:pt>
                      <c:pt idx="325">
                        <c:v>43285.958361805555</c:v>
                      </c:pt>
                      <c:pt idx="326">
                        <c:v>43286.000028530092</c:v>
                      </c:pt>
                      <c:pt idx="327">
                        <c:v>43286.041695254629</c:v>
                      </c:pt>
                      <c:pt idx="328">
                        <c:v>43286.083361979167</c:v>
                      </c:pt>
                      <c:pt idx="329">
                        <c:v>43286.125028703704</c:v>
                      </c:pt>
                      <c:pt idx="330">
                        <c:v>43286.166695428241</c:v>
                      </c:pt>
                      <c:pt idx="331">
                        <c:v>43286.208362152778</c:v>
                      </c:pt>
                      <c:pt idx="332">
                        <c:v>43286.250028877315</c:v>
                      </c:pt>
                      <c:pt idx="333">
                        <c:v>43286.291695601853</c:v>
                      </c:pt>
                      <c:pt idx="334">
                        <c:v>43286.33336232639</c:v>
                      </c:pt>
                      <c:pt idx="335">
                        <c:v>43286.375029050927</c:v>
                      </c:pt>
                      <c:pt idx="336">
                        <c:v>43286.416695775464</c:v>
                      </c:pt>
                      <c:pt idx="337">
                        <c:v>43286.458362500001</c:v>
                      </c:pt>
                      <c:pt idx="338">
                        <c:v>43286.500029224539</c:v>
                      </c:pt>
                      <c:pt idx="339">
                        <c:v>43286.541695949076</c:v>
                      </c:pt>
                      <c:pt idx="340">
                        <c:v>43286.583362673613</c:v>
                      </c:pt>
                      <c:pt idx="341">
                        <c:v>43286.62502939815</c:v>
                      </c:pt>
                      <c:pt idx="342">
                        <c:v>43286.666696122687</c:v>
                      </c:pt>
                      <c:pt idx="343">
                        <c:v>43286.708362847225</c:v>
                      </c:pt>
                      <c:pt idx="344">
                        <c:v>43286.750029571762</c:v>
                      </c:pt>
                      <c:pt idx="345">
                        <c:v>43286.791696296299</c:v>
                      </c:pt>
                      <c:pt idx="346">
                        <c:v>43286.833363020836</c:v>
                      </c:pt>
                      <c:pt idx="347">
                        <c:v>43286.875029745373</c:v>
                      </c:pt>
                      <c:pt idx="348">
                        <c:v>43286.916696469911</c:v>
                      </c:pt>
                      <c:pt idx="349">
                        <c:v>43286.958363194448</c:v>
                      </c:pt>
                      <c:pt idx="350">
                        <c:v>43287.000029918985</c:v>
                      </c:pt>
                      <c:pt idx="351">
                        <c:v>43287.041696643515</c:v>
                      </c:pt>
                      <c:pt idx="352">
                        <c:v>43287.083363368052</c:v>
                      </c:pt>
                      <c:pt idx="353">
                        <c:v>43287.125030092589</c:v>
                      </c:pt>
                      <c:pt idx="354">
                        <c:v>43287.166696817127</c:v>
                      </c:pt>
                      <c:pt idx="355">
                        <c:v>43287.208363541664</c:v>
                      </c:pt>
                      <c:pt idx="356">
                        <c:v>43287.250030266201</c:v>
                      </c:pt>
                      <c:pt idx="357">
                        <c:v>43287.291696990738</c:v>
                      </c:pt>
                      <c:pt idx="358">
                        <c:v>43287.333363715275</c:v>
                      </c:pt>
                      <c:pt idx="359">
                        <c:v>43287.375030439813</c:v>
                      </c:pt>
                      <c:pt idx="360">
                        <c:v>43287.41669716435</c:v>
                      </c:pt>
                      <c:pt idx="361">
                        <c:v>43287.458363888887</c:v>
                      </c:pt>
                      <c:pt idx="362">
                        <c:v>43287.500030613424</c:v>
                      </c:pt>
                      <c:pt idx="363">
                        <c:v>43287.541697337962</c:v>
                      </c:pt>
                      <c:pt idx="364">
                        <c:v>43287.583364062499</c:v>
                      </c:pt>
                      <c:pt idx="365">
                        <c:v>43287.625030787036</c:v>
                      </c:pt>
                      <c:pt idx="366">
                        <c:v>43287.666697511573</c:v>
                      </c:pt>
                      <c:pt idx="367">
                        <c:v>43287.70836423611</c:v>
                      </c:pt>
                      <c:pt idx="368">
                        <c:v>43287.750030960648</c:v>
                      </c:pt>
                      <c:pt idx="369">
                        <c:v>43287.791697685185</c:v>
                      </c:pt>
                      <c:pt idx="370">
                        <c:v>43287.833364409722</c:v>
                      </c:pt>
                      <c:pt idx="371">
                        <c:v>43287.875031134259</c:v>
                      </c:pt>
                      <c:pt idx="372">
                        <c:v>43287.916697858796</c:v>
                      </c:pt>
                      <c:pt idx="373">
                        <c:v>43287.958364583334</c:v>
                      </c:pt>
                      <c:pt idx="374">
                        <c:v>43288.000031307871</c:v>
                      </c:pt>
                      <c:pt idx="375">
                        <c:v>43288.041698032408</c:v>
                      </c:pt>
                      <c:pt idx="376">
                        <c:v>43288.083364756945</c:v>
                      </c:pt>
                      <c:pt idx="377">
                        <c:v>43288.125031481482</c:v>
                      </c:pt>
                      <c:pt idx="378">
                        <c:v>43288.16669820602</c:v>
                      </c:pt>
                      <c:pt idx="379">
                        <c:v>43288.208364930557</c:v>
                      </c:pt>
                      <c:pt idx="380">
                        <c:v>43288.250031655094</c:v>
                      </c:pt>
                      <c:pt idx="381">
                        <c:v>43288.291698379631</c:v>
                      </c:pt>
                      <c:pt idx="382">
                        <c:v>43288.333365104168</c:v>
                      </c:pt>
                      <c:pt idx="383">
                        <c:v>43288.375031828706</c:v>
                      </c:pt>
                      <c:pt idx="384">
                        <c:v>43288.416698553243</c:v>
                      </c:pt>
                      <c:pt idx="385">
                        <c:v>43288.45836527778</c:v>
                      </c:pt>
                      <c:pt idx="386">
                        <c:v>43288.500032002317</c:v>
                      </c:pt>
                      <c:pt idx="387">
                        <c:v>43288.541698726855</c:v>
                      </c:pt>
                      <c:pt idx="388">
                        <c:v>43288.583365451392</c:v>
                      </c:pt>
                      <c:pt idx="389">
                        <c:v>43288.625032175929</c:v>
                      </c:pt>
                      <c:pt idx="390">
                        <c:v>43288.666698900466</c:v>
                      </c:pt>
                      <c:pt idx="391">
                        <c:v>43288.708365625003</c:v>
                      </c:pt>
                      <c:pt idx="392">
                        <c:v>43288.750032349541</c:v>
                      </c:pt>
                      <c:pt idx="393">
                        <c:v>43288.79169907407</c:v>
                      </c:pt>
                      <c:pt idx="394">
                        <c:v>43288.833365798608</c:v>
                      </c:pt>
                      <c:pt idx="395">
                        <c:v>43288.875032523145</c:v>
                      </c:pt>
                      <c:pt idx="396">
                        <c:v>43288.916699247682</c:v>
                      </c:pt>
                      <c:pt idx="397">
                        <c:v>43288.958365972219</c:v>
                      </c:pt>
                      <c:pt idx="398">
                        <c:v>43289.000032696757</c:v>
                      </c:pt>
                      <c:pt idx="399">
                        <c:v>43289.041699421294</c:v>
                      </c:pt>
                      <c:pt idx="400">
                        <c:v>43289.083366145831</c:v>
                      </c:pt>
                      <c:pt idx="401">
                        <c:v>43289.125032870368</c:v>
                      </c:pt>
                      <c:pt idx="402">
                        <c:v>43289.166699594905</c:v>
                      </c:pt>
                      <c:pt idx="403">
                        <c:v>43289.208366319443</c:v>
                      </c:pt>
                      <c:pt idx="404">
                        <c:v>43289.25003304398</c:v>
                      </c:pt>
                      <c:pt idx="405">
                        <c:v>43289.291699768517</c:v>
                      </c:pt>
                      <c:pt idx="406">
                        <c:v>43289.333366493054</c:v>
                      </c:pt>
                      <c:pt idx="407">
                        <c:v>43289.375033217591</c:v>
                      </c:pt>
                      <c:pt idx="408">
                        <c:v>43289.416699942129</c:v>
                      </c:pt>
                      <c:pt idx="409">
                        <c:v>43289.458366666666</c:v>
                      </c:pt>
                      <c:pt idx="410">
                        <c:v>43289.500033391203</c:v>
                      </c:pt>
                      <c:pt idx="411">
                        <c:v>43289.54170011574</c:v>
                      </c:pt>
                      <c:pt idx="412">
                        <c:v>43289.583366840277</c:v>
                      </c:pt>
                      <c:pt idx="413">
                        <c:v>43289.625033564815</c:v>
                      </c:pt>
                      <c:pt idx="414">
                        <c:v>43289.666700289352</c:v>
                      </c:pt>
                      <c:pt idx="415">
                        <c:v>43289.708367013889</c:v>
                      </c:pt>
                      <c:pt idx="416">
                        <c:v>43289.750033738426</c:v>
                      </c:pt>
                      <c:pt idx="417">
                        <c:v>43289.791700462963</c:v>
                      </c:pt>
                      <c:pt idx="418">
                        <c:v>43289.833367187501</c:v>
                      </c:pt>
                      <c:pt idx="419">
                        <c:v>43289.875033912038</c:v>
                      </c:pt>
                      <c:pt idx="420">
                        <c:v>43289.916700636575</c:v>
                      </c:pt>
                      <c:pt idx="421">
                        <c:v>43289.958367361112</c:v>
                      </c:pt>
                      <c:pt idx="422">
                        <c:v>43290.00003408565</c:v>
                      </c:pt>
                      <c:pt idx="423">
                        <c:v>43290.041700810187</c:v>
                      </c:pt>
                      <c:pt idx="424">
                        <c:v>43290.083367534724</c:v>
                      </c:pt>
                      <c:pt idx="425">
                        <c:v>43290.125034259261</c:v>
                      </c:pt>
                      <c:pt idx="426">
                        <c:v>43290.166700983798</c:v>
                      </c:pt>
                      <c:pt idx="427">
                        <c:v>43290.208367708336</c:v>
                      </c:pt>
                      <c:pt idx="428">
                        <c:v>43290.250034432873</c:v>
                      </c:pt>
                      <c:pt idx="429">
                        <c:v>43290.29170115741</c:v>
                      </c:pt>
                      <c:pt idx="430">
                        <c:v>43290.333367881947</c:v>
                      </c:pt>
                      <c:pt idx="431">
                        <c:v>43290.375034606484</c:v>
                      </c:pt>
                      <c:pt idx="432">
                        <c:v>43290.416701331022</c:v>
                      </c:pt>
                      <c:pt idx="433">
                        <c:v>43290.458368055559</c:v>
                      </c:pt>
                      <c:pt idx="434">
                        <c:v>43290.500034780096</c:v>
                      </c:pt>
                      <c:pt idx="435">
                        <c:v>43290.541701504633</c:v>
                      </c:pt>
                      <c:pt idx="436">
                        <c:v>43290.583368229163</c:v>
                      </c:pt>
                      <c:pt idx="437">
                        <c:v>43290.6250349537</c:v>
                      </c:pt>
                      <c:pt idx="438">
                        <c:v>43290.666701678238</c:v>
                      </c:pt>
                      <c:pt idx="439">
                        <c:v>43290.708368402775</c:v>
                      </c:pt>
                      <c:pt idx="440">
                        <c:v>43290.750035127312</c:v>
                      </c:pt>
                      <c:pt idx="441">
                        <c:v>43290.791701851849</c:v>
                      </c:pt>
                      <c:pt idx="442">
                        <c:v>43290.833368576386</c:v>
                      </c:pt>
                      <c:pt idx="443">
                        <c:v>43290.875035300924</c:v>
                      </c:pt>
                      <c:pt idx="444">
                        <c:v>43290.916702025461</c:v>
                      </c:pt>
                      <c:pt idx="445">
                        <c:v>43290.958368749998</c:v>
                      </c:pt>
                      <c:pt idx="446">
                        <c:v>43291.000035474535</c:v>
                      </c:pt>
                      <c:pt idx="447">
                        <c:v>43291.041702199072</c:v>
                      </c:pt>
                      <c:pt idx="448">
                        <c:v>43291.08336892361</c:v>
                      </c:pt>
                      <c:pt idx="449">
                        <c:v>43291.125035648147</c:v>
                      </c:pt>
                      <c:pt idx="450">
                        <c:v>43291.166702372684</c:v>
                      </c:pt>
                      <c:pt idx="451">
                        <c:v>43291.208369097221</c:v>
                      </c:pt>
                      <c:pt idx="452">
                        <c:v>43291.250035821759</c:v>
                      </c:pt>
                      <c:pt idx="453">
                        <c:v>43291.291702546296</c:v>
                      </c:pt>
                      <c:pt idx="454">
                        <c:v>43291.333369270833</c:v>
                      </c:pt>
                      <c:pt idx="455">
                        <c:v>43291.37503599537</c:v>
                      </c:pt>
                      <c:pt idx="456">
                        <c:v>43291.416702719907</c:v>
                      </c:pt>
                      <c:pt idx="457">
                        <c:v>43291.458369444445</c:v>
                      </c:pt>
                      <c:pt idx="458">
                        <c:v>43291.500036168982</c:v>
                      </c:pt>
                      <c:pt idx="459">
                        <c:v>43291.541702893519</c:v>
                      </c:pt>
                      <c:pt idx="460">
                        <c:v>43291.583369618056</c:v>
                      </c:pt>
                      <c:pt idx="461">
                        <c:v>43291.625036342593</c:v>
                      </c:pt>
                      <c:pt idx="462">
                        <c:v>43291.666703067131</c:v>
                      </c:pt>
                      <c:pt idx="463">
                        <c:v>43291.708369791668</c:v>
                      </c:pt>
                      <c:pt idx="464">
                        <c:v>43291.750036516205</c:v>
                      </c:pt>
                      <c:pt idx="465">
                        <c:v>43291.791703240742</c:v>
                      </c:pt>
                      <c:pt idx="466">
                        <c:v>43291.833369965279</c:v>
                      </c:pt>
                      <c:pt idx="467">
                        <c:v>43291.875036689817</c:v>
                      </c:pt>
                      <c:pt idx="468">
                        <c:v>43291.916703414354</c:v>
                      </c:pt>
                      <c:pt idx="469">
                        <c:v>43291.958370138891</c:v>
                      </c:pt>
                      <c:pt idx="470">
                        <c:v>43292.000036863428</c:v>
                      </c:pt>
                      <c:pt idx="471">
                        <c:v>43292.041703587965</c:v>
                      </c:pt>
                      <c:pt idx="472">
                        <c:v>43292.083370312503</c:v>
                      </c:pt>
                      <c:pt idx="473">
                        <c:v>43292.12503703704</c:v>
                      </c:pt>
                      <c:pt idx="474">
                        <c:v>43292.166703761577</c:v>
                      </c:pt>
                      <c:pt idx="475">
                        <c:v>43292.208370486114</c:v>
                      </c:pt>
                      <c:pt idx="476">
                        <c:v>43292.250037210651</c:v>
                      </c:pt>
                      <c:pt idx="477">
                        <c:v>43292.291703935189</c:v>
                      </c:pt>
                      <c:pt idx="478">
                        <c:v>43292.333370659719</c:v>
                      </c:pt>
                      <c:pt idx="479">
                        <c:v>43292.375037384256</c:v>
                      </c:pt>
                      <c:pt idx="480">
                        <c:v>43292.416704108793</c:v>
                      </c:pt>
                      <c:pt idx="481">
                        <c:v>43292.45837083333</c:v>
                      </c:pt>
                      <c:pt idx="482">
                        <c:v>43292.500037557867</c:v>
                      </c:pt>
                      <c:pt idx="483">
                        <c:v>43292.541704282405</c:v>
                      </c:pt>
                      <c:pt idx="484">
                        <c:v>43292.583371006942</c:v>
                      </c:pt>
                      <c:pt idx="485">
                        <c:v>43292.625037731479</c:v>
                      </c:pt>
                      <c:pt idx="486">
                        <c:v>43292.666704456016</c:v>
                      </c:pt>
                      <c:pt idx="487">
                        <c:v>43292.708371180554</c:v>
                      </c:pt>
                      <c:pt idx="488">
                        <c:v>43292.750037905091</c:v>
                      </c:pt>
                      <c:pt idx="489">
                        <c:v>43292.791704629628</c:v>
                      </c:pt>
                      <c:pt idx="490">
                        <c:v>43292.833371354165</c:v>
                      </c:pt>
                      <c:pt idx="491">
                        <c:v>43292.875038078702</c:v>
                      </c:pt>
                      <c:pt idx="492">
                        <c:v>43292.91670480324</c:v>
                      </c:pt>
                      <c:pt idx="493">
                        <c:v>43292.958371527777</c:v>
                      </c:pt>
                      <c:pt idx="494">
                        <c:v>43293.000038252314</c:v>
                      </c:pt>
                      <c:pt idx="495">
                        <c:v>43293.041704976851</c:v>
                      </c:pt>
                      <c:pt idx="496">
                        <c:v>43293.083371701388</c:v>
                      </c:pt>
                      <c:pt idx="497">
                        <c:v>43293.125038425926</c:v>
                      </c:pt>
                      <c:pt idx="498">
                        <c:v>43293.166705150463</c:v>
                      </c:pt>
                      <c:pt idx="499">
                        <c:v>43293.208371875</c:v>
                      </c:pt>
                      <c:pt idx="500">
                        <c:v>43293.250038599537</c:v>
                      </c:pt>
                      <c:pt idx="501">
                        <c:v>43293.291705324074</c:v>
                      </c:pt>
                      <c:pt idx="502">
                        <c:v>43293.333372048612</c:v>
                      </c:pt>
                      <c:pt idx="503">
                        <c:v>43293.375038773149</c:v>
                      </c:pt>
                      <c:pt idx="504">
                        <c:v>43293.416705497686</c:v>
                      </c:pt>
                      <c:pt idx="505">
                        <c:v>43293.458372222223</c:v>
                      </c:pt>
                      <c:pt idx="506">
                        <c:v>43293.50003894676</c:v>
                      </c:pt>
                      <c:pt idx="507">
                        <c:v>43293.541705671298</c:v>
                      </c:pt>
                      <c:pt idx="508">
                        <c:v>43293.583372395835</c:v>
                      </c:pt>
                      <c:pt idx="509">
                        <c:v>43293.625039120372</c:v>
                      </c:pt>
                      <c:pt idx="510">
                        <c:v>43293.666705844909</c:v>
                      </c:pt>
                      <c:pt idx="511">
                        <c:v>43293.708372569447</c:v>
                      </c:pt>
                      <c:pt idx="512">
                        <c:v>43293.750039293984</c:v>
                      </c:pt>
                      <c:pt idx="513">
                        <c:v>43293.791706018521</c:v>
                      </c:pt>
                      <c:pt idx="514">
                        <c:v>43293.833372743058</c:v>
                      </c:pt>
                      <c:pt idx="515">
                        <c:v>43293.875039467595</c:v>
                      </c:pt>
                      <c:pt idx="516">
                        <c:v>43293.916706192133</c:v>
                      </c:pt>
                      <c:pt idx="517">
                        <c:v>43293.95837291667</c:v>
                      </c:pt>
                      <c:pt idx="518">
                        <c:v>43294.000039641207</c:v>
                      </c:pt>
                      <c:pt idx="519">
                        <c:v>43294.041706365744</c:v>
                      </c:pt>
                      <c:pt idx="520">
                        <c:v>43294.083373090281</c:v>
                      </c:pt>
                      <c:pt idx="521">
                        <c:v>43294.125039814811</c:v>
                      </c:pt>
                      <c:pt idx="522">
                        <c:v>43294.166706539349</c:v>
                      </c:pt>
                      <c:pt idx="523">
                        <c:v>43294.208373263886</c:v>
                      </c:pt>
                      <c:pt idx="524">
                        <c:v>43294.250039988423</c:v>
                      </c:pt>
                      <c:pt idx="525">
                        <c:v>43294.29170671296</c:v>
                      </c:pt>
                      <c:pt idx="526">
                        <c:v>43294.333373437497</c:v>
                      </c:pt>
                      <c:pt idx="527">
                        <c:v>43294.375040162035</c:v>
                      </c:pt>
                      <c:pt idx="528">
                        <c:v>43294.416706886572</c:v>
                      </c:pt>
                      <c:pt idx="529">
                        <c:v>43294.458373611109</c:v>
                      </c:pt>
                      <c:pt idx="530">
                        <c:v>43294.500040335646</c:v>
                      </c:pt>
                      <c:pt idx="531">
                        <c:v>43294.541707060183</c:v>
                      </c:pt>
                      <c:pt idx="532">
                        <c:v>43294.583373784721</c:v>
                      </c:pt>
                      <c:pt idx="533">
                        <c:v>43294.625040509258</c:v>
                      </c:pt>
                      <c:pt idx="534">
                        <c:v>43294.666707233795</c:v>
                      </c:pt>
                      <c:pt idx="535">
                        <c:v>43294.708373958332</c:v>
                      </c:pt>
                      <c:pt idx="536">
                        <c:v>43294.750040682869</c:v>
                      </c:pt>
                      <c:pt idx="537">
                        <c:v>43294.791707407407</c:v>
                      </c:pt>
                      <c:pt idx="538">
                        <c:v>43294.833374131944</c:v>
                      </c:pt>
                      <c:pt idx="539">
                        <c:v>43294.875040856481</c:v>
                      </c:pt>
                      <c:pt idx="540">
                        <c:v>43294.916707581018</c:v>
                      </c:pt>
                      <c:pt idx="541">
                        <c:v>43294.958374305555</c:v>
                      </c:pt>
                      <c:pt idx="542">
                        <c:v>43295.000041030093</c:v>
                      </c:pt>
                      <c:pt idx="543">
                        <c:v>43295.04170775463</c:v>
                      </c:pt>
                      <c:pt idx="544">
                        <c:v>43295.083374479167</c:v>
                      </c:pt>
                      <c:pt idx="545">
                        <c:v>43295.125041203704</c:v>
                      </c:pt>
                      <c:pt idx="546">
                        <c:v>43295.166707928242</c:v>
                      </c:pt>
                      <c:pt idx="547">
                        <c:v>43295.208374652779</c:v>
                      </c:pt>
                      <c:pt idx="548">
                        <c:v>43295.250041377316</c:v>
                      </c:pt>
                      <c:pt idx="549">
                        <c:v>43295.291708101853</c:v>
                      </c:pt>
                      <c:pt idx="550">
                        <c:v>43295.33337482639</c:v>
                      </c:pt>
                      <c:pt idx="551">
                        <c:v>43295.375041550928</c:v>
                      </c:pt>
                      <c:pt idx="552">
                        <c:v>43295.416708275465</c:v>
                      </c:pt>
                      <c:pt idx="553">
                        <c:v>43295.458375000002</c:v>
                      </c:pt>
                      <c:pt idx="554">
                        <c:v>43295.500041724539</c:v>
                      </c:pt>
                      <c:pt idx="555">
                        <c:v>43295.541708449076</c:v>
                      </c:pt>
                      <c:pt idx="556">
                        <c:v>43295.583375173614</c:v>
                      </c:pt>
                      <c:pt idx="557">
                        <c:v>43295.625041898151</c:v>
                      </c:pt>
                      <c:pt idx="558">
                        <c:v>43295.666708622688</c:v>
                      </c:pt>
                      <c:pt idx="559">
                        <c:v>43295.708375347225</c:v>
                      </c:pt>
                      <c:pt idx="560">
                        <c:v>43295.750042071762</c:v>
                      </c:pt>
                      <c:pt idx="561">
                        <c:v>43295.7917087963</c:v>
                      </c:pt>
                      <c:pt idx="562">
                        <c:v>43295.833375520837</c:v>
                      </c:pt>
                      <c:pt idx="563">
                        <c:v>43295.875042245367</c:v>
                      </c:pt>
                      <c:pt idx="564">
                        <c:v>43295.916708969904</c:v>
                      </c:pt>
                      <c:pt idx="565">
                        <c:v>43295.958375694441</c:v>
                      </c:pt>
                      <c:pt idx="566">
                        <c:v>43296.000042418978</c:v>
                      </c:pt>
                      <c:pt idx="567">
                        <c:v>43296.041709143516</c:v>
                      </c:pt>
                      <c:pt idx="568">
                        <c:v>43296.083375868053</c:v>
                      </c:pt>
                      <c:pt idx="569">
                        <c:v>43296.12504259259</c:v>
                      </c:pt>
                      <c:pt idx="570">
                        <c:v>43296.166709317127</c:v>
                      </c:pt>
                      <c:pt idx="571">
                        <c:v>43296.208376041664</c:v>
                      </c:pt>
                      <c:pt idx="572">
                        <c:v>43296.250042766202</c:v>
                      </c:pt>
                      <c:pt idx="573">
                        <c:v>43296.291709490739</c:v>
                      </c:pt>
                      <c:pt idx="574">
                        <c:v>43296.333376215276</c:v>
                      </c:pt>
                      <c:pt idx="575">
                        <c:v>43296.375042939813</c:v>
                      </c:pt>
                      <c:pt idx="576">
                        <c:v>43296.41670966435</c:v>
                      </c:pt>
                      <c:pt idx="577">
                        <c:v>43296.458376388888</c:v>
                      </c:pt>
                      <c:pt idx="578">
                        <c:v>43296.500043113425</c:v>
                      </c:pt>
                      <c:pt idx="579">
                        <c:v>43296.541709837962</c:v>
                      </c:pt>
                      <c:pt idx="580">
                        <c:v>43296.583376562499</c:v>
                      </c:pt>
                      <c:pt idx="581">
                        <c:v>43296.625043287037</c:v>
                      </c:pt>
                      <c:pt idx="582">
                        <c:v>43296.666710011574</c:v>
                      </c:pt>
                      <c:pt idx="583">
                        <c:v>43296.708376736111</c:v>
                      </c:pt>
                      <c:pt idx="584">
                        <c:v>43296.750043460648</c:v>
                      </c:pt>
                      <c:pt idx="585">
                        <c:v>43296.791710185185</c:v>
                      </c:pt>
                      <c:pt idx="586">
                        <c:v>43296.833376909723</c:v>
                      </c:pt>
                      <c:pt idx="587">
                        <c:v>43296.87504363426</c:v>
                      </c:pt>
                      <c:pt idx="588">
                        <c:v>43296.916710358797</c:v>
                      </c:pt>
                      <c:pt idx="589">
                        <c:v>43296.958377083334</c:v>
                      </c:pt>
                      <c:pt idx="590">
                        <c:v>43297.000043807871</c:v>
                      </c:pt>
                      <c:pt idx="591">
                        <c:v>43297.041710532409</c:v>
                      </c:pt>
                      <c:pt idx="592">
                        <c:v>43297.083377256946</c:v>
                      </c:pt>
                      <c:pt idx="593">
                        <c:v>43297.125043981483</c:v>
                      </c:pt>
                      <c:pt idx="594">
                        <c:v>43297.16671070602</c:v>
                      </c:pt>
                      <c:pt idx="595">
                        <c:v>43297.208377430557</c:v>
                      </c:pt>
                      <c:pt idx="596">
                        <c:v>43297.250044155095</c:v>
                      </c:pt>
                      <c:pt idx="597">
                        <c:v>43297.291710879632</c:v>
                      </c:pt>
                      <c:pt idx="598">
                        <c:v>43297.333377604169</c:v>
                      </c:pt>
                      <c:pt idx="599">
                        <c:v>43297.375044328706</c:v>
                      </c:pt>
                      <c:pt idx="600">
                        <c:v>43297.416711053243</c:v>
                      </c:pt>
                      <c:pt idx="601">
                        <c:v>43297.458377777781</c:v>
                      </c:pt>
                      <c:pt idx="602">
                        <c:v>43297.500044502318</c:v>
                      </c:pt>
                      <c:pt idx="603">
                        <c:v>43297.541711226855</c:v>
                      </c:pt>
                      <c:pt idx="604">
                        <c:v>43297.583377951392</c:v>
                      </c:pt>
                      <c:pt idx="605">
                        <c:v>43297.62504467593</c:v>
                      </c:pt>
                      <c:pt idx="606">
                        <c:v>43297.666711400459</c:v>
                      </c:pt>
                      <c:pt idx="607">
                        <c:v>43297.708378124997</c:v>
                      </c:pt>
                      <c:pt idx="608">
                        <c:v>43297.750044849534</c:v>
                      </c:pt>
                      <c:pt idx="609">
                        <c:v>43297.791711574071</c:v>
                      </c:pt>
                      <c:pt idx="610">
                        <c:v>43297.833378298608</c:v>
                      </c:pt>
                      <c:pt idx="611">
                        <c:v>43297.875045023146</c:v>
                      </c:pt>
                      <c:pt idx="612">
                        <c:v>43297.916711747683</c:v>
                      </c:pt>
                      <c:pt idx="613">
                        <c:v>43297.95837847222</c:v>
                      </c:pt>
                      <c:pt idx="614">
                        <c:v>43298.000045196757</c:v>
                      </c:pt>
                      <c:pt idx="615">
                        <c:v>43298.041711921294</c:v>
                      </c:pt>
                      <c:pt idx="616">
                        <c:v>43298.083378645832</c:v>
                      </c:pt>
                      <c:pt idx="617">
                        <c:v>43298.125045370369</c:v>
                      </c:pt>
                      <c:pt idx="618">
                        <c:v>43298.166712094906</c:v>
                      </c:pt>
                      <c:pt idx="619">
                        <c:v>43298.208378819443</c:v>
                      </c:pt>
                      <c:pt idx="620">
                        <c:v>43298.25004554398</c:v>
                      </c:pt>
                      <c:pt idx="621">
                        <c:v>43298.291712268518</c:v>
                      </c:pt>
                      <c:pt idx="622">
                        <c:v>43298.333378993055</c:v>
                      </c:pt>
                      <c:pt idx="623">
                        <c:v>43298.375045717592</c:v>
                      </c:pt>
                      <c:pt idx="624">
                        <c:v>43298.416712442129</c:v>
                      </c:pt>
                      <c:pt idx="625">
                        <c:v>43298.458379166666</c:v>
                      </c:pt>
                      <c:pt idx="626">
                        <c:v>43298.500045891204</c:v>
                      </c:pt>
                      <c:pt idx="627">
                        <c:v>43298.541712615741</c:v>
                      </c:pt>
                      <c:pt idx="628">
                        <c:v>43298.583379340278</c:v>
                      </c:pt>
                      <c:pt idx="629">
                        <c:v>43298.625046064815</c:v>
                      </c:pt>
                      <c:pt idx="630">
                        <c:v>43298.666712789352</c:v>
                      </c:pt>
                      <c:pt idx="631">
                        <c:v>43298.70837951389</c:v>
                      </c:pt>
                      <c:pt idx="632">
                        <c:v>43298.750046238427</c:v>
                      </c:pt>
                      <c:pt idx="633">
                        <c:v>43298.791712962964</c:v>
                      </c:pt>
                      <c:pt idx="634">
                        <c:v>43298.833379687501</c:v>
                      </c:pt>
                      <c:pt idx="635">
                        <c:v>43298.875046412039</c:v>
                      </c:pt>
                      <c:pt idx="636">
                        <c:v>43298.916713136576</c:v>
                      </c:pt>
                      <c:pt idx="637">
                        <c:v>43298.958379861113</c:v>
                      </c:pt>
                      <c:pt idx="638">
                        <c:v>43299.00004658565</c:v>
                      </c:pt>
                      <c:pt idx="639">
                        <c:v>43299.041713310187</c:v>
                      </c:pt>
                      <c:pt idx="640">
                        <c:v>43299.083380034725</c:v>
                      </c:pt>
                      <c:pt idx="641">
                        <c:v>43299.125046759262</c:v>
                      </c:pt>
                      <c:pt idx="642">
                        <c:v>43299.166713483799</c:v>
                      </c:pt>
                      <c:pt idx="643">
                        <c:v>43299.208380208336</c:v>
                      </c:pt>
                      <c:pt idx="644">
                        <c:v>43299.250046932873</c:v>
                      </c:pt>
                      <c:pt idx="645">
                        <c:v>43299.291713657411</c:v>
                      </c:pt>
                      <c:pt idx="646">
                        <c:v>43299.333380381948</c:v>
                      </c:pt>
                      <c:pt idx="647">
                        <c:v>43299.375047106485</c:v>
                      </c:pt>
                      <c:pt idx="648">
                        <c:v>43299.416713831015</c:v>
                      </c:pt>
                      <c:pt idx="649">
                        <c:v>43299.458380555552</c:v>
                      </c:pt>
                      <c:pt idx="650">
                        <c:v>43299.500047280089</c:v>
                      </c:pt>
                      <c:pt idx="651">
                        <c:v>43299.541714004627</c:v>
                      </c:pt>
                      <c:pt idx="652">
                        <c:v>43299.583380729164</c:v>
                      </c:pt>
                      <c:pt idx="653">
                        <c:v>43299.625047453701</c:v>
                      </c:pt>
                      <c:pt idx="654">
                        <c:v>43299.666714178238</c:v>
                      </c:pt>
                      <c:pt idx="655">
                        <c:v>43299.708380902775</c:v>
                      </c:pt>
                      <c:pt idx="656">
                        <c:v>43299.750047627313</c:v>
                      </c:pt>
                      <c:pt idx="657">
                        <c:v>43299.79171435185</c:v>
                      </c:pt>
                      <c:pt idx="658">
                        <c:v>43299.833381076387</c:v>
                      </c:pt>
                      <c:pt idx="659">
                        <c:v>43299.875047800924</c:v>
                      </c:pt>
                      <c:pt idx="660">
                        <c:v>43299.916714525461</c:v>
                      </c:pt>
                      <c:pt idx="661">
                        <c:v>43299.958381249999</c:v>
                      </c:pt>
                      <c:pt idx="662">
                        <c:v>43300.000047974536</c:v>
                      </c:pt>
                      <c:pt idx="663">
                        <c:v>43300.041714699073</c:v>
                      </c:pt>
                      <c:pt idx="664">
                        <c:v>43300.08338142361</c:v>
                      </c:pt>
                      <c:pt idx="665">
                        <c:v>43300.125048148147</c:v>
                      </c:pt>
                      <c:pt idx="666">
                        <c:v>43300.166714872685</c:v>
                      </c:pt>
                      <c:pt idx="667">
                        <c:v>43300.208381597222</c:v>
                      </c:pt>
                      <c:pt idx="668">
                        <c:v>43300.250048321759</c:v>
                      </c:pt>
                      <c:pt idx="669">
                        <c:v>43300.291715046296</c:v>
                      </c:pt>
                      <c:pt idx="670">
                        <c:v>43300.333381770834</c:v>
                      </c:pt>
                      <c:pt idx="671">
                        <c:v>43300.375048495371</c:v>
                      </c:pt>
                      <c:pt idx="672">
                        <c:v>43300.416715219908</c:v>
                      </c:pt>
                      <c:pt idx="673">
                        <c:v>43300.458381944445</c:v>
                      </c:pt>
                      <c:pt idx="674">
                        <c:v>43300.500048668982</c:v>
                      </c:pt>
                      <c:pt idx="675">
                        <c:v>43300.54171539352</c:v>
                      </c:pt>
                      <c:pt idx="676">
                        <c:v>43300.583382118057</c:v>
                      </c:pt>
                      <c:pt idx="677">
                        <c:v>43300.625048842594</c:v>
                      </c:pt>
                      <c:pt idx="678">
                        <c:v>43300.666715567131</c:v>
                      </c:pt>
                      <c:pt idx="679">
                        <c:v>43300.708382291668</c:v>
                      </c:pt>
                      <c:pt idx="680">
                        <c:v>43300.750049016206</c:v>
                      </c:pt>
                      <c:pt idx="681">
                        <c:v>43300.791715740743</c:v>
                      </c:pt>
                      <c:pt idx="682">
                        <c:v>43300.83338246528</c:v>
                      </c:pt>
                      <c:pt idx="683">
                        <c:v>43300.875049189817</c:v>
                      </c:pt>
                      <c:pt idx="684">
                        <c:v>43300.916715914354</c:v>
                      </c:pt>
                      <c:pt idx="685">
                        <c:v>43300.958382638892</c:v>
                      </c:pt>
                      <c:pt idx="686">
                        <c:v>43301.000049363429</c:v>
                      </c:pt>
                      <c:pt idx="687">
                        <c:v>43301.041716087966</c:v>
                      </c:pt>
                      <c:pt idx="688">
                        <c:v>43301.083382812503</c:v>
                      </c:pt>
                      <c:pt idx="689">
                        <c:v>43301.12504953704</c:v>
                      </c:pt>
                      <c:pt idx="690">
                        <c:v>43301.166716261578</c:v>
                      </c:pt>
                      <c:pt idx="691">
                        <c:v>43301.208382986108</c:v>
                      </c:pt>
                      <c:pt idx="692">
                        <c:v>43301.250049710645</c:v>
                      </c:pt>
                      <c:pt idx="693">
                        <c:v>43301.291716435182</c:v>
                      </c:pt>
                      <c:pt idx="694">
                        <c:v>43301.333383159719</c:v>
                      </c:pt>
                      <c:pt idx="695">
                        <c:v>43301.375049884256</c:v>
                      </c:pt>
                      <c:pt idx="696">
                        <c:v>43301.416716608794</c:v>
                      </c:pt>
                      <c:pt idx="697">
                        <c:v>43301.458383333331</c:v>
                      </c:pt>
                      <c:pt idx="698">
                        <c:v>43301.500050057868</c:v>
                      </c:pt>
                      <c:pt idx="699">
                        <c:v>43301.541716782405</c:v>
                      </c:pt>
                      <c:pt idx="700">
                        <c:v>43301.583383506942</c:v>
                      </c:pt>
                      <c:pt idx="701">
                        <c:v>43301.62505023148</c:v>
                      </c:pt>
                      <c:pt idx="702">
                        <c:v>43301.666716956017</c:v>
                      </c:pt>
                      <c:pt idx="703">
                        <c:v>43301.708383680554</c:v>
                      </c:pt>
                      <c:pt idx="704">
                        <c:v>43301.750050405091</c:v>
                      </c:pt>
                      <c:pt idx="705">
                        <c:v>43301.791717129629</c:v>
                      </c:pt>
                      <c:pt idx="706">
                        <c:v>43301.833383854166</c:v>
                      </c:pt>
                      <c:pt idx="707">
                        <c:v>43301.875050578703</c:v>
                      </c:pt>
                      <c:pt idx="708">
                        <c:v>43301.91671730324</c:v>
                      </c:pt>
                      <c:pt idx="709">
                        <c:v>43301.958384027777</c:v>
                      </c:pt>
                      <c:pt idx="710">
                        <c:v>43302.000050752315</c:v>
                      </c:pt>
                      <c:pt idx="711">
                        <c:v>43302.041717476852</c:v>
                      </c:pt>
                      <c:pt idx="712">
                        <c:v>43302.083384201389</c:v>
                      </c:pt>
                      <c:pt idx="713">
                        <c:v>43302.125050925926</c:v>
                      </c:pt>
                      <c:pt idx="714">
                        <c:v>43302.166717650463</c:v>
                      </c:pt>
                      <c:pt idx="715">
                        <c:v>43302.208384375001</c:v>
                      </c:pt>
                      <c:pt idx="716">
                        <c:v>43302.250051099538</c:v>
                      </c:pt>
                      <c:pt idx="717">
                        <c:v>43302.291717824075</c:v>
                      </c:pt>
                      <c:pt idx="718">
                        <c:v>43302.333384548612</c:v>
                      </c:pt>
                      <c:pt idx="719">
                        <c:v>43302.375051273149</c:v>
                      </c:pt>
                      <c:pt idx="720">
                        <c:v>43302.416717997687</c:v>
                      </c:pt>
                      <c:pt idx="721">
                        <c:v>43302.458384722224</c:v>
                      </c:pt>
                      <c:pt idx="722">
                        <c:v>43302.500051446761</c:v>
                      </c:pt>
                      <c:pt idx="723">
                        <c:v>43302.541718171298</c:v>
                      </c:pt>
                      <c:pt idx="724">
                        <c:v>43302.583384895835</c:v>
                      </c:pt>
                      <c:pt idx="725">
                        <c:v>43302.625051620373</c:v>
                      </c:pt>
                      <c:pt idx="726">
                        <c:v>43302.66671834491</c:v>
                      </c:pt>
                      <c:pt idx="727">
                        <c:v>43302.708385069447</c:v>
                      </c:pt>
                      <c:pt idx="728">
                        <c:v>43302.750051793984</c:v>
                      </c:pt>
                      <c:pt idx="729">
                        <c:v>43302.791718518522</c:v>
                      </c:pt>
                      <c:pt idx="730">
                        <c:v>43302.833385243059</c:v>
                      </c:pt>
                      <c:pt idx="731">
                        <c:v>43302.875051967596</c:v>
                      </c:pt>
                      <c:pt idx="732">
                        <c:v>43302.916718692133</c:v>
                      </c:pt>
                      <c:pt idx="733">
                        <c:v>43302.958385416663</c:v>
                      </c:pt>
                      <c:pt idx="734">
                        <c:v>43303.0000521412</c:v>
                      </c:pt>
                      <c:pt idx="735">
                        <c:v>43303.041718865737</c:v>
                      </c:pt>
                      <c:pt idx="736">
                        <c:v>43303.083385590275</c:v>
                      </c:pt>
                      <c:pt idx="737">
                        <c:v>43303.125052314812</c:v>
                      </c:pt>
                      <c:pt idx="738">
                        <c:v>43303.166719039349</c:v>
                      </c:pt>
                      <c:pt idx="739">
                        <c:v>43303.208385763886</c:v>
                      </c:pt>
                      <c:pt idx="740">
                        <c:v>43303.250052488424</c:v>
                      </c:pt>
                      <c:pt idx="741">
                        <c:v>43303.291719212961</c:v>
                      </c:pt>
                      <c:pt idx="742">
                        <c:v>43303.333385937498</c:v>
                      </c:pt>
                      <c:pt idx="743">
                        <c:v>43303.375052662035</c:v>
                      </c:pt>
                      <c:pt idx="744">
                        <c:v>43303.416719386572</c:v>
                      </c:pt>
                      <c:pt idx="745">
                        <c:v>43303.45838611111</c:v>
                      </c:pt>
                      <c:pt idx="746">
                        <c:v>43303.500052835647</c:v>
                      </c:pt>
                      <c:pt idx="747">
                        <c:v>43303.541719560184</c:v>
                      </c:pt>
                      <c:pt idx="748">
                        <c:v>43303.583386284721</c:v>
                      </c:pt>
                      <c:pt idx="749">
                        <c:v>43303.625053009258</c:v>
                      </c:pt>
                      <c:pt idx="750">
                        <c:v>43303.666719733796</c:v>
                      </c:pt>
                      <c:pt idx="751">
                        <c:v>43303.708386458333</c:v>
                      </c:pt>
                      <c:pt idx="752">
                        <c:v>43303.75005318287</c:v>
                      </c:pt>
                      <c:pt idx="753">
                        <c:v>43303.791719907407</c:v>
                      </c:pt>
                      <c:pt idx="754">
                        <c:v>43303.833386631944</c:v>
                      </c:pt>
                      <c:pt idx="755">
                        <c:v>43303.875053356482</c:v>
                      </c:pt>
                      <c:pt idx="756">
                        <c:v>43303.916720081019</c:v>
                      </c:pt>
                      <c:pt idx="757">
                        <c:v>43303.958386805556</c:v>
                      </c:pt>
                      <c:pt idx="758">
                        <c:v>43304.000053530093</c:v>
                      </c:pt>
                      <c:pt idx="759">
                        <c:v>43304.04172025463</c:v>
                      </c:pt>
                      <c:pt idx="760">
                        <c:v>43304.083386979168</c:v>
                      </c:pt>
                      <c:pt idx="761">
                        <c:v>43304.125053703705</c:v>
                      </c:pt>
                      <c:pt idx="762">
                        <c:v>43304.166720428242</c:v>
                      </c:pt>
                      <c:pt idx="763">
                        <c:v>43304.208387152779</c:v>
                      </c:pt>
                      <c:pt idx="764">
                        <c:v>43304.250053877317</c:v>
                      </c:pt>
                      <c:pt idx="765">
                        <c:v>43304.291720601854</c:v>
                      </c:pt>
                      <c:pt idx="766">
                        <c:v>43304.333387326391</c:v>
                      </c:pt>
                      <c:pt idx="767">
                        <c:v>43304.375054050928</c:v>
                      </c:pt>
                      <c:pt idx="768">
                        <c:v>43304.416720775465</c:v>
                      </c:pt>
                      <c:pt idx="769">
                        <c:v>43304.458387500003</c:v>
                      </c:pt>
                      <c:pt idx="770">
                        <c:v>43304.50005422454</c:v>
                      </c:pt>
                      <c:pt idx="771">
                        <c:v>43304.541720949077</c:v>
                      </c:pt>
                      <c:pt idx="772">
                        <c:v>43304.583387673614</c:v>
                      </c:pt>
                      <c:pt idx="773">
                        <c:v>43304.625054398151</c:v>
                      </c:pt>
                      <c:pt idx="774">
                        <c:v>43304.666721122689</c:v>
                      </c:pt>
                      <c:pt idx="775">
                        <c:v>43304.708387847226</c:v>
                      </c:pt>
                      <c:pt idx="776">
                        <c:v>43304.750054571756</c:v>
                      </c:pt>
                      <c:pt idx="777">
                        <c:v>43304.791721296293</c:v>
                      </c:pt>
                      <c:pt idx="778">
                        <c:v>43304.83338802083</c:v>
                      </c:pt>
                      <c:pt idx="779">
                        <c:v>43304.875054745367</c:v>
                      </c:pt>
                      <c:pt idx="780">
                        <c:v>43304.916721469905</c:v>
                      </c:pt>
                      <c:pt idx="781">
                        <c:v>43304.958388194442</c:v>
                      </c:pt>
                      <c:pt idx="782">
                        <c:v>43305.000054918979</c:v>
                      </c:pt>
                      <c:pt idx="783">
                        <c:v>43305.041721643516</c:v>
                      </c:pt>
                      <c:pt idx="784">
                        <c:v>43305.083388368053</c:v>
                      </c:pt>
                      <c:pt idx="785">
                        <c:v>43305.125055092591</c:v>
                      </c:pt>
                      <c:pt idx="786">
                        <c:v>43305.166721817128</c:v>
                      </c:pt>
                      <c:pt idx="787">
                        <c:v>43305.208388541665</c:v>
                      </c:pt>
                      <c:pt idx="788">
                        <c:v>43305.250055266202</c:v>
                      </c:pt>
                      <c:pt idx="789">
                        <c:v>43305.291721990739</c:v>
                      </c:pt>
                      <c:pt idx="790">
                        <c:v>43305.333388715277</c:v>
                      </c:pt>
                      <c:pt idx="791">
                        <c:v>43305.375055439814</c:v>
                      </c:pt>
                      <c:pt idx="792">
                        <c:v>43305.416722164351</c:v>
                      </c:pt>
                      <c:pt idx="793">
                        <c:v>43305.458388888888</c:v>
                      </c:pt>
                      <c:pt idx="794">
                        <c:v>43305.500055613426</c:v>
                      </c:pt>
                      <c:pt idx="795">
                        <c:v>43305.541722337963</c:v>
                      </c:pt>
                      <c:pt idx="796">
                        <c:v>43305.5833890625</c:v>
                      </c:pt>
                      <c:pt idx="797">
                        <c:v>43305.625055787037</c:v>
                      </c:pt>
                      <c:pt idx="798">
                        <c:v>43305.666722511574</c:v>
                      </c:pt>
                      <c:pt idx="799">
                        <c:v>43305.708389236112</c:v>
                      </c:pt>
                      <c:pt idx="800">
                        <c:v>43305.750055960649</c:v>
                      </c:pt>
                      <c:pt idx="801">
                        <c:v>43305.791722685186</c:v>
                      </c:pt>
                      <c:pt idx="802">
                        <c:v>43305.833389409723</c:v>
                      </c:pt>
                      <c:pt idx="803">
                        <c:v>43305.87505613426</c:v>
                      </c:pt>
                      <c:pt idx="804">
                        <c:v>43305.916722858798</c:v>
                      </c:pt>
                      <c:pt idx="805">
                        <c:v>43305.958389583335</c:v>
                      </c:pt>
                      <c:pt idx="806">
                        <c:v>43306.000056307872</c:v>
                      </c:pt>
                      <c:pt idx="807">
                        <c:v>43306.041723032409</c:v>
                      </c:pt>
                      <c:pt idx="808">
                        <c:v>43306.083389756946</c:v>
                      </c:pt>
                      <c:pt idx="809">
                        <c:v>43306.125056481484</c:v>
                      </c:pt>
                      <c:pt idx="810">
                        <c:v>43306.166723206021</c:v>
                      </c:pt>
                      <c:pt idx="811">
                        <c:v>43306.208389930558</c:v>
                      </c:pt>
                      <c:pt idx="812">
                        <c:v>43306.250056655095</c:v>
                      </c:pt>
                      <c:pt idx="813">
                        <c:v>43306.291723379632</c:v>
                      </c:pt>
                      <c:pt idx="814">
                        <c:v>43306.33339010417</c:v>
                      </c:pt>
                      <c:pt idx="815">
                        <c:v>43306.375056828707</c:v>
                      </c:pt>
                      <c:pt idx="816">
                        <c:v>43306.416723553244</c:v>
                      </c:pt>
                      <c:pt idx="817">
                        <c:v>43306.458390277781</c:v>
                      </c:pt>
                      <c:pt idx="818">
                        <c:v>43306.500057002311</c:v>
                      </c:pt>
                      <c:pt idx="819">
                        <c:v>43306.541723726848</c:v>
                      </c:pt>
                      <c:pt idx="820">
                        <c:v>43306.583390451386</c:v>
                      </c:pt>
                      <c:pt idx="821">
                        <c:v>43306.625057175923</c:v>
                      </c:pt>
                      <c:pt idx="822">
                        <c:v>43306.66672390046</c:v>
                      </c:pt>
                      <c:pt idx="823">
                        <c:v>43306.708390624997</c:v>
                      </c:pt>
                      <c:pt idx="824">
                        <c:v>43306.750057349534</c:v>
                      </c:pt>
                      <c:pt idx="825">
                        <c:v>43306.791724074072</c:v>
                      </c:pt>
                      <c:pt idx="826">
                        <c:v>43306.833390798609</c:v>
                      </c:pt>
                      <c:pt idx="827">
                        <c:v>43306.875057523146</c:v>
                      </c:pt>
                      <c:pt idx="828">
                        <c:v>43306.916724247683</c:v>
                      </c:pt>
                      <c:pt idx="829">
                        <c:v>43306.958390972221</c:v>
                      </c:pt>
                      <c:pt idx="830">
                        <c:v>43307.000057696758</c:v>
                      </c:pt>
                      <c:pt idx="831">
                        <c:v>43307.041724421295</c:v>
                      </c:pt>
                      <c:pt idx="832">
                        <c:v>43307.083391145832</c:v>
                      </c:pt>
                      <c:pt idx="833">
                        <c:v>43307.125057870369</c:v>
                      </c:pt>
                      <c:pt idx="834">
                        <c:v>43307.166724594907</c:v>
                      </c:pt>
                      <c:pt idx="835">
                        <c:v>43307.208391319444</c:v>
                      </c:pt>
                      <c:pt idx="836">
                        <c:v>43307.250058043981</c:v>
                      </c:pt>
                      <c:pt idx="837">
                        <c:v>43307.291724768518</c:v>
                      </c:pt>
                      <c:pt idx="838">
                        <c:v>43307.333391493055</c:v>
                      </c:pt>
                      <c:pt idx="839">
                        <c:v>43307.375058217593</c:v>
                      </c:pt>
                      <c:pt idx="840">
                        <c:v>43307.41672494213</c:v>
                      </c:pt>
                      <c:pt idx="841">
                        <c:v>43307.458391666667</c:v>
                      </c:pt>
                      <c:pt idx="842">
                        <c:v>43307.500058391204</c:v>
                      </c:pt>
                      <c:pt idx="843">
                        <c:v>43307.541725115741</c:v>
                      </c:pt>
                      <c:pt idx="844">
                        <c:v>43307.583391840279</c:v>
                      </c:pt>
                      <c:pt idx="845">
                        <c:v>43307.625058564816</c:v>
                      </c:pt>
                      <c:pt idx="846">
                        <c:v>43307.666725289353</c:v>
                      </c:pt>
                      <c:pt idx="847">
                        <c:v>43307.70839201389</c:v>
                      </c:pt>
                      <c:pt idx="848">
                        <c:v>43307.750058738427</c:v>
                      </c:pt>
                      <c:pt idx="849">
                        <c:v>43307.791725462965</c:v>
                      </c:pt>
                      <c:pt idx="850">
                        <c:v>43307.833392187502</c:v>
                      </c:pt>
                      <c:pt idx="851">
                        <c:v>43307.875058912039</c:v>
                      </c:pt>
                      <c:pt idx="852">
                        <c:v>43307.916725636576</c:v>
                      </c:pt>
                      <c:pt idx="853">
                        <c:v>43307.958392361114</c:v>
                      </c:pt>
                      <c:pt idx="854">
                        <c:v>43308.000059085651</c:v>
                      </c:pt>
                      <c:pt idx="855">
                        <c:v>43308.041725810188</c:v>
                      </c:pt>
                      <c:pt idx="856">
                        <c:v>43308.083392534725</c:v>
                      </c:pt>
                      <c:pt idx="857">
                        <c:v>43308.125059259262</c:v>
                      </c:pt>
                      <c:pt idx="858">
                        <c:v>43308.1667259838</c:v>
                      </c:pt>
                      <c:pt idx="859">
                        <c:v>43308.208392708337</c:v>
                      </c:pt>
                      <c:pt idx="860">
                        <c:v>43308.250059432874</c:v>
                      </c:pt>
                      <c:pt idx="861">
                        <c:v>43308.291726157404</c:v>
                      </c:pt>
                      <c:pt idx="862">
                        <c:v>43308.333392881941</c:v>
                      </c:pt>
                      <c:pt idx="863">
                        <c:v>43308.375059606478</c:v>
                      </c:pt>
                      <c:pt idx="864">
                        <c:v>43308.416726331016</c:v>
                      </c:pt>
                      <c:pt idx="865">
                        <c:v>43308.458393055553</c:v>
                      </c:pt>
                      <c:pt idx="866">
                        <c:v>43308.50005978009</c:v>
                      </c:pt>
                      <c:pt idx="867">
                        <c:v>43308.541726504627</c:v>
                      </c:pt>
                      <c:pt idx="868">
                        <c:v>43308.583393229164</c:v>
                      </c:pt>
                      <c:pt idx="869">
                        <c:v>43308.625059953702</c:v>
                      </c:pt>
                      <c:pt idx="870">
                        <c:v>43308.666726678239</c:v>
                      </c:pt>
                      <c:pt idx="871">
                        <c:v>43308.708393402776</c:v>
                      </c:pt>
                      <c:pt idx="872">
                        <c:v>43308.750060127313</c:v>
                      </c:pt>
                      <c:pt idx="873">
                        <c:v>43308.79172685185</c:v>
                      </c:pt>
                      <c:pt idx="874">
                        <c:v>43308.833393576388</c:v>
                      </c:pt>
                      <c:pt idx="875">
                        <c:v>43308.875060300925</c:v>
                      </c:pt>
                      <c:pt idx="876">
                        <c:v>43308.916727025462</c:v>
                      </c:pt>
                      <c:pt idx="877">
                        <c:v>43308.958393749999</c:v>
                      </c:pt>
                      <c:pt idx="878">
                        <c:v>43309.000060474536</c:v>
                      </c:pt>
                      <c:pt idx="879">
                        <c:v>43309.041727199074</c:v>
                      </c:pt>
                      <c:pt idx="880">
                        <c:v>43309.083393923611</c:v>
                      </c:pt>
                      <c:pt idx="881">
                        <c:v>43309.125060648148</c:v>
                      </c:pt>
                      <c:pt idx="882">
                        <c:v>43309.166727372685</c:v>
                      </c:pt>
                      <c:pt idx="883">
                        <c:v>43309.208394097222</c:v>
                      </c:pt>
                      <c:pt idx="884">
                        <c:v>43309.25006082176</c:v>
                      </c:pt>
                      <c:pt idx="885">
                        <c:v>43309.291727546297</c:v>
                      </c:pt>
                      <c:pt idx="886">
                        <c:v>43309.333394270834</c:v>
                      </c:pt>
                      <c:pt idx="887">
                        <c:v>43309.375060995371</c:v>
                      </c:pt>
                      <c:pt idx="888">
                        <c:v>43309.416727719909</c:v>
                      </c:pt>
                      <c:pt idx="889">
                        <c:v>43309.458394444446</c:v>
                      </c:pt>
                      <c:pt idx="890">
                        <c:v>43309.500061168983</c:v>
                      </c:pt>
                      <c:pt idx="891">
                        <c:v>43309.54172789352</c:v>
                      </c:pt>
                      <c:pt idx="892">
                        <c:v>43309.583394618057</c:v>
                      </c:pt>
                      <c:pt idx="893">
                        <c:v>43309.625061342595</c:v>
                      </c:pt>
                      <c:pt idx="894">
                        <c:v>43309.666728067132</c:v>
                      </c:pt>
                      <c:pt idx="895">
                        <c:v>43309.708394791669</c:v>
                      </c:pt>
                      <c:pt idx="896">
                        <c:v>43309.750061516206</c:v>
                      </c:pt>
                      <c:pt idx="897">
                        <c:v>43309.791728240743</c:v>
                      </c:pt>
                      <c:pt idx="898">
                        <c:v>43309.833394965281</c:v>
                      </c:pt>
                      <c:pt idx="899">
                        <c:v>43309.875061689818</c:v>
                      </c:pt>
                      <c:pt idx="900">
                        <c:v>43309.916728414355</c:v>
                      </c:pt>
                      <c:pt idx="901">
                        <c:v>43309.958395138892</c:v>
                      </c:pt>
                      <c:pt idx="902">
                        <c:v>43310.000061863429</c:v>
                      </c:pt>
                      <c:pt idx="903">
                        <c:v>43310.041728587959</c:v>
                      </c:pt>
                      <c:pt idx="904">
                        <c:v>43310.083395312497</c:v>
                      </c:pt>
                      <c:pt idx="905">
                        <c:v>43310.125062037034</c:v>
                      </c:pt>
                      <c:pt idx="906">
                        <c:v>43310.166728761571</c:v>
                      </c:pt>
                      <c:pt idx="907">
                        <c:v>43310.208395486108</c:v>
                      </c:pt>
                      <c:pt idx="908">
                        <c:v>43310.250062210645</c:v>
                      </c:pt>
                      <c:pt idx="909">
                        <c:v>43310.291728935183</c:v>
                      </c:pt>
                      <c:pt idx="910">
                        <c:v>43310.33339565972</c:v>
                      </c:pt>
                      <c:pt idx="911">
                        <c:v>43310.375062384257</c:v>
                      </c:pt>
                      <c:pt idx="912">
                        <c:v>43310.416729108794</c:v>
                      </c:pt>
                      <c:pt idx="913">
                        <c:v>43310.458395833331</c:v>
                      </c:pt>
                      <c:pt idx="914">
                        <c:v>43310.500062557869</c:v>
                      </c:pt>
                      <c:pt idx="915">
                        <c:v>43310.541729282406</c:v>
                      </c:pt>
                      <c:pt idx="916">
                        <c:v>43310.583396006943</c:v>
                      </c:pt>
                      <c:pt idx="917">
                        <c:v>43310.62506273148</c:v>
                      </c:pt>
                      <c:pt idx="918">
                        <c:v>43310.666729456017</c:v>
                      </c:pt>
                      <c:pt idx="919">
                        <c:v>43310.708396180555</c:v>
                      </c:pt>
                      <c:pt idx="920">
                        <c:v>43310.750062905092</c:v>
                      </c:pt>
                      <c:pt idx="921">
                        <c:v>43310.791729629629</c:v>
                      </c:pt>
                      <c:pt idx="922">
                        <c:v>43310.833396354166</c:v>
                      </c:pt>
                      <c:pt idx="923">
                        <c:v>43310.875063078704</c:v>
                      </c:pt>
                      <c:pt idx="924">
                        <c:v>43310.916729803241</c:v>
                      </c:pt>
                      <c:pt idx="925">
                        <c:v>43310.958396527778</c:v>
                      </c:pt>
                      <c:pt idx="926">
                        <c:v>43311.000063252315</c:v>
                      </c:pt>
                      <c:pt idx="927">
                        <c:v>43311.041729976852</c:v>
                      </c:pt>
                      <c:pt idx="928">
                        <c:v>43311.08339670139</c:v>
                      </c:pt>
                      <c:pt idx="929">
                        <c:v>43311.125063425927</c:v>
                      </c:pt>
                      <c:pt idx="930">
                        <c:v>43311.166730150464</c:v>
                      </c:pt>
                      <c:pt idx="931">
                        <c:v>43311.208396875001</c:v>
                      </c:pt>
                      <c:pt idx="932">
                        <c:v>43311.250063599538</c:v>
                      </c:pt>
                      <c:pt idx="933">
                        <c:v>43311.291730324076</c:v>
                      </c:pt>
                      <c:pt idx="934">
                        <c:v>43311.333397048613</c:v>
                      </c:pt>
                      <c:pt idx="935">
                        <c:v>43311.37506377315</c:v>
                      </c:pt>
                      <c:pt idx="936">
                        <c:v>43311.416730497687</c:v>
                      </c:pt>
                      <c:pt idx="937">
                        <c:v>43311.458397222224</c:v>
                      </c:pt>
                      <c:pt idx="938">
                        <c:v>43311.500063946762</c:v>
                      </c:pt>
                      <c:pt idx="939">
                        <c:v>43311.541730671299</c:v>
                      </c:pt>
                      <c:pt idx="940">
                        <c:v>43311.583397395836</c:v>
                      </c:pt>
                      <c:pt idx="941">
                        <c:v>43311.625064120373</c:v>
                      </c:pt>
                      <c:pt idx="942">
                        <c:v>43311.66673084491</c:v>
                      </c:pt>
                      <c:pt idx="943">
                        <c:v>43311.708397569448</c:v>
                      </c:pt>
                      <c:pt idx="944">
                        <c:v>43311.750064293985</c:v>
                      </c:pt>
                      <c:pt idx="945">
                        <c:v>43311.791731018522</c:v>
                      </c:pt>
                      <c:pt idx="946">
                        <c:v>43311.833397743052</c:v>
                      </c:pt>
                      <c:pt idx="947">
                        <c:v>43311.875064467589</c:v>
                      </c:pt>
                      <c:pt idx="948">
                        <c:v>43311.916731192126</c:v>
                      </c:pt>
                      <c:pt idx="949">
                        <c:v>43311.958397916664</c:v>
                      </c:pt>
                      <c:pt idx="950">
                        <c:v>43312.000064641201</c:v>
                      </c:pt>
                      <c:pt idx="951">
                        <c:v>43312.041731365738</c:v>
                      </c:pt>
                      <c:pt idx="952">
                        <c:v>43312.083398090275</c:v>
                      </c:pt>
                      <c:pt idx="953">
                        <c:v>43312.125064814813</c:v>
                      </c:pt>
                      <c:pt idx="954">
                        <c:v>43312.16673153935</c:v>
                      </c:pt>
                      <c:pt idx="955">
                        <c:v>43312.208398263887</c:v>
                      </c:pt>
                      <c:pt idx="956">
                        <c:v>43312.250064988424</c:v>
                      </c:pt>
                      <c:pt idx="957">
                        <c:v>43312.291731712961</c:v>
                      </c:pt>
                      <c:pt idx="958">
                        <c:v>43312.333398437499</c:v>
                      </c:pt>
                      <c:pt idx="959">
                        <c:v>43312.375065162036</c:v>
                      </c:pt>
                      <c:pt idx="960">
                        <c:v>43312.416731886573</c:v>
                      </c:pt>
                      <c:pt idx="961">
                        <c:v>43312.45839861111</c:v>
                      </c:pt>
                      <c:pt idx="962">
                        <c:v>43312.500065335647</c:v>
                      </c:pt>
                      <c:pt idx="963">
                        <c:v>43312.541732060185</c:v>
                      </c:pt>
                      <c:pt idx="964">
                        <c:v>43312.583398784722</c:v>
                      </c:pt>
                      <c:pt idx="965">
                        <c:v>43312.625065509259</c:v>
                      </c:pt>
                      <c:pt idx="966">
                        <c:v>43312.666732233796</c:v>
                      </c:pt>
                      <c:pt idx="967">
                        <c:v>43312.708398958333</c:v>
                      </c:pt>
                      <c:pt idx="968">
                        <c:v>43312.750065682871</c:v>
                      </c:pt>
                      <c:pt idx="969">
                        <c:v>43312.791732407408</c:v>
                      </c:pt>
                      <c:pt idx="970">
                        <c:v>43312.833399131945</c:v>
                      </c:pt>
                      <c:pt idx="971">
                        <c:v>43312.875065856482</c:v>
                      </c:pt>
                      <c:pt idx="972">
                        <c:v>43312.916732581019</c:v>
                      </c:pt>
                      <c:pt idx="973">
                        <c:v>43312.958399305557</c:v>
                      </c:pt>
                      <c:pt idx="974">
                        <c:v>43313.000066030094</c:v>
                      </c:pt>
                      <c:pt idx="975">
                        <c:v>43313.041732754631</c:v>
                      </c:pt>
                      <c:pt idx="976">
                        <c:v>43313.083399479168</c:v>
                      </c:pt>
                      <c:pt idx="977">
                        <c:v>43313.125066203706</c:v>
                      </c:pt>
                      <c:pt idx="978">
                        <c:v>43313.166732928243</c:v>
                      </c:pt>
                      <c:pt idx="979">
                        <c:v>43313.20839965278</c:v>
                      </c:pt>
                      <c:pt idx="980">
                        <c:v>43313.250066377317</c:v>
                      </c:pt>
                      <c:pt idx="981">
                        <c:v>43313.291733101854</c:v>
                      </c:pt>
                      <c:pt idx="982">
                        <c:v>43313.333399826392</c:v>
                      </c:pt>
                      <c:pt idx="983">
                        <c:v>43313.375066550929</c:v>
                      </c:pt>
                      <c:pt idx="984">
                        <c:v>43313.416733275466</c:v>
                      </c:pt>
                      <c:pt idx="985">
                        <c:v>43313.458400000003</c:v>
                      </c:pt>
                      <c:pt idx="986">
                        <c:v>43313.50006672454</c:v>
                      </c:pt>
                      <c:pt idx="987">
                        <c:v>43313.541733449078</c:v>
                      </c:pt>
                      <c:pt idx="988">
                        <c:v>43313.583400173608</c:v>
                      </c:pt>
                      <c:pt idx="989">
                        <c:v>43313.625066898145</c:v>
                      </c:pt>
                      <c:pt idx="990">
                        <c:v>43313.666733622682</c:v>
                      </c:pt>
                      <c:pt idx="991">
                        <c:v>43313.708400347219</c:v>
                      </c:pt>
                      <c:pt idx="992">
                        <c:v>43313.750067071756</c:v>
                      </c:pt>
                      <c:pt idx="993">
                        <c:v>43313.791733796294</c:v>
                      </c:pt>
                      <c:pt idx="994">
                        <c:v>43313.833400520831</c:v>
                      </c:pt>
                      <c:pt idx="995">
                        <c:v>43313.875067245368</c:v>
                      </c:pt>
                      <c:pt idx="996">
                        <c:v>43313.916733969905</c:v>
                      </c:pt>
                      <c:pt idx="997">
                        <c:v>43313.958400694442</c:v>
                      </c:pt>
                      <c:pt idx="998">
                        <c:v>43314.00006741898</c:v>
                      </c:pt>
                      <c:pt idx="999">
                        <c:v>43314.041734143517</c:v>
                      </c:pt>
                      <c:pt idx="1000">
                        <c:v>43314.083400868054</c:v>
                      </c:pt>
                      <c:pt idx="1001">
                        <c:v>43314.125067592591</c:v>
                      </c:pt>
                      <c:pt idx="1002">
                        <c:v>43314.166734317128</c:v>
                      </c:pt>
                      <c:pt idx="1003">
                        <c:v>43314.208401041666</c:v>
                      </c:pt>
                      <c:pt idx="1004">
                        <c:v>43314.250067766203</c:v>
                      </c:pt>
                      <c:pt idx="1005">
                        <c:v>43314.29173449074</c:v>
                      </c:pt>
                      <c:pt idx="1006">
                        <c:v>43314.333401215277</c:v>
                      </c:pt>
                      <c:pt idx="1007">
                        <c:v>43314.375067939814</c:v>
                      </c:pt>
                      <c:pt idx="1008">
                        <c:v>43314.416734664352</c:v>
                      </c:pt>
                      <c:pt idx="1009">
                        <c:v>43314.458401388889</c:v>
                      </c:pt>
                      <c:pt idx="1010">
                        <c:v>43314.500068113426</c:v>
                      </c:pt>
                      <c:pt idx="1011">
                        <c:v>43314.541734837963</c:v>
                      </c:pt>
                      <c:pt idx="1012">
                        <c:v>43314.583401562501</c:v>
                      </c:pt>
                      <c:pt idx="1013">
                        <c:v>43314.625068287038</c:v>
                      </c:pt>
                      <c:pt idx="1014">
                        <c:v>43314.666735011575</c:v>
                      </c:pt>
                      <c:pt idx="1015">
                        <c:v>43314.708401736112</c:v>
                      </c:pt>
                      <c:pt idx="1016">
                        <c:v>43314.750068460649</c:v>
                      </c:pt>
                      <c:pt idx="1017">
                        <c:v>43314.791735185187</c:v>
                      </c:pt>
                      <c:pt idx="1018">
                        <c:v>43314.833401909724</c:v>
                      </c:pt>
                      <c:pt idx="1019">
                        <c:v>43314.875068634261</c:v>
                      </c:pt>
                      <c:pt idx="1020">
                        <c:v>43314.916735358798</c:v>
                      </c:pt>
                      <c:pt idx="1021">
                        <c:v>43314.958402083335</c:v>
                      </c:pt>
                      <c:pt idx="1022">
                        <c:v>43315.000068807873</c:v>
                      </c:pt>
                      <c:pt idx="1023">
                        <c:v>43315.04173553241</c:v>
                      </c:pt>
                      <c:pt idx="1024">
                        <c:v>43315.083402256947</c:v>
                      </c:pt>
                      <c:pt idx="1025">
                        <c:v>43315.125068981484</c:v>
                      </c:pt>
                      <c:pt idx="1026">
                        <c:v>43315.166735706021</c:v>
                      </c:pt>
                      <c:pt idx="1027">
                        <c:v>43315.208402430559</c:v>
                      </c:pt>
                      <c:pt idx="1028">
                        <c:v>43315.250069155096</c:v>
                      </c:pt>
                      <c:pt idx="1029">
                        <c:v>43315.291735879633</c:v>
                      </c:pt>
                      <c:pt idx="1030">
                        <c:v>43315.33340260417</c:v>
                      </c:pt>
                      <c:pt idx="1031">
                        <c:v>43315.3750693287</c:v>
                      </c:pt>
                      <c:pt idx="1032">
                        <c:v>43315.416736053237</c:v>
                      </c:pt>
                      <c:pt idx="1033">
                        <c:v>43315.458402777775</c:v>
                      </c:pt>
                      <c:pt idx="1034">
                        <c:v>43315.500069502312</c:v>
                      </c:pt>
                      <c:pt idx="1035">
                        <c:v>43315.541736226849</c:v>
                      </c:pt>
                      <c:pt idx="1036">
                        <c:v>43315.583402951386</c:v>
                      </c:pt>
                      <c:pt idx="1037">
                        <c:v>43315.625069675923</c:v>
                      </c:pt>
                      <c:pt idx="1038">
                        <c:v>43315.666736400461</c:v>
                      </c:pt>
                      <c:pt idx="1039">
                        <c:v>43315.708403124998</c:v>
                      </c:pt>
                      <c:pt idx="1040">
                        <c:v>43315.750069849535</c:v>
                      </c:pt>
                      <c:pt idx="1041">
                        <c:v>43315.791736574072</c:v>
                      </c:pt>
                      <c:pt idx="1042">
                        <c:v>43315.833403298609</c:v>
                      </c:pt>
                      <c:pt idx="1043">
                        <c:v>43315.875070023147</c:v>
                      </c:pt>
                      <c:pt idx="1044">
                        <c:v>43315.916736747684</c:v>
                      </c:pt>
                      <c:pt idx="1045">
                        <c:v>43315.958403472221</c:v>
                      </c:pt>
                      <c:pt idx="1046">
                        <c:v>43316.000070196758</c:v>
                      </c:pt>
                      <c:pt idx="1047">
                        <c:v>43316.041736921296</c:v>
                      </c:pt>
                      <c:pt idx="1048">
                        <c:v>43316.083403645833</c:v>
                      </c:pt>
                      <c:pt idx="1049">
                        <c:v>43316.12507037037</c:v>
                      </c:pt>
                      <c:pt idx="1050">
                        <c:v>43316.166737094907</c:v>
                      </c:pt>
                      <c:pt idx="1051">
                        <c:v>43316.208403819444</c:v>
                      </c:pt>
                      <c:pt idx="1052">
                        <c:v>43316.250070543982</c:v>
                      </c:pt>
                      <c:pt idx="1053">
                        <c:v>43316.291737268519</c:v>
                      </c:pt>
                      <c:pt idx="1054">
                        <c:v>43316.333403993056</c:v>
                      </c:pt>
                      <c:pt idx="1055">
                        <c:v>43316.375070717593</c:v>
                      </c:pt>
                      <c:pt idx="1056">
                        <c:v>43316.41673744213</c:v>
                      </c:pt>
                      <c:pt idx="1057">
                        <c:v>43316.458404166668</c:v>
                      </c:pt>
                      <c:pt idx="1058">
                        <c:v>43316.500070891205</c:v>
                      </c:pt>
                      <c:pt idx="1059">
                        <c:v>43316.541737615742</c:v>
                      </c:pt>
                      <c:pt idx="1060">
                        <c:v>43316.583404340279</c:v>
                      </c:pt>
                      <c:pt idx="1061">
                        <c:v>43316.625071064816</c:v>
                      </c:pt>
                      <c:pt idx="1062">
                        <c:v>43316.666737789354</c:v>
                      </c:pt>
                      <c:pt idx="1063">
                        <c:v>43316.708404513891</c:v>
                      </c:pt>
                      <c:pt idx="1064">
                        <c:v>43316.750071238428</c:v>
                      </c:pt>
                      <c:pt idx="1065">
                        <c:v>43316.791737962965</c:v>
                      </c:pt>
                      <c:pt idx="1066">
                        <c:v>43316.833404687502</c:v>
                      </c:pt>
                      <c:pt idx="1067">
                        <c:v>43316.87507141204</c:v>
                      </c:pt>
                      <c:pt idx="1068">
                        <c:v>43316.916738136577</c:v>
                      </c:pt>
                      <c:pt idx="1069">
                        <c:v>43316.958404861114</c:v>
                      </c:pt>
                      <c:pt idx="1070">
                        <c:v>43317.000071585651</c:v>
                      </c:pt>
                      <c:pt idx="1071">
                        <c:v>43317.041738310189</c:v>
                      </c:pt>
                      <c:pt idx="1072">
                        <c:v>43317.083405034726</c:v>
                      </c:pt>
                      <c:pt idx="1073">
                        <c:v>43317.125071759256</c:v>
                      </c:pt>
                      <c:pt idx="1074">
                        <c:v>43317.166738483793</c:v>
                      </c:pt>
                      <c:pt idx="1075">
                        <c:v>43317.20840520833</c:v>
                      </c:pt>
                      <c:pt idx="1076">
                        <c:v>43317.250071932867</c:v>
                      </c:pt>
                      <c:pt idx="1077">
                        <c:v>43317.291738657404</c:v>
                      </c:pt>
                      <c:pt idx="1078">
                        <c:v>43317.333405381942</c:v>
                      </c:pt>
                      <c:pt idx="1079">
                        <c:v>43317.375072106479</c:v>
                      </c:pt>
                      <c:pt idx="1080">
                        <c:v>43317.416738831016</c:v>
                      </c:pt>
                      <c:pt idx="1081">
                        <c:v>43317.458405555553</c:v>
                      </c:pt>
                      <c:pt idx="1082">
                        <c:v>43317.500072280091</c:v>
                      </c:pt>
                      <c:pt idx="1083">
                        <c:v>43317.541739004628</c:v>
                      </c:pt>
                      <c:pt idx="1084">
                        <c:v>43317.583405729165</c:v>
                      </c:pt>
                      <c:pt idx="1085">
                        <c:v>43317.625072453702</c:v>
                      </c:pt>
                      <c:pt idx="1086">
                        <c:v>43317.666739178239</c:v>
                      </c:pt>
                      <c:pt idx="1087">
                        <c:v>43317.708405902777</c:v>
                      </c:pt>
                      <c:pt idx="1088">
                        <c:v>43317.750072627314</c:v>
                      </c:pt>
                      <c:pt idx="1089">
                        <c:v>43317.791739351851</c:v>
                      </c:pt>
                      <c:pt idx="1090">
                        <c:v>43317.833406076388</c:v>
                      </c:pt>
                      <c:pt idx="1091">
                        <c:v>43317.875072800925</c:v>
                      </c:pt>
                      <c:pt idx="1092">
                        <c:v>43317.916739525463</c:v>
                      </c:pt>
                      <c:pt idx="1093">
                        <c:v>43317.95840625</c:v>
                      </c:pt>
                      <c:pt idx="1094">
                        <c:v>43318.000072974537</c:v>
                      </c:pt>
                      <c:pt idx="1095">
                        <c:v>43318.041739699074</c:v>
                      </c:pt>
                      <c:pt idx="1096">
                        <c:v>43318.083406423611</c:v>
                      </c:pt>
                      <c:pt idx="1097">
                        <c:v>43318.125073148149</c:v>
                      </c:pt>
                      <c:pt idx="1098">
                        <c:v>43318.166739872686</c:v>
                      </c:pt>
                      <c:pt idx="1099">
                        <c:v>43318.208406597223</c:v>
                      </c:pt>
                      <c:pt idx="1100">
                        <c:v>43318.25007332176</c:v>
                      </c:pt>
                      <c:pt idx="1101">
                        <c:v>43318.291740046297</c:v>
                      </c:pt>
                      <c:pt idx="1102">
                        <c:v>43318.333406770835</c:v>
                      </c:pt>
                      <c:pt idx="1103">
                        <c:v>43318.375073495372</c:v>
                      </c:pt>
                      <c:pt idx="1104">
                        <c:v>43318.416740219909</c:v>
                      </c:pt>
                      <c:pt idx="1105">
                        <c:v>43318.458406944446</c:v>
                      </c:pt>
                      <c:pt idx="1106">
                        <c:v>43318.500073668984</c:v>
                      </c:pt>
                      <c:pt idx="1107">
                        <c:v>43318.541740393521</c:v>
                      </c:pt>
                      <c:pt idx="1108">
                        <c:v>43318.583407118058</c:v>
                      </c:pt>
                      <c:pt idx="1109">
                        <c:v>43318.625073842595</c:v>
                      </c:pt>
                      <c:pt idx="1110">
                        <c:v>43318.666740567132</c:v>
                      </c:pt>
                      <c:pt idx="1111">
                        <c:v>43318.70840729167</c:v>
                      </c:pt>
                      <c:pt idx="1112">
                        <c:v>43318.750074016207</c:v>
                      </c:pt>
                      <c:pt idx="1113">
                        <c:v>43318.791740740744</c:v>
                      </c:pt>
                      <c:pt idx="1114">
                        <c:v>43318.833407465281</c:v>
                      </c:pt>
                      <c:pt idx="1115">
                        <c:v>43318.875074189818</c:v>
                      </c:pt>
                      <c:pt idx="1116">
                        <c:v>43318.916740914348</c:v>
                      </c:pt>
                      <c:pt idx="1117">
                        <c:v>43318.958407638886</c:v>
                      </c:pt>
                      <c:pt idx="1118">
                        <c:v>43319.000074363423</c:v>
                      </c:pt>
                      <c:pt idx="1119">
                        <c:v>43319.04174108796</c:v>
                      </c:pt>
                      <c:pt idx="1120">
                        <c:v>43319.083407812497</c:v>
                      </c:pt>
                      <c:pt idx="1121">
                        <c:v>43319.125074537034</c:v>
                      </c:pt>
                      <c:pt idx="1122">
                        <c:v>43319.166741261572</c:v>
                      </c:pt>
                      <c:pt idx="1123">
                        <c:v>43319.208407986109</c:v>
                      </c:pt>
                      <c:pt idx="1124">
                        <c:v>43319.250074710646</c:v>
                      </c:pt>
                      <c:pt idx="1125">
                        <c:v>43319.291741435183</c:v>
                      </c:pt>
                      <c:pt idx="1126">
                        <c:v>43319.33340815972</c:v>
                      </c:pt>
                      <c:pt idx="1127">
                        <c:v>43319.375074884258</c:v>
                      </c:pt>
                      <c:pt idx="1128">
                        <c:v>43319.416741608795</c:v>
                      </c:pt>
                      <c:pt idx="1129">
                        <c:v>43319.458408333332</c:v>
                      </c:pt>
                      <c:pt idx="1130">
                        <c:v>43319.500075057869</c:v>
                      </c:pt>
                      <c:pt idx="1131">
                        <c:v>43319.541741782406</c:v>
                      </c:pt>
                      <c:pt idx="1132">
                        <c:v>43319.583408506944</c:v>
                      </c:pt>
                      <c:pt idx="1133">
                        <c:v>43319.625075231481</c:v>
                      </c:pt>
                      <c:pt idx="1134">
                        <c:v>43319.666741956018</c:v>
                      </c:pt>
                      <c:pt idx="1135">
                        <c:v>43319.708408680555</c:v>
                      </c:pt>
                      <c:pt idx="1136">
                        <c:v>43319.750075405093</c:v>
                      </c:pt>
                      <c:pt idx="1137">
                        <c:v>43319.79174212963</c:v>
                      </c:pt>
                      <c:pt idx="1138">
                        <c:v>43319.833408854167</c:v>
                      </c:pt>
                      <c:pt idx="1139">
                        <c:v>43319.875075578704</c:v>
                      </c:pt>
                      <c:pt idx="1140">
                        <c:v>43319.916742303241</c:v>
                      </c:pt>
                      <c:pt idx="1141">
                        <c:v>43319.958409027779</c:v>
                      </c:pt>
                      <c:pt idx="1142">
                        <c:v>43320.000075752316</c:v>
                      </c:pt>
                      <c:pt idx="1143">
                        <c:v>43320.041742476853</c:v>
                      </c:pt>
                      <c:pt idx="1144">
                        <c:v>43320.08340920139</c:v>
                      </c:pt>
                      <c:pt idx="1145">
                        <c:v>43320.125075925927</c:v>
                      </c:pt>
                      <c:pt idx="1146">
                        <c:v>43320.166742650465</c:v>
                      </c:pt>
                      <c:pt idx="1147">
                        <c:v>43320.208409375002</c:v>
                      </c:pt>
                      <c:pt idx="1148">
                        <c:v>43320.250076099539</c:v>
                      </c:pt>
                      <c:pt idx="1149">
                        <c:v>43320.291742824076</c:v>
                      </c:pt>
                      <c:pt idx="1150">
                        <c:v>43320.333409548613</c:v>
                      </c:pt>
                      <c:pt idx="1151">
                        <c:v>43320.375076273151</c:v>
                      </c:pt>
                      <c:pt idx="1152">
                        <c:v>43320.416742997688</c:v>
                      </c:pt>
                      <c:pt idx="1153">
                        <c:v>43320.458409722225</c:v>
                      </c:pt>
                      <c:pt idx="1154">
                        <c:v>43320.500076446762</c:v>
                      </c:pt>
                      <c:pt idx="1155">
                        <c:v>43320.541743171299</c:v>
                      </c:pt>
                      <c:pt idx="1156">
                        <c:v>43320.583409895837</c:v>
                      </c:pt>
                      <c:pt idx="1157">
                        <c:v>43320.625076620374</c:v>
                      </c:pt>
                      <c:pt idx="1158">
                        <c:v>43320.666743344904</c:v>
                      </c:pt>
                      <c:pt idx="1159">
                        <c:v>43320.708410069441</c:v>
                      </c:pt>
                      <c:pt idx="1160">
                        <c:v>43320.750076793978</c:v>
                      </c:pt>
                      <c:pt idx="1161">
                        <c:v>43320.791743518515</c:v>
                      </c:pt>
                      <c:pt idx="1162">
                        <c:v>43320.833410243053</c:v>
                      </c:pt>
                      <c:pt idx="1163">
                        <c:v>43320.87507696759</c:v>
                      </c:pt>
                      <c:pt idx="1164">
                        <c:v>43320.916743692127</c:v>
                      </c:pt>
                      <c:pt idx="1165">
                        <c:v>43320.958410416664</c:v>
                      </c:pt>
                      <c:pt idx="1166">
                        <c:v>43321.000077141201</c:v>
                      </c:pt>
                      <c:pt idx="1167">
                        <c:v>43321.041743865739</c:v>
                      </c:pt>
                      <c:pt idx="1168">
                        <c:v>43321.083410590276</c:v>
                      </c:pt>
                      <c:pt idx="1169">
                        <c:v>43321.125077314813</c:v>
                      </c:pt>
                      <c:pt idx="1170">
                        <c:v>43321.16674403935</c:v>
                      </c:pt>
                      <c:pt idx="1171">
                        <c:v>43321.208410763888</c:v>
                      </c:pt>
                      <c:pt idx="1172">
                        <c:v>43321.250077488425</c:v>
                      </c:pt>
                      <c:pt idx="1173">
                        <c:v>43321.291744212962</c:v>
                      </c:pt>
                      <c:pt idx="1174">
                        <c:v>43321.333410937499</c:v>
                      </c:pt>
                      <c:pt idx="1175">
                        <c:v>43321.375077662036</c:v>
                      </c:pt>
                      <c:pt idx="1176">
                        <c:v>43321.416744386574</c:v>
                      </c:pt>
                      <c:pt idx="1177">
                        <c:v>43321.458411111111</c:v>
                      </c:pt>
                      <c:pt idx="1178">
                        <c:v>43321.500077835648</c:v>
                      </c:pt>
                      <c:pt idx="1179">
                        <c:v>43321.541744560185</c:v>
                      </c:pt>
                      <c:pt idx="1180">
                        <c:v>43321.583411284722</c:v>
                      </c:pt>
                      <c:pt idx="1181">
                        <c:v>43321.62507800926</c:v>
                      </c:pt>
                      <c:pt idx="1182">
                        <c:v>43321.666744733797</c:v>
                      </c:pt>
                      <c:pt idx="1183">
                        <c:v>43321.708411458334</c:v>
                      </c:pt>
                      <c:pt idx="1184">
                        <c:v>43321.750078182871</c:v>
                      </c:pt>
                      <c:pt idx="1185">
                        <c:v>43321.791744907408</c:v>
                      </c:pt>
                      <c:pt idx="1186">
                        <c:v>43321.833411631946</c:v>
                      </c:pt>
                      <c:pt idx="1187">
                        <c:v>43321.875078356483</c:v>
                      </c:pt>
                      <c:pt idx="1188">
                        <c:v>43321.91674508102</c:v>
                      </c:pt>
                      <c:pt idx="1189">
                        <c:v>43321.958411805557</c:v>
                      </c:pt>
                      <c:pt idx="1190">
                        <c:v>43322.000078530094</c:v>
                      </c:pt>
                      <c:pt idx="1191">
                        <c:v>43322.041745254632</c:v>
                      </c:pt>
                      <c:pt idx="1192">
                        <c:v>43322.083411979169</c:v>
                      </c:pt>
                      <c:pt idx="1193">
                        <c:v>43322.125078703706</c:v>
                      </c:pt>
                      <c:pt idx="1194">
                        <c:v>43322.166745428243</c:v>
                      </c:pt>
                      <c:pt idx="1195">
                        <c:v>43322.208412152781</c:v>
                      </c:pt>
                      <c:pt idx="1196">
                        <c:v>43322.250078877318</c:v>
                      </c:pt>
                      <c:pt idx="1197">
                        <c:v>43322.291745601855</c:v>
                      </c:pt>
                      <c:pt idx="1198">
                        <c:v>43322.333412326392</c:v>
                      </c:pt>
                      <c:pt idx="1199">
                        <c:v>43322.375079050929</c:v>
                      </c:pt>
                      <c:pt idx="1200">
                        <c:v>43322.416745775467</c:v>
                      </c:pt>
                      <c:pt idx="1201">
                        <c:v>43322.458412499996</c:v>
                      </c:pt>
                      <c:pt idx="1202">
                        <c:v>43322.500079224534</c:v>
                      </c:pt>
                      <c:pt idx="1203">
                        <c:v>43322.541745949071</c:v>
                      </c:pt>
                      <c:pt idx="1204">
                        <c:v>43322.583412673608</c:v>
                      </c:pt>
                      <c:pt idx="1205">
                        <c:v>43322.625079398145</c:v>
                      </c:pt>
                      <c:pt idx="1206">
                        <c:v>43322.666746122683</c:v>
                      </c:pt>
                      <c:pt idx="1207">
                        <c:v>43322.70841284722</c:v>
                      </c:pt>
                      <c:pt idx="1208">
                        <c:v>43322.750079571757</c:v>
                      </c:pt>
                      <c:pt idx="1209">
                        <c:v>43322.791746296294</c:v>
                      </c:pt>
                      <c:pt idx="1210">
                        <c:v>43322.833413020831</c:v>
                      </c:pt>
                      <c:pt idx="1211">
                        <c:v>43322.875079745369</c:v>
                      </c:pt>
                      <c:pt idx="1212">
                        <c:v>43322.916746469906</c:v>
                      </c:pt>
                      <c:pt idx="1213">
                        <c:v>43322.958413194443</c:v>
                      </c:pt>
                      <c:pt idx="1214">
                        <c:v>43323.00007991898</c:v>
                      </c:pt>
                      <c:pt idx="1215">
                        <c:v>43323.041746643517</c:v>
                      </c:pt>
                      <c:pt idx="1216">
                        <c:v>43323.083413368055</c:v>
                      </c:pt>
                      <c:pt idx="1217">
                        <c:v>43323.125080092592</c:v>
                      </c:pt>
                      <c:pt idx="1218">
                        <c:v>43323.166746817129</c:v>
                      </c:pt>
                      <c:pt idx="1219">
                        <c:v>43323.208413541666</c:v>
                      </c:pt>
                      <c:pt idx="1220">
                        <c:v>43323.250080266203</c:v>
                      </c:pt>
                      <c:pt idx="1221">
                        <c:v>43323.291746990741</c:v>
                      </c:pt>
                      <c:pt idx="1222">
                        <c:v>43323.333413715278</c:v>
                      </c:pt>
                      <c:pt idx="1223">
                        <c:v>43323.375080439815</c:v>
                      </c:pt>
                      <c:pt idx="1224">
                        <c:v>43323.416747164352</c:v>
                      </c:pt>
                      <c:pt idx="1225">
                        <c:v>43323.458413888889</c:v>
                      </c:pt>
                      <c:pt idx="1226">
                        <c:v>43323.500080613427</c:v>
                      </c:pt>
                      <c:pt idx="1227">
                        <c:v>43323.541747337964</c:v>
                      </c:pt>
                      <c:pt idx="1228">
                        <c:v>43323.583414062501</c:v>
                      </c:pt>
                      <c:pt idx="1229">
                        <c:v>43323.625080787038</c:v>
                      </c:pt>
                      <c:pt idx="1230">
                        <c:v>43323.666747511576</c:v>
                      </c:pt>
                      <c:pt idx="1231">
                        <c:v>43323.708414236113</c:v>
                      </c:pt>
                      <c:pt idx="1232">
                        <c:v>43323.75008096065</c:v>
                      </c:pt>
                      <c:pt idx="1233">
                        <c:v>43323.791747685187</c:v>
                      </c:pt>
                      <c:pt idx="1234">
                        <c:v>43323.833414409724</c:v>
                      </c:pt>
                      <c:pt idx="1235">
                        <c:v>43323.875081134262</c:v>
                      </c:pt>
                      <c:pt idx="1236">
                        <c:v>43323.916747858799</c:v>
                      </c:pt>
                      <c:pt idx="1237">
                        <c:v>43323.958414583336</c:v>
                      </c:pt>
                      <c:pt idx="1238">
                        <c:v>43324.000081307873</c:v>
                      </c:pt>
                      <c:pt idx="1239">
                        <c:v>43324.04174803241</c:v>
                      </c:pt>
                      <c:pt idx="1240">
                        <c:v>43324.083414756948</c:v>
                      </c:pt>
                      <c:pt idx="1241">
                        <c:v>43324.125081481485</c:v>
                      </c:pt>
                      <c:pt idx="1242">
                        <c:v>43324.166748206022</c:v>
                      </c:pt>
                      <c:pt idx="1243">
                        <c:v>43324.208414930552</c:v>
                      </c:pt>
                      <c:pt idx="1244">
                        <c:v>43324.250081655089</c:v>
                      </c:pt>
                      <c:pt idx="1245">
                        <c:v>43324.291748379626</c:v>
                      </c:pt>
                      <c:pt idx="1246">
                        <c:v>43324.333415104164</c:v>
                      </c:pt>
                      <c:pt idx="1247">
                        <c:v>43324.375081828701</c:v>
                      </c:pt>
                      <c:pt idx="1248">
                        <c:v>43324.416748553238</c:v>
                      </c:pt>
                      <c:pt idx="1249">
                        <c:v>43324.458415277775</c:v>
                      </c:pt>
                      <c:pt idx="1250">
                        <c:v>43324.500082002312</c:v>
                      </c:pt>
                      <c:pt idx="1251">
                        <c:v>43324.54174872685</c:v>
                      </c:pt>
                      <c:pt idx="1252">
                        <c:v>43324.583415451387</c:v>
                      </c:pt>
                      <c:pt idx="1253">
                        <c:v>43324.625082175924</c:v>
                      </c:pt>
                      <c:pt idx="1254">
                        <c:v>43324.666748900461</c:v>
                      </c:pt>
                      <c:pt idx="1255">
                        <c:v>43324.708415624998</c:v>
                      </c:pt>
                      <c:pt idx="1256">
                        <c:v>43324.750082349536</c:v>
                      </c:pt>
                      <c:pt idx="1257">
                        <c:v>43324.791749074073</c:v>
                      </c:pt>
                      <c:pt idx="1258">
                        <c:v>43324.83341579861</c:v>
                      </c:pt>
                      <c:pt idx="1259">
                        <c:v>43324.875082523147</c:v>
                      </c:pt>
                      <c:pt idx="1260">
                        <c:v>43324.916749247684</c:v>
                      </c:pt>
                      <c:pt idx="1261">
                        <c:v>43324.958415972222</c:v>
                      </c:pt>
                      <c:pt idx="1262">
                        <c:v>43325.000082696759</c:v>
                      </c:pt>
                      <c:pt idx="1263">
                        <c:v>43325.041749421296</c:v>
                      </c:pt>
                      <c:pt idx="1264">
                        <c:v>43325.083416145833</c:v>
                      </c:pt>
                      <c:pt idx="1265">
                        <c:v>43325.125082870371</c:v>
                      </c:pt>
                      <c:pt idx="1266">
                        <c:v>43325.166749594908</c:v>
                      </c:pt>
                      <c:pt idx="1267">
                        <c:v>43325.208416319445</c:v>
                      </c:pt>
                      <c:pt idx="1268">
                        <c:v>43325.250083043982</c:v>
                      </c:pt>
                      <c:pt idx="1269">
                        <c:v>43325.291749768519</c:v>
                      </c:pt>
                      <c:pt idx="1270">
                        <c:v>43325.333416493057</c:v>
                      </c:pt>
                      <c:pt idx="1271">
                        <c:v>43325.375083217594</c:v>
                      </c:pt>
                      <c:pt idx="1272">
                        <c:v>43325.416749942131</c:v>
                      </c:pt>
                      <c:pt idx="1273">
                        <c:v>43325.458416666668</c:v>
                      </c:pt>
                      <c:pt idx="1274">
                        <c:v>43325.500083391205</c:v>
                      </c:pt>
                      <c:pt idx="1275">
                        <c:v>43325.541750115743</c:v>
                      </c:pt>
                      <c:pt idx="1276">
                        <c:v>43325.58341684028</c:v>
                      </c:pt>
                      <c:pt idx="1277">
                        <c:v>43325.625083564817</c:v>
                      </c:pt>
                      <c:pt idx="1278">
                        <c:v>43325.666750289354</c:v>
                      </c:pt>
                      <c:pt idx="1279">
                        <c:v>43325.708417013891</c:v>
                      </c:pt>
                      <c:pt idx="1280">
                        <c:v>43325.750083738429</c:v>
                      </c:pt>
                      <c:pt idx="1281">
                        <c:v>43325.791750462966</c:v>
                      </c:pt>
                      <c:pt idx="1282">
                        <c:v>43325.833417187503</c:v>
                      </c:pt>
                      <c:pt idx="1283">
                        <c:v>43325.87508391204</c:v>
                      </c:pt>
                      <c:pt idx="1284">
                        <c:v>43325.916750636577</c:v>
                      </c:pt>
                      <c:pt idx="1285">
                        <c:v>43325.958417361115</c:v>
                      </c:pt>
                      <c:pt idx="1286">
                        <c:v>43326.000084085645</c:v>
                      </c:pt>
                      <c:pt idx="1287">
                        <c:v>43326.041750810182</c:v>
                      </c:pt>
                      <c:pt idx="1288">
                        <c:v>43326.083417534719</c:v>
                      </c:pt>
                      <c:pt idx="1289">
                        <c:v>43326.125084259256</c:v>
                      </c:pt>
                      <c:pt idx="1290">
                        <c:v>43326.166750983793</c:v>
                      </c:pt>
                      <c:pt idx="1291">
                        <c:v>43326.208417708331</c:v>
                      </c:pt>
                      <c:pt idx="1292">
                        <c:v>43326.250084432868</c:v>
                      </c:pt>
                      <c:pt idx="1293">
                        <c:v>43326.291751157405</c:v>
                      </c:pt>
                      <c:pt idx="1294">
                        <c:v>43326.333417881942</c:v>
                      </c:pt>
                      <c:pt idx="1295">
                        <c:v>43326.37508460648</c:v>
                      </c:pt>
                      <c:pt idx="1296">
                        <c:v>43326.416751331017</c:v>
                      </c:pt>
                      <c:pt idx="1297">
                        <c:v>43326.458418055554</c:v>
                      </c:pt>
                      <c:pt idx="1298">
                        <c:v>43326.500084780091</c:v>
                      </c:pt>
                      <c:pt idx="1299">
                        <c:v>43326.541751504628</c:v>
                      </c:pt>
                      <c:pt idx="1300">
                        <c:v>43326.583418229166</c:v>
                      </c:pt>
                      <c:pt idx="1301">
                        <c:v>43326.625084953703</c:v>
                      </c:pt>
                      <c:pt idx="1302">
                        <c:v>43326.66675167824</c:v>
                      </c:pt>
                      <c:pt idx="1303">
                        <c:v>43326.708418402777</c:v>
                      </c:pt>
                      <c:pt idx="1304">
                        <c:v>43326.750085127314</c:v>
                      </c:pt>
                      <c:pt idx="1305">
                        <c:v>43326.791751851852</c:v>
                      </c:pt>
                      <c:pt idx="1306">
                        <c:v>43326.833418576389</c:v>
                      </c:pt>
                      <c:pt idx="1307">
                        <c:v>43326.875085300926</c:v>
                      </c:pt>
                      <c:pt idx="1308">
                        <c:v>43326.916752025463</c:v>
                      </c:pt>
                      <c:pt idx="1309">
                        <c:v>43326.95841875</c:v>
                      </c:pt>
                      <c:pt idx="1310">
                        <c:v>43327.000085474538</c:v>
                      </c:pt>
                      <c:pt idx="1311">
                        <c:v>43327.041752199075</c:v>
                      </c:pt>
                      <c:pt idx="1312">
                        <c:v>43327.083418923612</c:v>
                      </c:pt>
                      <c:pt idx="1313">
                        <c:v>43327.125085648149</c:v>
                      </c:pt>
                      <c:pt idx="1314">
                        <c:v>43327.166752372686</c:v>
                      </c:pt>
                      <c:pt idx="1315">
                        <c:v>43327.208419097224</c:v>
                      </c:pt>
                      <c:pt idx="1316">
                        <c:v>43327.250085821761</c:v>
                      </c:pt>
                      <c:pt idx="1317">
                        <c:v>43327.291752546298</c:v>
                      </c:pt>
                      <c:pt idx="1318">
                        <c:v>43327.333419270835</c:v>
                      </c:pt>
                      <c:pt idx="1319">
                        <c:v>43327.375085995373</c:v>
                      </c:pt>
                      <c:pt idx="1320">
                        <c:v>43327.41675271991</c:v>
                      </c:pt>
                      <c:pt idx="1321">
                        <c:v>43327.458419444447</c:v>
                      </c:pt>
                      <c:pt idx="1322">
                        <c:v>43327.500086168984</c:v>
                      </c:pt>
                      <c:pt idx="1323">
                        <c:v>43327.541752893521</c:v>
                      </c:pt>
                      <c:pt idx="1324">
                        <c:v>43327.583419618059</c:v>
                      </c:pt>
                      <c:pt idx="1325">
                        <c:v>43327.625086342596</c:v>
                      </c:pt>
                      <c:pt idx="1326">
                        <c:v>43327.666753067133</c:v>
                      </c:pt>
                      <c:pt idx="1327">
                        <c:v>43327.70841979167</c:v>
                      </c:pt>
                      <c:pt idx="1328">
                        <c:v>43327.7500865162</c:v>
                      </c:pt>
                      <c:pt idx="1329">
                        <c:v>43327.791753240737</c:v>
                      </c:pt>
                      <c:pt idx="1330">
                        <c:v>43327.833419965275</c:v>
                      </c:pt>
                      <c:pt idx="1331">
                        <c:v>43327.875086689812</c:v>
                      </c:pt>
                      <c:pt idx="1332">
                        <c:v>43327.916753414349</c:v>
                      </c:pt>
                      <c:pt idx="1333">
                        <c:v>43327.958420138886</c:v>
                      </c:pt>
                      <c:pt idx="1334">
                        <c:v>43328.000086863423</c:v>
                      </c:pt>
                      <c:pt idx="1335">
                        <c:v>43328.041753587961</c:v>
                      </c:pt>
                      <c:pt idx="1336">
                        <c:v>43328.083420312498</c:v>
                      </c:pt>
                      <c:pt idx="1337">
                        <c:v>43328.125087037035</c:v>
                      </c:pt>
                      <c:pt idx="1338">
                        <c:v>43328.166753761572</c:v>
                      </c:pt>
                      <c:pt idx="1339">
                        <c:v>43328.208420486109</c:v>
                      </c:pt>
                      <c:pt idx="1340">
                        <c:v>43328.250087210647</c:v>
                      </c:pt>
                      <c:pt idx="1341">
                        <c:v>43328.291753935184</c:v>
                      </c:pt>
                      <c:pt idx="1342">
                        <c:v>43328.333420659721</c:v>
                      </c:pt>
                      <c:pt idx="1343">
                        <c:v>43328.375087384258</c:v>
                      </c:pt>
                      <c:pt idx="1344">
                        <c:v>43328.416754108795</c:v>
                      </c:pt>
                      <c:pt idx="1345">
                        <c:v>43328.458420833333</c:v>
                      </c:pt>
                      <c:pt idx="1346">
                        <c:v>43328.50008755787</c:v>
                      </c:pt>
                      <c:pt idx="1347">
                        <c:v>43328.541754282407</c:v>
                      </c:pt>
                      <c:pt idx="1348">
                        <c:v>43328.583421006944</c:v>
                      </c:pt>
                      <c:pt idx="1349">
                        <c:v>43328.625087731481</c:v>
                      </c:pt>
                      <c:pt idx="1350">
                        <c:v>43328.666754456019</c:v>
                      </c:pt>
                      <c:pt idx="1351">
                        <c:v>43328.708421180556</c:v>
                      </c:pt>
                      <c:pt idx="1352">
                        <c:v>43328.750087905093</c:v>
                      </c:pt>
                      <c:pt idx="1353">
                        <c:v>43328.79175462963</c:v>
                      </c:pt>
                      <c:pt idx="1354">
                        <c:v>43328.833421354168</c:v>
                      </c:pt>
                      <c:pt idx="1355">
                        <c:v>43328.875088078705</c:v>
                      </c:pt>
                      <c:pt idx="1356">
                        <c:v>43328.916754803242</c:v>
                      </c:pt>
                      <c:pt idx="1357">
                        <c:v>43328.958421527779</c:v>
                      </c:pt>
                      <c:pt idx="1358">
                        <c:v>43329.000088252316</c:v>
                      </c:pt>
                      <c:pt idx="1359">
                        <c:v>43329.041754976854</c:v>
                      </c:pt>
                      <c:pt idx="1360">
                        <c:v>43329.083421701391</c:v>
                      </c:pt>
                      <c:pt idx="1361">
                        <c:v>43329.125088425928</c:v>
                      </c:pt>
                      <c:pt idx="1362">
                        <c:v>43329.166755150465</c:v>
                      </c:pt>
                      <c:pt idx="1363">
                        <c:v>43329.208421875002</c:v>
                      </c:pt>
                      <c:pt idx="1364">
                        <c:v>43329.25008859954</c:v>
                      </c:pt>
                      <c:pt idx="1365">
                        <c:v>43329.291755324077</c:v>
                      </c:pt>
                      <c:pt idx="1366">
                        <c:v>43329.333422048614</c:v>
                      </c:pt>
                      <c:pt idx="1367">
                        <c:v>43329.375088773151</c:v>
                      </c:pt>
                      <c:pt idx="1368">
                        <c:v>43329.416755497688</c:v>
                      </c:pt>
                      <c:pt idx="1369">
                        <c:v>43329.458422222226</c:v>
                      </c:pt>
                      <c:pt idx="1370">
                        <c:v>43329.500088946763</c:v>
                      </c:pt>
                      <c:pt idx="1371">
                        <c:v>43329.541755671293</c:v>
                      </c:pt>
                      <c:pt idx="1372">
                        <c:v>43329.58342239583</c:v>
                      </c:pt>
                      <c:pt idx="1373">
                        <c:v>43329.625089120367</c:v>
                      </c:pt>
                      <c:pt idx="1374">
                        <c:v>43329.666755844904</c:v>
                      </c:pt>
                      <c:pt idx="1375">
                        <c:v>43329.708422569442</c:v>
                      </c:pt>
                      <c:pt idx="1376">
                        <c:v>43329.750089293979</c:v>
                      </c:pt>
                      <c:pt idx="1377">
                        <c:v>43329.791756018516</c:v>
                      </c:pt>
                      <c:pt idx="1378">
                        <c:v>43329.833422743053</c:v>
                      </c:pt>
                      <c:pt idx="1379">
                        <c:v>43329.87508946759</c:v>
                      </c:pt>
                      <c:pt idx="1380">
                        <c:v>43329.916756192128</c:v>
                      </c:pt>
                      <c:pt idx="1381">
                        <c:v>43329.958422916665</c:v>
                      </c:pt>
                      <c:pt idx="1382">
                        <c:v>43330.000089641202</c:v>
                      </c:pt>
                      <c:pt idx="1383">
                        <c:v>43330.041756365739</c:v>
                      </c:pt>
                      <c:pt idx="1384">
                        <c:v>43330.083423090276</c:v>
                      </c:pt>
                      <c:pt idx="1385">
                        <c:v>43330.125089814814</c:v>
                      </c:pt>
                      <c:pt idx="1386">
                        <c:v>43330.166756539351</c:v>
                      </c:pt>
                      <c:pt idx="1387">
                        <c:v>43330.208423263888</c:v>
                      </c:pt>
                      <c:pt idx="1388">
                        <c:v>43330.250089988425</c:v>
                      </c:pt>
                      <c:pt idx="1389">
                        <c:v>43330.291756712963</c:v>
                      </c:pt>
                      <c:pt idx="1390">
                        <c:v>43330.3334234375</c:v>
                      </c:pt>
                      <c:pt idx="1391">
                        <c:v>43330.375090162037</c:v>
                      </c:pt>
                      <c:pt idx="1392">
                        <c:v>43330.416756886574</c:v>
                      </c:pt>
                      <c:pt idx="1393">
                        <c:v>43330.458423611111</c:v>
                      </c:pt>
                      <c:pt idx="1394">
                        <c:v>43330.500090335649</c:v>
                      </c:pt>
                      <c:pt idx="1395">
                        <c:v>43330.541757060186</c:v>
                      </c:pt>
                      <c:pt idx="1396">
                        <c:v>43330.583423784723</c:v>
                      </c:pt>
                      <c:pt idx="1397">
                        <c:v>43330.62509050926</c:v>
                      </c:pt>
                      <c:pt idx="1398">
                        <c:v>43330.666757233797</c:v>
                      </c:pt>
                      <c:pt idx="1399">
                        <c:v>43330.708423958335</c:v>
                      </c:pt>
                      <c:pt idx="1400">
                        <c:v>43330.750090682872</c:v>
                      </c:pt>
                      <c:pt idx="1401">
                        <c:v>43330.791757407409</c:v>
                      </c:pt>
                      <c:pt idx="1402">
                        <c:v>43330.833424131946</c:v>
                      </c:pt>
                      <c:pt idx="1403">
                        <c:v>43330.875090856483</c:v>
                      </c:pt>
                      <c:pt idx="1404">
                        <c:v>43330.916757581021</c:v>
                      </c:pt>
                      <c:pt idx="1405">
                        <c:v>43330.958424305558</c:v>
                      </c:pt>
                      <c:pt idx="1406">
                        <c:v>43331.000091030095</c:v>
                      </c:pt>
                      <c:pt idx="1407">
                        <c:v>43331.041757754632</c:v>
                      </c:pt>
                      <c:pt idx="1408">
                        <c:v>43331.083424479169</c:v>
                      </c:pt>
                      <c:pt idx="1409">
                        <c:v>43331.125091203707</c:v>
                      </c:pt>
                      <c:pt idx="1410">
                        <c:v>43331.166757928244</c:v>
                      </c:pt>
                      <c:pt idx="1411">
                        <c:v>43331.208424652781</c:v>
                      </c:pt>
                      <c:pt idx="1412">
                        <c:v>43331.250091377318</c:v>
                      </c:pt>
                      <c:pt idx="1413">
                        <c:v>43331.291758101848</c:v>
                      </c:pt>
                      <c:pt idx="1414">
                        <c:v>43331.333424826385</c:v>
                      </c:pt>
                      <c:pt idx="1415">
                        <c:v>43331.375091550923</c:v>
                      </c:pt>
                      <c:pt idx="1416">
                        <c:v>43331.41675827546</c:v>
                      </c:pt>
                      <c:pt idx="1417">
                        <c:v>43331.458424999997</c:v>
                      </c:pt>
                      <c:pt idx="1418">
                        <c:v>43331.500091724534</c:v>
                      </c:pt>
                      <c:pt idx="1419">
                        <c:v>43331.541758449071</c:v>
                      </c:pt>
                      <c:pt idx="1420">
                        <c:v>43331.583425173609</c:v>
                      </c:pt>
                      <c:pt idx="1421">
                        <c:v>43331.625091898146</c:v>
                      </c:pt>
                      <c:pt idx="1422">
                        <c:v>43331.666758622683</c:v>
                      </c:pt>
                      <c:pt idx="1423">
                        <c:v>43331.70842534722</c:v>
                      </c:pt>
                      <c:pt idx="1424">
                        <c:v>43331.750092071758</c:v>
                      </c:pt>
                      <c:pt idx="1425">
                        <c:v>43331.791758796295</c:v>
                      </c:pt>
                      <c:pt idx="1426">
                        <c:v>43331.833425520832</c:v>
                      </c:pt>
                      <c:pt idx="1427">
                        <c:v>43331.875092245369</c:v>
                      </c:pt>
                      <c:pt idx="1428">
                        <c:v>43331.916758969906</c:v>
                      </c:pt>
                      <c:pt idx="1429">
                        <c:v>43331.958425694444</c:v>
                      </c:pt>
                      <c:pt idx="1430">
                        <c:v>43332.000092418981</c:v>
                      </c:pt>
                      <c:pt idx="1431">
                        <c:v>43332.041759143518</c:v>
                      </c:pt>
                      <c:pt idx="1432">
                        <c:v>43332.083425868055</c:v>
                      </c:pt>
                      <c:pt idx="1433">
                        <c:v>43332.125092592592</c:v>
                      </c:pt>
                      <c:pt idx="1434">
                        <c:v>43332.16675931713</c:v>
                      </c:pt>
                      <c:pt idx="1435">
                        <c:v>43332.208426041667</c:v>
                      </c:pt>
                      <c:pt idx="1436">
                        <c:v>43332.250092766204</c:v>
                      </c:pt>
                      <c:pt idx="1437">
                        <c:v>43332.291759490741</c:v>
                      </c:pt>
                      <c:pt idx="1438">
                        <c:v>43332.333426215278</c:v>
                      </c:pt>
                      <c:pt idx="1439">
                        <c:v>43332.375092939816</c:v>
                      </c:pt>
                      <c:pt idx="1440">
                        <c:v>43332.416759664353</c:v>
                      </c:pt>
                      <c:pt idx="1441">
                        <c:v>43332.45842638889</c:v>
                      </c:pt>
                      <c:pt idx="1442">
                        <c:v>43332.500093113427</c:v>
                      </c:pt>
                      <c:pt idx="1443">
                        <c:v>43332.541759837964</c:v>
                      </c:pt>
                      <c:pt idx="1444">
                        <c:v>43332.583426562502</c:v>
                      </c:pt>
                      <c:pt idx="1445">
                        <c:v>43332.625093287039</c:v>
                      </c:pt>
                      <c:pt idx="1446">
                        <c:v>43332.666760011576</c:v>
                      </c:pt>
                      <c:pt idx="1447">
                        <c:v>43332.708426736113</c:v>
                      </c:pt>
                      <c:pt idx="1448">
                        <c:v>43332.750093460651</c:v>
                      </c:pt>
                      <c:pt idx="1449">
                        <c:v>43332.791760185188</c:v>
                      </c:pt>
                      <c:pt idx="1450">
                        <c:v>43332.833426909725</c:v>
                      </c:pt>
                      <c:pt idx="1451">
                        <c:v>43332.875093634262</c:v>
                      </c:pt>
                      <c:pt idx="1452">
                        <c:v>43332.916760358799</c:v>
                      </c:pt>
                      <c:pt idx="1453">
                        <c:v>43332.958427083337</c:v>
                      </c:pt>
                      <c:pt idx="1454">
                        <c:v>43333.000093807874</c:v>
                      </c:pt>
                      <c:pt idx="1455">
                        <c:v>43333.041760532411</c:v>
                      </c:pt>
                      <c:pt idx="1456">
                        <c:v>43333.083427256941</c:v>
                      </c:pt>
                      <c:pt idx="1457">
                        <c:v>43333.125093981478</c:v>
                      </c:pt>
                      <c:pt idx="1458">
                        <c:v>43333.166760706015</c:v>
                      </c:pt>
                      <c:pt idx="1459">
                        <c:v>43333.208427430553</c:v>
                      </c:pt>
                      <c:pt idx="1460">
                        <c:v>43333.25009415509</c:v>
                      </c:pt>
                      <c:pt idx="1461">
                        <c:v>43333.291760879627</c:v>
                      </c:pt>
                      <c:pt idx="1462">
                        <c:v>43333.333427604164</c:v>
                      </c:pt>
                      <c:pt idx="1463">
                        <c:v>43333.375094328701</c:v>
                      </c:pt>
                      <c:pt idx="1464">
                        <c:v>43333.416761053239</c:v>
                      </c:pt>
                      <c:pt idx="1465">
                        <c:v>43333.458427777776</c:v>
                      </c:pt>
                      <c:pt idx="1466">
                        <c:v>43333.500094502313</c:v>
                      </c:pt>
                      <c:pt idx="1467">
                        <c:v>43333.54176122685</c:v>
                      </c:pt>
                      <c:pt idx="1468">
                        <c:v>43333.583427951387</c:v>
                      </c:pt>
                      <c:pt idx="1469">
                        <c:v>43333.625094675925</c:v>
                      </c:pt>
                      <c:pt idx="1470">
                        <c:v>43333.666761400462</c:v>
                      </c:pt>
                      <c:pt idx="1471">
                        <c:v>43333.708428124999</c:v>
                      </c:pt>
                      <c:pt idx="1472">
                        <c:v>43333.750094849536</c:v>
                      </c:pt>
                      <c:pt idx="1473">
                        <c:v>43333.791761574073</c:v>
                      </c:pt>
                      <c:pt idx="1474">
                        <c:v>43333.833428298611</c:v>
                      </c:pt>
                      <c:pt idx="1475">
                        <c:v>43333.875095023148</c:v>
                      </c:pt>
                      <c:pt idx="1476">
                        <c:v>43333.916761747685</c:v>
                      </c:pt>
                      <c:pt idx="1477">
                        <c:v>43333.958428472222</c:v>
                      </c:pt>
                      <c:pt idx="1478">
                        <c:v>43334.00009519676</c:v>
                      </c:pt>
                      <c:pt idx="1479">
                        <c:v>43334.041761921297</c:v>
                      </c:pt>
                      <c:pt idx="1480">
                        <c:v>43334.083428645834</c:v>
                      </c:pt>
                      <c:pt idx="1481">
                        <c:v>43334.125095370371</c:v>
                      </c:pt>
                      <c:pt idx="1482">
                        <c:v>43334.166762094908</c:v>
                      </c:pt>
                      <c:pt idx="1483">
                        <c:v>43334.208428819446</c:v>
                      </c:pt>
                      <c:pt idx="1484">
                        <c:v>43334.250095543983</c:v>
                      </c:pt>
                      <c:pt idx="1485">
                        <c:v>43334.29176226852</c:v>
                      </c:pt>
                      <c:pt idx="1486">
                        <c:v>43334.333428993057</c:v>
                      </c:pt>
                      <c:pt idx="1487">
                        <c:v>43334.375095717594</c:v>
                      </c:pt>
                      <c:pt idx="1488">
                        <c:v>43334.416762442132</c:v>
                      </c:pt>
                      <c:pt idx="1489">
                        <c:v>43334.458429166669</c:v>
                      </c:pt>
                      <c:pt idx="1490">
                        <c:v>43334.500095891206</c:v>
                      </c:pt>
                      <c:pt idx="1491">
                        <c:v>43334.541762615743</c:v>
                      </c:pt>
                      <c:pt idx="1492">
                        <c:v>43334.58342934028</c:v>
                      </c:pt>
                      <c:pt idx="1493">
                        <c:v>43334.625096064818</c:v>
                      </c:pt>
                      <c:pt idx="1494">
                        <c:v>43334.666762789355</c:v>
                      </c:pt>
                      <c:pt idx="1495">
                        <c:v>43334.708429513892</c:v>
                      </c:pt>
                      <c:pt idx="1496">
                        <c:v>43334.750096238429</c:v>
                      </c:pt>
                      <c:pt idx="1497">
                        <c:v>43334.791762962966</c:v>
                      </c:pt>
                      <c:pt idx="1498">
                        <c:v>43334.833429687496</c:v>
                      </c:pt>
                      <c:pt idx="1499">
                        <c:v>43334.875096412034</c:v>
                      </c:pt>
                      <c:pt idx="1500">
                        <c:v>43334.916763136571</c:v>
                      </c:pt>
                      <c:pt idx="1501">
                        <c:v>43334.958429861108</c:v>
                      </c:pt>
                      <c:pt idx="1502">
                        <c:v>43335.000096585645</c:v>
                      </c:pt>
                      <c:pt idx="1503">
                        <c:v>43335.041763310182</c:v>
                      </c:pt>
                      <c:pt idx="1504">
                        <c:v>43335.08343003472</c:v>
                      </c:pt>
                      <c:pt idx="1505">
                        <c:v>43335.125096759257</c:v>
                      </c:pt>
                      <c:pt idx="1506">
                        <c:v>43335.166763483794</c:v>
                      </c:pt>
                      <c:pt idx="1507">
                        <c:v>43335.208430208331</c:v>
                      </c:pt>
                      <c:pt idx="1508">
                        <c:v>43335.250096932868</c:v>
                      </c:pt>
                      <c:pt idx="1509">
                        <c:v>43335.291763657406</c:v>
                      </c:pt>
                      <c:pt idx="1510">
                        <c:v>43335.333430381943</c:v>
                      </c:pt>
                      <c:pt idx="1511">
                        <c:v>43335.37509710648</c:v>
                      </c:pt>
                      <c:pt idx="1512">
                        <c:v>43335.416763831017</c:v>
                      </c:pt>
                      <c:pt idx="1513">
                        <c:v>43335.458430555555</c:v>
                      </c:pt>
                      <c:pt idx="1514">
                        <c:v>43335.500097280092</c:v>
                      </c:pt>
                      <c:pt idx="1515">
                        <c:v>43335.541764004629</c:v>
                      </c:pt>
                      <c:pt idx="1516">
                        <c:v>43335.583430729166</c:v>
                      </c:pt>
                      <c:pt idx="1517">
                        <c:v>43335.625097453703</c:v>
                      </c:pt>
                      <c:pt idx="1518">
                        <c:v>43335.666764178241</c:v>
                      </c:pt>
                      <c:pt idx="1519">
                        <c:v>43335.708430902778</c:v>
                      </c:pt>
                      <c:pt idx="1520">
                        <c:v>43335.750097627315</c:v>
                      </c:pt>
                      <c:pt idx="1521">
                        <c:v>43335.791764351852</c:v>
                      </c:pt>
                      <c:pt idx="1522">
                        <c:v>43335.833431076389</c:v>
                      </c:pt>
                      <c:pt idx="1523">
                        <c:v>43335.875097800927</c:v>
                      </c:pt>
                      <c:pt idx="1524">
                        <c:v>43335.916764525464</c:v>
                      </c:pt>
                      <c:pt idx="1525">
                        <c:v>43335.958431250001</c:v>
                      </c:pt>
                      <c:pt idx="1526">
                        <c:v>43336.000097974538</c:v>
                      </c:pt>
                      <c:pt idx="1527">
                        <c:v>43336.041764699075</c:v>
                      </c:pt>
                      <c:pt idx="1528">
                        <c:v>43336.083431423613</c:v>
                      </c:pt>
                      <c:pt idx="1529">
                        <c:v>43336.12509814815</c:v>
                      </c:pt>
                      <c:pt idx="1530">
                        <c:v>43336.166764872687</c:v>
                      </c:pt>
                      <c:pt idx="1531">
                        <c:v>43336.208431597224</c:v>
                      </c:pt>
                      <c:pt idx="1532">
                        <c:v>43336.250098321761</c:v>
                      </c:pt>
                      <c:pt idx="1533">
                        <c:v>43336.291765046299</c:v>
                      </c:pt>
                      <c:pt idx="1534">
                        <c:v>43336.333431770836</c:v>
                      </c:pt>
                      <c:pt idx="1535">
                        <c:v>43336.375098495373</c:v>
                      </c:pt>
                      <c:pt idx="1536">
                        <c:v>43336.41676521991</c:v>
                      </c:pt>
                      <c:pt idx="1537">
                        <c:v>43336.458431944448</c:v>
                      </c:pt>
                      <c:pt idx="1538">
                        <c:v>43336.500098668985</c:v>
                      </c:pt>
                      <c:pt idx="1539">
                        <c:v>43336.541765393522</c:v>
                      </c:pt>
                      <c:pt idx="1540">
                        <c:v>43336.583432118059</c:v>
                      </c:pt>
                      <c:pt idx="1541">
                        <c:v>43336.625098842589</c:v>
                      </c:pt>
                      <c:pt idx="1542">
                        <c:v>43336.666765567126</c:v>
                      </c:pt>
                      <c:pt idx="1543">
                        <c:v>43336.708432291663</c:v>
                      </c:pt>
                      <c:pt idx="1544">
                        <c:v>43336.750099016201</c:v>
                      </c:pt>
                      <c:pt idx="1545">
                        <c:v>43336.791765740738</c:v>
                      </c:pt>
                      <c:pt idx="1546">
                        <c:v>43336.833432465275</c:v>
                      </c:pt>
                      <c:pt idx="1547">
                        <c:v>43336.875099189812</c:v>
                      </c:pt>
                      <c:pt idx="1548">
                        <c:v>43336.91676591435</c:v>
                      </c:pt>
                      <c:pt idx="1549">
                        <c:v>43336.958432638887</c:v>
                      </c:pt>
                      <c:pt idx="1550">
                        <c:v>43337.000099363424</c:v>
                      </c:pt>
                      <c:pt idx="1551">
                        <c:v>43337.041766087961</c:v>
                      </c:pt>
                      <c:pt idx="1552">
                        <c:v>43337.083432812498</c:v>
                      </c:pt>
                      <c:pt idx="1553">
                        <c:v>43337.125099537036</c:v>
                      </c:pt>
                      <c:pt idx="1554">
                        <c:v>43337.166766261573</c:v>
                      </c:pt>
                      <c:pt idx="1555">
                        <c:v>43337.20843298611</c:v>
                      </c:pt>
                      <c:pt idx="1556">
                        <c:v>43337.250099710647</c:v>
                      </c:pt>
                      <c:pt idx="1557">
                        <c:v>43337.291766435184</c:v>
                      </c:pt>
                      <c:pt idx="1558">
                        <c:v>43337.333433159722</c:v>
                      </c:pt>
                      <c:pt idx="1559">
                        <c:v>43337.375099884259</c:v>
                      </c:pt>
                      <c:pt idx="1560">
                        <c:v>43337.416766608796</c:v>
                      </c:pt>
                      <c:pt idx="1561">
                        <c:v>43337.458433333333</c:v>
                      </c:pt>
                      <c:pt idx="1562">
                        <c:v>43337.50010005787</c:v>
                      </c:pt>
                      <c:pt idx="1563">
                        <c:v>43337.541766782408</c:v>
                      </c:pt>
                      <c:pt idx="1564">
                        <c:v>43337.583433506945</c:v>
                      </c:pt>
                      <c:pt idx="1565">
                        <c:v>43337.625100231482</c:v>
                      </c:pt>
                      <c:pt idx="1566">
                        <c:v>43337.666766956019</c:v>
                      </c:pt>
                      <c:pt idx="1567">
                        <c:v>43337.708433680556</c:v>
                      </c:pt>
                      <c:pt idx="1568">
                        <c:v>43337.750100405094</c:v>
                      </c:pt>
                      <c:pt idx="1569">
                        <c:v>43337.791767129631</c:v>
                      </c:pt>
                      <c:pt idx="1570">
                        <c:v>43337.833433854168</c:v>
                      </c:pt>
                      <c:pt idx="1571">
                        <c:v>43337.875100578705</c:v>
                      </c:pt>
                      <c:pt idx="1572">
                        <c:v>43337.916767303243</c:v>
                      </c:pt>
                      <c:pt idx="1573">
                        <c:v>43337.95843402778</c:v>
                      </c:pt>
                      <c:pt idx="1574">
                        <c:v>43338.000100752317</c:v>
                      </c:pt>
                      <c:pt idx="1575">
                        <c:v>43338.041767476854</c:v>
                      </c:pt>
                      <c:pt idx="1576">
                        <c:v>43338.083434201391</c:v>
                      </c:pt>
                      <c:pt idx="1577">
                        <c:v>43338.125100925929</c:v>
                      </c:pt>
                      <c:pt idx="1578">
                        <c:v>43338.166767650466</c:v>
                      </c:pt>
                      <c:pt idx="1579">
                        <c:v>43338.208434375003</c:v>
                      </c:pt>
                      <c:pt idx="1580">
                        <c:v>43338.25010109954</c:v>
                      </c:pt>
                      <c:pt idx="1581">
                        <c:v>43338.291767824077</c:v>
                      </c:pt>
                      <c:pt idx="1582">
                        <c:v>43338.333434548615</c:v>
                      </c:pt>
                      <c:pt idx="1583">
                        <c:v>43338.375101273145</c:v>
                      </c:pt>
                      <c:pt idx="1584">
                        <c:v>43338.416767997682</c:v>
                      </c:pt>
                      <c:pt idx="1585">
                        <c:v>43338.458434722219</c:v>
                      </c:pt>
                      <c:pt idx="1586">
                        <c:v>43338.500101446756</c:v>
                      </c:pt>
                      <c:pt idx="1587">
                        <c:v>43338.541768171293</c:v>
                      </c:pt>
                      <c:pt idx="1588">
                        <c:v>43338.583434895831</c:v>
                      </c:pt>
                      <c:pt idx="1589">
                        <c:v>43338.625101620368</c:v>
                      </c:pt>
                      <c:pt idx="1590">
                        <c:v>43338.666768344905</c:v>
                      </c:pt>
                      <c:pt idx="1591">
                        <c:v>43338.708435069442</c:v>
                      </c:pt>
                      <c:pt idx="1592">
                        <c:v>43338.750101793979</c:v>
                      </c:pt>
                      <c:pt idx="1593">
                        <c:v>43338.791768518517</c:v>
                      </c:pt>
                      <c:pt idx="1594">
                        <c:v>43338.833435243054</c:v>
                      </c:pt>
                      <c:pt idx="1595">
                        <c:v>43338.875101967591</c:v>
                      </c:pt>
                      <c:pt idx="1596">
                        <c:v>43338.916768692128</c:v>
                      </c:pt>
                      <c:pt idx="1597">
                        <c:v>43338.958435416665</c:v>
                      </c:pt>
                      <c:pt idx="1598">
                        <c:v>43339.000102141203</c:v>
                      </c:pt>
                      <c:pt idx="1599">
                        <c:v>43339.04176886574</c:v>
                      </c:pt>
                      <c:pt idx="1600">
                        <c:v>43339.083435590277</c:v>
                      </c:pt>
                      <c:pt idx="1601">
                        <c:v>43339.125102314814</c:v>
                      </c:pt>
                      <c:pt idx="1602">
                        <c:v>43339.166769039351</c:v>
                      </c:pt>
                      <c:pt idx="1603">
                        <c:v>43339.208435763889</c:v>
                      </c:pt>
                      <c:pt idx="1604">
                        <c:v>43339.250102488426</c:v>
                      </c:pt>
                      <c:pt idx="1605">
                        <c:v>43339.291769212963</c:v>
                      </c:pt>
                      <c:pt idx="1606">
                        <c:v>43339.3334359375</c:v>
                      </c:pt>
                      <c:pt idx="1607">
                        <c:v>43339.375102662038</c:v>
                      </c:pt>
                      <c:pt idx="1608">
                        <c:v>43339.416769386575</c:v>
                      </c:pt>
                      <c:pt idx="1609">
                        <c:v>43339.458436111112</c:v>
                      </c:pt>
                      <c:pt idx="1610">
                        <c:v>43339.500102835649</c:v>
                      </c:pt>
                      <c:pt idx="1611">
                        <c:v>43339.541769560186</c:v>
                      </c:pt>
                      <c:pt idx="1612">
                        <c:v>43339.583436284724</c:v>
                      </c:pt>
                      <c:pt idx="1613">
                        <c:v>43339.625103009261</c:v>
                      </c:pt>
                      <c:pt idx="1614">
                        <c:v>43339.666769733798</c:v>
                      </c:pt>
                      <c:pt idx="1615">
                        <c:v>43339.708436458335</c:v>
                      </c:pt>
                      <c:pt idx="1616">
                        <c:v>43339.750103182872</c:v>
                      </c:pt>
                      <c:pt idx="1617">
                        <c:v>43339.79176990741</c:v>
                      </c:pt>
                      <c:pt idx="1618">
                        <c:v>43339.833436631947</c:v>
                      </c:pt>
                      <c:pt idx="1619">
                        <c:v>43339.875103356484</c:v>
                      </c:pt>
                      <c:pt idx="1620">
                        <c:v>43339.916770081021</c:v>
                      </c:pt>
                      <c:pt idx="1621">
                        <c:v>43339.958436805558</c:v>
                      </c:pt>
                      <c:pt idx="1622">
                        <c:v>43340.000103530096</c:v>
                      </c:pt>
                      <c:pt idx="1623">
                        <c:v>43340.041770254633</c:v>
                      </c:pt>
                      <c:pt idx="1624">
                        <c:v>43340.08343697917</c:v>
                      </c:pt>
                      <c:pt idx="1625">
                        <c:v>43340.125103703707</c:v>
                      </c:pt>
                      <c:pt idx="1626">
                        <c:v>43340.166770428237</c:v>
                      </c:pt>
                      <c:pt idx="1627">
                        <c:v>43340.208437152774</c:v>
                      </c:pt>
                      <c:pt idx="1628">
                        <c:v>43340.250103877312</c:v>
                      </c:pt>
                      <c:pt idx="1629">
                        <c:v>43340.291770601849</c:v>
                      </c:pt>
                      <c:pt idx="1630">
                        <c:v>43340.333437326386</c:v>
                      </c:pt>
                      <c:pt idx="1631">
                        <c:v>43340.375104050923</c:v>
                      </c:pt>
                      <c:pt idx="1632">
                        <c:v>43340.41677077546</c:v>
                      </c:pt>
                      <c:pt idx="1633">
                        <c:v>43340.458437499998</c:v>
                      </c:pt>
                      <c:pt idx="1634">
                        <c:v>43340.500104224535</c:v>
                      </c:pt>
                      <c:pt idx="1635">
                        <c:v>43340.541770949072</c:v>
                      </c:pt>
                      <c:pt idx="1636">
                        <c:v>43340.583437673609</c:v>
                      </c:pt>
                      <c:pt idx="1637">
                        <c:v>43340.625104398147</c:v>
                      </c:pt>
                      <c:pt idx="1638">
                        <c:v>43340.666771122684</c:v>
                      </c:pt>
                      <c:pt idx="1639">
                        <c:v>43340.708437847221</c:v>
                      </c:pt>
                      <c:pt idx="1640">
                        <c:v>43340.750104571758</c:v>
                      </c:pt>
                      <c:pt idx="1641">
                        <c:v>43340.791771296295</c:v>
                      </c:pt>
                      <c:pt idx="1642">
                        <c:v>43340.833438020833</c:v>
                      </c:pt>
                      <c:pt idx="1643">
                        <c:v>43340.87510474537</c:v>
                      </c:pt>
                      <c:pt idx="1644">
                        <c:v>43340.916771469907</c:v>
                      </c:pt>
                      <c:pt idx="1645">
                        <c:v>43340.958438194444</c:v>
                      </c:pt>
                      <c:pt idx="1646">
                        <c:v>43341.000104918981</c:v>
                      </c:pt>
                      <c:pt idx="1647">
                        <c:v>43341.041771643519</c:v>
                      </c:pt>
                      <c:pt idx="1648">
                        <c:v>43341.083438368056</c:v>
                      </c:pt>
                      <c:pt idx="1649">
                        <c:v>43341.125105092593</c:v>
                      </c:pt>
                      <c:pt idx="1650">
                        <c:v>43341.166771990742</c:v>
                      </c:pt>
                      <c:pt idx="1651">
                        <c:v>43341.208438773145</c:v>
                      </c:pt>
                      <c:pt idx="1652">
                        <c:v>43341.250105555555</c:v>
                      </c:pt>
                      <c:pt idx="1653">
                        <c:v>43341.291772337965</c:v>
                      </c:pt>
                      <c:pt idx="1654">
                        <c:v>43341.333439120368</c:v>
                      </c:pt>
                      <c:pt idx="1655">
                        <c:v>43341.375105902778</c:v>
                      </c:pt>
                      <c:pt idx="1656">
                        <c:v>43341.416772685188</c:v>
                      </c:pt>
                      <c:pt idx="1657">
                        <c:v>43341.458439467591</c:v>
                      </c:pt>
                      <c:pt idx="1658">
                        <c:v>43341.500106250001</c:v>
                      </c:pt>
                      <c:pt idx="1659">
                        <c:v>43341.541773032404</c:v>
                      </c:pt>
                      <c:pt idx="1660">
                        <c:v>43341.583439814814</c:v>
                      </c:pt>
                      <c:pt idx="1661">
                        <c:v>43341.625106597225</c:v>
                      </c:pt>
                      <c:pt idx="1662">
                        <c:v>43341.666773379628</c:v>
                      </c:pt>
                      <c:pt idx="1663">
                        <c:v>43341.708440162038</c:v>
                      </c:pt>
                      <c:pt idx="1664">
                        <c:v>43341.750106944448</c:v>
                      </c:pt>
                      <c:pt idx="1665">
                        <c:v>43341.791773726851</c:v>
                      </c:pt>
                      <c:pt idx="1666">
                        <c:v>43341.833440509261</c:v>
                      </c:pt>
                      <c:pt idx="1667">
                        <c:v>43341.875107291664</c:v>
                      </c:pt>
                      <c:pt idx="1668">
                        <c:v>43341.916774074074</c:v>
                      </c:pt>
                      <c:pt idx="1669">
                        <c:v>43341.958440856484</c:v>
                      </c:pt>
                      <c:pt idx="1670">
                        <c:v>43342.000104166669</c:v>
                      </c:pt>
                      <c:pt idx="1671">
                        <c:v>43342.041774421297</c:v>
                      </c:pt>
                      <c:pt idx="1672">
                        <c:v>43342.0834412037</c:v>
                      </c:pt>
                      <c:pt idx="1673">
                        <c:v>43342.12510798611</c:v>
                      </c:pt>
                      <c:pt idx="1674">
                        <c:v>43342.166774768521</c:v>
                      </c:pt>
                      <c:pt idx="1675">
                        <c:v>43342.208437499998</c:v>
                      </c:pt>
                      <c:pt idx="1676">
                        <c:v>43342.250108043983</c:v>
                      </c:pt>
                      <c:pt idx="1677">
                        <c:v>43342.291774768521</c:v>
                      </c:pt>
                      <c:pt idx="1678">
                        <c:v>43342.333441493058</c:v>
                      </c:pt>
                      <c:pt idx="1679">
                        <c:v>43342.375108217595</c:v>
                      </c:pt>
                      <c:pt idx="1680">
                        <c:v>43342.416774942132</c:v>
                      </c:pt>
                      <c:pt idx="1681">
                        <c:v>43342.458441666669</c:v>
                      </c:pt>
                      <c:pt idx="1682">
                        <c:v>43342.500108391207</c:v>
                      </c:pt>
                      <c:pt idx="1683">
                        <c:v>43342.541775115744</c:v>
                      </c:pt>
                      <c:pt idx="1684">
                        <c:v>43342.583441840281</c:v>
                      </c:pt>
                      <c:pt idx="1685">
                        <c:v>43342.625108564818</c:v>
                      </c:pt>
                      <c:pt idx="1686">
                        <c:v>43342.666775289355</c:v>
                      </c:pt>
                      <c:pt idx="1687">
                        <c:v>43342.708442013885</c:v>
                      </c:pt>
                    </c:numCache>
                  </c:numRef>
                </c:xVal>
                <c:yVal>
                  <c:numRef>
                    <c:extLst xmlns:c15="http://schemas.microsoft.com/office/drawing/2012/chart">
                      <c:ext xmlns:c15="http://schemas.microsoft.com/office/drawing/2012/chart" uri="{02D57815-91ED-43cb-92C2-25804820EDAC}">
                        <c15:formulaRef>
                          <c15:sqref>Sheet1!$J$6:$J$1693</c15:sqref>
                        </c15:formulaRef>
                      </c:ext>
                    </c:extLst>
                    <c:numCache>
                      <c:formatCode>General</c:formatCode>
                      <c:ptCount val="1688"/>
                      <c:pt idx="0">
                        <c:v>24.7</c:v>
                      </c:pt>
                      <c:pt idx="1">
                        <c:v>23.733333333333334</c:v>
                      </c:pt>
                      <c:pt idx="2">
                        <c:v>24.116666666666664</c:v>
                      </c:pt>
                      <c:pt idx="3">
                        <c:v>24.383333333333329</c:v>
                      </c:pt>
                      <c:pt idx="4">
                        <c:v>24.666666666666671</c:v>
                      </c:pt>
                      <c:pt idx="5">
                        <c:v>24.866666666666664</c:v>
                      </c:pt>
                      <c:pt idx="6">
                        <c:v>25.983333333333334</c:v>
                      </c:pt>
                      <c:pt idx="7">
                        <c:v>25.416666666666668</c:v>
                      </c:pt>
                      <c:pt idx="8">
                        <c:v>25.033333333333335</c:v>
                      </c:pt>
                      <c:pt idx="9">
                        <c:v>24.650000000000002</c:v>
                      </c:pt>
                      <c:pt idx="10">
                        <c:v>24.099999999999998</c:v>
                      </c:pt>
                      <c:pt idx="11">
                        <c:v>23.683333333333334</c:v>
                      </c:pt>
                      <c:pt idx="12">
                        <c:v>23.5</c:v>
                      </c:pt>
                      <c:pt idx="13">
                        <c:v>23.433333333333337</c:v>
                      </c:pt>
                      <c:pt idx="14">
                        <c:v>23.2</c:v>
                      </c:pt>
                      <c:pt idx="15">
                        <c:v>22.933333333333337</c:v>
                      </c:pt>
                      <c:pt idx="16">
                        <c:v>22.7</c:v>
                      </c:pt>
                      <c:pt idx="17">
                        <c:v>22.599999999999998</c:v>
                      </c:pt>
                      <c:pt idx="18">
                        <c:v>22.750000000000004</c:v>
                      </c:pt>
                      <c:pt idx="19">
                        <c:v>22.783333333333331</c:v>
                      </c:pt>
                      <c:pt idx="20">
                        <c:v>23.25</c:v>
                      </c:pt>
                      <c:pt idx="21">
                        <c:v>23.799999999999997</c:v>
                      </c:pt>
                      <c:pt idx="22">
                        <c:v>24</c:v>
                      </c:pt>
                      <c:pt idx="23">
                        <c:v>23.616666666666671</c:v>
                      </c:pt>
                      <c:pt idx="24">
                        <c:v>23.566666666666666</c:v>
                      </c:pt>
                      <c:pt idx="25">
                        <c:v>23.799999999999997</c:v>
                      </c:pt>
                      <c:pt idx="26">
                        <c:v>23.966666666666665</c:v>
                      </c:pt>
                      <c:pt idx="27">
                        <c:v>24.266666666666669</c:v>
                      </c:pt>
                      <c:pt idx="28">
                        <c:v>24.3</c:v>
                      </c:pt>
                      <c:pt idx="29">
                        <c:v>24.733333333333334</c:v>
                      </c:pt>
                      <c:pt idx="30">
                        <c:v>24.883333333333336</c:v>
                      </c:pt>
                      <c:pt idx="31">
                        <c:v>24.75</c:v>
                      </c:pt>
                      <c:pt idx="32">
                        <c:v>24.483333333333334</c:v>
                      </c:pt>
                      <c:pt idx="33">
                        <c:v>24.016666666666666</c:v>
                      </c:pt>
                      <c:pt idx="34">
                        <c:v>23.583333333333332</c:v>
                      </c:pt>
                      <c:pt idx="35">
                        <c:v>23.2</c:v>
                      </c:pt>
                      <c:pt idx="36">
                        <c:v>23</c:v>
                      </c:pt>
                      <c:pt idx="37">
                        <c:v>23</c:v>
                      </c:pt>
                      <c:pt idx="38">
                        <c:v>22.899999999999995</c:v>
                      </c:pt>
                      <c:pt idx="39">
                        <c:v>22.583333333333332</c:v>
                      </c:pt>
                      <c:pt idx="40">
                        <c:v>22.366666666666671</c:v>
                      </c:pt>
                      <c:pt idx="41">
                        <c:v>22.299999999999997</c:v>
                      </c:pt>
                      <c:pt idx="42">
                        <c:v>22.083333333333332</c:v>
                      </c:pt>
                      <c:pt idx="43">
                        <c:v>21.100000000000005</c:v>
                      </c:pt>
                      <c:pt idx="44">
                        <c:v>21.283333333333335</c:v>
                      </c:pt>
                      <c:pt idx="45">
                        <c:v>21.916666666666668</c:v>
                      </c:pt>
                      <c:pt idx="46">
                        <c:v>23.400000000000002</c:v>
                      </c:pt>
                      <c:pt idx="47">
                        <c:v>23.083333333333332</c:v>
                      </c:pt>
                      <c:pt idx="48">
                        <c:v>23.366666666666664</c:v>
                      </c:pt>
                      <c:pt idx="49">
                        <c:v>23.333333333333332</c:v>
                      </c:pt>
                      <c:pt idx="50">
                        <c:v>23.566666666666666</c:v>
                      </c:pt>
                      <c:pt idx="51">
                        <c:v>23.899999999999995</c:v>
                      </c:pt>
                      <c:pt idx="52">
                        <c:v>24.2</c:v>
                      </c:pt>
                      <c:pt idx="53">
                        <c:v>24.05</c:v>
                      </c:pt>
                      <c:pt idx="54">
                        <c:v>24.45</c:v>
                      </c:pt>
                      <c:pt idx="55">
                        <c:v>24.483333333333334</c:v>
                      </c:pt>
                      <c:pt idx="56">
                        <c:v>24.5</c:v>
                      </c:pt>
                      <c:pt idx="57">
                        <c:v>24.166666666666668</c:v>
                      </c:pt>
                      <c:pt idx="58">
                        <c:v>23.316666666666666</c:v>
                      </c:pt>
                      <c:pt idx="59">
                        <c:v>22.966666666666669</c:v>
                      </c:pt>
                      <c:pt idx="60">
                        <c:v>22.8</c:v>
                      </c:pt>
                      <c:pt idx="61">
                        <c:v>22.716666666666669</c:v>
                      </c:pt>
                      <c:pt idx="62">
                        <c:v>22.566666666666666</c:v>
                      </c:pt>
                      <c:pt idx="63">
                        <c:v>22.433333333333337</c:v>
                      </c:pt>
                      <c:pt idx="64">
                        <c:v>22.200000000000003</c:v>
                      </c:pt>
                      <c:pt idx="65">
                        <c:v>21.45</c:v>
                      </c:pt>
                      <c:pt idx="66">
                        <c:v>20.8</c:v>
                      </c:pt>
                      <c:pt idx="67">
                        <c:v>20.400000000000002</c:v>
                      </c:pt>
                      <c:pt idx="68">
                        <c:v>20.366666666666664</c:v>
                      </c:pt>
                      <c:pt idx="69">
                        <c:v>20.966666666666669</c:v>
                      </c:pt>
                      <c:pt idx="70">
                        <c:v>21.883333333333329</c:v>
                      </c:pt>
                      <c:pt idx="71">
                        <c:v>21.666666666666671</c:v>
                      </c:pt>
                      <c:pt idx="72">
                        <c:v>22.066666666666666</c:v>
                      </c:pt>
                      <c:pt idx="73">
                        <c:v>22.583333333333332</c:v>
                      </c:pt>
                      <c:pt idx="74">
                        <c:v>22.849999999999998</c:v>
                      </c:pt>
                      <c:pt idx="75">
                        <c:v>23.066666666666666</c:v>
                      </c:pt>
                      <c:pt idx="76">
                        <c:v>23.216666666666665</c:v>
                      </c:pt>
                      <c:pt idx="77">
                        <c:v>23.433333333333334</c:v>
                      </c:pt>
                      <c:pt idx="78">
                        <c:v>23.933333333333334</c:v>
                      </c:pt>
                      <c:pt idx="79">
                        <c:v>24.316666666666666</c:v>
                      </c:pt>
                      <c:pt idx="80">
                        <c:v>23.533333333333335</c:v>
                      </c:pt>
                      <c:pt idx="81">
                        <c:v>22.749999999999996</c:v>
                      </c:pt>
                      <c:pt idx="82">
                        <c:v>21.433333333333334</c:v>
                      </c:pt>
                      <c:pt idx="83">
                        <c:v>20.45</c:v>
                      </c:pt>
                      <c:pt idx="84">
                        <c:v>20.483333333333334</c:v>
                      </c:pt>
                      <c:pt idx="85">
                        <c:v>20.75</c:v>
                      </c:pt>
                      <c:pt idx="86">
                        <c:v>19.850000000000001</c:v>
                      </c:pt>
                      <c:pt idx="87">
                        <c:v>18.966666666666669</c:v>
                      </c:pt>
                      <c:pt idx="88">
                        <c:v>18.883333333333333</c:v>
                      </c:pt>
                      <c:pt idx="89">
                        <c:v>18.55</c:v>
                      </c:pt>
                      <c:pt idx="90">
                        <c:v>18.150000000000002</c:v>
                      </c:pt>
                      <c:pt idx="91">
                        <c:v>18.150000000000002</c:v>
                      </c:pt>
                      <c:pt idx="92">
                        <c:v>18.433333333333334</c:v>
                      </c:pt>
                      <c:pt idx="93">
                        <c:v>19.249999999999996</c:v>
                      </c:pt>
                      <c:pt idx="94">
                        <c:v>19.516666666666666</c:v>
                      </c:pt>
                      <c:pt idx="95">
                        <c:v>20.533333333333331</c:v>
                      </c:pt>
                      <c:pt idx="96">
                        <c:v>21.366666666666664</c:v>
                      </c:pt>
                      <c:pt idx="97">
                        <c:v>21.966666666666665</c:v>
                      </c:pt>
                      <c:pt idx="98">
                        <c:v>22.233333333333334</c:v>
                      </c:pt>
                      <c:pt idx="99">
                        <c:v>22.516666666666666</c:v>
                      </c:pt>
                      <c:pt idx="100">
                        <c:v>22.900000000000002</c:v>
                      </c:pt>
                      <c:pt idx="101">
                        <c:v>23.233333333333334</c:v>
                      </c:pt>
                      <c:pt idx="102">
                        <c:v>24</c:v>
                      </c:pt>
                      <c:pt idx="103">
                        <c:v>24</c:v>
                      </c:pt>
                      <c:pt idx="104">
                        <c:v>24.083333333333332</c:v>
                      </c:pt>
                      <c:pt idx="105">
                        <c:v>23.700000000000003</c:v>
                      </c:pt>
                      <c:pt idx="106">
                        <c:v>23.316666666666666</c:v>
                      </c:pt>
                      <c:pt idx="107">
                        <c:v>22.866666666666664</c:v>
                      </c:pt>
                      <c:pt idx="108">
                        <c:v>21.966666666666669</c:v>
                      </c:pt>
                      <c:pt idx="109">
                        <c:v>22.150000000000002</c:v>
                      </c:pt>
                      <c:pt idx="110">
                        <c:v>22.349999999999998</c:v>
                      </c:pt>
                      <c:pt idx="111">
                        <c:v>22.299999999999997</c:v>
                      </c:pt>
                      <c:pt idx="112">
                        <c:v>22.2</c:v>
                      </c:pt>
                      <c:pt idx="113">
                        <c:v>22.033333333333331</c:v>
                      </c:pt>
                      <c:pt idx="114">
                        <c:v>21.950000000000003</c:v>
                      </c:pt>
                      <c:pt idx="115">
                        <c:v>21.999999999999996</c:v>
                      </c:pt>
                      <c:pt idx="116">
                        <c:v>22.299999999999997</c:v>
                      </c:pt>
                      <c:pt idx="117">
                        <c:v>22.433333333333337</c:v>
                      </c:pt>
                      <c:pt idx="118">
                        <c:v>22.650000000000002</c:v>
                      </c:pt>
                      <c:pt idx="119">
                        <c:v>23.266666666666666</c:v>
                      </c:pt>
                      <c:pt idx="120">
                        <c:v>23.516666666666666</c:v>
                      </c:pt>
                      <c:pt idx="121">
                        <c:v>23.75</c:v>
                      </c:pt>
                      <c:pt idx="122">
                        <c:v>24.116666666666664</c:v>
                      </c:pt>
                      <c:pt idx="123">
                        <c:v>24.233333333333334</c:v>
                      </c:pt>
                      <c:pt idx="124">
                        <c:v>24.433333333333334</c:v>
                      </c:pt>
                      <c:pt idx="125">
                        <c:v>24.616666666666664</c:v>
                      </c:pt>
                      <c:pt idx="126">
                        <c:v>25.25</c:v>
                      </c:pt>
                      <c:pt idx="127">
                        <c:v>25.266666666666666</c:v>
                      </c:pt>
                      <c:pt idx="128">
                        <c:v>25.083333333333332</c:v>
                      </c:pt>
                      <c:pt idx="129">
                        <c:v>24.433333333333334</c:v>
                      </c:pt>
                      <c:pt idx="130">
                        <c:v>23.849999999999998</c:v>
                      </c:pt>
                      <c:pt idx="131">
                        <c:v>23.450000000000003</c:v>
                      </c:pt>
                      <c:pt idx="132">
                        <c:v>23.483333333333334</c:v>
                      </c:pt>
                      <c:pt idx="133">
                        <c:v>23.366666666666664</c:v>
                      </c:pt>
                      <c:pt idx="134">
                        <c:v>23.133333333333329</c:v>
                      </c:pt>
                      <c:pt idx="135">
                        <c:v>23</c:v>
                      </c:pt>
                      <c:pt idx="136">
                        <c:v>22.766666666666666</c:v>
                      </c:pt>
                      <c:pt idx="137">
                        <c:v>22.616666666666664</c:v>
                      </c:pt>
                      <c:pt idx="138">
                        <c:v>22.483333333333334</c:v>
                      </c:pt>
                      <c:pt idx="139">
                        <c:v>22.400000000000002</c:v>
                      </c:pt>
                      <c:pt idx="140">
                        <c:v>22.483333333333334</c:v>
                      </c:pt>
                      <c:pt idx="141">
                        <c:v>22.583333333333332</c:v>
                      </c:pt>
                      <c:pt idx="142">
                        <c:v>22.733333333333334</c:v>
                      </c:pt>
                      <c:pt idx="143">
                        <c:v>23.216666666666665</c:v>
                      </c:pt>
                      <c:pt idx="144">
                        <c:v>23.883333333333329</c:v>
                      </c:pt>
                      <c:pt idx="145">
                        <c:v>24.666666666666668</c:v>
                      </c:pt>
                      <c:pt idx="146">
                        <c:v>25</c:v>
                      </c:pt>
                      <c:pt idx="147">
                        <c:v>25.166666666666671</c:v>
                      </c:pt>
                      <c:pt idx="148">
                        <c:v>25.366666666666671</c:v>
                      </c:pt>
                      <c:pt idx="149">
                        <c:v>25.566666666666666</c:v>
                      </c:pt>
                      <c:pt idx="150">
                        <c:v>25.916666666666668</c:v>
                      </c:pt>
                      <c:pt idx="151">
                        <c:v>25.916666666666671</c:v>
                      </c:pt>
                      <c:pt idx="152">
                        <c:v>25.600000000000005</c:v>
                      </c:pt>
                      <c:pt idx="153">
                        <c:v>25.166666666666661</c:v>
                      </c:pt>
                      <c:pt idx="154">
                        <c:v>24.95</c:v>
                      </c:pt>
                      <c:pt idx="155">
                        <c:v>24.366666666666664</c:v>
                      </c:pt>
                      <c:pt idx="156">
                        <c:v>23.75</c:v>
                      </c:pt>
                      <c:pt idx="157">
                        <c:v>23.25</c:v>
                      </c:pt>
                      <c:pt idx="158">
                        <c:v>22.766666666666666</c:v>
                      </c:pt>
                      <c:pt idx="159">
                        <c:v>22.433333333333337</c:v>
                      </c:pt>
                      <c:pt idx="160">
                        <c:v>22.266666666666666</c:v>
                      </c:pt>
                      <c:pt idx="161">
                        <c:v>22.133333333333336</c:v>
                      </c:pt>
                      <c:pt idx="162">
                        <c:v>21.383333333333329</c:v>
                      </c:pt>
                      <c:pt idx="163">
                        <c:v>20.950000000000003</c:v>
                      </c:pt>
                      <c:pt idx="164">
                        <c:v>21.05</c:v>
                      </c:pt>
                      <c:pt idx="165">
                        <c:v>21.633333333333336</c:v>
                      </c:pt>
                      <c:pt idx="166">
                        <c:v>22.150000000000002</c:v>
                      </c:pt>
                      <c:pt idx="167">
                        <c:v>22.650000000000002</c:v>
                      </c:pt>
                      <c:pt idx="168">
                        <c:v>22.983333333333334</c:v>
                      </c:pt>
                      <c:pt idx="169">
                        <c:v>23.366666666666664</c:v>
                      </c:pt>
                      <c:pt idx="170">
                        <c:v>23.149999999999995</c:v>
                      </c:pt>
                      <c:pt idx="171">
                        <c:v>23.349999999999998</c:v>
                      </c:pt>
                      <c:pt idx="172">
                        <c:v>23.900000000000002</c:v>
                      </c:pt>
                      <c:pt idx="173">
                        <c:v>24.333333333333329</c:v>
                      </c:pt>
                      <c:pt idx="174">
                        <c:v>25.433333333333334</c:v>
                      </c:pt>
                      <c:pt idx="175">
                        <c:v>25.8</c:v>
                      </c:pt>
                      <c:pt idx="176">
                        <c:v>25.183333333333334</c:v>
                      </c:pt>
                      <c:pt idx="177">
                        <c:v>23.933333333333334</c:v>
                      </c:pt>
                      <c:pt idx="178">
                        <c:v>23.383333333333336</c:v>
                      </c:pt>
                      <c:pt idx="179">
                        <c:v>22.583333333333339</c:v>
                      </c:pt>
                      <c:pt idx="180">
                        <c:v>22.233333333333334</c:v>
                      </c:pt>
                      <c:pt idx="181">
                        <c:v>21.733333333333334</c:v>
                      </c:pt>
                      <c:pt idx="182">
                        <c:v>21.516666666666666</c:v>
                      </c:pt>
                      <c:pt idx="183">
                        <c:v>21.150000000000002</c:v>
                      </c:pt>
                      <c:pt idx="184">
                        <c:v>20.916666666666664</c:v>
                      </c:pt>
                      <c:pt idx="185">
                        <c:v>20.8</c:v>
                      </c:pt>
                      <c:pt idx="186">
                        <c:v>20.583333333333332</c:v>
                      </c:pt>
                      <c:pt idx="187">
                        <c:v>20.45</c:v>
                      </c:pt>
                      <c:pt idx="188">
                        <c:v>20.033333333333331</c:v>
                      </c:pt>
                      <c:pt idx="189">
                        <c:v>20.233333333333334</c:v>
                      </c:pt>
                      <c:pt idx="190">
                        <c:v>20.933333333333334</c:v>
                      </c:pt>
                      <c:pt idx="191">
                        <c:v>21.633333333333329</c:v>
                      </c:pt>
                      <c:pt idx="192">
                        <c:v>21.866666666666664</c:v>
                      </c:pt>
                      <c:pt idx="193">
                        <c:v>22.433333333333334</c:v>
                      </c:pt>
                      <c:pt idx="194">
                        <c:v>22.650000000000002</c:v>
                      </c:pt>
                      <c:pt idx="195">
                        <c:v>23.05</c:v>
                      </c:pt>
                      <c:pt idx="196">
                        <c:v>23.316666666666666</c:v>
                      </c:pt>
                      <c:pt idx="197">
                        <c:v>23.466666666666665</c:v>
                      </c:pt>
                      <c:pt idx="198">
                        <c:v>23.816666666666666</c:v>
                      </c:pt>
                      <c:pt idx="199">
                        <c:v>23.816666666666666</c:v>
                      </c:pt>
                      <c:pt idx="200">
                        <c:v>23.799999999999997</c:v>
                      </c:pt>
                      <c:pt idx="201">
                        <c:v>23.55</c:v>
                      </c:pt>
                      <c:pt idx="202">
                        <c:v>23.2</c:v>
                      </c:pt>
                      <c:pt idx="203">
                        <c:v>22.916666666666671</c:v>
                      </c:pt>
                      <c:pt idx="204">
                        <c:v>22.75</c:v>
                      </c:pt>
                      <c:pt idx="205">
                        <c:v>22.55</c:v>
                      </c:pt>
                      <c:pt idx="206">
                        <c:v>21.716666666666665</c:v>
                      </c:pt>
                      <c:pt idx="207">
                        <c:v>21.316666666666666</c:v>
                      </c:pt>
                      <c:pt idx="208">
                        <c:v>21.083333333333332</c:v>
                      </c:pt>
                      <c:pt idx="209">
                        <c:v>20.8</c:v>
                      </c:pt>
                      <c:pt idx="210">
                        <c:v>20.433333333333334</c:v>
                      </c:pt>
                      <c:pt idx="211">
                        <c:v>20.283333333333335</c:v>
                      </c:pt>
                      <c:pt idx="212">
                        <c:v>20.433333333333334</c:v>
                      </c:pt>
                      <c:pt idx="213">
                        <c:v>21.000000000000004</c:v>
                      </c:pt>
                      <c:pt idx="214">
                        <c:v>21.666666666666668</c:v>
                      </c:pt>
                      <c:pt idx="215">
                        <c:v>22.3</c:v>
                      </c:pt>
                      <c:pt idx="216">
                        <c:v>22.75</c:v>
                      </c:pt>
                      <c:pt idx="217">
                        <c:v>23</c:v>
                      </c:pt>
                      <c:pt idx="218">
                        <c:v>23.233333333333334</c:v>
                      </c:pt>
                      <c:pt idx="219">
                        <c:v>23.45</c:v>
                      </c:pt>
                      <c:pt idx="220">
                        <c:v>23.8</c:v>
                      </c:pt>
                      <c:pt idx="221">
                        <c:v>24</c:v>
                      </c:pt>
                      <c:pt idx="222">
                        <c:v>24.283333333333331</c:v>
                      </c:pt>
                      <c:pt idx="223">
                        <c:v>24.400000000000002</c:v>
                      </c:pt>
                      <c:pt idx="224">
                        <c:v>24.349999999999998</c:v>
                      </c:pt>
                      <c:pt idx="225">
                        <c:v>24.116666666666671</c:v>
                      </c:pt>
                      <c:pt idx="226">
                        <c:v>23.683333333333337</c:v>
                      </c:pt>
                      <c:pt idx="227">
                        <c:v>23.150000000000002</c:v>
                      </c:pt>
                      <c:pt idx="228">
                        <c:v>22.316666666666666</c:v>
                      </c:pt>
                      <c:pt idx="229">
                        <c:v>22.166666666666671</c:v>
                      </c:pt>
                      <c:pt idx="230">
                        <c:v>22.3</c:v>
                      </c:pt>
                      <c:pt idx="231">
                        <c:v>22.150000000000002</c:v>
                      </c:pt>
                      <c:pt idx="232">
                        <c:v>21.983333333333334</c:v>
                      </c:pt>
                      <c:pt idx="233">
                        <c:v>21.75</c:v>
                      </c:pt>
                      <c:pt idx="234">
                        <c:v>21.5</c:v>
                      </c:pt>
                      <c:pt idx="235">
                        <c:v>20.849999999999998</c:v>
                      </c:pt>
                      <c:pt idx="236">
                        <c:v>20.483333333333334</c:v>
                      </c:pt>
                      <c:pt idx="237">
                        <c:v>20.866666666666664</c:v>
                      </c:pt>
                      <c:pt idx="238">
                        <c:v>21.416666666666668</c:v>
                      </c:pt>
                      <c:pt idx="239">
                        <c:v>21.95</c:v>
                      </c:pt>
                      <c:pt idx="240">
                        <c:v>22.516666666666666</c:v>
                      </c:pt>
                      <c:pt idx="241">
                        <c:v>22.866666666666664</c:v>
                      </c:pt>
                      <c:pt idx="242">
                        <c:v>23.3</c:v>
                      </c:pt>
                      <c:pt idx="243">
                        <c:v>23.416666666666668</c:v>
                      </c:pt>
                      <c:pt idx="244">
                        <c:v>23.616666666666664</c:v>
                      </c:pt>
                      <c:pt idx="245">
                        <c:v>23.899999999999995</c:v>
                      </c:pt>
                      <c:pt idx="246">
                        <c:v>24.533333333333331</c:v>
                      </c:pt>
                      <c:pt idx="247">
                        <c:v>24.566666666666666</c:v>
                      </c:pt>
                      <c:pt idx="248">
                        <c:v>24.516666666666669</c:v>
                      </c:pt>
                      <c:pt idx="249">
                        <c:v>24.166666666666668</c:v>
                      </c:pt>
                      <c:pt idx="250">
                        <c:v>23.799999999999997</c:v>
                      </c:pt>
                      <c:pt idx="251">
                        <c:v>23.3</c:v>
                      </c:pt>
                      <c:pt idx="252">
                        <c:v>22.733333333333334</c:v>
                      </c:pt>
                      <c:pt idx="253">
                        <c:v>22.25</c:v>
                      </c:pt>
                      <c:pt idx="254">
                        <c:v>21.916666666666668</c:v>
                      </c:pt>
                      <c:pt idx="255">
                        <c:v>21.600000000000005</c:v>
                      </c:pt>
                      <c:pt idx="256">
                        <c:v>21.933333333333337</c:v>
                      </c:pt>
                      <c:pt idx="257">
                        <c:v>21.566666666666666</c:v>
                      </c:pt>
                      <c:pt idx="258">
                        <c:v>21.599999999999998</c:v>
                      </c:pt>
                      <c:pt idx="259">
                        <c:v>21.100000000000005</c:v>
                      </c:pt>
                      <c:pt idx="260">
                        <c:v>21.05</c:v>
                      </c:pt>
                      <c:pt idx="261">
                        <c:v>21.683333333333334</c:v>
                      </c:pt>
                      <c:pt idx="262">
                        <c:v>22.333333333333332</c:v>
                      </c:pt>
                      <c:pt idx="263">
                        <c:v>22.849999999999998</c:v>
                      </c:pt>
                      <c:pt idx="264">
                        <c:v>23.099999999999998</c:v>
                      </c:pt>
                      <c:pt idx="265">
                        <c:v>23.316666666666666</c:v>
                      </c:pt>
                      <c:pt idx="266">
                        <c:v>23.516666666666666</c:v>
                      </c:pt>
                      <c:pt idx="267">
                        <c:v>23.849999999999998</c:v>
                      </c:pt>
                      <c:pt idx="268">
                        <c:v>24.25</c:v>
                      </c:pt>
                      <c:pt idx="269">
                        <c:v>25.083333333333332</c:v>
                      </c:pt>
                      <c:pt idx="270">
                        <c:v>25.633333333333329</c:v>
                      </c:pt>
                      <c:pt idx="271">
                        <c:v>26.166666666666661</c:v>
                      </c:pt>
                      <c:pt idx="272">
                        <c:v>25.716666666666669</c:v>
                      </c:pt>
                      <c:pt idx="273">
                        <c:v>25.033333333333331</c:v>
                      </c:pt>
                      <c:pt idx="274">
                        <c:v>24.333333333333332</c:v>
                      </c:pt>
                      <c:pt idx="275">
                        <c:v>23.733333333333334</c:v>
                      </c:pt>
                      <c:pt idx="276">
                        <c:v>23.416666666666671</c:v>
                      </c:pt>
                      <c:pt idx="277">
                        <c:v>23.266666666666666</c:v>
                      </c:pt>
                      <c:pt idx="278">
                        <c:v>23.166666666666668</c:v>
                      </c:pt>
                      <c:pt idx="279">
                        <c:v>23.083333333333332</c:v>
                      </c:pt>
                      <c:pt idx="280">
                        <c:v>22.933333333333337</c:v>
                      </c:pt>
                      <c:pt idx="281">
                        <c:v>22.716666666666669</c:v>
                      </c:pt>
                      <c:pt idx="282">
                        <c:v>22.533333333333335</c:v>
                      </c:pt>
                      <c:pt idx="283">
                        <c:v>22.266666666666666</c:v>
                      </c:pt>
                      <c:pt idx="284">
                        <c:v>21.983333333333334</c:v>
                      </c:pt>
                      <c:pt idx="285">
                        <c:v>21.533333333333331</c:v>
                      </c:pt>
                      <c:pt idx="286">
                        <c:v>22.166666666666668</c:v>
                      </c:pt>
                      <c:pt idx="287">
                        <c:v>23.566666666666666</c:v>
                      </c:pt>
                      <c:pt idx="288">
                        <c:v>24.416666666666668</c:v>
                      </c:pt>
                      <c:pt idx="289">
                        <c:v>24.733333333333334</c:v>
                      </c:pt>
                      <c:pt idx="290">
                        <c:v>24.799999999999997</c:v>
                      </c:pt>
                      <c:pt idx="291">
                        <c:v>24.366666666666664</c:v>
                      </c:pt>
                      <c:pt idx="292">
                        <c:v>24.416666666666668</c:v>
                      </c:pt>
                      <c:pt idx="293">
                        <c:v>24.8</c:v>
                      </c:pt>
                      <c:pt idx="294">
                        <c:v>25.366666666666671</c:v>
                      </c:pt>
                      <c:pt idx="295">
                        <c:v>25.5</c:v>
                      </c:pt>
                      <c:pt idx="296">
                        <c:v>25.299999999999997</c:v>
                      </c:pt>
                      <c:pt idx="297">
                        <c:v>24.733333333333334</c:v>
                      </c:pt>
                      <c:pt idx="298">
                        <c:v>24.150000000000002</c:v>
                      </c:pt>
                      <c:pt idx="299">
                        <c:v>23.733333333333334</c:v>
                      </c:pt>
                      <c:pt idx="300">
                        <c:v>23.599999999999998</c:v>
                      </c:pt>
                      <c:pt idx="301">
                        <c:v>23.983333333333334</c:v>
                      </c:pt>
                      <c:pt idx="302">
                        <c:v>23.833333333333332</c:v>
                      </c:pt>
                      <c:pt idx="303">
                        <c:v>23.566666666666666</c:v>
                      </c:pt>
                      <c:pt idx="304">
                        <c:v>23.133333333333336</c:v>
                      </c:pt>
                      <c:pt idx="305">
                        <c:v>22.799999999999997</c:v>
                      </c:pt>
                      <c:pt idx="306">
                        <c:v>22.516666666666666</c:v>
                      </c:pt>
                      <c:pt idx="307">
                        <c:v>22.116666666666671</c:v>
                      </c:pt>
                      <c:pt idx="308">
                        <c:v>21.849999999999998</c:v>
                      </c:pt>
                      <c:pt idx="309">
                        <c:v>22.400000000000006</c:v>
                      </c:pt>
                      <c:pt idx="310">
                        <c:v>23.3</c:v>
                      </c:pt>
                      <c:pt idx="311">
                        <c:v>24.666666666666668</c:v>
                      </c:pt>
                      <c:pt idx="312">
                        <c:v>24.683333333333334</c:v>
                      </c:pt>
                      <c:pt idx="313">
                        <c:v>24.8</c:v>
                      </c:pt>
                      <c:pt idx="314">
                        <c:v>25.233333333333334</c:v>
                      </c:pt>
                      <c:pt idx="315">
                        <c:v>25.3</c:v>
                      </c:pt>
                      <c:pt idx="316">
                        <c:v>25.266666666666666</c:v>
                      </c:pt>
                      <c:pt idx="317">
                        <c:v>25.466666666666665</c:v>
                      </c:pt>
                      <c:pt idx="318">
                        <c:v>26.016666666666662</c:v>
                      </c:pt>
                      <c:pt idx="319">
                        <c:v>26.350000000000005</c:v>
                      </c:pt>
                      <c:pt idx="320">
                        <c:v>26.2</c:v>
                      </c:pt>
                      <c:pt idx="321">
                        <c:v>24.733333333333334</c:v>
                      </c:pt>
                      <c:pt idx="322">
                        <c:v>24.966666666666669</c:v>
                      </c:pt>
                      <c:pt idx="323">
                        <c:v>24.716666666666669</c:v>
                      </c:pt>
                      <c:pt idx="324">
                        <c:v>24.716666666666669</c:v>
                      </c:pt>
                      <c:pt idx="325">
                        <c:v>24.55</c:v>
                      </c:pt>
                      <c:pt idx="326">
                        <c:v>24.150000000000002</c:v>
                      </c:pt>
                      <c:pt idx="327">
                        <c:v>23.616666666666671</c:v>
                      </c:pt>
                      <c:pt idx="328">
                        <c:v>23.25</c:v>
                      </c:pt>
                      <c:pt idx="329">
                        <c:v>22.883333333333336</c:v>
                      </c:pt>
                      <c:pt idx="330">
                        <c:v>22.383333333333329</c:v>
                      </c:pt>
                      <c:pt idx="331">
                        <c:v>21.933333333333337</c:v>
                      </c:pt>
                      <c:pt idx="332">
                        <c:v>21.866666666666664</c:v>
                      </c:pt>
                      <c:pt idx="333">
                        <c:v>22.533333333333335</c:v>
                      </c:pt>
                      <c:pt idx="334">
                        <c:v>23.233333333333331</c:v>
                      </c:pt>
                      <c:pt idx="335">
                        <c:v>24.200000000000003</c:v>
                      </c:pt>
                      <c:pt idx="336">
                        <c:v>24.650000000000002</c:v>
                      </c:pt>
                      <c:pt idx="337">
                        <c:v>25.083333333333332</c:v>
                      </c:pt>
                      <c:pt idx="338">
                        <c:v>25.099999999999998</c:v>
                      </c:pt>
                      <c:pt idx="339">
                        <c:v>25.033333333333331</c:v>
                      </c:pt>
                      <c:pt idx="340">
                        <c:v>25.05</c:v>
                      </c:pt>
                      <c:pt idx="341">
                        <c:v>25.016666666666666</c:v>
                      </c:pt>
                      <c:pt idx="342">
                        <c:v>25.849999999999998</c:v>
                      </c:pt>
                      <c:pt idx="343">
                        <c:v>25.400000000000002</c:v>
                      </c:pt>
                      <c:pt idx="344">
                        <c:v>25.166666666666668</c:v>
                      </c:pt>
                      <c:pt idx="345">
                        <c:v>24.533333333333335</c:v>
                      </c:pt>
                      <c:pt idx="346">
                        <c:v>24.066666666666666</c:v>
                      </c:pt>
                      <c:pt idx="347">
                        <c:v>23.683333333333334</c:v>
                      </c:pt>
                      <c:pt idx="348">
                        <c:v>23.216666666666665</c:v>
                      </c:pt>
                      <c:pt idx="349">
                        <c:v>23.016666666666666</c:v>
                      </c:pt>
                      <c:pt idx="350">
                        <c:v>22.599999999999998</c:v>
                      </c:pt>
                      <c:pt idx="351">
                        <c:v>22.150000000000002</c:v>
                      </c:pt>
                      <c:pt idx="352">
                        <c:v>22.366666666666671</c:v>
                      </c:pt>
                      <c:pt idx="353">
                        <c:v>22.383333333333336</c:v>
                      </c:pt>
                      <c:pt idx="354">
                        <c:v>21.05</c:v>
                      </c:pt>
                      <c:pt idx="355">
                        <c:v>20.250000000000004</c:v>
                      </c:pt>
                      <c:pt idx="356">
                        <c:v>20.383333333333333</c:v>
                      </c:pt>
                      <c:pt idx="357">
                        <c:v>21.016666666666666</c:v>
                      </c:pt>
                      <c:pt idx="358">
                        <c:v>22.033333333333331</c:v>
                      </c:pt>
                      <c:pt idx="359">
                        <c:v>22.75</c:v>
                      </c:pt>
                      <c:pt idx="360">
                        <c:v>23.2</c:v>
                      </c:pt>
                      <c:pt idx="361">
                        <c:v>23.549999999999997</c:v>
                      </c:pt>
                      <c:pt idx="362">
                        <c:v>24.033333333333335</c:v>
                      </c:pt>
                      <c:pt idx="363">
                        <c:v>24.55</c:v>
                      </c:pt>
                      <c:pt idx="364">
                        <c:v>24.883333333333329</c:v>
                      </c:pt>
                      <c:pt idx="365">
                        <c:v>25.116666666666671</c:v>
                      </c:pt>
                      <c:pt idx="366">
                        <c:v>25.383333333333336</c:v>
                      </c:pt>
                      <c:pt idx="367">
                        <c:v>25.599999999999998</c:v>
                      </c:pt>
                      <c:pt idx="368">
                        <c:v>25.400000000000002</c:v>
                      </c:pt>
                      <c:pt idx="369">
                        <c:v>25.116666666666664</c:v>
                      </c:pt>
                      <c:pt idx="370">
                        <c:v>24.916666666666668</c:v>
                      </c:pt>
                      <c:pt idx="371">
                        <c:v>24.833333333333332</c:v>
                      </c:pt>
                      <c:pt idx="372">
                        <c:v>24.450000000000003</c:v>
                      </c:pt>
                      <c:pt idx="373">
                        <c:v>24.200000000000003</c:v>
                      </c:pt>
                      <c:pt idx="374">
                        <c:v>23.45</c:v>
                      </c:pt>
                      <c:pt idx="375">
                        <c:v>22.5</c:v>
                      </c:pt>
                      <c:pt idx="376">
                        <c:v>22.166666666666668</c:v>
                      </c:pt>
                      <c:pt idx="377">
                        <c:v>21.516666666666669</c:v>
                      </c:pt>
                      <c:pt idx="378">
                        <c:v>21.483333333333334</c:v>
                      </c:pt>
                      <c:pt idx="379">
                        <c:v>21.599999999999998</c:v>
                      </c:pt>
                      <c:pt idx="380">
                        <c:v>21.466666666666665</c:v>
                      </c:pt>
                      <c:pt idx="381">
                        <c:v>22.416666666666668</c:v>
                      </c:pt>
                      <c:pt idx="382">
                        <c:v>23.183333333333334</c:v>
                      </c:pt>
                      <c:pt idx="383">
                        <c:v>23.783333333333331</c:v>
                      </c:pt>
                      <c:pt idx="384">
                        <c:v>24.266666666666666</c:v>
                      </c:pt>
                      <c:pt idx="385">
                        <c:v>24.850000000000005</c:v>
                      </c:pt>
                      <c:pt idx="386">
                        <c:v>25.083333333333332</c:v>
                      </c:pt>
                      <c:pt idx="387">
                        <c:v>24.733333333333334</c:v>
                      </c:pt>
                      <c:pt idx="388">
                        <c:v>24.816666666666666</c:v>
                      </c:pt>
                      <c:pt idx="389">
                        <c:v>24.899999999999995</c:v>
                      </c:pt>
                      <c:pt idx="390">
                        <c:v>25.266666666666669</c:v>
                      </c:pt>
                      <c:pt idx="391">
                        <c:v>25.283333333333335</c:v>
                      </c:pt>
                      <c:pt idx="392">
                        <c:v>25.116666666666664</c:v>
                      </c:pt>
                      <c:pt idx="393">
                        <c:v>24.766666666666666</c:v>
                      </c:pt>
                      <c:pt idx="394">
                        <c:v>24.400000000000002</c:v>
                      </c:pt>
                      <c:pt idx="395">
                        <c:v>24.349999999999998</c:v>
                      </c:pt>
                      <c:pt idx="396">
                        <c:v>24.066666666666666</c:v>
                      </c:pt>
                      <c:pt idx="397">
                        <c:v>23.25</c:v>
                      </c:pt>
                      <c:pt idx="398">
                        <c:v>22.8</c:v>
                      </c:pt>
                      <c:pt idx="399">
                        <c:v>22.066666666666666</c:v>
                      </c:pt>
                      <c:pt idx="400">
                        <c:v>21.916666666666668</c:v>
                      </c:pt>
                      <c:pt idx="401">
                        <c:v>21.666666666666668</c:v>
                      </c:pt>
                      <c:pt idx="402">
                        <c:v>21.116666666666671</c:v>
                      </c:pt>
                      <c:pt idx="403">
                        <c:v>21</c:v>
                      </c:pt>
                      <c:pt idx="404">
                        <c:v>21.2</c:v>
                      </c:pt>
                      <c:pt idx="405">
                        <c:v>21.733333333333334</c:v>
                      </c:pt>
                      <c:pt idx="406">
                        <c:v>22.349999999999998</c:v>
                      </c:pt>
                      <c:pt idx="407">
                        <c:v>22.883333333333329</c:v>
                      </c:pt>
                      <c:pt idx="408">
                        <c:v>23.349999999999998</c:v>
                      </c:pt>
                      <c:pt idx="409">
                        <c:v>23.683333333333334</c:v>
                      </c:pt>
                      <c:pt idx="410">
                        <c:v>23.916666666666668</c:v>
                      </c:pt>
                      <c:pt idx="411">
                        <c:v>23.933333333333334</c:v>
                      </c:pt>
                      <c:pt idx="412">
                        <c:v>24.2</c:v>
                      </c:pt>
                      <c:pt idx="413">
                        <c:v>24.783333333333331</c:v>
                      </c:pt>
                      <c:pt idx="414">
                        <c:v>25</c:v>
                      </c:pt>
                      <c:pt idx="415">
                        <c:v>24.816666666666666</c:v>
                      </c:pt>
                      <c:pt idx="416">
                        <c:v>24.766666666666666</c:v>
                      </c:pt>
                      <c:pt idx="417">
                        <c:v>24.366666666666664</c:v>
                      </c:pt>
                      <c:pt idx="418">
                        <c:v>24.016666666666666</c:v>
                      </c:pt>
                      <c:pt idx="419">
                        <c:v>23.849999999999998</c:v>
                      </c:pt>
                      <c:pt idx="420">
                        <c:v>23.766666666666666</c:v>
                      </c:pt>
                      <c:pt idx="421">
                        <c:v>23.599999999999998</c:v>
                      </c:pt>
                      <c:pt idx="422">
                        <c:v>23.483333333333334</c:v>
                      </c:pt>
                      <c:pt idx="423">
                        <c:v>23.3</c:v>
                      </c:pt>
                      <c:pt idx="424">
                        <c:v>23</c:v>
                      </c:pt>
                      <c:pt idx="425">
                        <c:v>22.633333333333336</c:v>
                      </c:pt>
                      <c:pt idx="426">
                        <c:v>22.333333333333332</c:v>
                      </c:pt>
                      <c:pt idx="427">
                        <c:v>22.083333333333332</c:v>
                      </c:pt>
                      <c:pt idx="428">
                        <c:v>22.316666666666666</c:v>
                      </c:pt>
                      <c:pt idx="429">
                        <c:v>22.566666666666663</c:v>
                      </c:pt>
                      <c:pt idx="430">
                        <c:v>22.783333333333331</c:v>
                      </c:pt>
                      <c:pt idx="431">
                        <c:v>23.333333333333332</c:v>
                      </c:pt>
                      <c:pt idx="432">
                        <c:v>23.883333333333336</c:v>
                      </c:pt>
                      <c:pt idx="433">
                        <c:v>24.150000000000002</c:v>
                      </c:pt>
                      <c:pt idx="434">
                        <c:v>23.766666666666666</c:v>
                      </c:pt>
                      <c:pt idx="435">
                        <c:v>23.75</c:v>
                      </c:pt>
                      <c:pt idx="436">
                        <c:v>24.016666666666666</c:v>
                      </c:pt>
                      <c:pt idx="437">
                        <c:v>23.349999999999998</c:v>
                      </c:pt>
                      <c:pt idx="438">
                        <c:v>23.366666666666671</c:v>
                      </c:pt>
                      <c:pt idx="439">
                        <c:v>25.016666666666666</c:v>
                      </c:pt>
                      <c:pt idx="440">
                        <c:v>25.133333333333329</c:v>
                      </c:pt>
                      <c:pt idx="441">
                        <c:v>24.900000000000002</c:v>
                      </c:pt>
                      <c:pt idx="442">
                        <c:v>24.733333333333334</c:v>
                      </c:pt>
                      <c:pt idx="443">
                        <c:v>24.400000000000002</c:v>
                      </c:pt>
                      <c:pt idx="444">
                        <c:v>23.950000000000003</c:v>
                      </c:pt>
                      <c:pt idx="445">
                        <c:v>23.416666666666668</c:v>
                      </c:pt>
                      <c:pt idx="446">
                        <c:v>22.583333333333332</c:v>
                      </c:pt>
                      <c:pt idx="447">
                        <c:v>22.900000000000002</c:v>
                      </c:pt>
                      <c:pt idx="448">
                        <c:v>22.400000000000002</c:v>
                      </c:pt>
                      <c:pt idx="449">
                        <c:v>22.133333333333329</c:v>
                      </c:pt>
                      <c:pt idx="450">
                        <c:v>21.966666666666669</c:v>
                      </c:pt>
                      <c:pt idx="451">
                        <c:v>21.533333333333335</c:v>
                      </c:pt>
                      <c:pt idx="452">
                        <c:v>21.333333333333332</c:v>
                      </c:pt>
                      <c:pt idx="453">
                        <c:v>21.866666666666664</c:v>
                      </c:pt>
                      <c:pt idx="454">
                        <c:v>22.499999999999996</c:v>
                      </c:pt>
                      <c:pt idx="455">
                        <c:v>23.066666666666666</c:v>
                      </c:pt>
                      <c:pt idx="456">
                        <c:v>23.633333333333336</c:v>
                      </c:pt>
                      <c:pt idx="457">
                        <c:v>23.95</c:v>
                      </c:pt>
                      <c:pt idx="458">
                        <c:v>24.716666666666669</c:v>
                      </c:pt>
                      <c:pt idx="459">
                        <c:v>24.700000000000003</c:v>
                      </c:pt>
                      <c:pt idx="460">
                        <c:v>25</c:v>
                      </c:pt>
                      <c:pt idx="461">
                        <c:v>26.033333333333331</c:v>
                      </c:pt>
                      <c:pt idx="462">
                        <c:v>26.150000000000002</c:v>
                      </c:pt>
                      <c:pt idx="463">
                        <c:v>26.133333333333329</c:v>
                      </c:pt>
                      <c:pt idx="464">
                        <c:v>26.05</c:v>
                      </c:pt>
                      <c:pt idx="465">
                        <c:v>25.483333333333334</c:v>
                      </c:pt>
                      <c:pt idx="466">
                        <c:v>24.933333333333337</c:v>
                      </c:pt>
                      <c:pt idx="467">
                        <c:v>24.166666666666668</c:v>
                      </c:pt>
                      <c:pt idx="468">
                        <c:v>23.950000000000003</c:v>
                      </c:pt>
                      <c:pt idx="469">
                        <c:v>23.733333333333334</c:v>
                      </c:pt>
                      <c:pt idx="470">
                        <c:v>23.516666666666666</c:v>
                      </c:pt>
                      <c:pt idx="471">
                        <c:v>23.183333333333334</c:v>
                      </c:pt>
                      <c:pt idx="472">
                        <c:v>23.116666666666664</c:v>
                      </c:pt>
                      <c:pt idx="473">
                        <c:v>22.75</c:v>
                      </c:pt>
                      <c:pt idx="474">
                        <c:v>22.533333333333331</c:v>
                      </c:pt>
                      <c:pt idx="475">
                        <c:v>22.233333333333334</c:v>
                      </c:pt>
                      <c:pt idx="476">
                        <c:v>21.316666666666666</c:v>
                      </c:pt>
                      <c:pt idx="477">
                        <c:v>21.433333333333334</c:v>
                      </c:pt>
                      <c:pt idx="478">
                        <c:v>22.066666666666666</c:v>
                      </c:pt>
                      <c:pt idx="479">
                        <c:v>22.95</c:v>
                      </c:pt>
                      <c:pt idx="480">
                        <c:v>23.600000000000005</c:v>
                      </c:pt>
                      <c:pt idx="481">
                        <c:v>24.166666666666668</c:v>
                      </c:pt>
                      <c:pt idx="482">
                        <c:v>24.983333333333334</c:v>
                      </c:pt>
                      <c:pt idx="483">
                        <c:v>25.599999999999998</c:v>
                      </c:pt>
                      <c:pt idx="484">
                        <c:v>25.416666666666668</c:v>
                      </c:pt>
                      <c:pt idx="485">
                        <c:v>25.883333333333329</c:v>
                      </c:pt>
                      <c:pt idx="486">
                        <c:v>26.299999999999997</c:v>
                      </c:pt>
                      <c:pt idx="487">
                        <c:v>23.083333333333332</c:v>
                      </c:pt>
                      <c:pt idx="488">
                        <c:v>22.5</c:v>
                      </c:pt>
                      <c:pt idx="489">
                        <c:v>22.516666666666666</c:v>
                      </c:pt>
                      <c:pt idx="490">
                        <c:v>22.816666666666663</c:v>
                      </c:pt>
                      <c:pt idx="491">
                        <c:v>23.666666666666668</c:v>
                      </c:pt>
                      <c:pt idx="492">
                        <c:v>23.216666666666665</c:v>
                      </c:pt>
                      <c:pt idx="493">
                        <c:v>22.616666666666664</c:v>
                      </c:pt>
                      <c:pt idx="494">
                        <c:v>22.833333333333332</c:v>
                      </c:pt>
                      <c:pt idx="495">
                        <c:v>22.900000000000002</c:v>
                      </c:pt>
                      <c:pt idx="496">
                        <c:v>22.633333333333329</c:v>
                      </c:pt>
                      <c:pt idx="497">
                        <c:v>22.400000000000002</c:v>
                      </c:pt>
                      <c:pt idx="498">
                        <c:v>22.183333333333337</c:v>
                      </c:pt>
                      <c:pt idx="499">
                        <c:v>21.566666666666666</c:v>
                      </c:pt>
                      <c:pt idx="500">
                        <c:v>21.733333333333331</c:v>
                      </c:pt>
                      <c:pt idx="501">
                        <c:v>21.95</c:v>
                      </c:pt>
                      <c:pt idx="502">
                        <c:v>22.783333333333331</c:v>
                      </c:pt>
                      <c:pt idx="503">
                        <c:v>23.266666666666666</c:v>
                      </c:pt>
                      <c:pt idx="504">
                        <c:v>23.55</c:v>
                      </c:pt>
                      <c:pt idx="505">
                        <c:v>24.233333333333334</c:v>
                      </c:pt>
                      <c:pt idx="506">
                        <c:v>24.916666666666668</c:v>
                      </c:pt>
                      <c:pt idx="507">
                        <c:v>24.866666666666671</c:v>
                      </c:pt>
                      <c:pt idx="508">
                        <c:v>25.099999999999998</c:v>
                      </c:pt>
                      <c:pt idx="509">
                        <c:v>25.683333333333334</c:v>
                      </c:pt>
                      <c:pt idx="510">
                        <c:v>26.066666666666666</c:v>
                      </c:pt>
                      <c:pt idx="511">
                        <c:v>25.683333333333334</c:v>
                      </c:pt>
                      <c:pt idx="512">
                        <c:v>25.533333333333335</c:v>
                      </c:pt>
                      <c:pt idx="513">
                        <c:v>24.650000000000002</c:v>
                      </c:pt>
                      <c:pt idx="514">
                        <c:v>23.816666666666663</c:v>
                      </c:pt>
                      <c:pt idx="515">
                        <c:v>24.083333333333332</c:v>
                      </c:pt>
                      <c:pt idx="516">
                        <c:v>23.883333333333329</c:v>
                      </c:pt>
                      <c:pt idx="517">
                        <c:v>23.666666666666668</c:v>
                      </c:pt>
                      <c:pt idx="518">
                        <c:v>23.383333333333336</c:v>
                      </c:pt>
                      <c:pt idx="519">
                        <c:v>23.049999999999997</c:v>
                      </c:pt>
                      <c:pt idx="520">
                        <c:v>22.933333333333334</c:v>
                      </c:pt>
                      <c:pt idx="521">
                        <c:v>22.799999999999997</c:v>
                      </c:pt>
                      <c:pt idx="522">
                        <c:v>22.200000000000003</c:v>
                      </c:pt>
                      <c:pt idx="523">
                        <c:v>21.45</c:v>
                      </c:pt>
                      <c:pt idx="524">
                        <c:v>20.766666666666666</c:v>
                      </c:pt>
                      <c:pt idx="525">
                        <c:v>21.216666666666669</c:v>
                      </c:pt>
                      <c:pt idx="526">
                        <c:v>21.849999999999998</c:v>
                      </c:pt>
                      <c:pt idx="527">
                        <c:v>22.316666666666663</c:v>
                      </c:pt>
                      <c:pt idx="528">
                        <c:v>22.733333333333334</c:v>
                      </c:pt>
                      <c:pt idx="529">
                        <c:v>23.066666666666666</c:v>
                      </c:pt>
                      <c:pt idx="530">
                        <c:v>23.316666666666666</c:v>
                      </c:pt>
                      <c:pt idx="531">
                        <c:v>23.700000000000003</c:v>
                      </c:pt>
                      <c:pt idx="532">
                        <c:v>23.966666666666665</c:v>
                      </c:pt>
                      <c:pt idx="533">
                        <c:v>24.25</c:v>
                      </c:pt>
                      <c:pt idx="534">
                        <c:v>24.483333333333334</c:v>
                      </c:pt>
                      <c:pt idx="535">
                        <c:v>24.633333333333336</c:v>
                      </c:pt>
                      <c:pt idx="536">
                        <c:v>24.633333333333336</c:v>
                      </c:pt>
                      <c:pt idx="537">
                        <c:v>24.083333333333339</c:v>
                      </c:pt>
                      <c:pt idx="538">
                        <c:v>23.333333333333332</c:v>
                      </c:pt>
                      <c:pt idx="539">
                        <c:v>22.700000000000003</c:v>
                      </c:pt>
                      <c:pt idx="540">
                        <c:v>22.433333333333334</c:v>
                      </c:pt>
                      <c:pt idx="541">
                        <c:v>22.55</c:v>
                      </c:pt>
                      <c:pt idx="542">
                        <c:v>22.200000000000003</c:v>
                      </c:pt>
                      <c:pt idx="543">
                        <c:v>22.066666666666666</c:v>
                      </c:pt>
                      <c:pt idx="544">
                        <c:v>21.833333333333332</c:v>
                      </c:pt>
                      <c:pt idx="545">
                        <c:v>21.416666666666668</c:v>
                      </c:pt>
                      <c:pt idx="546">
                        <c:v>21.249999999999996</c:v>
                      </c:pt>
                      <c:pt idx="547">
                        <c:v>21.249999999999996</c:v>
                      </c:pt>
                      <c:pt idx="548">
                        <c:v>20.833333333333332</c:v>
                      </c:pt>
                      <c:pt idx="549">
                        <c:v>21.349999999999998</c:v>
                      </c:pt>
                      <c:pt idx="550">
                        <c:v>21.966666666666669</c:v>
                      </c:pt>
                      <c:pt idx="551">
                        <c:v>22.55</c:v>
                      </c:pt>
                      <c:pt idx="552">
                        <c:v>22.983333333333334</c:v>
                      </c:pt>
                      <c:pt idx="553">
                        <c:v>23.383333333333336</c:v>
                      </c:pt>
                      <c:pt idx="554">
                        <c:v>23.416666666666668</c:v>
                      </c:pt>
                      <c:pt idx="555">
                        <c:v>23.583333333333332</c:v>
                      </c:pt>
                      <c:pt idx="556">
                        <c:v>23.816666666666674</c:v>
                      </c:pt>
                      <c:pt idx="557">
                        <c:v>23.833333333333332</c:v>
                      </c:pt>
                      <c:pt idx="558">
                        <c:v>24.066666666666666</c:v>
                      </c:pt>
                      <c:pt idx="559">
                        <c:v>24.166666666666668</c:v>
                      </c:pt>
                      <c:pt idx="560">
                        <c:v>24.45</c:v>
                      </c:pt>
                      <c:pt idx="561">
                        <c:v>24.55</c:v>
                      </c:pt>
                      <c:pt idx="562">
                        <c:v>23.816666666666666</c:v>
                      </c:pt>
                      <c:pt idx="563">
                        <c:v>23.45</c:v>
                      </c:pt>
                      <c:pt idx="564">
                        <c:v>23.383333333333336</c:v>
                      </c:pt>
                      <c:pt idx="565">
                        <c:v>22.683333333333334</c:v>
                      </c:pt>
                      <c:pt idx="566">
                        <c:v>22.616666666666671</c:v>
                      </c:pt>
                      <c:pt idx="567">
                        <c:v>23.349999999999998</c:v>
                      </c:pt>
                      <c:pt idx="568">
                        <c:v>23.2</c:v>
                      </c:pt>
                      <c:pt idx="569">
                        <c:v>23.016666666666666</c:v>
                      </c:pt>
                      <c:pt idx="570">
                        <c:v>22.916666666666668</c:v>
                      </c:pt>
                      <c:pt idx="571">
                        <c:v>22.683333333333334</c:v>
                      </c:pt>
                      <c:pt idx="572">
                        <c:v>22.666666666666668</c:v>
                      </c:pt>
                      <c:pt idx="573">
                        <c:v>22.866666666666664</c:v>
                      </c:pt>
                      <c:pt idx="574">
                        <c:v>23.033333333333331</c:v>
                      </c:pt>
                      <c:pt idx="575">
                        <c:v>23.283333333333331</c:v>
                      </c:pt>
                      <c:pt idx="576">
                        <c:v>23.566666666666663</c:v>
                      </c:pt>
                      <c:pt idx="577">
                        <c:v>23.816666666666663</c:v>
                      </c:pt>
                      <c:pt idx="578">
                        <c:v>23.716666666666669</c:v>
                      </c:pt>
                      <c:pt idx="579">
                        <c:v>23.816666666666666</c:v>
                      </c:pt>
                      <c:pt idx="580">
                        <c:v>23.95</c:v>
                      </c:pt>
                      <c:pt idx="581">
                        <c:v>24.316666666666663</c:v>
                      </c:pt>
                      <c:pt idx="582">
                        <c:v>24.399999999999995</c:v>
                      </c:pt>
                      <c:pt idx="583">
                        <c:v>24.233333333333334</c:v>
                      </c:pt>
                      <c:pt idx="584">
                        <c:v>24.266666666666666</c:v>
                      </c:pt>
                      <c:pt idx="585">
                        <c:v>24.083333333333339</c:v>
                      </c:pt>
                      <c:pt idx="586">
                        <c:v>23.666666666666668</c:v>
                      </c:pt>
                      <c:pt idx="587">
                        <c:v>22.849999999999998</c:v>
                      </c:pt>
                      <c:pt idx="588">
                        <c:v>22.216666666666669</c:v>
                      </c:pt>
                      <c:pt idx="589">
                        <c:v>21.849999999999998</c:v>
                      </c:pt>
                      <c:pt idx="590">
                        <c:v>21.466666666666669</c:v>
                      </c:pt>
                      <c:pt idx="591">
                        <c:v>21.383333333333336</c:v>
                      </c:pt>
                      <c:pt idx="592">
                        <c:v>20.983333333333334</c:v>
                      </c:pt>
                      <c:pt idx="593">
                        <c:v>20.766666666666669</c:v>
                      </c:pt>
                      <c:pt idx="594">
                        <c:v>20.650000000000002</c:v>
                      </c:pt>
                      <c:pt idx="595">
                        <c:v>20.433333333333334</c:v>
                      </c:pt>
                      <c:pt idx="596">
                        <c:v>20.666666666666668</c:v>
                      </c:pt>
                      <c:pt idx="597">
                        <c:v>21.366666666666664</c:v>
                      </c:pt>
                      <c:pt idx="598">
                        <c:v>21.95</c:v>
                      </c:pt>
                      <c:pt idx="599">
                        <c:v>23.233333333333331</c:v>
                      </c:pt>
                      <c:pt idx="600">
                        <c:v>23.533333333333335</c:v>
                      </c:pt>
                      <c:pt idx="601">
                        <c:v>23.599999999999998</c:v>
                      </c:pt>
                      <c:pt idx="602">
                        <c:v>23.983333333333334</c:v>
                      </c:pt>
                      <c:pt idx="603">
                        <c:v>23.683333333333334</c:v>
                      </c:pt>
                      <c:pt idx="604">
                        <c:v>23.883333333333336</c:v>
                      </c:pt>
                      <c:pt idx="605">
                        <c:v>24.666666666666668</c:v>
                      </c:pt>
                      <c:pt idx="606">
                        <c:v>23.650000000000002</c:v>
                      </c:pt>
                      <c:pt idx="607">
                        <c:v>21.633333333333329</c:v>
                      </c:pt>
                      <c:pt idx="608">
                        <c:v>21.216666666666665</c:v>
                      </c:pt>
                      <c:pt idx="609">
                        <c:v>21.266666666666669</c:v>
                      </c:pt>
                      <c:pt idx="610">
                        <c:v>22.599999999999998</c:v>
                      </c:pt>
                      <c:pt idx="611">
                        <c:v>23.099999999999998</c:v>
                      </c:pt>
                      <c:pt idx="612">
                        <c:v>22.983333333333334</c:v>
                      </c:pt>
                      <c:pt idx="613">
                        <c:v>22.75</c:v>
                      </c:pt>
                      <c:pt idx="614">
                        <c:v>22.533333333333331</c:v>
                      </c:pt>
                      <c:pt idx="615">
                        <c:v>22.383333333333336</c:v>
                      </c:pt>
                      <c:pt idx="616">
                        <c:v>22.216666666666669</c:v>
                      </c:pt>
                      <c:pt idx="617">
                        <c:v>22.083333333333332</c:v>
                      </c:pt>
                      <c:pt idx="618">
                        <c:v>22.116666666666664</c:v>
                      </c:pt>
                      <c:pt idx="619">
                        <c:v>22.133333333333336</c:v>
                      </c:pt>
                      <c:pt idx="620">
                        <c:v>22.133333333333336</c:v>
                      </c:pt>
                      <c:pt idx="621">
                        <c:v>21.883333333333336</c:v>
                      </c:pt>
                      <c:pt idx="622">
                        <c:v>22.183333333333334</c:v>
                      </c:pt>
                      <c:pt idx="623">
                        <c:v>23.849999999999998</c:v>
                      </c:pt>
                      <c:pt idx="624">
                        <c:v>24.283333333333335</c:v>
                      </c:pt>
                      <c:pt idx="625">
                        <c:v>24.450000000000003</c:v>
                      </c:pt>
                      <c:pt idx="626">
                        <c:v>24.483333333333334</c:v>
                      </c:pt>
                      <c:pt idx="627">
                        <c:v>23.983333333333334</c:v>
                      </c:pt>
                      <c:pt idx="628">
                        <c:v>24.133333333333336</c:v>
                      </c:pt>
                      <c:pt idx="629">
                        <c:v>24.75</c:v>
                      </c:pt>
                      <c:pt idx="630">
                        <c:v>25.716666666666669</c:v>
                      </c:pt>
                      <c:pt idx="631">
                        <c:v>26.583333333333332</c:v>
                      </c:pt>
                      <c:pt idx="632">
                        <c:v>26.816666666666666</c:v>
                      </c:pt>
                      <c:pt idx="633">
                        <c:v>25.833333333333332</c:v>
                      </c:pt>
                      <c:pt idx="634">
                        <c:v>24.216666666666669</c:v>
                      </c:pt>
                      <c:pt idx="635">
                        <c:v>23.583333333333332</c:v>
                      </c:pt>
                      <c:pt idx="636">
                        <c:v>23.333333333333332</c:v>
                      </c:pt>
                      <c:pt idx="637">
                        <c:v>22.883333333333336</c:v>
                      </c:pt>
                      <c:pt idx="638">
                        <c:v>22.416666666666668</c:v>
                      </c:pt>
                      <c:pt idx="639">
                        <c:v>21.466666666666669</c:v>
                      </c:pt>
                      <c:pt idx="640">
                        <c:v>21.399999999999995</c:v>
                      </c:pt>
                      <c:pt idx="641">
                        <c:v>21.316666666666666</c:v>
                      </c:pt>
                      <c:pt idx="642">
                        <c:v>20.516666666666666</c:v>
                      </c:pt>
                      <c:pt idx="643">
                        <c:v>20.400000000000002</c:v>
                      </c:pt>
                      <c:pt idx="644">
                        <c:v>20.783333333333331</c:v>
                      </c:pt>
                      <c:pt idx="645">
                        <c:v>21.766666666666669</c:v>
                      </c:pt>
                      <c:pt idx="646">
                        <c:v>22.816666666666666</c:v>
                      </c:pt>
                      <c:pt idx="647">
                        <c:v>23.483333333333334</c:v>
                      </c:pt>
                      <c:pt idx="648">
                        <c:v>22.733333333333331</c:v>
                      </c:pt>
                      <c:pt idx="649">
                        <c:v>23.133333333333336</c:v>
                      </c:pt>
                      <c:pt idx="650">
                        <c:v>23.033333333333331</c:v>
                      </c:pt>
                      <c:pt idx="651">
                        <c:v>23.733333333333334</c:v>
                      </c:pt>
                      <c:pt idx="652">
                        <c:v>24.450000000000003</c:v>
                      </c:pt>
                      <c:pt idx="653">
                        <c:v>24.849999999999998</c:v>
                      </c:pt>
                      <c:pt idx="654">
                        <c:v>24.95</c:v>
                      </c:pt>
                      <c:pt idx="655">
                        <c:v>24.483333333333334</c:v>
                      </c:pt>
                      <c:pt idx="656">
                        <c:v>24.283333333333331</c:v>
                      </c:pt>
                      <c:pt idx="657">
                        <c:v>23.55</c:v>
                      </c:pt>
                      <c:pt idx="658">
                        <c:v>22.7</c:v>
                      </c:pt>
                      <c:pt idx="659">
                        <c:v>22.066666666666663</c:v>
                      </c:pt>
                      <c:pt idx="660">
                        <c:v>22.183333333333334</c:v>
                      </c:pt>
                      <c:pt idx="661">
                        <c:v>22.25</c:v>
                      </c:pt>
                      <c:pt idx="662">
                        <c:v>21.583333333333332</c:v>
                      </c:pt>
                      <c:pt idx="663">
                        <c:v>20.683333333333334</c:v>
                      </c:pt>
                      <c:pt idx="664">
                        <c:v>20.383333333333336</c:v>
                      </c:pt>
                      <c:pt idx="665">
                        <c:v>20.266666666666666</c:v>
                      </c:pt>
                      <c:pt idx="666">
                        <c:v>19.883333333333333</c:v>
                      </c:pt>
                      <c:pt idx="667">
                        <c:v>19.566666666666666</c:v>
                      </c:pt>
                      <c:pt idx="668">
                        <c:v>19.566666666666666</c:v>
                      </c:pt>
                      <c:pt idx="669">
                        <c:v>20.333333333333332</c:v>
                      </c:pt>
                      <c:pt idx="670">
                        <c:v>20.599999999999998</c:v>
                      </c:pt>
                      <c:pt idx="671">
                        <c:v>21.216666666666665</c:v>
                      </c:pt>
                      <c:pt idx="672">
                        <c:v>22.400000000000002</c:v>
                      </c:pt>
                      <c:pt idx="673">
                        <c:v>23.083333333333332</c:v>
                      </c:pt>
                      <c:pt idx="674">
                        <c:v>23.633333333333329</c:v>
                      </c:pt>
                      <c:pt idx="675">
                        <c:v>23.766666666666669</c:v>
                      </c:pt>
                      <c:pt idx="676">
                        <c:v>23.983333333333334</c:v>
                      </c:pt>
                      <c:pt idx="677">
                        <c:v>25.433333333333337</c:v>
                      </c:pt>
                      <c:pt idx="678">
                        <c:v>25.316666666666666</c:v>
                      </c:pt>
                      <c:pt idx="679">
                        <c:v>24.833333333333332</c:v>
                      </c:pt>
                      <c:pt idx="680">
                        <c:v>24.916666666666668</c:v>
                      </c:pt>
                      <c:pt idx="681">
                        <c:v>24.033333333333335</c:v>
                      </c:pt>
                      <c:pt idx="682">
                        <c:v>23.8</c:v>
                      </c:pt>
                      <c:pt idx="683">
                        <c:v>23.433333333333334</c:v>
                      </c:pt>
                      <c:pt idx="684">
                        <c:v>22.95</c:v>
                      </c:pt>
                      <c:pt idx="685">
                        <c:v>22.716666666666665</c:v>
                      </c:pt>
                      <c:pt idx="686">
                        <c:v>22.166666666666668</c:v>
                      </c:pt>
                      <c:pt idx="687">
                        <c:v>21.383333333333329</c:v>
                      </c:pt>
                      <c:pt idx="688">
                        <c:v>20.916666666666664</c:v>
                      </c:pt>
                      <c:pt idx="689">
                        <c:v>20.933333333333334</c:v>
                      </c:pt>
                      <c:pt idx="690">
                        <c:v>21.516666666666669</c:v>
                      </c:pt>
                      <c:pt idx="691">
                        <c:v>20.383333333333329</c:v>
                      </c:pt>
                      <c:pt idx="692">
                        <c:v>20.166666666666668</c:v>
                      </c:pt>
                      <c:pt idx="693">
                        <c:v>20.916666666666668</c:v>
                      </c:pt>
                      <c:pt idx="694">
                        <c:v>20.983333333333334</c:v>
                      </c:pt>
                      <c:pt idx="695">
                        <c:v>21.366666666666664</c:v>
                      </c:pt>
                      <c:pt idx="696">
                        <c:v>21.983333333333331</c:v>
                      </c:pt>
                      <c:pt idx="697">
                        <c:v>22.433333333333334</c:v>
                      </c:pt>
                      <c:pt idx="698">
                        <c:v>22.666666666666668</c:v>
                      </c:pt>
                      <c:pt idx="699">
                        <c:v>23.099999999999998</c:v>
                      </c:pt>
                      <c:pt idx="700">
                        <c:v>23.200000000000003</c:v>
                      </c:pt>
                      <c:pt idx="701">
                        <c:v>23.599999999999998</c:v>
                      </c:pt>
                      <c:pt idx="702">
                        <c:v>23.683333333333334</c:v>
                      </c:pt>
                      <c:pt idx="703">
                        <c:v>23.816666666666666</c:v>
                      </c:pt>
                      <c:pt idx="704">
                        <c:v>23.516666666666666</c:v>
                      </c:pt>
                      <c:pt idx="705">
                        <c:v>22.849999999999998</c:v>
                      </c:pt>
                      <c:pt idx="706">
                        <c:v>22.683333333333337</c:v>
                      </c:pt>
                      <c:pt idx="707">
                        <c:v>22.366666666666664</c:v>
                      </c:pt>
                      <c:pt idx="708">
                        <c:v>21.95</c:v>
                      </c:pt>
                      <c:pt idx="709">
                        <c:v>21.45</c:v>
                      </c:pt>
                      <c:pt idx="710">
                        <c:v>21.499999999999996</c:v>
                      </c:pt>
                      <c:pt idx="711">
                        <c:v>21.783333333333331</c:v>
                      </c:pt>
                      <c:pt idx="712">
                        <c:v>21.866666666666671</c:v>
                      </c:pt>
                      <c:pt idx="713">
                        <c:v>21.833333333333332</c:v>
                      </c:pt>
                      <c:pt idx="714">
                        <c:v>21.716666666666669</c:v>
                      </c:pt>
                      <c:pt idx="715">
                        <c:v>21.566666666666666</c:v>
                      </c:pt>
                      <c:pt idx="716">
                        <c:v>21.033333333333335</c:v>
                      </c:pt>
                      <c:pt idx="717">
                        <c:v>21.150000000000002</c:v>
                      </c:pt>
                      <c:pt idx="718">
                        <c:v>21.783333333333331</c:v>
                      </c:pt>
                      <c:pt idx="719">
                        <c:v>22.549999999999997</c:v>
                      </c:pt>
                      <c:pt idx="720">
                        <c:v>22.466666666666669</c:v>
                      </c:pt>
                      <c:pt idx="721">
                        <c:v>22.666666666666668</c:v>
                      </c:pt>
                      <c:pt idx="722">
                        <c:v>23.05</c:v>
                      </c:pt>
                      <c:pt idx="723">
                        <c:v>23.366666666666671</c:v>
                      </c:pt>
                      <c:pt idx="724">
                        <c:v>23.333333333333332</c:v>
                      </c:pt>
                      <c:pt idx="725">
                        <c:v>23.7</c:v>
                      </c:pt>
                      <c:pt idx="726">
                        <c:v>23.683333333333337</c:v>
                      </c:pt>
                      <c:pt idx="727">
                        <c:v>23.816666666666666</c:v>
                      </c:pt>
                      <c:pt idx="728">
                        <c:v>24.033333333333331</c:v>
                      </c:pt>
                      <c:pt idx="729">
                        <c:v>23.616666666666664</c:v>
                      </c:pt>
                      <c:pt idx="730">
                        <c:v>22.633333333333336</c:v>
                      </c:pt>
                      <c:pt idx="731">
                        <c:v>22.05</c:v>
                      </c:pt>
                      <c:pt idx="732">
                        <c:v>21.816666666666666</c:v>
                      </c:pt>
                      <c:pt idx="733">
                        <c:v>21.55</c:v>
                      </c:pt>
                      <c:pt idx="734">
                        <c:v>21.516666666666669</c:v>
                      </c:pt>
                      <c:pt idx="735">
                        <c:v>21.183333333333334</c:v>
                      </c:pt>
                      <c:pt idx="736">
                        <c:v>20.8</c:v>
                      </c:pt>
                      <c:pt idx="737">
                        <c:v>20.849999999999998</c:v>
                      </c:pt>
                      <c:pt idx="738">
                        <c:v>20.266666666666669</c:v>
                      </c:pt>
                      <c:pt idx="739">
                        <c:v>20.05</c:v>
                      </c:pt>
                      <c:pt idx="740">
                        <c:v>20.85</c:v>
                      </c:pt>
                      <c:pt idx="741">
                        <c:v>21.766666666666666</c:v>
                      </c:pt>
                      <c:pt idx="742">
                        <c:v>22.366666666666664</c:v>
                      </c:pt>
                      <c:pt idx="743">
                        <c:v>22.866666666666664</c:v>
                      </c:pt>
                      <c:pt idx="744">
                        <c:v>23.083333333333332</c:v>
                      </c:pt>
                      <c:pt idx="745">
                        <c:v>23.016666666666666</c:v>
                      </c:pt>
                      <c:pt idx="746">
                        <c:v>23.016666666666666</c:v>
                      </c:pt>
                      <c:pt idx="747">
                        <c:v>23.033333333333331</c:v>
                      </c:pt>
                      <c:pt idx="748">
                        <c:v>23.533333333333335</c:v>
                      </c:pt>
                      <c:pt idx="749">
                        <c:v>23.766666666666666</c:v>
                      </c:pt>
                      <c:pt idx="750">
                        <c:v>23.833333333333332</c:v>
                      </c:pt>
                      <c:pt idx="751">
                        <c:v>23.583333333333332</c:v>
                      </c:pt>
                      <c:pt idx="752">
                        <c:v>23.366666666666664</c:v>
                      </c:pt>
                      <c:pt idx="753">
                        <c:v>22.916666666666668</c:v>
                      </c:pt>
                      <c:pt idx="754">
                        <c:v>22.566666666666666</c:v>
                      </c:pt>
                      <c:pt idx="755">
                        <c:v>22.216666666666669</c:v>
                      </c:pt>
                      <c:pt idx="756">
                        <c:v>22.166666666666668</c:v>
                      </c:pt>
                      <c:pt idx="757">
                        <c:v>21.833333333333332</c:v>
                      </c:pt>
                      <c:pt idx="758">
                        <c:v>21.649999999999995</c:v>
                      </c:pt>
                      <c:pt idx="759">
                        <c:v>21.250000000000004</c:v>
                      </c:pt>
                      <c:pt idx="760">
                        <c:v>21.233333333333331</c:v>
                      </c:pt>
                      <c:pt idx="761">
                        <c:v>21.333333333333332</c:v>
                      </c:pt>
                      <c:pt idx="762">
                        <c:v>21.049999999999997</c:v>
                      </c:pt>
                      <c:pt idx="763">
                        <c:v>20.8</c:v>
                      </c:pt>
                      <c:pt idx="764">
                        <c:v>20.666666666666668</c:v>
                      </c:pt>
                      <c:pt idx="765">
                        <c:v>21.25</c:v>
                      </c:pt>
                      <c:pt idx="766">
                        <c:v>21.833333333333332</c:v>
                      </c:pt>
                      <c:pt idx="767">
                        <c:v>22.533333333333331</c:v>
                      </c:pt>
                      <c:pt idx="768">
                        <c:v>22.783333333333331</c:v>
                      </c:pt>
                      <c:pt idx="769">
                        <c:v>23.116666666666664</c:v>
                      </c:pt>
                      <c:pt idx="770">
                        <c:v>23.400000000000002</c:v>
                      </c:pt>
                      <c:pt idx="771">
                        <c:v>23.383333333333336</c:v>
                      </c:pt>
                      <c:pt idx="772">
                        <c:v>24.083333333333332</c:v>
                      </c:pt>
                      <c:pt idx="773">
                        <c:v>23.900000000000002</c:v>
                      </c:pt>
                      <c:pt idx="774">
                        <c:v>24.616666666666664</c:v>
                      </c:pt>
                      <c:pt idx="775">
                        <c:v>25.633333333333329</c:v>
                      </c:pt>
                      <c:pt idx="776">
                        <c:v>23</c:v>
                      </c:pt>
                      <c:pt idx="777">
                        <c:v>23.3</c:v>
                      </c:pt>
                      <c:pt idx="778">
                        <c:v>24.033333333333335</c:v>
                      </c:pt>
                      <c:pt idx="779">
                        <c:v>23.349999999999998</c:v>
                      </c:pt>
                      <c:pt idx="780">
                        <c:v>22.616666666666664</c:v>
                      </c:pt>
                      <c:pt idx="781">
                        <c:v>21.8</c:v>
                      </c:pt>
                      <c:pt idx="782">
                        <c:v>21.400000000000002</c:v>
                      </c:pt>
                      <c:pt idx="783">
                        <c:v>21.716666666666665</c:v>
                      </c:pt>
                      <c:pt idx="784">
                        <c:v>21.883333333333336</c:v>
                      </c:pt>
                      <c:pt idx="785">
                        <c:v>21.033333333333331</c:v>
                      </c:pt>
                      <c:pt idx="786">
                        <c:v>20.666666666666668</c:v>
                      </c:pt>
                      <c:pt idx="787">
                        <c:v>20.583333333333332</c:v>
                      </c:pt>
                      <c:pt idx="788">
                        <c:v>20.566666666666666</c:v>
                      </c:pt>
                      <c:pt idx="789">
                        <c:v>20.933333333333334</c:v>
                      </c:pt>
                      <c:pt idx="790">
                        <c:v>21.533333333333335</c:v>
                      </c:pt>
                      <c:pt idx="791">
                        <c:v>22.366666666666664</c:v>
                      </c:pt>
                      <c:pt idx="792">
                        <c:v>23.233333333333334</c:v>
                      </c:pt>
                      <c:pt idx="793">
                        <c:v>23.3</c:v>
                      </c:pt>
                      <c:pt idx="794">
                        <c:v>23.316666666666666</c:v>
                      </c:pt>
                      <c:pt idx="795">
                        <c:v>23.150000000000002</c:v>
                      </c:pt>
                      <c:pt idx="796">
                        <c:v>23.400000000000002</c:v>
                      </c:pt>
                      <c:pt idx="797">
                        <c:v>23.733333333333334</c:v>
                      </c:pt>
                      <c:pt idx="798">
                        <c:v>24.166666666666668</c:v>
                      </c:pt>
                      <c:pt idx="799">
                        <c:v>24.033333333333331</c:v>
                      </c:pt>
                      <c:pt idx="800">
                        <c:v>24.116666666666664</c:v>
                      </c:pt>
                      <c:pt idx="801">
                        <c:v>23.666666666666668</c:v>
                      </c:pt>
                      <c:pt idx="802">
                        <c:v>22.733333333333334</c:v>
                      </c:pt>
                      <c:pt idx="803">
                        <c:v>22.150000000000002</c:v>
                      </c:pt>
                      <c:pt idx="804">
                        <c:v>21.799999999999997</c:v>
                      </c:pt>
                      <c:pt idx="805">
                        <c:v>21.566666666666666</c:v>
                      </c:pt>
                      <c:pt idx="806">
                        <c:v>21.383333333333336</c:v>
                      </c:pt>
                      <c:pt idx="807">
                        <c:v>21.25</c:v>
                      </c:pt>
                      <c:pt idx="808">
                        <c:v>20.933333333333334</c:v>
                      </c:pt>
                      <c:pt idx="809">
                        <c:v>20.733333333333334</c:v>
                      </c:pt>
                      <c:pt idx="810">
                        <c:v>20.633333333333333</c:v>
                      </c:pt>
                      <c:pt idx="811">
                        <c:v>20.683333333333334</c:v>
                      </c:pt>
                      <c:pt idx="812">
                        <c:v>20.400000000000002</c:v>
                      </c:pt>
                      <c:pt idx="813">
                        <c:v>20.983333333333334</c:v>
                      </c:pt>
                      <c:pt idx="814">
                        <c:v>21.666666666666668</c:v>
                      </c:pt>
                      <c:pt idx="815">
                        <c:v>22.400000000000002</c:v>
                      </c:pt>
                      <c:pt idx="816">
                        <c:v>23.05</c:v>
                      </c:pt>
                      <c:pt idx="817">
                        <c:v>23.166666666666668</c:v>
                      </c:pt>
                      <c:pt idx="818">
                        <c:v>23.483333333333334</c:v>
                      </c:pt>
                      <c:pt idx="819">
                        <c:v>23.500000000000004</c:v>
                      </c:pt>
                      <c:pt idx="820">
                        <c:v>23.433333333333334</c:v>
                      </c:pt>
                      <c:pt idx="821">
                        <c:v>24.283333333333331</c:v>
                      </c:pt>
                      <c:pt idx="822">
                        <c:v>24.633333333333336</c:v>
                      </c:pt>
                      <c:pt idx="823">
                        <c:v>24.75</c:v>
                      </c:pt>
                      <c:pt idx="824">
                        <c:v>24.733333333333334</c:v>
                      </c:pt>
                      <c:pt idx="825">
                        <c:v>24.066666666666666</c:v>
                      </c:pt>
                      <c:pt idx="826">
                        <c:v>23.433333333333334</c:v>
                      </c:pt>
                      <c:pt idx="827">
                        <c:v>23.216666666666669</c:v>
                      </c:pt>
                      <c:pt idx="828">
                        <c:v>23.016666666666666</c:v>
                      </c:pt>
                      <c:pt idx="829">
                        <c:v>22.5</c:v>
                      </c:pt>
                      <c:pt idx="830">
                        <c:v>22.033333333333331</c:v>
                      </c:pt>
                      <c:pt idx="831">
                        <c:v>21.766666666666666</c:v>
                      </c:pt>
                      <c:pt idx="832">
                        <c:v>21.25</c:v>
                      </c:pt>
                      <c:pt idx="833">
                        <c:v>21.016666666666669</c:v>
                      </c:pt>
                      <c:pt idx="834">
                        <c:v>21.266666666666666</c:v>
                      </c:pt>
                      <c:pt idx="835">
                        <c:v>20.283333333333331</c:v>
                      </c:pt>
                      <c:pt idx="836">
                        <c:v>20</c:v>
                      </c:pt>
                      <c:pt idx="837">
                        <c:v>20.883333333333333</c:v>
                      </c:pt>
                      <c:pt idx="838">
                        <c:v>22.25</c:v>
                      </c:pt>
                      <c:pt idx="839">
                        <c:v>23.283333333333331</c:v>
                      </c:pt>
                      <c:pt idx="840">
                        <c:v>23.849999999999998</c:v>
                      </c:pt>
                      <c:pt idx="841">
                        <c:v>23.983333333333334</c:v>
                      </c:pt>
                      <c:pt idx="842">
                        <c:v>23.833333333333332</c:v>
                      </c:pt>
                      <c:pt idx="843">
                        <c:v>24.033333333333331</c:v>
                      </c:pt>
                      <c:pt idx="844">
                        <c:v>24.183333333333334</c:v>
                      </c:pt>
                      <c:pt idx="845">
                        <c:v>25.166666666666668</c:v>
                      </c:pt>
                      <c:pt idx="846">
                        <c:v>25.3</c:v>
                      </c:pt>
                      <c:pt idx="847">
                        <c:v>21.133333333333336</c:v>
                      </c:pt>
                      <c:pt idx="848">
                        <c:v>21</c:v>
                      </c:pt>
                      <c:pt idx="849">
                        <c:v>21.450000000000003</c:v>
                      </c:pt>
                      <c:pt idx="850">
                        <c:v>22.033333333333335</c:v>
                      </c:pt>
                      <c:pt idx="851">
                        <c:v>23.583333333333332</c:v>
                      </c:pt>
                      <c:pt idx="852">
                        <c:v>24.05</c:v>
                      </c:pt>
                      <c:pt idx="853">
                        <c:v>24.283333333333331</c:v>
                      </c:pt>
                      <c:pt idx="854">
                        <c:v>24.166666666666668</c:v>
                      </c:pt>
                      <c:pt idx="855">
                        <c:v>24.033333333333331</c:v>
                      </c:pt>
                      <c:pt idx="856">
                        <c:v>23.933333333333337</c:v>
                      </c:pt>
                      <c:pt idx="857">
                        <c:v>23.7</c:v>
                      </c:pt>
                      <c:pt idx="858">
                        <c:v>23.716666666666669</c:v>
                      </c:pt>
                      <c:pt idx="859">
                        <c:v>23.7</c:v>
                      </c:pt>
                      <c:pt idx="860">
                        <c:v>23.900000000000002</c:v>
                      </c:pt>
                      <c:pt idx="861">
                        <c:v>24.016666666666666</c:v>
                      </c:pt>
                      <c:pt idx="862">
                        <c:v>23.966666666666665</c:v>
                      </c:pt>
                      <c:pt idx="863">
                        <c:v>24.083333333333332</c:v>
                      </c:pt>
                      <c:pt idx="864">
                        <c:v>24.416666666666668</c:v>
                      </c:pt>
                      <c:pt idx="865">
                        <c:v>25.033333333333335</c:v>
                      </c:pt>
                      <c:pt idx="866">
                        <c:v>25.516666666666666</c:v>
                      </c:pt>
                      <c:pt idx="867">
                        <c:v>25.599999999999998</c:v>
                      </c:pt>
                      <c:pt idx="868">
                        <c:v>25.966666666666669</c:v>
                      </c:pt>
                      <c:pt idx="869">
                        <c:v>26.200000000000003</c:v>
                      </c:pt>
                      <c:pt idx="870">
                        <c:v>26.116666666666664</c:v>
                      </c:pt>
                      <c:pt idx="871">
                        <c:v>26.133333333333329</c:v>
                      </c:pt>
                      <c:pt idx="872">
                        <c:v>26.116666666666664</c:v>
                      </c:pt>
                      <c:pt idx="873">
                        <c:v>25.966666666666669</c:v>
                      </c:pt>
                      <c:pt idx="874">
                        <c:v>25.650000000000002</c:v>
                      </c:pt>
                      <c:pt idx="875">
                        <c:v>25.383333333333336</c:v>
                      </c:pt>
                      <c:pt idx="876">
                        <c:v>25.316666666666666</c:v>
                      </c:pt>
                      <c:pt idx="877">
                        <c:v>25.333333333333332</c:v>
                      </c:pt>
                      <c:pt idx="878">
                        <c:v>25.549999999999997</c:v>
                      </c:pt>
                      <c:pt idx="879">
                        <c:v>25.55</c:v>
                      </c:pt>
                      <c:pt idx="880">
                        <c:v>25.366666666666664</c:v>
                      </c:pt>
                      <c:pt idx="881">
                        <c:v>25.283333333333331</c:v>
                      </c:pt>
                      <c:pt idx="882">
                        <c:v>23.933333333333337</c:v>
                      </c:pt>
                      <c:pt idx="883">
                        <c:v>24.383333333333336</c:v>
                      </c:pt>
                      <c:pt idx="884">
                        <c:v>24.516666666666666</c:v>
                      </c:pt>
                      <c:pt idx="885">
                        <c:v>24.816666666666666</c:v>
                      </c:pt>
                      <c:pt idx="886">
                        <c:v>24.716666666666669</c:v>
                      </c:pt>
                      <c:pt idx="887">
                        <c:v>24.833333333333329</c:v>
                      </c:pt>
                      <c:pt idx="888">
                        <c:v>25.55</c:v>
                      </c:pt>
                      <c:pt idx="889">
                        <c:v>26.299999999999997</c:v>
                      </c:pt>
                      <c:pt idx="890">
                        <c:v>26.033333333333335</c:v>
                      </c:pt>
                      <c:pt idx="891">
                        <c:v>26.2</c:v>
                      </c:pt>
                      <c:pt idx="892">
                        <c:v>26.333333333333332</c:v>
                      </c:pt>
                      <c:pt idx="893">
                        <c:v>26.366666666666671</c:v>
                      </c:pt>
                      <c:pt idx="894">
                        <c:v>26.633333333333329</c:v>
                      </c:pt>
                      <c:pt idx="895">
                        <c:v>26.7</c:v>
                      </c:pt>
                      <c:pt idx="896">
                        <c:v>26.649999999999995</c:v>
                      </c:pt>
                      <c:pt idx="897">
                        <c:v>26.400000000000006</c:v>
                      </c:pt>
                      <c:pt idx="898">
                        <c:v>26.216666666666665</c:v>
                      </c:pt>
                      <c:pt idx="899">
                        <c:v>26.133333333333329</c:v>
                      </c:pt>
                      <c:pt idx="900">
                        <c:v>26.000000000000004</c:v>
                      </c:pt>
                      <c:pt idx="901">
                        <c:v>25.583333333333332</c:v>
                      </c:pt>
                      <c:pt idx="902">
                        <c:v>25.083333333333332</c:v>
                      </c:pt>
                      <c:pt idx="903">
                        <c:v>24.716666666666669</c:v>
                      </c:pt>
                      <c:pt idx="904">
                        <c:v>23.899999999999995</c:v>
                      </c:pt>
                      <c:pt idx="905">
                        <c:v>23.716666666666669</c:v>
                      </c:pt>
                      <c:pt idx="906">
                        <c:v>23.366666666666664</c:v>
                      </c:pt>
                      <c:pt idx="907">
                        <c:v>22.916666666666668</c:v>
                      </c:pt>
                      <c:pt idx="908">
                        <c:v>23.2</c:v>
                      </c:pt>
                      <c:pt idx="909">
                        <c:v>24.066666666666666</c:v>
                      </c:pt>
                      <c:pt idx="910">
                        <c:v>25.266666666666669</c:v>
                      </c:pt>
                      <c:pt idx="911">
                        <c:v>24.333333333333332</c:v>
                      </c:pt>
                      <c:pt idx="912">
                        <c:v>23.316666666666666</c:v>
                      </c:pt>
                      <c:pt idx="913">
                        <c:v>23.766666666666666</c:v>
                      </c:pt>
                      <c:pt idx="914">
                        <c:v>23.666666666666668</c:v>
                      </c:pt>
                      <c:pt idx="915">
                        <c:v>23.583333333333332</c:v>
                      </c:pt>
                      <c:pt idx="916">
                        <c:v>23.95</c:v>
                      </c:pt>
                      <c:pt idx="917">
                        <c:v>24.8</c:v>
                      </c:pt>
                      <c:pt idx="918">
                        <c:v>25.200000000000003</c:v>
                      </c:pt>
                      <c:pt idx="919">
                        <c:v>25.033333333333331</c:v>
                      </c:pt>
                      <c:pt idx="920">
                        <c:v>24.816666666666666</c:v>
                      </c:pt>
                      <c:pt idx="921">
                        <c:v>24.116666666666664</c:v>
                      </c:pt>
                      <c:pt idx="922">
                        <c:v>23.683333333333334</c:v>
                      </c:pt>
                      <c:pt idx="923">
                        <c:v>23.649999999999995</c:v>
                      </c:pt>
                      <c:pt idx="924">
                        <c:v>23.433333333333334</c:v>
                      </c:pt>
                      <c:pt idx="925">
                        <c:v>22.666666666666668</c:v>
                      </c:pt>
                      <c:pt idx="926">
                        <c:v>22.333333333333332</c:v>
                      </c:pt>
                      <c:pt idx="927">
                        <c:v>22.216666666666669</c:v>
                      </c:pt>
                      <c:pt idx="928">
                        <c:v>21.966666666666669</c:v>
                      </c:pt>
                      <c:pt idx="929">
                        <c:v>21.849999999999998</c:v>
                      </c:pt>
                      <c:pt idx="930">
                        <c:v>21.666666666666668</c:v>
                      </c:pt>
                      <c:pt idx="931">
                        <c:v>21.683333333333334</c:v>
                      </c:pt>
                      <c:pt idx="932">
                        <c:v>21.633333333333336</c:v>
                      </c:pt>
                      <c:pt idx="933">
                        <c:v>21.933333333333334</c:v>
                      </c:pt>
                      <c:pt idx="934">
                        <c:v>21.983333333333334</c:v>
                      </c:pt>
                      <c:pt idx="935">
                        <c:v>22.383333333333329</c:v>
                      </c:pt>
                      <c:pt idx="936">
                        <c:v>22.766666666666666</c:v>
                      </c:pt>
                      <c:pt idx="937">
                        <c:v>23.033333333333331</c:v>
                      </c:pt>
                      <c:pt idx="938">
                        <c:v>23.216666666666665</c:v>
                      </c:pt>
                      <c:pt idx="939">
                        <c:v>23.433333333333334</c:v>
                      </c:pt>
                      <c:pt idx="940">
                        <c:v>23.766666666666666</c:v>
                      </c:pt>
                      <c:pt idx="941">
                        <c:v>24.233333333333334</c:v>
                      </c:pt>
                      <c:pt idx="942">
                        <c:v>24.366666666666671</c:v>
                      </c:pt>
                      <c:pt idx="943">
                        <c:v>24.066666666666666</c:v>
                      </c:pt>
                      <c:pt idx="944">
                        <c:v>24.099999999999998</c:v>
                      </c:pt>
                      <c:pt idx="945">
                        <c:v>23.683333333333334</c:v>
                      </c:pt>
                      <c:pt idx="946">
                        <c:v>23.766666666666666</c:v>
                      </c:pt>
                      <c:pt idx="947">
                        <c:v>23.733333333333334</c:v>
                      </c:pt>
                      <c:pt idx="948">
                        <c:v>23.7</c:v>
                      </c:pt>
                      <c:pt idx="949">
                        <c:v>23.649999999999995</c:v>
                      </c:pt>
                      <c:pt idx="950">
                        <c:v>23.599999999999998</c:v>
                      </c:pt>
                      <c:pt idx="951">
                        <c:v>23.383333333333329</c:v>
                      </c:pt>
                      <c:pt idx="952">
                        <c:v>22.900000000000002</c:v>
                      </c:pt>
                      <c:pt idx="953">
                        <c:v>22.433333333333337</c:v>
                      </c:pt>
                      <c:pt idx="954">
                        <c:v>22.083333333333332</c:v>
                      </c:pt>
                      <c:pt idx="955">
                        <c:v>21.75</c:v>
                      </c:pt>
                      <c:pt idx="956">
                        <c:v>21.599999999999998</c:v>
                      </c:pt>
                      <c:pt idx="957">
                        <c:v>22.666666666666671</c:v>
                      </c:pt>
                      <c:pt idx="958">
                        <c:v>22.583333333333329</c:v>
                      </c:pt>
                      <c:pt idx="959">
                        <c:v>22.833333333333332</c:v>
                      </c:pt>
                      <c:pt idx="960">
                        <c:v>23.283333333333335</c:v>
                      </c:pt>
                      <c:pt idx="961">
                        <c:v>23.716666666666665</c:v>
                      </c:pt>
                      <c:pt idx="962">
                        <c:v>23.716666666666665</c:v>
                      </c:pt>
                      <c:pt idx="963">
                        <c:v>23.666666666666671</c:v>
                      </c:pt>
                      <c:pt idx="964">
                        <c:v>23.883333333333336</c:v>
                      </c:pt>
                      <c:pt idx="965">
                        <c:v>23.633333333333336</c:v>
                      </c:pt>
                      <c:pt idx="966">
                        <c:v>23.549999999999997</c:v>
                      </c:pt>
                      <c:pt idx="967">
                        <c:v>22.55</c:v>
                      </c:pt>
                      <c:pt idx="968">
                        <c:v>22.900000000000002</c:v>
                      </c:pt>
                      <c:pt idx="969">
                        <c:v>23.433333333333337</c:v>
                      </c:pt>
                      <c:pt idx="970">
                        <c:v>22.983333333333334</c:v>
                      </c:pt>
                      <c:pt idx="971">
                        <c:v>22.583333333333332</c:v>
                      </c:pt>
                      <c:pt idx="972">
                        <c:v>22.349999999999998</c:v>
                      </c:pt>
                      <c:pt idx="973">
                        <c:v>22.3</c:v>
                      </c:pt>
                      <c:pt idx="974">
                        <c:v>22.116666666666664</c:v>
                      </c:pt>
                      <c:pt idx="975">
                        <c:v>21.849999999999998</c:v>
                      </c:pt>
                      <c:pt idx="976">
                        <c:v>21.466666666666669</c:v>
                      </c:pt>
                      <c:pt idx="977">
                        <c:v>21.183333333333334</c:v>
                      </c:pt>
                      <c:pt idx="978">
                        <c:v>21.033333333333335</c:v>
                      </c:pt>
                      <c:pt idx="979">
                        <c:v>20.716666666666669</c:v>
                      </c:pt>
                      <c:pt idx="980">
                        <c:v>21.016666666666669</c:v>
                      </c:pt>
                      <c:pt idx="981">
                        <c:v>21.666666666666668</c:v>
                      </c:pt>
                      <c:pt idx="982">
                        <c:v>22.066666666666666</c:v>
                      </c:pt>
                      <c:pt idx="983">
                        <c:v>22.483333333333334</c:v>
                      </c:pt>
                      <c:pt idx="984">
                        <c:v>22.733333333333334</c:v>
                      </c:pt>
                      <c:pt idx="985">
                        <c:v>23.033333333333331</c:v>
                      </c:pt>
                      <c:pt idx="986">
                        <c:v>23.05</c:v>
                      </c:pt>
                      <c:pt idx="987">
                        <c:v>23.166666666666668</c:v>
                      </c:pt>
                      <c:pt idx="988">
                        <c:v>23.316666666666666</c:v>
                      </c:pt>
                      <c:pt idx="989">
                        <c:v>23.883333333333336</c:v>
                      </c:pt>
                      <c:pt idx="990">
                        <c:v>24.150000000000002</c:v>
                      </c:pt>
                      <c:pt idx="991">
                        <c:v>22.816666666666666</c:v>
                      </c:pt>
                      <c:pt idx="992">
                        <c:v>22.483333333333331</c:v>
                      </c:pt>
                      <c:pt idx="993">
                        <c:v>23.033333333333335</c:v>
                      </c:pt>
                      <c:pt idx="994">
                        <c:v>23.583333333333332</c:v>
                      </c:pt>
                      <c:pt idx="995">
                        <c:v>23.133333333333329</c:v>
                      </c:pt>
                      <c:pt idx="996">
                        <c:v>22.916666666666668</c:v>
                      </c:pt>
                      <c:pt idx="997">
                        <c:v>22.733333333333334</c:v>
                      </c:pt>
                      <c:pt idx="998">
                        <c:v>22.7</c:v>
                      </c:pt>
                      <c:pt idx="999">
                        <c:v>22.649999999999995</c:v>
                      </c:pt>
                      <c:pt idx="1000">
                        <c:v>22.466666666666669</c:v>
                      </c:pt>
                      <c:pt idx="1001">
                        <c:v>22.216666666666669</c:v>
                      </c:pt>
                      <c:pt idx="1002">
                        <c:v>21.933333333333334</c:v>
                      </c:pt>
                      <c:pt idx="1003">
                        <c:v>21.616666666666664</c:v>
                      </c:pt>
                      <c:pt idx="1004">
                        <c:v>21.616666666666671</c:v>
                      </c:pt>
                      <c:pt idx="1005">
                        <c:v>22.5</c:v>
                      </c:pt>
                      <c:pt idx="1006">
                        <c:v>23.316666666666663</c:v>
                      </c:pt>
                      <c:pt idx="1007">
                        <c:v>24.383333333333336</c:v>
                      </c:pt>
                      <c:pt idx="1008">
                        <c:v>24.633333333333329</c:v>
                      </c:pt>
                      <c:pt idx="1009">
                        <c:v>23.733333333333334</c:v>
                      </c:pt>
                      <c:pt idx="1010">
                        <c:v>23.883333333333336</c:v>
                      </c:pt>
                      <c:pt idx="1011">
                        <c:v>23.433333333333334</c:v>
                      </c:pt>
                      <c:pt idx="1012">
                        <c:v>23.833333333333332</c:v>
                      </c:pt>
                      <c:pt idx="1013">
                        <c:v>24.283333333333331</c:v>
                      </c:pt>
                      <c:pt idx="1014">
                        <c:v>25.3</c:v>
                      </c:pt>
                      <c:pt idx="1015">
                        <c:v>25.716666666666665</c:v>
                      </c:pt>
                      <c:pt idx="1016">
                        <c:v>25.649999999999995</c:v>
                      </c:pt>
                      <c:pt idx="1017">
                        <c:v>24.700000000000003</c:v>
                      </c:pt>
                      <c:pt idx="1018">
                        <c:v>23.516666666666666</c:v>
                      </c:pt>
                      <c:pt idx="1019">
                        <c:v>22.900000000000002</c:v>
                      </c:pt>
                      <c:pt idx="1020">
                        <c:v>22.583333333333332</c:v>
                      </c:pt>
                      <c:pt idx="1021">
                        <c:v>21.616666666666671</c:v>
                      </c:pt>
                      <c:pt idx="1022">
                        <c:v>21.150000000000002</c:v>
                      </c:pt>
                      <c:pt idx="1023">
                        <c:v>20.916666666666668</c:v>
                      </c:pt>
                      <c:pt idx="1024">
                        <c:v>20.733333333333334</c:v>
                      </c:pt>
                      <c:pt idx="1025">
                        <c:v>20.8</c:v>
                      </c:pt>
                      <c:pt idx="1026">
                        <c:v>20.666666666666668</c:v>
                      </c:pt>
                      <c:pt idx="1027">
                        <c:v>20.266666666666669</c:v>
                      </c:pt>
                      <c:pt idx="1028">
                        <c:v>20.266666666666666</c:v>
                      </c:pt>
                      <c:pt idx="1029">
                        <c:v>20.8</c:v>
                      </c:pt>
                      <c:pt idx="1030">
                        <c:v>21.233333333333334</c:v>
                      </c:pt>
                      <c:pt idx="1031">
                        <c:v>21.766666666666666</c:v>
                      </c:pt>
                      <c:pt idx="1032">
                        <c:v>22.099999999999998</c:v>
                      </c:pt>
                      <c:pt idx="1033">
                        <c:v>22.466666666666665</c:v>
                      </c:pt>
                      <c:pt idx="1034">
                        <c:v>22.583333333333329</c:v>
                      </c:pt>
                      <c:pt idx="1035">
                        <c:v>22.916666666666668</c:v>
                      </c:pt>
                      <c:pt idx="1036">
                        <c:v>23.116666666666671</c:v>
                      </c:pt>
                      <c:pt idx="1037">
                        <c:v>23.416666666666668</c:v>
                      </c:pt>
                      <c:pt idx="1038">
                        <c:v>23.55</c:v>
                      </c:pt>
                      <c:pt idx="1039">
                        <c:v>23.483333333333331</c:v>
                      </c:pt>
                      <c:pt idx="1040">
                        <c:v>23.466666666666669</c:v>
                      </c:pt>
                      <c:pt idx="1041">
                        <c:v>23.216666666666669</c:v>
                      </c:pt>
                      <c:pt idx="1042">
                        <c:v>23.116666666666671</c:v>
                      </c:pt>
                      <c:pt idx="1043">
                        <c:v>23.116666666666664</c:v>
                      </c:pt>
                      <c:pt idx="1044">
                        <c:v>22.7</c:v>
                      </c:pt>
                      <c:pt idx="1045">
                        <c:v>22.833333333333332</c:v>
                      </c:pt>
                      <c:pt idx="1046">
                        <c:v>22.25</c:v>
                      </c:pt>
                      <c:pt idx="1047">
                        <c:v>22.033333333333335</c:v>
                      </c:pt>
                      <c:pt idx="1048">
                        <c:v>21.849999999999998</c:v>
                      </c:pt>
                      <c:pt idx="1049">
                        <c:v>21.666666666666668</c:v>
                      </c:pt>
                      <c:pt idx="1050">
                        <c:v>21.45</c:v>
                      </c:pt>
                      <c:pt idx="1051">
                        <c:v>21.333333333333332</c:v>
                      </c:pt>
                      <c:pt idx="1052">
                        <c:v>21.233333333333334</c:v>
                      </c:pt>
                      <c:pt idx="1053">
                        <c:v>21.683333333333334</c:v>
                      </c:pt>
                      <c:pt idx="1054">
                        <c:v>22.266666666666666</c:v>
                      </c:pt>
                      <c:pt idx="1055">
                        <c:v>22.8</c:v>
                      </c:pt>
                      <c:pt idx="1056">
                        <c:v>23.066666666666663</c:v>
                      </c:pt>
                      <c:pt idx="1057">
                        <c:v>23.233333333333334</c:v>
                      </c:pt>
                      <c:pt idx="1058">
                        <c:v>23.416666666666668</c:v>
                      </c:pt>
                      <c:pt idx="1059">
                        <c:v>23.466666666666669</c:v>
                      </c:pt>
                      <c:pt idx="1060">
                        <c:v>23.766666666666666</c:v>
                      </c:pt>
                      <c:pt idx="1061">
                        <c:v>23.983333333333334</c:v>
                      </c:pt>
                      <c:pt idx="1062">
                        <c:v>24.083333333333332</c:v>
                      </c:pt>
                      <c:pt idx="1063">
                        <c:v>24.099999999999998</c:v>
                      </c:pt>
                      <c:pt idx="1064">
                        <c:v>24.083333333333332</c:v>
                      </c:pt>
                      <c:pt idx="1065">
                        <c:v>24.099999999999998</c:v>
                      </c:pt>
                      <c:pt idx="1066">
                        <c:v>23.950000000000003</c:v>
                      </c:pt>
                      <c:pt idx="1067">
                        <c:v>23.816666666666666</c:v>
                      </c:pt>
                      <c:pt idx="1068">
                        <c:v>23.766666666666666</c:v>
                      </c:pt>
                      <c:pt idx="1069">
                        <c:v>23.633333333333329</c:v>
                      </c:pt>
                      <c:pt idx="1070">
                        <c:v>23.516666666666666</c:v>
                      </c:pt>
                      <c:pt idx="1071">
                        <c:v>23.400000000000002</c:v>
                      </c:pt>
                      <c:pt idx="1072">
                        <c:v>23.400000000000002</c:v>
                      </c:pt>
                      <c:pt idx="1073">
                        <c:v>23.433333333333334</c:v>
                      </c:pt>
                      <c:pt idx="1074">
                        <c:v>23.316666666666663</c:v>
                      </c:pt>
                      <c:pt idx="1075">
                        <c:v>22.983333333333334</c:v>
                      </c:pt>
                      <c:pt idx="1076">
                        <c:v>22.633333333333336</c:v>
                      </c:pt>
                      <c:pt idx="1077">
                        <c:v>22.75</c:v>
                      </c:pt>
                      <c:pt idx="1078">
                        <c:v>23.049999999999997</c:v>
                      </c:pt>
                      <c:pt idx="1079">
                        <c:v>23.45</c:v>
                      </c:pt>
                      <c:pt idx="1080">
                        <c:v>23.766666666666666</c:v>
                      </c:pt>
                      <c:pt idx="1081">
                        <c:v>24.083333333333332</c:v>
                      </c:pt>
                      <c:pt idx="1082">
                        <c:v>24.05</c:v>
                      </c:pt>
                      <c:pt idx="1083">
                        <c:v>24.216666666666669</c:v>
                      </c:pt>
                      <c:pt idx="1084">
                        <c:v>24.383333333333336</c:v>
                      </c:pt>
                      <c:pt idx="1085">
                        <c:v>25.383333333333336</c:v>
                      </c:pt>
                      <c:pt idx="1086">
                        <c:v>25.999999999999996</c:v>
                      </c:pt>
                      <c:pt idx="1087">
                        <c:v>25.033333333333331</c:v>
                      </c:pt>
                      <c:pt idx="1088">
                        <c:v>23.466666666666669</c:v>
                      </c:pt>
                      <c:pt idx="1089">
                        <c:v>23.266666666666666</c:v>
                      </c:pt>
                      <c:pt idx="1090">
                        <c:v>24.099999999999998</c:v>
                      </c:pt>
                      <c:pt idx="1091">
                        <c:v>24.366666666666664</c:v>
                      </c:pt>
                      <c:pt idx="1092">
                        <c:v>24.266666666666666</c:v>
                      </c:pt>
                      <c:pt idx="1093">
                        <c:v>24.266666666666666</c:v>
                      </c:pt>
                      <c:pt idx="1094">
                        <c:v>23.616666666666671</c:v>
                      </c:pt>
                      <c:pt idx="1095">
                        <c:v>23.283333333333331</c:v>
                      </c:pt>
                      <c:pt idx="1096">
                        <c:v>23.116666666666664</c:v>
                      </c:pt>
                      <c:pt idx="1097">
                        <c:v>23.2</c:v>
                      </c:pt>
                      <c:pt idx="1098">
                        <c:v>23.333333333333332</c:v>
                      </c:pt>
                      <c:pt idx="1099">
                        <c:v>23.183333333333334</c:v>
                      </c:pt>
                      <c:pt idx="1100">
                        <c:v>23.2</c:v>
                      </c:pt>
                      <c:pt idx="1101">
                        <c:v>23.400000000000002</c:v>
                      </c:pt>
                      <c:pt idx="1102">
                        <c:v>24.25</c:v>
                      </c:pt>
                      <c:pt idx="1103">
                        <c:v>24.916666666666668</c:v>
                      </c:pt>
                      <c:pt idx="1104">
                        <c:v>24.316666666666666</c:v>
                      </c:pt>
                      <c:pt idx="1105">
                        <c:v>22.983333333333334</c:v>
                      </c:pt>
                      <c:pt idx="1106">
                        <c:v>24.599999999999998</c:v>
                      </c:pt>
                      <c:pt idx="1107">
                        <c:v>25.150000000000002</c:v>
                      </c:pt>
                      <c:pt idx="1108">
                        <c:v>25.566666666666666</c:v>
                      </c:pt>
                      <c:pt idx="1109">
                        <c:v>25.583333333333332</c:v>
                      </c:pt>
                      <c:pt idx="1110">
                        <c:v>25.450000000000003</c:v>
                      </c:pt>
                      <c:pt idx="1111">
                        <c:v>23.599999999999998</c:v>
                      </c:pt>
                      <c:pt idx="1112">
                        <c:v>23.216666666666669</c:v>
                      </c:pt>
                      <c:pt idx="1113">
                        <c:v>23.05</c:v>
                      </c:pt>
                      <c:pt idx="1114">
                        <c:v>23.650000000000002</c:v>
                      </c:pt>
                      <c:pt idx="1115">
                        <c:v>24.183333333333334</c:v>
                      </c:pt>
                      <c:pt idx="1116">
                        <c:v>24.099999999999998</c:v>
                      </c:pt>
                      <c:pt idx="1117">
                        <c:v>24.066666666666666</c:v>
                      </c:pt>
                      <c:pt idx="1118">
                        <c:v>23.950000000000003</c:v>
                      </c:pt>
                      <c:pt idx="1119">
                        <c:v>24.166666666666668</c:v>
                      </c:pt>
                      <c:pt idx="1120">
                        <c:v>24.05</c:v>
                      </c:pt>
                      <c:pt idx="1121">
                        <c:v>23.783333333333331</c:v>
                      </c:pt>
                      <c:pt idx="1122">
                        <c:v>23.533333333333335</c:v>
                      </c:pt>
                      <c:pt idx="1123">
                        <c:v>23.316666666666663</c:v>
                      </c:pt>
                      <c:pt idx="1124">
                        <c:v>23.099999999999998</c:v>
                      </c:pt>
                      <c:pt idx="1125">
                        <c:v>23.45</c:v>
                      </c:pt>
                      <c:pt idx="1126">
                        <c:v>23.733333333333334</c:v>
                      </c:pt>
                      <c:pt idx="1127">
                        <c:v>24.466666666666669</c:v>
                      </c:pt>
                      <c:pt idx="1128">
                        <c:v>25.099999999999998</c:v>
                      </c:pt>
                      <c:pt idx="1129">
                        <c:v>22.566666666666666</c:v>
                      </c:pt>
                      <c:pt idx="1130">
                        <c:v>23.7</c:v>
                      </c:pt>
                      <c:pt idx="1131">
                        <c:v>25.25</c:v>
                      </c:pt>
                      <c:pt idx="1132">
                        <c:v>25.333333333333332</c:v>
                      </c:pt>
                      <c:pt idx="1133">
                        <c:v>26</c:v>
                      </c:pt>
                      <c:pt idx="1134">
                        <c:v>26.150000000000002</c:v>
                      </c:pt>
                      <c:pt idx="1135">
                        <c:v>24.183333333333334</c:v>
                      </c:pt>
                      <c:pt idx="1136">
                        <c:v>22.399999999999995</c:v>
                      </c:pt>
                      <c:pt idx="1137">
                        <c:v>22.516666666666666</c:v>
                      </c:pt>
                      <c:pt idx="1138">
                        <c:v>24.433333333333334</c:v>
                      </c:pt>
                      <c:pt idx="1139">
                        <c:v>24.816666666666666</c:v>
                      </c:pt>
                      <c:pt idx="1140">
                        <c:v>24.400000000000002</c:v>
                      </c:pt>
                      <c:pt idx="1141">
                        <c:v>24.099999999999998</c:v>
                      </c:pt>
                      <c:pt idx="1142">
                        <c:v>24.266666666666666</c:v>
                      </c:pt>
                      <c:pt idx="1143">
                        <c:v>24.55</c:v>
                      </c:pt>
                      <c:pt idx="1144">
                        <c:v>24.833333333333332</c:v>
                      </c:pt>
                      <c:pt idx="1145">
                        <c:v>25.150000000000002</c:v>
                      </c:pt>
                      <c:pt idx="1146">
                        <c:v>25.216666666666669</c:v>
                      </c:pt>
                      <c:pt idx="1147">
                        <c:v>25.05</c:v>
                      </c:pt>
                      <c:pt idx="1148">
                        <c:v>25.016666666666666</c:v>
                      </c:pt>
                      <c:pt idx="1149">
                        <c:v>25.783333333333335</c:v>
                      </c:pt>
                      <c:pt idx="1150">
                        <c:v>25.849999999999998</c:v>
                      </c:pt>
                      <c:pt idx="1151">
                        <c:v>23.266666666666666</c:v>
                      </c:pt>
                      <c:pt idx="1152">
                        <c:v>23.883333333333336</c:v>
                      </c:pt>
                      <c:pt idx="1153">
                        <c:v>23.866666666666664</c:v>
                      </c:pt>
                      <c:pt idx="1154">
                        <c:v>24.383333333333336</c:v>
                      </c:pt>
                      <c:pt idx="1155">
                        <c:v>25.75</c:v>
                      </c:pt>
                      <c:pt idx="1156">
                        <c:v>25.716666666666665</c:v>
                      </c:pt>
                      <c:pt idx="1157">
                        <c:v>23.016666666666669</c:v>
                      </c:pt>
                      <c:pt idx="1158">
                        <c:v>23.233333333333334</c:v>
                      </c:pt>
                      <c:pt idx="1159">
                        <c:v>23.033333333333335</c:v>
                      </c:pt>
                      <c:pt idx="1160">
                        <c:v>22.833333333333332</c:v>
                      </c:pt>
                      <c:pt idx="1161">
                        <c:v>20.816666666666666</c:v>
                      </c:pt>
                      <c:pt idx="1162">
                        <c:v>21.283333333333335</c:v>
                      </c:pt>
                      <c:pt idx="1163">
                        <c:v>21.733333333333331</c:v>
                      </c:pt>
                      <c:pt idx="1164">
                        <c:v>23.616666666666664</c:v>
                      </c:pt>
                      <c:pt idx="1165">
                        <c:v>23.649999999999995</c:v>
                      </c:pt>
                      <c:pt idx="1166">
                        <c:v>23.616666666666664</c:v>
                      </c:pt>
                      <c:pt idx="1167">
                        <c:v>23.716666666666665</c:v>
                      </c:pt>
                      <c:pt idx="1168">
                        <c:v>23.7</c:v>
                      </c:pt>
                      <c:pt idx="1169">
                        <c:v>23.7</c:v>
                      </c:pt>
                      <c:pt idx="1170">
                        <c:v>23.633333333333336</c:v>
                      </c:pt>
                      <c:pt idx="1171">
                        <c:v>23.816666666666666</c:v>
                      </c:pt>
                      <c:pt idx="1172">
                        <c:v>24.333333333333332</c:v>
                      </c:pt>
                      <c:pt idx="1173">
                        <c:v>24.466666666666669</c:v>
                      </c:pt>
                      <c:pt idx="1174">
                        <c:v>25.033333333333335</c:v>
                      </c:pt>
                      <c:pt idx="1175">
                        <c:v>22.150000000000002</c:v>
                      </c:pt>
                      <c:pt idx="1176">
                        <c:v>21.950000000000003</c:v>
                      </c:pt>
                      <c:pt idx="1177">
                        <c:v>21.95</c:v>
                      </c:pt>
                      <c:pt idx="1178">
                        <c:v>25.716666666666669</c:v>
                      </c:pt>
                      <c:pt idx="1179">
                        <c:v>25.8</c:v>
                      </c:pt>
                      <c:pt idx="1180">
                        <c:v>25.883333333333329</c:v>
                      </c:pt>
                      <c:pt idx="1181">
                        <c:v>26.416666666666668</c:v>
                      </c:pt>
                      <c:pt idx="1182">
                        <c:v>25.333333333333332</c:v>
                      </c:pt>
                      <c:pt idx="1183">
                        <c:v>22.333333333333339</c:v>
                      </c:pt>
                      <c:pt idx="1184">
                        <c:v>21.5</c:v>
                      </c:pt>
                      <c:pt idx="1185">
                        <c:v>20.866666666666671</c:v>
                      </c:pt>
                      <c:pt idx="1186">
                        <c:v>22</c:v>
                      </c:pt>
                      <c:pt idx="1187">
                        <c:v>24.450000000000003</c:v>
                      </c:pt>
                      <c:pt idx="1188">
                        <c:v>24.299999999999997</c:v>
                      </c:pt>
                      <c:pt idx="1189">
                        <c:v>24.116666666666664</c:v>
                      </c:pt>
                      <c:pt idx="1190">
                        <c:v>23.983333333333334</c:v>
                      </c:pt>
                      <c:pt idx="1191">
                        <c:v>23.683333333333334</c:v>
                      </c:pt>
                      <c:pt idx="1192">
                        <c:v>23.533333333333331</c:v>
                      </c:pt>
                      <c:pt idx="1193">
                        <c:v>23.5</c:v>
                      </c:pt>
                      <c:pt idx="1194">
                        <c:v>23.349999999999998</c:v>
                      </c:pt>
                      <c:pt idx="1195">
                        <c:v>23.099999999999998</c:v>
                      </c:pt>
                      <c:pt idx="1196">
                        <c:v>23.016666666666666</c:v>
                      </c:pt>
                      <c:pt idx="1197">
                        <c:v>23.483333333333334</c:v>
                      </c:pt>
                      <c:pt idx="1198">
                        <c:v>23.483333333333334</c:v>
                      </c:pt>
                      <c:pt idx="1199">
                        <c:v>23.866666666666664</c:v>
                      </c:pt>
                      <c:pt idx="1200">
                        <c:v>24.383333333333329</c:v>
                      </c:pt>
                      <c:pt idx="1201">
                        <c:v>24.650000000000002</c:v>
                      </c:pt>
                      <c:pt idx="1202">
                        <c:v>25.250000000000004</c:v>
                      </c:pt>
                      <c:pt idx="1203">
                        <c:v>25.466666666666665</c:v>
                      </c:pt>
                      <c:pt idx="1204">
                        <c:v>25.549999999999997</c:v>
                      </c:pt>
                      <c:pt idx="1205">
                        <c:v>25.849999999999998</c:v>
                      </c:pt>
                      <c:pt idx="1206">
                        <c:v>25.549999999999997</c:v>
                      </c:pt>
                      <c:pt idx="1207">
                        <c:v>25.566666666666666</c:v>
                      </c:pt>
                      <c:pt idx="1208">
                        <c:v>25.416666666666668</c:v>
                      </c:pt>
                      <c:pt idx="1209">
                        <c:v>24.783333333333335</c:v>
                      </c:pt>
                      <c:pt idx="1210">
                        <c:v>24.183333333333334</c:v>
                      </c:pt>
                      <c:pt idx="1211">
                        <c:v>23.683333333333334</c:v>
                      </c:pt>
                      <c:pt idx="1212">
                        <c:v>23.316666666666666</c:v>
                      </c:pt>
                      <c:pt idx="1213">
                        <c:v>23.266666666666666</c:v>
                      </c:pt>
                      <c:pt idx="1214">
                        <c:v>23.116666666666671</c:v>
                      </c:pt>
                      <c:pt idx="1215">
                        <c:v>22.983333333333334</c:v>
                      </c:pt>
                      <c:pt idx="1216">
                        <c:v>22.55</c:v>
                      </c:pt>
                      <c:pt idx="1217">
                        <c:v>22.099999999999998</c:v>
                      </c:pt>
                      <c:pt idx="1218">
                        <c:v>21.966666666666669</c:v>
                      </c:pt>
                      <c:pt idx="1219">
                        <c:v>21.816666666666666</c:v>
                      </c:pt>
                      <c:pt idx="1220">
                        <c:v>21.650000000000002</c:v>
                      </c:pt>
                      <c:pt idx="1221">
                        <c:v>22.566666666666663</c:v>
                      </c:pt>
                      <c:pt idx="1222">
                        <c:v>23.5</c:v>
                      </c:pt>
                      <c:pt idx="1223">
                        <c:v>23.583333333333332</c:v>
                      </c:pt>
                      <c:pt idx="1224">
                        <c:v>23.866666666666671</c:v>
                      </c:pt>
                      <c:pt idx="1225">
                        <c:v>24.066666666666666</c:v>
                      </c:pt>
                      <c:pt idx="1226">
                        <c:v>24.466666666666669</c:v>
                      </c:pt>
                      <c:pt idx="1227">
                        <c:v>24.849999999999998</c:v>
                      </c:pt>
                      <c:pt idx="1228">
                        <c:v>24.983333333333334</c:v>
                      </c:pt>
                      <c:pt idx="1229">
                        <c:v>25.216666666666669</c:v>
                      </c:pt>
                      <c:pt idx="1230">
                        <c:v>25.416666666666661</c:v>
                      </c:pt>
                      <c:pt idx="1231">
                        <c:v>25.383333333333336</c:v>
                      </c:pt>
                      <c:pt idx="1232">
                        <c:v>25.716666666666665</c:v>
                      </c:pt>
                      <c:pt idx="1233">
                        <c:v>25.083333333333332</c:v>
                      </c:pt>
                      <c:pt idx="1234">
                        <c:v>24.583333333333332</c:v>
                      </c:pt>
                      <c:pt idx="1235">
                        <c:v>23.716666666666669</c:v>
                      </c:pt>
                      <c:pt idx="1236">
                        <c:v>23.733333333333334</c:v>
                      </c:pt>
                      <c:pt idx="1237">
                        <c:v>23.283333333333335</c:v>
                      </c:pt>
                      <c:pt idx="1238">
                        <c:v>23.283333333333331</c:v>
                      </c:pt>
                      <c:pt idx="1239">
                        <c:v>22.783333333333331</c:v>
                      </c:pt>
                      <c:pt idx="1240">
                        <c:v>21.849999999999998</c:v>
                      </c:pt>
                      <c:pt idx="1241">
                        <c:v>22.033333333333331</c:v>
                      </c:pt>
                      <c:pt idx="1242">
                        <c:v>21.433333333333337</c:v>
                      </c:pt>
                      <c:pt idx="1243">
                        <c:v>20.95</c:v>
                      </c:pt>
                      <c:pt idx="1244">
                        <c:v>20.849999999999998</c:v>
                      </c:pt>
                      <c:pt idx="1245">
                        <c:v>21.633333333333329</c:v>
                      </c:pt>
                      <c:pt idx="1246">
                        <c:v>22.633333333333336</c:v>
                      </c:pt>
                      <c:pt idx="1247">
                        <c:v>20.466666666666669</c:v>
                      </c:pt>
                      <c:pt idx="1248">
                        <c:v>20.583333333333332</c:v>
                      </c:pt>
                      <c:pt idx="1249">
                        <c:v>20.749999999999996</c:v>
                      </c:pt>
                      <c:pt idx="1250">
                        <c:v>23.349999999999998</c:v>
                      </c:pt>
                      <c:pt idx="1251">
                        <c:v>25.233333333333331</c:v>
                      </c:pt>
                      <c:pt idx="1252">
                        <c:v>25.616666666666664</c:v>
                      </c:pt>
                      <c:pt idx="1253">
                        <c:v>26.383333333333336</c:v>
                      </c:pt>
                      <c:pt idx="1254">
                        <c:v>25.099999999999998</c:v>
                      </c:pt>
                      <c:pt idx="1255">
                        <c:v>22.5</c:v>
                      </c:pt>
                      <c:pt idx="1256">
                        <c:v>21.016666666666666</c:v>
                      </c:pt>
                      <c:pt idx="1257">
                        <c:v>20.083333333333332</c:v>
                      </c:pt>
                      <c:pt idx="1258">
                        <c:v>23.100000000000005</c:v>
                      </c:pt>
                      <c:pt idx="1259">
                        <c:v>24.716666666666665</c:v>
                      </c:pt>
                      <c:pt idx="1260">
                        <c:v>23.900000000000002</c:v>
                      </c:pt>
                      <c:pt idx="1261">
                        <c:v>23.383333333333329</c:v>
                      </c:pt>
                      <c:pt idx="1262">
                        <c:v>23.05</c:v>
                      </c:pt>
                      <c:pt idx="1263">
                        <c:v>22.950000000000003</c:v>
                      </c:pt>
                      <c:pt idx="1264">
                        <c:v>22.616666666666664</c:v>
                      </c:pt>
                      <c:pt idx="1265">
                        <c:v>22.450000000000003</c:v>
                      </c:pt>
                      <c:pt idx="1266">
                        <c:v>21.566666666666666</c:v>
                      </c:pt>
                      <c:pt idx="1267">
                        <c:v>20.55</c:v>
                      </c:pt>
                      <c:pt idx="1268">
                        <c:v>20.383333333333333</c:v>
                      </c:pt>
                      <c:pt idx="1269">
                        <c:v>21.016666666666666</c:v>
                      </c:pt>
                      <c:pt idx="1270">
                        <c:v>22.283333333333335</c:v>
                      </c:pt>
                      <c:pt idx="1271">
                        <c:v>23.283333333333331</c:v>
                      </c:pt>
                      <c:pt idx="1272">
                        <c:v>23.366666666666664</c:v>
                      </c:pt>
                      <c:pt idx="1273">
                        <c:v>23.833333333333332</c:v>
                      </c:pt>
                      <c:pt idx="1274">
                        <c:v>23.966666666666669</c:v>
                      </c:pt>
                      <c:pt idx="1275">
                        <c:v>24.366666666666671</c:v>
                      </c:pt>
                      <c:pt idx="1276">
                        <c:v>24.916666666666668</c:v>
                      </c:pt>
                      <c:pt idx="1277">
                        <c:v>25.283333333333335</c:v>
                      </c:pt>
                      <c:pt idx="1278">
                        <c:v>26.233333333333334</c:v>
                      </c:pt>
                      <c:pt idx="1279">
                        <c:v>24.816666666666666</c:v>
                      </c:pt>
                      <c:pt idx="1280">
                        <c:v>22.783333333333331</c:v>
                      </c:pt>
                      <c:pt idx="1281">
                        <c:v>22.266666666666666</c:v>
                      </c:pt>
                      <c:pt idx="1282">
                        <c:v>23.25</c:v>
                      </c:pt>
                      <c:pt idx="1283">
                        <c:v>23.683333333333334</c:v>
                      </c:pt>
                      <c:pt idx="1284">
                        <c:v>23.516666666666666</c:v>
                      </c:pt>
                      <c:pt idx="1285">
                        <c:v>23.333333333333332</c:v>
                      </c:pt>
                      <c:pt idx="1286">
                        <c:v>23.166666666666668</c:v>
                      </c:pt>
                      <c:pt idx="1287">
                        <c:v>23.033333333333335</c:v>
                      </c:pt>
                      <c:pt idx="1288">
                        <c:v>22.75</c:v>
                      </c:pt>
                      <c:pt idx="1289">
                        <c:v>22.583333333333332</c:v>
                      </c:pt>
                      <c:pt idx="1290">
                        <c:v>22.533333333333335</c:v>
                      </c:pt>
                      <c:pt idx="1291">
                        <c:v>22.900000000000002</c:v>
                      </c:pt>
                      <c:pt idx="1292">
                        <c:v>22.983333333333331</c:v>
                      </c:pt>
                      <c:pt idx="1293">
                        <c:v>24.216666666666665</c:v>
                      </c:pt>
                      <c:pt idx="1294">
                        <c:v>24.616666666666671</c:v>
                      </c:pt>
                      <c:pt idx="1295">
                        <c:v>20.783333333333335</c:v>
                      </c:pt>
                      <c:pt idx="1296">
                        <c:v>20.883333333333336</c:v>
                      </c:pt>
                      <c:pt idx="1297">
                        <c:v>21.216666666666665</c:v>
                      </c:pt>
                      <c:pt idx="1298">
                        <c:v>22.266666666666666</c:v>
                      </c:pt>
                      <c:pt idx="1299">
                        <c:v>23.433333333333334</c:v>
                      </c:pt>
                      <c:pt idx="1300">
                        <c:v>23.650000000000002</c:v>
                      </c:pt>
                      <c:pt idx="1301">
                        <c:v>23.799999999999997</c:v>
                      </c:pt>
                      <c:pt idx="1302">
                        <c:v>24.5</c:v>
                      </c:pt>
                      <c:pt idx="1303">
                        <c:v>24.25</c:v>
                      </c:pt>
                      <c:pt idx="1304">
                        <c:v>24.383333333333329</c:v>
                      </c:pt>
                      <c:pt idx="1305">
                        <c:v>22.366666666666664</c:v>
                      </c:pt>
                      <c:pt idx="1306">
                        <c:v>22.400000000000002</c:v>
                      </c:pt>
                      <c:pt idx="1307">
                        <c:v>22.8</c:v>
                      </c:pt>
                      <c:pt idx="1308">
                        <c:v>22.783333333333331</c:v>
                      </c:pt>
                      <c:pt idx="1309">
                        <c:v>22.516666666666666</c:v>
                      </c:pt>
                      <c:pt idx="1310">
                        <c:v>21.766666666666666</c:v>
                      </c:pt>
                      <c:pt idx="1311">
                        <c:v>21.066666666666666</c:v>
                      </c:pt>
                      <c:pt idx="1312">
                        <c:v>21.083333333333332</c:v>
                      </c:pt>
                      <c:pt idx="1313">
                        <c:v>21.166666666666668</c:v>
                      </c:pt>
                      <c:pt idx="1314">
                        <c:v>21.05</c:v>
                      </c:pt>
                      <c:pt idx="1315">
                        <c:v>20.433333333333334</c:v>
                      </c:pt>
                      <c:pt idx="1316">
                        <c:v>19.766666666666666</c:v>
                      </c:pt>
                      <c:pt idx="1317">
                        <c:v>20.2</c:v>
                      </c:pt>
                      <c:pt idx="1318">
                        <c:v>20.599999999999998</c:v>
                      </c:pt>
                      <c:pt idx="1319">
                        <c:v>21.166666666666668</c:v>
                      </c:pt>
                      <c:pt idx="1320">
                        <c:v>21.533333333333335</c:v>
                      </c:pt>
                      <c:pt idx="1321">
                        <c:v>21.633333333333329</c:v>
                      </c:pt>
                      <c:pt idx="1322">
                        <c:v>21.783333333333331</c:v>
                      </c:pt>
                      <c:pt idx="1323">
                        <c:v>22.25</c:v>
                      </c:pt>
                      <c:pt idx="1324">
                        <c:v>22.7</c:v>
                      </c:pt>
                      <c:pt idx="1325">
                        <c:v>23.783333333333331</c:v>
                      </c:pt>
                      <c:pt idx="1326">
                        <c:v>23.383333333333336</c:v>
                      </c:pt>
                      <c:pt idx="1327">
                        <c:v>24.049999999999997</c:v>
                      </c:pt>
                      <c:pt idx="1328">
                        <c:v>23.733333333333334</c:v>
                      </c:pt>
                      <c:pt idx="1329">
                        <c:v>22.733333333333331</c:v>
                      </c:pt>
                      <c:pt idx="1330">
                        <c:v>21.933333333333334</c:v>
                      </c:pt>
                      <c:pt idx="1331">
                        <c:v>21.649999999999995</c:v>
                      </c:pt>
                      <c:pt idx="1332">
                        <c:v>21.55</c:v>
                      </c:pt>
                      <c:pt idx="1333">
                        <c:v>21.333333333333332</c:v>
                      </c:pt>
                      <c:pt idx="1334">
                        <c:v>20.716666666666669</c:v>
                      </c:pt>
                      <c:pt idx="1335">
                        <c:v>20.266666666666669</c:v>
                      </c:pt>
                      <c:pt idx="1336">
                        <c:v>20.2</c:v>
                      </c:pt>
                      <c:pt idx="1337">
                        <c:v>20.033333333333335</c:v>
                      </c:pt>
                      <c:pt idx="1338">
                        <c:v>19.683333333333334</c:v>
                      </c:pt>
                      <c:pt idx="1339">
                        <c:v>19.266666666666666</c:v>
                      </c:pt>
                      <c:pt idx="1340">
                        <c:v>19.05</c:v>
                      </c:pt>
                      <c:pt idx="1341">
                        <c:v>19.666666666666668</c:v>
                      </c:pt>
                      <c:pt idx="1342">
                        <c:v>20.383333333333329</c:v>
                      </c:pt>
                      <c:pt idx="1343">
                        <c:v>21.18333333333333</c:v>
                      </c:pt>
                      <c:pt idx="1344">
                        <c:v>20.366666666666671</c:v>
                      </c:pt>
                      <c:pt idx="1345">
                        <c:v>19.433333333333334</c:v>
                      </c:pt>
                      <c:pt idx="1346">
                        <c:v>20.833333333333332</c:v>
                      </c:pt>
                      <c:pt idx="1347">
                        <c:v>22.2</c:v>
                      </c:pt>
                      <c:pt idx="1348">
                        <c:v>22.55</c:v>
                      </c:pt>
                      <c:pt idx="1349">
                        <c:v>22.916666666666668</c:v>
                      </c:pt>
                      <c:pt idx="1350">
                        <c:v>23.233333333333334</c:v>
                      </c:pt>
                      <c:pt idx="1351">
                        <c:v>23.366666666666664</c:v>
                      </c:pt>
                      <c:pt idx="1352">
                        <c:v>23.066666666666666</c:v>
                      </c:pt>
                      <c:pt idx="1353">
                        <c:v>22.383333333333329</c:v>
                      </c:pt>
                      <c:pt idx="1354">
                        <c:v>21.833333333333332</c:v>
                      </c:pt>
                      <c:pt idx="1355">
                        <c:v>21.366666666666664</c:v>
                      </c:pt>
                      <c:pt idx="1356">
                        <c:v>21.05</c:v>
                      </c:pt>
                      <c:pt idx="1357">
                        <c:v>20.7</c:v>
                      </c:pt>
                      <c:pt idx="1358">
                        <c:v>20.399999999999999</c:v>
                      </c:pt>
                      <c:pt idx="1359">
                        <c:v>20.150000000000002</c:v>
                      </c:pt>
                      <c:pt idx="1360">
                        <c:v>19.766666666666669</c:v>
                      </c:pt>
                      <c:pt idx="1361">
                        <c:v>19.599999999999998</c:v>
                      </c:pt>
                      <c:pt idx="1362">
                        <c:v>19.433333333333334</c:v>
                      </c:pt>
                      <c:pt idx="1363">
                        <c:v>19.183333333333334</c:v>
                      </c:pt>
                      <c:pt idx="1364">
                        <c:v>19.216666666666669</c:v>
                      </c:pt>
                      <c:pt idx="1365">
                        <c:v>19.916666666666664</c:v>
                      </c:pt>
                      <c:pt idx="1366">
                        <c:v>20.383333333333329</c:v>
                      </c:pt>
                      <c:pt idx="1367">
                        <c:v>21.016666666666666</c:v>
                      </c:pt>
                      <c:pt idx="1368">
                        <c:v>21.633333333333336</c:v>
                      </c:pt>
                      <c:pt idx="1369">
                        <c:v>22.033333333333331</c:v>
                      </c:pt>
                      <c:pt idx="1370">
                        <c:v>22.25</c:v>
                      </c:pt>
                      <c:pt idx="1371">
                        <c:v>22.599999999999998</c:v>
                      </c:pt>
                      <c:pt idx="1372">
                        <c:v>22.849999999999994</c:v>
                      </c:pt>
                      <c:pt idx="1373">
                        <c:v>22.833333333333332</c:v>
                      </c:pt>
                      <c:pt idx="1374">
                        <c:v>23.2</c:v>
                      </c:pt>
                      <c:pt idx="1375">
                        <c:v>23.033333333333335</c:v>
                      </c:pt>
                      <c:pt idx="1376">
                        <c:v>22.666666666666668</c:v>
                      </c:pt>
                      <c:pt idx="1377">
                        <c:v>22.466666666666669</c:v>
                      </c:pt>
                      <c:pt idx="1378">
                        <c:v>22.266666666666666</c:v>
                      </c:pt>
                      <c:pt idx="1379">
                        <c:v>22.016666666666666</c:v>
                      </c:pt>
                      <c:pt idx="1380">
                        <c:v>21.783333333333331</c:v>
                      </c:pt>
                      <c:pt idx="1381">
                        <c:v>21.083333333333332</c:v>
                      </c:pt>
                      <c:pt idx="1382">
                        <c:v>20.716666666666669</c:v>
                      </c:pt>
                      <c:pt idx="1383">
                        <c:v>20.283333333333335</c:v>
                      </c:pt>
                      <c:pt idx="1384">
                        <c:v>20.083333333333332</c:v>
                      </c:pt>
                      <c:pt idx="1385">
                        <c:v>19.666666666666668</c:v>
                      </c:pt>
                      <c:pt idx="1386">
                        <c:v>19.7</c:v>
                      </c:pt>
                      <c:pt idx="1387">
                        <c:v>19.516666666666666</c:v>
                      </c:pt>
                      <c:pt idx="1388">
                        <c:v>19.45</c:v>
                      </c:pt>
                      <c:pt idx="1389">
                        <c:v>20.283333333333335</c:v>
                      </c:pt>
                      <c:pt idx="1390">
                        <c:v>20.783333333333331</c:v>
                      </c:pt>
                      <c:pt idx="1391">
                        <c:v>21.166666666666668</c:v>
                      </c:pt>
                      <c:pt idx="1392">
                        <c:v>21.599999999999998</c:v>
                      </c:pt>
                      <c:pt idx="1393">
                        <c:v>21.916666666666668</c:v>
                      </c:pt>
                      <c:pt idx="1394">
                        <c:v>22.150000000000002</c:v>
                      </c:pt>
                      <c:pt idx="1395">
                        <c:v>22.299999999999997</c:v>
                      </c:pt>
                      <c:pt idx="1396">
                        <c:v>22.616666666666671</c:v>
                      </c:pt>
                      <c:pt idx="1397">
                        <c:v>22.8</c:v>
                      </c:pt>
                      <c:pt idx="1398">
                        <c:v>23</c:v>
                      </c:pt>
                      <c:pt idx="1399">
                        <c:v>23.133333333333336</c:v>
                      </c:pt>
                      <c:pt idx="1400">
                        <c:v>22.950000000000003</c:v>
                      </c:pt>
                      <c:pt idx="1401">
                        <c:v>22.55</c:v>
                      </c:pt>
                      <c:pt idx="1402">
                        <c:v>22.2</c:v>
                      </c:pt>
                      <c:pt idx="1403">
                        <c:v>21.633333333333329</c:v>
                      </c:pt>
                      <c:pt idx="1404">
                        <c:v>20.866666666666664</c:v>
                      </c:pt>
                      <c:pt idx="1405">
                        <c:v>20.55</c:v>
                      </c:pt>
                      <c:pt idx="1406">
                        <c:v>20.833333333333332</c:v>
                      </c:pt>
                      <c:pt idx="1407">
                        <c:v>20.25</c:v>
                      </c:pt>
                      <c:pt idx="1408">
                        <c:v>20.150000000000002</c:v>
                      </c:pt>
                      <c:pt idx="1409">
                        <c:v>19.916666666666668</c:v>
                      </c:pt>
                      <c:pt idx="1410">
                        <c:v>19.566666666666666</c:v>
                      </c:pt>
                      <c:pt idx="1411">
                        <c:v>19.133333333333336</c:v>
                      </c:pt>
                      <c:pt idx="1412">
                        <c:v>18.933333333333334</c:v>
                      </c:pt>
                      <c:pt idx="1413">
                        <c:v>19.633333333333336</c:v>
                      </c:pt>
                      <c:pt idx="1414">
                        <c:v>20.599999999999998</c:v>
                      </c:pt>
                      <c:pt idx="1415">
                        <c:v>21.333333333333332</c:v>
                      </c:pt>
                      <c:pt idx="1416">
                        <c:v>22.333333333333332</c:v>
                      </c:pt>
                      <c:pt idx="1417">
                        <c:v>23.283333333333335</c:v>
                      </c:pt>
                      <c:pt idx="1418">
                        <c:v>23.183333333333326</c:v>
                      </c:pt>
                      <c:pt idx="1419">
                        <c:v>22.866666666666664</c:v>
                      </c:pt>
                      <c:pt idx="1420">
                        <c:v>22.933333333333334</c:v>
                      </c:pt>
                      <c:pt idx="1421">
                        <c:v>23.133333333333336</c:v>
                      </c:pt>
                      <c:pt idx="1422">
                        <c:v>24.45</c:v>
                      </c:pt>
                      <c:pt idx="1423">
                        <c:v>24.55</c:v>
                      </c:pt>
                      <c:pt idx="1424">
                        <c:v>23.366666666666671</c:v>
                      </c:pt>
                      <c:pt idx="1425">
                        <c:v>22.75</c:v>
                      </c:pt>
                      <c:pt idx="1426">
                        <c:v>22.349999999999998</c:v>
                      </c:pt>
                      <c:pt idx="1427">
                        <c:v>22.149999999999995</c:v>
                      </c:pt>
                      <c:pt idx="1428">
                        <c:v>21.666666666666668</c:v>
                      </c:pt>
                      <c:pt idx="1429">
                        <c:v>20.849999999999998</c:v>
                      </c:pt>
                      <c:pt idx="1430">
                        <c:v>20.433333333333334</c:v>
                      </c:pt>
                      <c:pt idx="1431">
                        <c:v>20.033333333333331</c:v>
                      </c:pt>
                      <c:pt idx="1432">
                        <c:v>19.816666666666666</c:v>
                      </c:pt>
                      <c:pt idx="1433">
                        <c:v>19.566666666666666</c:v>
                      </c:pt>
                      <c:pt idx="1434">
                        <c:v>19.400000000000002</c:v>
                      </c:pt>
                      <c:pt idx="1435">
                        <c:v>19.016666666666669</c:v>
                      </c:pt>
                      <c:pt idx="1436">
                        <c:v>18.883333333333333</c:v>
                      </c:pt>
                      <c:pt idx="1437">
                        <c:v>19.666666666666664</c:v>
                      </c:pt>
                      <c:pt idx="1438">
                        <c:v>20.066666666666666</c:v>
                      </c:pt>
                      <c:pt idx="1439">
                        <c:v>20.716666666666665</c:v>
                      </c:pt>
                      <c:pt idx="1440">
                        <c:v>21.150000000000002</c:v>
                      </c:pt>
                      <c:pt idx="1441">
                        <c:v>21.466666666666665</c:v>
                      </c:pt>
                      <c:pt idx="1442">
                        <c:v>21.983333333333334</c:v>
                      </c:pt>
                      <c:pt idx="1443">
                        <c:v>22.433333333333334</c:v>
                      </c:pt>
                      <c:pt idx="1444">
                        <c:v>22.633333333333329</c:v>
                      </c:pt>
                      <c:pt idx="1445">
                        <c:v>23.333333333333332</c:v>
                      </c:pt>
                      <c:pt idx="1446">
                        <c:v>24.450000000000003</c:v>
                      </c:pt>
                      <c:pt idx="1447">
                        <c:v>24.166666666666668</c:v>
                      </c:pt>
                      <c:pt idx="1448">
                        <c:v>23.683333333333334</c:v>
                      </c:pt>
                      <c:pt idx="1449">
                        <c:v>23.183333333333334</c:v>
                      </c:pt>
                      <c:pt idx="1450">
                        <c:v>22.549999999999997</c:v>
                      </c:pt>
                      <c:pt idx="1451">
                        <c:v>22.466666666666669</c:v>
                      </c:pt>
                      <c:pt idx="1452">
                        <c:v>22.450000000000003</c:v>
                      </c:pt>
                      <c:pt idx="1453">
                        <c:v>22.400000000000002</c:v>
                      </c:pt>
                      <c:pt idx="1454">
                        <c:v>22.233333333333334</c:v>
                      </c:pt>
                      <c:pt idx="1455">
                        <c:v>22.233333333333334</c:v>
                      </c:pt>
                      <c:pt idx="1456">
                        <c:v>22.116666666666664</c:v>
                      </c:pt>
                      <c:pt idx="1457">
                        <c:v>21.650000000000002</c:v>
                      </c:pt>
                      <c:pt idx="1458">
                        <c:v>20.983333333333331</c:v>
                      </c:pt>
                      <c:pt idx="1459">
                        <c:v>20.516666666666666</c:v>
                      </c:pt>
                      <c:pt idx="1460">
                        <c:v>20.45</c:v>
                      </c:pt>
                      <c:pt idx="1461">
                        <c:v>21.25</c:v>
                      </c:pt>
                      <c:pt idx="1462">
                        <c:v>21.433333333333334</c:v>
                      </c:pt>
                      <c:pt idx="1463">
                        <c:v>21.916666666666668</c:v>
                      </c:pt>
                      <c:pt idx="1464">
                        <c:v>22.099999999999998</c:v>
                      </c:pt>
                      <c:pt idx="1465">
                        <c:v>22.7</c:v>
                      </c:pt>
                      <c:pt idx="1466">
                        <c:v>23.166666666666668</c:v>
                      </c:pt>
                      <c:pt idx="1467">
                        <c:v>23.516666666666666</c:v>
                      </c:pt>
                      <c:pt idx="1468">
                        <c:v>23.966666666666669</c:v>
                      </c:pt>
                      <c:pt idx="1469">
                        <c:v>24.133333333333336</c:v>
                      </c:pt>
                      <c:pt idx="1470">
                        <c:v>24.233333333333334</c:v>
                      </c:pt>
                      <c:pt idx="1471">
                        <c:v>24.099999999999998</c:v>
                      </c:pt>
                      <c:pt idx="1472">
                        <c:v>23.783333333333331</c:v>
                      </c:pt>
                      <c:pt idx="1473">
                        <c:v>23.349999999999998</c:v>
                      </c:pt>
                      <c:pt idx="1474">
                        <c:v>23.033333333333331</c:v>
                      </c:pt>
                      <c:pt idx="1475">
                        <c:v>22.849999999999998</c:v>
                      </c:pt>
                      <c:pt idx="1476">
                        <c:v>22.333333333333332</c:v>
                      </c:pt>
                      <c:pt idx="1477">
                        <c:v>21.950000000000003</c:v>
                      </c:pt>
                      <c:pt idx="1478">
                        <c:v>21.566666666666666</c:v>
                      </c:pt>
                      <c:pt idx="1479">
                        <c:v>21.266666666666669</c:v>
                      </c:pt>
                      <c:pt idx="1480">
                        <c:v>21.133333333333329</c:v>
                      </c:pt>
                      <c:pt idx="1481">
                        <c:v>20.966666666666669</c:v>
                      </c:pt>
                      <c:pt idx="1482">
                        <c:v>20.900000000000002</c:v>
                      </c:pt>
                      <c:pt idx="1483">
                        <c:v>20.933333333333334</c:v>
                      </c:pt>
                      <c:pt idx="1484">
                        <c:v>20.866666666666664</c:v>
                      </c:pt>
                      <c:pt idx="1485">
                        <c:v>21.983333333333334</c:v>
                      </c:pt>
                      <c:pt idx="1486">
                        <c:v>22.016666666666666</c:v>
                      </c:pt>
                      <c:pt idx="1487">
                        <c:v>22.599999999999998</c:v>
                      </c:pt>
                      <c:pt idx="1488">
                        <c:v>22.799999999999997</c:v>
                      </c:pt>
                      <c:pt idx="1489">
                        <c:v>23.049999999999997</c:v>
                      </c:pt>
                      <c:pt idx="1490">
                        <c:v>23.233333333333334</c:v>
                      </c:pt>
                      <c:pt idx="1491">
                        <c:v>23.5</c:v>
                      </c:pt>
                      <c:pt idx="1492">
                        <c:v>23.716666666666669</c:v>
                      </c:pt>
                      <c:pt idx="1493">
                        <c:v>24.25</c:v>
                      </c:pt>
                      <c:pt idx="1494">
                        <c:v>25.45</c:v>
                      </c:pt>
                      <c:pt idx="1495">
                        <c:v>24.933333333333334</c:v>
                      </c:pt>
                      <c:pt idx="1496">
                        <c:v>24.633333333333336</c:v>
                      </c:pt>
                      <c:pt idx="1497">
                        <c:v>24.116666666666671</c:v>
                      </c:pt>
                      <c:pt idx="1498">
                        <c:v>23.75</c:v>
                      </c:pt>
                      <c:pt idx="1499">
                        <c:v>23.083333333333332</c:v>
                      </c:pt>
                      <c:pt idx="1500">
                        <c:v>22.583333333333332</c:v>
                      </c:pt>
                      <c:pt idx="1501">
                        <c:v>22.216666666666669</c:v>
                      </c:pt>
                      <c:pt idx="1502">
                        <c:v>21.883333333333329</c:v>
                      </c:pt>
                      <c:pt idx="1503">
                        <c:v>21.649999999999995</c:v>
                      </c:pt>
                      <c:pt idx="1504">
                        <c:v>21.416666666666668</c:v>
                      </c:pt>
                      <c:pt idx="1505">
                        <c:v>21.2</c:v>
                      </c:pt>
                      <c:pt idx="1506">
                        <c:v>21.216666666666665</c:v>
                      </c:pt>
                      <c:pt idx="1507">
                        <c:v>21.350000000000005</c:v>
                      </c:pt>
                      <c:pt idx="1508">
                        <c:v>21.483333333333331</c:v>
                      </c:pt>
                      <c:pt idx="1509">
                        <c:v>22.166666666666668</c:v>
                      </c:pt>
                      <c:pt idx="1510">
                        <c:v>22.366666666666664</c:v>
                      </c:pt>
                      <c:pt idx="1511">
                        <c:v>22.816666666666666</c:v>
                      </c:pt>
                      <c:pt idx="1512">
                        <c:v>23.233333333333334</c:v>
                      </c:pt>
                      <c:pt idx="1513">
                        <c:v>23.349999999999998</c:v>
                      </c:pt>
                      <c:pt idx="1514">
                        <c:v>23.316666666666666</c:v>
                      </c:pt>
                      <c:pt idx="1515">
                        <c:v>23.3</c:v>
                      </c:pt>
                      <c:pt idx="1516">
                        <c:v>23.416666666666668</c:v>
                      </c:pt>
                      <c:pt idx="1517">
                        <c:v>23.599999999999998</c:v>
                      </c:pt>
                      <c:pt idx="1518">
                        <c:v>23.966666666666669</c:v>
                      </c:pt>
                      <c:pt idx="1519">
                        <c:v>24</c:v>
                      </c:pt>
                      <c:pt idx="1520">
                        <c:v>23.75</c:v>
                      </c:pt>
                      <c:pt idx="1521">
                        <c:v>23.366666666666664</c:v>
                      </c:pt>
                      <c:pt idx="1522">
                        <c:v>23.066666666666666</c:v>
                      </c:pt>
                      <c:pt idx="1523">
                        <c:v>22.799999999999997</c:v>
                      </c:pt>
                      <c:pt idx="1524">
                        <c:v>22.533333333333335</c:v>
                      </c:pt>
                      <c:pt idx="1525">
                        <c:v>22.116666666666664</c:v>
                      </c:pt>
                      <c:pt idx="1526">
                        <c:v>21.900000000000002</c:v>
                      </c:pt>
                      <c:pt idx="1527">
                        <c:v>21.749999999999996</c:v>
                      </c:pt>
                      <c:pt idx="1528">
                        <c:v>21.783333333333331</c:v>
                      </c:pt>
                      <c:pt idx="1529">
                        <c:v>21.566666666666666</c:v>
                      </c:pt>
                      <c:pt idx="1530">
                        <c:v>21.450000000000003</c:v>
                      </c:pt>
                      <c:pt idx="1531">
                        <c:v>21.150000000000002</c:v>
                      </c:pt>
                      <c:pt idx="1532">
                        <c:v>21.150000000000002</c:v>
                      </c:pt>
                      <c:pt idx="1533">
                        <c:v>21.849999999999998</c:v>
                      </c:pt>
                      <c:pt idx="1534">
                        <c:v>22.266666666666666</c:v>
                      </c:pt>
                      <c:pt idx="1535">
                        <c:v>22.616666666666664</c:v>
                      </c:pt>
                      <c:pt idx="1536">
                        <c:v>22.95</c:v>
                      </c:pt>
                      <c:pt idx="1537">
                        <c:v>23.3</c:v>
                      </c:pt>
                      <c:pt idx="1538">
                        <c:v>23.516666666666662</c:v>
                      </c:pt>
                      <c:pt idx="1539">
                        <c:v>23.883333333333329</c:v>
                      </c:pt>
                      <c:pt idx="1540">
                        <c:v>23.933333333333337</c:v>
                      </c:pt>
                      <c:pt idx="1541">
                        <c:v>23.966666666666669</c:v>
                      </c:pt>
                      <c:pt idx="1542">
                        <c:v>24.016666666666666</c:v>
                      </c:pt>
                      <c:pt idx="1543">
                        <c:v>24.116666666666664</c:v>
                      </c:pt>
                      <c:pt idx="1544">
                        <c:v>24.016666666666666</c:v>
                      </c:pt>
                      <c:pt idx="1545">
                        <c:v>23.883333333333336</c:v>
                      </c:pt>
                      <c:pt idx="1546">
                        <c:v>23.599999999999998</c:v>
                      </c:pt>
                      <c:pt idx="1547">
                        <c:v>23.133333333333336</c:v>
                      </c:pt>
                      <c:pt idx="1548">
                        <c:v>22.833333333333332</c:v>
                      </c:pt>
                      <c:pt idx="1549">
                        <c:v>22.55</c:v>
                      </c:pt>
                      <c:pt idx="1550">
                        <c:v>22.466666666666669</c:v>
                      </c:pt>
                      <c:pt idx="1551">
                        <c:v>22.266666666666666</c:v>
                      </c:pt>
                      <c:pt idx="1552">
                        <c:v>22.016666666666666</c:v>
                      </c:pt>
                      <c:pt idx="1553">
                        <c:v>21.816666666666666</c:v>
                      </c:pt>
                      <c:pt idx="1554">
                        <c:v>21.416666666666668</c:v>
                      </c:pt>
                      <c:pt idx="1555">
                        <c:v>21.216666666666669</c:v>
                      </c:pt>
                      <c:pt idx="1556">
                        <c:v>21.3</c:v>
                      </c:pt>
                      <c:pt idx="1557">
                        <c:v>21.883333333333329</c:v>
                      </c:pt>
                      <c:pt idx="1558">
                        <c:v>22.400000000000002</c:v>
                      </c:pt>
                      <c:pt idx="1559">
                        <c:v>22.900000000000002</c:v>
                      </c:pt>
                      <c:pt idx="1560">
                        <c:v>23.266666666666666</c:v>
                      </c:pt>
                      <c:pt idx="1561">
                        <c:v>23.316666666666666</c:v>
                      </c:pt>
                      <c:pt idx="1562">
                        <c:v>23.516666666666666</c:v>
                      </c:pt>
                      <c:pt idx="1563">
                        <c:v>23.766666666666666</c:v>
                      </c:pt>
                      <c:pt idx="1564">
                        <c:v>23.966666666666665</c:v>
                      </c:pt>
                      <c:pt idx="1565">
                        <c:v>24.216666666666669</c:v>
                      </c:pt>
                      <c:pt idx="1566">
                        <c:v>24.349999999999998</c:v>
                      </c:pt>
                      <c:pt idx="1567">
                        <c:v>24.733333333333334</c:v>
                      </c:pt>
                      <c:pt idx="1568">
                        <c:v>24.3</c:v>
                      </c:pt>
                      <c:pt idx="1569">
                        <c:v>24.016666666666669</c:v>
                      </c:pt>
                      <c:pt idx="1570">
                        <c:v>23.700000000000003</c:v>
                      </c:pt>
                      <c:pt idx="1571">
                        <c:v>23.516666666666669</c:v>
                      </c:pt>
                      <c:pt idx="1572">
                        <c:v>23.05</c:v>
                      </c:pt>
                      <c:pt idx="1573">
                        <c:v>22.733333333333334</c:v>
                      </c:pt>
                      <c:pt idx="1574">
                        <c:v>22.599999999999998</c:v>
                      </c:pt>
                      <c:pt idx="1575">
                        <c:v>22.516666666666666</c:v>
                      </c:pt>
                      <c:pt idx="1576">
                        <c:v>22.383333333333329</c:v>
                      </c:pt>
                      <c:pt idx="1577">
                        <c:v>22.383333333333336</c:v>
                      </c:pt>
                      <c:pt idx="1578">
                        <c:v>22.150000000000002</c:v>
                      </c:pt>
                      <c:pt idx="1579">
                        <c:v>21.833333333333332</c:v>
                      </c:pt>
                      <c:pt idx="1580">
                        <c:v>21.7</c:v>
                      </c:pt>
                      <c:pt idx="1581">
                        <c:v>22.566666666666666</c:v>
                      </c:pt>
                      <c:pt idx="1582">
                        <c:v>23.033333333333331</c:v>
                      </c:pt>
                      <c:pt idx="1583">
                        <c:v>23.349999999999998</c:v>
                      </c:pt>
                      <c:pt idx="1584">
                        <c:v>23.766666666666666</c:v>
                      </c:pt>
                      <c:pt idx="1585">
                        <c:v>23.033333333333335</c:v>
                      </c:pt>
                      <c:pt idx="1586">
                        <c:v>23.666666666666668</c:v>
                      </c:pt>
                      <c:pt idx="1587">
                        <c:v>24.466666666666665</c:v>
                      </c:pt>
                      <c:pt idx="1588">
                        <c:v>25.033333333333331</c:v>
                      </c:pt>
                      <c:pt idx="1589">
                        <c:v>25.483333333333334</c:v>
                      </c:pt>
                      <c:pt idx="1590">
                        <c:v>26.216666666666665</c:v>
                      </c:pt>
                      <c:pt idx="1591">
                        <c:v>21.633333333333336</c:v>
                      </c:pt>
                      <c:pt idx="1592">
                        <c:v>20.916666666666668</c:v>
                      </c:pt>
                      <c:pt idx="1593">
                        <c:v>20.55</c:v>
                      </c:pt>
                      <c:pt idx="1594">
                        <c:v>22.783333333333331</c:v>
                      </c:pt>
                      <c:pt idx="1595">
                        <c:v>23.450000000000003</c:v>
                      </c:pt>
                      <c:pt idx="1596">
                        <c:v>23.400000000000002</c:v>
                      </c:pt>
                      <c:pt idx="1597">
                        <c:v>23.349999999999998</c:v>
                      </c:pt>
                      <c:pt idx="1598">
                        <c:v>23.3</c:v>
                      </c:pt>
                      <c:pt idx="1599">
                        <c:v>23.216666666666669</c:v>
                      </c:pt>
                      <c:pt idx="1600">
                        <c:v>23.066666666666666</c:v>
                      </c:pt>
                      <c:pt idx="1601">
                        <c:v>22.95</c:v>
                      </c:pt>
                      <c:pt idx="1602">
                        <c:v>23.033333333333335</c:v>
                      </c:pt>
                      <c:pt idx="1603">
                        <c:v>22.516666666666666</c:v>
                      </c:pt>
                      <c:pt idx="1604">
                        <c:v>22.599999999999998</c:v>
                      </c:pt>
                      <c:pt idx="1605">
                        <c:v>23.116666666666664</c:v>
                      </c:pt>
                      <c:pt idx="1606">
                        <c:v>23.200000000000003</c:v>
                      </c:pt>
                      <c:pt idx="1607">
                        <c:v>22.933333333333334</c:v>
                      </c:pt>
                      <c:pt idx="1608">
                        <c:v>20.700000000000003</c:v>
                      </c:pt>
                      <c:pt idx="1609">
                        <c:v>20.566666666666666</c:v>
                      </c:pt>
                      <c:pt idx="1610">
                        <c:v>22.516666666666666</c:v>
                      </c:pt>
                      <c:pt idx="1611">
                        <c:v>23.916666666666668</c:v>
                      </c:pt>
                      <c:pt idx="1612">
                        <c:v>24.033333333333331</c:v>
                      </c:pt>
                      <c:pt idx="1613">
                        <c:v>24.133333333333336</c:v>
                      </c:pt>
                      <c:pt idx="1614">
                        <c:v>22.3</c:v>
                      </c:pt>
                      <c:pt idx="1615">
                        <c:v>20.7</c:v>
                      </c:pt>
                      <c:pt idx="1616">
                        <c:v>20.533333333333335</c:v>
                      </c:pt>
                      <c:pt idx="1617">
                        <c:v>19.666666666666668</c:v>
                      </c:pt>
                      <c:pt idx="1618">
                        <c:v>21.633333333333336</c:v>
                      </c:pt>
                      <c:pt idx="1619">
                        <c:v>22.333333333333332</c:v>
                      </c:pt>
                      <c:pt idx="1620">
                        <c:v>21.849999999999998</c:v>
                      </c:pt>
                      <c:pt idx="1621">
                        <c:v>21.450000000000003</c:v>
                      </c:pt>
                      <c:pt idx="1622">
                        <c:v>21.150000000000002</c:v>
                      </c:pt>
                      <c:pt idx="1623">
                        <c:v>20.95</c:v>
                      </c:pt>
                      <c:pt idx="1624">
                        <c:v>20.533333333333331</c:v>
                      </c:pt>
                      <c:pt idx="1625">
                        <c:v>20.316666666666666</c:v>
                      </c:pt>
                      <c:pt idx="1626">
                        <c:v>20.150000000000002</c:v>
                      </c:pt>
                      <c:pt idx="1627">
                        <c:v>19.916666666666664</c:v>
                      </c:pt>
                      <c:pt idx="1628">
                        <c:v>20.000000000000004</c:v>
                      </c:pt>
                      <c:pt idx="1629">
                        <c:v>20.849999999999998</c:v>
                      </c:pt>
                      <c:pt idx="1630">
                        <c:v>21.183333333333334</c:v>
                      </c:pt>
                      <c:pt idx="1631">
                        <c:v>21.983333333333334</c:v>
                      </c:pt>
                      <c:pt idx="1632">
                        <c:v>22.666666666666668</c:v>
                      </c:pt>
                      <c:pt idx="1633">
                        <c:v>23.2</c:v>
                      </c:pt>
                      <c:pt idx="1634">
                        <c:v>23.483333333333334</c:v>
                      </c:pt>
                      <c:pt idx="1635">
                        <c:v>23.483333333333331</c:v>
                      </c:pt>
                      <c:pt idx="1636">
                        <c:v>23.783333333333331</c:v>
                      </c:pt>
                      <c:pt idx="1637">
                        <c:v>24.066666666666666</c:v>
                      </c:pt>
                      <c:pt idx="1638">
                        <c:v>24.233333333333334</c:v>
                      </c:pt>
                      <c:pt idx="1639">
                        <c:v>24.133333333333329</c:v>
                      </c:pt>
                      <c:pt idx="1640">
                        <c:v>23.849999999999998</c:v>
                      </c:pt>
                      <c:pt idx="1641">
                        <c:v>23.583333333333332</c:v>
                      </c:pt>
                      <c:pt idx="1642">
                        <c:v>23.400000000000002</c:v>
                      </c:pt>
                      <c:pt idx="1643">
                        <c:v>23.000000000000004</c:v>
                      </c:pt>
                      <c:pt idx="1644">
                        <c:v>22.7</c:v>
                      </c:pt>
                      <c:pt idx="1645">
                        <c:v>22.516666666666669</c:v>
                      </c:pt>
                      <c:pt idx="1646">
                        <c:v>22.3</c:v>
                      </c:pt>
                      <c:pt idx="1647">
                        <c:v>22.650000000000002</c:v>
                      </c:pt>
                      <c:pt idx="1648">
                        <c:v>22.599999999999998</c:v>
                      </c:pt>
                      <c:pt idx="1649">
                        <c:v>22.216666666666669</c:v>
                      </c:pt>
                      <c:pt idx="1650">
                        <c:v>21.966666666666669</c:v>
                      </c:pt>
                      <c:pt idx="1651">
                        <c:v>21.733333333333334</c:v>
                      </c:pt>
                      <c:pt idx="1652">
                        <c:v>21.666666666666668</c:v>
                      </c:pt>
                      <c:pt idx="1653">
                        <c:v>22.099999999999998</c:v>
                      </c:pt>
                      <c:pt idx="1654">
                        <c:v>22.799999999999997</c:v>
                      </c:pt>
                      <c:pt idx="1655">
                        <c:v>23.450000000000003</c:v>
                      </c:pt>
                      <c:pt idx="1656">
                        <c:v>24.133333333333336</c:v>
                      </c:pt>
                      <c:pt idx="1657">
                        <c:v>24.283333333333331</c:v>
                      </c:pt>
                      <c:pt idx="1658">
                        <c:v>24.233333333333334</c:v>
                      </c:pt>
                      <c:pt idx="1659">
                        <c:v>24.049999999999997</c:v>
                      </c:pt>
                      <c:pt idx="1660">
                        <c:v>24.116666666666664</c:v>
                      </c:pt>
                      <c:pt idx="1661">
                        <c:v>24.166666666666661</c:v>
                      </c:pt>
                      <c:pt idx="1662">
                        <c:v>22.716666666666669</c:v>
                      </c:pt>
                      <c:pt idx="1663">
                        <c:v>21.433333333333337</c:v>
                      </c:pt>
                      <c:pt idx="1664">
                        <c:v>21.000000000000004</c:v>
                      </c:pt>
                      <c:pt idx="1665">
                        <c:v>20.616666666666667</c:v>
                      </c:pt>
                      <c:pt idx="1666">
                        <c:v>22.483333333333331</c:v>
                      </c:pt>
                      <c:pt idx="1667">
                        <c:v>23.200000000000003</c:v>
                      </c:pt>
                      <c:pt idx="1668">
                        <c:v>22.950000000000003</c:v>
                      </c:pt>
                      <c:pt idx="1669">
                        <c:v>22.616666666666664</c:v>
                      </c:pt>
                      <c:pt idx="1670">
                        <c:v>22.416666666666668</c:v>
                      </c:pt>
                      <c:pt idx="1671">
                        <c:v>22.333333333333332</c:v>
                      </c:pt>
                      <c:pt idx="1672">
                        <c:v>22.25</c:v>
                      </c:pt>
                      <c:pt idx="1673">
                        <c:v>22.183333333333334</c:v>
                      </c:pt>
                      <c:pt idx="1674">
                        <c:v>22.033333333333331</c:v>
                      </c:pt>
                      <c:pt idx="1675">
                        <c:v>22.033333333333335</c:v>
                      </c:pt>
                      <c:pt idx="1676">
                        <c:v>21.916666666666668</c:v>
                      </c:pt>
                      <c:pt idx="1677">
                        <c:v>22.383333333333336</c:v>
                      </c:pt>
                      <c:pt idx="1678">
                        <c:v>22.933333333333334</c:v>
                      </c:pt>
                      <c:pt idx="1679">
                        <c:v>23.533333333333335</c:v>
                      </c:pt>
                      <c:pt idx="1680">
                        <c:v>23.900000000000002</c:v>
                      </c:pt>
                      <c:pt idx="1681">
                        <c:v>24.099999999999998</c:v>
                      </c:pt>
                      <c:pt idx="1682">
                        <c:v>24.183333333333334</c:v>
                      </c:pt>
                      <c:pt idx="1683">
                        <c:v>24.099999999999998</c:v>
                      </c:pt>
                      <c:pt idx="1684">
                        <c:v>24.216666666666669</c:v>
                      </c:pt>
                      <c:pt idx="1685">
                        <c:v>24.600000000000005</c:v>
                      </c:pt>
                      <c:pt idx="1686">
                        <c:v>23.883333333333336</c:v>
                      </c:pt>
                      <c:pt idx="1687">
                        <c:v>22.419999999999998</c:v>
                      </c:pt>
                    </c:numCache>
                  </c:numRef>
                </c:yVal>
                <c:smooth val="0"/>
                <c:extLst xmlns:c15="http://schemas.microsoft.com/office/drawing/2012/chart">
                  <c:ext xmlns:c16="http://schemas.microsoft.com/office/drawing/2014/chart" uri="{C3380CC4-5D6E-409C-BE32-E72D297353CC}">
                    <c16:uniqueId val="{00000008-A31C-4E98-B9F8-B095EA40672E}"/>
                  </c:ext>
                </c:extLst>
              </c15:ser>
            </c15:filteredScatterSeries>
            <c15:filteredScatterSeries>
              <c15:ser>
                <c:idx val="9"/>
                <c:order val="9"/>
                <c:tx>
                  <c:strRef>
                    <c:extLst xmlns:c15="http://schemas.microsoft.com/office/drawing/2012/chart">
                      <c:ext xmlns:c15="http://schemas.microsoft.com/office/drawing/2012/chart" uri="{02D57815-91ED-43cb-92C2-25804820EDAC}">
                        <c15:formulaRef>
                          <c15:sqref>Sheet1!$K$5</c15:sqref>
                        </c15:formulaRef>
                      </c:ext>
                    </c:extLst>
                    <c:strCache>
                      <c:ptCount val="1"/>
                      <c:pt idx="0">
                        <c:v>Computer lab area</c:v>
                      </c:pt>
                    </c:strCache>
                  </c:strRef>
                </c:tx>
                <c:spPr>
                  <a:ln w="19050" cap="rnd">
                    <a:noFill/>
                    <a:round/>
                  </a:ln>
                  <a:effectLst/>
                </c:spPr>
                <c:marker>
                  <c:symbol val="circle"/>
                  <c:size val="5"/>
                  <c:spPr>
                    <a:solidFill>
                      <a:schemeClr val="accent4">
                        <a:lumMod val="60000"/>
                      </a:schemeClr>
                    </a:solidFill>
                    <a:ln w="9525">
                      <a:solidFill>
                        <a:schemeClr val="accent4">
                          <a:lumMod val="60000"/>
                        </a:schemeClr>
                      </a:solidFill>
                    </a:ln>
                    <a:effectLst/>
                  </c:spPr>
                </c:marker>
                <c:xVal>
                  <c:numRef>
                    <c:extLst xmlns:c15="http://schemas.microsoft.com/office/drawing/2012/chart">
                      <c:ext xmlns:c15="http://schemas.microsoft.com/office/drawing/2012/chart" uri="{02D57815-91ED-43cb-92C2-25804820EDAC}">
                        <c15:formulaRef>
                          <c15:sqref>Sheet1!$A$6:$A$1693</c15:sqref>
                        </c15:formulaRef>
                      </c:ext>
                    </c:extLst>
                    <c:numCache>
                      <c:formatCode>m/d/yyyy\ h:mm</c:formatCode>
                      <c:ptCount val="1688"/>
                      <c:pt idx="0">
                        <c:v>43272.41667633102</c:v>
                      </c:pt>
                      <c:pt idx="1">
                        <c:v>43272.458343055558</c:v>
                      </c:pt>
                      <c:pt idx="2">
                        <c:v>43272.500009780095</c:v>
                      </c:pt>
                      <c:pt idx="3">
                        <c:v>43272.541676504632</c:v>
                      </c:pt>
                      <c:pt idx="4">
                        <c:v>43272.583343229169</c:v>
                      </c:pt>
                      <c:pt idx="5">
                        <c:v>43272.625009953706</c:v>
                      </c:pt>
                      <c:pt idx="6">
                        <c:v>43272.666676678244</c:v>
                      </c:pt>
                      <c:pt idx="7">
                        <c:v>43272.708343402781</c:v>
                      </c:pt>
                      <c:pt idx="8">
                        <c:v>43272.750010127318</c:v>
                      </c:pt>
                      <c:pt idx="9">
                        <c:v>43272.791676851855</c:v>
                      </c:pt>
                      <c:pt idx="10">
                        <c:v>43272.833343576393</c:v>
                      </c:pt>
                      <c:pt idx="11">
                        <c:v>43272.875010300922</c:v>
                      </c:pt>
                      <c:pt idx="12">
                        <c:v>43272.91667702546</c:v>
                      </c:pt>
                      <c:pt idx="13">
                        <c:v>43272.958343749997</c:v>
                      </c:pt>
                      <c:pt idx="14">
                        <c:v>43273.000010474534</c:v>
                      </c:pt>
                      <c:pt idx="15">
                        <c:v>43273.041677199071</c:v>
                      </c:pt>
                      <c:pt idx="16">
                        <c:v>43273.083343923608</c:v>
                      </c:pt>
                      <c:pt idx="17">
                        <c:v>43273.125010648146</c:v>
                      </c:pt>
                      <c:pt idx="18">
                        <c:v>43273.166677372683</c:v>
                      </c:pt>
                      <c:pt idx="19">
                        <c:v>43273.20834409722</c:v>
                      </c:pt>
                      <c:pt idx="20">
                        <c:v>43273.250010821757</c:v>
                      </c:pt>
                      <c:pt idx="21">
                        <c:v>43273.291677546295</c:v>
                      </c:pt>
                      <c:pt idx="22">
                        <c:v>43273.333344270832</c:v>
                      </c:pt>
                      <c:pt idx="23">
                        <c:v>43273.375010995369</c:v>
                      </c:pt>
                      <c:pt idx="24">
                        <c:v>43273.416677719906</c:v>
                      </c:pt>
                      <c:pt idx="25">
                        <c:v>43273.458344444443</c:v>
                      </c:pt>
                      <c:pt idx="26">
                        <c:v>43273.500011168981</c:v>
                      </c:pt>
                      <c:pt idx="27">
                        <c:v>43273.541677893518</c:v>
                      </c:pt>
                      <c:pt idx="28">
                        <c:v>43273.583344618055</c:v>
                      </c:pt>
                      <c:pt idx="29">
                        <c:v>43273.625011342592</c:v>
                      </c:pt>
                      <c:pt idx="30">
                        <c:v>43273.666678067129</c:v>
                      </c:pt>
                      <c:pt idx="31">
                        <c:v>43273.708344791667</c:v>
                      </c:pt>
                      <c:pt idx="32">
                        <c:v>43273.750011516204</c:v>
                      </c:pt>
                      <c:pt idx="33">
                        <c:v>43273.791678240741</c:v>
                      </c:pt>
                      <c:pt idx="34">
                        <c:v>43273.833344965278</c:v>
                      </c:pt>
                      <c:pt idx="35">
                        <c:v>43273.875011689815</c:v>
                      </c:pt>
                      <c:pt idx="36">
                        <c:v>43273.916678414353</c:v>
                      </c:pt>
                      <c:pt idx="37">
                        <c:v>43273.95834513889</c:v>
                      </c:pt>
                      <c:pt idx="38">
                        <c:v>43274.000011863427</c:v>
                      </c:pt>
                      <c:pt idx="39">
                        <c:v>43274.041678587964</c:v>
                      </c:pt>
                      <c:pt idx="40">
                        <c:v>43274.083345312501</c:v>
                      </c:pt>
                      <c:pt idx="41">
                        <c:v>43274.125012037039</c:v>
                      </c:pt>
                      <c:pt idx="42">
                        <c:v>43274.166678761576</c:v>
                      </c:pt>
                      <c:pt idx="43">
                        <c:v>43274.208345486113</c:v>
                      </c:pt>
                      <c:pt idx="44">
                        <c:v>43274.25001221065</c:v>
                      </c:pt>
                      <c:pt idx="45">
                        <c:v>43274.291678935188</c:v>
                      </c:pt>
                      <c:pt idx="46">
                        <c:v>43274.333345659725</c:v>
                      </c:pt>
                      <c:pt idx="47">
                        <c:v>43274.375012384262</c:v>
                      </c:pt>
                      <c:pt idx="48">
                        <c:v>43274.416679108799</c:v>
                      </c:pt>
                      <c:pt idx="49">
                        <c:v>43274.458345833336</c:v>
                      </c:pt>
                      <c:pt idx="50">
                        <c:v>43274.500012557874</c:v>
                      </c:pt>
                      <c:pt idx="51">
                        <c:v>43274.541679282411</c:v>
                      </c:pt>
                      <c:pt idx="52">
                        <c:v>43274.583346006948</c:v>
                      </c:pt>
                      <c:pt idx="53">
                        <c:v>43274.625012731478</c:v>
                      </c:pt>
                      <c:pt idx="54">
                        <c:v>43274.666679456015</c:v>
                      </c:pt>
                      <c:pt idx="55">
                        <c:v>43274.708346180552</c:v>
                      </c:pt>
                      <c:pt idx="56">
                        <c:v>43274.75001290509</c:v>
                      </c:pt>
                      <c:pt idx="57">
                        <c:v>43274.791679629627</c:v>
                      </c:pt>
                      <c:pt idx="58">
                        <c:v>43274.833346354164</c:v>
                      </c:pt>
                      <c:pt idx="59">
                        <c:v>43274.875013078701</c:v>
                      </c:pt>
                      <c:pt idx="60">
                        <c:v>43274.916679803238</c:v>
                      </c:pt>
                      <c:pt idx="61">
                        <c:v>43274.958346527776</c:v>
                      </c:pt>
                      <c:pt idx="62">
                        <c:v>43275.000013252313</c:v>
                      </c:pt>
                      <c:pt idx="63">
                        <c:v>43275.04167997685</c:v>
                      </c:pt>
                      <c:pt idx="64">
                        <c:v>43275.083346701387</c:v>
                      </c:pt>
                      <c:pt idx="65">
                        <c:v>43275.125013425924</c:v>
                      </c:pt>
                      <c:pt idx="66">
                        <c:v>43275.166680150462</c:v>
                      </c:pt>
                      <c:pt idx="67">
                        <c:v>43275.208346874999</c:v>
                      </c:pt>
                      <c:pt idx="68">
                        <c:v>43275.250013599536</c:v>
                      </c:pt>
                      <c:pt idx="69">
                        <c:v>43275.291680324073</c:v>
                      </c:pt>
                      <c:pt idx="70">
                        <c:v>43275.33334704861</c:v>
                      </c:pt>
                      <c:pt idx="71">
                        <c:v>43275.375013773148</c:v>
                      </c:pt>
                      <c:pt idx="72">
                        <c:v>43275.416680497685</c:v>
                      </c:pt>
                      <c:pt idx="73">
                        <c:v>43275.458347222222</c:v>
                      </c:pt>
                      <c:pt idx="74">
                        <c:v>43275.500013946759</c:v>
                      </c:pt>
                      <c:pt idx="75">
                        <c:v>43275.541680671296</c:v>
                      </c:pt>
                      <c:pt idx="76">
                        <c:v>43275.583347395834</c:v>
                      </c:pt>
                      <c:pt idx="77">
                        <c:v>43275.625014120371</c:v>
                      </c:pt>
                      <c:pt idx="78">
                        <c:v>43275.666680844908</c:v>
                      </c:pt>
                      <c:pt idx="79">
                        <c:v>43275.708347569445</c:v>
                      </c:pt>
                      <c:pt idx="80">
                        <c:v>43275.750014293983</c:v>
                      </c:pt>
                      <c:pt idx="81">
                        <c:v>43275.79168101852</c:v>
                      </c:pt>
                      <c:pt idx="82">
                        <c:v>43275.833347743057</c:v>
                      </c:pt>
                      <c:pt idx="83">
                        <c:v>43275.875014467594</c:v>
                      </c:pt>
                      <c:pt idx="84">
                        <c:v>43275.916681192131</c:v>
                      </c:pt>
                      <c:pt idx="85">
                        <c:v>43275.958347916669</c:v>
                      </c:pt>
                      <c:pt idx="86">
                        <c:v>43276.000014641206</c:v>
                      </c:pt>
                      <c:pt idx="87">
                        <c:v>43276.041681365743</c:v>
                      </c:pt>
                      <c:pt idx="88">
                        <c:v>43276.08334809028</c:v>
                      </c:pt>
                      <c:pt idx="89">
                        <c:v>43276.125014814817</c:v>
                      </c:pt>
                      <c:pt idx="90">
                        <c:v>43276.166681539355</c:v>
                      </c:pt>
                      <c:pt idx="91">
                        <c:v>43276.208348263892</c:v>
                      </c:pt>
                      <c:pt idx="92">
                        <c:v>43276.250014988429</c:v>
                      </c:pt>
                      <c:pt idx="93">
                        <c:v>43276.291681712966</c:v>
                      </c:pt>
                      <c:pt idx="94">
                        <c:v>43276.333348437503</c:v>
                      </c:pt>
                      <c:pt idx="95">
                        <c:v>43276.375015162041</c:v>
                      </c:pt>
                      <c:pt idx="96">
                        <c:v>43276.416681886571</c:v>
                      </c:pt>
                      <c:pt idx="97">
                        <c:v>43276.458348611108</c:v>
                      </c:pt>
                      <c:pt idx="98">
                        <c:v>43276.500015335645</c:v>
                      </c:pt>
                      <c:pt idx="99">
                        <c:v>43276.541682060182</c:v>
                      </c:pt>
                      <c:pt idx="100">
                        <c:v>43276.583348784719</c:v>
                      </c:pt>
                      <c:pt idx="101">
                        <c:v>43276.625015509257</c:v>
                      </c:pt>
                      <c:pt idx="102">
                        <c:v>43276.666682233794</c:v>
                      </c:pt>
                      <c:pt idx="103">
                        <c:v>43276.708348958331</c:v>
                      </c:pt>
                      <c:pt idx="104">
                        <c:v>43276.750015682868</c:v>
                      </c:pt>
                      <c:pt idx="105">
                        <c:v>43276.791682407405</c:v>
                      </c:pt>
                      <c:pt idx="106">
                        <c:v>43276.833349131943</c:v>
                      </c:pt>
                      <c:pt idx="107">
                        <c:v>43276.87501585648</c:v>
                      </c:pt>
                      <c:pt idx="108">
                        <c:v>43276.916682581017</c:v>
                      </c:pt>
                      <c:pt idx="109">
                        <c:v>43276.958349305554</c:v>
                      </c:pt>
                      <c:pt idx="110">
                        <c:v>43277.000016030092</c:v>
                      </c:pt>
                      <c:pt idx="111">
                        <c:v>43277.041682754629</c:v>
                      </c:pt>
                      <c:pt idx="112">
                        <c:v>43277.083349479166</c:v>
                      </c:pt>
                      <c:pt idx="113">
                        <c:v>43277.125016203703</c:v>
                      </c:pt>
                      <c:pt idx="114">
                        <c:v>43277.16668292824</c:v>
                      </c:pt>
                      <c:pt idx="115">
                        <c:v>43277.208349652778</c:v>
                      </c:pt>
                      <c:pt idx="116">
                        <c:v>43277.250016377315</c:v>
                      </c:pt>
                      <c:pt idx="117">
                        <c:v>43277.291683101852</c:v>
                      </c:pt>
                      <c:pt idx="118">
                        <c:v>43277.333349826389</c:v>
                      </c:pt>
                      <c:pt idx="119">
                        <c:v>43277.375016550926</c:v>
                      </c:pt>
                      <c:pt idx="120">
                        <c:v>43277.416683275464</c:v>
                      </c:pt>
                      <c:pt idx="121">
                        <c:v>43277.458350000001</c:v>
                      </c:pt>
                      <c:pt idx="122">
                        <c:v>43277.500016724538</c:v>
                      </c:pt>
                      <c:pt idx="123">
                        <c:v>43277.541683449075</c:v>
                      </c:pt>
                      <c:pt idx="124">
                        <c:v>43277.583350173612</c:v>
                      </c:pt>
                      <c:pt idx="125">
                        <c:v>43277.62501689815</c:v>
                      </c:pt>
                      <c:pt idx="126">
                        <c:v>43277.666683622687</c:v>
                      </c:pt>
                      <c:pt idx="127">
                        <c:v>43277.708350347224</c:v>
                      </c:pt>
                      <c:pt idx="128">
                        <c:v>43277.750017071761</c:v>
                      </c:pt>
                      <c:pt idx="129">
                        <c:v>43277.791683796298</c:v>
                      </c:pt>
                      <c:pt idx="130">
                        <c:v>43277.833350520836</c:v>
                      </c:pt>
                      <c:pt idx="131">
                        <c:v>43277.875017245373</c:v>
                      </c:pt>
                      <c:pt idx="132">
                        <c:v>43277.91668396991</c:v>
                      </c:pt>
                      <c:pt idx="133">
                        <c:v>43277.958350694447</c:v>
                      </c:pt>
                      <c:pt idx="134">
                        <c:v>43278.000017418984</c:v>
                      </c:pt>
                      <c:pt idx="135">
                        <c:v>43278.041684143522</c:v>
                      </c:pt>
                      <c:pt idx="136">
                        <c:v>43278.083350868059</c:v>
                      </c:pt>
                      <c:pt idx="137">
                        <c:v>43278.125017592596</c:v>
                      </c:pt>
                      <c:pt idx="138">
                        <c:v>43278.166684317126</c:v>
                      </c:pt>
                      <c:pt idx="139">
                        <c:v>43278.208351041663</c:v>
                      </c:pt>
                      <c:pt idx="140">
                        <c:v>43278.2500177662</c:v>
                      </c:pt>
                      <c:pt idx="141">
                        <c:v>43278.291684490738</c:v>
                      </c:pt>
                      <c:pt idx="142">
                        <c:v>43278.333351215275</c:v>
                      </c:pt>
                      <c:pt idx="143">
                        <c:v>43278.375017939812</c:v>
                      </c:pt>
                      <c:pt idx="144">
                        <c:v>43278.416684664349</c:v>
                      </c:pt>
                      <c:pt idx="145">
                        <c:v>43278.458351388887</c:v>
                      </c:pt>
                      <c:pt idx="146">
                        <c:v>43278.500018113424</c:v>
                      </c:pt>
                      <c:pt idx="147">
                        <c:v>43278.541684837961</c:v>
                      </c:pt>
                      <c:pt idx="148">
                        <c:v>43278.583351562498</c:v>
                      </c:pt>
                      <c:pt idx="149">
                        <c:v>43278.625018287035</c:v>
                      </c:pt>
                      <c:pt idx="150">
                        <c:v>43278.666685011573</c:v>
                      </c:pt>
                      <c:pt idx="151">
                        <c:v>43278.70835173611</c:v>
                      </c:pt>
                      <c:pt idx="152">
                        <c:v>43278.750018460647</c:v>
                      </c:pt>
                      <c:pt idx="153">
                        <c:v>43278.791685185184</c:v>
                      </c:pt>
                      <c:pt idx="154">
                        <c:v>43278.833351909721</c:v>
                      </c:pt>
                      <c:pt idx="155">
                        <c:v>43278.875018634259</c:v>
                      </c:pt>
                      <c:pt idx="156">
                        <c:v>43278.916685358796</c:v>
                      </c:pt>
                      <c:pt idx="157">
                        <c:v>43278.958352083333</c:v>
                      </c:pt>
                      <c:pt idx="158">
                        <c:v>43279.00001880787</c:v>
                      </c:pt>
                      <c:pt idx="159">
                        <c:v>43279.041685532407</c:v>
                      </c:pt>
                      <c:pt idx="160">
                        <c:v>43279.083352256945</c:v>
                      </c:pt>
                      <c:pt idx="161">
                        <c:v>43279.125018981482</c:v>
                      </c:pt>
                      <c:pt idx="162">
                        <c:v>43279.166685706019</c:v>
                      </c:pt>
                      <c:pt idx="163">
                        <c:v>43279.208352430556</c:v>
                      </c:pt>
                      <c:pt idx="164">
                        <c:v>43279.250019155093</c:v>
                      </c:pt>
                      <c:pt idx="165">
                        <c:v>43279.291685879631</c:v>
                      </c:pt>
                      <c:pt idx="166">
                        <c:v>43279.333352604168</c:v>
                      </c:pt>
                      <c:pt idx="167">
                        <c:v>43279.375019328705</c:v>
                      </c:pt>
                      <c:pt idx="168">
                        <c:v>43279.416686053242</c:v>
                      </c:pt>
                      <c:pt idx="169">
                        <c:v>43279.45835277778</c:v>
                      </c:pt>
                      <c:pt idx="170">
                        <c:v>43279.500019502317</c:v>
                      </c:pt>
                      <c:pt idx="171">
                        <c:v>43279.541686226854</c:v>
                      </c:pt>
                      <c:pt idx="172">
                        <c:v>43279.583352951391</c:v>
                      </c:pt>
                      <c:pt idx="173">
                        <c:v>43279.625019675928</c:v>
                      </c:pt>
                      <c:pt idx="174">
                        <c:v>43279.666686400466</c:v>
                      </c:pt>
                      <c:pt idx="175">
                        <c:v>43279.708353125003</c:v>
                      </c:pt>
                      <c:pt idx="176">
                        <c:v>43279.75001984954</c:v>
                      </c:pt>
                      <c:pt idx="177">
                        <c:v>43279.791686574077</c:v>
                      </c:pt>
                      <c:pt idx="178">
                        <c:v>43279.833353298614</c:v>
                      </c:pt>
                      <c:pt idx="179">
                        <c:v>43279.875020023152</c:v>
                      </c:pt>
                      <c:pt idx="180">
                        <c:v>43279.916686747689</c:v>
                      </c:pt>
                      <c:pt idx="181">
                        <c:v>43279.958353472219</c:v>
                      </c:pt>
                      <c:pt idx="182">
                        <c:v>43280.000020196756</c:v>
                      </c:pt>
                      <c:pt idx="183">
                        <c:v>43280.041686921293</c:v>
                      </c:pt>
                      <c:pt idx="184">
                        <c:v>43280.08335364583</c:v>
                      </c:pt>
                      <c:pt idx="185">
                        <c:v>43280.125020370368</c:v>
                      </c:pt>
                      <c:pt idx="186">
                        <c:v>43280.166687094905</c:v>
                      </c:pt>
                      <c:pt idx="187">
                        <c:v>43280.208353819442</c:v>
                      </c:pt>
                      <c:pt idx="188">
                        <c:v>43280.250020543979</c:v>
                      </c:pt>
                      <c:pt idx="189">
                        <c:v>43280.291687268516</c:v>
                      </c:pt>
                      <c:pt idx="190">
                        <c:v>43280.333353993054</c:v>
                      </c:pt>
                      <c:pt idx="191">
                        <c:v>43280.375020717591</c:v>
                      </c:pt>
                      <c:pt idx="192">
                        <c:v>43280.416687442128</c:v>
                      </c:pt>
                      <c:pt idx="193">
                        <c:v>43280.458354166665</c:v>
                      </c:pt>
                      <c:pt idx="194">
                        <c:v>43280.500020891202</c:v>
                      </c:pt>
                      <c:pt idx="195">
                        <c:v>43280.54168761574</c:v>
                      </c:pt>
                      <c:pt idx="196">
                        <c:v>43280.583354340277</c:v>
                      </c:pt>
                      <c:pt idx="197">
                        <c:v>43280.625021064814</c:v>
                      </c:pt>
                      <c:pt idx="198">
                        <c:v>43280.666687789351</c:v>
                      </c:pt>
                      <c:pt idx="199">
                        <c:v>43280.708354513888</c:v>
                      </c:pt>
                      <c:pt idx="200">
                        <c:v>43280.750021238426</c:v>
                      </c:pt>
                      <c:pt idx="201">
                        <c:v>43280.791687962963</c:v>
                      </c:pt>
                      <c:pt idx="202">
                        <c:v>43280.8333546875</c:v>
                      </c:pt>
                      <c:pt idx="203">
                        <c:v>43280.875021412037</c:v>
                      </c:pt>
                      <c:pt idx="204">
                        <c:v>43280.916688136575</c:v>
                      </c:pt>
                      <c:pt idx="205">
                        <c:v>43280.958354861112</c:v>
                      </c:pt>
                      <c:pt idx="206">
                        <c:v>43281.000021585649</c:v>
                      </c:pt>
                      <c:pt idx="207">
                        <c:v>43281.041688310186</c:v>
                      </c:pt>
                      <c:pt idx="208">
                        <c:v>43281.083355034723</c:v>
                      </c:pt>
                      <c:pt idx="209">
                        <c:v>43281.125021759261</c:v>
                      </c:pt>
                      <c:pt idx="210">
                        <c:v>43281.166688483798</c:v>
                      </c:pt>
                      <c:pt idx="211">
                        <c:v>43281.208355208335</c:v>
                      </c:pt>
                      <c:pt idx="212">
                        <c:v>43281.250021932872</c:v>
                      </c:pt>
                      <c:pt idx="213">
                        <c:v>43281.291688657409</c:v>
                      </c:pt>
                      <c:pt idx="214">
                        <c:v>43281.333355381947</c:v>
                      </c:pt>
                      <c:pt idx="215">
                        <c:v>43281.375022106484</c:v>
                      </c:pt>
                      <c:pt idx="216">
                        <c:v>43281.416688831021</c:v>
                      </c:pt>
                      <c:pt idx="217">
                        <c:v>43281.458355555558</c:v>
                      </c:pt>
                      <c:pt idx="218">
                        <c:v>43281.500022280095</c:v>
                      </c:pt>
                      <c:pt idx="219">
                        <c:v>43281.541689004633</c:v>
                      </c:pt>
                      <c:pt idx="220">
                        <c:v>43281.58335572917</c:v>
                      </c:pt>
                      <c:pt idx="221">
                        <c:v>43281.625022453707</c:v>
                      </c:pt>
                      <c:pt idx="222">
                        <c:v>43281.666689178244</c:v>
                      </c:pt>
                      <c:pt idx="223">
                        <c:v>43281.708355902774</c:v>
                      </c:pt>
                      <c:pt idx="224">
                        <c:v>43281.750022627311</c:v>
                      </c:pt>
                      <c:pt idx="225">
                        <c:v>43281.791689351849</c:v>
                      </c:pt>
                      <c:pt idx="226">
                        <c:v>43281.833356076386</c:v>
                      </c:pt>
                      <c:pt idx="227">
                        <c:v>43281.875022800923</c:v>
                      </c:pt>
                      <c:pt idx="228">
                        <c:v>43281.91668952546</c:v>
                      </c:pt>
                      <c:pt idx="229">
                        <c:v>43281.958356249997</c:v>
                      </c:pt>
                      <c:pt idx="230">
                        <c:v>43282.000022974535</c:v>
                      </c:pt>
                      <c:pt idx="231">
                        <c:v>43282.041689699072</c:v>
                      </c:pt>
                      <c:pt idx="232">
                        <c:v>43282.083356423609</c:v>
                      </c:pt>
                      <c:pt idx="233">
                        <c:v>43282.125023148146</c:v>
                      </c:pt>
                      <c:pt idx="234">
                        <c:v>43282.166689872683</c:v>
                      </c:pt>
                      <c:pt idx="235">
                        <c:v>43282.208356597221</c:v>
                      </c:pt>
                      <c:pt idx="236">
                        <c:v>43282.250023321758</c:v>
                      </c:pt>
                      <c:pt idx="237">
                        <c:v>43282.291690046295</c:v>
                      </c:pt>
                      <c:pt idx="238">
                        <c:v>43282.333356770832</c:v>
                      </c:pt>
                      <c:pt idx="239">
                        <c:v>43282.37502349537</c:v>
                      </c:pt>
                      <c:pt idx="240">
                        <c:v>43282.416690219907</c:v>
                      </c:pt>
                      <c:pt idx="241">
                        <c:v>43282.458356944444</c:v>
                      </c:pt>
                      <c:pt idx="242">
                        <c:v>43282.500023668981</c:v>
                      </c:pt>
                      <c:pt idx="243">
                        <c:v>43282.541690393518</c:v>
                      </c:pt>
                      <c:pt idx="244">
                        <c:v>43282.583357118056</c:v>
                      </c:pt>
                      <c:pt idx="245">
                        <c:v>43282.625023842593</c:v>
                      </c:pt>
                      <c:pt idx="246">
                        <c:v>43282.66669056713</c:v>
                      </c:pt>
                      <c:pt idx="247">
                        <c:v>43282.708357291667</c:v>
                      </c:pt>
                      <c:pt idx="248">
                        <c:v>43282.750024016204</c:v>
                      </c:pt>
                      <c:pt idx="249">
                        <c:v>43282.791690740742</c:v>
                      </c:pt>
                      <c:pt idx="250">
                        <c:v>43282.833357465279</c:v>
                      </c:pt>
                      <c:pt idx="251">
                        <c:v>43282.875024189816</c:v>
                      </c:pt>
                      <c:pt idx="252">
                        <c:v>43282.916690914353</c:v>
                      </c:pt>
                      <c:pt idx="253">
                        <c:v>43282.95835763889</c:v>
                      </c:pt>
                      <c:pt idx="254">
                        <c:v>43283.000024363428</c:v>
                      </c:pt>
                      <c:pt idx="255">
                        <c:v>43283.041691087965</c:v>
                      </c:pt>
                      <c:pt idx="256">
                        <c:v>43283.083357812502</c:v>
                      </c:pt>
                      <c:pt idx="257">
                        <c:v>43283.125024537039</c:v>
                      </c:pt>
                      <c:pt idx="258">
                        <c:v>43283.166691261576</c:v>
                      </c:pt>
                      <c:pt idx="259">
                        <c:v>43283.208357986114</c:v>
                      </c:pt>
                      <c:pt idx="260">
                        <c:v>43283.250024710651</c:v>
                      </c:pt>
                      <c:pt idx="261">
                        <c:v>43283.291691435188</c:v>
                      </c:pt>
                      <c:pt idx="262">
                        <c:v>43283.333358159725</c:v>
                      </c:pt>
                      <c:pt idx="263">
                        <c:v>43283.375024884263</c:v>
                      </c:pt>
                      <c:pt idx="264">
                        <c:v>43283.4166916088</c:v>
                      </c:pt>
                      <c:pt idx="265">
                        <c:v>43283.458358333337</c:v>
                      </c:pt>
                      <c:pt idx="266">
                        <c:v>43283.500025057867</c:v>
                      </c:pt>
                      <c:pt idx="267">
                        <c:v>43283.541691782404</c:v>
                      </c:pt>
                      <c:pt idx="268">
                        <c:v>43283.583358506941</c:v>
                      </c:pt>
                      <c:pt idx="269">
                        <c:v>43283.625025231479</c:v>
                      </c:pt>
                      <c:pt idx="270">
                        <c:v>43283.666691956016</c:v>
                      </c:pt>
                      <c:pt idx="271">
                        <c:v>43283.708358680553</c:v>
                      </c:pt>
                      <c:pt idx="272">
                        <c:v>43283.75002540509</c:v>
                      </c:pt>
                      <c:pt idx="273">
                        <c:v>43283.791692129627</c:v>
                      </c:pt>
                      <c:pt idx="274">
                        <c:v>43283.833358854165</c:v>
                      </c:pt>
                      <c:pt idx="275">
                        <c:v>43283.875025578702</c:v>
                      </c:pt>
                      <c:pt idx="276">
                        <c:v>43283.916692303239</c:v>
                      </c:pt>
                      <c:pt idx="277">
                        <c:v>43283.958359027776</c:v>
                      </c:pt>
                      <c:pt idx="278">
                        <c:v>43284.000025752313</c:v>
                      </c:pt>
                      <c:pt idx="279">
                        <c:v>43284.041692476851</c:v>
                      </c:pt>
                      <c:pt idx="280">
                        <c:v>43284.083359201388</c:v>
                      </c:pt>
                      <c:pt idx="281">
                        <c:v>43284.125025925925</c:v>
                      </c:pt>
                      <c:pt idx="282">
                        <c:v>43284.166692650462</c:v>
                      </c:pt>
                      <c:pt idx="283">
                        <c:v>43284.208359374999</c:v>
                      </c:pt>
                      <c:pt idx="284">
                        <c:v>43284.250026099537</c:v>
                      </c:pt>
                      <c:pt idx="285">
                        <c:v>43284.291692824074</c:v>
                      </c:pt>
                      <c:pt idx="286">
                        <c:v>43284.333359548611</c:v>
                      </c:pt>
                      <c:pt idx="287">
                        <c:v>43284.375026273148</c:v>
                      </c:pt>
                      <c:pt idx="288">
                        <c:v>43284.416692997685</c:v>
                      </c:pt>
                      <c:pt idx="289">
                        <c:v>43284.458359722223</c:v>
                      </c:pt>
                      <c:pt idx="290">
                        <c:v>43284.50002644676</c:v>
                      </c:pt>
                      <c:pt idx="291">
                        <c:v>43284.541693171297</c:v>
                      </c:pt>
                      <c:pt idx="292">
                        <c:v>43284.583359895834</c:v>
                      </c:pt>
                      <c:pt idx="293">
                        <c:v>43284.625026620372</c:v>
                      </c:pt>
                      <c:pt idx="294">
                        <c:v>43284.666693344909</c:v>
                      </c:pt>
                      <c:pt idx="295">
                        <c:v>43284.708360069446</c:v>
                      </c:pt>
                      <c:pt idx="296">
                        <c:v>43284.750026793983</c:v>
                      </c:pt>
                      <c:pt idx="297">
                        <c:v>43284.79169351852</c:v>
                      </c:pt>
                      <c:pt idx="298">
                        <c:v>43284.833360243058</c:v>
                      </c:pt>
                      <c:pt idx="299">
                        <c:v>43284.875026967595</c:v>
                      </c:pt>
                      <c:pt idx="300">
                        <c:v>43284.916693692132</c:v>
                      </c:pt>
                      <c:pt idx="301">
                        <c:v>43284.958360416669</c:v>
                      </c:pt>
                      <c:pt idx="302">
                        <c:v>43285.000027141206</c:v>
                      </c:pt>
                      <c:pt idx="303">
                        <c:v>43285.041693865744</c:v>
                      </c:pt>
                      <c:pt idx="304">
                        <c:v>43285.083360590281</c:v>
                      </c:pt>
                      <c:pt idx="305">
                        <c:v>43285.125027314818</c:v>
                      </c:pt>
                      <c:pt idx="306">
                        <c:v>43285.166694039355</c:v>
                      </c:pt>
                      <c:pt idx="307">
                        <c:v>43285.208360763892</c:v>
                      </c:pt>
                      <c:pt idx="308">
                        <c:v>43285.250027488422</c:v>
                      </c:pt>
                      <c:pt idx="309">
                        <c:v>43285.29169421296</c:v>
                      </c:pt>
                      <c:pt idx="310">
                        <c:v>43285.333360937497</c:v>
                      </c:pt>
                      <c:pt idx="311">
                        <c:v>43285.375027662034</c:v>
                      </c:pt>
                      <c:pt idx="312">
                        <c:v>43285.416694386571</c:v>
                      </c:pt>
                      <c:pt idx="313">
                        <c:v>43285.458361111108</c:v>
                      </c:pt>
                      <c:pt idx="314">
                        <c:v>43285.500027835646</c:v>
                      </c:pt>
                      <c:pt idx="315">
                        <c:v>43285.541694560183</c:v>
                      </c:pt>
                      <c:pt idx="316">
                        <c:v>43285.58336128472</c:v>
                      </c:pt>
                      <c:pt idx="317">
                        <c:v>43285.625028009257</c:v>
                      </c:pt>
                      <c:pt idx="318">
                        <c:v>43285.666694733794</c:v>
                      </c:pt>
                      <c:pt idx="319">
                        <c:v>43285.708361458332</c:v>
                      </c:pt>
                      <c:pt idx="320">
                        <c:v>43285.750028182869</c:v>
                      </c:pt>
                      <c:pt idx="321">
                        <c:v>43285.791694907406</c:v>
                      </c:pt>
                      <c:pt idx="322">
                        <c:v>43285.833361631943</c:v>
                      </c:pt>
                      <c:pt idx="323">
                        <c:v>43285.87502835648</c:v>
                      </c:pt>
                      <c:pt idx="324">
                        <c:v>43285.916695081018</c:v>
                      </c:pt>
                      <c:pt idx="325">
                        <c:v>43285.958361805555</c:v>
                      </c:pt>
                      <c:pt idx="326">
                        <c:v>43286.000028530092</c:v>
                      </c:pt>
                      <c:pt idx="327">
                        <c:v>43286.041695254629</c:v>
                      </c:pt>
                      <c:pt idx="328">
                        <c:v>43286.083361979167</c:v>
                      </c:pt>
                      <c:pt idx="329">
                        <c:v>43286.125028703704</c:v>
                      </c:pt>
                      <c:pt idx="330">
                        <c:v>43286.166695428241</c:v>
                      </c:pt>
                      <c:pt idx="331">
                        <c:v>43286.208362152778</c:v>
                      </c:pt>
                      <c:pt idx="332">
                        <c:v>43286.250028877315</c:v>
                      </c:pt>
                      <c:pt idx="333">
                        <c:v>43286.291695601853</c:v>
                      </c:pt>
                      <c:pt idx="334">
                        <c:v>43286.33336232639</c:v>
                      </c:pt>
                      <c:pt idx="335">
                        <c:v>43286.375029050927</c:v>
                      </c:pt>
                      <c:pt idx="336">
                        <c:v>43286.416695775464</c:v>
                      </c:pt>
                      <c:pt idx="337">
                        <c:v>43286.458362500001</c:v>
                      </c:pt>
                      <c:pt idx="338">
                        <c:v>43286.500029224539</c:v>
                      </c:pt>
                      <c:pt idx="339">
                        <c:v>43286.541695949076</c:v>
                      </c:pt>
                      <c:pt idx="340">
                        <c:v>43286.583362673613</c:v>
                      </c:pt>
                      <c:pt idx="341">
                        <c:v>43286.62502939815</c:v>
                      </c:pt>
                      <c:pt idx="342">
                        <c:v>43286.666696122687</c:v>
                      </c:pt>
                      <c:pt idx="343">
                        <c:v>43286.708362847225</c:v>
                      </c:pt>
                      <c:pt idx="344">
                        <c:v>43286.750029571762</c:v>
                      </c:pt>
                      <c:pt idx="345">
                        <c:v>43286.791696296299</c:v>
                      </c:pt>
                      <c:pt idx="346">
                        <c:v>43286.833363020836</c:v>
                      </c:pt>
                      <c:pt idx="347">
                        <c:v>43286.875029745373</c:v>
                      </c:pt>
                      <c:pt idx="348">
                        <c:v>43286.916696469911</c:v>
                      </c:pt>
                      <c:pt idx="349">
                        <c:v>43286.958363194448</c:v>
                      </c:pt>
                      <c:pt idx="350">
                        <c:v>43287.000029918985</c:v>
                      </c:pt>
                      <c:pt idx="351">
                        <c:v>43287.041696643515</c:v>
                      </c:pt>
                      <c:pt idx="352">
                        <c:v>43287.083363368052</c:v>
                      </c:pt>
                      <c:pt idx="353">
                        <c:v>43287.125030092589</c:v>
                      </c:pt>
                      <c:pt idx="354">
                        <c:v>43287.166696817127</c:v>
                      </c:pt>
                      <c:pt idx="355">
                        <c:v>43287.208363541664</c:v>
                      </c:pt>
                      <c:pt idx="356">
                        <c:v>43287.250030266201</c:v>
                      </c:pt>
                      <c:pt idx="357">
                        <c:v>43287.291696990738</c:v>
                      </c:pt>
                      <c:pt idx="358">
                        <c:v>43287.333363715275</c:v>
                      </c:pt>
                      <c:pt idx="359">
                        <c:v>43287.375030439813</c:v>
                      </c:pt>
                      <c:pt idx="360">
                        <c:v>43287.41669716435</c:v>
                      </c:pt>
                      <c:pt idx="361">
                        <c:v>43287.458363888887</c:v>
                      </c:pt>
                      <c:pt idx="362">
                        <c:v>43287.500030613424</c:v>
                      </c:pt>
                      <c:pt idx="363">
                        <c:v>43287.541697337962</c:v>
                      </c:pt>
                      <c:pt idx="364">
                        <c:v>43287.583364062499</c:v>
                      </c:pt>
                      <c:pt idx="365">
                        <c:v>43287.625030787036</c:v>
                      </c:pt>
                      <c:pt idx="366">
                        <c:v>43287.666697511573</c:v>
                      </c:pt>
                      <c:pt idx="367">
                        <c:v>43287.70836423611</c:v>
                      </c:pt>
                      <c:pt idx="368">
                        <c:v>43287.750030960648</c:v>
                      </c:pt>
                      <c:pt idx="369">
                        <c:v>43287.791697685185</c:v>
                      </c:pt>
                      <c:pt idx="370">
                        <c:v>43287.833364409722</c:v>
                      </c:pt>
                      <c:pt idx="371">
                        <c:v>43287.875031134259</c:v>
                      </c:pt>
                      <c:pt idx="372">
                        <c:v>43287.916697858796</c:v>
                      </c:pt>
                      <c:pt idx="373">
                        <c:v>43287.958364583334</c:v>
                      </c:pt>
                      <c:pt idx="374">
                        <c:v>43288.000031307871</c:v>
                      </c:pt>
                      <c:pt idx="375">
                        <c:v>43288.041698032408</c:v>
                      </c:pt>
                      <c:pt idx="376">
                        <c:v>43288.083364756945</c:v>
                      </c:pt>
                      <c:pt idx="377">
                        <c:v>43288.125031481482</c:v>
                      </c:pt>
                      <c:pt idx="378">
                        <c:v>43288.16669820602</c:v>
                      </c:pt>
                      <c:pt idx="379">
                        <c:v>43288.208364930557</c:v>
                      </c:pt>
                      <c:pt idx="380">
                        <c:v>43288.250031655094</c:v>
                      </c:pt>
                      <c:pt idx="381">
                        <c:v>43288.291698379631</c:v>
                      </c:pt>
                      <c:pt idx="382">
                        <c:v>43288.333365104168</c:v>
                      </c:pt>
                      <c:pt idx="383">
                        <c:v>43288.375031828706</c:v>
                      </c:pt>
                      <c:pt idx="384">
                        <c:v>43288.416698553243</c:v>
                      </c:pt>
                      <c:pt idx="385">
                        <c:v>43288.45836527778</c:v>
                      </c:pt>
                      <c:pt idx="386">
                        <c:v>43288.500032002317</c:v>
                      </c:pt>
                      <c:pt idx="387">
                        <c:v>43288.541698726855</c:v>
                      </c:pt>
                      <c:pt idx="388">
                        <c:v>43288.583365451392</c:v>
                      </c:pt>
                      <c:pt idx="389">
                        <c:v>43288.625032175929</c:v>
                      </c:pt>
                      <c:pt idx="390">
                        <c:v>43288.666698900466</c:v>
                      </c:pt>
                      <c:pt idx="391">
                        <c:v>43288.708365625003</c:v>
                      </c:pt>
                      <c:pt idx="392">
                        <c:v>43288.750032349541</c:v>
                      </c:pt>
                      <c:pt idx="393">
                        <c:v>43288.79169907407</c:v>
                      </c:pt>
                      <c:pt idx="394">
                        <c:v>43288.833365798608</c:v>
                      </c:pt>
                      <c:pt idx="395">
                        <c:v>43288.875032523145</c:v>
                      </c:pt>
                      <c:pt idx="396">
                        <c:v>43288.916699247682</c:v>
                      </c:pt>
                      <c:pt idx="397">
                        <c:v>43288.958365972219</c:v>
                      </c:pt>
                      <c:pt idx="398">
                        <c:v>43289.000032696757</c:v>
                      </c:pt>
                      <c:pt idx="399">
                        <c:v>43289.041699421294</c:v>
                      </c:pt>
                      <c:pt idx="400">
                        <c:v>43289.083366145831</c:v>
                      </c:pt>
                      <c:pt idx="401">
                        <c:v>43289.125032870368</c:v>
                      </c:pt>
                      <c:pt idx="402">
                        <c:v>43289.166699594905</c:v>
                      </c:pt>
                      <c:pt idx="403">
                        <c:v>43289.208366319443</c:v>
                      </c:pt>
                      <c:pt idx="404">
                        <c:v>43289.25003304398</c:v>
                      </c:pt>
                      <c:pt idx="405">
                        <c:v>43289.291699768517</c:v>
                      </c:pt>
                      <c:pt idx="406">
                        <c:v>43289.333366493054</c:v>
                      </c:pt>
                      <c:pt idx="407">
                        <c:v>43289.375033217591</c:v>
                      </c:pt>
                      <c:pt idx="408">
                        <c:v>43289.416699942129</c:v>
                      </c:pt>
                      <c:pt idx="409">
                        <c:v>43289.458366666666</c:v>
                      </c:pt>
                      <c:pt idx="410">
                        <c:v>43289.500033391203</c:v>
                      </c:pt>
                      <c:pt idx="411">
                        <c:v>43289.54170011574</c:v>
                      </c:pt>
                      <c:pt idx="412">
                        <c:v>43289.583366840277</c:v>
                      </c:pt>
                      <c:pt idx="413">
                        <c:v>43289.625033564815</c:v>
                      </c:pt>
                      <c:pt idx="414">
                        <c:v>43289.666700289352</c:v>
                      </c:pt>
                      <c:pt idx="415">
                        <c:v>43289.708367013889</c:v>
                      </c:pt>
                      <c:pt idx="416">
                        <c:v>43289.750033738426</c:v>
                      </c:pt>
                      <c:pt idx="417">
                        <c:v>43289.791700462963</c:v>
                      </c:pt>
                      <c:pt idx="418">
                        <c:v>43289.833367187501</c:v>
                      </c:pt>
                      <c:pt idx="419">
                        <c:v>43289.875033912038</c:v>
                      </c:pt>
                      <c:pt idx="420">
                        <c:v>43289.916700636575</c:v>
                      </c:pt>
                      <c:pt idx="421">
                        <c:v>43289.958367361112</c:v>
                      </c:pt>
                      <c:pt idx="422">
                        <c:v>43290.00003408565</c:v>
                      </c:pt>
                      <c:pt idx="423">
                        <c:v>43290.041700810187</c:v>
                      </c:pt>
                      <c:pt idx="424">
                        <c:v>43290.083367534724</c:v>
                      </c:pt>
                      <c:pt idx="425">
                        <c:v>43290.125034259261</c:v>
                      </c:pt>
                      <c:pt idx="426">
                        <c:v>43290.166700983798</c:v>
                      </c:pt>
                      <c:pt idx="427">
                        <c:v>43290.208367708336</c:v>
                      </c:pt>
                      <c:pt idx="428">
                        <c:v>43290.250034432873</c:v>
                      </c:pt>
                      <c:pt idx="429">
                        <c:v>43290.29170115741</c:v>
                      </c:pt>
                      <c:pt idx="430">
                        <c:v>43290.333367881947</c:v>
                      </c:pt>
                      <c:pt idx="431">
                        <c:v>43290.375034606484</c:v>
                      </c:pt>
                      <c:pt idx="432">
                        <c:v>43290.416701331022</c:v>
                      </c:pt>
                      <c:pt idx="433">
                        <c:v>43290.458368055559</c:v>
                      </c:pt>
                      <c:pt idx="434">
                        <c:v>43290.500034780096</c:v>
                      </c:pt>
                      <c:pt idx="435">
                        <c:v>43290.541701504633</c:v>
                      </c:pt>
                      <c:pt idx="436">
                        <c:v>43290.583368229163</c:v>
                      </c:pt>
                      <c:pt idx="437">
                        <c:v>43290.6250349537</c:v>
                      </c:pt>
                      <c:pt idx="438">
                        <c:v>43290.666701678238</c:v>
                      </c:pt>
                      <c:pt idx="439">
                        <c:v>43290.708368402775</c:v>
                      </c:pt>
                      <c:pt idx="440">
                        <c:v>43290.750035127312</c:v>
                      </c:pt>
                      <c:pt idx="441">
                        <c:v>43290.791701851849</c:v>
                      </c:pt>
                      <c:pt idx="442">
                        <c:v>43290.833368576386</c:v>
                      </c:pt>
                      <c:pt idx="443">
                        <c:v>43290.875035300924</c:v>
                      </c:pt>
                      <c:pt idx="444">
                        <c:v>43290.916702025461</c:v>
                      </c:pt>
                      <c:pt idx="445">
                        <c:v>43290.958368749998</c:v>
                      </c:pt>
                      <c:pt idx="446">
                        <c:v>43291.000035474535</c:v>
                      </c:pt>
                      <c:pt idx="447">
                        <c:v>43291.041702199072</c:v>
                      </c:pt>
                      <c:pt idx="448">
                        <c:v>43291.08336892361</c:v>
                      </c:pt>
                      <c:pt idx="449">
                        <c:v>43291.125035648147</c:v>
                      </c:pt>
                      <c:pt idx="450">
                        <c:v>43291.166702372684</c:v>
                      </c:pt>
                      <c:pt idx="451">
                        <c:v>43291.208369097221</c:v>
                      </c:pt>
                      <c:pt idx="452">
                        <c:v>43291.250035821759</c:v>
                      </c:pt>
                      <c:pt idx="453">
                        <c:v>43291.291702546296</c:v>
                      </c:pt>
                      <c:pt idx="454">
                        <c:v>43291.333369270833</c:v>
                      </c:pt>
                      <c:pt idx="455">
                        <c:v>43291.37503599537</c:v>
                      </c:pt>
                      <c:pt idx="456">
                        <c:v>43291.416702719907</c:v>
                      </c:pt>
                      <c:pt idx="457">
                        <c:v>43291.458369444445</c:v>
                      </c:pt>
                      <c:pt idx="458">
                        <c:v>43291.500036168982</c:v>
                      </c:pt>
                      <c:pt idx="459">
                        <c:v>43291.541702893519</c:v>
                      </c:pt>
                      <c:pt idx="460">
                        <c:v>43291.583369618056</c:v>
                      </c:pt>
                      <c:pt idx="461">
                        <c:v>43291.625036342593</c:v>
                      </c:pt>
                      <c:pt idx="462">
                        <c:v>43291.666703067131</c:v>
                      </c:pt>
                      <c:pt idx="463">
                        <c:v>43291.708369791668</c:v>
                      </c:pt>
                      <c:pt idx="464">
                        <c:v>43291.750036516205</c:v>
                      </c:pt>
                      <c:pt idx="465">
                        <c:v>43291.791703240742</c:v>
                      </c:pt>
                      <c:pt idx="466">
                        <c:v>43291.833369965279</c:v>
                      </c:pt>
                      <c:pt idx="467">
                        <c:v>43291.875036689817</c:v>
                      </c:pt>
                      <c:pt idx="468">
                        <c:v>43291.916703414354</c:v>
                      </c:pt>
                      <c:pt idx="469">
                        <c:v>43291.958370138891</c:v>
                      </c:pt>
                      <c:pt idx="470">
                        <c:v>43292.000036863428</c:v>
                      </c:pt>
                      <c:pt idx="471">
                        <c:v>43292.041703587965</c:v>
                      </c:pt>
                      <c:pt idx="472">
                        <c:v>43292.083370312503</c:v>
                      </c:pt>
                      <c:pt idx="473">
                        <c:v>43292.12503703704</c:v>
                      </c:pt>
                      <c:pt idx="474">
                        <c:v>43292.166703761577</c:v>
                      </c:pt>
                      <c:pt idx="475">
                        <c:v>43292.208370486114</c:v>
                      </c:pt>
                      <c:pt idx="476">
                        <c:v>43292.250037210651</c:v>
                      </c:pt>
                      <c:pt idx="477">
                        <c:v>43292.291703935189</c:v>
                      </c:pt>
                      <c:pt idx="478">
                        <c:v>43292.333370659719</c:v>
                      </c:pt>
                      <c:pt idx="479">
                        <c:v>43292.375037384256</c:v>
                      </c:pt>
                      <c:pt idx="480">
                        <c:v>43292.416704108793</c:v>
                      </c:pt>
                      <c:pt idx="481">
                        <c:v>43292.45837083333</c:v>
                      </c:pt>
                      <c:pt idx="482">
                        <c:v>43292.500037557867</c:v>
                      </c:pt>
                      <c:pt idx="483">
                        <c:v>43292.541704282405</c:v>
                      </c:pt>
                      <c:pt idx="484">
                        <c:v>43292.583371006942</c:v>
                      </c:pt>
                      <c:pt idx="485">
                        <c:v>43292.625037731479</c:v>
                      </c:pt>
                      <c:pt idx="486">
                        <c:v>43292.666704456016</c:v>
                      </c:pt>
                      <c:pt idx="487">
                        <c:v>43292.708371180554</c:v>
                      </c:pt>
                      <c:pt idx="488">
                        <c:v>43292.750037905091</c:v>
                      </c:pt>
                      <c:pt idx="489">
                        <c:v>43292.791704629628</c:v>
                      </c:pt>
                      <c:pt idx="490">
                        <c:v>43292.833371354165</c:v>
                      </c:pt>
                      <c:pt idx="491">
                        <c:v>43292.875038078702</c:v>
                      </c:pt>
                      <c:pt idx="492">
                        <c:v>43292.91670480324</c:v>
                      </c:pt>
                      <c:pt idx="493">
                        <c:v>43292.958371527777</c:v>
                      </c:pt>
                      <c:pt idx="494">
                        <c:v>43293.000038252314</c:v>
                      </c:pt>
                      <c:pt idx="495">
                        <c:v>43293.041704976851</c:v>
                      </c:pt>
                      <c:pt idx="496">
                        <c:v>43293.083371701388</c:v>
                      </c:pt>
                      <c:pt idx="497">
                        <c:v>43293.125038425926</c:v>
                      </c:pt>
                      <c:pt idx="498">
                        <c:v>43293.166705150463</c:v>
                      </c:pt>
                      <c:pt idx="499">
                        <c:v>43293.208371875</c:v>
                      </c:pt>
                      <c:pt idx="500">
                        <c:v>43293.250038599537</c:v>
                      </c:pt>
                      <c:pt idx="501">
                        <c:v>43293.291705324074</c:v>
                      </c:pt>
                      <c:pt idx="502">
                        <c:v>43293.333372048612</c:v>
                      </c:pt>
                      <c:pt idx="503">
                        <c:v>43293.375038773149</c:v>
                      </c:pt>
                      <c:pt idx="504">
                        <c:v>43293.416705497686</c:v>
                      </c:pt>
                      <c:pt idx="505">
                        <c:v>43293.458372222223</c:v>
                      </c:pt>
                      <c:pt idx="506">
                        <c:v>43293.50003894676</c:v>
                      </c:pt>
                      <c:pt idx="507">
                        <c:v>43293.541705671298</c:v>
                      </c:pt>
                      <c:pt idx="508">
                        <c:v>43293.583372395835</c:v>
                      </c:pt>
                      <c:pt idx="509">
                        <c:v>43293.625039120372</c:v>
                      </c:pt>
                      <c:pt idx="510">
                        <c:v>43293.666705844909</c:v>
                      </c:pt>
                      <c:pt idx="511">
                        <c:v>43293.708372569447</c:v>
                      </c:pt>
                      <c:pt idx="512">
                        <c:v>43293.750039293984</c:v>
                      </c:pt>
                      <c:pt idx="513">
                        <c:v>43293.791706018521</c:v>
                      </c:pt>
                      <c:pt idx="514">
                        <c:v>43293.833372743058</c:v>
                      </c:pt>
                      <c:pt idx="515">
                        <c:v>43293.875039467595</c:v>
                      </c:pt>
                      <c:pt idx="516">
                        <c:v>43293.916706192133</c:v>
                      </c:pt>
                      <c:pt idx="517">
                        <c:v>43293.95837291667</c:v>
                      </c:pt>
                      <c:pt idx="518">
                        <c:v>43294.000039641207</c:v>
                      </c:pt>
                      <c:pt idx="519">
                        <c:v>43294.041706365744</c:v>
                      </c:pt>
                      <c:pt idx="520">
                        <c:v>43294.083373090281</c:v>
                      </c:pt>
                      <c:pt idx="521">
                        <c:v>43294.125039814811</c:v>
                      </c:pt>
                      <c:pt idx="522">
                        <c:v>43294.166706539349</c:v>
                      </c:pt>
                      <c:pt idx="523">
                        <c:v>43294.208373263886</c:v>
                      </c:pt>
                      <c:pt idx="524">
                        <c:v>43294.250039988423</c:v>
                      </c:pt>
                      <c:pt idx="525">
                        <c:v>43294.29170671296</c:v>
                      </c:pt>
                      <c:pt idx="526">
                        <c:v>43294.333373437497</c:v>
                      </c:pt>
                      <c:pt idx="527">
                        <c:v>43294.375040162035</c:v>
                      </c:pt>
                      <c:pt idx="528">
                        <c:v>43294.416706886572</c:v>
                      </c:pt>
                      <c:pt idx="529">
                        <c:v>43294.458373611109</c:v>
                      </c:pt>
                      <c:pt idx="530">
                        <c:v>43294.500040335646</c:v>
                      </c:pt>
                      <c:pt idx="531">
                        <c:v>43294.541707060183</c:v>
                      </c:pt>
                      <c:pt idx="532">
                        <c:v>43294.583373784721</c:v>
                      </c:pt>
                      <c:pt idx="533">
                        <c:v>43294.625040509258</c:v>
                      </c:pt>
                      <c:pt idx="534">
                        <c:v>43294.666707233795</c:v>
                      </c:pt>
                      <c:pt idx="535">
                        <c:v>43294.708373958332</c:v>
                      </c:pt>
                      <c:pt idx="536">
                        <c:v>43294.750040682869</c:v>
                      </c:pt>
                      <c:pt idx="537">
                        <c:v>43294.791707407407</c:v>
                      </c:pt>
                      <c:pt idx="538">
                        <c:v>43294.833374131944</c:v>
                      </c:pt>
                      <c:pt idx="539">
                        <c:v>43294.875040856481</c:v>
                      </c:pt>
                      <c:pt idx="540">
                        <c:v>43294.916707581018</c:v>
                      </c:pt>
                      <c:pt idx="541">
                        <c:v>43294.958374305555</c:v>
                      </c:pt>
                      <c:pt idx="542">
                        <c:v>43295.000041030093</c:v>
                      </c:pt>
                      <c:pt idx="543">
                        <c:v>43295.04170775463</c:v>
                      </c:pt>
                      <c:pt idx="544">
                        <c:v>43295.083374479167</c:v>
                      </c:pt>
                      <c:pt idx="545">
                        <c:v>43295.125041203704</c:v>
                      </c:pt>
                      <c:pt idx="546">
                        <c:v>43295.166707928242</c:v>
                      </c:pt>
                      <c:pt idx="547">
                        <c:v>43295.208374652779</c:v>
                      </c:pt>
                      <c:pt idx="548">
                        <c:v>43295.250041377316</c:v>
                      </c:pt>
                      <c:pt idx="549">
                        <c:v>43295.291708101853</c:v>
                      </c:pt>
                      <c:pt idx="550">
                        <c:v>43295.33337482639</c:v>
                      </c:pt>
                      <c:pt idx="551">
                        <c:v>43295.375041550928</c:v>
                      </c:pt>
                      <c:pt idx="552">
                        <c:v>43295.416708275465</c:v>
                      </c:pt>
                      <c:pt idx="553">
                        <c:v>43295.458375000002</c:v>
                      </c:pt>
                      <c:pt idx="554">
                        <c:v>43295.500041724539</c:v>
                      </c:pt>
                      <c:pt idx="555">
                        <c:v>43295.541708449076</c:v>
                      </c:pt>
                      <c:pt idx="556">
                        <c:v>43295.583375173614</c:v>
                      </c:pt>
                      <c:pt idx="557">
                        <c:v>43295.625041898151</c:v>
                      </c:pt>
                      <c:pt idx="558">
                        <c:v>43295.666708622688</c:v>
                      </c:pt>
                      <c:pt idx="559">
                        <c:v>43295.708375347225</c:v>
                      </c:pt>
                      <c:pt idx="560">
                        <c:v>43295.750042071762</c:v>
                      </c:pt>
                      <c:pt idx="561">
                        <c:v>43295.7917087963</c:v>
                      </c:pt>
                      <c:pt idx="562">
                        <c:v>43295.833375520837</c:v>
                      </c:pt>
                      <c:pt idx="563">
                        <c:v>43295.875042245367</c:v>
                      </c:pt>
                      <c:pt idx="564">
                        <c:v>43295.916708969904</c:v>
                      </c:pt>
                      <c:pt idx="565">
                        <c:v>43295.958375694441</c:v>
                      </c:pt>
                      <c:pt idx="566">
                        <c:v>43296.000042418978</c:v>
                      </c:pt>
                      <c:pt idx="567">
                        <c:v>43296.041709143516</c:v>
                      </c:pt>
                      <c:pt idx="568">
                        <c:v>43296.083375868053</c:v>
                      </c:pt>
                      <c:pt idx="569">
                        <c:v>43296.12504259259</c:v>
                      </c:pt>
                      <c:pt idx="570">
                        <c:v>43296.166709317127</c:v>
                      </c:pt>
                      <c:pt idx="571">
                        <c:v>43296.208376041664</c:v>
                      </c:pt>
                      <c:pt idx="572">
                        <c:v>43296.250042766202</c:v>
                      </c:pt>
                      <c:pt idx="573">
                        <c:v>43296.291709490739</c:v>
                      </c:pt>
                      <c:pt idx="574">
                        <c:v>43296.333376215276</c:v>
                      </c:pt>
                      <c:pt idx="575">
                        <c:v>43296.375042939813</c:v>
                      </c:pt>
                      <c:pt idx="576">
                        <c:v>43296.41670966435</c:v>
                      </c:pt>
                      <c:pt idx="577">
                        <c:v>43296.458376388888</c:v>
                      </c:pt>
                      <c:pt idx="578">
                        <c:v>43296.500043113425</c:v>
                      </c:pt>
                      <c:pt idx="579">
                        <c:v>43296.541709837962</c:v>
                      </c:pt>
                      <c:pt idx="580">
                        <c:v>43296.583376562499</c:v>
                      </c:pt>
                      <c:pt idx="581">
                        <c:v>43296.625043287037</c:v>
                      </c:pt>
                      <c:pt idx="582">
                        <c:v>43296.666710011574</c:v>
                      </c:pt>
                      <c:pt idx="583">
                        <c:v>43296.708376736111</c:v>
                      </c:pt>
                      <c:pt idx="584">
                        <c:v>43296.750043460648</c:v>
                      </c:pt>
                      <c:pt idx="585">
                        <c:v>43296.791710185185</c:v>
                      </c:pt>
                      <c:pt idx="586">
                        <c:v>43296.833376909723</c:v>
                      </c:pt>
                      <c:pt idx="587">
                        <c:v>43296.87504363426</c:v>
                      </c:pt>
                      <c:pt idx="588">
                        <c:v>43296.916710358797</c:v>
                      </c:pt>
                      <c:pt idx="589">
                        <c:v>43296.958377083334</c:v>
                      </c:pt>
                      <c:pt idx="590">
                        <c:v>43297.000043807871</c:v>
                      </c:pt>
                      <c:pt idx="591">
                        <c:v>43297.041710532409</c:v>
                      </c:pt>
                      <c:pt idx="592">
                        <c:v>43297.083377256946</c:v>
                      </c:pt>
                      <c:pt idx="593">
                        <c:v>43297.125043981483</c:v>
                      </c:pt>
                      <c:pt idx="594">
                        <c:v>43297.16671070602</c:v>
                      </c:pt>
                      <c:pt idx="595">
                        <c:v>43297.208377430557</c:v>
                      </c:pt>
                      <c:pt idx="596">
                        <c:v>43297.250044155095</c:v>
                      </c:pt>
                      <c:pt idx="597">
                        <c:v>43297.291710879632</c:v>
                      </c:pt>
                      <c:pt idx="598">
                        <c:v>43297.333377604169</c:v>
                      </c:pt>
                      <c:pt idx="599">
                        <c:v>43297.375044328706</c:v>
                      </c:pt>
                      <c:pt idx="600">
                        <c:v>43297.416711053243</c:v>
                      </c:pt>
                      <c:pt idx="601">
                        <c:v>43297.458377777781</c:v>
                      </c:pt>
                      <c:pt idx="602">
                        <c:v>43297.500044502318</c:v>
                      </c:pt>
                      <c:pt idx="603">
                        <c:v>43297.541711226855</c:v>
                      </c:pt>
                      <c:pt idx="604">
                        <c:v>43297.583377951392</c:v>
                      </c:pt>
                      <c:pt idx="605">
                        <c:v>43297.62504467593</c:v>
                      </c:pt>
                      <c:pt idx="606">
                        <c:v>43297.666711400459</c:v>
                      </c:pt>
                      <c:pt idx="607">
                        <c:v>43297.708378124997</c:v>
                      </c:pt>
                      <c:pt idx="608">
                        <c:v>43297.750044849534</c:v>
                      </c:pt>
                      <c:pt idx="609">
                        <c:v>43297.791711574071</c:v>
                      </c:pt>
                      <c:pt idx="610">
                        <c:v>43297.833378298608</c:v>
                      </c:pt>
                      <c:pt idx="611">
                        <c:v>43297.875045023146</c:v>
                      </c:pt>
                      <c:pt idx="612">
                        <c:v>43297.916711747683</c:v>
                      </c:pt>
                      <c:pt idx="613">
                        <c:v>43297.95837847222</c:v>
                      </c:pt>
                      <c:pt idx="614">
                        <c:v>43298.000045196757</c:v>
                      </c:pt>
                      <c:pt idx="615">
                        <c:v>43298.041711921294</c:v>
                      </c:pt>
                      <c:pt idx="616">
                        <c:v>43298.083378645832</c:v>
                      </c:pt>
                      <c:pt idx="617">
                        <c:v>43298.125045370369</c:v>
                      </c:pt>
                      <c:pt idx="618">
                        <c:v>43298.166712094906</c:v>
                      </c:pt>
                      <c:pt idx="619">
                        <c:v>43298.208378819443</c:v>
                      </c:pt>
                      <c:pt idx="620">
                        <c:v>43298.25004554398</c:v>
                      </c:pt>
                      <c:pt idx="621">
                        <c:v>43298.291712268518</c:v>
                      </c:pt>
                      <c:pt idx="622">
                        <c:v>43298.333378993055</c:v>
                      </c:pt>
                      <c:pt idx="623">
                        <c:v>43298.375045717592</c:v>
                      </c:pt>
                      <c:pt idx="624">
                        <c:v>43298.416712442129</c:v>
                      </c:pt>
                      <c:pt idx="625">
                        <c:v>43298.458379166666</c:v>
                      </c:pt>
                      <c:pt idx="626">
                        <c:v>43298.500045891204</c:v>
                      </c:pt>
                      <c:pt idx="627">
                        <c:v>43298.541712615741</c:v>
                      </c:pt>
                      <c:pt idx="628">
                        <c:v>43298.583379340278</c:v>
                      </c:pt>
                      <c:pt idx="629">
                        <c:v>43298.625046064815</c:v>
                      </c:pt>
                      <c:pt idx="630">
                        <c:v>43298.666712789352</c:v>
                      </c:pt>
                      <c:pt idx="631">
                        <c:v>43298.70837951389</c:v>
                      </c:pt>
                      <c:pt idx="632">
                        <c:v>43298.750046238427</c:v>
                      </c:pt>
                      <c:pt idx="633">
                        <c:v>43298.791712962964</c:v>
                      </c:pt>
                      <c:pt idx="634">
                        <c:v>43298.833379687501</c:v>
                      </c:pt>
                      <c:pt idx="635">
                        <c:v>43298.875046412039</c:v>
                      </c:pt>
                      <c:pt idx="636">
                        <c:v>43298.916713136576</c:v>
                      </c:pt>
                      <c:pt idx="637">
                        <c:v>43298.958379861113</c:v>
                      </c:pt>
                      <c:pt idx="638">
                        <c:v>43299.00004658565</c:v>
                      </c:pt>
                      <c:pt idx="639">
                        <c:v>43299.041713310187</c:v>
                      </c:pt>
                      <c:pt idx="640">
                        <c:v>43299.083380034725</c:v>
                      </c:pt>
                      <c:pt idx="641">
                        <c:v>43299.125046759262</c:v>
                      </c:pt>
                      <c:pt idx="642">
                        <c:v>43299.166713483799</c:v>
                      </c:pt>
                      <c:pt idx="643">
                        <c:v>43299.208380208336</c:v>
                      </c:pt>
                      <c:pt idx="644">
                        <c:v>43299.250046932873</c:v>
                      </c:pt>
                      <c:pt idx="645">
                        <c:v>43299.291713657411</c:v>
                      </c:pt>
                      <c:pt idx="646">
                        <c:v>43299.333380381948</c:v>
                      </c:pt>
                      <c:pt idx="647">
                        <c:v>43299.375047106485</c:v>
                      </c:pt>
                      <c:pt idx="648">
                        <c:v>43299.416713831015</c:v>
                      </c:pt>
                      <c:pt idx="649">
                        <c:v>43299.458380555552</c:v>
                      </c:pt>
                      <c:pt idx="650">
                        <c:v>43299.500047280089</c:v>
                      </c:pt>
                      <c:pt idx="651">
                        <c:v>43299.541714004627</c:v>
                      </c:pt>
                      <c:pt idx="652">
                        <c:v>43299.583380729164</c:v>
                      </c:pt>
                      <c:pt idx="653">
                        <c:v>43299.625047453701</c:v>
                      </c:pt>
                      <c:pt idx="654">
                        <c:v>43299.666714178238</c:v>
                      </c:pt>
                      <c:pt idx="655">
                        <c:v>43299.708380902775</c:v>
                      </c:pt>
                      <c:pt idx="656">
                        <c:v>43299.750047627313</c:v>
                      </c:pt>
                      <c:pt idx="657">
                        <c:v>43299.79171435185</c:v>
                      </c:pt>
                      <c:pt idx="658">
                        <c:v>43299.833381076387</c:v>
                      </c:pt>
                      <c:pt idx="659">
                        <c:v>43299.875047800924</c:v>
                      </c:pt>
                      <c:pt idx="660">
                        <c:v>43299.916714525461</c:v>
                      </c:pt>
                      <c:pt idx="661">
                        <c:v>43299.958381249999</c:v>
                      </c:pt>
                      <c:pt idx="662">
                        <c:v>43300.000047974536</c:v>
                      </c:pt>
                      <c:pt idx="663">
                        <c:v>43300.041714699073</c:v>
                      </c:pt>
                      <c:pt idx="664">
                        <c:v>43300.08338142361</c:v>
                      </c:pt>
                      <c:pt idx="665">
                        <c:v>43300.125048148147</c:v>
                      </c:pt>
                      <c:pt idx="666">
                        <c:v>43300.166714872685</c:v>
                      </c:pt>
                      <c:pt idx="667">
                        <c:v>43300.208381597222</c:v>
                      </c:pt>
                      <c:pt idx="668">
                        <c:v>43300.250048321759</c:v>
                      </c:pt>
                      <c:pt idx="669">
                        <c:v>43300.291715046296</c:v>
                      </c:pt>
                      <c:pt idx="670">
                        <c:v>43300.333381770834</c:v>
                      </c:pt>
                      <c:pt idx="671">
                        <c:v>43300.375048495371</c:v>
                      </c:pt>
                      <c:pt idx="672">
                        <c:v>43300.416715219908</c:v>
                      </c:pt>
                      <c:pt idx="673">
                        <c:v>43300.458381944445</c:v>
                      </c:pt>
                      <c:pt idx="674">
                        <c:v>43300.500048668982</c:v>
                      </c:pt>
                      <c:pt idx="675">
                        <c:v>43300.54171539352</c:v>
                      </c:pt>
                      <c:pt idx="676">
                        <c:v>43300.583382118057</c:v>
                      </c:pt>
                      <c:pt idx="677">
                        <c:v>43300.625048842594</c:v>
                      </c:pt>
                      <c:pt idx="678">
                        <c:v>43300.666715567131</c:v>
                      </c:pt>
                      <c:pt idx="679">
                        <c:v>43300.708382291668</c:v>
                      </c:pt>
                      <c:pt idx="680">
                        <c:v>43300.750049016206</c:v>
                      </c:pt>
                      <c:pt idx="681">
                        <c:v>43300.791715740743</c:v>
                      </c:pt>
                      <c:pt idx="682">
                        <c:v>43300.83338246528</c:v>
                      </c:pt>
                      <c:pt idx="683">
                        <c:v>43300.875049189817</c:v>
                      </c:pt>
                      <c:pt idx="684">
                        <c:v>43300.916715914354</c:v>
                      </c:pt>
                      <c:pt idx="685">
                        <c:v>43300.958382638892</c:v>
                      </c:pt>
                      <c:pt idx="686">
                        <c:v>43301.000049363429</c:v>
                      </c:pt>
                      <c:pt idx="687">
                        <c:v>43301.041716087966</c:v>
                      </c:pt>
                      <c:pt idx="688">
                        <c:v>43301.083382812503</c:v>
                      </c:pt>
                      <c:pt idx="689">
                        <c:v>43301.12504953704</c:v>
                      </c:pt>
                      <c:pt idx="690">
                        <c:v>43301.166716261578</c:v>
                      </c:pt>
                      <c:pt idx="691">
                        <c:v>43301.208382986108</c:v>
                      </c:pt>
                      <c:pt idx="692">
                        <c:v>43301.250049710645</c:v>
                      </c:pt>
                      <c:pt idx="693">
                        <c:v>43301.291716435182</c:v>
                      </c:pt>
                      <c:pt idx="694">
                        <c:v>43301.333383159719</c:v>
                      </c:pt>
                      <c:pt idx="695">
                        <c:v>43301.375049884256</c:v>
                      </c:pt>
                      <c:pt idx="696">
                        <c:v>43301.416716608794</c:v>
                      </c:pt>
                      <c:pt idx="697">
                        <c:v>43301.458383333331</c:v>
                      </c:pt>
                      <c:pt idx="698">
                        <c:v>43301.500050057868</c:v>
                      </c:pt>
                      <c:pt idx="699">
                        <c:v>43301.541716782405</c:v>
                      </c:pt>
                      <c:pt idx="700">
                        <c:v>43301.583383506942</c:v>
                      </c:pt>
                      <c:pt idx="701">
                        <c:v>43301.62505023148</c:v>
                      </c:pt>
                      <c:pt idx="702">
                        <c:v>43301.666716956017</c:v>
                      </c:pt>
                      <c:pt idx="703">
                        <c:v>43301.708383680554</c:v>
                      </c:pt>
                      <c:pt idx="704">
                        <c:v>43301.750050405091</c:v>
                      </c:pt>
                      <c:pt idx="705">
                        <c:v>43301.791717129629</c:v>
                      </c:pt>
                      <c:pt idx="706">
                        <c:v>43301.833383854166</c:v>
                      </c:pt>
                      <c:pt idx="707">
                        <c:v>43301.875050578703</c:v>
                      </c:pt>
                      <c:pt idx="708">
                        <c:v>43301.91671730324</c:v>
                      </c:pt>
                      <c:pt idx="709">
                        <c:v>43301.958384027777</c:v>
                      </c:pt>
                      <c:pt idx="710">
                        <c:v>43302.000050752315</c:v>
                      </c:pt>
                      <c:pt idx="711">
                        <c:v>43302.041717476852</c:v>
                      </c:pt>
                      <c:pt idx="712">
                        <c:v>43302.083384201389</c:v>
                      </c:pt>
                      <c:pt idx="713">
                        <c:v>43302.125050925926</c:v>
                      </c:pt>
                      <c:pt idx="714">
                        <c:v>43302.166717650463</c:v>
                      </c:pt>
                      <c:pt idx="715">
                        <c:v>43302.208384375001</c:v>
                      </c:pt>
                      <c:pt idx="716">
                        <c:v>43302.250051099538</c:v>
                      </c:pt>
                      <c:pt idx="717">
                        <c:v>43302.291717824075</c:v>
                      </c:pt>
                      <c:pt idx="718">
                        <c:v>43302.333384548612</c:v>
                      </c:pt>
                      <c:pt idx="719">
                        <c:v>43302.375051273149</c:v>
                      </c:pt>
                      <c:pt idx="720">
                        <c:v>43302.416717997687</c:v>
                      </c:pt>
                      <c:pt idx="721">
                        <c:v>43302.458384722224</c:v>
                      </c:pt>
                      <c:pt idx="722">
                        <c:v>43302.500051446761</c:v>
                      </c:pt>
                      <c:pt idx="723">
                        <c:v>43302.541718171298</c:v>
                      </c:pt>
                      <c:pt idx="724">
                        <c:v>43302.583384895835</c:v>
                      </c:pt>
                      <c:pt idx="725">
                        <c:v>43302.625051620373</c:v>
                      </c:pt>
                      <c:pt idx="726">
                        <c:v>43302.66671834491</c:v>
                      </c:pt>
                      <c:pt idx="727">
                        <c:v>43302.708385069447</c:v>
                      </c:pt>
                      <c:pt idx="728">
                        <c:v>43302.750051793984</c:v>
                      </c:pt>
                      <c:pt idx="729">
                        <c:v>43302.791718518522</c:v>
                      </c:pt>
                      <c:pt idx="730">
                        <c:v>43302.833385243059</c:v>
                      </c:pt>
                      <c:pt idx="731">
                        <c:v>43302.875051967596</c:v>
                      </c:pt>
                      <c:pt idx="732">
                        <c:v>43302.916718692133</c:v>
                      </c:pt>
                      <c:pt idx="733">
                        <c:v>43302.958385416663</c:v>
                      </c:pt>
                      <c:pt idx="734">
                        <c:v>43303.0000521412</c:v>
                      </c:pt>
                      <c:pt idx="735">
                        <c:v>43303.041718865737</c:v>
                      </c:pt>
                      <c:pt idx="736">
                        <c:v>43303.083385590275</c:v>
                      </c:pt>
                      <c:pt idx="737">
                        <c:v>43303.125052314812</c:v>
                      </c:pt>
                      <c:pt idx="738">
                        <c:v>43303.166719039349</c:v>
                      </c:pt>
                      <c:pt idx="739">
                        <c:v>43303.208385763886</c:v>
                      </c:pt>
                      <c:pt idx="740">
                        <c:v>43303.250052488424</c:v>
                      </c:pt>
                      <c:pt idx="741">
                        <c:v>43303.291719212961</c:v>
                      </c:pt>
                      <c:pt idx="742">
                        <c:v>43303.333385937498</c:v>
                      </c:pt>
                      <c:pt idx="743">
                        <c:v>43303.375052662035</c:v>
                      </c:pt>
                      <c:pt idx="744">
                        <c:v>43303.416719386572</c:v>
                      </c:pt>
                      <c:pt idx="745">
                        <c:v>43303.45838611111</c:v>
                      </c:pt>
                      <c:pt idx="746">
                        <c:v>43303.500052835647</c:v>
                      </c:pt>
                      <c:pt idx="747">
                        <c:v>43303.541719560184</c:v>
                      </c:pt>
                      <c:pt idx="748">
                        <c:v>43303.583386284721</c:v>
                      </c:pt>
                      <c:pt idx="749">
                        <c:v>43303.625053009258</c:v>
                      </c:pt>
                      <c:pt idx="750">
                        <c:v>43303.666719733796</c:v>
                      </c:pt>
                      <c:pt idx="751">
                        <c:v>43303.708386458333</c:v>
                      </c:pt>
                      <c:pt idx="752">
                        <c:v>43303.75005318287</c:v>
                      </c:pt>
                      <c:pt idx="753">
                        <c:v>43303.791719907407</c:v>
                      </c:pt>
                      <c:pt idx="754">
                        <c:v>43303.833386631944</c:v>
                      </c:pt>
                      <c:pt idx="755">
                        <c:v>43303.875053356482</c:v>
                      </c:pt>
                      <c:pt idx="756">
                        <c:v>43303.916720081019</c:v>
                      </c:pt>
                      <c:pt idx="757">
                        <c:v>43303.958386805556</c:v>
                      </c:pt>
                      <c:pt idx="758">
                        <c:v>43304.000053530093</c:v>
                      </c:pt>
                      <c:pt idx="759">
                        <c:v>43304.04172025463</c:v>
                      </c:pt>
                      <c:pt idx="760">
                        <c:v>43304.083386979168</c:v>
                      </c:pt>
                      <c:pt idx="761">
                        <c:v>43304.125053703705</c:v>
                      </c:pt>
                      <c:pt idx="762">
                        <c:v>43304.166720428242</c:v>
                      </c:pt>
                      <c:pt idx="763">
                        <c:v>43304.208387152779</c:v>
                      </c:pt>
                      <c:pt idx="764">
                        <c:v>43304.250053877317</c:v>
                      </c:pt>
                      <c:pt idx="765">
                        <c:v>43304.291720601854</c:v>
                      </c:pt>
                      <c:pt idx="766">
                        <c:v>43304.333387326391</c:v>
                      </c:pt>
                      <c:pt idx="767">
                        <c:v>43304.375054050928</c:v>
                      </c:pt>
                      <c:pt idx="768">
                        <c:v>43304.416720775465</c:v>
                      </c:pt>
                      <c:pt idx="769">
                        <c:v>43304.458387500003</c:v>
                      </c:pt>
                      <c:pt idx="770">
                        <c:v>43304.50005422454</c:v>
                      </c:pt>
                      <c:pt idx="771">
                        <c:v>43304.541720949077</c:v>
                      </c:pt>
                      <c:pt idx="772">
                        <c:v>43304.583387673614</c:v>
                      </c:pt>
                      <c:pt idx="773">
                        <c:v>43304.625054398151</c:v>
                      </c:pt>
                      <c:pt idx="774">
                        <c:v>43304.666721122689</c:v>
                      </c:pt>
                      <c:pt idx="775">
                        <c:v>43304.708387847226</c:v>
                      </c:pt>
                      <c:pt idx="776">
                        <c:v>43304.750054571756</c:v>
                      </c:pt>
                      <c:pt idx="777">
                        <c:v>43304.791721296293</c:v>
                      </c:pt>
                      <c:pt idx="778">
                        <c:v>43304.83338802083</c:v>
                      </c:pt>
                      <c:pt idx="779">
                        <c:v>43304.875054745367</c:v>
                      </c:pt>
                      <c:pt idx="780">
                        <c:v>43304.916721469905</c:v>
                      </c:pt>
                      <c:pt idx="781">
                        <c:v>43304.958388194442</c:v>
                      </c:pt>
                      <c:pt idx="782">
                        <c:v>43305.000054918979</c:v>
                      </c:pt>
                      <c:pt idx="783">
                        <c:v>43305.041721643516</c:v>
                      </c:pt>
                      <c:pt idx="784">
                        <c:v>43305.083388368053</c:v>
                      </c:pt>
                      <c:pt idx="785">
                        <c:v>43305.125055092591</c:v>
                      </c:pt>
                      <c:pt idx="786">
                        <c:v>43305.166721817128</c:v>
                      </c:pt>
                      <c:pt idx="787">
                        <c:v>43305.208388541665</c:v>
                      </c:pt>
                      <c:pt idx="788">
                        <c:v>43305.250055266202</c:v>
                      </c:pt>
                      <c:pt idx="789">
                        <c:v>43305.291721990739</c:v>
                      </c:pt>
                      <c:pt idx="790">
                        <c:v>43305.333388715277</c:v>
                      </c:pt>
                      <c:pt idx="791">
                        <c:v>43305.375055439814</c:v>
                      </c:pt>
                      <c:pt idx="792">
                        <c:v>43305.416722164351</c:v>
                      </c:pt>
                      <c:pt idx="793">
                        <c:v>43305.458388888888</c:v>
                      </c:pt>
                      <c:pt idx="794">
                        <c:v>43305.500055613426</c:v>
                      </c:pt>
                      <c:pt idx="795">
                        <c:v>43305.541722337963</c:v>
                      </c:pt>
                      <c:pt idx="796">
                        <c:v>43305.5833890625</c:v>
                      </c:pt>
                      <c:pt idx="797">
                        <c:v>43305.625055787037</c:v>
                      </c:pt>
                      <c:pt idx="798">
                        <c:v>43305.666722511574</c:v>
                      </c:pt>
                      <c:pt idx="799">
                        <c:v>43305.708389236112</c:v>
                      </c:pt>
                      <c:pt idx="800">
                        <c:v>43305.750055960649</c:v>
                      </c:pt>
                      <c:pt idx="801">
                        <c:v>43305.791722685186</c:v>
                      </c:pt>
                      <c:pt idx="802">
                        <c:v>43305.833389409723</c:v>
                      </c:pt>
                      <c:pt idx="803">
                        <c:v>43305.87505613426</c:v>
                      </c:pt>
                      <c:pt idx="804">
                        <c:v>43305.916722858798</c:v>
                      </c:pt>
                      <c:pt idx="805">
                        <c:v>43305.958389583335</c:v>
                      </c:pt>
                      <c:pt idx="806">
                        <c:v>43306.000056307872</c:v>
                      </c:pt>
                      <c:pt idx="807">
                        <c:v>43306.041723032409</c:v>
                      </c:pt>
                      <c:pt idx="808">
                        <c:v>43306.083389756946</c:v>
                      </c:pt>
                      <c:pt idx="809">
                        <c:v>43306.125056481484</c:v>
                      </c:pt>
                      <c:pt idx="810">
                        <c:v>43306.166723206021</c:v>
                      </c:pt>
                      <c:pt idx="811">
                        <c:v>43306.208389930558</c:v>
                      </c:pt>
                      <c:pt idx="812">
                        <c:v>43306.250056655095</c:v>
                      </c:pt>
                      <c:pt idx="813">
                        <c:v>43306.291723379632</c:v>
                      </c:pt>
                      <c:pt idx="814">
                        <c:v>43306.33339010417</c:v>
                      </c:pt>
                      <c:pt idx="815">
                        <c:v>43306.375056828707</c:v>
                      </c:pt>
                      <c:pt idx="816">
                        <c:v>43306.416723553244</c:v>
                      </c:pt>
                      <c:pt idx="817">
                        <c:v>43306.458390277781</c:v>
                      </c:pt>
                      <c:pt idx="818">
                        <c:v>43306.500057002311</c:v>
                      </c:pt>
                      <c:pt idx="819">
                        <c:v>43306.541723726848</c:v>
                      </c:pt>
                      <c:pt idx="820">
                        <c:v>43306.583390451386</c:v>
                      </c:pt>
                      <c:pt idx="821">
                        <c:v>43306.625057175923</c:v>
                      </c:pt>
                      <c:pt idx="822">
                        <c:v>43306.66672390046</c:v>
                      </c:pt>
                      <c:pt idx="823">
                        <c:v>43306.708390624997</c:v>
                      </c:pt>
                      <c:pt idx="824">
                        <c:v>43306.750057349534</c:v>
                      </c:pt>
                      <c:pt idx="825">
                        <c:v>43306.791724074072</c:v>
                      </c:pt>
                      <c:pt idx="826">
                        <c:v>43306.833390798609</c:v>
                      </c:pt>
                      <c:pt idx="827">
                        <c:v>43306.875057523146</c:v>
                      </c:pt>
                      <c:pt idx="828">
                        <c:v>43306.916724247683</c:v>
                      </c:pt>
                      <c:pt idx="829">
                        <c:v>43306.958390972221</c:v>
                      </c:pt>
                      <c:pt idx="830">
                        <c:v>43307.000057696758</c:v>
                      </c:pt>
                      <c:pt idx="831">
                        <c:v>43307.041724421295</c:v>
                      </c:pt>
                      <c:pt idx="832">
                        <c:v>43307.083391145832</c:v>
                      </c:pt>
                      <c:pt idx="833">
                        <c:v>43307.125057870369</c:v>
                      </c:pt>
                      <c:pt idx="834">
                        <c:v>43307.166724594907</c:v>
                      </c:pt>
                      <c:pt idx="835">
                        <c:v>43307.208391319444</c:v>
                      </c:pt>
                      <c:pt idx="836">
                        <c:v>43307.250058043981</c:v>
                      </c:pt>
                      <c:pt idx="837">
                        <c:v>43307.291724768518</c:v>
                      </c:pt>
                      <c:pt idx="838">
                        <c:v>43307.333391493055</c:v>
                      </c:pt>
                      <c:pt idx="839">
                        <c:v>43307.375058217593</c:v>
                      </c:pt>
                      <c:pt idx="840">
                        <c:v>43307.41672494213</c:v>
                      </c:pt>
                      <c:pt idx="841">
                        <c:v>43307.458391666667</c:v>
                      </c:pt>
                      <c:pt idx="842">
                        <c:v>43307.500058391204</c:v>
                      </c:pt>
                      <c:pt idx="843">
                        <c:v>43307.541725115741</c:v>
                      </c:pt>
                      <c:pt idx="844">
                        <c:v>43307.583391840279</c:v>
                      </c:pt>
                      <c:pt idx="845">
                        <c:v>43307.625058564816</c:v>
                      </c:pt>
                      <c:pt idx="846">
                        <c:v>43307.666725289353</c:v>
                      </c:pt>
                      <c:pt idx="847">
                        <c:v>43307.70839201389</c:v>
                      </c:pt>
                      <c:pt idx="848">
                        <c:v>43307.750058738427</c:v>
                      </c:pt>
                      <c:pt idx="849">
                        <c:v>43307.791725462965</c:v>
                      </c:pt>
                      <c:pt idx="850">
                        <c:v>43307.833392187502</c:v>
                      </c:pt>
                      <c:pt idx="851">
                        <c:v>43307.875058912039</c:v>
                      </c:pt>
                      <c:pt idx="852">
                        <c:v>43307.916725636576</c:v>
                      </c:pt>
                      <c:pt idx="853">
                        <c:v>43307.958392361114</c:v>
                      </c:pt>
                      <c:pt idx="854">
                        <c:v>43308.000059085651</c:v>
                      </c:pt>
                      <c:pt idx="855">
                        <c:v>43308.041725810188</c:v>
                      </c:pt>
                      <c:pt idx="856">
                        <c:v>43308.083392534725</c:v>
                      </c:pt>
                      <c:pt idx="857">
                        <c:v>43308.125059259262</c:v>
                      </c:pt>
                      <c:pt idx="858">
                        <c:v>43308.1667259838</c:v>
                      </c:pt>
                      <c:pt idx="859">
                        <c:v>43308.208392708337</c:v>
                      </c:pt>
                      <c:pt idx="860">
                        <c:v>43308.250059432874</c:v>
                      </c:pt>
                      <c:pt idx="861">
                        <c:v>43308.291726157404</c:v>
                      </c:pt>
                      <c:pt idx="862">
                        <c:v>43308.333392881941</c:v>
                      </c:pt>
                      <c:pt idx="863">
                        <c:v>43308.375059606478</c:v>
                      </c:pt>
                      <c:pt idx="864">
                        <c:v>43308.416726331016</c:v>
                      </c:pt>
                      <c:pt idx="865">
                        <c:v>43308.458393055553</c:v>
                      </c:pt>
                      <c:pt idx="866">
                        <c:v>43308.50005978009</c:v>
                      </c:pt>
                      <c:pt idx="867">
                        <c:v>43308.541726504627</c:v>
                      </c:pt>
                      <c:pt idx="868">
                        <c:v>43308.583393229164</c:v>
                      </c:pt>
                      <c:pt idx="869">
                        <c:v>43308.625059953702</c:v>
                      </c:pt>
                      <c:pt idx="870">
                        <c:v>43308.666726678239</c:v>
                      </c:pt>
                      <c:pt idx="871">
                        <c:v>43308.708393402776</c:v>
                      </c:pt>
                      <c:pt idx="872">
                        <c:v>43308.750060127313</c:v>
                      </c:pt>
                      <c:pt idx="873">
                        <c:v>43308.79172685185</c:v>
                      </c:pt>
                      <c:pt idx="874">
                        <c:v>43308.833393576388</c:v>
                      </c:pt>
                      <c:pt idx="875">
                        <c:v>43308.875060300925</c:v>
                      </c:pt>
                      <c:pt idx="876">
                        <c:v>43308.916727025462</c:v>
                      </c:pt>
                      <c:pt idx="877">
                        <c:v>43308.958393749999</c:v>
                      </c:pt>
                      <c:pt idx="878">
                        <c:v>43309.000060474536</c:v>
                      </c:pt>
                      <c:pt idx="879">
                        <c:v>43309.041727199074</c:v>
                      </c:pt>
                      <c:pt idx="880">
                        <c:v>43309.083393923611</c:v>
                      </c:pt>
                      <c:pt idx="881">
                        <c:v>43309.125060648148</c:v>
                      </c:pt>
                      <c:pt idx="882">
                        <c:v>43309.166727372685</c:v>
                      </c:pt>
                      <c:pt idx="883">
                        <c:v>43309.208394097222</c:v>
                      </c:pt>
                      <c:pt idx="884">
                        <c:v>43309.25006082176</c:v>
                      </c:pt>
                      <c:pt idx="885">
                        <c:v>43309.291727546297</c:v>
                      </c:pt>
                      <c:pt idx="886">
                        <c:v>43309.333394270834</c:v>
                      </c:pt>
                      <c:pt idx="887">
                        <c:v>43309.375060995371</c:v>
                      </c:pt>
                      <c:pt idx="888">
                        <c:v>43309.416727719909</c:v>
                      </c:pt>
                      <c:pt idx="889">
                        <c:v>43309.458394444446</c:v>
                      </c:pt>
                      <c:pt idx="890">
                        <c:v>43309.500061168983</c:v>
                      </c:pt>
                      <c:pt idx="891">
                        <c:v>43309.54172789352</c:v>
                      </c:pt>
                      <c:pt idx="892">
                        <c:v>43309.583394618057</c:v>
                      </c:pt>
                      <c:pt idx="893">
                        <c:v>43309.625061342595</c:v>
                      </c:pt>
                      <c:pt idx="894">
                        <c:v>43309.666728067132</c:v>
                      </c:pt>
                      <c:pt idx="895">
                        <c:v>43309.708394791669</c:v>
                      </c:pt>
                      <c:pt idx="896">
                        <c:v>43309.750061516206</c:v>
                      </c:pt>
                      <c:pt idx="897">
                        <c:v>43309.791728240743</c:v>
                      </c:pt>
                      <c:pt idx="898">
                        <c:v>43309.833394965281</c:v>
                      </c:pt>
                      <c:pt idx="899">
                        <c:v>43309.875061689818</c:v>
                      </c:pt>
                      <c:pt idx="900">
                        <c:v>43309.916728414355</c:v>
                      </c:pt>
                      <c:pt idx="901">
                        <c:v>43309.958395138892</c:v>
                      </c:pt>
                      <c:pt idx="902">
                        <c:v>43310.000061863429</c:v>
                      </c:pt>
                      <c:pt idx="903">
                        <c:v>43310.041728587959</c:v>
                      </c:pt>
                      <c:pt idx="904">
                        <c:v>43310.083395312497</c:v>
                      </c:pt>
                      <c:pt idx="905">
                        <c:v>43310.125062037034</c:v>
                      </c:pt>
                      <c:pt idx="906">
                        <c:v>43310.166728761571</c:v>
                      </c:pt>
                      <c:pt idx="907">
                        <c:v>43310.208395486108</c:v>
                      </c:pt>
                      <c:pt idx="908">
                        <c:v>43310.250062210645</c:v>
                      </c:pt>
                      <c:pt idx="909">
                        <c:v>43310.291728935183</c:v>
                      </c:pt>
                      <c:pt idx="910">
                        <c:v>43310.33339565972</c:v>
                      </c:pt>
                      <c:pt idx="911">
                        <c:v>43310.375062384257</c:v>
                      </c:pt>
                      <c:pt idx="912">
                        <c:v>43310.416729108794</c:v>
                      </c:pt>
                      <c:pt idx="913">
                        <c:v>43310.458395833331</c:v>
                      </c:pt>
                      <c:pt idx="914">
                        <c:v>43310.500062557869</c:v>
                      </c:pt>
                      <c:pt idx="915">
                        <c:v>43310.541729282406</c:v>
                      </c:pt>
                      <c:pt idx="916">
                        <c:v>43310.583396006943</c:v>
                      </c:pt>
                      <c:pt idx="917">
                        <c:v>43310.62506273148</c:v>
                      </c:pt>
                      <c:pt idx="918">
                        <c:v>43310.666729456017</c:v>
                      </c:pt>
                      <c:pt idx="919">
                        <c:v>43310.708396180555</c:v>
                      </c:pt>
                      <c:pt idx="920">
                        <c:v>43310.750062905092</c:v>
                      </c:pt>
                      <c:pt idx="921">
                        <c:v>43310.791729629629</c:v>
                      </c:pt>
                      <c:pt idx="922">
                        <c:v>43310.833396354166</c:v>
                      </c:pt>
                      <c:pt idx="923">
                        <c:v>43310.875063078704</c:v>
                      </c:pt>
                      <c:pt idx="924">
                        <c:v>43310.916729803241</c:v>
                      </c:pt>
                      <c:pt idx="925">
                        <c:v>43310.958396527778</c:v>
                      </c:pt>
                      <c:pt idx="926">
                        <c:v>43311.000063252315</c:v>
                      </c:pt>
                      <c:pt idx="927">
                        <c:v>43311.041729976852</c:v>
                      </c:pt>
                      <c:pt idx="928">
                        <c:v>43311.08339670139</c:v>
                      </c:pt>
                      <c:pt idx="929">
                        <c:v>43311.125063425927</c:v>
                      </c:pt>
                      <c:pt idx="930">
                        <c:v>43311.166730150464</c:v>
                      </c:pt>
                      <c:pt idx="931">
                        <c:v>43311.208396875001</c:v>
                      </c:pt>
                      <c:pt idx="932">
                        <c:v>43311.250063599538</c:v>
                      </c:pt>
                      <c:pt idx="933">
                        <c:v>43311.291730324076</c:v>
                      </c:pt>
                      <c:pt idx="934">
                        <c:v>43311.333397048613</c:v>
                      </c:pt>
                      <c:pt idx="935">
                        <c:v>43311.37506377315</c:v>
                      </c:pt>
                      <c:pt idx="936">
                        <c:v>43311.416730497687</c:v>
                      </c:pt>
                      <c:pt idx="937">
                        <c:v>43311.458397222224</c:v>
                      </c:pt>
                      <c:pt idx="938">
                        <c:v>43311.500063946762</c:v>
                      </c:pt>
                      <c:pt idx="939">
                        <c:v>43311.541730671299</c:v>
                      </c:pt>
                      <c:pt idx="940">
                        <c:v>43311.583397395836</c:v>
                      </c:pt>
                      <c:pt idx="941">
                        <c:v>43311.625064120373</c:v>
                      </c:pt>
                      <c:pt idx="942">
                        <c:v>43311.66673084491</c:v>
                      </c:pt>
                      <c:pt idx="943">
                        <c:v>43311.708397569448</c:v>
                      </c:pt>
                      <c:pt idx="944">
                        <c:v>43311.750064293985</c:v>
                      </c:pt>
                      <c:pt idx="945">
                        <c:v>43311.791731018522</c:v>
                      </c:pt>
                      <c:pt idx="946">
                        <c:v>43311.833397743052</c:v>
                      </c:pt>
                      <c:pt idx="947">
                        <c:v>43311.875064467589</c:v>
                      </c:pt>
                      <c:pt idx="948">
                        <c:v>43311.916731192126</c:v>
                      </c:pt>
                      <c:pt idx="949">
                        <c:v>43311.958397916664</c:v>
                      </c:pt>
                      <c:pt idx="950">
                        <c:v>43312.000064641201</c:v>
                      </c:pt>
                      <c:pt idx="951">
                        <c:v>43312.041731365738</c:v>
                      </c:pt>
                      <c:pt idx="952">
                        <c:v>43312.083398090275</c:v>
                      </c:pt>
                      <c:pt idx="953">
                        <c:v>43312.125064814813</c:v>
                      </c:pt>
                      <c:pt idx="954">
                        <c:v>43312.16673153935</c:v>
                      </c:pt>
                      <c:pt idx="955">
                        <c:v>43312.208398263887</c:v>
                      </c:pt>
                      <c:pt idx="956">
                        <c:v>43312.250064988424</c:v>
                      </c:pt>
                      <c:pt idx="957">
                        <c:v>43312.291731712961</c:v>
                      </c:pt>
                      <c:pt idx="958">
                        <c:v>43312.333398437499</c:v>
                      </c:pt>
                      <c:pt idx="959">
                        <c:v>43312.375065162036</c:v>
                      </c:pt>
                      <c:pt idx="960">
                        <c:v>43312.416731886573</c:v>
                      </c:pt>
                      <c:pt idx="961">
                        <c:v>43312.45839861111</c:v>
                      </c:pt>
                      <c:pt idx="962">
                        <c:v>43312.500065335647</c:v>
                      </c:pt>
                      <c:pt idx="963">
                        <c:v>43312.541732060185</c:v>
                      </c:pt>
                      <c:pt idx="964">
                        <c:v>43312.583398784722</c:v>
                      </c:pt>
                      <c:pt idx="965">
                        <c:v>43312.625065509259</c:v>
                      </c:pt>
                      <c:pt idx="966">
                        <c:v>43312.666732233796</c:v>
                      </c:pt>
                      <c:pt idx="967">
                        <c:v>43312.708398958333</c:v>
                      </c:pt>
                      <c:pt idx="968">
                        <c:v>43312.750065682871</c:v>
                      </c:pt>
                      <c:pt idx="969">
                        <c:v>43312.791732407408</c:v>
                      </c:pt>
                      <c:pt idx="970">
                        <c:v>43312.833399131945</c:v>
                      </c:pt>
                      <c:pt idx="971">
                        <c:v>43312.875065856482</c:v>
                      </c:pt>
                      <c:pt idx="972">
                        <c:v>43312.916732581019</c:v>
                      </c:pt>
                      <c:pt idx="973">
                        <c:v>43312.958399305557</c:v>
                      </c:pt>
                      <c:pt idx="974">
                        <c:v>43313.000066030094</c:v>
                      </c:pt>
                      <c:pt idx="975">
                        <c:v>43313.041732754631</c:v>
                      </c:pt>
                      <c:pt idx="976">
                        <c:v>43313.083399479168</c:v>
                      </c:pt>
                      <c:pt idx="977">
                        <c:v>43313.125066203706</c:v>
                      </c:pt>
                      <c:pt idx="978">
                        <c:v>43313.166732928243</c:v>
                      </c:pt>
                      <c:pt idx="979">
                        <c:v>43313.20839965278</c:v>
                      </c:pt>
                      <c:pt idx="980">
                        <c:v>43313.250066377317</c:v>
                      </c:pt>
                      <c:pt idx="981">
                        <c:v>43313.291733101854</c:v>
                      </c:pt>
                      <c:pt idx="982">
                        <c:v>43313.333399826392</c:v>
                      </c:pt>
                      <c:pt idx="983">
                        <c:v>43313.375066550929</c:v>
                      </c:pt>
                      <c:pt idx="984">
                        <c:v>43313.416733275466</c:v>
                      </c:pt>
                      <c:pt idx="985">
                        <c:v>43313.458400000003</c:v>
                      </c:pt>
                      <c:pt idx="986">
                        <c:v>43313.50006672454</c:v>
                      </c:pt>
                      <c:pt idx="987">
                        <c:v>43313.541733449078</c:v>
                      </c:pt>
                      <c:pt idx="988">
                        <c:v>43313.583400173608</c:v>
                      </c:pt>
                      <c:pt idx="989">
                        <c:v>43313.625066898145</c:v>
                      </c:pt>
                      <c:pt idx="990">
                        <c:v>43313.666733622682</c:v>
                      </c:pt>
                      <c:pt idx="991">
                        <c:v>43313.708400347219</c:v>
                      </c:pt>
                      <c:pt idx="992">
                        <c:v>43313.750067071756</c:v>
                      </c:pt>
                      <c:pt idx="993">
                        <c:v>43313.791733796294</c:v>
                      </c:pt>
                      <c:pt idx="994">
                        <c:v>43313.833400520831</c:v>
                      </c:pt>
                      <c:pt idx="995">
                        <c:v>43313.875067245368</c:v>
                      </c:pt>
                      <c:pt idx="996">
                        <c:v>43313.916733969905</c:v>
                      </c:pt>
                      <c:pt idx="997">
                        <c:v>43313.958400694442</c:v>
                      </c:pt>
                      <c:pt idx="998">
                        <c:v>43314.00006741898</c:v>
                      </c:pt>
                      <c:pt idx="999">
                        <c:v>43314.041734143517</c:v>
                      </c:pt>
                      <c:pt idx="1000">
                        <c:v>43314.083400868054</c:v>
                      </c:pt>
                      <c:pt idx="1001">
                        <c:v>43314.125067592591</c:v>
                      </c:pt>
                      <c:pt idx="1002">
                        <c:v>43314.166734317128</c:v>
                      </c:pt>
                      <c:pt idx="1003">
                        <c:v>43314.208401041666</c:v>
                      </c:pt>
                      <c:pt idx="1004">
                        <c:v>43314.250067766203</c:v>
                      </c:pt>
                      <c:pt idx="1005">
                        <c:v>43314.29173449074</c:v>
                      </c:pt>
                      <c:pt idx="1006">
                        <c:v>43314.333401215277</c:v>
                      </c:pt>
                      <c:pt idx="1007">
                        <c:v>43314.375067939814</c:v>
                      </c:pt>
                      <c:pt idx="1008">
                        <c:v>43314.416734664352</c:v>
                      </c:pt>
                      <c:pt idx="1009">
                        <c:v>43314.458401388889</c:v>
                      </c:pt>
                      <c:pt idx="1010">
                        <c:v>43314.500068113426</c:v>
                      </c:pt>
                      <c:pt idx="1011">
                        <c:v>43314.541734837963</c:v>
                      </c:pt>
                      <c:pt idx="1012">
                        <c:v>43314.583401562501</c:v>
                      </c:pt>
                      <c:pt idx="1013">
                        <c:v>43314.625068287038</c:v>
                      </c:pt>
                      <c:pt idx="1014">
                        <c:v>43314.666735011575</c:v>
                      </c:pt>
                      <c:pt idx="1015">
                        <c:v>43314.708401736112</c:v>
                      </c:pt>
                      <c:pt idx="1016">
                        <c:v>43314.750068460649</c:v>
                      </c:pt>
                      <c:pt idx="1017">
                        <c:v>43314.791735185187</c:v>
                      </c:pt>
                      <c:pt idx="1018">
                        <c:v>43314.833401909724</c:v>
                      </c:pt>
                      <c:pt idx="1019">
                        <c:v>43314.875068634261</c:v>
                      </c:pt>
                      <c:pt idx="1020">
                        <c:v>43314.916735358798</c:v>
                      </c:pt>
                      <c:pt idx="1021">
                        <c:v>43314.958402083335</c:v>
                      </c:pt>
                      <c:pt idx="1022">
                        <c:v>43315.000068807873</c:v>
                      </c:pt>
                      <c:pt idx="1023">
                        <c:v>43315.04173553241</c:v>
                      </c:pt>
                      <c:pt idx="1024">
                        <c:v>43315.083402256947</c:v>
                      </c:pt>
                      <c:pt idx="1025">
                        <c:v>43315.125068981484</c:v>
                      </c:pt>
                      <c:pt idx="1026">
                        <c:v>43315.166735706021</c:v>
                      </c:pt>
                      <c:pt idx="1027">
                        <c:v>43315.208402430559</c:v>
                      </c:pt>
                      <c:pt idx="1028">
                        <c:v>43315.250069155096</c:v>
                      </c:pt>
                      <c:pt idx="1029">
                        <c:v>43315.291735879633</c:v>
                      </c:pt>
                      <c:pt idx="1030">
                        <c:v>43315.33340260417</c:v>
                      </c:pt>
                      <c:pt idx="1031">
                        <c:v>43315.3750693287</c:v>
                      </c:pt>
                      <c:pt idx="1032">
                        <c:v>43315.416736053237</c:v>
                      </c:pt>
                      <c:pt idx="1033">
                        <c:v>43315.458402777775</c:v>
                      </c:pt>
                      <c:pt idx="1034">
                        <c:v>43315.500069502312</c:v>
                      </c:pt>
                      <c:pt idx="1035">
                        <c:v>43315.541736226849</c:v>
                      </c:pt>
                      <c:pt idx="1036">
                        <c:v>43315.583402951386</c:v>
                      </c:pt>
                      <c:pt idx="1037">
                        <c:v>43315.625069675923</c:v>
                      </c:pt>
                      <c:pt idx="1038">
                        <c:v>43315.666736400461</c:v>
                      </c:pt>
                      <c:pt idx="1039">
                        <c:v>43315.708403124998</c:v>
                      </c:pt>
                      <c:pt idx="1040">
                        <c:v>43315.750069849535</c:v>
                      </c:pt>
                      <c:pt idx="1041">
                        <c:v>43315.791736574072</c:v>
                      </c:pt>
                      <c:pt idx="1042">
                        <c:v>43315.833403298609</c:v>
                      </c:pt>
                      <c:pt idx="1043">
                        <c:v>43315.875070023147</c:v>
                      </c:pt>
                      <c:pt idx="1044">
                        <c:v>43315.916736747684</c:v>
                      </c:pt>
                      <c:pt idx="1045">
                        <c:v>43315.958403472221</c:v>
                      </c:pt>
                      <c:pt idx="1046">
                        <c:v>43316.000070196758</c:v>
                      </c:pt>
                      <c:pt idx="1047">
                        <c:v>43316.041736921296</c:v>
                      </c:pt>
                      <c:pt idx="1048">
                        <c:v>43316.083403645833</c:v>
                      </c:pt>
                      <c:pt idx="1049">
                        <c:v>43316.12507037037</c:v>
                      </c:pt>
                      <c:pt idx="1050">
                        <c:v>43316.166737094907</c:v>
                      </c:pt>
                      <c:pt idx="1051">
                        <c:v>43316.208403819444</c:v>
                      </c:pt>
                      <c:pt idx="1052">
                        <c:v>43316.250070543982</c:v>
                      </c:pt>
                      <c:pt idx="1053">
                        <c:v>43316.291737268519</c:v>
                      </c:pt>
                      <c:pt idx="1054">
                        <c:v>43316.333403993056</c:v>
                      </c:pt>
                      <c:pt idx="1055">
                        <c:v>43316.375070717593</c:v>
                      </c:pt>
                      <c:pt idx="1056">
                        <c:v>43316.41673744213</c:v>
                      </c:pt>
                      <c:pt idx="1057">
                        <c:v>43316.458404166668</c:v>
                      </c:pt>
                      <c:pt idx="1058">
                        <c:v>43316.500070891205</c:v>
                      </c:pt>
                      <c:pt idx="1059">
                        <c:v>43316.541737615742</c:v>
                      </c:pt>
                      <c:pt idx="1060">
                        <c:v>43316.583404340279</c:v>
                      </c:pt>
                      <c:pt idx="1061">
                        <c:v>43316.625071064816</c:v>
                      </c:pt>
                      <c:pt idx="1062">
                        <c:v>43316.666737789354</c:v>
                      </c:pt>
                      <c:pt idx="1063">
                        <c:v>43316.708404513891</c:v>
                      </c:pt>
                      <c:pt idx="1064">
                        <c:v>43316.750071238428</c:v>
                      </c:pt>
                      <c:pt idx="1065">
                        <c:v>43316.791737962965</c:v>
                      </c:pt>
                      <c:pt idx="1066">
                        <c:v>43316.833404687502</c:v>
                      </c:pt>
                      <c:pt idx="1067">
                        <c:v>43316.87507141204</c:v>
                      </c:pt>
                      <c:pt idx="1068">
                        <c:v>43316.916738136577</c:v>
                      </c:pt>
                      <c:pt idx="1069">
                        <c:v>43316.958404861114</c:v>
                      </c:pt>
                      <c:pt idx="1070">
                        <c:v>43317.000071585651</c:v>
                      </c:pt>
                      <c:pt idx="1071">
                        <c:v>43317.041738310189</c:v>
                      </c:pt>
                      <c:pt idx="1072">
                        <c:v>43317.083405034726</c:v>
                      </c:pt>
                      <c:pt idx="1073">
                        <c:v>43317.125071759256</c:v>
                      </c:pt>
                      <c:pt idx="1074">
                        <c:v>43317.166738483793</c:v>
                      </c:pt>
                      <c:pt idx="1075">
                        <c:v>43317.20840520833</c:v>
                      </c:pt>
                      <c:pt idx="1076">
                        <c:v>43317.250071932867</c:v>
                      </c:pt>
                      <c:pt idx="1077">
                        <c:v>43317.291738657404</c:v>
                      </c:pt>
                      <c:pt idx="1078">
                        <c:v>43317.333405381942</c:v>
                      </c:pt>
                      <c:pt idx="1079">
                        <c:v>43317.375072106479</c:v>
                      </c:pt>
                      <c:pt idx="1080">
                        <c:v>43317.416738831016</c:v>
                      </c:pt>
                      <c:pt idx="1081">
                        <c:v>43317.458405555553</c:v>
                      </c:pt>
                      <c:pt idx="1082">
                        <c:v>43317.500072280091</c:v>
                      </c:pt>
                      <c:pt idx="1083">
                        <c:v>43317.541739004628</c:v>
                      </c:pt>
                      <c:pt idx="1084">
                        <c:v>43317.583405729165</c:v>
                      </c:pt>
                      <c:pt idx="1085">
                        <c:v>43317.625072453702</c:v>
                      </c:pt>
                      <c:pt idx="1086">
                        <c:v>43317.666739178239</c:v>
                      </c:pt>
                      <c:pt idx="1087">
                        <c:v>43317.708405902777</c:v>
                      </c:pt>
                      <c:pt idx="1088">
                        <c:v>43317.750072627314</c:v>
                      </c:pt>
                      <c:pt idx="1089">
                        <c:v>43317.791739351851</c:v>
                      </c:pt>
                      <c:pt idx="1090">
                        <c:v>43317.833406076388</c:v>
                      </c:pt>
                      <c:pt idx="1091">
                        <c:v>43317.875072800925</c:v>
                      </c:pt>
                      <c:pt idx="1092">
                        <c:v>43317.916739525463</c:v>
                      </c:pt>
                      <c:pt idx="1093">
                        <c:v>43317.95840625</c:v>
                      </c:pt>
                      <c:pt idx="1094">
                        <c:v>43318.000072974537</c:v>
                      </c:pt>
                      <c:pt idx="1095">
                        <c:v>43318.041739699074</c:v>
                      </c:pt>
                      <c:pt idx="1096">
                        <c:v>43318.083406423611</c:v>
                      </c:pt>
                      <c:pt idx="1097">
                        <c:v>43318.125073148149</c:v>
                      </c:pt>
                      <c:pt idx="1098">
                        <c:v>43318.166739872686</c:v>
                      </c:pt>
                      <c:pt idx="1099">
                        <c:v>43318.208406597223</c:v>
                      </c:pt>
                      <c:pt idx="1100">
                        <c:v>43318.25007332176</c:v>
                      </c:pt>
                      <c:pt idx="1101">
                        <c:v>43318.291740046297</c:v>
                      </c:pt>
                      <c:pt idx="1102">
                        <c:v>43318.333406770835</c:v>
                      </c:pt>
                      <c:pt idx="1103">
                        <c:v>43318.375073495372</c:v>
                      </c:pt>
                      <c:pt idx="1104">
                        <c:v>43318.416740219909</c:v>
                      </c:pt>
                      <c:pt idx="1105">
                        <c:v>43318.458406944446</c:v>
                      </c:pt>
                      <c:pt idx="1106">
                        <c:v>43318.500073668984</c:v>
                      </c:pt>
                      <c:pt idx="1107">
                        <c:v>43318.541740393521</c:v>
                      </c:pt>
                      <c:pt idx="1108">
                        <c:v>43318.583407118058</c:v>
                      </c:pt>
                      <c:pt idx="1109">
                        <c:v>43318.625073842595</c:v>
                      </c:pt>
                      <c:pt idx="1110">
                        <c:v>43318.666740567132</c:v>
                      </c:pt>
                      <c:pt idx="1111">
                        <c:v>43318.70840729167</c:v>
                      </c:pt>
                      <c:pt idx="1112">
                        <c:v>43318.750074016207</c:v>
                      </c:pt>
                      <c:pt idx="1113">
                        <c:v>43318.791740740744</c:v>
                      </c:pt>
                      <c:pt idx="1114">
                        <c:v>43318.833407465281</c:v>
                      </c:pt>
                      <c:pt idx="1115">
                        <c:v>43318.875074189818</c:v>
                      </c:pt>
                      <c:pt idx="1116">
                        <c:v>43318.916740914348</c:v>
                      </c:pt>
                      <c:pt idx="1117">
                        <c:v>43318.958407638886</c:v>
                      </c:pt>
                      <c:pt idx="1118">
                        <c:v>43319.000074363423</c:v>
                      </c:pt>
                      <c:pt idx="1119">
                        <c:v>43319.04174108796</c:v>
                      </c:pt>
                      <c:pt idx="1120">
                        <c:v>43319.083407812497</c:v>
                      </c:pt>
                      <c:pt idx="1121">
                        <c:v>43319.125074537034</c:v>
                      </c:pt>
                      <c:pt idx="1122">
                        <c:v>43319.166741261572</c:v>
                      </c:pt>
                      <c:pt idx="1123">
                        <c:v>43319.208407986109</c:v>
                      </c:pt>
                      <c:pt idx="1124">
                        <c:v>43319.250074710646</c:v>
                      </c:pt>
                      <c:pt idx="1125">
                        <c:v>43319.291741435183</c:v>
                      </c:pt>
                      <c:pt idx="1126">
                        <c:v>43319.33340815972</c:v>
                      </c:pt>
                      <c:pt idx="1127">
                        <c:v>43319.375074884258</c:v>
                      </c:pt>
                      <c:pt idx="1128">
                        <c:v>43319.416741608795</c:v>
                      </c:pt>
                      <c:pt idx="1129">
                        <c:v>43319.458408333332</c:v>
                      </c:pt>
                      <c:pt idx="1130">
                        <c:v>43319.500075057869</c:v>
                      </c:pt>
                      <c:pt idx="1131">
                        <c:v>43319.541741782406</c:v>
                      </c:pt>
                      <c:pt idx="1132">
                        <c:v>43319.583408506944</c:v>
                      </c:pt>
                      <c:pt idx="1133">
                        <c:v>43319.625075231481</c:v>
                      </c:pt>
                      <c:pt idx="1134">
                        <c:v>43319.666741956018</c:v>
                      </c:pt>
                      <c:pt idx="1135">
                        <c:v>43319.708408680555</c:v>
                      </c:pt>
                      <c:pt idx="1136">
                        <c:v>43319.750075405093</c:v>
                      </c:pt>
                      <c:pt idx="1137">
                        <c:v>43319.79174212963</c:v>
                      </c:pt>
                      <c:pt idx="1138">
                        <c:v>43319.833408854167</c:v>
                      </c:pt>
                      <c:pt idx="1139">
                        <c:v>43319.875075578704</c:v>
                      </c:pt>
                      <c:pt idx="1140">
                        <c:v>43319.916742303241</c:v>
                      </c:pt>
                      <c:pt idx="1141">
                        <c:v>43319.958409027779</c:v>
                      </c:pt>
                      <c:pt idx="1142">
                        <c:v>43320.000075752316</c:v>
                      </c:pt>
                      <c:pt idx="1143">
                        <c:v>43320.041742476853</c:v>
                      </c:pt>
                      <c:pt idx="1144">
                        <c:v>43320.08340920139</c:v>
                      </c:pt>
                      <c:pt idx="1145">
                        <c:v>43320.125075925927</c:v>
                      </c:pt>
                      <c:pt idx="1146">
                        <c:v>43320.166742650465</c:v>
                      </c:pt>
                      <c:pt idx="1147">
                        <c:v>43320.208409375002</c:v>
                      </c:pt>
                      <c:pt idx="1148">
                        <c:v>43320.250076099539</c:v>
                      </c:pt>
                      <c:pt idx="1149">
                        <c:v>43320.291742824076</c:v>
                      </c:pt>
                      <c:pt idx="1150">
                        <c:v>43320.333409548613</c:v>
                      </c:pt>
                      <c:pt idx="1151">
                        <c:v>43320.375076273151</c:v>
                      </c:pt>
                      <c:pt idx="1152">
                        <c:v>43320.416742997688</c:v>
                      </c:pt>
                      <c:pt idx="1153">
                        <c:v>43320.458409722225</c:v>
                      </c:pt>
                      <c:pt idx="1154">
                        <c:v>43320.500076446762</c:v>
                      </c:pt>
                      <c:pt idx="1155">
                        <c:v>43320.541743171299</c:v>
                      </c:pt>
                      <c:pt idx="1156">
                        <c:v>43320.583409895837</c:v>
                      </c:pt>
                      <c:pt idx="1157">
                        <c:v>43320.625076620374</c:v>
                      </c:pt>
                      <c:pt idx="1158">
                        <c:v>43320.666743344904</c:v>
                      </c:pt>
                      <c:pt idx="1159">
                        <c:v>43320.708410069441</c:v>
                      </c:pt>
                      <c:pt idx="1160">
                        <c:v>43320.750076793978</c:v>
                      </c:pt>
                      <c:pt idx="1161">
                        <c:v>43320.791743518515</c:v>
                      </c:pt>
                      <c:pt idx="1162">
                        <c:v>43320.833410243053</c:v>
                      </c:pt>
                      <c:pt idx="1163">
                        <c:v>43320.87507696759</c:v>
                      </c:pt>
                      <c:pt idx="1164">
                        <c:v>43320.916743692127</c:v>
                      </c:pt>
                      <c:pt idx="1165">
                        <c:v>43320.958410416664</c:v>
                      </c:pt>
                      <c:pt idx="1166">
                        <c:v>43321.000077141201</c:v>
                      </c:pt>
                      <c:pt idx="1167">
                        <c:v>43321.041743865739</c:v>
                      </c:pt>
                      <c:pt idx="1168">
                        <c:v>43321.083410590276</c:v>
                      </c:pt>
                      <c:pt idx="1169">
                        <c:v>43321.125077314813</c:v>
                      </c:pt>
                      <c:pt idx="1170">
                        <c:v>43321.16674403935</c:v>
                      </c:pt>
                      <c:pt idx="1171">
                        <c:v>43321.208410763888</c:v>
                      </c:pt>
                      <c:pt idx="1172">
                        <c:v>43321.250077488425</c:v>
                      </c:pt>
                      <c:pt idx="1173">
                        <c:v>43321.291744212962</c:v>
                      </c:pt>
                      <c:pt idx="1174">
                        <c:v>43321.333410937499</c:v>
                      </c:pt>
                      <c:pt idx="1175">
                        <c:v>43321.375077662036</c:v>
                      </c:pt>
                      <c:pt idx="1176">
                        <c:v>43321.416744386574</c:v>
                      </c:pt>
                      <c:pt idx="1177">
                        <c:v>43321.458411111111</c:v>
                      </c:pt>
                      <c:pt idx="1178">
                        <c:v>43321.500077835648</c:v>
                      </c:pt>
                      <c:pt idx="1179">
                        <c:v>43321.541744560185</c:v>
                      </c:pt>
                      <c:pt idx="1180">
                        <c:v>43321.583411284722</c:v>
                      </c:pt>
                      <c:pt idx="1181">
                        <c:v>43321.62507800926</c:v>
                      </c:pt>
                      <c:pt idx="1182">
                        <c:v>43321.666744733797</c:v>
                      </c:pt>
                      <c:pt idx="1183">
                        <c:v>43321.708411458334</c:v>
                      </c:pt>
                      <c:pt idx="1184">
                        <c:v>43321.750078182871</c:v>
                      </c:pt>
                      <c:pt idx="1185">
                        <c:v>43321.791744907408</c:v>
                      </c:pt>
                      <c:pt idx="1186">
                        <c:v>43321.833411631946</c:v>
                      </c:pt>
                      <c:pt idx="1187">
                        <c:v>43321.875078356483</c:v>
                      </c:pt>
                      <c:pt idx="1188">
                        <c:v>43321.91674508102</c:v>
                      </c:pt>
                      <c:pt idx="1189">
                        <c:v>43321.958411805557</c:v>
                      </c:pt>
                      <c:pt idx="1190">
                        <c:v>43322.000078530094</c:v>
                      </c:pt>
                      <c:pt idx="1191">
                        <c:v>43322.041745254632</c:v>
                      </c:pt>
                      <c:pt idx="1192">
                        <c:v>43322.083411979169</c:v>
                      </c:pt>
                      <c:pt idx="1193">
                        <c:v>43322.125078703706</c:v>
                      </c:pt>
                      <c:pt idx="1194">
                        <c:v>43322.166745428243</c:v>
                      </c:pt>
                      <c:pt idx="1195">
                        <c:v>43322.208412152781</c:v>
                      </c:pt>
                      <c:pt idx="1196">
                        <c:v>43322.250078877318</c:v>
                      </c:pt>
                      <c:pt idx="1197">
                        <c:v>43322.291745601855</c:v>
                      </c:pt>
                      <c:pt idx="1198">
                        <c:v>43322.333412326392</c:v>
                      </c:pt>
                      <c:pt idx="1199">
                        <c:v>43322.375079050929</c:v>
                      </c:pt>
                      <c:pt idx="1200">
                        <c:v>43322.416745775467</c:v>
                      </c:pt>
                      <c:pt idx="1201">
                        <c:v>43322.458412499996</c:v>
                      </c:pt>
                      <c:pt idx="1202">
                        <c:v>43322.500079224534</c:v>
                      </c:pt>
                      <c:pt idx="1203">
                        <c:v>43322.541745949071</c:v>
                      </c:pt>
                      <c:pt idx="1204">
                        <c:v>43322.583412673608</c:v>
                      </c:pt>
                      <c:pt idx="1205">
                        <c:v>43322.625079398145</c:v>
                      </c:pt>
                      <c:pt idx="1206">
                        <c:v>43322.666746122683</c:v>
                      </c:pt>
                      <c:pt idx="1207">
                        <c:v>43322.70841284722</c:v>
                      </c:pt>
                      <c:pt idx="1208">
                        <c:v>43322.750079571757</c:v>
                      </c:pt>
                      <c:pt idx="1209">
                        <c:v>43322.791746296294</c:v>
                      </c:pt>
                      <c:pt idx="1210">
                        <c:v>43322.833413020831</c:v>
                      </c:pt>
                      <c:pt idx="1211">
                        <c:v>43322.875079745369</c:v>
                      </c:pt>
                      <c:pt idx="1212">
                        <c:v>43322.916746469906</c:v>
                      </c:pt>
                      <c:pt idx="1213">
                        <c:v>43322.958413194443</c:v>
                      </c:pt>
                      <c:pt idx="1214">
                        <c:v>43323.00007991898</c:v>
                      </c:pt>
                      <c:pt idx="1215">
                        <c:v>43323.041746643517</c:v>
                      </c:pt>
                      <c:pt idx="1216">
                        <c:v>43323.083413368055</c:v>
                      </c:pt>
                      <c:pt idx="1217">
                        <c:v>43323.125080092592</c:v>
                      </c:pt>
                      <c:pt idx="1218">
                        <c:v>43323.166746817129</c:v>
                      </c:pt>
                      <c:pt idx="1219">
                        <c:v>43323.208413541666</c:v>
                      </c:pt>
                      <c:pt idx="1220">
                        <c:v>43323.250080266203</c:v>
                      </c:pt>
                      <c:pt idx="1221">
                        <c:v>43323.291746990741</c:v>
                      </c:pt>
                      <c:pt idx="1222">
                        <c:v>43323.333413715278</c:v>
                      </c:pt>
                      <c:pt idx="1223">
                        <c:v>43323.375080439815</c:v>
                      </c:pt>
                      <c:pt idx="1224">
                        <c:v>43323.416747164352</c:v>
                      </c:pt>
                      <c:pt idx="1225">
                        <c:v>43323.458413888889</c:v>
                      </c:pt>
                      <c:pt idx="1226">
                        <c:v>43323.500080613427</c:v>
                      </c:pt>
                      <c:pt idx="1227">
                        <c:v>43323.541747337964</c:v>
                      </c:pt>
                      <c:pt idx="1228">
                        <c:v>43323.583414062501</c:v>
                      </c:pt>
                      <c:pt idx="1229">
                        <c:v>43323.625080787038</c:v>
                      </c:pt>
                      <c:pt idx="1230">
                        <c:v>43323.666747511576</c:v>
                      </c:pt>
                      <c:pt idx="1231">
                        <c:v>43323.708414236113</c:v>
                      </c:pt>
                      <c:pt idx="1232">
                        <c:v>43323.75008096065</c:v>
                      </c:pt>
                      <c:pt idx="1233">
                        <c:v>43323.791747685187</c:v>
                      </c:pt>
                      <c:pt idx="1234">
                        <c:v>43323.833414409724</c:v>
                      </c:pt>
                      <c:pt idx="1235">
                        <c:v>43323.875081134262</c:v>
                      </c:pt>
                      <c:pt idx="1236">
                        <c:v>43323.916747858799</c:v>
                      </c:pt>
                      <c:pt idx="1237">
                        <c:v>43323.958414583336</c:v>
                      </c:pt>
                      <c:pt idx="1238">
                        <c:v>43324.000081307873</c:v>
                      </c:pt>
                      <c:pt idx="1239">
                        <c:v>43324.04174803241</c:v>
                      </c:pt>
                      <c:pt idx="1240">
                        <c:v>43324.083414756948</c:v>
                      </c:pt>
                      <c:pt idx="1241">
                        <c:v>43324.125081481485</c:v>
                      </c:pt>
                      <c:pt idx="1242">
                        <c:v>43324.166748206022</c:v>
                      </c:pt>
                      <c:pt idx="1243">
                        <c:v>43324.208414930552</c:v>
                      </c:pt>
                      <c:pt idx="1244">
                        <c:v>43324.250081655089</c:v>
                      </c:pt>
                      <c:pt idx="1245">
                        <c:v>43324.291748379626</c:v>
                      </c:pt>
                      <c:pt idx="1246">
                        <c:v>43324.333415104164</c:v>
                      </c:pt>
                      <c:pt idx="1247">
                        <c:v>43324.375081828701</c:v>
                      </c:pt>
                      <c:pt idx="1248">
                        <c:v>43324.416748553238</c:v>
                      </c:pt>
                      <c:pt idx="1249">
                        <c:v>43324.458415277775</c:v>
                      </c:pt>
                      <c:pt idx="1250">
                        <c:v>43324.500082002312</c:v>
                      </c:pt>
                      <c:pt idx="1251">
                        <c:v>43324.54174872685</c:v>
                      </c:pt>
                      <c:pt idx="1252">
                        <c:v>43324.583415451387</c:v>
                      </c:pt>
                      <c:pt idx="1253">
                        <c:v>43324.625082175924</c:v>
                      </c:pt>
                      <c:pt idx="1254">
                        <c:v>43324.666748900461</c:v>
                      </c:pt>
                      <c:pt idx="1255">
                        <c:v>43324.708415624998</c:v>
                      </c:pt>
                      <c:pt idx="1256">
                        <c:v>43324.750082349536</c:v>
                      </c:pt>
                      <c:pt idx="1257">
                        <c:v>43324.791749074073</c:v>
                      </c:pt>
                      <c:pt idx="1258">
                        <c:v>43324.83341579861</c:v>
                      </c:pt>
                      <c:pt idx="1259">
                        <c:v>43324.875082523147</c:v>
                      </c:pt>
                      <c:pt idx="1260">
                        <c:v>43324.916749247684</c:v>
                      </c:pt>
                      <c:pt idx="1261">
                        <c:v>43324.958415972222</c:v>
                      </c:pt>
                      <c:pt idx="1262">
                        <c:v>43325.000082696759</c:v>
                      </c:pt>
                      <c:pt idx="1263">
                        <c:v>43325.041749421296</c:v>
                      </c:pt>
                      <c:pt idx="1264">
                        <c:v>43325.083416145833</c:v>
                      </c:pt>
                      <c:pt idx="1265">
                        <c:v>43325.125082870371</c:v>
                      </c:pt>
                      <c:pt idx="1266">
                        <c:v>43325.166749594908</c:v>
                      </c:pt>
                      <c:pt idx="1267">
                        <c:v>43325.208416319445</c:v>
                      </c:pt>
                      <c:pt idx="1268">
                        <c:v>43325.250083043982</c:v>
                      </c:pt>
                      <c:pt idx="1269">
                        <c:v>43325.291749768519</c:v>
                      </c:pt>
                      <c:pt idx="1270">
                        <c:v>43325.333416493057</c:v>
                      </c:pt>
                      <c:pt idx="1271">
                        <c:v>43325.375083217594</c:v>
                      </c:pt>
                      <c:pt idx="1272">
                        <c:v>43325.416749942131</c:v>
                      </c:pt>
                      <c:pt idx="1273">
                        <c:v>43325.458416666668</c:v>
                      </c:pt>
                      <c:pt idx="1274">
                        <c:v>43325.500083391205</c:v>
                      </c:pt>
                      <c:pt idx="1275">
                        <c:v>43325.541750115743</c:v>
                      </c:pt>
                      <c:pt idx="1276">
                        <c:v>43325.58341684028</c:v>
                      </c:pt>
                      <c:pt idx="1277">
                        <c:v>43325.625083564817</c:v>
                      </c:pt>
                      <c:pt idx="1278">
                        <c:v>43325.666750289354</c:v>
                      </c:pt>
                      <c:pt idx="1279">
                        <c:v>43325.708417013891</c:v>
                      </c:pt>
                      <c:pt idx="1280">
                        <c:v>43325.750083738429</c:v>
                      </c:pt>
                      <c:pt idx="1281">
                        <c:v>43325.791750462966</c:v>
                      </c:pt>
                      <c:pt idx="1282">
                        <c:v>43325.833417187503</c:v>
                      </c:pt>
                      <c:pt idx="1283">
                        <c:v>43325.87508391204</c:v>
                      </c:pt>
                      <c:pt idx="1284">
                        <c:v>43325.916750636577</c:v>
                      </c:pt>
                      <c:pt idx="1285">
                        <c:v>43325.958417361115</c:v>
                      </c:pt>
                      <c:pt idx="1286">
                        <c:v>43326.000084085645</c:v>
                      </c:pt>
                      <c:pt idx="1287">
                        <c:v>43326.041750810182</c:v>
                      </c:pt>
                      <c:pt idx="1288">
                        <c:v>43326.083417534719</c:v>
                      </c:pt>
                      <c:pt idx="1289">
                        <c:v>43326.125084259256</c:v>
                      </c:pt>
                      <c:pt idx="1290">
                        <c:v>43326.166750983793</c:v>
                      </c:pt>
                      <c:pt idx="1291">
                        <c:v>43326.208417708331</c:v>
                      </c:pt>
                      <c:pt idx="1292">
                        <c:v>43326.250084432868</c:v>
                      </c:pt>
                      <c:pt idx="1293">
                        <c:v>43326.291751157405</c:v>
                      </c:pt>
                      <c:pt idx="1294">
                        <c:v>43326.333417881942</c:v>
                      </c:pt>
                      <c:pt idx="1295">
                        <c:v>43326.37508460648</c:v>
                      </c:pt>
                      <c:pt idx="1296">
                        <c:v>43326.416751331017</c:v>
                      </c:pt>
                      <c:pt idx="1297">
                        <c:v>43326.458418055554</c:v>
                      </c:pt>
                      <c:pt idx="1298">
                        <c:v>43326.500084780091</c:v>
                      </c:pt>
                      <c:pt idx="1299">
                        <c:v>43326.541751504628</c:v>
                      </c:pt>
                      <c:pt idx="1300">
                        <c:v>43326.583418229166</c:v>
                      </c:pt>
                      <c:pt idx="1301">
                        <c:v>43326.625084953703</c:v>
                      </c:pt>
                      <c:pt idx="1302">
                        <c:v>43326.66675167824</c:v>
                      </c:pt>
                      <c:pt idx="1303">
                        <c:v>43326.708418402777</c:v>
                      </c:pt>
                      <c:pt idx="1304">
                        <c:v>43326.750085127314</c:v>
                      </c:pt>
                      <c:pt idx="1305">
                        <c:v>43326.791751851852</c:v>
                      </c:pt>
                      <c:pt idx="1306">
                        <c:v>43326.833418576389</c:v>
                      </c:pt>
                      <c:pt idx="1307">
                        <c:v>43326.875085300926</c:v>
                      </c:pt>
                      <c:pt idx="1308">
                        <c:v>43326.916752025463</c:v>
                      </c:pt>
                      <c:pt idx="1309">
                        <c:v>43326.95841875</c:v>
                      </c:pt>
                      <c:pt idx="1310">
                        <c:v>43327.000085474538</c:v>
                      </c:pt>
                      <c:pt idx="1311">
                        <c:v>43327.041752199075</c:v>
                      </c:pt>
                      <c:pt idx="1312">
                        <c:v>43327.083418923612</c:v>
                      </c:pt>
                      <c:pt idx="1313">
                        <c:v>43327.125085648149</c:v>
                      </c:pt>
                      <c:pt idx="1314">
                        <c:v>43327.166752372686</c:v>
                      </c:pt>
                      <c:pt idx="1315">
                        <c:v>43327.208419097224</c:v>
                      </c:pt>
                      <c:pt idx="1316">
                        <c:v>43327.250085821761</c:v>
                      </c:pt>
                      <c:pt idx="1317">
                        <c:v>43327.291752546298</c:v>
                      </c:pt>
                      <c:pt idx="1318">
                        <c:v>43327.333419270835</c:v>
                      </c:pt>
                      <c:pt idx="1319">
                        <c:v>43327.375085995373</c:v>
                      </c:pt>
                      <c:pt idx="1320">
                        <c:v>43327.41675271991</c:v>
                      </c:pt>
                      <c:pt idx="1321">
                        <c:v>43327.458419444447</c:v>
                      </c:pt>
                      <c:pt idx="1322">
                        <c:v>43327.500086168984</c:v>
                      </c:pt>
                      <c:pt idx="1323">
                        <c:v>43327.541752893521</c:v>
                      </c:pt>
                      <c:pt idx="1324">
                        <c:v>43327.583419618059</c:v>
                      </c:pt>
                      <c:pt idx="1325">
                        <c:v>43327.625086342596</c:v>
                      </c:pt>
                      <c:pt idx="1326">
                        <c:v>43327.666753067133</c:v>
                      </c:pt>
                      <c:pt idx="1327">
                        <c:v>43327.70841979167</c:v>
                      </c:pt>
                      <c:pt idx="1328">
                        <c:v>43327.7500865162</c:v>
                      </c:pt>
                      <c:pt idx="1329">
                        <c:v>43327.791753240737</c:v>
                      </c:pt>
                      <c:pt idx="1330">
                        <c:v>43327.833419965275</c:v>
                      </c:pt>
                      <c:pt idx="1331">
                        <c:v>43327.875086689812</c:v>
                      </c:pt>
                      <c:pt idx="1332">
                        <c:v>43327.916753414349</c:v>
                      </c:pt>
                      <c:pt idx="1333">
                        <c:v>43327.958420138886</c:v>
                      </c:pt>
                      <c:pt idx="1334">
                        <c:v>43328.000086863423</c:v>
                      </c:pt>
                      <c:pt idx="1335">
                        <c:v>43328.041753587961</c:v>
                      </c:pt>
                      <c:pt idx="1336">
                        <c:v>43328.083420312498</c:v>
                      </c:pt>
                      <c:pt idx="1337">
                        <c:v>43328.125087037035</c:v>
                      </c:pt>
                      <c:pt idx="1338">
                        <c:v>43328.166753761572</c:v>
                      </c:pt>
                      <c:pt idx="1339">
                        <c:v>43328.208420486109</c:v>
                      </c:pt>
                      <c:pt idx="1340">
                        <c:v>43328.250087210647</c:v>
                      </c:pt>
                      <c:pt idx="1341">
                        <c:v>43328.291753935184</c:v>
                      </c:pt>
                      <c:pt idx="1342">
                        <c:v>43328.333420659721</c:v>
                      </c:pt>
                      <c:pt idx="1343">
                        <c:v>43328.375087384258</c:v>
                      </c:pt>
                      <c:pt idx="1344">
                        <c:v>43328.416754108795</c:v>
                      </c:pt>
                      <c:pt idx="1345">
                        <c:v>43328.458420833333</c:v>
                      </c:pt>
                      <c:pt idx="1346">
                        <c:v>43328.50008755787</c:v>
                      </c:pt>
                      <c:pt idx="1347">
                        <c:v>43328.541754282407</c:v>
                      </c:pt>
                      <c:pt idx="1348">
                        <c:v>43328.583421006944</c:v>
                      </c:pt>
                      <c:pt idx="1349">
                        <c:v>43328.625087731481</c:v>
                      </c:pt>
                      <c:pt idx="1350">
                        <c:v>43328.666754456019</c:v>
                      </c:pt>
                      <c:pt idx="1351">
                        <c:v>43328.708421180556</c:v>
                      </c:pt>
                      <c:pt idx="1352">
                        <c:v>43328.750087905093</c:v>
                      </c:pt>
                      <c:pt idx="1353">
                        <c:v>43328.79175462963</c:v>
                      </c:pt>
                      <c:pt idx="1354">
                        <c:v>43328.833421354168</c:v>
                      </c:pt>
                      <c:pt idx="1355">
                        <c:v>43328.875088078705</c:v>
                      </c:pt>
                      <c:pt idx="1356">
                        <c:v>43328.916754803242</c:v>
                      </c:pt>
                      <c:pt idx="1357">
                        <c:v>43328.958421527779</c:v>
                      </c:pt>
                      <c:pt idx="1358">
                        <c:v>43329.000088252316</c:v>
                      </c:pt>
                      <c:pt idx="1359">
                        <c:v>43329.041754976854</c:v>
                      </c:pt>
                      <c:pt idx="1360">
                        <c:v>43329.083421701391</c:v>
                      </c:pt>
                      <c:pt idx="1361">
                        <c:v>43329.125088425928</c:v>
                      </c:pt>
                      <c:pt idx="1362">
                        <c:v>43329.166755150465</c:v>
                      </c:pt>
                      <c:pt idx="1363">
                        <c:v>43329.208421875002</c:v>
                      </c:pt>
                      <c:pt idx="1364">
                        <c:v>43329.25008859954</c:v>
                      </c:pt>
                      <c:pt idx="1365">
                        <c:v>43329.291755324077</c:v>
                      </c:pt>
                      <c:pt idx="1366">
                        <c:v>43329.333422048614</c:v>
                      </c:pt>
                      <c:pt idx="1367">
                        <c:v>43329.375088773151</c:v>
                      </c:pt>
                      <c:pt idx="1368">
                        <c:v>43329.416755497688</c:v>
                      </c:pt>
                      <c:pt idx="1369">
                        <c:v>43329.458422222226</c:v>
                      </c:pt>
                      <c:pt idx="1370">
                        <c:v>43329.500088946763</c:v>
                      </c:pt>
                      <c:pt idx="1371">
                        <c:v>43329.541755671293</c:v>
                      </c:pt>
                      <c:pt idx="1372">
                        <c:v>43329.58342239583</c:v>
                      </c:pt>
                      <c:pt idx="1373">
                        <c:v>43329.625089120367</c:v>
                      </c:pt>
                      <c:pt idx="1374">
                        <c:v>43329.666755844904</c:v>
                      </c:pt>
                      <c:pt idx="1375">
                        <c:v>43329.708422569442</c:v>
                      </c:pt>
                      <c:pt idx="1376">
                        <c:v>43329.750089293979</c:v>
                      </c:pt>
                      <c:pt idx="1377">
                        <c:v>43329.791756018516</c:v>
                      </c:pt>
                      <c:pt idx="1378">
                        <c:v>43329.833422743053</c:v>
                      </c:pt>
                      <c:pt idx="1379">
                        <c:v>43329.87508946759</c:v>
                      </c:pt>
                      <c:pt idx="1380">
                        <c:v>43329.916756192128</c:v>
                      </c:pt>
                      <c:pt idx="1381">
                        <c:v>43329.958422916665</c:v>
                      </c:pt>
                      <c:pt idx="1382">
                        <c:v>43330.000089641202</c:v>
                      </c:pt>
                      <c:pt idx="1383">
                        <c:v>43330.041756365739</c:v>
                      </c:pt>
                      <c:pt idx="1384">
                        <c:v>43330.083423090276</c:v>
                      </c:pt>
                      <c:pt idx="1385">
                        <c:v>43330.125089814814</c:v>
                      </c:pt>
                      <c:pt idx="1386">
                        <c:v>43330.166756539351</c:v>
                      </c:pt>
                      <c:pt idx="1387">
                        <c:v>43330.208423263888</c:v>
                      </c:pt>
                      <c:pt idx="1388">
                        <c:v>43330.250089988425</c:v>
                      </c:pt>
                      <c:pt idx="1389">
                        <c:v>43330.291756712963</c:v>
                      </c:pt>
                      <c:pt idx="1390">
                        <c:v>43330.3334234375</c:v>
                      </c:pt>
                      <c:pt idx="1391">
                        <c:v>43330.375090162037</c:v>
                      </c:pt>
                      <c:pt idx="1392">
                        <c:v>43330.416756886574</c:v>
                      </c:pt>
                      <c:pt idx="1393">
                        <c:v>43330.458423611111</c:v>
                      </c:pt>
                      <c:pt idx="1394">
                        <c:v>43330.500090335649</c:v>
                      </c:pt>
                      <c:pt idx="1395">
                        <c:v>43330.541757060186</c:v>
                      </c:pt>
                      <c:pt idx="1396">
                        <c:v>43330.583423784723</c:v>
                      </c:pt>
                      <c:pt idx="1397">
                        <c:v>43330.62509050926</c:v>
                      </c:pt>
                      <c:pt idx="1398">
                        <c:v>43330.666757233797</c:v>
                      </c:pt>
                      <c:pt idx="1399">
                        <c:v>43330.708423958335</c:v>
                      </c:pt>
                      <c:pt idx="1400">
                        <c:v>43330.750090682872</c:v>
                      </c:pt>
                      <c:pt idx="1401">
                        <c:v>43330.791757407409</c:v>
                      </c:pt>
                      <c:pt idx="1402">
                        <c:v>43330.833424131946</c:v>
                      </c:pt>
                      <c:pt idx="1403">
                        <c:v>43330.875090856483</c:v>
                      </c:pt>
                      <c:pt idx="1404">
                        <c:v>43330.916757581021</c:v>
                      </c:pt>
                      <c:pt idx="1405">
                        <c:v>43330.958424305558</c:v>
                      </c:pt>
                      <c:pt idx="1406">
                        <c:v>43331.000091030095</c:v>
                      </c:pt>
                      <c:pt idx="1407">
                        <c:v>43331.041757754632</c:v>
                      </c:pt>
                      <c:pt idx="1408">
                        <c:v>43331.083424479169</c:v>
                      </c:pt>
                      <c:pt idx="1409">
                        <c:v>43331.125091203707</c:v>
                      </c:pt>
                      <c:pt idx="1410">
                        <c:v>43331.166757928244</c:v>
                      </c:pt>
                      <c:pt idx="1411">
                        <c:v>43331.208424652781</c:v>
                      </c:pt>
                      <c:pt idx="1412">
                        <c:v>43331.250091377318</c:v>
                      </c:pt>
                      <c:pt idx="1413">
                        <c:v>43331.291758101848</c:v>
                      </c:pt>
                      <c:pt idx="1414">
                        <c:v>43331.333424826385</c:v>
                      </c:pt>
                      <c:pt idx="1415">
                        <c:v>43331.375091550923</c:v>
                      </c:pt>
                      <c:pt idx="1416">
                        <c:v>43331.41675827546</c:v>
                      </c:pt>
                      <c:pt idx="1417">
                        <c:v>43331.458424999997</c:v>
                      </c:pt>
                      <c:pt idx="1418">
                        <c:v>43331.500091724534</c:v>
                      </c:pt>
                      <c:pt idx="1419">
                        <c:v>43331.541758449071</c:v>
                      </c:pt>
                      <c:pt idx="1420">
                        <c:v>43331.583425173609</c:v>
                      </c:pt>
                      <c:pt idx="1421">
                        <c:v>43331.625091898146</c:v>
                      </c:pt>
                      <c:pt idx="1422">
                        <c:v>43331.666758622683</c:v>
                      </c:pt>
                      <c:pt idx="1423">
                        <c:v>43331.70842534722</c:v>
                      </c:pt>
                      <c:pt idx="1424">
                        <c:v>43331.750092071758</c:v>
                      </c:pt>
                      <c:pt idx="1425">
                        <c:v>43331.791758796295</c:v>
                      </c:pt>
                      <c:pt idx="1426">
                        <c:v>43331.833425520832</c:v>
                      </c:pt>
                      <c:pt idx="1427">
                        <c:v>43331.875092245369</c:v>
                      </c:pt>
                      <c:pt idx="1428">
                        <c:v>43331.916758969906</c:v>
                      </c:pt>
                      <c:pt idx="1429">
                        <c:v>43331.958425694444</c:v>
                      </c:pt>
                      <c:pt idx="1430">
                        <c:v>43332.000092418981</c:v>
                      </c:pt>
                      <c:pt idx="1431">
                        <c:v>43332.041759143518</c:v>
                      </c:pt>
                      <c:pt idx="1432">
                        <c:v>43332.083425868055</c:v>
                      </c:pt>
                      <c:pt idx="1433">
                        <c:v>43332.125092592592</c:v>
                      </c:pt>
                      <c:pt idx="1434">
                        <c:v>43332.16675931713</c:v>
                      </c:pt>
                      <c:pt idx="1435">
                        <c:v>43332.208426041667</c:v>
                      </c:pt>
                      <c:pt idx="1436">
                        <c:v>43332.250092766204</c:v>
                      </c:pt>
                      <c:pt idx="1437">
                        <c:v>43332.291759490741</c:v>
                      </c:pt>
                      <c:pt idx="1438">
                        <c:v>43332.333426215278</c:v>
                      </c:pt>
                      <c:pt idx="1439">
                        <c:v>43332.375092939816</c:v>
                      </c:pt>
                      <c:pt idx="1440">
                        <c:v>43332.416759664353</c:v>
                      </c:pt>
                      <c:pt idx="1441">
                        <c:v>43332.45842638889</c:v>
                      </c:pt>
                      <c:pt idx="1442">
                        <c:v>43332.500093113427</c:v>
                      </c:pt>
                      <c:pt idx="1443">
                        <c:v>43332.541759837964</c:v>
                      </c:pt>
                      <c:pt idx="1444">
                        <c:v>43332.583426562502</c:v>
                      </c:pt>
                      <c:pt idx="1445">
                        <c:v>43332.625093287039</c:v>
                      </c:pt>
                      <c:pt idx="1446">
                        <c:v>43332.666760011576</c:v>
                      </c:pt>
                      <c:pt idx="1447">
                        <c:v>43332.708426736113</c:v>
                      </c:pt>
                      <c:pt idx="1448">
                        <c:v>43332.750093460651</c:v>
                      </c:pt>
                      <c:pt idx="1449">
                        <c:v>43332.791760185188</c:v>
                      </c:pt>
                      <c:pt idx="1450">
                        <c:v>43332.833426909725</c:v>
                      </c:pt>
                      <c:pt idx="1451">
                        <c:v>43332.875093634262</c:v>
                      </c:pt>
                      <c:pt idx="1452">
                        <c:v>43332.916760358799</c:v>
                      </c:pt>
                      <c:pt idx="1453">
                        <c:v>43332.958427083337</c:v>
                      </c:pt>
                      <c:pt idx="1454">
                        <c:v>43333.000093807874</c:v>
                      </c:pt>
                      <c:pt idx="1455">
                        <c:v>43333.041760532411</c:v>
                      </c:pt>
                      <c:pt idx="1456">
                        <c:v>43333.083427256941</c:v>
                      </c:pt>
                      <c:pt idx="1457">
                        <c:v>43333.125093981478</c:v>
                      </c:pt>
                      <c:pt idx="1458">
                        <c:v>43333.166760706015</c:v>
                      </c:pt>
                      <c:pt idx="1459">
                        <c:v>43333.208427430553</c:v>
                      </c:pt>
                      <c:pt idx="1460">
                        <c:v>43333.25009415509</c:v>
                      </c:pt>
                      <c:pt idx="1461">
                        <c:v>43333.291760879627</c:v>
                      </c:pt>
                      <c:pt idx="1462">
                        <c:v>43333.333427604164</c:v>
                      </c:pt>
                      <c:pt idx="1463">
                        <c:v>43333.375094328701</c:v>
                      </c:pt>
                      <c:pt idx="1464">
                        <c:v>43333.416761053239</c:v>
                      </c:pt>
                      <c:pt idx="1465">
                        <c:v>43333.458427777776</c:v>
                      </c:pt>
                      <c:pt idx="1466">
                        <c:v>43333.500094502313</c:v>
                      </c:pt>
                      <c:pt idx="1467">
                        <c:v>43333.54176122685</c:v>
                      </c:pt>
                      <c:pt idx="1468">
                        <c:v>43333.583427951387</c:v>
                      </c:pt>
                      <c:pt idx="1469">
                        <c:v>43333.625094675925</c:v>
                      </c:pt>
                      <c:pt idx="1470">
                        <c:v>43333.666761400462</c:v>
                      </c:pt>
                      <c:pt idx="1471">
                        <c:v>43333.708428124999</c:v>
                      </c:pt>
                      <c:pt idx="1472">
                        <c:v>43333.750094849536</c:v>
                      </c:pt>
                      <c:pt idx="1473">
                        <c:v>43333.791761574073</c:v>
                      </c:pt>
                      <c:pt idx="1474">
                        <c:v>43333.833428298611</c:v>
                      </c:pt>
                      <c:pt idx="1475">
                        <c:v>43333.875095023148</c:v>
                      </c:pt>
                      <c:pt idx="1476">
                        <c:v>43333.916761747685</c:v>
                      </c:pt>
                      <c:pt idx="1477">
                        <c:v>43333.958428472222</c:v>
                      </c:pt>
                      <c:pt idx="1478">
                        <c:v>43334.00009519676</c:v>
                      </c:pt>
                      <c:pt idx="1479">
                        <c:v>43334.041761921297</c:v>
                      </c:pt>
                      <c:pt idx="1480">
                        <c:v>43334.083428645834</c:v>
                      </c:pt>
                      <c:pt idx="1481">
                        <c:v>43334.125095370371</c:v>
                      </c:pt>
                      <c:pt idx="1482">
                        <c:v>43334.166762094908</c:v>
                      </c:pt>
                      <c:pt idx="1483">
                        <c:v>43334.208428819446</c:v>
                      </c:pt>
                      <c:pt idx="1484">
                        <c:v>43334.250095543983</c:v>
                      </c:pt>
                      <c:pt idx="1485">
                        <c:v>43334.29176226852</c:v>
                      </c:pt>
                      <c:pt idx="1486">
                        <c:v>43334.333428993057</c:v>
                      </c:pt>
                      <c:pt idx="1487">
                        <c:v>43334.375095717594</c:v>
                      </c:pt>
                      <c:pt idx="1488">
                        <c:v>43334.416762442132</c:v>
                      </c:pt>
                      <c:pt idx="1489">
                        <c:v>43334.458429166669</c:v>
                      </c:pt>
                      <c:pt idx="1490">
                        <c:v>43334.500095891206</c:v>
                      </c:pt>
                      <c:pt idx="1491">
                        <c:v>43334.541762615743</c:v>
                      </c:pt>
                      <c:pt idx="1492">
                        <c:v>43334.58342934028</c:v>
                      </c:pt>
                      <c:pt idx="1493">
                        <c:v>43334.625096064818</c:v>
                      </c:pt>
                      <c:pt idx="1494">
                        <c:v>43334.666762789355</c:v>
                      </c:pt>
                      <c:pt idx="1495">
                        <c:v>43334.708429513892</c:v>
                      </c:pt>
                      <c:pt idx="1496">
                        <c:v>43334.750096238429</c:v>
                      </c:pt>
                      <c:pt idx="1497">
                        <c:v>43334.791762962966</c:v>
                      </c:pt>
                      <c:pt idx="1498">
                        <c:v>43334.833429687496</c:v>
                      </c:pt>
                      <c:pt idx="1499">
                        <c:v>43334.875096412034</c:v>
                      </c:pt>
                      <c:pt idx="1500">
                        <c:v>43334.916763136571</c:v>
                      </c:pt>
                      <c:pt idx="1501">
                        <c:v>43334.958429861108</c:v>
                      </c:pt>
                      <c:pt idx="1502">
                        <c:v>43335.000096585645</c:v>
                      </c:pt>
                      <c:pt idx="1503">
                        <c:v>43335.041763310182</c:v>
                      </c:pt>
                      <c:pt idx="1504">
                        <c:v>43335.08343003472</c:v>
                      </c:pt>
                      <c:pt idx="1505">
                        <c:v>43335.125096759257</c:v>
                      </c:pt>
                      <c:pt idx="1506">
                        <c:v>43335.166763483794</c:v>
                      </c:pt>
                      <c:pt idx="1507">
                        <c:v>43335.208430208331</c:v>
                      </c:pt>
                      <c:pt idx="1508">
                        <c:v>43335.250096932868</c:v>
                      </c:pt>
                      <c:pt idx="1509">
                        <c:v>43335.291763657406</c:v>
                      </c:pt>
                      <c:pt idx="1510">
                        <c:v>43335.333430381943</c:v>
                      </c:pt>
                      <c:pt idx="1511">
                        <c:v>43335.37509710648</c:v>
                      </c:pt>
                      <c:pt idx="1512">
                        <c:v>43335.416763831017</c:v>
                      </c:pt>
                      <c:pt idx="1513">
                        <c:v>43335.458430555555</c:v>
                      </c:pt>
                      <c:pt idx="1514">
                        <c:v>43335.500097280092</c:v>
                      </c:pt>
                      <c:pt idx="1515">
                        <c:v>43335.541764004629</c:v>
                      </c:pt>
                      <c:pt idx="1516">
                        <c:v>43335.583430729166</c:v>
                      </c:pt>
                      <c:pt idx="1517">
                        <c:v>43335.625097453703</c:v>
                      </c:pt>
                      <c:pt idx="1518">
                        <c:v>43335.666764178241</c:v>
                      </c:pt>
                      <c:pt idx="1519">
                        <c:v>43335.708430902778</c:v>
                      </c:pt>
                      <c:pt idx="1520">
                        <c:v>43335.750097627315</c:v>
                      </c:pt>
                      <c:pt idx="1521">
                        <c:v>43335.791764351852</c:v>
                      </c:pt>
                      <c:pt idx="1522">
                        <c:v>43335.833431076389</c:v>
                      </c:pt>
                      <c:pt idx="1523">
                        <c:v>43335.875097800927</c:v>
                      </c:pt>
                      <c:pt idx="1524">
                        <c:v>43335.916764525464</c:v>
                      </c:pt>
                      <c:pt idx="1525">
                        <c:v>43335.958431250001</c:v>
                      </c:pt>
                      <c:pt idx="1526">
                        <c:v>43336.000097974538</c:v>
                      </c:pt>
                      <c:pt idx="1527">
                        <c:v>43336.041764699075</c:v>
                      </c:pt>
                      <c:pt idx="1528">
                        <c:v>43336.083431423613</c:v>
                      </c:pt>
                      <c:pt idx="1529">
                        <c:v>43336.12509814815</c:v>
                      </c:pt>
                      <c:pt idx="1530">
                        <c:v>43336.166764872687</c:v>
                      </c:pt>
                      <c:pt idx="1531">
                        <c:v>43336.208431597224</c:v>
                      </c:pt>
                      <c:pt idx="1532">
                        <c:v>43336.250098321761</c:v>
                      </c:pt>
                      <c:pt idx="1533">
                        <c:v>43336.291765046299</c:v>
                      </c:pt>
                      <c:pt idx="1534">
                        <c:v>43336.333431770836</c:v>
                      </c:pt>
                      <c:pt idx="1535">
                        <c:v>43336.375098495373</c:v>
                      </c:pt>
                      <c:pt idx="1536">
                        <c:v>43336.41676521991</c:v>
                      </c:pt>
                      <c:pt idx="1537">
                        <c:v>43336.458431944448</c:v>
                      </c:pt>
                      <c:pt idx="1538">
                        <c:v>43336.500098668985</c:v>
                      </c:pt>
                      <c:pt idx="1539">
                        <c:v>43336.541765393522</c:v>
                      </c:pt>
                      <c:pt idx="1540">
                        <c:v>43336.583432118059</c:v>
                      </c:pt>
                      <c:pt idx="1541">
                        <c:v>43336.625098842589</c:v>
                      </c:pt>
                      <c:pt idx="1542">
                        <c:v>43336.666765567126</c:v>
                      </c:pt>
                      <c:pt idx="1543">
                        <c:v>43336.708432291663</c:v>
                      </c:pt>
                      <c:pt idx="1544">
                        <c:v>43336.750099016201</c:v>
                      </c:pt>
                      <c:pt idx="1545">
                        <c:v>43336.791765740738</c:v>
                      </c:pt>
                      <c:pt idx="1546">
                        <c:v>43336.833432465275</c:v>
                      </c:pt>
                      <c:pt idx="1547">
                        <c:v>43336.875099189812</c:v>
                      </c:pt>
                      <c:pt idx="1548">
                        <c:v>43336.91676591435</c:v>
                      </c:pt>
                      <c:pt idx="1549">
                        <c:v>43336.958432638887</c:v>
                      </c:pt>
                      <c:pt idx="1550">
                        <c:v>43337.000099363424</c:v>
                      </c:pt>
                      <c:pt idx="1551">
                        <c:v>43337.041766087961</c:v>
                      </c:pt>
                      <c:pt idx="1552">
                        <c:v>43337.083432812498</c:v>
                      </c:pt>
                      <c:pt idx="1553">
                        <c:v>43337.125099537036</c:v>
                      </c:pt>
                      <c:pt idx="1554">
                        <c:v>43337.166766261573</c:v>
                      </c:pt>
                      <c:pt idx="1555">
                        <c:v>43337.20843298611</c:v>
                      </c:pt>
                      <c:pt idx="1556">
                        <c:v>43337.250099710647</c:v>
                      </c:pt>
                      <c:pt idx="1557">
                        <c:v>43337.291766435184</c:v>
                      </c:pt>
                      <c:pt idx="1558">
                        <c:v>43337.333433159722</c:v>
                      </c:pt>
                      <c:pt idx="1559">
                        <c:v>43337.375099884259</c:v>
                      </c:pt>
                      <c:pt idx="1560">
                        <c:v>43337.416766608796</c:v>
                      </c:pt>
                      <c:pt idx="1561">
                        <c:v>43337.458433333333</c:v>
                      </c:pt>
                      <c:pt idx="1562">
                        <c:v>43337.50010005787</c:v>
                      </c:pt>
                      <c:pt idx="1563">
                        <c:v>43337.541766782408</c:v>
                      </c:pt>
                      <c:pt idx="1564">
                        <c:v>43337.583433506945</c:v>
                      </c:pt>
                      <c:pt idx="1565">
                        <c:v>43337.625100231482</c:v>
                      </c:pt>
                      <c:pt idx="1566">
                        <c:v>43337.666766956019</c:v>
                      </c:pt>
                      <c:pt idx="1567">
                        <c:v>43337.708433680556</c:v>
                      </c:pt>
                      <c:pt idx="1568">
                        <c:v>43337.750100405094</c:v>
                      </c:pt>
                      <c:pt idx="1569">
                        <c:v>43337.791767129631</c:v>
                      </c:pt>
                      <c:pt idx="1570">
                        <c:v>43337.833433854168</c:v>
                      </c:pt>
                      <c:pt idx="1571">
                        <c:v>43337.875100578705</c:v>
                      </c:pt>
                      <c:pt idx="1572">
                        <c:v>43337.916767303243</c:v>
                      </c:pt>
                      <c:pt idx="1573">
                        <c:v>43337.95843402778</c:v>
                      </c:pt>
                      <c:pt idx="1574">
                        <c:v>43338.000100752317</c:v>
                      </c:pt>
                      <c:pt idx="1575">
                        <c:v>43338.041767476854</c:v>
                      </c:pt>
                      <c:pt idx="1576">
                        <c:v>43338.083434201391</c:v>
                      </c:pt>
                      <c:pt idx="1577">
                        <c:v>43338.125100925929</c:v>
                      </c:pt>
                      <c:pt idx="1578">
                        <c:v>43338.166767650466</c:v>
                      </c:pt>
                      <c:pt idx="1579">
                        <c:v>43338.208434375003</c:v>
                      </c:pt>
                      <c:pt idx="1580">
                        <c:v>43338.25010109954</c:v>
                      </c:pt>
                      <c:pt idx="1581">
                        <c:v>43338.291767824077</c:v>
                      </c:pt>
                      <c:pt idx="1582">
                        <c:v>43338.333434548615</c:v>
                      </c:pt>
                      <c:pt idx="1583">
                        <c:v>43338.375101273145</c:v>
                      </c:pt>
                      <c:pt idx="1584">
                        <c:v>43338.416767997682</c:v>
                      </c:pt>
                      <c:pt idx="1585">
                        <c:v>43338.458434722219</c:v>
                      </c:pt>
                      <c:pt idx="1586">
                        <c:v>43338.500101446756</c:v>
                      </c:pt>
                      <c:pt idx="1587">
                        <c:v>43338.541768171293</c:v>
                      </c:pt>
                      <c:pt idx="1588">
                        <c:v>43338.583434895831</c:v>
                      </c:pt>
                      <c:pt idx="1589">
                        <c:v>43338.625101620368</c:v>
                      </c:pt>
                      <c:pt idx="1590">
                        <c:v>43338.666768344905</c:v>
                      </c:pt>
                      <c:pt idx="1591">
                        <c:v>43338.708435069442</c:v>
                      </c:pt>
                      <c:pt idx="1592">
                        <c:v>43338.750101793979</c:v>
                      </c:pt>
                      <c:pt idx="1593">
                        <c:v>43338.791768518517</c:v>
                      </c:pt>
                      <c:pt idx="1594">
                        <c:v>43338.833435243054</c:v>
                      </c:pt>
                      <c:pt idx="1595">
                        <c:v>43338.875101967591</c:v>
                      </c:pt>
                      <c:pt idx="1596">
                        <c:v>43338.916768692128</c:v>
                      </c:pt>
                      <c:pt idx="1597">
                        <c:v>43338.958435416665</c:v>
                      </c:pt>
                      <c:pt idx="1598">
                        <c:v>43339.000102141203</c:v>
                      </c:pt>
                      <c:pt idx="1599">
                        <c:v>43339.04176886574</c:v>
                      </c:pt>
                      <c:pt idx="1600">
                        <c:v>43339.083435590277</c:v>
                      </c:pt>
                      <c:pt idx="1601">
                        <c:v>43339.125102314814</c:v>
                      </c:pt>
                      <c:pt idx="1602">
                        <c:v>43339.166769039351</c:v>
                      </c:pt>
                      <c:pt idx="1603">
                        <c:v>43339.208435763889</c:v>
                      </c:pt>
                      <c:pt idx="1604">
                        <c:v>43339.250102488426</c:v>
                      </c:pt>
                      <c:pt idx="1605">
                        <c:v>43339.291769212963</c:v>
                      </c:pt>
                      <c:pt idx="1606">
                        <c:v>43339.3334359375</c:v>
                      </c:pt>
                      <c:pt idx="1607">
                        <c:v>43339.375102662038</c:v>
                      </c:pt>
                      <c:pt idx="1608">
                        <c:v>43339.416769386575</c:v>
                      </c:pt>
                      <c:pt idx="1609">
                        <c:v>43339.458436111112</c:v>
                      </c:pt>
                      <c:pt idx="1610">
                        <c:v>43339.500102835649</c:v>
                      </c:pt>
                      <c:pt idx="1611">
                        <c:v>43339.541769560186</c:v>
                      </c:pt>
                      <c:pt idx="1612">
                        <c:v>43339.583436284724</c:v>
                      </c:pt>
                      <c:pt idx="1613">
                        <c:v>43339.625103009261</c:v>
                      </c:pt>
                      <c:pt idx="1614">
                        <c:v>43339.666769733798</c:v>
                      </c:pt>
                      <c:pt idx="1615">
                        <c:v>43339.708436458335</c:v>
                      </c:pt>
                      <c:pt idx="1616">
                        <c:v>43339.750103182872</c:v>
                      </c:pt>
                      <c:pt idx="1617">
                        <c:v>43339.79176990741</c:v>
                      </c:pt>
                      <c:pt idx="1618">
                        <c:v>43339.833436631947</c:v>
                      </c:pt>
                      <c:pt idx="1619">
                        <c:v>43339.875103356484</c:v>
                      </c:pt>
                      <c:pt idx="1620">
                        <c:v>43339.916770081021</c:v>
                      </c:pt>
                      <c:pt idx="1621">
                        <c:v>43339.958436805558</c:v>
                      </c:pt>
                      <c:pt idx="1622">
                        <c:v>43340.000103530096</c:v>
                      </c:pt>
                      <c:pt idx="1623">
                        <c:v>43340.041770254633</c:v>
                      </c:pt>
                      <c:pt idx="1624">
                        <c:v>43340.08343697917</c:v>
                      </c:pt>
                      <c:pt idx="1625">
                        <c:v>43340.125103703707</c:v>
                      </c:pt>
                      <c:pt idx="1626">
                        <c:v>43340.166770428237</c:v>
                      </c:pt>
                      <c:pt idx="1627">
                        <c:v>43340.208437152774</c:v>
                      </c:pt>
                      <c:pt idx="1628">
                        <c:v>43340.250103877312</c:v>
                      </c:pt>
                      <c:pt idx="1629">
                        <c:v>43340.291770601849</c:v>
                      </c:pt>
                      <c:pt idx="1630">
                        <c:v>43340.333437326386</c:v>
                      </c:pt>
                      <c:pt idx="1631">
                        <c:v>43340.375104050923</c:v>
                      </c:pt>
                      <c:pt idx="1632">
                        <c:v>43340.41677077546</c:v>
                      </c:pt>
                      <c:pt idx="1633">
                        <c:v>43340.458437499998</c:v>
                      </c:pt>
                      <c:pt idx="1634">
                        <c:v>43340.500104224535</c:v>
                      </c:pt>
                      <c:pt idx="1635">
                        <c:v>43340.541770949072</c:v>
                      </c:pt>
                      <c:pt idx="1636">
                        <c:v>43340.583437673609</c:v>
                      </c:pt>
                      <c:pt idx="1637">
                        <c:v>43340.625104398147</c:v>
                      </c:pt>
                      <c:pt idx="1638">
                        <c:v>43340.666771122684</c:v>
                      </c:pt>
                      <c:pt idx="1639">
                        <c:v>43340.708437847221</c:v>
                      </c:pt>
                      <c:pt idx="1640">
                        <c:v>43340.750104571758</c:v>
                      </c:pt>
                      <c:pt idx="1641">
                        <c:v>43340.791771296295</c:v>
                      </c:pt>
                      <c:pt idx="1642">
                        <c:v>43340.833438020833</c:v>
                      </c:pt>
                      <c:pt idx="1643">
                        <c:v>43340.87510474537</c:v>
                      </c:pt>
                      <c:pt idx="1644">
                        <c:v>43340.916771469907</c:v>
                      </c:pt>
                      <c:pt idx="1645">
                        <c:v>43340.958438194444</c:v>
                      </c:pt>
                      <c:pt idx="1646">
                        <c:v>43341.000104918981</c:v>
                      </c:pt>
                      <c:pt idx="1647">
                        <c:v>43341.041771643519</c:v>
                      </c:pt>
                      <c:pt idx="1648">
                        <c:v>43341.083438368056</c:v>
                      </c:pt>
                      <c:pt idx="1649">
                        <c:v>43341.125105092593</c:v>
                      </c:pt>
                      <c:pt idx="1650">
                        <c:v>43341.166771990742</c:v>
                      </c:pt>
                      <c:pt idx="1651">
                        <c:v>43341.208438773145</c:v>
                      </c:pt>
                      <c:pt idx="1652">
                        <c:v>43341.250105555555</c:v>
                      </c:pt>
                      <c:pt idx="1653">
                        <c:v>43341.291772337965</c:v>
                      </c:pt>
                      <c:pt idx="1654">
                        <c:v>43341.333439120368</c:v>
                      </c:pt>
                      <c:pt idx="1655">
                        <c:v>43341.375105902778</c:v>
                      </c:pt>
                      <c:pt idx="1656">
                        <c:v>43341.416772685188</c:v>
                      </c:pt>
                      <c:pt idx="1657">
                        <c:v>43341.458439467591</c:v>
                      </c:pt>
                      <c:pt idx="1658">
                        <c:v>43341.500106250001</c:v>
                      </c:pt>
                      <c:pt idx="1659">
                        <c:v>43341.541773032404</c:v>
                      </c:pt>
                      <c:pt idx="1660">
                        <c:v>43341.583439814814</c:v>
                      </c:pt>
                      <c:pt idx="1661">
                        <c:v>43341.625106597225</c:v>
                      </c:pt>
                      <c:pt idx="1662">
                        <c:v>43341.666773379628</c:v>
                      </c:pt>
                      <c:pt idx="1663">
                        <c:v>43341.708440162038</c:v>
                      </c:pt>
                      <c:pt idx="1664">
                        <c:v>43341.750106944448</c:v>
                      </c:pt>
                      <c:pt idx="1665">
                        <c:v>43341.791773726851</c:v>
                      </c:pt>
                      <c:pt idx="1666">
                        <c:v>43341.833440509261</c:v>
                      </c:pt>
                      <c:pt idx="1667">
                        <c:v>43341.875107291664</c:v>
                      </c:pt>
                      <c:pt idx="1668">
                        <c:v>43341.916774074074</c:v>
                      </c:pt>
                      <c:pt idx="1669">
                        <c:v>43341.958440856484</c:v>
                      </c:pt>
                      <c:pt idx="1670">
                        <c:v>43342.000104166669</c:v>
                      </c:pt>
                      <c:pt idx="1671">
                        <c:v>43342.041774421297</c:v>
                      </c:pt>
                      <c:pt idx="1672">
                        <c:v>43342.0834412037</c:v>
                      </c:pt>
                      <c:pt idx="1673">
                        <c:v>43342.12510798611</c:v>
                      </c:pt>
                      <c:pt idx="1674">
                        <c:v>43342.166774768521</c:v>
                      </c:pt>
                      <c:pt idx="1675">
                        <c:v>43342.208437499998</c:v>
                      </c:pt>
                      <c:pt idx="1676">
                        <c:v>43342.250108043983</c:v>
                      </c:pt>
                      <c:pt idx="1677">
                        <c:v>43342.291774768521</c:v>
                      </c:pt>
                      <c:pt idx="1678">
                        <c:v>43342.333441493058</c:v>
                      </c:pt>
                      <c:pt idx="1679">
                        <c:v>43342.375108217595</c:v>
                      </c:pt>
                      <c:pt idx="1680">
                        <c:v>43342.416774942132</c:v>
                      </c:pt>
                      <c:pt idx="1681">
                        <c:v>43342.458441666669</c:v>
                      </c:pt>
                      <c:pt idx="1682">
                        <c:v>43342.500108391207</c:v>
                      </c:pt>
                      <c:pt idx="1683">
                        <c:v>43342.541775115744</c:v>
                      </c:pt>
                      <c:pt idx="1684">
                        <c:v>43342.583441840281</c:v>
                      </c:pt>
                      <c:pt idx="1685">
                        <c:v>43342.625108564818</c:v>
                      </c:pt>
                      <c:pt idx="1686">
                        <c:v>43342.666775289355</c:v>
                      </c:pt>
                      <c:pt idx="1687">
                        <c:v>43342.708442013885</c:v>
                      </c:pt>
                    </c:numCache>
                  </c:numRef>
                </c:xVal>
                <c:yVal>
                  <c:numRef>
                    <c:extLst xmlns:c15="http://schemas.microsoft.com/office/drawing/2012/chart">
                      <c:ext xmlns:c15="http://schemas.microsoft.com/office/drawing/2012/chart" uri="{02D57815-91ED-43cb-92C2-25804820EDAC}">
                        <c15:formulaRef>
                          <c15:sqref>Sheet1!$K$6:$K$1693</c15:sqref>
                        </c15:formulaRef>
                      </c:ext>
                    </c:extLst>
                    <c:numCache>
                      <c:formatCode>General</c:formatCode>
                      <c:ptCount val="1688"/>
                      <c:pt idx="0">
                        <c:v>26.900000000000002</c:v>
                      </c:pt>
                      <c:pt idx="1">
                        <c:v>26.333333333333332</c:v>
                      </c:pt>
                      <c:pt idx="2">
                        <c:v>26.483333333333334</c:v>
                      </c:pt>
                      <c:pt idx="3">
                        <c:v>26.516666666666666</c:v>
                      </c:pt>
                      <c:pt idx="4">
                        <c:v>26.599999999999998</c:v>
                      </c:pt>
                      <c:pt idx="5">
                        <c:v>26.7</c:v>
                      </c:pt>
                      <c:pt idx="6">
                        <c:v>26.866666666666671</c:v>
                      </c:pt>
                      <c:pt idx="7">
                        <c:v>27</c:v>
                      </c:pt>
                      <c:pt idx="8">
                        <c:v>27</c:v>
                      </c:pt>
                      <c:pt idx="9">
                        <c:v>27</c:v>
                      </c:pt>
                      <c:pt idx="10">
                        <c:v>27</c:v>
                      </c:pt>
                      <c:pt idx="11">
                        <c:v>26.966666666666669</c:v>
                      </c:pt>
                      <c:pt idx="12">
                        <c:v>26.900000000000002</c:v>
                      </c:pt>
                      <c:pt idx="13">
                        <c:v>26.900000000000002</c:v>
                      </c:pt>
                      <c:pt idx="14">
                        <c:v>26.816666666666666</c:v>
                      </c:pt>
                      <c:pt idx="15">
                        <c:v>26.766666666666666</c:v>
                      </c:pt>
                      <c:pt idx="16">
                        <c:v>26.649999999999995</c:v>
                      </c:pt>
                      <c:pt idx="17">
                        <c:v>26.566666666666666</c:v>
                      </c:pt>
                      <c:pt idx="18">
                        <c:v>26.349999999999998</c:v>
                      </c:pt>
                      <c:pt idx="19">
                        <c:v>26.05</c:v>
                      </c:pt>
                      <c:pt idx="20">
                        <c:v>25.850000000000005</c:v>
                      </c:pt>
                      <c:pt idx="21">
                        <c:v>25.8</c:v>
                      </c:pt>
                      <c:pt idx="22">
                        <c:v>25.8</c:v>
                      </c:pt>
                      <c:pt idx="23">
                        <c:v>25.783333333333335</c:v>
                      </c:pt>
                      <c:pt idx="24">
                        <c:v>25.8</c:v>
                      </c:pt>
                      <c:pt idx="25">
                        <c:v>25.8</c:v>
                      </c:pt>
                      <c:pt idx="26">
                        <c:v>25.866666666666671</c:v>
                      </c:pt>
                      <c:pt idx="27">
                        <c:v>26</c:v>
                      </c:pt>
                      <c:pt idx="28">
                        <c:v>26.049999999999997</c:v>
                      </c:pt>
                      <c:pt idx="29">
                        <c:v>26.183333333333326</c:v>
                      </c:pt>
                      <c:pt idx="30">
                        <c:v>26.333333333333332</c:v>
                      </c:pt>
                      <c:pt idx="31">
                        <c:v>26.366666666666664</c:v>
                      </c:pt>
                      <c:pt idx="32">
                        <c:v>26.333333333333332</c:v>
                      </c:pt>
                      <c:pt idx="33">
                        <c:v>26.216666666666665</c:v>
                      </c:pt>
                      <c:pt idx="34">
                        <c:v>26.2</c:v>
                      </c:pt>
                      <c:pt idx="35">
                        <c:v>26.183333333333334</c:v>
                      </c:pt>
                      <c:pt idx="36">
                        <c:v>26.183333333333334</c:v>
                      </c:pt>
                      <c:pt idx="37">
                        <c:v>26.033333333333335</c:v>
                      </c:pt>
                      <c:pt idx="38">
                        <c:v>25.916666666666668</c:v>
                      </c:pt>
                      <c:pt idx="39">
                        <c:v>26</c:v>
                      </c:pt>
                      <c:pt idx="40">
                        <c:v>26</c:v>
                      </c:pt>
                      <c:pt idx="41">
                        <c:v>26.099999999999998</c:v>
                      </c:pt>
                      <c:pt idx="42">
                        <c:v>26.016666666666666</c:v>
                      </c:pt>
                      <c:pt idx="43">
                        <c:v>25.816666666666663</c:v>
                      </c:pt>
                      <c:pt idx="44">
                        <c:v>25.7</c:v>
                      </c:pt>
                      <c:pt idx="45">
                        <c:v>25.733333333333334</c:v>
                      </c:pt>
                      <c:pt idx="46">
                        <c:v>25.883333333333336</c:v>
                      </c:pt>
                      <c:pt idx="47">
                        <c:v>25.866666666666671</c:v>
                      </c:pt>
                      <c:pt idx="48">
                        <c:v>25.666666666666671</c:v>
                      </c:pt>
                      <c:pt idx="49">
                        <c:v>25.733333333333331</c:v>
                      </c:pt>
                      <c:pt idx="50">
                        <c:v>25.7</c:v>
                      </c:pt>
                      <c:pt idx="51">
                        <c:v>25.816666666666666</c:v>
                      </c:pt>
                      <c:pt idx="52">
                        <c:v>25.966666666666669</c:v>
                      </c:pt>
                      <c:pt idx="53">
                        <c:v>26.066666666666663</c:v>
                      </c:pt>
                      <c:pt idx="54">
                        <c:v>26.166666666666668</c:v>
                      </c:pt>
                      <c:pt idx="55">
                        <c:v>26.233333333333334</c:v>
                      </c:pt>
                      <c:pt idx="56">
                        <c:v>26.3</c:v>
                      </c:pt>
                      <c:pt idx="57">
                        <c:v>26.366666666666671</c:v>
                      </c:pt>
                      <c:pt idx="58">
                        <c:v>26.400000000000002</c:v>
                      </c:pt>
                      <c:pt idx="59">
                        <c:v>26.400000000000002</c:v>
                      </c:pt>
                      <c:pt idx="60">
                        <c:v>26.383333333333336</c:v>
                      </c:pt>
                      <c:pt idx="61">
                        <c:v>26.316666666666666</c:v>
                      </c:pt>
                      <c:pt idx="62">
                        <c:v>26.3</c:v>
                      </c:pt>
                      <c:pt idx="63">
                        <c:v>26.3</c:v>
                      </c:pt>
                      <c:pt idx="64">
                        <c:v>26.2</c:v>
                      </c:pt>
                      <c:pt idx="65">
                        <c:v>26.083333333333332</c:v>
                      </c:pt>
                      <c:pt idx="66">
                        <c:v>25.849999999999998</c:v>
                      </c:pt>
                      <c:pt idx="67">
                        <c:v>25.7</c:v>
                      </c:pt>
                      <c:pt idx="68">
                        <c:v>25.599999999999998</c:v>
                      </c:pt>
                      <c:pt idx="69">
                        <c:v>25.599999999999998</c:v>
                      </c:pt>
                      <c:pt idx="70">
                        <c:v>25.55</c:v>
                      </c:pt>
                      <c:pt idx="71">
                        <c:v>24.916666666666668</c:v>
                      </c:pt>
                      <c:pt idx="72">
                        <c:v>24.883333333333329</c:v>
                      </c:pt>
                      <c:pt idx="73">
                        <c:v>25</c:v>
                      </c:pt>
                      <c:pt idx="74">
                        <c:v>25.016666666666666</c:v>
                      </c:pt>
                      <c:pt idx="75">
                        <c:v>25.133333333333329</c:v>
                      </c:pt>
                      <c:pt idx="76">
                        <c:v>25.150000000000002</c:v>
                      </c:pt>
                      <c:pt idx="77">
                        <c:v>25.183333333333337</c:v>
                      </c:pt>
                      <c:pt idx="78">
                        <c:v>25.350000000000005</c:v>
                      </c:pt>
                      <c:pt idx="79">
                        <c:v>25.5</c:v>
                      </c:pt>
                      <c:pt idx="80">
                        <c:v>25.400000000000002</c:v>
                      </c:pt>
                      <c:pt idx="81">
                        <c:v>25.466666666666669</c:v>
                      </c:pt>
                      <c:pt idx="82">
                        <c:v>24.850000000000005</c:v>
                      </c:pt>
                      <c:pt idx="83">
                        <c:v>23.983333333333334</c:v>
                      </c:pt>
                      <c:pt idx="84">
                        <c:v>24.05</c:v>
                      </c:pt>
                      <c:pt idx="85">
                        <c:v>24.366666666666671</c:v>
                      </c:pt>
                      <c:pt idx="86">
                        <c:v>23.783333333333331</c:v>
                      </c:pt>
                      <c:pt idx="87">
                        <c:v>22.95</c:v>
                      </c:pt>
                      <c:pt idx="88">
                        <c:v>22.666666666666668</c:v>
                      </c:pt>
                      <c:pt idx="89">
                        <c:v>22.3</c:v>
                      </c:pt>
                      <c:pt idx="90">
                        <c:v>21.900000000000002</c:v>
                      </c:pt>
                      <c:pt idx="91">
                        <c:v>21.766666666666666</c:v>
                      </c:pt>
                      <c:pt idx="92">
                        <c:v>21.783333333333331</c:v>
                      </c:pt>
                      <c:pt idx="93">
                        <c:v>22.083333333333329</c:v>
                      </c:pt>
                      <c:pt idx="94">
                        <c:v>22.116666666666664</c:v>
                      </c:pt>
                      <c:pt idx="95">
                        <c:v>22.399999999999995</c:v>
                      </c:pt>
                      <c:pt idx="96">
                        <c:v>22.883333333333329</c:v>
                      </c:pt>
                      <c:pt idx="97">
                        <c:v>23.233333333333334</c:v>
                      </c:pt>
                      <c:pt idx="98">
                        <c:v>23.549999999999997</c:v>
                      </c:pt>
                      <c:pt idx="99">
                        <c:v>23.716666666666669</c:v>
                      </c:pt>
                      <c:pt idx="100">
                        <c:v>24.016666666666666</c:v>
                      </c:pt>
                      <c:pt idx="101">
                        <c:v>24.383333333333336</c:v>
                      </c:pt>
                      <c:pt idx="102">
                        <c:v>24.75</c:v>
                      </c:pt>
                      <c:pt idx="103">
                        <c:v>25.083333333333329</c:v>
                      </c:pt>
                      <c:pt idx="104">
                        <c:v>25.2</c:v>
                      </c:pt>
                      <c:pt idx="105">
                        <c:v>25.350000000000005</c:v>
                      </c:pt>
                      <c:pt idx="106">
                        <c:v>25.400000000000002</c:v>
                      </c:pt>
                      <c:pt idx="107">
                        <c:v>25.299999999999997</c:v>
                      </c:pt>
                      <c:pt idx="108">
                        <c:v>24.616666666666671</c:v>
                      </c:pt>
                      <c:pt idx="109">
                        <c:v>24.783333333333335</c:v>
                      </c:pt>
                      <c:pt idx="110">
                        <c:v>25</c:v>
                      </c:pt>
                      <c:pt idx="111">
                        <c:v>25.099999999999998</c:v>
                      </c:pt>
                      <c:pt idx="112">
                        <c:v>25.183333333333334</c:v>
                      </c:pt>
                      <c:pt idx="113">
                        <c:v>25.2</c:v>
                      </c:pt>
                      <c:pt idx="114">
                        <c:v>25.099999999999998</c:v>
                      </c:pt>
                      <c:pt idx="115">
                        <c:v>25.183333333333337</c:v>
                      </c:pt>
                      <c:pt idx="116">
                        <c:v>25.3</c:v>
                      </c:pt>
                      <c:pt idx="117">
                        <c:v>25.349999999999998</c:v>
                      </c:pt>
                      <c:pt idx="118">
                        <c:v>25.5</c:v>
                      </c:pt>
                      <c:pt idx="119">
                        <c:v>25.716666666666669</c:v>
                      </c:pt>
                      <c:pt idx="120">
                        <c:v>25.866666666666671</c:v>
                      </c:pt>
                      <c:pt idx="121">
                        <c:v>25.916666666666668</c:v>
                      </c:pt>
                      <c:pt idx="122">
                        <c:v>25.950000000000003</c:v>
                      </c:pt>
                      <c:pt idx="123">
                        <c:v>25.966666666666669</c:v>
                      </c:pt>
                      <c:pt idx="124">
                        <c:v>26.133333333333329</c:v>
                      </c:pt>
                      <c:pt idx="125">
                        <c:v>26.266666666666669</c:v>
                      </c:pt>
                      <c:pt idx="126">
                        <c:v>26.516666666666666</c:v>
                      </c:pt>
                      <c:pt idx="127">
                        <c:v>26.683333333333334</c:v>
                      </c:pt>
                      <c:pt idx="128">
                        <c:v>26.716666666666665</c:v>
                      </c:pt>
                      <c:pt idx="129">
                        <c:v>26.55</c:v>
                      </c:pt>
                      <c:pt idx="130">
                        <c:v>26.299999999999997</c:v>
                      </c:pt>
                      <c:pt idx="131">
                        <c:v>26.033333333333331</c:v>
                      </c:pt>
                      <c:pt idx="132">
                        <c:v>26.099999999999998</c:v>
                      </c:pt>
                      <c:pt idx="133">
                        <c:v>26.099999999999998</c:v>
                      </c:pt>
                      <c:pt idx="134">
                        <c:v>26.116666666666664</c:v>
                      </c:pt>
                      <c:pt idx="135">
                        <c:v>26.133333333333329</c:v>
                      </c:pt>
                      <c:pt idx="136">
                        <c:v>26.033333333333335</c:v>
                      </c:pt>
                      <c:pt idx="137">
                        <c:v>25.816666666666666</c:v>
                      </c:pt>
                      <c:pt idx="138">
                        <c:v>25.8</c:v>
                      </c:pt>
                      <c:pt idx="139">
                        <c:v>25.816666666666666</c:v>
                      </c:pt>
                      <c:pt idx="140">
                        <c:v>25.966666666666669</c:v>
                      </c:pt>
                      <c:pt idx="141">
                        <c:v>26</c:v>
                      </c:pt>
                      <c:pt idx="142">
                        <c:v>26.083333333333332</c:v>
                      </c:pt>
                      <c:pt idx="143">
                        <c:v>26.133333333333329</c:v>
                      </c:pt>
                      <c:pt idx="144">
                        <c:v>26.333333333333332</c:v>
                      </c:pt>
                      <c:pt idx="145">
                        <c:v>26.666666666666671</c:v>
                      </c:pt>
                      <c:pt idx="146">
                        <c:v>26.8</c:v>
                      </c:pt>
                      <c:pt idx="147">
                        <c:v>26.933333333333334</c:v>
                      </c:pt>
                      <c:pt idx="148">
                        <c:v>27.083333333333329</c:v>
                      </c:pt>
                      <c:pt idx="149">
                        <c:v>27.316666666666666</c:v>
                      </c:pt>
                      <c:pt idx="150">
                        <c:v>27.549999999999997</c:v>
                      </c:pt>
                      <c:pt idx="151">
                        <c:v>27.7</c:v>
                      </c:pt>
                      <c:pt idx="152">
                        <c:v>27.816666666666666</c:v>
                      </c:pt>
                      <c:pt idx="153">
                        <c:v>27.833333333333332</c:v>
                      </c:pt>
                      <c:pt idx="154">
                        <c:v>27.783333333333331</c:v>
                      </c:pt>
                      <c:pt idx="155">
                        <c:v>27.55</c:v>
                      </c:pt>
                      <c:pt idx="156">
                        <c:v>27.366666666666671</c:v>
                      </c:pt>
                      <c:pt idx="157">
                        <c:v>27.083333333333332</c:v>
                      </c:pt>
                      <c:pt idx="158">
                        <c:v>26.55</c:v>
                      </c:pt>
                      <c:pt idx="159">
                        <c:v>26.05</c:v>
                      </c:pt>
                      <c:pt idx="160">
                        <c:v>25.683333333333334</c:v>
                      </c:pt>
                      <c:pt idx="161">
                        <c:v>25.433333333333334</c:v>
                      </c:pt>
                      <c:pt idx="162">
                        <c:v>24.95</c:v>
                      </c:pt>
                      <c:pt idx="163">
                        <c:v>24.466666666666669</c:v>
                      </c:pt>
                      <c:pt idx="164">
                        <c:v>24.283333333333331</c:v>
                      </c:pt>
                      <c:pt idx="165">
                        <c:v>24.383333333333336</c:v>
                      </c:pt>
                      <c:pt idx="166">
                        <c:v>24.45</c:v>
                      </c:pt>
                      <c:pt idx="167">
                        <c:v>24.733333333333334</c:v>
                      </c:pt>
                      <c:pt idx="168">
                        <c:v>24.900000000000002</c:v>
                      </c:pt>
                      <c:pt idx="169">
                        <c:v>25.083333333333332</c:v>
                      </c:pt>
                      <c:pt idx="170">
                        <c:v>24.983333333333334</c:v>
                      </c:pt>
                      <c:pt idx="171">
                        <c:v>25.099999999999998</c:v>
                      </c:pt>
                      <c:pt idx="172">
                        <c:v>25.466666666666665</c:v>
                      </c:pt>
                      <c:pt idx="173">
                        <c:v>25.716666666666669</c:v>
                      </c:pt>
                      <c:pt idx="174">
                        <c:v>26.116666666666671</c:v>
                      </c:pt>
                      <c:pt idx="175">
                        <c:v>26.55</c:v>
                      </c:pt>
                      <c:pt idx="176">
                        <c:v>26.416666666666668</c:v>
                      </c:pt>
                      <c:pt idx="177">
                        <c:v>25.883333333333329</c:v>
                      </c:pt>
                      <c:pt idx="178">
                        <c:v>25.516666666666669</c:v>
                      </c:pt>
                      <c:pt idx="179">
                        <c:v>25.133333333333329</c:v>
                      </c:pt>
                      <c:pt idx="180">
                        <c:v>25.016666666666666</c:v>
                      </c:pt>
                      <c:pt idx="181">
                        <c:v>24.733333333333334</c:v>
                      </c:pt>
                      <c:pt idx="182">
                        <c:v>24.600000000000005</c:v>
                      </c:pt>
                      <c:pt idx="183">
                        <c:v>24.233333333333334</c:v>
                      </c:pt>
                      <c:pt idx="184">
                        <c:v>24.216666666666669</c:v>
                      </c:pt>
                      <c:pt idx="185">
                        <c:v>24.066666666666666</c:v>
                      </c:pt>
                      <c:pt idx="186">
                        <c:v>23.866666666666664</c:v>
                      </c:pt>
                      <c:pt idx="187">
                        <c:v>23.55</c:v>
                      </c:pt>
                      <c:pt idx="188">
                        <c:v>23.149999999999995</c:v>
                      </c:pt>
                      <c:pt idx="189">
                        <c:v>22.950000000000003</c:v>
                      </c:pt>
                      <c:pt idx="190">
                        <c:v>22.983333333333334</c:v>
                      </c:pt>
                      <c:pt idx="191">
                        <c:v>23.266666666666666</c:v>
                      </c:pt>
                      <c:pt idx="192">
                        <c:v>23.566666666666666</c:v>
                      </c:pt>
                      <c:pt idx="193">
                        <c:v>23.900000000000002</c:v>
                      </c:pt>
                      <c:pt idx="194">
                        <c:v>24.049999999999997</c:v>
                      </c:pt>
                      <c:pt idx="195">
                        <c:v>24.25</c:v>
                      </c:pt>
                      <c:pt idx="196">
                        <c:v>24.433333333333334</c:v>
                      </c:pt>
                      <c:pt idx="197">
                        <c:v>24.616666666666671</c:v>
                      </c:pt>
                      <c:pt idx="198">
                        <c:v>25.016666666666666</c:v>
                      </c:pt>
                      <c:pt idx="199">
                        <c:v>25.216666666666669</c:v>
                      </c:pt>
                      <c:pt idx="200">
                        <c:v>25.3</c:v>
                      </c:pt>
                      <c:pt idx="201">
                        <c:v>25.283333333333335</c:v>
                      </c:pt>
                      <c:pt idx="202">
                        <c:v>25.133333333333329</c:v>
                      </c:pt>
                      <c:pt idx="203">
                        <c:v>25.133333333333336</c:v>
                      </c:pt>
                      <c:pt idx="204">
                        <c:v>25.2</c:v>
                      </c:pt>
                      <c:pt idx="205">
                        <c:v>25.266666666666666</c:v>
                      </c:pt>
                      <c:pt idx="206">
                        <c:v>24.950000000000003</c:v>
                      </c:pt>
                      <c:pt idx="207">
                        <c:v>24.683333333333334</c:v>
                      </c:pt>
                      <c:pt idx="208">
                        <c:v>24.516666666666666</c:v>
                      </c:pt>
                      <c:pt idx="209">
                        <c:v>24.299999999999997</c:v>
                      </c:pt>
                      <c:pt idx="210">
                        <c:v>24.083333333333332</c:v>
                      </c:pt>
                      <c:pt idx="211">
                        <c:v>23.900000000000002</c:v>
                      </c:pt>
                      <c:pt idx="212">
                        <c:v>23.983333333333334</c:v>
                      </c:pt>
                      <c:pt idx="213">
                        <c:v>24.150000000000002</c:v>
                      </c:pt>
                      <c:pt idx="214">
                        <c:v>24.366666666666671</c:v>
                      </c:pt>
                      <c:pt idx="215">
                        <c:v>24.666666666666668</c:v>
                      </c:pt>
                      <c:pt idx="216">
                        <c:v>25.016666666666666</c:v>
                      </c:pt>
                      <c:pt idx="217">
                        <c:v>25.150000000000002</c:v>
                      </c:pt>
                      <c:pt idx="218">
                        <c:v>25.233333333333334</c:v>
                      </c:pt>
                      <c:pt idx="219">
                        <c:v>25.333333333333332</c:v>
                      </c:pt>
                      <c:pt idx="220">
                        <c:v>25.549999999999997</c:v>
                      </c:pt>
                      <c:pt idx="221">
                        <c:v>25.733333333333334</c:v>
                      </c:pt>
                      <c:pt idx="222">
                        <c:v>25.933333333333334</c:v>
                      </c:pt>
                      <c:pt idx="223">
                        <c:v>26.083333333333332</c:v>
                      </c:pt>
                      <c:pt idx="224">
                        <c:v>26.183333333333334</c:v>
                      </c:pt>
                      <c:pt idx="225">
                        <c:v>26.2</c:v>
                      </c:pt>
                      <c:pt idx="226">
                        <c:v>26.2</c:v>
                      </c:pt>
                      <c:pt idx="227">
                        <c:v>26.066666666666666</c:v>
                      </c:pt>
                      <c:pt idx="228">
                        <c:v>25.55</c:v>
                      </c:pt>
                      <c:pt idx="229">
                        <c:v>25.416666666666668</c:v>
                      </c:pt>
                      <c:pt idx="230">
                        <c:v>25.383333333333336</c:v>
                      </c:pt>
                      <c:pt idx="231">
                        <c:v>25.266666666666666</c:v>
                      </c:pt>
                      <c:pt idx="232">
                        <c:v>25.183333333333334</c:v>
                      </c:pt>
                      <c:pt idx="233">
                        <c:v>25</c:v>
                      </c:pt>
                      <c:pt idx="234">
                        <c:v>24.716666666666669</c:v>
                      </c:pt>
                      <c:pt idx="235">
                        <c:v>24.083333333333339</c:v>
                      </c:pt>
                      <c:pt idx="236">
                        <c:v>23.649999999999995</c:v>
                      </c:pt>
                      <c:pt idx="237">
                        <c:v>23.666666666666668</c:v>
                      </c:pt>
                      <c:pt idx="238">
                        <c:v>23.849999999999998</c:v>
                      </c:pt>
                      <c:pt idx="239">
                        <c:v>24.200000000000003</c:v>
                      </c:pt>
                      <c:pt idx="240">
                        <c:v>24.466666666666665</c:v>
                      </c:pt>
                      <c:pt idx="241">
                        <c:v>24.700000000000003</c:v>
                      </c:pt>
                      <c:pt idx="242">
                        <c:v>25.016666666666666</c:v>
                      </c:pt>
                      <c:pt idx="243">
                        <c:v>25.233333333333334</c:v>
                      </c:pt>
                      <c:pt idx="244">
                        <c:v>25.383333333333336</c:v>
                      </c:pt>
                      <c:pt idx="245">
                        <c:v>25.549999999999997</c:v>
                      </c:pt>
                      <c:pt idx="246">
                        <c:v>25.883333333333336</c:v>
                      </c:pt>
                      <c:pt idx="247">
                        <c:v>26.099999999999998</c:v>
                      </c:pt>
                      <c:pt idx="248">
                        <c:v>26.25</c:v>
                      </c:pt>
                      <c:pt idx="249">
                        <c:v>26.383333333333336</c:v>
                      </c:pt>
                      <c:pt idx="250">
                        <c:v>26.450000000000003</c:v>
                      </c:pt>
                      <c:pt idx="251">
                        <c:v>26.233333333333334</c:v>
                      </c:pt>
                      <c:pt idx="252">
                        <c:v>25.799999999999997</c:v>
                      </c:pt>
                      <c:pt idx="253">
                        <c:v>25.533333333333331</c:v>
                      </c:pt>
                      <c:pt idx="254">
                        <c:v>25.349999999999998</c:v>
                      </c:pt>
                      <c:pt idx="255">
                        <c:v>25.033333333333335</c:v>
                      </c:pt>
                      <c:pt idx="256">
                        <c:v>24.8</c:v>
                      </c:pt>
                      <c:pt idx="257">
                        <c:v>24.5</c:v>
                      </c:pt>
                      <c:pt idx="258">
                        <c:v>24.266666666666666</c:v>
                      </c:pt>
                      <c:pt idx="259">
                        <c:v>24</c:v>
                      </c:pt>
                      <c:pt idx="260">
                        <c:v>23.916666666666668</c:v>
                      </c:pt>
                      <c:pt idx="261">
                        <c:v>24.266666666666669</c:v>
                      </c:pt>
                      <c:pt idx="262">
                        <c:v>24.633333333333336</c:v>
                      </c:pt>
                      <c:pt idx="263">
                        <c:v>24.983333333333331</c:v>
                      </c:pt>
                      <c:pt idx="264">
                        <c:v>25.150000000000002</c:v>
                      </c:pt>
                      <c:pt idx="265">
                        <c:v>25.216666666666669</c:v>
                      </c:pt>
                      <c:pt idx="266">
                        <c:v>25.149999999999995</c:v>
                      </c:pt>
                      <c:pt idx="267">
                        <c:v>25.299999999999997</c:v>
                      </c:pt>
                      <c:pt idx="268">
                        <c:v>25.516666666666666</c:v>
                      </c:pt>
                      <c:pt idx="269">
                        <c:v>25.883333333333336</c:v>
                      </c:pt>
                      <c:pt idx="270">
                        <c:v>26.150000000000002</c:v>
                      </c:pt>
                      <c:pt idx="271">
                        <c:v>26.616666666666664</c:v>
                      </c:pt>
                      <c:pt idx="272">
                        <c:v>26.666666666666668</c:v>
                      </c:pt>
                      <c:pt idx="273">
                        <c:v>26.25</c:v>
                      </c:pt>
                      <c:pt idx="274">
                        <c:v>26.099999999999998</c:v>
                      </c:pt>
                      <c:pt idx="275">
                        <c:v>26</c:v>
                      </c:pt>
                      <c:pt idx="276">
                        <c:v>25.866666666666671</c:v>
                      </c:pt>
                      <c:pt idx="277">
                        <c:v>25.733333333333331</c:v>
                      </c:pt>
                      <c:pt idx="278">
                        <c:v>25.599999999999998</c:v>
                      </c:pt>
                      <c:pt idx="279">
                        <c:v>25.316666666666663</c:v>
                      </c:pt>
                      <c:pt idx="280">
                        <c:v>25.116666666666664</c:v>
                      </c:pt>
                      <c:pt idx="281">
                        <c:v>24.966666666666669</c:v>
                      </c:pt>
                      <c:pt idx="282">
                        <c:v>24.799999999999997</c:v>
                      </c:pt>
                      <c:pt idx="283">
                        <c:v>24.533333333333331</c:v>
                      </c:pt>
                      <c:pt idx="284">
                        <c:v>24.266666666666666</c:v>
                      </c:pt>
                      <c:pt idx="285">
                        <c:v>24</c:v>
                      </c:pt>
                      <c:pt idx="286">
                        <c:v>24.2</c:v>
                      </c:pt>
                      <c:pt idx="287">
                        <c:v>24.683333333333334</c:v>
                      </c:pt>
                      <c:pt idx="288">
                        <c:v>25.066666666666666</c:v>
                      </c:pt>
                      <c:pt idx="289">
                        <c:v>25.316666666666666</c:v>
                      </c:pt>
                      <c:pt idx="290">
                        <c:v>25.466666666666669</c:v>
                      </c:pt>
                      <c:pt idx="291">
                        <c:v>25.5</c:v>
                      </c:pt>
                      <c:pt idx="292">
                        <c:v>25.666666666666668</c:v>
                      </c:pt>
                      <c:pt idx="293">
                        <c:v>25.883333333333336</c:v>
                      </c:pt>
                      <c:pt idx="294">
                        <c:v>26.216666666666669</c:v>
                      </c:pt>
                      <c:pt idx="295">
                        <c:v>26.516666666666666</c:v>
                      </c:pt>
                      <c:pt idx="296">
                        <c:v>26.599999999999998</c:v>
                      </c:pt>
                      <c:pt idx="297">
                        <c:v>26.333333333333329</c:v>
                      </c:pt>
                      <c:pt idx="298">
                        <c:v>26.033333333333335</c:v>
                      </c:pt>
                      <c:pt idx="299">
                        <c:v>25.766666666666666</c:v>
                      </c:pt>
                      <c:pt idx="300">
                        <c:v>25.483333333333334</c:v>
                      </c:pt>
                      <c:pt idx="301">
                        <c:v>25.516666666666666</c:v>
                      </c:pt>
                      <c:pt idx="302">
                        <c:v>25.416666666666671</c:v>
                      </c:pt>
                      <c:pt idx="303">
                        <c:v>25.266666666666666</c:v>
                      </c:pt>
                      <c:pt idx="304">
                        <c:v>25</c:v>
                      </c:pt>
                      <c:pt idx="305">
                        <c:v>24.849999999999998</c:v>
                      </c:pt>
                      <c:pt idx="306">
                        <c:v>24.616666666666664</c:v>
                      </c:pt>
                      <c:pt idx="307">
                        <c:v>24.333333333333332</c:v>
                      </c:pt>
                      <c:pt idx="308">
                        <c:v>24.2</c:v>
                      </c:pt>
                      <c:pt idx="309">
                        <c:v>24.299999999999997</c:v>
                      </c:pt>
                      <c:pt idx="310">
                        <c:v>24.650000000000002</c:v>
                      </c:pt>
                      <c:pt idx="311">
                        <c:v>25.45</c:v>
                      </c:pt>
                      <c:pt idx="312">
                        <c:v>25.599999999999998</c:v>
                      </c:pt>
                      <c:pt idx="313">
                        <c:v>25.799999999999997</c:v>
                      </c:pt>
                      <c:pt idx="314">
                        <c:v>26.200000000000003</c:v>
                      </c:pt>
                      <c:pt idx="315">
                        <c:v>26.466666666666669</c:v>
                      </c:pt>
                      <c:pt idx="316">
                        <c:v>26.616666666666664</c:v>
                      </c:pt>
                      <c:pt idx="317">
                        <c:v>26.816666666666666</c:v>
                      </c:pt>
                      <c:pt idx="318">
                        <c:v>27.166666666666671</c:v>
                      </c:pt>
                      <c:pt idx="319">
                        <c:v>27.316666666666666</c:v>
                      </c:pt>
                      <c:pt idx="320">
                        <c:v>27.216666666666669</c:v>
                      </c:pt>
                      <c:pt idx="321">
                        <c:v>27.05</c:v>
                      </c:pt>
                      <c:pt idx="322">
                        <c:v>26.733333333333334</c:v>
                      </c:pt>
                      <c:pt idx="323">
                        <c:v>26.599999999999998</c:v>
                      </c:pt>
                      <c:pt idx="324">
                        <c:v>26.483333333333334</c:v>
                      </c:pt>
                      <c:pt idx="325">
                        <c:v>26.366666666666671</c:v>
                      </c:pt>
                      <c:pt idx="326">
                        <c:v>26.133333333333336</c:v>
                      </c:pt>
                      <c:pt idx="327">
                        <c:v>25.7</c:v>
                      </c:pt>
                      <c:pt idx="328">
                        <c:v>25.433333333333337</c:v>
                      </c:pt>
                      <c:pt idx="329">
                        <c:v>25.266666666666666</c:v>
                      </c:pt>
                      <c:pt idx="330">
                        <c:v>25.099999999999998</c:v>
                      </c:pt>
                      <c:pt idx="331">
                        <c:v>24.883333333333336</c:v>
                      </c:pt>
                      <c:pt idx="332">
                        <c:v>24.683333333333334</c:v>
                      </c:pt>
                      <c:pt idx="333">
                        <c:v>24.75</c:v>
                      </c:pt>
                      <c:pt idx="334">
                        <c:v>24.966666666666665</c:v>
                      </c:pt>
                      <c:pt idx="335">
                        <c:v>25.216666666666669</c:v>
                      </c:pt>
                      <c:pt idx="336">
                        <c:v>25.566666666666666</c:v>
                      </c:pt>
                      <c:pt idx="337">
                        <c:v>25.95</c:v>
                      </c:pt>
                      <c:pt idx="338">
                        <c:v>26.250000000000004</c:v>
                      </c:pt>
                      <c:pt idx="339">
                        <c:v>26.366666666666671</c:v>
                      </c:pt>
                      <c:pt idx="340">
                        <c:v>26.466666666666669</c:v>
                      </c:pt>
                      <c:pt idx="341">
                        <c:v>26.483333333333334</c:v>
                      </c:pt>
                      <c:pt idx="342">
                        <c:v>26.716666666666669</c:v>
                      </c:pt>
                      <c:pt idx="343">
                        <c:v>26.833333333333332</c:v>
                      </c:pt>
                      <c:pt idx="344">
                        <c:v>26.783333333333331</c:v>
                      </c:pt>
                      <c:pt idx="345">
                        <c:v>26.533333333333331</c:v>
                      </c:pt>
                      <c:pt idx="346">
                        <c:v>26.316666666666663</c:v>
                      </c:pt>
                      <c:pt idx="347">
                        <c:v>26.05</c:v>
                      </c:pt>
                      <c:pt idx="348">
                        <c:v>25.666666666666668</c:v>
                      </c:pt>
                      <c:pt idx="349">
                        <c:v>25.433333333333337</c:v>
                      </c:pt>
                      <c:pt idx="350">
                        <c:v>25.183333333333337</c:v>
                      </c:pt>
                      <c:pt idx="351">
                        <c:v>24.849999999999998</c:v>
                      </c:pt>
                      <c:pt idx="352">
                        <c:v>24.900000000000002</c:v>
                      </c:pt>
                      <c:pt idx="353">
                        <c:v>25.133333333333336</c:v>
                      </c:pt>
                      <c:pt idx="354">
                        <c:v>24.183333333333337</c:v>
                      </c:pt>
                      <c:pt idx="355">
                        <c:v>23.583333333333332</c:v>
                      </c:pt>
                      <c:pt idx="356">
                        <c:v>23.45</c:v>
                      </c:pt>
                      <c:pt idx="357">
                        <c:v>23.483333333333334</c:v>
                      </c:pt>
                      <c:pt idx="358">
                        <c:v>24</c:v>
                      </c:pt>
                      <c:pt idx="359">
                        <c:v>24.633333333333336</c:v>
                      </c:pt>
                      <c:pt idx="360">
                        <c:v>24.849999999999998</c:v>
                      </c:pt>
                      <c:pt idx="361">
                        <c:v>25.116666666666671</c:v>
                      </c:pt>
                      <c:pt idx="362">
                        <c:v>25.400000000000002</c:v>
                      </c:pt>
                      <c:pt idx="363">
                        <c:v>25.75</c:v>
                      </c:pt>
                      <c:pt idx="364">
                        <c:v>26.099999999999998</c:v>
                      </c:pt>
                      <c:pt idx="365">
                        <c:v>26.366666666666671</c:v>
                      </c:pt>
                      <c:pt idx="366">
                        <c:v>26.616666666666664</c:v>
                      </c:pt>
                      <c:pt idx="367">
                        <c:v>26.900000000000002</c:v>
                      </c:pt>
                      <c:pt idx="368">
                        <c:v>26.833333333333332</c:v>
                      </c:pt>
                      <c:pt idx="369">
                        <c:v>26.616666666666664</c:v>
                      </c:pt>
                      <c:pt idx="370">
                        <c:v>26.483333333333334</c:v>
                      </c:pt>
                      <c:pt idx="371">
                        <c:v>26.400000000000002</c:v>
                      </c:pt>
                      <c:pt idx="372">
                        <c:v>26.3</c:v>
                      </c:pt>
                      <c:pt idx="373">
                        <c:v>26.266666666666666</c:v>
                      </c:pt>
                      <c:pt idx="374">
                        <c:v>26.150000000000002</c:v>
                      </c:pt>
                      <c:pt idx="375">
                        <c:v>25.533333333333335</c:v>
                      </c:pt>
                      <c:pt idx="376">
                        <c:v>25.05</c:v>
                      </c:pt>
                      <c:pt idx="377">
                        <c:v>24.500000000000004</c:v>
                      </c:pt>
                      <c:pt idx="378">
                        <c:v>24.366666666666664</c:v>
                      </c:pt>
                      <c:pt idx="379">
                        <c:v>24.25</c:v>
                      </c:pt>
                      <c:pt idx="380">
                        <c:v>24.016666666666666</c:v>
                      </c:pt>
                      <c:pt idx="381">
                        <c:v>24.450000000000003</c:v>
                      </c:pt>
                      <c:pt idx="382">
                        <c:v>25.033333333333331</c:v>
                      </c:pt>
                      <c:pt idx="383">
                        <c:v>25.483333333333331</c:v>
                      </c:pt>
                      <c:pt idx="384">
                        <c:v>25.916666666666668</c:v>
                      </c:pt>
                      <c:pt idx="385">
                        <c:v>26.083333333333329</c:v>
                      </c:pt>
                      <c:pt idx="386">
                        <c:v>26.216666666666665</c:v>
                      </c:pt>
                      <c:pt idx="387">
                        <c:v>26.166666666666668</c:v>
                      </c:pt>
                      <c:pt idx="388">
                        <c:v>26.166666666666661</c:v>
                      </c:pt>
                      <c:pt idx="389">
                        <c:v>26.316666666666666</c:v>
                      </c:pt>
                      <c:pt idx="390">
                        <c:v>26.650000000000002</c:v>
                      </c:pt>
                      <c:pt idx="391">
                        <c:v>26.933333333333334</c:v>
                      </c:pt>
                      <c:pt idx="392">
                        <c:v>27.033333333333331</c:v>
                      </c:pt>
                      <c:pt idx="393">
                        <c:v>26.900000000000002</c:v>
                      </c:pt>
                      <c:pt idx="394">
                        <c:v>26.816666666666666</c:v>
                      </c:pt>
                      <c:pt idx="395">
                        <c:v>26.666666666666668</c:v>
                      </c:pt>
                      <c:pt idx="396">
                        <c:v>26.700000000000003</c:v>
                      </c:pt>
                      <c:pt idx="397">
                        <c:v>26.133333333333329</c:v>
                      </c:pt>
                      <c:pt idx="398">
                        <c:v>25.75</c:v>
                      </c:pt>
                      <c:pt idx="399">
                        <c:v>25.066666666666666</c:v>
                      </c:pt>
                      <c:pt idx="400">
                        <c:v>24.900000000000002</c:v>
                      </c:pt>
                      <c:pt idx="401">
                        <c:v>24.700000000000003</c:v>
                      </c:pt>
                      <c:pt idx="402">
                        <c:v>24.166666666666668</c:v>
                      </c:pt>
                      <c:pt idx="403">
                        <c:v>23.983333333333334</c:v>
                      </c:pt>
                      <c:pt idx="404">
                        <c:v>23.95</c:v>
                      </c:pt>
                      <c:pt idx="405">
                        <c:v>24.066666666666666</c:v>
                      </c:pt>
                      <c:pt idx="406">
                        <c:v>24.816666666666666</c:v>
                      </c:pt>
                      <c:pt idx="407">
                        <c:v>25.133333333333329</c:v>
                      </c:pt>
                      <c:pt idx="408">
                        <c:v>25.2</c:v>
                      </c:pt>
                      <c:pt idx="409">
                        <c:v>25.383333333333336</c:v>
                      </c:pt>
                      <c:pt idx="410">
                        <c:v>25.549999999999997</c:v>
                      </c:pt>
                      <c:pt idx="411">
                        <c:v>25.649999999999995</c:v>
                      </c:pt>
                      <c:pt idx="412">
                        <c:v>25.833333333333332</c:v>
                      </c:pt>
                      <c:pt idx="413">
                        <c:v>26.150000000000006</c:v>
                      </c:pt>
                      <c:pt idx="414">
                        <c:v>26.466666666666665</c:v>
                      </c:pt>
                      <c:pt idx="415">
                        <c:v>26.433333333333337</c:v>
                      </c:pt>
                      <c:pt idx="416">
                        <c:v>26.616666666666664</c:v>
                      </c:pt>
                      <c:pt idx="417">
                        <c:v>26.416666666666671</c:v>
                      </c:pt>
                      <c:pt idx="418">
                        <c:v>26.333333333333332</c:v>
                      </c:pt>
                      <c:pt idx="419">
                        <c:v>26.533333333333331</c:v>
                      </c:pt>
                      <c:pt idx="420">
                        <c:v>26.55</c:v>
                      </c:pt>
                      <c:pt idx="421">
                        <c:v>26.583333333333329</c:v>
                      </c:pt>
                      <c:pt idx="422">
                        <c:v>26.583333333333332</c:v>
                      </c:pt>
                      <c:pt idx="423">
                        <c:v>26.549999999999997</c:v>
                      </c:pt>
                      <c:pt idx="424">
                        <c:v>26.433333333333337</c:v>
                      </c:pt>
                      <c:pt idx="425">
                        <c:v>26.233333333333334</c:v>
                      </c:pt>
                      <c:pt idx="426">
                        <c:v>25.900000000000002</c:v>
                      </c:pt>
                      <c:pt idx="427">
                        <c:v>25.483333333333334</c:v>
                      </c:pt>
                      <c:pt idx="428">
                        <c:v>25.25</c:v>
                      </c:pt>
                      <c:pt idx="429">
                        <c:v>25.233333333333334</c:v>
                      </c:pt>
                      <c:pt idx="430">
                        <c:v>25.333333333333332</c:v>
                      </c:pt>
                      <c:pt idx="431">
                        <c:v>25.533333333333331</c:v>
                      </c:pt>
                      <c:pt idx="432">
                        <c:v>25.733333333333334</c:v>
                      </c:pt>
                      <c:pt idx="433">
                        <c:v>25.866666666666671</c:v>
                      </c:pt>
                      <c:pt idx="434">
                        <c:v>25.633333333333329</c:v>
                      </c:pt>
                      <c:pt idx="435">
                        <c:v>25.583333333333332</c:v>
                      </c:pt>
                      <c:pt idx="436">
                        <c:v>25.650000000000002</c:v>
                      </c:pt>
                      <c:pt idx="437">
                        <c:v>26.016666666666662</c:v>
                      </c:pt>
                      <c:pt idx="438">
                        <c:v>25.933333333333334</c:v>
                      </c:pt>
                      <c:pt idx="439">
                        <c:v>25.533333333333331</c:v>
                      </c:pt>
                      <c:pt idx="440">
                        <c:v>25.566666666666666</c:v>
                      </c:pt>
                      <c:pt idx="441">
                        <c:v>25.366666666666664</c:v>
                      </c:pt>
                      <c:pt idx="442">
                        <c:v>25.599999999999998</c:v>
                      </c:pt>
                      <c:pt idx="443">
                        <c:v>25.983333333333334</c:v>
                      </c:pt>
                      <c:pt idx="444">
                        <c:v>25.833333333333332</c:v>
                      </c:pt>
                      <c:pt idx="445">
                        <c:v>25.533333333333331</c:v>
                      </c:pt>
                      <c:pt idx="446">
                        <c:v>25.133333333333336</c:v>
                      </c:pt>
                      <c:pt idx="447">
                        <c:v>25.650000000000002</c:v>
                      </c:pt>
                      <c:pt idx="448">
                        <c:v>25.516666666666666</c:v>
                      </c:pt>
                      <c:pt idx="449">
                        <c:v>25.333333333333329</c:v>
                      </c:pt>
                      <c:pt idx="450">
                        <c:v>25.033333333333335</c:v>
                      </c:pt>
                      <c:pt idx="451">
                        <c:v>24.533333333333335</c:v>
                      </c:pt>
                      <c:pt idx="452">
                        <c:v>24.183333333333334</c:v>
                      </c:pt>
                      <c:pt idx="453">
                        <c:v>24.233333333333334</c:v>
                      </c:pt>
                      <c:pt idx="454">
                        <c:v>24.666666666666668</c:v>
                      </c:pt>
                      <c:pt idx="455">
                        <c:v>25.200000000000003</c:v>
                      </c:pt>
                      <c:pt idx="456">
                        <c:v>25.383333333333336</c:v>
                      </c:pt>
                      <c:pt idx="457">
                        <c:v>25.45</c:v>
                      </c:pt>
                      <c:pt idx="458">
                        <c:v>25.733333333333334</c:v>
                      </c:pt>
                      <c:pt idx="459">
                        <c:v>26.016666666666666</c:v>
                      </c:pt>
                      <c:pt idx="460">
                        <c:v>26.183333333333337</c:v>
                      </c:pt>
                      <c:pt idx="461">
                        <c:v>26.366666666666664</c:v>
                      </c:pt>
                      <c:pt idx="462">
                        <c:v>26.183333333333334</c:v>
                      </c:pt>
                      <c:pt idx="463">
                        <c:v>26.183333333333334</c:v>
                      </c:pt>
                      <c:pt idx="464">
                        <c:v>26.116666666666664</c:v>
                      </c:pt>
                      <c:pt idx="465">
                        <c:v>25.883333333333336</c:v>
                      </c:pt>
                      <c:pt idx="466">
                        <c:v>26.066666666666666</c:v>
                      </c:pt>
                      <c:pt idx="467">
                        <c:v>26.3</c:v>
                      </c:pt>
                      <c:pt idx="468">
                        <c:v>26.433333333333334</c:v>
                      </c:pt>
                      <c:pt idx="469">
                        <c:v>26.616666666666664</c:v>
                      </c:pt>
                      <c:pt idx="470">
                        <c:v>26.683333333333334</c:v>
                      </c:pt>
                      <c:pt idx="471">
                        <c:v>26.599999999999998</c:v>
                      </c:pt>
                      <c:pt idx="472">
                        <c:v>26.616666666666664</c:v>
                      </c:pt>
                      <c:pt idx="473">
                        <c:v>26.05</c:v>
                      </c:pt>
                      <c:pt idx="474">
                        <c:v>25.516666666666669</c:v>
                      </c:pt>
                      <c:pt idx="475">
                        <c:v>25.466666666666665</c:v>
                      </c:pt>
                      <c:pt idx="476">
                        <c:v>25.066666666666666</c:v>
                      </c:pt>
                      <c:pt idx="477">
                        <c:v>24.666666666666668</c:v>
                      </c:pt>
                      <c:pt idx="478">
                        <c:v>25.283333333333331</c:v>
                      </c:pt>
                      <c:pt idx="479">
                        <c:v>25.683333333333337</c:v>
                      </c:pt>
                      <c:pt idx="480">
                        <c:v>26.033333333333331</c:v>
                      </c:pt>
                      <c:pt idx="481">
                        <c:v>26.316666666666666</c:v>
                      </c:pt>
                      <c:pt idx="482">
                        <c:v>26.566666666666663</c:v>
                      </c:pt>
                      <c:pt idx="483">
                        <c:v>26.849999999999998</c:v>
                      </c:pt>
                      <c:pt idx="484">
                        <c:v>26.916666666666668</c:v>
                      </c:pt>
                      <c:pt idx="485">
                        <c:v>27.133333333333336</c:v>
                      </c:pt>
                      <c:pt idx="486">
                        <c:v>27.149999999999995</c:v>
                      </c:pt>
                      <c:pt idx="487">
                        <c:v>26.483333333333334</c:v>
                      </c:pt>
                      <c:pt idx="488">
                        <c:v>26.116666666666664</c:v>
                      </c:pt>
                      <c:pt idx="489">
                        <c:v>25.75</c:v>
                      </c:pt>
                      <c:pt idx="490">
                        <c:v>26.116666666666664</c:v>
                      </c:pt>
                      <c:pt idx="491">
                        <c:v>26.3</c:v>
                      </c:pt>
                      <c:pt idx="492">
                        <c:v>26.416666666666668</c:v>
                      </c:pt>
                      <c:pt idx="493">
                        <c:v>26.416666666666668</c:v>
                      </c:pt>
                      <c:pt idx="494">
                        <c:v>26.616666666666664</c:v>
                      </c:pt>
                      <c:pt idx="495">
                        <c:v>26.7</c:v>
                      </c:pt>
                      <c:pt idx="496">
                        <c:v>26.599999999999998</c:v>
                      </c:pt>
                      <c:pt idx="497">
                        <c:v>26.599999999999998</c:v>
                      </c:pt>
                      <c:pt idx="498">
                        <c:v>26.5</c:v>
                      </c:pt>
                      <c:pt idx="499">
                        <c:v>26.116666666666664</c:v>
                      </c:pt>
                      <c:pt idx="500">
                        <c:v>25.900000000000002</c:v>
                      </c:pt>
                      <c:pt idx="501">
                        <c:v>25.649999999999995</c:v>
                      </c:pt>
                      <c:pt idx="502">
                        <c:v>25.666666666666668</c:v>
                      </c:pt>
                      <c:pt idx="503">
                        <c:v>25.866666666666671</c:v>
                      </c:pt>
                      <c:pt idx="504">
                        <c:v>25.95</c:v>
                      </c:pt>
                      <c:pt idx="505">
                        <c:v>26.066666666666663</c:v>
                      </c:pt>
                      <c:pt idx="506">
                        <c:v>26.416666666666668</c:v>
                      </c:pt>
                      <c:pt idx="507">
                        <c:v>26.599999999999998</c:v>
                      </c:pt>
                      <c:pt idx="508">
                        <c:v>26.8</c:v>
                      </c:pt>
                      <c:pt idx="509">
                        <c:v>27</c:v>
                      </c:pt>
                      <c:pt idx="510">
                        <c:v>27.283333333333335</c:v>
                      </c:pt>
                      <c:pt idx="511">
                        <c:v>27.400000000000002</c:v>
                      </c:pt>
                      <c:pt idx="512">
                        <c:v>27.349999999999998</c:v>
                      </c:pt>
                      <c:pt idx="513">
                        <c:v>27.066666666666666</c:v>
                      </c:pt>
                      <c:pt idx="514">
                        <c:v>26.966666666666669</c:v>
                      </c:pt>
                      <c:pt idx="515">
                        <c:v>27.049999999999997</c:v>
                      </c:pt>
                      <c:pt idx="516">
                        <c:v>27.366666666666671</c:v>
                      </c:pt>
                      <c:pt idx="517">
                        <c:v>27.450000000000003</c:v>
                      </c:pt>
                      <c:pt idx="518">
                        <c:v>27.416666666666668</c:v>
                      </c:pt>
                      <c:pt idx="519">
                        <c:v>27.400000000000002</c:v>
                      </c:pt>
                      <c:pt idx="520">
                        <c:v>27.350000000000005</c:v>
                      </c:pt>
                      <c:pt idx="521">
                        <c:v>27.283333333333331</c:v>
                      </c:pt>
                      <c:pt idx="522">
                        <c:v>26.966666666666669</c:v>
                      </c:pt>
                      <c:pt idx="523">
                        <c:v>25.983333333333334</c:v>
                      </c:pt>
                      <c:pt idx="524">
                        <c:v>24.983333333333334</c:v>
                      </c:pt>
                      <c:pt idx="525">
                        <c:v>24.849999999999998</c:v>
                      </c:pt>
                      <c:pt idx="526">
                        <c:v>24.900000000000002</c:v>
                      </c:pt>
                      <c:pt idx="527">
                        <c:v>25.05</c:v>
                      </c:pt>
                      <c:pt idx="528">
                        <c:v>25.166666666666661</c:v>
                      </c:pt>
                      <c:pt idx="529">
                        <c:v>25.166666666666671</c:v>
                      </c:pt>
                      <c:pt idx="530">
                        <c:v>25.366666666666671</c:v>
                      </c:pt>
                      <c:pt idx="531">
                        <c:v>25.583333333333332</c:v>
                      </c:pt>
                      <c:pt idx="532">
                        <c:v>25.716666666666669</c:v>
                      </c:pt>
                      <c:pt idx="533">
                        <c:v>25.983333333333334</c:v>
                      </c:pt>
                      <c:pt idx="534">
                        <c:v>26.033333333333331</c:v>
                      </c:pt>
                      <c:pt idx="535">
                        <c:v>26.2</c:v>
                      </c:pt>
                      <c:pt idx="536">
                        <c:v>26.150000000000002</c:v>
                      </c:pt>
                      <c:pt idx="537">
                        <c:v>25.849999999999998</c:v>
                      </c:pt>
                      <c:pt idx="538">
                        <c:v>25.55</c:v>
                      </c:pt>
                      <c:pt idx="539">
                        <c:v>25.216666666666669</c:v>
                      </c:pt>
                      <c:pt idx="540">
                        <c:v>25.016666666666666</c:v>
                      </c:pt>
                      <c:pt idx="541">
                        <c:v>25.099999999999998</c:v>
                      </c:pt>
                      <c:pt idx="542">
                        <c:v>24.866666666666671</c:v>
                      </c:pt>
                      <c:pt idx="543">
                        <c:v>24.733333333333334</c:v>
                      </c:pt>
                      <c:pt idx="544">
                        <c:v>24.516666666666666</c:v>
                      </c:pt>
                      <c:pt idx="545">
                        <c:v>24.150000000000002</c:v>
                      </c:pt>
                      <c:pt idx="546">
                        <c:v>23.849999999999998</c:v>
                      </c:pt>
                      <c:pt idx="547">
                        <c:v>23.849999999999998</c:v>
                      </c:pt>
                      <c:pt idx="548">
                        <c:v>23.55</c:v>
                      </c:pt>
                      <c:pt idx="549">
                        <c:v>23.700000000000003</c:v>
                      </c:pt>
                      <c:pt idx="550">
                        <c:v>23.866666666666671</c:v>
                      </c:pt>
                      <c:pt idx="551">
                        <c:v>23.983333333333334</c:v>
                      </c:pt>
                      <c:pt idx="552">
                        <c:v>24.283333333333331</c:v>
                      </c:pt>
                      <c:pt idx="553">
                        <c:v>24.566666666666663</c:v>
                      </c:pt>
                      <c:pt idx="554">
                        <c:v>24.683333333333334</c:v>
                      </c:pt>
                      <c:pt idx="555">
                        <c:v>24.816666666666666</c:v>
                      </c:pt>
                      <c:pt idx="556">
                        <c:v>25.016666666666666</c:v>
                      </c:pt>
                      <c:pt idx="557">
                        <c:v>25.099999999999998</c:v>
                      </c:pt>
                      <c:pt idx="558">
                        <c:v>25.283333333333335</c:v>
                      </c:pt>
                      <c:pt idx="559">
                        <c:v>25.433333333333334</c:v>
                      </c:pt>
                      <c:pt idx="560">
                        <c:v>25.633333333333329</c:v>
                      </c:pt>
                      <c:pt idx="561">
                        <c:v>25.75</c:v>
                      </c:pt>
                      <c:pt idx="562">
                        <c:v>25.25</c:v>
                      </c:pt>
                      <c:pt idx="563">
                        <c:v>25.05</c:v>
                      </c:pt>
                      <c:pt idx="564">
                        <c:v>25.083333333333332</c:v>
                      </c:pt>
                      <c:pt idx="565">
                        <c:v>24.716666666666669</c:v>
                      </c:pt>
                      <c:pt idx="566">
                        <c:v>24.599999999999998</c:v>
                      </c:pt>
                      <c:pt idx="567">
                        <c:v>24.900000000000002</c:v>
                      </c:pt>
                      <c:pt idx="568">
                        <c:v>25.083333333333332</c:v>
                      </c:pt>
                      <c:pt idx="569">
                        <c:v>25.3</c:v>
                      </c:pt>
                      <c:pt idx="570">
                        <c:v>24.933333333333337</c:v>
                      </c:pt>
                      <c:pt idx="571">
                        <c:v>24.8</c:v>
                      </c:pt>
                      <c:pt idx="572">
                        <c:v>24.966666666666665</c:v>
                      </c:pt>
                      <c:pt idx="573">
                        <c:v>25.333333333333332</c:v>
                      </c:pt>
                      <c:pt idx="574">
                        <c:v>25.650000000000002</c:v>
                      </c:pt>
                      <c:pt idx="575">
                        <c:v>25.683333333333334</c:v>
                      </c:pt>
                      <c:pt idx="576">
                        <c:v>25.433333333333337</c:v>
                      </c:pt>
                      <c:pt idx="577">
                        <c:v>25.349999999999998</c:v>
                      </c:pt>
                      <c:pt idx="578">
                        <c:v>25.233333333333334</c:v>
                      </c:pt>
                      <c:pt idx="579">
                        <c:v>25.233333333333334</c:v>
                      </c:pt>
                      <c:pt idx="580">
                        <c:v>25.283333333333331</c:v>
                      </c:pt>
                      <c:pt idx="581">
                        <c:v>25.400000000000002</c:v>
                      </c:pt>
                      <c:pt idx="582">
                        <c:v>25.283333333333331</c:v>
                      </c:pt>
                      <c:pt idx="583">
                        <c:v>24.966666666666669</c:v>
                      </c:pt>
                      <c:pt idx="584">
                        <c:v>24.983333333333334</c:v>
                      </c:pt>
                      <c:pt idx="585">
                        <c:v>24.866666666666664</c:v>
                      </c:pt>
                      <c:pt idx="586">
                        <c:v>24.900000000000002</c:v>
                      </c:pt>
                      <c:pt idx="587">
                        <c:v>24.600000000000005</c:v>
                      </c:pt>
                      <c:pt idx="588">
                        <c:v>24.233333333333334</c:v>
                      </c:pt>
                      <c:pt idx="589">
                        <c:v>23.983333333333334</c:v>
                      </c:pt>
                      <c:pt idx="590">
                        <c:v>23.75</c:v>
                      </c:pt>
                      <c:pt idx="591">
                        <c:v>23.616666666666664</c:v>
                      </c:pt>
                      <c:pt idx="592">
                        <c:v>23.400000000000002</c:v>
                      </c:pt>
                      <c:pt idx="593">
                        <c:v>23.233333333333334</c:v>
                      </c:pt>
                      <c:pt idx="594">
                        <c:v>23.066666666666666</c:v>
                      </c:pt>
                      <c:pt idx="595">
                        <c:v>22.950000000000003</c:v>
                      </c:pt>
                      <c:pt idx="596">
                        <c:v>22.983333333333334</c:v>
                      </c:pt>
                      <c:pt idx="597">
                        <c:v>23.116666666666664</c:v>
                      </c:pt>
                      <c:pt idx="598">
                        <c:v>23.416666666666668</c:v>
                      </c:pt>
                      <c:pt idx="599">
                        <c:v>23.95</c:v>
                      </c:pt>
                      <c:pt idx="600">
                        <c:v>24.2</c:v>
                      </c:pt>
                      <c:pt idx="601">
                        <c:v>24.316666666666666</c:v>
                      </c:pt>
                      <c:pt idx="602">
                        <c:v>24.650000000000002</c:v>
                      </c:pt>
                      <c:pt idx="603">
                        <c:v>24.716666666666669</c:v>
                      </c:pt>
                      <c:pt idx="604">
                        <c:v>24.866666666666671</c:v>
                      </c:pt>
                      <c:pt idx="605">
                        <c:v>25.083333333333332</c:v>
                      </c:pt>
                      <c:pt idx="606">
                        <c:v>25.349999999999998</c:v>
                      </c:pt>
                      <c:pt idx="607">
                        <c:v>25.433333333333334</c:v>
                      </c:pt>
                      <c:pt idx="608">
                        <c:v>25.433333333333337</c:v>
                      </c:pt>
                      <c:pt idx="609">
                        <c:v>25.05</c:v>
                      </c:pt>
                      <c:pt idx="610">
                        <c:v>25.049999999999997</c:v>
                      </c:pt>
                      <c:pt idx="611">
                        <c:v>25</c:v>
                      </c:pt>
                      <c:pt idx="612">
                        <c:v>25.049999999999997</c:v>
                      </c:pt>
                      <c:pt idx="613">
                        <c:v>25.099999999999998</c:v>
                      </c:pt>
                      <c:pt idx="614">
                        <c:v>25.150000000000002</c:v>
                      </c:pt>
                      <c:pt idx="615">
                        <c:v>25.066666666666666</c:v>
                      </c:pt>
                      <c:pt idx="616">
                        <c:v>24.816666666666666</c:v>
                      </c:pt>
                      <c:pt idx="617">
                        <c:v>24.650000000000002</c:v>
                      </c:pt>
                      <c:pt idx="618">
                        <c:v>24.933333333333334</c:v>
                      </c:pt>
                      <c:pt idx="619">
                        <c:v>25.266666666666666</c:v>
                      </c:pt>
                      <c:pt idx="620">
                        <c:v>25.183333333333337</c:v>
                      </c:pt>
                      <c:pt idx="621">
                        <c:v>24.316666666666666</c:v>
                      </c:pt>
                      <c:pt idx="622">
                        <c:v>24.183333333333334</c:v>
                      </c:pt>
                      <c:pt idx="623">
                        <c:v>24.766666666666669</c:v>
                      </c:pt>
                      <c:pt idx="624">
                        <c:v>24.966666666666669</c:v>
                      </c:pt>
                      <c:pt idx="625">
                        <c:v>25.150000000000002</c:v>
                      </c:pt>
                      <c:pt idx="626">
                        <c:v>25.333333333333332</c:v>
                      </c:pt>
                      <c:pt idx="627">
                        <c:v>25.333333333333332</c:v>
                      </c:pt>
                      <c:pt idx="628">
                        <c:v>25.45</c:v>
                      </c:pt>
                      <c:pt idx="629">
                        <c:v>25.716666666666669</c:v>
                      </c:pt>
                      <c:pt idx="630">
                        <c:v>25.966666666666665</c:v>
                      </c:pt>
                      <c:pt idx="631">
                        <c:v>26.366666666666664</c:v>
                      </c:pt>
                      <c:pt idx="632">
                        <c:v>26.416666666666668</c:v>
                      </c:pt>
                      <c:pt idx="633">
                        <c:v>26.016666666666669</c:v>
                      </c:pt>
                      <c:pt idx="634">
                        <c:v>25.683333333333334</c:v>
                      </c:pt>
                      <c:pt idx="635">
                        <c:v>25.55</c:v>
                      </c:pt>
                      <c:pt idx="636">
                        <c:v>25.483333333333334</c:v>
                      </c:pt>
                      <c:pt idx="637">
                        <c:v>25.266666666666666</c:v>
                      </c:pt>
                      <c:pt idx="638">
                        <c:v>24.833333333333332</c:v>
                      </c:pt>
                      <c:pt idx="639">
                        <c:v>24.116666666666671</c:v>
                      </c:pt>
                      <c:pt idx="640">
                        <c:v>23.966666666666665</c:v>
                      </c:pt>
                      <c:pt idx="641">
                        <c:v>23.933333333333334</c:v>
                      </c:pt>
                      <c:pt idx="642">
                        <c:v>23.299999999999997</c:v>
                      </c:pt>
                      <c:pt idx="643">
                        <c:v>23.150000000000002</c:v>
                      </c:pt>
                      <c:pt idx="644">
                        <c:v>23.133333333333329</c:v>
                      </c:pt>
                      <c:pt idx="645">
                        <c:v>23.733333333333334</c:v>
                      </c:pt>
                      <c:pt idx="646">
                        <c:v>24.066666666666666</c:v>
                      </c:pt>
                      <c:pt idx="647">
                        <c:v>24.266666666666666</c:v>
                      </c:pt>
                      <c:pt idx="648">
                        <c:v>24.616666666666664</c:v>
                      </c:pt>
                      <c:pt idx="649">
                        <c:v>24.716666666666669</c:v>
                      </c:pt>
                      <c:pt idx="650">
                        <c:v>24.850000000000005</c:v>
                      </c:pt>
                      <c:pt idx="651">
                        <c:v>25.083333333333332</c:v>
                      </c:pt>
                      <c:pt idx="652">
                        <c:v>25.416666666666668</c:v>
                      </c:pt>
                      <c:pt idx="653">
                        <c:v>25.633333333333329</c:v>
                      </c:pt>
                      <c:pt idx="654">
                        <c:v>25.633333333333336</c:v>
                      </c:pt>
                      <c:pt idx="655">
                        <c:v>25.516666666666666</c:v>
                      </c:pt>
                      <c:pt idx="656">
                        <c:v>25.433333333333334</c:v>
                      </c:pt>
                      <c:pt idx="657">
                        <c:v>25</c:v>
                      </c:pt>
                      <c:pt idx="658">
                        <c:v>24.583333333333339</c:v>
                      </c:pt>
                      <c:pt idx="659">
                        <c:v>24.216666666666669</c:v>
                      </c:pt>
                      <c:pt idx="660">
                        <c:v>24.233333333333334</c:v>
                      </c:pt>
                      <c:pt idx="661">
                        <c:v>24.466666666666665</c:v>
                      </c:pt>
                      <c:pt idx="662">
                        <c:v>24.066666666666666</c:v>
                      </c:pt>
                      <c:pt idx="663">
                        <c:v>23.316666666666666</c:v>
                      </c:pt>
                      <c:pt idx="664">
                        <c:v>23.083333333333332</c:v>
                      </c:pt>
                      <c:pt idx="665">
                        <c:v>23.016666666666666</c:v>
                      </c:pt>
                      <c:pt idx="666">
                        <c:v>22.683333333333334</c:v>
                      </c:pt>
                      <c:pt idx="667">
                        <c:v>22.316666666666663</c:v>
                      </c:pt>
                      <c:pt idx="668">
                        <c:v>22.166666666666661</c:v>
                      </c:pt>
                      <c:pt idx="669">
                        <c:v>22.383333333333336</c:v>
                      </c:pt>
                      <c:pt idx="670">
                        <c:v>22.483333333333334</c:v>
                      </c:pt>
                      <c:pt idx="671">
                        <c:v>22.799999999999997</c:v>
                      </c:pt>
                      <c:pt idx="672">
                        <c:v>23.299999999999997</c:v>
                      </c:pt>
                      <c:pt idx="673">
                        <c:v>23.733333333333334</c:v>
                      </c:pt>
                      <c:pt idx="674">
                        <c:v>24.25</c:v>
                      </c:pt>
                      <c:pt idx="675">
                        <c:v>24.650000000000002</c:v>
                      </c:pt>
                      <c:pt idx="676">
                        <c:v>24.933333333333334</c:v>
                      </c:pt>
                      <c:pt idx="677">
                        <c:v>25.216666666666665</c:v>
                      </c:pt>
                      <c:pt idx="678">
                        <c:v>25.283333333333331</c:v>
                      </c:pt>
                      <c:pt idx="679">
                        <c:v>25.3</c:v>
                      </c:pt>
                      <c:pt idx="680">
                        <c:v>25.349999999999998</c:v>
                      </c:pt>
                      <c:pt idx="681">
                        <c:v>25.149999999999995</c:v>
                      </c:pt>
                      <c:pt idx="682">
                        <c:v>25.116666666666664</c:v>
                      </c:pt>
                      <c:pt idx="683">
                        <c:v>25</c:v>
                      </c:pt>
                      <c:pt idx="684">
                        <c:v>24.833333333333332</c:v>
                      </c:pt>
                      <c:pt idx="685">
                        <c:v>24.716666666666669</c:v>
                      </c:pt>
                      <c:pt idx="686">
                        <c:v>24.25</c:v>
                      </c:pt>
                      <c:pt idx="687">
                        <c:v>23.816666666666666</c:v>
                      </c:pt>
                      <c:pt idx="688">
                        <c:v>23.433333333333337</c:v>
                      </c:pt>
                      <c:pt idx="689">
                        <c:v>23.466666666666669</c:v>
                      </c:pt>
                      <c:pt idx="690">
                        <c:v>23.8</c:v>
                      </c:pt>
                      <c:pt idx="691">
                        <c:v>23.100000000000005</c:v>
                      </c:pt>
                      <c:pt idx="692">
                        <c:v>22.8</c:v>
                      </c:pt>
                      <c:pt idx="693">
                        <c:v>22.966666666666669</c:v>
                      </c:pt>
                      <c:pt idx="694">
                        <c:v>22.900000000000002</c:v>
                      </c:pt>
                      <c:pt idx="695">
                        <c:v>22.966666666666665</c:v>
                      </c:pt>
                      <c:pt idx="696">
                        <c:v>23.25</c:v>
                      </c:pt>
                      <c:pt idx="697">
                        <c:v>23.549999999999997</c:v>
                      </c:pt>
                      <c:pt idx="698">
                        <c:v>23.766666666666666</c:v>
                      </c:pt>
                      <c:pt idx="699">
                        <c:v>24.083333333333332</c:v>
                      </c:pt>
                      <c:pt idx="700">
                        <c:v>24.25</c:v>
                      </c:pt>
                      <c:pt idx="701">
                        <c:v>24.599999999999998</c:v>
                      </c:pt>
                      <c:pt idx="702">
                        <c:v>24.75</c:v>
                      </c:pt>
                      <c:pt idx="703">
                        <c:v>24.849999999999998</c:v>
                      </c:pt>
                      <c:pt idx="704">
                        <c:v>24.733333333333334</c:v>
                      </c:pt>
                      <c:pt idx="705">
                        <c:v>24.216666666666669</c:v>
                      </c:pt>
                      <c:pt idx="706">
                        <c:v>24.083333333333332</c:v>
                      </c:pt>
                      <c:pt idx="707">
                        <c:v>24</c:v>
                      </c:pt>
                      <c:pt idx="708">
                        <c:v>23.733333333333334</c:v>
                      </c:pt>
                      <c:pt idx="709">
                        <c:v>23.466666666666669</c:v>
                      </c:pt>
                      <c:pt idx="710">
                        <c:v>23.416666666666668</c:v>
                      </c:pt>
                      <c:pt idx="711">
                        <c:v>23.5</c:v>
                      </c:pt>
                      <c:pt idx="712">
                        <c:v>23.633333333333336</c:v>
                      </c:pt>
                      <c:pt idx="713">
                        <c:v>23.833333333333332</c:v>
                      </c:pt>
                      <c:pt idx="714">
                        <c:v>24.133333333333336</c:v>
                      </c:pt>
                      <c:pt idx="715">
                        <c:v>24.349999999999998</c:v>
                      </c:pt>
                      <c:pt idx="716">
                        <c:v>23.733333333333334</c:v>
                      </c:pt>
                      <c:pt idx="717">
                        <c:v>23.216666666666669</c:v>
                      </c:pt>
                      <c:pt idx="718">
                        <c:v>23.349999999999998</c:v>
                      </c:pt>
                      <c:pt idx="719">
                        <c:v>23.75</c:v>
                      </c:pt>
                      <c:pt idx="720">
                        <c:v>23.783333333333331</c:v>
                      </c:pt>
                      <c:pt idx="721">
                        <c:v>23.900000000000002</c:v>
                      </c:pt>
                      <c:pt idx="722">
                        <c:v>24.150000000000002</c:v>
                      </c:pt>
                      <c:pt idx="723">
                        <c:v>24.433333333333334</c:v>
                      </c:pt>
                      <c:pt idx="724">
                        <c:v>24.483333333333334</c:v>
                      </c:pt>
                      <c:pt idx="725">
                        <c:v>24.75</c:v>
                      </c:pt>
                      <c:pt idx="726">
                        <c:v>24.833333333333332</c:v>
                      </c:pt>
                      <c:pt idx="727">
                        <c:v>24.933333333333334</c:v>
                      </c:pt>
                      <c:pt idx="728">
                        <c:v>25.150000000000002</c:v>
                      </c:pt>
                      <c:pt idx="729">
                        <c:v>24.866666666666664</c:v>
                      </c:pt>
                      <c:pt idx="730">
                        <c:v>24.266666666666666</c:v>
                      </c:pt>
                      <c:pt idx="731">
                        <c:v>23.916666666666668</c:v>
                      </c:pt>
                      <c:pt idx="732">
                        <c:v>23.883333333333336</c:v>
                      </c:pt>
                      <c:pt idx="733">
                        <c:v>23.683333333333334</c:v>
                      </c:pt>
                      <c:pt idx="734">
                        <c:v>23.583333333333332</c:v>
                      </c:pt>
                      <c:pt idx="735">
                        <c:v>23.316666666666666</c:v>
                      </c:pt>
                      <c:pt idx="736">
                        <c:v>23.083333333333332</c:v>
                      </c:pt>
                      <c:pt idx="737">
                        <c:v>23.033333333333335</c:v>
                      </c:pt>
                      <c:pt idx="738">
                        <c:v>22.733333333333334</c:v>
                      </c:pt>
                      <c:pt idx="739">
                        <c:v>22.516666666666666</c:v>
                      </c:pt>
                      <c:pt idx="740">
                        <c:v>23.066666666666666</c:v>
                      </c:pt>
                      <c:pt idx="741">
                        <c:v>23.599999999999998</c:v>
                      </c:pt>
                      <c:pt idx="742">
                        <c:v>23.899999999999995</c:v>
                      </c:pt>
                      <c:pt idx="743">
                        <c:v>24.383333333333336</c:v>
                      </c:pt>
                      <c:pt idx="744">
                        <c:v>24.533333333333331</c:v>
                      </c:pt>
                      <c:pt idx="745">
                        <c:v>24.383333333333336</c:v>
                      </c:pt>
                      <c:pt idx="746">
                        <c:v>24.25</c:v>
                      </c:pt>
                      <c:pt idx="747">
                        <c:v>24.2</c:v>
                      </c:pt>
                      <c:pt idx="748">
                        <c:v>24.400000000000002</c:v>
                      </c:pt>
                      <c:pt idx="749">
                        <c:v>24.583333333333332</c:v>
                      </c:pt>
                      <c:pt idx="750">
                        <c:v>24.766666666666666</c:v>
                      </c:pt>
                      <c:pt idx="751">
                        <c:v>24.75</c:v>
                      </c:pt>
                      <c:pt idx="752">
                        <c:v>24.650000000000002</c:v>
                      </c:pt>
                      <c:pt idx="753">
                        <c:v>24.366666666666664</c:v>
                      </c:pt>
                      <c:pt idx="754">
                        <c:v>24.133333333333329</c:v>
                      </c:pt>
                      <c:pt idx="755">
                        <c:v>23.866666666666664</c:v>
                      </c:pt>
                      <c:pt idx="756">
                        <c:v>24</c:v>
                      </c:pt>
                      <c:pt idx="757">
                        <c:v>23.633333333333336</c:v>
                      </c:pt>
                      <c:pt idx="758">
                        <c:v>23.533333333333331</c:v>
                      </c:pt>
                      <c:pt idx="759">
                        <c:v>23.3</c:v>
                      </c:pt>
                      <c:pt idx="760">
                        <c:v>23.216666666666669</c:v>
                      </c:pt>
                      <c:pt idx="761">
                        <c:v>23.200000000000003</c:v>
                      </c:pt>
                      <c:pt idx="762">
                        <c:v>23.066666666666666</c:v>
                      </c:pt>
                      <c:pt idx="763">
                        <c:v>23</c:v>
                      </c:pt>
                      <c:pt idx="764">
                        <c:v>22.766666666666669</c:v>
                      </c:pt>
                      <c:pt idx="765">
                        <c:v>22.916666666666668</c:v>
                      </c:pt>
                      <c:pt idx="766">
                        <c:v>23.466666666666669</c:v>
                      </c:pt>
                      <c:pt idx="767">
                        <c:v>23.833333333333332</c:v>
                      </c:pt>
                      <c:pt idx="768">
                        <c:v>24.049999999999997</c:v>
                      </c:pt>
                      <c:pt idx="769">
                        <c:v>24.316666666666666</c:v>
                      </c:pt>
                      <c:pt idx="770">
                        <c:v>24.55</c:v>
                      </c:pt>
                      <c:pt idx="771">
                        <c:v>24.316666666666663</c:v>
                      </c:pt>
                      <c:pt idx="772">
                        <c:v>24.416666666666668</c:v>
                      </c:pt>
                      <c:pt idx="773">
                        <c:v>24.683333333333334</c:v>
                      </c:pt>
                      <c:pt idx="774">
                        <c:v>24.95</c:v>
                      </c:pt>
                      <c:pt idx="775">
                        <c:v>25.366666666666671</c:v>
                      </c:pt>
                      <c:pt idx="776">
                        <c:v>25.566666666666666</c:v>
                      </c:pt>
                      <c:pt idx="777">
                        <c:v>25.433333333333334</c:v>
                      </c:pt>
                      <c:pt idx="778">
                        <c:v>25.466666666666669</c:v>
                      </c:pt>
                      <c:pt idx="779">
                        <c:v>25.2</c:v>
                      </c:pt>
                      <c:pt idx="780">
                        <c:v>24.583333333333332</c:v>
                      </c:pt>
                      <c:pt idx="781">
                        <c:v>24.05</c:v>
                      </c:pt>
                      <c:pt idx="782">
                        <c:v>23.766666666666666</c:v>
                      </c:pt>
                      <c:pt idx="783">
                        <c:v>23.983333333333334</c:v>
                      </c:pt>
                      <c:pt idx="784">
                        <c:v>24.400000000000002</c:v>
                      </c:pt>
                      <c:pt idx="785">
                        <c:v>23.666666666666671</c:v>
                      </c:pt>
                      <c:pt idx="786">
                        <c:v>23.233333333333334</c:v>
                      </c:pt>
                      <c:pt idx="787">
                        <c:v>23.166666666666668</c:v>
                      </c:pt>
                      <c:pt idx="788">
                        <c:v>22.966666666666669</c:v>
                      </c:pt>
                      <c:pt idx="789">
                        <c:v>22.933333333333334</c:v>
                      </c:pt>
                      <c:pt idx="790">
                        <c:v>23.066666666666663</c:v>
                      </c:pt>
                      <c:pt idx="791">
                        <c:v>23.433333333333334</c:v>
                      </c:pt>
                      <c:pt idx="792">
                        <c:v>23.916666666666668</c:v>
                      </c:pt>
                      <c:pt idx="793">
                        <c:v>24.116666666666664</c:v>
                      </c:pt>
                      <c:pt idx="794">
                        <c:v>24.133333333333329</c:v>
                      </c:pt>
                      <c:pt idx="795">
                        <c:v>24.166666666666671</c:v>
                      </c:pt>
                      <c:pt idx="796">
                        <c:v>24.416666666666668</c:v>
                      </c:pt>
                      <c:pt idx="797">
                        <c:v>24.599999999999998</c:v>
                      </c:pt>
                      <c:pt idx="798">
                        <c:v>24.816666666666666</c:v>
                      </c:pt>
                      <c:pt idx="799">
                        <c:v>24.849999999999998</c:v>
                      </c:pt>
                      <c:pt idx="800">
                        <c:v>24.916666666666668</c:v>
                      </c:pt>
                      <c:pt idx="801">
                        <c:v>24.733333333333334</c:v>
                      </c:pt>
                      <c:pt idx="802">
                        <c:v>24.266666666666666</c:v>
                      </c:pt>
                      <c:pt idx="803">
                        <c:v>23.933333333333337</c:v>
                      </c:pt>
                      <c:pt idx="804">
                        <c:v>23.733333333333334</c:v>
                      </c:pt>
                      <c:pt idx="805">
                        <c:v>23.616666666666664</c:v>
                      </c:pt>
                      <c:pt idx="806">
                        <c:v>23.450000000000003</c:v>
                      </c:pt>
                      <c:pt idx="807">
                        <c:v>23.349999999999998</c:v>
                      </c:pt>
                      <c:pt idx="808">
                        <c:v>23.133333333333329</c:v>
                      </c:pt>
                      <c:pt idx="809">
                        <c:v>23</c:v>
                      </c:pt>
                      <c:pt idx="810">
                        <c:v>22.933333333333334</c:v>
                      </c:pt>
                      <c:pt idx="811">
                        <c:v>22.916666666666671</c:v>
                      </c:pt>
                      <c:pt idx="812">
                        <c:v>22.666666666666668</c:v>
                      </c:pt>
                      <c:pt idx="813">
                        <c:v>22.75</c:v>
                      </c:pt>
                      <c:pt idx="814">
                        <c:v>23.033333333333331</c:v>
                      </c:pt>
                      <c:pt idx="815">
                        <c:v>23.349999999999998</c:v>
                      </c:pt>
                      <c:pt idx="816">
                        <c:v>23.75</c:v>
                      </c:pt>
                      <c:pt idx="817">
                        <c:v>23.900000000000002</c:v>
                      </c:pt>
                      <c:pt idx="818">
                        <c:v>24.116666666666664</c:v>
                      </c:pt>
                      <c:pt idx="819">
                        <c:v>24.400000000000002</c:v>
                      </c:pt>
                      <c:pt idx="820">
                        <c:v>24.483333333333334</c:v>
                      </c:pt>
                      <c:pt idx="821">
                        <c:v>24.799999999999997</c:v>
                      </c:pt>
                      <c:pt idx="822">
                        <c:v>25.05</c:v>
                      </c:pt>
                      <c:pt idx="823">
                        <c:v>25.216666666666669</c:v>
                      </c:pt>
                      <c:pt idx="824">
                        <c:v>25.349999999999998</c:v>
                      </c:pt>
                      <c:pt idx="825">
                        <c:v>25.116666666666664</c:v>
                      </c:pt>
                      <c:pt idx="826">
                        <c:v>24.766666666666669</c:v>
                      </c:pt>
                      <c:pt idx="827">
                        <c:v>24.766666666666666</c:v>
                      </c:pt>
                      <c:pt idx="828">
                        <c:v>24.649999999999995</c:v>
                      </c:pt>
                      <c:pt idx="829">
                        <c:v>24.216666666666669</c:v>
                      </c:pt>
                      <c:pt idx="830">
                        <c:v>23.8</c:v>
                      </c:pt>
                      <c:pt idx="831">
                        <c:v>23.633333333333336</c:v>
                      </c:pt>
                      <c:pt idx="832">
                        <c:v>23.299999999999997</c:v>
                      </c:pt>
                      <c:pt idx="833">
                        <c:v>23.099999999999998</c:v>
                      </c:pt>
                      <c:pt idx="834">
                        <c:v>23.233333333333334</c:v>
                      </c:pt>
                      <c:pt idx="835">
                        <c:v>22.783333333333335</c:v>
                      </c:pt>
                      <c:pt idx="836">
                        <c:v>22.5</c:v>
                      </c:pt>
                      <c:pt idx="837">
                        <c:v>22.766666666666666</c:v>
                      </c:pt>
                      <c:pt idx="838">
                        <c:v>23.283333333333331</c:v>
                      </c:pt>
                      <c:pt idx="839">
                        <c:v>23.849999999999998</c:v>
                      </c:pt>
                      <c:pt idx="840">
                        <c:v>24.349999999999998</c:v>
                      </c:pt>
                      <c:pt idx="841">
                        <c:v>24.516666666666666</c:v>
                      </c:pt>
                      <c:pt idx="842">
                        <c:v>24.733333333333334</c:v>
                      </c:pt>
                      <c:pt idx="843">
                        <c:v>24.933333333333334</c:v>
                      </c:pt>
                      <c:pt idx="844">
                        <c:v>25.166666666666668</c:v>
                      </c:pt>
                      <c:pt idx="845">
                        <c:v>25.466666666666665</c:v>
                      </c:pt>
                      <c:pt idx="846">
                        <c:v>25.733333333333331</c:v>
                      </c:pt>
                      <c:pt idx="847">
                        <c:v>25.016666666666666</c:v>
                      </c:pt>
                      <c:pt idx="848">
                        <c:v>24.833333333333332</c:v>
                      </c:pt>
                      <c:pt idx="849">
                        <c:v>24.599999999999998</c:v>
                      </c:pt>
                      <c:pt idx="850">
                        <c:v>24.833333333333332</c:v>
                      </c:pt>
                      <c:pt idx="851">
                        <c:v>25.316666666666666</c:v>
                      </c:pt>
                      <c:pt idx="852">
                        <c:v>25.316666666666666</c:v>
                      </c:pt>
                      <c:pt idx="853">
                        <c:v>25.333333333333332</c:v>
                      </c:pt>
                      <c:pt idx="854">
                        <c:v>25.366666666666664</c:v>
                      </c:pt>
                      <c:pt idx="855">
                        <c:v>25.383333333333336</c:v>
                      </c:pt>
                      <c:pt idx="856">
                        <c:v>25.3</c:v>
                      </c:pt>
                      <c:pt idx="857">
                        <c:v>25.383333333333336</c:v>
                      </c:pt>
                      <c:pt idx="858">
                        <c:v>25.216666666666669</c:v>
                      </c:pt>
                      <c:pt idx="859">
                        <c:v>24.783333333333335</c:v>
                      </c:pt>
                      <c:pt idx="860">
                        <c:v>24.166666666666668</c:v>
                      </c:pt>
                      <c:pt idx="861">
                        <c:v>24.566666666666663</c:v>
                      </c:pt>
                      <c:pt idx="862">
                        <c:v>24.900000000000002</c:v>
                      </c:pt>
                      <c:pt idx="863">
                        <c:v>25.233333333333334</c:v>
                      </c:pt>
                      <c:pt idx="864">
                        <c:v>25.466666666666669</c:v>
                      </c:pt>
                      <c:pt idx="865">
                        <c:v>25.683333333333337</c:v>
                      </c:pt>
                      <c:pt idx="866">
                        <c:v>26</c:v>
                      </c:pt>
                      <c:pt idx="867">
                        <c:v>26.266666666666666</c:v>
                      </c:pt>
                      <c:pt idx="868">
                        <c:v>26.5</c:v>
                      </c:pt>
                      <c:pt idx="869">
                        <c:v>26.716666666666669</c:v>
                      </c:pt>
                      <c:pt idx="870">
                        <c:v>26.8</c:v>
                      </c:pt>
                      <c:pt idx="871">
                        <c:v>26.900000000000002</c:v>
                      </c:pt>
                      <c:pt idx="872">
                        <c:v>26.900000000000002</c:v>
                      </c:pt>
                      <c:pt idx="873">
                        <c:v>26.900000000000002</c:v>
                      </c:pt>
                      <c:pt idx="874">
                        <c:v>26.900000000000002</c:v>
                      </c:pt>
                      <c:pt idx="875">
                        <c:v>26.900000000000002</c:v>
                      </c:pt>
                      <c:pt idx="876">
                        <c:v>26.883333333333336</c:v>
                      </c:pt>
                      <c:pt idx="877">
                        <c:v>26.783333333333331</c:v>
                      </c:pt>
                      <c:pt idx="878">
                        <c:v>26.466666666666669</c:v>
                      </c:pt>
                      <c:pt idx="879">
                        <c:v>26.366666666666671</c:v>
                      </c:pt>
                      <c:pt idx="880">
                        <c:v>26.116666666666664</c:v>
                      </c:pt>
                      <c:pt idx="881">
                        <c:v>25.983333333333334</c:v>
                      </c:pt>
                      <c:pt idx="882">
                        <c:v>26.033333333333335</c:v>
                      </c:pt>
                      <c:pt idx="883">
                        <c:v>25.666666666666668</c:v>
                      </c:pt>
                      <c:pt idx="884">
                        <c:v>25.450000000000003</c:v>
                      </c:pt>
                      <c:pt idx="885">
                        <c:v>25.316666666666666</c:v>
                      </c:pt>
                      <c:pt idx="886">
                        <c:v>25.816666666666666</c:v>
                      </c:pt>
                      <c:pt idx="887">
                        <c:v>26.183333333333334</c:v>
                      </c:pt>
                      <c:pt idx="888">
                        <c:v>26.200000000000003</c:v>
                      </c:pt>
                      <c:pt idx="889">
                        <c:v>26.433333333333334</c:v>
                      </c:pt>
                      <c:pt idx="890">
                        <c:v>26.566666666666663</c:v>
                      </c:pt>
                      <c:pt idx="891">
                        <c:v>26.716666666666669</c:v>
                      </c:pt>
                      <c:pt idx="892">
                        <c:v>26.816666666666666</c:v>
                      </c:pt>
                      <c:pt idx="893">
                        <c:v>26.883333333333336</c:v>
                      </c:pt>
                      <c:pt idx="894">
                        <c:v>27.066666666666663</c:v>
                      </c:pt>
                      <c:pt idx="895">
                        <c:v>27.116666666666664</c:v>
                      </c:pt>
                      <c:pt idx="896">
                        <c:v>27.099999999999998</c:v>
                      </c:pt>
                      <c:pt idx="897">
                        <c:v>27.099999999999998</c:v>
                      </c:pt>
                      <c:pt idx="898">
                        <c:v>27.066666666666666</c:v>
                      </c:pt>
                      <c:pt idx="899">
                        <c:v>26.966666666666669</c:v>
                      </c:pt>
                      <c:pt idx="900">
                        <c:v>26.900000000000002</c:v>
                      </c:pt>
                      <c:pt idx="901">
                        <c:v>26.983333333333334</c:v>
                      </c:pt>
                      <c:pt idx="902">
                        <c:v>27.099999999999998</c:v>
                      </c:pt>
                      <c:pt idx="903">
                        <c:v>27.166666666666668</c:v>
                      </c:pt>
                      <c:pt idx="904">
                        <c:v>27.2</c:v>
                      </c:pt>
                      <c:pt idx="905">
                        <c:v>27.149999999999995</c:v>
                      </c:pt>
                      <c:pt idx="906">
                        <c:v>27.033333333333331</c:v>
                      </c:pt>
                      <c:pt idx="907">
                        <c:v>26.966666666666669</c:v>
                      </c:pt>
                      <c:pt idx="908">
                        <c:v>26.866666666666671</c:v>
                      </c:pt>
                      <c:pt idx="909">
                        <c:v>26.833333333333332</c:v>
                      </c:pt>
                      <c:pt idx="910">
                        <c:v>26.633333333333329</c:v>
                      </c:pt>
                      <c:pt idx="911">
                        <c:v>25.866666666666671</c:v>
                      </c:pt>
                      <c:pt idx="912">
                        <c:v>25.316666666666666</c:v>
                      </c:pt>
                      <c:pt idx="913">
                        <c:v>25.466666666666669</c:v>
                      </c:pt>
                      <c:pt idx="914">
                        <c:v>25.516666666666666</c:v>
                      </c:pt>
                      <c:pt idx="915">
                        <c:v>25.516666666666666</c:v>
                      </c:pt>
                      <c:pt idx="916">
                        <c:v>25.583333333333332</c:v>
                      </c:pt>
                      <c:pt idx="917">
                        <c:v>25.783333333333335</c:v>
                      </c:pt>
                      <c:pt idx="918">
                        <c:v>26.016666666666666</c:v>
                      </c:pt>
                      <c:pt idx="919">
                        <c:v>25.966666666666669</c:v>
                      </c:pt>
                      <c:pt idx="920">
                        <c:v>25.799999999999997</c:v>
                      </c:pt>
                      <c:pt idx="921">
                        <c:v>25.5</c:v>
                      </c:pt>
                      <c:pt idx="922">
                        <c:v>25.600000000000005</c:v>
                      </c:pt>
                      <c:pt idx="923">
                        <c:v>26.150000000000002</c:v>
                      </c:pt>
                      <c:pt idx="924">
                        <c:v>26.349999999999998</c:v>
                      </c:pt>
                      <c:pt idx="925">
                        <c:v>25.600000000000005</c:v>
                      </c:pt>
                      <c:pt idx="926">
                        <c:v>25.283333333333331</c:v>
                      </c:pt>
                      <c:pt idx="927">
                        <c:v>25.233333333333334</c:v>
                      </c:pt>
                      <c:pt idx="928">
                        <c:v>25.133333333333329</c:v>
                      </c:pt>
                      <c:pt idx="929">
                        <c:v>25.099999999999998</c:v>
                      </c:pt>
                      <c:pt idx="930">
                        <c:v>24.966666666666665</c:v>
                      </c:pt>
                      <c:pt idx="931">
                        <c:v>24.533333333333331</c:v>
                      </c:pt>
                      <c:pt idx="932">
                        <c:v>24.333333333333332</c:v>
                      </c:pt>
                      <c:pt idx="933">
                        <c:v>24.049999999999997</c:v>
                      </c:pt>
                      <c:pt idx="934">
                        <c:v>24.05</c:v>
                      </c:pt>
                      <c:pt idx="935">
                        <c:v>24.083333333333332</c:v>
                      </c:pt>
                      <c:pt idx="936">
                        <c:v>24.25</c:v>
                      </c:pt>
                      <c:pt idx="937">
                        <c:v>24.433333333333334</c:v>
                      </c:pt>
                      <c:pt idx="938">
                        <c:v>24.633333333333329</c:v>
                      </c:pt>
                      <c:pt idx="939">
                        <c:v>24.733333333333334</c:v>
                      </c:pt>
                      <c:pt idx="940">
                        <c:v>24.966666666666665</c:v>
                      </c:pt>
                      <c:pt idx="941">
                        <c:v>25.150000000000002</c:v>
                      </c:pt>
                      <c:pt idx="942">
                        <c:v>25.083333333333332</c:v>
                      </c:pt>
                      <c:pt idx="943">
                        <c:v>24.716666666666669</c:v>
                      </c:pt>
                      <c:pt idx="944">
                        <c:v>24.55</c:v>
                      </c:pt>
                      <c:pt idx="945">
                        <c:v>24.433333333333334</c:v>
                      </c:pt>
                      <c:pt idx="946">
                        <c:v>24.799999999999997</c:v>
                      </c:pt>
                      <c:pt idx="947">
                        <c:v>25.333333333333332</c:v>
                      </c:pt>
                      <c:pt idx="948">
                        <c:v>25.433333333333334</c:v>
                      </c:pt>
                      <c:pt idx="949">
                        <c:v>25.45</c:v>
                      </c:pt>
                      <c:pt idx="950">
                        <c:v>25.849999999999998</c:v>
                      </c:pt>
                      <c:pt idx="951">
                        <c:v>26.05</c:v>
                      </c:pt>
                      <c:pt idx="952">
                        <c:v>26</c:v>
                      </c:pt>
                      <c:pt idx="953">
                        <c:v>25.75</c:v>
                      </c:pt>
                      <c:pt idx="954">
                        <c:v>25.400000000000002</c:v>
                      </c:pt>
                      <c:pt idx="955">
                        <c:v>24.666666666666668</c:v>
                      </c:pt>
                      <c:pt idx="956">
                        <c:v>24.3</c:v>
                      </c:pt>
                      <c:pt idx="957">
                        <c:v>24.416666666666668</c:v>
                      </c:pt>
                      <c:pt idx="958">
                        <c:v>24.700000000000003</c:v>
                      </c:pt>
                      <c:pt idx="959">
                        <c:v>24.933333333333334</c:v>
                      </c:pt>
                      <c:pt idx="960">
                        <c:v>25.099999999999998</c:v>
                      </c:pt>
                      <c:pt idx="961">
                        <c:v>25.099999999999998</c:v>
                      </c:pt>
                      <c:pt idx="962">
                        <c:v>25.133333333333329</c:v>
                      </c:pt>
                      <c:pt idx="963">
                        <c:v>25.150000000000002</c:v>
                      </c:pt>
                      <c:pt idx="964">
                        <c:v>25.266666666666666</c:v>
                      </c:pt>
                      <c:pt idx="965">
                        <c:v>25.333333333333332</c:v>
                      </c:pt>
                      <c:pt idx="966">
                        <c:v>25.400000000000002</c:v>
                      </c:pt>
                      <c:pt idx="967">
                        <c:v>25.516666666666666</c:v>
                      </c:pt>
                      <c:pt idx="968">
                        <c:v>25.483333333333334</c:v>
                      </c:pt>
                      <c:pt idx="969">
                        <c:v>25.233333333333334</c:v>
                      </c:pt>
                      <c:pt idx="970">
                        <c:v>24.799999999999997</c:v>
                      </c:pt>
                      <c:pt idx="971">
                        <c:v>24.616666666666671</c:v>
                      </c:pt>
                      <c:pt idx="972">
                        <c:v>24.616666666666671</c:v>
                      </c:pt>
                      <c:pt idx="973">
                        <c:v>24.533333333333331</c:v>
                      </c:pt>
                      <c:pt idx="974">
                        <c:v>24.366666666666664</c:v>
                      </c:pt>
                      <c:pt idx="975">
                        <c:v>24.150000000000002</c:v>
                      </c:pt>
                      <c:pt idx="976">
                        <c:v>23.8</c:v>
                      </c:pt>
                      <c:pt idx="977">
                        <c:v>23.583333333333332</c:v>
                      </c:pt>
                      <c:pt idx="978">
                        <c:v>23.416666666666671</c:v>
                      </c:pt>
                      <c:pt idx="979">
                        <c:v>23.183333333333334</c:v>
                      </c:pt>
                      <c:pt idx="980">
                        <c:v>23.2</c:v>
                      </c:pt>
                      <c:pt idx="981">
                        <c:v>23.316666666666666</c:v>
                      </c:pt>
                      <c:pt idx="982">
                        <c:v>23.533333333333331</c:v>
                      </c:pt>
                      <c:pt idx="983">
                        <c:v>23.883333333333336</c:v>
                      </c:pt>
                      <c:pt idx="984">
                        <c:v>24.099999999999998</c:v>
                      </c:pt>
                      <c:pt idx="985">
                        <c:v>24.233333333333334</c:v>
                      </c:pt>
                      <c:pt idx="986">
                        <c:v>24.333333333333332</c:v>
                      </c:pt>
                      <c:pt idx="987">
                        <c:v>24.383333333333336</c:v>
                      </c:pt>
                      <c:pt idx="988">
                        <c:v>24.55</c:v>
                      </c:pt>
                      <c:pt idx="989">
                        <c:v>24.716666666666669</c:v>
                      </c:pt>
                      <c:pt idx="990">
                        <c:v>25.099999999999998</c:v>
                      </c:pt>
                      <c:pt idx="991">
                        <c:v>25.25</c:v>
                      </c:pt>
                      <c:pt idx="992">
                        <c:v>25.383333333333336</c:v>
                      </c:pt>
                      <c:pt idx="993">
                        <c:v>25.116666666666664</c:v>
                      </c:pt>
                      <c:pt idx="994">
                        <c:v>25.083333333333332</c:v>
                      </c:pt>
                      <c:pt idx="995">
                        <c:v>25</c:v>
                      </c:pt>
                      <c:pt idx="996">
                        <c:v>25.166666666666668</c:v>
                      </c:pt>
                      <c:pt idx="997">
                        <c:v>25.45</c:v>
                      </c:pt>
                      <c:pt idx="998">
                        <c:v>25.3</c:v>
                      </c:pt>
                      <c:pt idx="999">
                        <c:v>25.2</c:v>
                      </c:pt>
                      <c:pt idx="1000">
                        <c:v>25.166666666666668</c:v>
                      </c:pt>
                      <c:pt idx="1001">
                        <c:v>25.283333333333331</c:v>
                      </c:pt>
                      <c:pt idx="1002">
                        <c:v>24.666666666666668</c:v>
                      </c:pt>
                      <c:pt idx="1003">
                        <c:v>24.166666666666668</c:v>
                      </c:pt>
                      <c:pt idx="1004">
                        <c:v>23.933333333333337</c:v>
                      </c:pt>
                      <c:pt idx="1005">
                        <c:v>24.033333333333331</c:v>
                      </c:pt>
                      <c:pt idx="1006">
                        <c:v>24.283333333333331</c:v>
                      </c:pt>
                      <c:pt idx="1007">
                        <c:v>24.616666666666671</c:v>
                      </c:pt>
                      <c:pt idx="1008">
                        <c:v>24.983333333333334</c:v>
                      </c:pt>
                      <c:pt idx="1009">
                        <c:v>24.683333333333334</c:v>
                      </c:pt>
                      <c:pt idx="1010">
                        <c:v>24.883333333333336</c:v>
                      </c:pt>
                      <c:pt idx="1011">
                        <c:v>24.866666666666664</c:v>
                      </c:pt>
                      <c:pt idx="1012">
                        <c:v>25.049999999999997</c:v>
                      </c:pt>
                      <c:pt idx="1013">
                        <c:v>25.200000000000003</c:v>
                      </c:pt>
                      <c:pt idx="1014">
                        <c:v>25.483333333333334</c:v>
                      </c:pt>
                      <c:pt idx="1015">
                        <c:v>25.783333333333331</c:v>
                      </c:pt>
                      <c:pt idx="1016">
                        <c:v>25.700000000000003</c:v>
                      </c:pt>
                      <c:pt idx="1017">
                        <c:v>25.45</c:v>
                      </c:pt>
                      <c:pt idx="1018">
                        <c:v>25</c:v>
                      </c:pt>
                      <c:pt idx="1019">
                        <c:v>24.833333333333329</c:v>
                      </c:pt>
                      <c:pt idx="1020">
                        <c:v>24.616666666666664</c:v>
                      </c:pt>
                      <c:pt idx="1021">
                        <c:v>24.000000000000004</c:v>
                      </c:pt>
                      <c:pt idx="1022">
                        <c:v>23.633333333333336</c:v>
                      </c:pt>
                      <c:pt idx="1023">
                        <c:v>23.366666666666664</c:v>
                      </c:pt>
                      <c:pt idx="1024">
                        <c:v>23.133333333333329</c:v>
                      </c:pt>
                      <c:pt idx="1025">
                        <c:v>23.383333333333329</c:v>
                      </c:pt>
                      <c:pt idx="1026">
                        <c:v>23.366666666666664</c:v>
                      </c:pt>
                      <c:pt idx="1027">
                        <c:v>22.816666666666666</c:v>
                      </c:pt>
                      <c:pt idx="1028">
                        <c:v>22.633333333333329</c:v>
                      </c:pt>
                      <c:pt idx="1029">
                        <c:v>22.75</c:v>
                      </c:pt>
                      <c:pt idx="1030">
                        <c:v>23.366666666666671</c:v>
                      </c:pt>
                      <c:pt idx="1031">
                        <c:v>23.416666666666671</c:v>
                      </c:pt>
                      <c:pt idx="1032">
                        <c:v>23.283333333333331</c:v>
                      </c:pt>
                      <c:pt idx="1033">
                        <c:v>23.45</c:v>
                      </c:pt>
                      <c:pt idx="1034">
                        <c:v>23.549999999999997</c:v>
                      </c:pt>
                      <c:pt idx="1035">
                        <c:v>23.783333333333331</c:v>
                      </c:pt>
                      <c:pt idx="1036">
                        <c:v>23.95</c:v>
                      </c:pt>
                      <c:pt idx="1037">
                        <c:v>24.200000000000003</c:v>
                      </c:pt>
                      <c:pt idx="1038">
                        <c:v>24.400000000000002</c:v>
                      </c:pt>
                      <c:pt idx="1039">
                        <c:v>24.400000000000002</c:v>
                      </c:pt>
                      <c:pt idx="1040">
                        <c:v>24.383333333333329</c:v>
                      </c:pt>
                      <c:pt idx="1041">
                        <c:v>24.183333333333334</c:v>
                      </c:pt>
                      <c:pt idx="1042">
                        <c:v>24.216666666666669</c:v>
                      </c:pt>
                      <c:pt idx="1043">
                        <c:v>24.583333333333332</c:v>
                      </c:pt>
                      <c:pt idx="1044">
                        <c:v>24.7</c:v>
                      </c:pt>
                      <c:pt idx="1045">
                        <c:v>24.950000000000003</c:v>
                      </c:pt>
                      <c:pt idx="1046">
                        <c:v>24.666666666666668</c:v>
                      </c:pt>
                      <c:pt idx="1047">
                        <c:v>24.55</c:v>
                      </c:pt>
                      <c:pt idx="1048">
                        <c:v>24.5</c:v>
                      </c:pt>
                      <c:pt idx="1049">
                        <c:v>24.183333333333337</c:v>
                      </c:pt>
                      <c:pt idx="1050">
                        <c:v>23.716666666666665</c:v>
                      </c:pt>
                      <c:pt idx="1051">
                        <c:v>23.450000000000003</c:v>
                      </c:pt>
                      <c:pt idx="1052">
                        <c:v>23.2</c:v>
                      </c:pt>
                      <c:pt idx="1053">
                        <c:v>23.216666666666669</c:v>
                      </c:pt>
                      <c:pt idx="1054">
                        <c:v>23.516666666666666</c:v>
                      </c:pt>
                      <c:pt idx="1055">
                        <c:v>23.916666666666668</c:v>
                      </c:pt>
                      <c:pt idx="1056">
                        <c:v>24.033333333333331</c:v>
                      </c:pt>
                      <c:pt idx="1057">
                        <c:v>24.066666666666666</c:v>
                      </c:pt>
                      <c:pt idx="1058">
                        <c:v>24.183333333333337</c:v>
                      </c:pt>
                      <c:pt idx="1059">
                        <c:v>24.283333333333331</c:v>
                      </c:pt>
                      <c:pt idx="1060">
                        <c:v>24.5</c:v>
                      </c:pt>
                      <c:pt idx="1061">
                        <c:v>24.683333333333334</c:v>
                      </c:pt>
                      <c:pt idx="1062">
                        <c:v>24.833333333333332</c:v>
                      </c:pt>
                      <c:pt idx="1063">
                        <c:v>24.900000000000002</c:v>
                      </c:pt>
                      <c:pt idx="1064">
                        <c:v>24.95</c:v>
                      </c:pt>
                      <c:pt idx="1065">
                        <c:v>25.283333333333331</c:v>
                      </c:pt>
                      <c:pt idx="1066">
                        <c:v>25.466666666666669</c:v>
                      </c:pt>
                      <c:pt idx="1067">
                        <c:v>25.583333333333329</c:v>
                      </c:pt>
                      <c:pt idx="1068">
                        <c:v>25.716666666666665</c:v>
                      </c:pt>
                      <c:pt idx="1069">
                        <c:v>25.633333333333329</c:v>
                      </c:pt>
                      <c:pt idx="1070">
                        <c:v>25.599999999999998</c:v>
                      </c:pt>
                      <c:pt idx="1071">
                        <c:v>25.683333333333337</c:v>
                      </c:pt>
                      <c:pt idx="1072">
                        <c:v>25.883333333333336</c:v>
                      </c:pt>
                      <c:pt idx="1073">
                        <c:v>26.099999999999994</c:v>
                      </c:pt>
                      <c:pt idx="1074">
                        <c:v>26.099999999999998</c:v>
                      </c:pt>
                      <c:pt idx="1075">
                        <c:v>25.933333333333337</c:v>
                      </c:pt>
                      <c:pt idx="1076">
                        <c:v>25.533333333333331</c:v>
                      </c:pt>
                      <c:pt idx="1077">
                        <c:v>25.066666666666663</c:v>
                      </c:pt>
                      <c:pt idx="1078">
                        <c:v>25.116666666666664</c:v>
                      </c:pt>
                      <c:pt idx="1079">
                        <c:v>25.366666666666671</c:v>
                      </c:pt>
                      <c:pt idx="1080">
                        <c:v>25.366666666666671</c:v>
                      </c:pt>
                      <c:pt idx="1081">
                        <c:v>25.383333333333336</c:v>
                      </c:pt>
                      <c:pt idx="1082">
                        <c:v>25.349999999999998</c:v>
                      </c:pt>
                      <c:pt idx="1083">
                        <c:v>25.416666666666668</c:v>
                      </c:pt>
                      <c:pt idx="1084">
                        <c:v>25.5</c:v>
                      </c:pt>
                      <c:pt idx="1085">
                        <c:v>25.916666666666661</c:v>
                      </c:pt>
                      <c:pt idx="1086">
                        <c:v>26.233333333333334</c:v>
                      </c:pt>
                      <c:pt idx="1087">
                        <c:v>26.166666666666668</c:v>
                      </c:pt>
                      <c:pt idx="1088">
                        <c:v>25.933333333333337</c:v>
                      </c:pt>
                      <c:pt idx="1089">
                        <c:v>25.7</c:v>
                      </c:pt>
                      <c:pt idx="1090">
                        <c:v>25.599999999999998</c:v>
                      </c:pt>
                      <c:pt idx="1091">
                        <c:v>25.633333333333329</c:v>
                      </c:pt>
                      <c:pt idx="1092">
                        <c:v>25.599999999999998</c:v>
                      </c:pt>
                      <c:pt idx="1093">
                        <c:v>25.599999999999998</c:v>
                      </c:pt>
                      <c:pt idx="1094">
                        <c:v>25.45</c:v>
                      </c:pt>
                      <c:pt idx="1095">
                        <c:v>25.233333333333334</c:v>
                      </c:pt>
                      <c:pt idx="1096">
                        <c:v>25.033333333333335</c:v>
                      </c:pt>
                      <c:pt idx="1097">
                        <c:v>24.716666666666669</c:v>
                      </c:pt>
                      <c:pt idx="1098">
                        <c:v>24.95</c:v>
                      </c:pt>
                      <c:pt idx="1099">
                        <c:v>25.349999999999998</c:v>
                      </c:pt>
                      <c:pt idx="1100">
                        <c:v>25.5</c:v>
                      </c:pt>
                      <c:pt idx="1101">
                        <c:v>25.616666666666664</c:v>
                      </c:pt>
                      <c:pt idx="1102">
                        <c:v>26.083333333333329</c:v>
                      </c:pt>
                      <c:pt idx="1103">
                        <c:v>26.433333333333334</c:v>
                      </c:pt>
                      <c:pt idx="1104">
                        <c:v>26.650000000000002</c:v>
                      </c:pt>
                      <c:pt idx="1105">
                        <c:v>26.650000000000002</c:v>
                      </c:pt>
                      <c:pt idx="1106">
                        <c:v>26.7</c:v>
                      </c:pt>
                      <c:pt idx="1107">
                        <c:v>26.716666666666669</c:v>
                      </c:pt>
                      <c:pt idx="1108">
                        <c:v>26.833333333333332</c:v>
                      </c:pt>
                      <c:pt idx="1109">
                        <c:v>26.799999999999997</c:v>
                      </c:pt>
                      <c:pt idx="1110">
                        <c:v>26.900000000000002</c:v>
                      </c:pt>
                      <c:pt idx="1111">
                        <c:v>27</c:v>
                      </c:pt>
                      <c:pt idx="1112">
                        <c:v>26.650000000000002</c:v>
                      </c:pt>
                      <c:pt idx="1113">
                        <c:v>26.349999999999998</c:v>
                      </c:pt>
                      <c:pt idx="1114">
                        <c:v>26.633333333333336</c:v>
                      </c:pt>
                      <c:pt idx="1115">
                        <c:v>26.7</c:v>
                      </c:pt>
                      <c:pt idx="1116">
                        <c:v>26.666666666666668</c:v>
                      </c:pt>
                      <c:pt idx="1117">
                        <c:v>26.633333333333329</c:v>
                      </c:pt>
                      <c:pt idx="1118">
                        <c:v>26.499999999999996</c:v>
                      </c:pt>
                      <c:pt idx="1119">
                        <c:v>27</c:v>
                      </c:pt>
                      <c:pt idx="1120">
                        <c:v>27.083333333333332</c:v>
                      </c:pt>
                      <c:pt idx="1121">
                        <c:v>26.933333333333337</c:v>
                      </c:pt>
                      <c:pt idx="1122">
                        <c:v>26.433333333333334</c:v>
                      </c:pt>
                      <c:pt idx="1123">
                        <c:v>25.950000000000003</c:v>
                      </c:pt>
                      <c:pt idx="1124">
                        <c:v>25.55</c:v>
                      </c:pt>
                      <c:pt idx="1125">
                        <c:v>25.45</c:v>
                      </c:pt>
                      <c:pt idx="1126">
                        <c:v>25.483333333333334</c:v>
                      </c:pt>
                      <c:pt idx="1127">
                        <c:v>25.799999999999997</c:v>
                      </c:pt>
                      <c:pt idx="1128">
                        <c:v>26.216666666666669</c:v>
                      </c:pt>
                      <c:pt idx="1129">
                        <c:v>26.433333333333334</c:v>
                      </c:pt>
                      <c:pt idx="1130">
                        <c:v>26.549999999999997</c:v>
                      </c:pt>
                      <c:pt idx="1131">
                        <c:v>26.683333333333334</c:v>
                      </c:pt>
                      <c:pt idx="1132">
                        <c:v>26.833333333333332</c:v>
                      </c:pt>
                      <c:pt idx="1133">
                        <c:v>27</c:v>
                      </c:pt>
                      <c:pt idx="1134">
                        <c:v>27.3</c:v>
                      </c:pt>
                      <c:pt idx="1135">
                        <c:v>27.400000000000002</c:v>
                      </c:pt>
                      <c:pt idx="1136">
                        <c:v>27.533333333333331</c:v>
                      </c:pt>
                      <c:pt idx="1137">
                        <c:v>27.583333333333332</c:v>
                      </c:pt>
                      <c:pt idx="1138">
                        <c:v>27.783333333333335</c:v>
                      </c:pt>
                      <c:pt idx="1139">
                        <c:v>27.8</c:v>
                      </c:pt>
                      <c:pt idx="1140">
                        <c:v>27.8</c:v>
                      </c:pt>
                      <c:pt idx="1141">
                        <c:v>27.783333333333331</c:v>
                      </c:pt>
                      <c:pt idx="1142">
                        <c:v>27.7</c:v>
                      </c:pt>
                      <c:pt idx="1143">
                        <c:v>27.666666666666668</c:v>
                      </c:pt>
                      <c:pt idx="1144">
                        <c:v>27.483333333333334</c:v>
                      </c:pt>
                      <c:pt idx="1145">
                        <c:v>26.750000000000004</c:v>
                      </c:pt>
                      <c:pt idx="1146">
                        <c:v>25.916666666666671</c:v>
                      </c:pt>
                      <c:pt idx="1147">
                        <c:v>25.55</c:v>
                      </c:pt>
                      <c:pt idx="1148">
                        <c:v>25.383333333333329</c:v>
                      </c:pt>
                      <c:pt idx="1149">
                        <c:v>25.95</c:v>
                      </c:pt>
                      <c:pt idx="1150">
                        <c:v>26.400000000000002</c:v>
                      </c:pt>
                      <c:pt idx="1151">
                        <c:v>26.5</c:v>
                      </c:pt>
                      <c:pt idx="1152">
                        <c:v>26.683333333333334</c:v>
                      </c:pt>
                      <c:pt idx="1153">
                        <c:v>27.166666666666661</c:v>
                      </c:pt>
                      <c:pt idx="1154">
                        <c:v>27.183333333333337</c:v>
                      </c:pt>
                      <c:pt idx="1155">
                        <c:v>27.333333333333332</c:v>
                      </c:pt>
                      <c:pt idx="1156">
                        <c:v>27.483333333333334</c:v>
                      </c:pt>
                      <c:pt idx="1157">
                        <c:v>27.5</c:v>
                      </c:pt>
                      <c:pt idx="1158">
                        <c:v>27.783333333333331</c:v>
                      </c:pt>
                      <c:pt idx="1159">
                        <c:v>28.099999999999998</c:v>
                      </c:pt>
                      <c:pt idx="1160">
                        <c:v>28.016666666666666</c:v>
                      </c:pt>
                      <c:pt idx="1161">
                        <c:v>28.099999999999998</c:v>
                      </c:pt>
                      <c:pt idx="1162">
                        <c:v>28.500000000000004</c:v>
                      </c:pt>
                      <c:pt idx="1163">
                        <c:v>28.2</c:v>
                      </c:pt>
                      <c:pt idx="1164">
                        <c:v>28.149999999999995</c:v>
                      </c:pt>
                      <c:pt idx="1165">
                        <c:v>28.099999999999998</c:v>
                      </c:pt>
                      <c:pt idx="1166">
                        <c:v>28.099999999999998</c:v>
                      </c:pt>
                      <c:pt idx="1167">
                        <c:v>28.099999999999998</c:v>
                      </c:pt>
                      <c:pt idx="1168">
                        <c:v>28.099999999999998</c:v>
                      </c:pt>
                      <c:pt idx="1169">
                        <c:v>28.099999999999998</c:v>
                      </c:pt>
                      <c:pt idx="1170">
                        <c:v>28.099999999999998</c:v>
                      </c:pt>
                      <c:pt idx="1171">
                        <c:v>28.033333333333335</c:v>
                      </c:pt>
                      <c:pt idx="1172">
                        <c:v>27.75</c:v>
                      </c:pt>
                      <c:pt idx="1173">
                        <c:v>27.833333333333332</c:v>
                      </c:pt>
                      <c:pt idx="1174">
                        <c:v>27.866666666666671</c:v>
                      </c:pt>
                      <c:pt idx="1175">
                        <c:v>27.716666666666665</c:v>
                      </c:pt>
                      <c:pt idx="1176">
                        <c:v>27.633333333333329</c:v>
                      </c:pt>
                      <c:pt idx="1177">
                        <c:v>27.683333333333334</c:v>
                      </c:pt>
                      <c:pt idx="1178">
                        <c:v>28.066666666666666</c:v>
                      </c:pt>
                      <c:pt idx="1179">
                        <c:v>28.033333333333331</c:v>
                      </c:pt>
                      <c:pt idx="1180">
                        <c:v>28.049999999999997</c:v>
                      </c:pt>
                      <c:pt idx="1181">
                        <c:v>28.116666666666664</c:v>
                      </c:pt>
                      <c:pt idx="1182">
                        <c:v>28.316666666666666</c:v>
                      </c:pt>
                      <c:pt idx="1183">
                        <c:v>28.383333333333336</c:v>
                      </c:pt>
                      <c:pt idx="1184">
                        <c:v>28.400000000000002</c:v>
                      </c:pt>
                      <c:pt idx="1185">
                        <c:v>28.400000000000002</c:v>
                      </c:pt>
                      <c:pt idx="1186">
                        <c:v>28.466666666666665</c:v>
                      </c:pt>
                      <c:pt idx="1187">
                        <c:v>28.633333333333329</c:v>
                      </c:pt>
                      <c:pt idx="1188">
                        <c:v>28.599999999999998</c:v>
                      </c:pt>
                      <c:pt idx="1189">
                        <c:v>28.5</c:v>
                      </c:pt>
                      <c:pt idx="1190">
                        <c:v>28.5</c:v>
                      </c:pt>
                      <c:pt idx="1191">
                        <c:v>28.400000000000002</c:v>
                      </c:pt>
                      <c:pt idx="1192">
                        <c:v>28.400000000000002</c:v>
                      </c:pt>
                      <c:pt idx="1193">
                        <c:v>28.3</c:v>
                      </c:pt>
                      <c:pt idx="1194">
                        <c:v>28.183333333333334</c:v>
                      </c:pt>
                      <c:pt idx="1195">
                        <c:v>28.099999999999998</c:v>
                      </c:pt>
                      <c:pt idx="1196">
                        <c:v>28</c:v>
                      </c:pt>
                      <c:pt idx="1197">
                        <c:v>27.916666666666668</c:v>
                      </c:pt>
                      <c:pt idx="1198">
                        <c:v>27.900000000000002</c:v>
                      </c:pt>
                      <c:pt idx="1199">
                        <c:v>27.983333333333334</c:v>
                      </c:pt>
                      <c:pt idx="1200">
                        <c:v>28.083333333333332</c:v>
                      </c:pt>
                      <c:pt idx="1201">
                        <c:v>28.099999999999998</c:v>
                      </c:pt>
                      <c:pt idx="1202">
                        <c:v>28.049999999999997</c:v>
                      </c:pt>
                      <c:pt idx="1203">
                        <c:v>28.133333333333329</c:v>
                      </c:pt>
                      <c:pt idx="1204">
                        <c:v>28.2</c:v>
                      </c:pt>
                      <c:pt idx="1205">
                        <c:v>28.266666666666669</c:v>
                      </c:pt>
                      <c:pt idx="1206">
                        <c:v>28.383333333333336</c:v>
                      </c:pt>
                      <c:pt idx="1207">
                        <c:v>28.400000000000002</c:v>
                      </c:pt>
                      <c:pt idx="1208">
                        <c:v>28.400000000000002</c:v>
                      </c:pt>
                      <c:pt idx="1209">
                        <c:v>28.400000000000002</c:v>
                      </c:pt>
                      <c:pt idx="1210">
                        <c:v>28.333333333333332</c:v>
                      </c:pt>
                      <c:pt idx="1211">
                        <c:v>28.233333333333331</c:v>
                      </c:pt>
                      <c:pt idx="1212">
                        <c:v>28.133333333333329</c:v>
                      </c:pt>
                      <c:pt idx="1213">
                        <c:v>28.05</c:v>
                      </c:pt>
                      <c:pt idx="1214">
                        <c:v>27.983333333333334</c:v>
                      </c:pt>
                      <c:pt idx="1215">
                        <c:v>27.849999999999998</c:v>
                      </c:pt>
                      <c:pt idx="1216">
                        <c:v>27.683333333333334</c:v>
                      </c:pt>
                      <c:pt idx="1217">
                        <c:v>27.566666666666666</c:v>
                      </c:pt>
                      <c:pt idx="1218">
                        <c:v>27.483333333333334</c:v>
                      </c:pt>
                      <c:pt idx="1219">
                        <c:v>27.383333333333336</c:v>
                      </c:pt>
                      <c:pt idx="1220">
                        <c:v>27.233333333333331</c:v>
                      </c:pt>
                      <c:pt idx="1221">
                        <c:v>27.266666666666666</c:v>
                      </c:pt>
                      <c:pt idx="1222">
                        <c:v>27.450000000000003</c:v>
                      </c:pt>
                      <c:pt idx="1223">
                        <c:v>27.200000000000003</c:v>
                      </c:pt>
                      <c:pt idx="1224">
                        <c:v>27.400000000000002</c:v>
                      </c:pt>
                      <c:pt idx="1225">
                        <c:v>27.349999999999998</c:v>
                      </c:pt>
                      <c:pt idx="1226">
                        <c:v>27.400000000000002</c:v>
                      </c:pt>
                      <c:pt idx="1227">
                        <c:v>27.433333333333334</c:v>
                      </c:pt>
                      <c:pt idx="1228">
                        <c:v>27.5</c:v>
                      </c:pt>
                      <c:pt idx="1229">
                        <c:v>27.549999999999997</c:v>
                      </c:pt>
                      <c:pt idx="1230">
                        <c:v>27.633333333333329</c:v>
                      </c:pt>
                      <c:pt idx="1231">
                        <c:v>27.683333333333334</c:v>
                      </c:pt>
                      <c:pt idx="1232">
                        <c:v>27.716666666666665</c:v>
                      </c:pt>
                      <c:pt idx="1233">
                        <c:v>27.55</c:v>
                      </c:pt>
                      <c:pt idx="1234">
                        <c:v>27.549999999999997</c:v>
                      </c:pt>
                      <c:pt idx="1235">
                        <c:v>27.55</c:v>
                      </c:pt>
                      <c:pt idx="1236">
                        <c:v>27.450000000000003</c:v>
                      </c:pt>
                      <c:pt idx="1237">
                        <c:v>27.366666666666671</c:v>
                      </c:pt>
                      <c:pt idx="1238">
                        <c:v>27.216666666666665</c:v>
                      </c:pt>
                      <c:pt idx="1239">
                        <c:v>27.149999999999995</c:v>
                      </c:pt>
                      <c:pt idx="1240">
                        <c:v>27.033333333333331</c:v>
                      </c:pt>
                      <c:pt idx="1241">
                        <c:v>26.983333333333334</c:v>
                      </c:pt>
                      <c:pt idx="1242">
                        <c:v>26.833333333333332</c:v>
                      </c:pt>
                      <c:pt idx="1243">
                        <c:v>26.7</c:v>
                      </c:pt>
                      <c:pt idx="1244">
                        <c:v>26.599999999999998</c:v>
                      </c:pt>
                      <c:pt idx="1245">
                        <c:v>26.633333333333329</c:v>
                      </c:pt>
                      <c:pt idx="1246">
                        <c:v>26.833333333333332</c:v>
                      </c:pt>
                      <c:pt idx="1247">
                        <c:v>26.666666666666668</c:v>
                      </c:pt>
                      <c:pt idx="1248">
                        <c:v>26.616666666666664</c:v>
                      </c:pt>
                      <c:pt idx="1249">
                        <c:v>26.733333333333334</c:v>
                      </c:pt>
                      <c:pt idx="1250">
                        <c:v>27.066666666666663</c:v>
                      </c:pt>
                      <c:pt idx="1251">
                        <c:v>27.150000000000002</c:v>
                      </c:pt>
                      <c:pt idx="1252">
                        <c:v>27.3</c:v>
                      </c:pt>
                      <c:pt idx="1253">
                        <c:v>27.466666666666669</c:v>
                      </c:pt>
                      <c:pt idx="1254">
                        <c:v>27.650000000000002</c:v>
                      </c:pt>
                      <c:pt idx="1255">
                        <c:v>27.8</c:v>
                      </c:pt>
                      <c:pt idx="1256">
                        <c:v>27.516666666666669</c:v>
                      </c:pt>
                      <c:pt idx="1257">
                        <c:v>27.099999999999998</c:v>
                      </c:pt>
                      <c:pt idx="1258">
                        <c:v>27.133333333333336</c:v>
                      </c:pt>
                      <c:pt idx="1259">
                        <c:v>27.466666666666665</c:v>
                      </c:pt>
                      <c:pt idx="1260">
                        <c:v>27.416666666666671</c:v>
                      </c:pt>
                      <c:pt idx="1261">
                        <c:v>27.183333333333334</c:v>
                      </c:pt>
                      <c:pt idx="1262">
                        <c:v>26.966666666666669</c:v>
                      </c:pt>
                      <c:pt idx="1263">
                        <c:v>26.766666666666669</c:v>
                      </c:pt>
                      <c:pt idx="1264">
                        <c:v>26.8</c:v>
                      </c:pt>
                      <c:pt idx="1265">
                        <c:v>26.466666666666669</c:v>
                      </c:pt>
                      <c:pt idx="1266">
                        <c:v>25.366666666666664</c:v>
                      </c:pt>
                      <c:pt idx="1267">
                        <c:v>24.383333333333329</c:v>
                      </c:pt>
                      <c:pt idx="1268">
                        <c:v>23.933333333333337</c:v>
                      </c:pt>
                      <c:pt idx="1269">
                        <c:v>24.049999999999997</c:v>
                      </c:pt>
                      <c:pt idx="1270">
                        <c:v>24.483333333333331</c:v>
                      </c:pt>
                      <c:pt idx="1271">
                        <c:v>24.983333333333334</c:v>
                      </c:pt>
                      <c:pt idx="1272">
                        <c:v>25.133333333333336</c:v>
                      </c:pt>
                      <c:pt idx="1273">
                        <c:v>25.433333333333334</c:v>
                      </c:pt>
                      <c:pt idx="1274">
                        <c:v>25.666666666666668</c:v>
                      </c:pt>
                      <c:pt idx="1275">
                        <c:v>25.95</c:v>
                      </c:pt>
                      <c:pt idx="1276">
                        <c:v>26.3</c:v>
                      </c:pt>
                      <c:pt idx="1277">
                        <c:v>26.533333333333331</c:v>
                      </c:pt>
                      <c:pt idx="1278">
                        <c:v>26.999999999999996</c:v>
                      </c:pt>
                      <c:pt idx="1279">
                        <c:v>27.066666666666666</c:v>
                      </c:pt>
                      <c:pt idx="1280">
                        <c:v>26.799999999999997</c:v>
                      </c:pt>
                      <c:pt idx="1281">
                        <c:v>26.416666666666668</c:v>
                      </c:pt>
                      <c:pt idx="1282">
                        <c:v>26.416666666666668</c:v>
                      </c:pt>
                      <c:pt idx="1283">
                        <c:v>26.8</c:v>
                      </c:pt>
                      <c:pt idx="1284">
                        <c:v>27</c:v>
                      </c:pt>
                      <c:pt idx="1285">
                        <c:v>26.916666666666668</c:v>
                      </c:pt>
                      <c:pt idx="1286">
                        <c:v>26.966666666666669</c:v>
                      </c:pt>
                      <c:pt idx="1287">
                        <c:v>26.566666666666674</c:v>
                      </c:pt>
                      <c:pt idx="1288">
                        <c:v>26</c:v>
                      </c:pt>
                      <c:pt idx="1289">
                        <c:v>25.616666666666671</c:v>
                      </c:pt>
                      <c:pt idx="1290">
                        <c:v>25.25</c:v>
                      </c:pt>
                      <c:pt idx="1291">
                        <c:v>25.166666666666668</c:v>
                      </c:pt>
                      <c:pt idx="1292">
                        <c:v>25.05</c:v>
                      </c:pt>
                      <c:pt idx="1293">
                        <c:v>25.083333333333332</c:v>
                      </c:pt>
                      <c:pt idx="1294">
                        <c:v>25.366666666666671</c:v>
                      </c:pt>
                      <c:pt idx="1295">
                        <c:v>25.533333333333331</c:v>
                      </c:pt>
                      <c:pt idx="1296">
                        <c:v>25.816666666666666</c:v>
                      </c:pt>
                      <c:pt idx="1297">
                        <c:v>25.816666666666666</c:v>
                      </c:pt>
                      <c:pt idx="1298">
                        <c:v>25.616666666666671</c:v>
                      </c:pt>
                      <c:pt idx="1299">
                        <c:v>25.683333333333334</c:v>
                      </c:pt>
                      <c:pt idx="1300">
                        <c:v>25.833333333333332</c:v>
                      </c:pt>
                      <c:pt idx="1301">
                        <c:v>25.933333333333334</c:v>
                      </c:pt>
                      <c:pt idx="1302">
                        <c:v>26.149999999999995</c:v>
                      </c:pt>
                      <c:pt idx="1303">
                        <c:v>26.233333333333331</c:v>
                      </c:pt>
                      <c:pt idx="1304">
                        <c:v>26.283333333333335</c:v>
                      </c:pt>
                      <c:pt idx="1305">
                        <c:v>25.999999999999996</c:v>
                      </c:pt>
                      <c:pt idx="1306">
                        <c:v>25.683333333333334</c:v>
                      </c:pt>
                      <c:pt idx="1307">
                        <c:v>25.599999999999998</c:v>
                      </c:pt>
                      <c:pt idx="1308">
                        <c:v>25.55</c:v>
                      </c:pt>
                      <c:pt idx="1309">
                        <c:v>25.450000000000003</c:v>
                      </c:pt>
                      <c:pt idx="1310">
                        <c:v>24.983333333333334</c:v>
                      </c:pt>
                      <c:pt idx="1311">
                        <c:v>24.216666666666669</c:v>
                      </c:pt>
                      <c:pt idx="1312">
                        <c:v>24.033333333333331</c:v>
                      </c:pt>
                      <c:pt idx="1313">
                        <c:v>24.116666666666664</c:v>
                      </c:pt>
                      <c:pt idx="1314">
                        <c:v>24.083333333333332</c:v>
                      </c:pt>
                      <c:pt idx="1315">
                        <c:v>23.599999999999998</c:v>
                      </c:pt>
                      <c:pt idx="1316">
                        <c:v>23.099999999999998</c:v>
                      </c:pt>
                      <c:pt idx="1317">
                        <c:v>23.016666666666666</c:v>
                      </c:pt>
                      <c:pt idx="1318">
                        <c:v>23.150000000000002</c:v>
                      </c:pt>
                      <c:pt idx="1319">
                        <c:v>23.416666666666668</c:v>
                      </c:pt>
                      <c:pt idx="1320">
                        <c:v>23.683333333333337</c:v>
                      </c:pt>
                      <c:pt idx="1321">
                        <c:v>23.716666666666669</c:v>
                      </c:pt>
                      <c:pt idx="1322">
                        <c:v>23.799999999999997</c:v>
                      </c:pt>
                      <c:pt idx="1323">
                        <c:v>24.033333333333331</c:v>
                      </c:pt>
                      <c:pt idx="1324">
                        <c:v>24.233333333333334</c:v>
                      </c:pt>
                      <c:pt idx="1325">
                        <c:v>24.716666666666669</c:v>
                      </c:pt>
                      <c:pt idx="1326">
                        <c:v>24.883333333333336</c:v>
                      </c:pt>
                      <c:pt idx="1327">
                        <c:v>25.133333333333336</c:v>
                      </c:pt>
                      <c:pt idx="1328">
                        <c:v>25.3</c:v>
                      </c:pt>
                      <c:pt idx="1329">
                        <c:v>24.866666666666664</c:v>
                      </c:pt>
                      <c:pt idx="1330">
                        <c:v>24.45</c:v>
                      </c:pt>
                      <c:pt idx="1331">
                        <c:v>24.216666666666669</c:v>
                      </c:pt>
                      <c:pt idx="1332">
                        <c:v>24.033333333333331</c:v>
                      </c:pt>
                      <c:pt idx="1333">
                        <c:v>23.866666666666664</c:v>
                      </c:pt>
                      <c:pt idx="1334">
                        <c:v>23.450000000000003</c:v>
                      </c:pt>
                      <c:pt idx="1335">
                        <c:v>23.149999999999995</c:v>
                      </c:pt>
                      <c:pt idx="1336">
                        <c:v>22.983333333333334</c:v>
                      </c:pt>
                      <c:pt idx="1337">
                        <c:v>22.783333333333331</c:v>
                      </c:pt>
                      <c:pt idx="1338">
                        <c:v>22.516666666666666</c:v>
                      </c:pt>
                      <c:pt idx="1339">
                        <c:v>22.25</c:v>
                      </c:pt>
                      <c:pt idx="1340">
                        <c:v>22.016666666666666</c:v>
                      </c:pt>
                      <c:pt idx="1341">
                        <c:v>22.116666666666664</c:v>
                      </c:pt>
                      <c:pt idx="1342">
                        <c:v>22.416666666666668</c:v>
                      </c:pt>
                      <c:pt idx="1343">
                        <c:v>22.716666666666669</c:v>
                      </c:pt>
                      <c:pt idx="1344">
                        <c:v>23.233333333333334</c:v>
                      </c:pt>
                      <c:pt idx="1345">
                        <c:v>23.400000000000002</c:v>
                      </c:pt>
                      <c:pt idx="1346">
                        <c:v>23.633333333333336</c:v>
                      </c:pt>
                      <c:pt idx="1347">
                        <c:v>23.75</c:v>
                      </c:pt>
                      <c:pt idx="1348">
                        <c:v>24.016666666666666</c:v>
                      </c:pt>
                      <c:pt idx="1349">
                        <c:v>24.3</c:v>
                      </c:pt>
                      <c:pt idx="1350">
                        <c:v>24.516666666666666</c:v>
                      </c:pt>
                      <c:pt idx="1351">
                        <c:v>24.700000000000003</c:v>
                      </c:pt>
                      <c:pt idx="1352">
                        <c:v>24.633333333333329</c:v>
                      </c:pt>
                      <c:pt idx="1353">
                        <c:v>24.266666666666666</c:v>
                      </c:pt>
                      <c:pt idx="1354">
                        <c:v>23.966666666666669</c:v>
                      </c:pt>
                      <c:pt idx="1355">
                        <c:v>23.733333333333334</c:v>
                      </c:pt>
                      <c:pt idx="1356">
                        <c:v>23.55</c:v>
                      </c:pt>
                      <c:pt idx="1357">
                        <c:v>23.316666666666663</c:v>
                      </c:pt>
                      <c:pt idx="1358">
                        <c:v>23.099999999999998</c:v>
                      </c:pt>
                      <c:pt idx="1359">
                        <c:v>22.950000000000003</c:v>
                      </c:pt>
                      <c:pt idx="1360">
                        <c:v>22.683333333333334</c:v>
                      </c:pt>
                      <c:pt idx="1361">
                        <c:v>22.5</c:v>
                      </c:pt>
                      <c:pt idx="1362">
                        <c:v>22.383333333333336</c:v>
                      </c:pt>
                      <c:pt idx="1363">
                        <c:v>22</c:v>
                      </c:pt>
                      <c:pt idx="1364">
                        <c:v>21.900000000000002</c:v>
                      </c:pt>
                      <c:pt idx="1365">
                        <c:v>22.066666666666663</c:v>
                      </c:pt>
                      <c:pt idx="1366">
                        <c:v>22.2</c:v>
                      </c:pt>
                      <c:pt idx="1367">
                        <c:v>22.5</c:v>
                      </c:pt>
                      <c:pt idx="1368">
                        <c:v>23.066666666666663</c:v>
                      </c:pt>
                      <c:pt idx="1369">
                        <c:v>23.299999999999997</c:v>
                      </c:pt>
                      <c:pt idx="1370">
                        <c:v>23.516666666666666</c:v>
                      </c:pt>
                      <c:pt idx="1371">
                        <c:v>23.766666666666666</c:v>
                      </c:pt>
                      <c:pt idx="1372">
                        <c:v>24.016666666666666</c:v>
                      </c:pt>
                      <c:pt idx="1373">
                        <c:v>24.133333333333336</c:v>
                      </c:pt>
                      <c:pt idx="1374">
                        <c:v>24.433333333333334</c:v>
                      </c:pt>
                      <c:pt idx="1375">
                        <c:v>24.450000000000003</c:v>
                      </c:pt>
                      <c:pt idx="1376">
                        <c:v>24.266666666666666</c:v>
                      </c:pt>
                      <c:pt idx="1377">
                        <c:v>24.233333333333334</c:v>
                      </c:pt>
                      <c:pt idx="1378">
                        <c:v>24.266666666666666</c:v>
                      </c:pt>
                      <c:pt idx="1379">
                        <c:v>24.166666666666668</c:v>
                      </c:pt>
                      <c:pt idx="1380">
                        <c:v>24.016666666666669</c:v>
                      </c:pt>
                      <c:pt idx="1381">
                        <c:v>23.433333333333337</c:v>
                      </c:pt>
                      <c:pt idx="1382">
                        <c:v>23.233333333333334</c:v>
                      </c:pt>
                      <c:pt idx="1383">
                        <c:v>23.083333333333332</c:v>
                      </c:pt>
                      <c:pt idx="1384">
                        <c:v>22.933333333333334</c:v>
                      </c:pt>
                      <c:pt idx="1385">
                        <c:v>22.566666666666666</c:v>
                      </c:pt>
                      <c:pt idx="1386">
                        <c:v>22.400000000000002</c:v>
                      </c:pt>
                      <c:pt idx="1387">
                        <c:v>22.466666666666669</c:v>
                      </c:pt>
                      <c:pt idx="1388">
                        <c:v>22.316666666666666</c:v>
                      </c:pt>
                      <c:pt idx="1389">
                        <c:v>22.316666666666666</c:v>
                      </c:pt>
                      <c:pt idx="1390">
                        <c:v>22.45</c:v>
                      </c:pt>
                      <c:pt idx="1391">
                        <c:v>22.633333333333336</c:v>
                      </c:pt>
                      <c:pt idx="1392">
                        <c:v>22.883333333333336</c:v>
                      </c:pt>
                      <c:pt idx="1393">
                        <c:v>23.083333333333329</c:v>
                      </c:pt>
                      <c:pt idx="1394">
                        <c:v>23.299999999999997</c:v>
                      </c:pt>
                      <c:pt idx="1395">
                        <c:v>23.483333333333334</c:v>
                      </c:pt>
                      <c:pt idx="1396">
                        <c:v>23.766666666666666</c:v>
                      </c:pt>
                      <c:pt idx="1397">
                        <c:v>23.95</c:v>
                      </c:pt>
                      <c:pt idx="1398">
                        <c:v>24.216666666666669</c:v>
                      </c:pt>
                      <c:pt idx="1399">
                        <c:v>24.433333333333334</c:v>
                      </c:pt>
                      <c:pt idx="1400">
                        <c:v>24.316666666666663</c:v>
                      </c:pt>
                      <c:pt idx="1401">
                        <c:v>24.150000000000002</c:v>
                      </c:pt>
                      <c:pt idx="1402">
                        <c:v>24.133333333333336</c:v>
                      </c:pt>
                      <c:pt idx="1403">
                        <c:v>23.833333333333332</c:v>
                      </c:pt>
                      <c:pt idx="1404">
                        <c:v>23.316666666666666</c:v>
                      </c:pt>
                      <c:pt idx="1405">
                        <c:v>23.116666666666664</c:v>
                      </c:pt>
                      <c:pt idx="1406">
                        <c:v>23.099999999999998</c:v>
                      </c:pt>
                      <c:pt idx="1407">
                        <c:v>22.883333333333329</c:v>
                      </c:pt>
                      <c:pt idx="1408">
                        <c:v>22.816666666666666</c:v>
                      </c:pt>
                      <c:pt idx="1409">
                        <c:v>22.633333333333336</c:v>
                      </c:pt>
                      <c:pt idx="1410">
                        <c:v>22.283333333333335</c:v>
                      </c:pt>
                      <c:pt idx="1411">
                        <c:v>21.966666666666669</c:v>
                      </c:pt>
                      <c:pt idx="1412">
                        <c:v>21.833333333333332</c:v>
                      </c:pt>
                      <c:pt idx="1413">
                        <c:v>21.966666666666669</c:v>
                      </c:pt>
                      <c:pt idx="1414">
                        <c:v>22.216666666666665</c:v>
                      </c:pt>
                      <c:pt idx="1415">
                        <c:v>22.7</c:v>
                      </c:pt>
                      <c:pt idx="1416">
                        <c:v>23.150000000000002</c:v>
                      </c:pt>
                      <c:pt idx="1417">
                        <c:v>23.633333333333336</c:v>
                      </c:pt>
                      <c:pt idx="1418">
                        <c:v>23.95</c:v>
                      </c:pt>
                      <c:pt idx="1419">
                        <c:v>24.133333333333336</c:v>
                      </c:pt>
                      <c:pt idx="1420">
                        <c:v>24.333333333333332</c:v>
                      </c:pt>
                      <c:pt idx="1421">
                        <c:v>24.650000000000002</c:v>
                      </c:pt>
                      <c:pt idx="1422">
                        <c:v>24.983333333333334</c:v>
                      </c:pt>
                      <c:pt idx="1423">
                        <c:v>25.266666666666666</c:v>
                      </c:pt>
                      <c:pt idx="1424">
                        <c:v>25.25</c:v>
                      </c:pt>
                      <c:pt idx="1425">
                        <c:v>25.083333333333332</c:v>
                      </c:pt>
                      <c:pt idx="1426">
                        <c:v>25.049999999999997</c:v>
                      </c:pt>
                      <c:pt idx="1427">
                        <c:v>25.2</c:v>
                      </c:pt>
                      <c:pt idx="1428">
                        <c:v>25.016666666666666</c:v>
                      </c:pt>
                      <c:pt idx="1429">
                        <c:v>24.599999999999998</c:v>
                      </c:pt>
                      <c:pt idx="1430">
                        <c:v>24.483333333333338</c:v>
                      </c:pt>
                      <c:pt idx="1431">
                        <c:v>23.833333333333332</c:v>
                      </c:pt>
                      <c:pt idx="1432">
                        <c:v>23.633333333333336</c:v>
                      </c:pt>
                      <c:pt idx="1433">
                        <c:v>23.183333333333334</c:v>
                      </c:pt>
                      <c:pt idx="1434">
                        <c:v>22.900000000000002</c:v>
                      </c:pt>
                      <c:pt idx="1435">
                        <c:v>22.566666666666666</c:v>
                      </c:pt>
                      <c:pt idx="1436">
                        <c:v>22.3</c:v>
                      </c:pt>
                      <c:pt idx="1437">
                        <c:v>22.283333333333331</c:v>
                      </c:pt>
                      <c:pt idx="1438">
                        <c:v>22.383333333333336</c:v>
                      </c:pt>
                      <c:pt idx="1439">
                        <c:v>22.566666666666663</c:v>
                      </c:pt>
                      <c:pt idx="1440">
                        <c:v>22.716666666666669</c:v>
                      </c:pt>
                      <c:pt idx="1441">
                        <c:v>23.033333333333331</c:v>
                      </c:pt>
                      <c:pt idx="1442">
                        <c:v>23.3</c:v>
                      </c:pt>
                      <c:pt idx="1443">
                        <c:v>23.683333333333334</c:v>
                      </c:pt>
                      <c:pt idx="1444">
                        <c:v>23.95</c:v>
                      </c:pt>
                      <c:pt idx="1445">
                        <c:v>24.416666666666668</c:v>
                      </c:pt>
                      <c:pt idx="1446">
                        <c:v>24.783333333333331</c:v>
                      </c:pt>
                      <c:pt idx="1447">
                        <c:v>25.083333333333332</c:v>
                      </c:pt>
                      <c:pt idx="1448">
                        <c:v>25.149999999999995</c:v>
                      </c:pt>
                      <c:pt idx="1449">
                        <c:v>25.05</c:v>
                      </c:pt>
                      <c:pt idx="1450">
                        <c:v>24.7</c:v>
                      </c:pt>
                      <c:pt idx="1451">
                        <c:v>24.683333333333337</c:v>
                      </c:pt>
                      <c:pt idx="1452">
                        <c:v>24.983333333333334</c:v>
                      </c:pt>
                      <c:pt idx="1453">
                        <c:v>25.216666666666669</c:v>
                      </c:pt>
                      <c:pt idx="1454">
                        <c:v>25.316666666666666</c:v>
                      </c:pt>
                      <c:pt idx="1455">
                        <c:v>25.400000000000002</c:v>
                      </c:pt>
                      <c:pt idx="1456">
                        <c:v>25.5</c:v>
                      </c:pt>
                      <c:pt idx="1457">
                        <c:v>25.333333333333329</c:v>
                      </c:pt>
                      <c:pt idx="1458">
                        <c:v>25</c:v>
                      </c:pt>
                      <c:pt idx="1459">
                        <c:v>24.733333333333334</c:v>
                      </c:pt>
                      <c:pt idx="1460">
                        <c:v>24.583333333333332</c:v>
                      </c:pt>
                      <c:pt idx="1461">
                        <c:v>24.216666666666665</c:v>
                      </c:pt>
                      <c:pt idx="1462">
                        <c:v>23.849999999999998</c:v>
                      </c:pt>
                      <c:pt idx="1463">
                        <c:v>23.95</c:v>
                      </c:pt>
                      <c:pt idx="1464">
                        <c:v>24.283333333333331</c:v>
                      </c:pt>
                      <c:pt idx="1465">
                        <c:v>24.716666666666665</c:v>
                      </c:pt>
                      <c:pt idx="1466">
                        <c:v>25.083333333333332</c:v>
                      </c:pt>
                      <c:pt idx="1467">
                        <c:v>25.400000000000002</c:v>
                      </c:pt>
                      <c:pt idx="1468">
                        <c:v>25.650000000000002</c:v>
                      </c:pt>
                      <c:pt idx="1469">
                        <c:v>25.866666666666671</c:v>
                      </c:pt>
                      <c:pt idx="1470">
                        <c:v>26.066666666666663</c:v>
                      </c:pt>
                      <c:pt idx="1471">
                        <c:v>26.166666666666668</c:v>
                      </c:pt>
                      <c:pt idx="1472">
                        <c:v>26.2</c:v>
                      </c:pt>
                      <c:pt idx="1473">
                        <c:v>26</c:v>
                      </c:pt>
                      <c:pt idx="1474">
                        <c:v>25.983333333333334</c:v>
                      </c:pt>
                      <c:pt idx="1475">
                        <c:v>26.066666666666666</c:v>
                      </c:pt>
                      <c:pt idx="1476">
                        <c:v>25.75</c:v>
                      </c:pt>
                      <c:pt idx="1477">
                        <c:v>25.433333333333337</c:v>
                      </c:pt>
                      <c:pt idx="1478">
                        <c:v>25.166666666666668</c:v>
                      </c:pt>
                      <c:pt idx="1479">
                        <c:v>24.966666666666669</c:v>
                      </c:pt>
                      <c:pt idx="1480">
                        <c:v>24.900000000000002</c:v>
                      </c:pt>
                      <c:pt idx="1481">
                        <c:v>24.766666666666666</c:v>
                      </c:pt>
                      <c:pt idx="1482">
                        <c:v>24.616666666666664</c:v>
                      </c:pt>
                      <c:pt idx="1483">
                        <c:v>24.516666666666666</c:v>
                      </c:pt>
                      <c:pt idx="1484">
                        <c:v>24.183333333333334</c:v>
                      </c:pt>
                      <c:pt idx="1485">
                        <c:v>24.433333333333334</c:v>
                      </c:pt>
                      <c:pt idx="1486">
                        <c:v>24.666666666666671</c:v>
                      </c:pt>
                      <c:pt idx="1487">
                        <c:v>24.983333333333331</c:v>
                      </c:pt>
                      <c:pt idx="1488">
                        <c:v>25.3</c:v>
                      </c:pt>
                      <c:pt idx="1489">
                        <c:v>25.483333333333334</c:v>
                      </c:pt>
                      <c:pt idx="1490">
                        <c:v>25.633333333333329</c:v>
                      </c:pt>
                      <c:pt idx="1491">
                        <c:v>25.8</c:v>
                      </c:pt>
                      <c:pt idx="1492">
                        <c:v>25.966666666666669</c:v>
                      </c:pt>
                      <c:pt idx="1493">
                        <c:v>26.233333333333334</c:v>
                      </c:pt>
                      <c:pt idx="1494">
                        <c:v>27.033333333333335</c:v>
                      </c:pt>
                      <c:pt idx="1495">
                        <c:v>26.966666666666669</c:v>
                      </c:pt>
                      <c:pt idx="1496">
                        <c:v>27</c:v>
                      </c:pt>
                      <c:pt idx="1497">
                        <c:v>27</c:v>
                      </c:pt>
                      <c:pt idx="1498">
                        <c:v>26.900000000000002</c:v>
                      </c:pt>
                      <c:pt idx="1499">
                        <c:v>26.399999999999995</c:v>
                      </c:pt>
                      <c:pt idx="1500">
                        <c:v>26.05</c:v>
                      </c:pt>
                      <c:pt idx="1501">
                        <c:v>25.816666666666663</c:v>
                      </c:pt>
                      <c:pt idx="1502">
                        <c:v>25.616666666666664</c:v>
                      </c:pt>
                      <c:pt idx="1503">
                        <c:v>25.416666666666668</c:v>
                      </c:pt>
                      <c:pt idx="1504">
                        <c:v>25.116666666666664</c:v>
                      </c:pt>
                      <c:pt idx="1505">
                        <c:v>25.099999999999998</c:v>
                      </c:pt>
                      <c:pt idx="1506">
                        <c:v>25.016666666666666</c:v>
                      </c:pt>
                      <c:pt idx="1507">
                        <c:v>24.966666666666669</c:v>
                      </c:pt>
                      <c:pt idx="1508">
                        <c:v>24.866666666666671</c:v>
                      </c:pt>
                      <c:pt idx="1509">
                        <c:v>24.850000000000005</c:v>
                      </c:pt>
                      <c:pt idx="1510">
                        <c:v>25.016666666666666</c:v>
                      </c:pt>
                      <c:pt idx="1511">
                        <c:v>25.216666666666669</c:v>
                      </c:pt>
                      <c:pt idx="1512">
                        <c:v>25.400000000000002</c:v>
                      </c:pt>
                      <c:pt idx="1513">
                        <c:v>25.466666666666669</c:v>
                      </c:pt>
                      <c:pt idx="1514">
                        <c:v>25.433333333333334</c:v>
                      </c:pt>
                      <c:pt idx="1515">
                        <c:v>25.466666666666669</c:v>
                      </c:pt>
                      <c:pt idx="1516">
                        <c:v>25.516666666666666</c:v>
                      </c:pt>
                      <c:pt idx="1517">
                        <c:v>25.650000000000002</c:v>
                      </c:pt>
                      <c:pt idx="1518">
                        <c:v>25.966666666666665</c:v>
                      </c:pt>
                      <c:pt idx="1519">
                        <c:v>26.116666666666664</c:v>
                      </c:pt>
                      <c:pt idx="1520">
                        <c:v>26.166666666666668</c:v>
                      </c:pt>
                      <c:pt idx="1521">
                        <c:v>25.933333333333337</c:v>
                      </c:pt>
                      <c:pt idx="1522">
                        <c:v>25.8</c:v>
                      </c:pt>
                      <c:pt idx="1523">
                        <c:v>25.75</c:v>
                      </c:pt>
                      <c:pt idx="1524">
                        <c:v>25.650000000000002</c:v>
                      </c:pt>
                      <c:pt idx="1525">
                        <c:v>25.166666666666668</c:v>
                      </c:pt>
                      <c:pt idx="1526">
                        <c:v>24.933333333333337</c:v>
                      </c:pt>
                      <c:pt idx="1527">
                        <c:v>24.766666666666666</c:v>
                      </c:pt>
                      <c:pt idx="1528">
                        <c:v>24.716666666666669</c:v>
                      </c:pt>
                      <c:pt idx="1529">
                        <c:v>24.55</c:v>
                      </c:pt>
                      <c:pt idx="1530">
                        <c:v>24.366666666666664</c:v>
                      </c:pt>
                      <c:pt idx="1531">
                        <c:v>24.099999999999998</c:v>
                      </c:pt>
                      <c:pt idx="1532">
                        <c:v>23.933333333333337</c:v>
                      </c:pt>
                      <c:pt idx="1533">
                        <c:v>23.933333333333334</c:v>
                      </c:pt>
                      <c:pt idx="1534">
                        <c:v>24.049999999999997</c:v>
                      </c:pt>
                      <c:pt idx="1535">
                        <c:v>24.200000000000003</c:v>
                      </c:pt>
                      <c:pt idx="1536">
                        <c:v>24.416666666666668</c:v>
                      </c:pt>
                      <c:pt idx="1537">
                        <c:v>24.783333333333331</c:v>
                      </c:pt>
                      <c:pt idx="1538">
                        <c:v>25.083333333333332</c:v>
                      </c:pt>
                      <c:pt idx="1539">
                        <c:v>25.333333333333332</c:v>
                      </c:pt>
                      <c:pt idx="1540">
                        <c:v>25.5</c:v>
                      </c:pt>
                      <c:pt idx="1541">
                        <c:v>25.583333333333332</c:v>
                      </c:pt>
                      <c:pt idx="1542">
                        <c:v>25.650000000000002</c:v>
                      </c:pt>
                      <c:pt idx="1543">
                        <c:v>25.783333333333335</c:v>
                      </c:pt>
                      <c:pt idx="1544">
                        <c:v>25.8</c:v>
                      </c:pt>
                      <c:pt idx="1545">
                        <c:v>25.8</c:v>
                      </c:pt>
                      <c:pt idx="1546">
                        <c:v>25.766666666666666</c:v>
                      </c:pt>
                      <c:pt idx="1547">
                        <c:v>25.483333333333334</c:v>
                      </c:pt>
                      <c:pt idx="1548">
                        <c:v>25.233333333333334</c:v>
                      </c:pt>
                      <c:pt idx="1549">
                        <c:v>25.083333333333332</c:v>
                      </c:pt>
                      <c:pt idx="1550">
                        <c:v>25</c:v>
                      </c:pt>
                      <c:pt idx="1551">
                        <c:v>24.816666666666663</c:v>
                      </c:pt>
                      <c:pt idx="1552">
                        <c:v>24.616666666666664</c:v>
                      </c:pt>
                      <c:pt idx="1553">
                        <c:v>24.416666666666668</c:v>
                      </c:pt>
                      <c:pt idx="1554">
                        <c:v>24</c:v>
                      </c:pt>
                      <c:pt idx="1555">
                        <c:v>23.816666666666666</c:v>
                      </c:pt>
                      <c:pt idx="1556">
                        <c:v>23.866666666666671</c:v>
                      </c:pt>
                      <c:pt idx="1557">
                        <c:v>23.983333333333334</c:v>
                      </c:pt>
                      <c:pt idx="1558">
                        <c:v>24.299999999999997</c:v>
                      </c:pt>
                      <c:pt idx="1559">
                        <c:v>24.700000000000003</c:v>
                      </c:pt>
                      <c:pt idx="1560">
                        <c:v>24.916666666666668</c:v>
                      </c:pt>
                      <c:pt idx="1561">
                        <c:v>24.916666666666668</c:v>
                      </c:pt>
                      <c:pt idx="1562">
                        <c:v>24.900000000000002</c:v>
                      </c:pt>
                      <c:pt idx="1563">
                        <c:v>25.033333333333331</c:v>
                      </c:pt>
                      <c:pt idx="1564">
                        <c:v>25.283333333333331</c:v>
                      </c:pt>
                      <c:pt idx="1565">
                        <c:v>25.516666666666666</c:v>
                      </c:pt>
                      <c:pt idx="1566">
                        <c:v>25.650000000000002</c:v>
                      </c:pt>
                      <c:pt idx="1567">
                        <c:v>25.950000000000003</c:v>
                      </c:pt>
                      <c:pt idx="1568">
                        <c:v>25.833333333333332</c:v>
                      </c:pt>
                      <c:pt idx="1569">
                        <c:v>25.766666666666666</c:v>
                      </c:pt>
                      <c:pt idx="1570">
                        <c:v>25.599999999999998</c:v>
                      </c:pt>
                      <c:pt idx="1571">
                        <c:v>25.566666666666666</c:v>
                      </c:pt>
                      <c:pt idx="1572">
                        <c:v>25.349999999999998</c:v>
                      </c:pt>
                      <c:pt idx="1573">
                        <c:v>25.2</c:v>
                      </c:pt>
                      <c:pt idx="1574">
                        <c:v>25.3</c:v>
                      </c:pt>
                      <c:pt idx="1575">
                        <c:v>25.366666666666671</c:v>
                      </c:pt>
                      <c:pt idx="1576">
                        <c:v>25.399999999999995</c:v>
                      </c:pt>
                      <c:pt idx="1577">
                        <c:v>25.566666666666666</c:v>
                      </c:pt>
                      <c:pt idx="1578">
                        <c:v>25.416666666666671</c:v>
                      </c:pt>
                      <c:pt idx="1579">
                        <c:v>25.266666666666666</c:v>
                      </c:pt>
                      <c:pt idx="1580">
                        <c:v>24.849999999999998</c:v>
                      </c:pt>
                      <c:pt idx="1581">
                        <c:v>24.483333333333334</c:v>
                      </c:pt>
                      <c:pt idx="1582">
                        <c:v>24.649999999999995</c:v>
                      </c:pt>
                      <c:pt idx="1583">
                        <c:v>24.75</c:v>
                      </c:pt>
                      <c:pt idx="1584">
                        <c:v>25.183333333333334</c:v>
                      </c:pt>
                      <c:pt idx="1585">
                        <c:v>25.583333333333332</c:v>
                      </c:pt>
                      <c:pt idx="1586">
                        <c:v>25.75</c:v>
                      </c:pt>
                      <c:pt idx="1587">
                        <c:v>25.966666666666665</c:v>
                      </c:pt>
                      <c:pt idx="1588">
                        <c:v>26.283333333333335</c:v>
                      </c:pt>
                      <c:pt idx="1589">
                        <c:v>26.483333333333331</c:v>
                      </c:pt>
                      <c:pt idx="1590">
                        <c:v>26.8</c:v>
                      </c:pt>
                      <c:pt idx="1591">
                        <c:v>26.900000000000002</c:v>
                      </c:pt>
                      <c:pt idx="1592">
                        <c:v>26.466666666666665</c:v>
                      </c:pt>
                      <c:pt idx="1593">
                        <c:v>26.05</c:v>
                      </c:pt>
                      <c:pt idx="1594">
                        <c:v>26.183333333333334</c:v>
                      </c:pt>
                      <c:pt idx="1595">
                        <c:v>26.583333333333329</c:v>
                      </c:pt>
                      <c:pt idx="1596">
                        <c:v>26.733333333333334</c:v>
                      </c:pt>
                      <c:pt idx="1597">
                        <c:v>26.8</c:v>
                      </c:pt>
                      <c:pt idx="1598">
                        <c:v>26.850000000000005</c:v>
                      </c:pt>
                      <c:pt idx="1599">
                        <c:v>26.900000000000002</c:v>
                      </c:pt>
                      <c:pt idx="1600">
                        <c:v>26.900000000000002</c:v>
                      </c:pt>
                      <c:pt idx="1601">
                        <c:v>26.916666666666668</c:v>
                      </c:pt>
                      <c:pt idx="1602">
                        <c:v>26.983333333333334</c:v>
                      </c:pt>
                      <c:pt idx="1603">
                        <c:v>26.766666666666669</c:v>
                      </c:pt>
                      <c:pt idx="1604">
                        <c:v>26.766666666666666</c:v>
                      </c:pt>
                      <c:pt idx="1605">
                        <c:v>26.783333333333335</c:v>
                      </c:pt>
                      <c:pt idx="1606">
                        <c:v>26.933333333333334</c:v>
                      </c:pt>
                      <c:pt idx="1607">
                        <c:v>27.083333333333332</c:v>
                      </c:pt>
                      <c:pt idx="1608">
                        <c:v>27.016666666666666</c:v>
                      </c:pt>
                      <c:pt idx="1609">
                        <c:v>26.900000000000002</c:v>
                      </c:pt>
                      <c:pt idx="1610">
                        <c:v>26.983333333333334</c:v>
                      </c:pt>
                      <c:pt idx="1611">
                        <c:v>26.966666666666669</c:v>
                      </c:pt>
                      <c:pt idx="1612">
                        <c:v>27</c:v>
                      </c:pt>
                      <c:pt idx="1613">
                        <c:v>27.133333333333329</c:v>
                      </c:pt>
                      <c:pt idx="1614">
                        <c:v>27.45</c:v>
                      </c:pt>
                      <c:pt idx="1615">
                        <c:v>27.5</c:v>
                      </c:pt>
                      <c:pt idx="1616">
                        <c:v>27.5</c:v>
                      </c:pt>
                      <c:pt idx="1617">
                        <c:v>27.416666666666668</c:v>
                      </c:pt>
                      <c:pt idx="1618">
                        <c:v>27.083333333333332</c:v>
                      </c:pt>
                      <c:pt idx="1619">
                        <c:v>26.616666666666671</c:v>
                      </c:pt>
                      <c:pt idx="1620">
                        <c:v>25.966666666666669</c:v>
                      </c:pt>
                      <c:pt idx="1621">
                        <c:v>25.483333333333334</c:v>
                      </c:pt>
                      <c:pt idx="1622">
                        <c:v>25.166666666666668</c:v>
                      </c:pt>
                      <c:pt idx="1623">
                        <c:v>24.8</c:v>
                      </c:pt>
                      <c:pt idx="1624">
                        <c:v>24.366666666666664</c:v>
                      </c:pt>
                      <c:pt idx="1625">
                        <c:v>24.3</c:v>
                      </c:pt>
                      <c:pt idx="1626">
                        <c:v>24.099999999999998</c:v>
                      </c:pt>
                      <c:pt idx="1627">
                        <c:v>23.799999999999997</c:v>
                      </c:pt>
                      <c:pt idx="1628">
                        <c:v>23.799999999999997</c:v>
                      </c:pt>
                      <c:pt idx="1629">
                        <c:v>24.049999999999997</c:v>
                      </c:pt>
                      <c:pt idx="1630">
                        <c:v>24.2</c:v>
                      </c:pt>
                      <c:pt idx="1631">
                        <c:v>24.349999999999998</c:v>
                      </c:pt>
                      <c:pt idx="1632">
                        <c:v>24.716666666666669</c:v>
                      </c:pt>
                      <c:pt idx="1633">
                        <c:v>25.099999999999998</c:v>
                      </c:pt>
                      <c:pt idx="1634">
                        <c:v>25.3</c:v>
                      </c:pt>
                      <c:pt idx="1635">
                        <c:v>25.333333333333332</c:v>
                      </c:pt>
                      <c:pt idx="1636">
                        <c:v>25.483333333333334</c:v>
                      </c:pt>
                      <c:pt idx="1637">
                        <c:v>25.650000000000002</c:v>
                      </c:pt>
                      <c:pt idx="1638">
                        <c:v>25.933333333333334</c:v>
                      </c:pt>
                      <c:pt idx="1639">
                        <c:v>26.083333333333332</c:v>
                      </c:pt>
                      <c:pt idx="1640">
                        <c:v>25.966666666666669</c:v>
                      </c:pt>
                      <c:pt idx="1641">
                        <c:v>25.866666666666671</c:v>
                      </c:pt>
                      <c:pt idx="1642">
                        <c:v>25.933333333333334</c:v>
                      </c:pt>
                      <c:pt idx="1643">
                        <c:v>25.716666666666669</c:v>
                      </c:pt>
                      <c:pt idx="1644">
                        <c:v>25.450000000000003</c:v>
                      </c:pt>
                      <c:pt idx="1645">
                        <c:v>25.316666666666663</c:v>
                      </c:pt>
                      <c:pt idx="1646">
                        <c:v>25.133333333333329</c:v>
                      </c:pt>
                      <c:pt idx="1647">
                        <c:v>25.333333333333332</c:v>
                      </c:pt>
                      <c:pt idx="1648">
                        <c:v>25.3</c:v>
                      </c:pt>
                      <c:pt idx="1649">
                        <c:v>25</c:v>
                      </c:pt>
                      <c:pt idx="1650">
                        <c:v>24.766666666666666</c:v>
                      </c:pt>
                      <c:pt idx="1651">
                        <c:v>24.566666666666666</c:v>
                      </c:pt>
                      <c:pt idx="1652">
                        <c:v>24.483333333333334</c:v>
                      </c:pt>
                      <c:pt idx="1653">
                        <c:v>24.416666666666668</c:v>
                      </c:pt>
                      <c:pt idx="1654">
                        <c:v>24.683333333333334</c:v>
                      </c:pt>
                      <c:pt idx="1655">
                        <c:v>25.216666666666665</c:v>
                      </c:pt>
                      <c:pt idx="1656">
                        <c:v>25.666666666666668</c:v>
                      </c:pt>
                      <c:pt idx="1657">
                        <c:v>25.8</c:v>
                      </c:pt>
                      <c:pt idx="1658">
                        <c:v>25.900000000000002</c:v>
                      </c:pt>
                      <c:pt idx="1659">
                        <c:v>25.8</c:v>
                      </c:pt>
                      <c:pt idx="1660">
                        <c:v>25.900000000000002</c:v>
                      </c:pt>
                      <c:pt idx="1661">
                        <c:v>25.933333333333334</c:v>
                      </c:pt>
                      <c:pt idx="1662">
                        <c:v>26.033333333333331</c:v>
                      </c:pt>
                      <c:pt idx="1663">
                        <c:v>26.099999999999998</c:v>
                      </c:pt>
                      <c:pt idx="1664">
                        <c:v>26.116666666666664</c:v>
                      </c:pt>
                      <c:pt idx="1665">
                        <c:v>26.183333333333334</c:v>
                      </c:pt>
                      <c:pt idx="1666">
                        <c:v>26.133333333333329</c:v>
                      </c:pt>
                      <c:pt idx="1667">
                        <c:v>26.066666666666666</c:v>
                      </c:pt>
                      <c:pt idx="1668">
                        <c:v>25.933333333333337</c:v>
                      </c:pt>
                      <c:pt idx="1669">
                        <c:v>25.616666666666664</c:v>
                      </c:pt>
                      <c:pt idx="1670">
                        <c:v>25.349999999999998</c:v>
                      </c:pt>
                      <c:pt idx="1671">
                        <c:v>25.316666666666666</c:v>
                      </c:pt>
                      <c:pt idx="1672">
                        <c:v>25.133333333333329</c:v>
                      </c:pt>
                      <c:pt idx="1673">
                        <c:v>25.033333333333331</c:v>
                      </c:pt>
                      <c:pt idx="1674">
                        <c:v>24.900000000000002</c:v>
                      </c:pt>
                      <c:pt idx="1675">
                        <c:v>24.716666666666669</c:v>
                      </c:pt>
                      <c:pt idx="1676">
                        <c:v>24.333333333333332</c:v>
                      </c:pt>
                      <c:pt idx="1677">
                        <c:v>24.416666666666668</c:v>
                      </c:pt>
                      <c:pt idx="1678">
                        <c:v>24.633333333333336</c:v>
                      </c:pt>
                      <c:pt idx="1679">
                        <c:v>25.066666666666666</c:v>
                      </c:pt>
                      <c:pt idx="1680">
                        <c:v>25.483333333333334</c:v>
                      </c:pt>
                      <c:pt idx="1681">
                        <c:v>25.666666666666668</c:v>
                      </c:pt>
                      <c:pt idx="1682">
                        <c:v>25.783333333333335</c:v>
                      </c:pt>
                      <c:pt idx="1683">
                        <c:v>25.833333333333332</c:v>
                      </c:pt>
                      <c:pt idx="1684">
                        <c:v>26</c:v>
                      </c:pt>
                      <c:pt idx="1685">
                        <c:v>26.266666666666666</c:v>
                      </c:pt>
                      <c:pt idx="1686">
                        <c:v>26.716666666666669</c:v>
                      </c:pt>
                      <c:pt idx="1687">
                        <c:v>26.860000000000003</c:v>
                      </c:pt>
                    </c:numCache>
                  </c:numRef>
                </c:yVal>
                <c:smooth val="0"/>
                <c:extLst xmlns:c15="http://schemas.microsoft.com/office/drawing/2012/chart">
                  <c:ext xmlns:c16="http://schemas.microsoft.com/office/drawing/2014/chart" uri="{C3380CC4-5D6E-409C-BE32-E72D297353CC}">
                    <c16:uniqueId val="{00000009-A31C-4E98-B9F8-B095EA40672E}"/>
                  </c:ext>
                </c:extLst>
              </c15:ser>
            </c15:filteredScatterSeries>
            <c15:filteredScatterSeries>
              <c15:ser>
                <c:idx val="10"/>
                <c:order val="10"/>
                <c:tx>
                  <c:strRef>
                    <c:extLst xmlns:c15="http://schemas.microsoft.com/office/drawing/2012/chart">
                      <c:ext xmlns:c15="http://schemas.microsoft.com/office/drawing/2012/chart" uri="{02D57815-91ED-43cb-92C2-25804820EDAC}">
                        <c15:formulaRef>
                          <c15:sqref>Sheet1!$L$5</c15:sqref>
                        </c15:formulaRef>
                      </c:ext>
                    </c:extLst>
                    <c:strCache>
                      <c:ptCount val="1"/>
                      <c:pt idx="0">
                        <c:v>Back of the Library</c:v>
                      </c:pt>
                    </c:strCache>
                  </c:strRef>
                </c:tx>
                <c:spPr>
                  <a:ln w="19050" cap="rnd">
                    <a:noFill/>
                    <a:round/>
                  </a:ln>
                  <a:effectLst/>
                </c:spPr>
                <c:marker>
                  <c:symbol val="circle"/>
                  <c:size val="5"/>
                  <c:spPr>
                    <a:solidFill>
                      <a:schemeClr val="accent5">
                        <a:lumMod val="60000"/>
                      </a:schemeClr>
                    </a:solidFill>
                    <a:ln w="9525">
                      <a:solidFill>
                        <a:schemeClr val="accent5">
                          <a:lumMod val="60000"/>
                        </a:schemeClr>
                      </a:solidFill>
                    </a:ln>
                    <a:effectLst/>
                  </c:spPr>
                </c:marker>
                <c:xVal>
                  <c:numRef>
                    <c:extLst xmlns:c15="http://schemas.microsoft.com/office/drawing/2012/chart">
                      <c:ext xmlns:c15="http://schemas.microsoft.com/office/drawing/2012/chart" uri="{02D57815-91ED-43cb-92C2-25804820EDAC}">
                        <c15:formulaRef>
                          <c15:sqref>Sheet1!$A$6:$A$1693</c15:sqref>
                        </c15:formulaRef>
                      </c:ext>
                    </c:extLst>
                    <c:numCache>
                      <c:formatCode>m/d/yyyy\ h:mm</c:formatCode>
                      <c:ptCount val="1688"/>
                      <c:pt idx="0">
                        <c:v>43272.41667633102</c:v>
                      </c:pt>
                      <c:pt idx="1">
                        <c:v>43272.458343055558</c:v>
                      </c:pt>
                      <c:pt idx="2">
                        <c:v>43272.500009780095</c:v>
                      </c:pt>
                      <c:pt idx="3">
                        <c:v>43272.541676504632</c:v>
                      </c:pt>
                      <c:pt idx="4">
                        <c:v>43272.583343229169</c:v>
                      </c:pt>
                      <c:pt idx="5">
                        <c:v>43272.625009953706</c:v>
                      </c:pt>
                      <c:pt idx="6">
                        <c:v>43272.666676678244</c:v>
                      </c:pt>
                      <c:pt idx="7">
                        <c:v>43272.708343402781</c:v>
                      </c:pt>
                      <c:pt idx="8">
                        <c:v>43272.750010127318</c:v>
                      </c:pt>
                      <c:pt idx="9">
                        <c:v>43272.791676851855</c:v>
                      </c:pt>
                      <c:pt idx="10">
                        <c:v>43272.833343576393</c:v>
                      </c:pt>
                      <c:pt idx="11">
                        <c:v>43272.875010300922</c:v>
                      </c:pt>
                      <c:pt idx="12">
                        <c:v>43272.91667702546</c:v>
                      </c:pt>
                      <c:pt idx="13">
                        <c:v>43272.958343749997</c:v>
                      </c:pt>
                      <c:pt idx="14">
                        <c:v>43273.000010474534</c:v>
                      </c:pt>
                      <c:pt idx="15">
                        <c:v>43273.041677199071</c:v>
                      </c:pt>
                      <c:pt idx="16">
                        <c:v>43273.083343923608</c:v>
                      </c:pt>
                      <c:pt idx="17">
                        <c:v>43273.125010648146</c:v>
                      </c:pt>
                      <c:pt idx="18">
                        <c:v>43273.166677372683</c:v>
                      </c:pt>
                      <c:pt idx="19">
                        <c:v>43273.20834409722</c:v>
                      </c:pt>
                      <c:pt idx="20">
                        <c:v>43273.250010821757</c:v>
                      </c:pt>
                      <c:pt idx="21">
                        <c:v>43273.291677546295</c:v>
                      </c:pt>
                      <c:pt idx="22">
                        <c:v>43273.333344270832</c:v>
                      </c:pt>
                      <c:pt idx="23">
                        <c:v>43273.375010995369</c:v>
                      </c:pt>
                      <c:pt idx="24">
                        <c:v>43273.416677719906</c:v>
                      </c:pt>
                      <c:pt idx="25">
                        <c:v>43273.458344444443</c:v>
                      </c:pt>
                      <c:pt idx="26">
                        <c:v>43273.500011168981</c:v>
                      </c:pt>
                      <c:pt idx="27">
                        <c:v>43273.541677893518</c:v>
                      </c:pt>
                      <c:pt idx="28">
                        <c:v>43273.583344618055</c:v>
                      </c:pt>
                      <c:pt idx="29">
                        <c:v>43273.625011342592</c:v>
                      </c:pt>
                      <c:pt idx="30">
                        <c:v>43273.666678067129</c:v>
                      </c:pt>
                      <c:pt idx="31">
                        <c:v>43273.708344791667</c:v>
                      </c:pt>
                      <c:pt idx="32">
                        <c:v>43273.750011516204</c:v>
                      </c:pt>
                      <c:pt idx="33">
                        <c:v>43273.791678240741</c:v>
                      </c:pt>
                      <c:pt idx="34">
                        <c:v>43273.833344965278</c:v>
                      </c:pt>
                      <c:pt idx="35">
                        <c:v>43273.875011689815</c:v>
                      </c:pt>
                      <c:pt idx="36">
                        <c:v>43273.916678414353</c:v>
                      </c:pt>
                      <c:pt idx="37">
                        <c:v>43273.95834513889</c:v>
                      </c:pt>
                      <c:pt idx="38">
                        <c:v>43274.000011863427</c:v>
                      </c:pt>
                      <c:pt idx="39">
                        <c:v>43274.041678587964</c:v>
                      </c:pt>
                      <c:pt idx="40">
                        <c:v>43274.083345312501</c:v>
                      </c:pt>
                      <c:pt idx="41">
                        <c:v>43274.125012037039</c:v>
                      </c:pt>
                      <c:pt idx="42">
                        <c:v>43274.166678761576</c:v>
                      </c:pt>
                      <c:pt idx="43">
                        <c:v>43274.208345486113</c:v>
                      </c:pt>
                      <c:pt idx="44">
                        <c:v>43274.25001221065</c:v>
                      </c:pt>
                      <c:pt idx="45">
                        <c:v>43274.291678935188</c:v>
                      </c:pt>
                      <c:pt idx="46">
                        <c:v>43274.333345659725</c:v>
                      </c:pt>
                      <c:pt idx="47">
                        <c:v>43274.375012384262</c:v>
                      </c:pt>
                      <c:pt idx="48">
                        <c:v>43274.416679108799</c:v>
                      </c:pt>
                      <c:pt idx="49">
                        <c:v>43274.458345833336</c:v>
                      </c:pt>
                      <c:pt idx="50">
                        <c:v>43274.500012557874</c:v>
                      </c:pt>
                      <c:pt idx="51">
                        <c:v>43274.541679282411</c:v>
                      </c:pt>
                      <c:pt idx="52">
                        <c:v>43274.583346006948</c:v>
                      </c:pt>
                      <c:pt idx="53">
                        <c:v>43274.625012731478</c:v>
                      </c:pt>
                      <c:pt idx="54">
                        <c:v>43274.666679456015</c:v>
                      </c:pt>
                      <c:pt idx="55">
                        <c:v>43274.708346180552</c:v>
                      </c:pt>
                      <c:pt idx="56">
                        <c:v>43274.75001290509</c:v>
                      </c:pt>
                      <c:pt idx="57">
                        <c:v>43274.791679629627</c:v>
                      </c:pt>
                      <c:pt idx="58">
                        <c:v>43274.833346354164</c:v>
                      </c:pt>
                      <c:pt idx="59">
                        <c:v>43274.875013078701</c:v>
                      </c:pt>
                      <c:pt idx="60">
                        <c:v>43274.916679803238</c:v>
                      </c:pt>
                      <c:pt idx="61">
                        <c:v>43274.958346527776</c:v>
                      </c:pt>
                      <c:pt idx="62">
                        <c:v>43275.000013252313</c:v>
                      </c:pt>
                      <c:pt idx="63">
                        <c:v>43275.04167997685</c:v>
                      </c:pt>
                      <c:pt idx="64">
                        <c:v>43275.083346701387</c:v>
                      </c:pt>
                      <c:pt idx="65">
                        <c:v>43275.125013425924</c:v>
                      </c:pt>
                      <c:pt idx="66">
                        <c:v>43275.166680150462</c:v>
                      </c:pt>
                      <c:pt idx="67">
                        <c:v>43275.208346874999</c:v>
                      </c:pt>
                      <c:pt idx="68">
                        <c:v>43275.250013599536</c:v>
                      </c:pt>
                      <c:pt idx="69">
                        <c:v>43275.291680324073</c:v>
                      </c:pt>
                      <c:pt idx="70">
                        <c:v>43275.33334704861</c:v>
                      </c:pt>
                      <c:pt idx="71">
                        <c:v>43275.375013773148</c:v>
                      </c:pt>
                      <c:pt idx="72">
                        <c:v>43275.416680497685</c:v>
                      </c:pt>
                      <c:pt idx="73">
                        <c:v>43275.458347222222</c:v>
                      </c:pt>
                      <c:pt idx="74">
                        <c:v>43275.500013946759</c:v>
                      </c:pt>
                      <c:pt idx="75">
                        <c:v>43275.541680671296</c:v>
                      </c:pt>
                      <c:pt idx="76">
                        <c:v>43275.583347395834</c:v>
                      </c:pt>
                      <c:pt idx="77">
                        <c:v>43275.625014120371</c:v>
                      </c:pt>
                      <c:pt idx="78">
                        <c:v>43275.666680844908</c:v>
                      </c:pt>
                      <c:pt idx="79">
                        <c:v>43275.708347569445</c:v>
                      </c:pt>
                      <c:pt idx="80">
                        <c:v>43275.750014293983</c:v>
                      </c:pt>
                      <c:pt idx="81">
                        <c:v>43275.79168101852</c:v>
                      </c:pt>
                      <c:pt idx="82">
                        <c:v>43275.833347743057</c:v>
                      </c:pt>
                      <c:pt idx="83">
                        <c:v>43275.875014467594</c:v>
                      </c:pt>
                      <c:pt idx="84">
                        <c:v>43275.916681192131</c:v>
                      </c:pt>
                      <c:pt idx="85">
                        <c:v>43275.958347916669</c:v>
                      </c:pt>
                      <c:pt idx="86">
                        <c:v>43276.000014641206</c:v>
                      </c:pt>
                      <c:pt idx="87">
                        <c:v>43276.041681365743</c:v>
                      </c:pt>
                      <c:pt idx="88">
                        <c:v>43276.08334809028</c:v>
                      </c:pt>
                      <c:pt idx="89">
                        <c:v>43276.125014814817</c:v>
                      </c:pt>
                      <c:pt idx="90">
                        <c:v>43276.166681539355</c:v>
                      </c:pt>
                      <c:pt idx="91">
                        <c:v>43276.208348263892</c:v>
                      </c:pt>
                      <c:pt idx="92">
                        <c:v>43276.250014988429</c:v>
                      </c:pt>
                      <c:pt idx="93">
                        <c:v>43276.291681712966</c:v>
                      </c:pt>
                      <c:pt idx="94">
                        <c:v>43276.333348437503</c:v>
                      </c:pt>
                      <c:pt idx="95">
                        <c:v>43276.375015162041</c:v>
                      </c:pt>
                      <c:pt idx="96">
                        <c:v>43276.416681886571</c:v>
                      </c:pt>
                      <c:pt idx="97">
                        <c:v>43276.458348611108</c:v>
                      </c:pt>
                      <c:pt idx="98">
                        <c:v>43276.500015335645</c:v>
                      </c:pt>
                      <c:pt idx="99">
                        <c:v>43276.541682060182</c:v>
                      </c:pt>
                      <c:pt idx="100">
                        <c:v>43276.583348784719</c:v>
                      </c:pt>
                      <c:pt idx="101">
                        <c:v>43276.625015509257</c:v>
                      </c:pt>
                      <c:pt idx="102">
                        <c:v>43276.666682233794</c:v>
                      </c:pt>
                      <c:pt idx="103">
                        <c:v>43276.708348958331</c:v>
                      </c:pt>
                      <c:pt idx="104">
                        <c:v>43276.750015682868</c:v>
                      </c:pt>
                      <c:pt idx="105">
                        <c:v>43276.791682407405</c:v>
                      </c:pt>
                      <c:pt idx="106">
                        <c:v>43276.833349131943</c:v>
                      </c:pt>
                      <c:pt idx="107">
                        <c:v>43276.87501585648</c:v>
                      </c:pt>
                      <c:pt idx="108">
                        <c:v>43276.916682581017</c:v>
                      </c:pt>
                      <c:pt idx="109">
                        <c:v>43276.958349305554</c:v>
                      </c:pt>
                      <c:pt idx="110">
                        <c:v>43277.000016030092</c:v>
                      </c:pt>
                      <c:pt idx="111">
                        <c:v>43277.041682754629</c:v>
                      </c:pt>
                      <c:pt idx="112">
                        <c:v>43277.083349479166</c:v>
                      </c:pt>
                      <c:pt idx="113">
                        <c:v>43277.125016203703</c:v>
                      </c:pt>
                      <c:pt idx="114">
                        <c:v>43277.16668292824</c:v>
                      </c:pt>
                      <c:pt idx="115">
                        <c:v>43277.208349652778</c:v>
                      </c:pt>
                      <c:pt idx="116">
                        <c:v>43277.250016377315</c:v>
                      </c:pt>
                      <c:pt idx="117">
                        <c:v>43277.291683101852</c:v>
                      </c:pt>
                      <c:pt idx="118">
                        <c:v>43277.333349826389</c:v>
                      </c:pt>
                      <c:pt idx="119">
                        <c:v>43277.375016550926</c:v>
                      </c:pt>
                      <c:pt idx="120">
                        <c:v>43277.416683275464</c:v>
                      </c:pt>
                      <c:pt idx="121">
                        <c:v>43277.458350000001</c:v>
                      </c:pt>
                      <c:pt idx="122">
                        <c:v>43277.500016724538</c:v>
                      </c:pt>
                      <c:pt idx="123">
                        <c:v>43277.541683449075</c:v>
                      </c:pt>
                      <c:pt idx="124">
                        <c:v>43277.583350173612</c:v>
                      </c:pt>
                      <c:pt idx="125">
                        <c:v>43277.62501689815</c:v>
                      </c:pt>
                      <c:pt idx="126">
                        <c:v>43277.666683622687</c:v>
                      </c:pt>
                      <c:pt idx="127">
                        <c:v>43277.708350347224</c:v>
                      </c:pt>
                      <c:pt idx="128">
                        <c:v>43277.750017071761</c:v>
                      </c:pt>
                      <c:pt idx="129">
                        <c:v>43277.791683796298</c:v>
                      </c:pt>
                      <c:pt idx="130">
                        <c:v>43277.833350520836</c:v>
                      </c:pt>
                      <c:pt idx="131">
                        <c:v>43277.875017245373</c:v>
                      </c:pt>
                      <c:pt idx="132">
                        <c:v>43277.91668396991</c:v>
                      </c:pt>
                      <c:pt idx="133">
                        <c:v>43277.958350694447</c:v>
                      </c:pt>
                      <c:pt idx="134">
                        <c:v>43278.000017418984</c:v>
                      </c:pt>
                      <c:pt idx="135">
                        <c:v>43278.041684143522</c:v>
                      </c:pt>
                      <c:pt idx="136">
                        <c:v>43278.083350868059</c:v>
                      </c:pt>
                      <c:pt idx="137">
                        <c:v>43278.125017592596</c:v>
                      </c:pt>
                      <c:pt idx="138">
                        <c:v>43278.166684317126</c:v>
                      </c:pt>
                      <c:pt idx="139">
                        <c:v>43278.208351041663</c:v>
                      </c:pt>
                      <c:pt idx="140">
                        <c:v>43278.2500177662</c:v>
                      </c:pt>
                      <c:pt idx="141">
                        <c:v>43278.291684490738</c:v>
                      </c:pt>
                      <c:pt idx="142">
                        <c:v>43278.333351215275</c:v>
                      </c:pt>
                      <c:pt idx="143">
                        <c:v>43278.375017939812</c:v>
                      </c:pt>
                      <c:pt idx="144">
                        <c:v>43278.416684664349</c:v>
                      </c:pt>
                      <c:pt idx="145">
                        <c:v>43278.458351388887</c:v>
                      </c:pt>
                      <c:pt idx="146">
                        <c:v>43278.500018113424</c:v>
                      </c:pt>
                      <c:pt idx="147">
                        <c:v>43278.541684837961</c:v>
                      </c:pt>
                      <c:pt idx="148">
                        <c:v>43278.583351562498</c:v>
                      </c:pt>
                      <c:pt idx="149">
                        <c:v>43278.625018287035</c:v>
                      </c:pt>
                      <c:pt idx="150">
                        <c:v>43278.666685011573</c:v>
                      </c:pt>
                      <c:pt idx="151">
                        <c:v>43278.70835173611</c:v>
                      </c:pt>
                      <c:pt idx="152">
                        <c:v>43278.750018460647</c:v>
                      </c:pt>
                      <c:pt idx="153">
                        <c:v>43278.791685185184</c:v>
                      </c:pt>
                      <c:pt idx="154">
                        <c:v>43278.833351909721</c:v>
                      </c:pt>
                      <c:pt idx="155">
                        <c:v>43278.875018634259</c:v>
                      </c:pt>
                      <c:pt idx="156">
                        <c:v>43278.916685358796</c:v>
                      </c:pt>
                      <c:pt idx="157">
                        <c:v>43278.958352083333</c:v>
                      </c:pt>
                      <c:pt idx="158">
                        <c:v>43279.00001880787</c:v>
                      </c:pt>
                      <c:pt idx="159">
                        <c:v>43279.041685532407</c:v>
                      </c:pt>
                      <c:pt idx="160">
                        <c:v>43279.083352256945</c:v>
                      </c:pt>
                      <c:pt idx="161">
                        <c:v>43279.125018981482</c:v>
                      </c:pt>
                      <c:pt idx="162">
                        <c:v>43279.166685706019</c:v>
                      </c:pt>
                      <c:pt idx="163">
                        <c:v>43279.208352430556</c:v>
                      </c:pt>
                      <c:pt idx="164">
                        <c:v>43279.250019155093</c:v>
                      </c:pt>
                      <c:pt idx="165">
                        <c:v>43279.291685879631</c:v>
                      </c:pt>
                      <c:pt idx="166">
                        <c:v>43279.333352604168</c:v>
                      </c:pt>
                      <c:pt idx="167">
                        <c:v>43279.375019328705</c:v>
                      </c:pt>
                      <c:pt idx="168">
                        <c:v>43279.416686053242</c:v>
                      </c:pt>
                      <c:pt idx="169">
                        <c:v>43279.45835277778</c:v>
                      </c:pt>
                      <c:pt idx="170">
                        <c:v>43279.500019502317</c:v>
                      </c:pt>
                      <c:pt idx="171">
                        <c:v>43279.541686226854</c:v>
                      </c:pt>
                      <c:pt idx="172">
                        <c:v>43279.583352951391</c:v>
                      </c:pt>
                      <c:pt idx="173">
                        <c:v>43279.625019675928</c:v>
                      </c:pt>
                      <c:pt idx="174">
                        <c:v>43279.666686400466</c:v>
                      </c:pt>
                      <c:pt idx="175">
                        <c:v>43279.708353125003</c:v>
                      </c:pt>
                      <c:pt idx="176">
                        <c:v>43279.75001984954</c:v>
                      </c:pt>
                      <c:pt idx="177">
                        <c:v>43279.791686574077</c:v>
                      </c:pt>
                      <c:pt idx="178">
                        <c:v>43279.833353298614</c:v>
                      </c:pt>
                      <c:pt idx="179">
                        <c:v>43279.875020023152</c:v>
                      </c:pt>
                      <c:pt idx="180">
                        <c:v>43279.916686747689</c:v>
                      </c:pt>
                      <c:pt idx="181">
                        <c:v>43279.958353472219</c:v>
                      </c:pt>
                      <c:pt idx="182">
                        <c:v>43280.000020196756</c:v>
                      </c:pt>
                      <c:pt idx="183">
                        <c:v>43280.041686921293</c:v>
                      </c:pt>
                      <c:pt idx="184">
                        <c:v>43280.08335364583</c:v>
                      </c:pt>
                      <c:pt idx="185">
                        <c:v>43280.125020370368</c:v>
                      </c:pt>
                      <c:pt idx="186">
                        <c:v>43280.166687094905</c:v>
                      </c:pt>
                      <c:pt idx="187">
                        <c:v>43280.208353819442</c:v>
                      </c:pt>
                      <c:pt idx="188">
                        <c:v>43280.250020543979</c:v>
                      </c:pt>
                      <c:pt idx="189">
                        <c:v>43280.291687268516</c:v>
                      </c:pt>
                      <c:pt idx="190">
                        <c:v>43280.333353993054</c:v>
                      </c:pt>
                      <c:pt idx="191">
                        <c:v>43280.375020717591</c:v>
                      </c:pt>
                      <c:pt idx="192">
                        <c:v>43280.416687442128</c:v>
                      </c:pt>
                      <c:pt idx="193">
                        <c:v>43280.458354166665</c:v>
                      </c:pt>
                      <c:pt idx="194">
                        <c:v>43280.500020891202</c:v>
                      </c:pt>
                      <c:pt idx="195">
                        <c:v>43280.54168761574</c:v>
                      </c:pt>
                      <c:pt idx="196">
                        <c:v>43280.583354340277</c:v>
                      </c:pt>
                      <c:pt idx="197">
                        <c:v>43280.625021064814</c:v>
                      </c:pt>
                      <c:pt idx="198">
                        <c:v>43280.666687789351</c:v>
                      </c:pt>
                      <c:pt idx="199">
                        <c:v>43280.708354513888</c:v>
                      </c:pt>
                      <c:pt idx="200">
                        <c:v>43280.750021238426</c:v>
                      </c:pt>
                      <c:pt idx="201">
                        <c:v>43280.791687962963</c:v>
                      </c:pt>
                      <c:pt idx="202">
                        <c:v>43280.8333546875</c:v>
                      </c:pt>
                      <c:pt idx="203">
                        <c:v>43280.875021412037</c:v>
                      </c:pt>
                      <c:pt idx="204">
                        <c:v>43280.916688136575</c:v>
                      </c:pt>
                      <c:pt idx="205">
                        <c:v>43280.958354861112</c:v>
                      </c:pt>
                      <c:pt idx="206">
                        <c:v>43281.000021585649</c:v>
                      </c:pt>
                      <c:pt idx="207">
                        <c:v>43281.041688310186</c:v>
                      </c:pt>
                      <c:pt idx="208">
                        <c:v>43281.083355034723</c:v>
                      </c:pt>
                      <c:pt idx="209">
                        <c:v>43281.125021759261</c:v>
                      </c:pt>
                      <c:pt idx="210">
                        <c:v>43281.166688483798</c:v>
                      </c:pt>
                      <c:pt idx="211">
                        <c:v>43281.208355208335</c:v>
                      </c:pt>
                      <c:pt idx="212">
                        <c:v>43281.250021932872</c:v>
                      </c:pt>
                      <c:pt idx="213">
                        <c:v>43281.291688657409</c:v>
                      </c:pt>
                      <c:pt idx="214">
                        <c:v>43281.333355381947</c:v>
                      </c:pt>
                      <c:pt idx="215">
                        <c:v>43281.375022106484</c:v>
                      </c:pt>
                      <c:pt idx="216">
                        <c:v>43281.416688831021</c:v>
                      </c:pt>
                      <c:pt idx="217">
                        <c:v>43281.458355555558</c:v>
                      </c:pt>
                      <c:pt idx="218">
                        <c:v>43281.500022280095</c:v>
                      </c:pt>
                      <c:pt idx="219">
                        <c:v>43281.541689004633</c:v>
                      </c:pt>
                      <c:pt idx="220">
                        <c:v>43281.58335572917</c:v>
                      </c:pt>
                      <c:pt idx="221">
                        <c:v>43281.625022453707</c:v>
                      </c:pt>
                      <c:pt idx="222">
                        <c:v>43281.666689178244</c:v>
                      </c:pt>
                      <c:pt idx="223">
                        <c:v>43281.708355902774</c:v>
                      </c:pt>
                      <c:pt idx="224">
                        <c:v>43281.750022627311</c:v>
                      </c:pt>
                      <c:pt idx="225">
                        <c:v>43281.791689351849</c:v>
                      </c:pt>
                      <c:pt idx="226">
                        <c:v>43281.833356076386</c:v>
                      </c:pt>
                      <c:pt idx="227">
                        <c:v>43281.875022800923</c:v>
                      </c:pt>
                      <c:pt idx="228">
                        <c:v>43281.91668952546</c:v>
                      </c:pt>
                      <c:pt idx="229">
                        <c:v>43281.958356249997</c:v>
                      </c:pt>
                      <c:pt idx="230">
                        <c:v>43282.000022974535</c:v>
                      </c:pt>
                      <c:pt idx="231">
                        <c:v>43282.041689699072</c:v>
                      </c:pt>
                      <c:pt idx="232">
                        <c:v>43282.083356423609</c:v>
                      </c:pt>
                      <c:pt idx="233">
                        <c:v>43282.125023148146</c:v>
                      </c:pt>
                      <c:pt idx="234">
                        <c:v>43282.166689872683</c:v>
                      </c:pt>
                      <c:pt idx="235">
                        <c:v>43282.208356597221</c:v>
                      </c:pt>
                      <c:pt idx="236">
                        <c:v>43282.250023321758</c:v>
                      </c:pt>
                      <c:pt idx="237">
                        <c:v>43282.291690046295</c:v>
                      </c:pt>
                      <c:pt idx="238">
                        <c:v>43282.333356770832</c:v>
                      </c:pt>
                      <c:pt idx="239">
                        <c:v>43282.37502349537</c:v>
                      </c:pt>
                      <c:pt idx="240">
                        <c:v>43282.416690219907</c:v>
                      </c:pt>
                      <c:pt idx="241">
                        <c:v>43282.458356944444</c:v>
                      </c:pt>
                      <c:pt idx="242">
                        <c:v>43282.500023668981</c:v>
                      </c:pt>
                      <c:pt idx="243">
                        <c:v>43282.541690393518</c:v>
                      </c:pt>
                      <c:pt idx="244">
                        <c:v>43282.583357118056</c:v>
                      </c:pt>
                      <c:pt idx="245">
                        <c:v>43282.625023842593</c:v>
                      </c:pt>
                      <c:pt idx="246">
                        <c:v>43282.66669056713</c:v>
                      </c:pt>
                      <c:pt idx="247">
                        <c:v>43282.708357291667</c:v>
                      </c:pt>
                      <c:pt idx="248">
                        <c:v>43282.750024016204</c:v>
                      </c:pt>
                      <c:pt idx="249">
                        <c:v>43282.791690740742</c:v>
                      </c:pt>
                      <c:pt idx="250">
                        <c:v>43282.833357465279</c:v>
                      </c:pt>
                      <c:pt idx="251">
                        <c:v>43282.875024189816</c:v>
                      </c:pt>
                      <c:pt idx="252">
                        <c:v>43282.916690914353</c:v>
                      </c:pt>
                      <c:pt idx="253">
                        <c:v>43282.95835763889</c:v>
                      </c:pt>
                      <c:pt idx="254">
                        <c:v>43283.000024363428</c:v>
                      </c:pt>
                      <c:pt idx="255">
                        <c:v>43283.041691087965</c:v>
                      </c:pt>
                      <c:pt idx="256">
                        <c:v>43283.083357812502</c:v>
                      </c:pt>
                      <c:pt idx="257">
                        <c:v>43283.125024537039</c:v>
                      </c:pt>
                      <c:pt idx="258">
                        <c:v>43283.166691261576</c:v>
                      </c:pt>
                      <c:pt idx="259">
                        <c:v>43283.208357986114</c:v>
                      </c:pt>
                      <c:pt idx="260">
                        <c:v>43283.250024710651</c:v>
                      </c:pt>
                      <c:pt idx="261">
                        <c:v>43283.291691435188</c:v>
                      </c:pt>
                      <c:pt idx="262">
                        <c:v>43283.333358159725</c:v>
                      </c:pt>
                      <c:pt idx="263">
                        <c:v>43283.375024884263</c:v>
                      </c:pt>
                      <c:pt idx="264">
                        <c:v>43283.4166916088</c:v>
                      </c:pt>
                      <c:pt idx="265">
                        <c:v>43283.458358333337</c:v>
                      </c:pt>
                      <c:pt idx="266">
                        <c:v>43283.500025057867</c:v>
                      </c:pt>
                      <c:pt idx="267">
                        <c:v>43283.541691782404</c:v>
                      </c:pt>
                      <c:pt idx="268">
                        <c:v>43283.583358506941</c:v>
                      </c:pt>
                      <c:pt idx="269">
                        <c:v>43283.625025231479</c:v>
                      </c:pt>
                      <c:pt idx="270">
                        <c:v>43283.666691956016</c:v>
                      </c:pt>
                      <c:pt idx="271">
                        <c:v>43283.708358680553</c:v>
                      </c:pt>
                      <c:pt idx="272">
                        <c:v>43283.75002540509</c:v>
                      </c:pt>
                      <c:pt idx="273">
                        <c:v>43283.791692129627</c:v>
                      </c:pt>
                      <c:pt idx="274">
                        <c:v>43283.833358854165</c:v>
                      </c:pt>
                      <c:pt idx="275">
                        <c:v>43283.875025578702</c:v>
                      </c:pt>
                      <c:pt idx="276">
                        <c:v>43283.916692303239</c:v>
                      </c:pt>
                      <c:pt idx="277">
                        <c:v>43283.958359027776</c:v>
                      </c:pt>
                      <c:pt idx="278">
                        <c:v>43284.000025752313</c:v>
                      </c:pt>
                      <c:pt idx="279">
                        <c:v>43284.041692476851</c:v>
                      </c:pt>
                      <c:pt idx="280">
                        <c:v>43284.083359201388</c:v>
                      </c:pt>
                      <c:pt idx="281">
                        <c:v>43284.125025925925</c:v>
                      </c:pt>
                      <c:pt idx="282">
                        <c:v>43284.166692650462</c:v>
                      </c:pt>
                      <c:pt idx="283">
                        <c:v>43284.208359374999</c:v>
                      </c:pt>
                      <c:pt idx="284">
                        <c:v>43284.250026099537</c:v>
                      </c:pt>
                      <c:pt idx="285">
                        <c:v>43284.291692824074</c:v>
                      </c:pt>
                      <c:pt idx="286">
                        <c:v>43284.333359548611</c:v>
                      </c:pt>
                      <c:pt idx="287">
                        <c:v>43284.375026273148</c:v>
                      </c:pt>
                      <c:pt idx="288">
                        <c:v>43284.416692997685</c:v>
                      </c:pt>
                      <c:pt idx="289">
                        <c:v>43284.458359722223</c:v>
                      </c:pt>
                      <c:pt idx="290">
                        <c:v>43284.50002644676</c:v>
                      </c:pt>
                      <c:pt idx="291">
                        <c:v>43284.541693171297</c:v>
                      </c:pt>
                      <c:pt idx="292">
                        <c:v>43284.583359895834</c:v>
                      </c:pt>
                      <c:pt idx="293">
                        <c:v>43284.625026620372</c:v>
                      </c:pt>
                      <c:pt idx="294">
                        <c:v>43284.666693344909</c:v>
                      </c:pt>
                      <c:pt idx="295">
                        <c:v>43284.708360069446</c:v>
                      </c:pt>
                      <c:pt idx="296">
                        <c:v>43284.750026793983</c:v>
                      </c:pt>
                      <c:pt idx="297">
                        <c:v>43284.79169351852</c:v>
                      </c:pt>
                      <c:pt idx="298">
                        <c:v>43284.833360243058</c:v>
                      </c:pt>
                      <c:pt idx="299">
                        <c:v>43284.875026967595</c:v>
                      </c:pt>
                      <c:pt idx="300">
                        <c:v>43284.916693692132</c:v>
                      </c:pt>
                      <c:pt idx="301">
                        <c:v>43284.958360416669</c:v>
                      </c:pt>
                      <c:pt idx="302">
                        <c:v>43285.000027141206</c:v>
                      </c:pt>
                      <c:pt idx="303">
                        <c:v>43285.041693865744</c:v>
                      </c:pt>
                      <c:pt idx="304">
                        <c:v>43285.083360590281</c:v>
                      </c:pt>
                      <c:pt idx="305">
                        <c:v>43285.125027314818</c:v>
                      </c:pt>
                      <c:pt idx="306">
                        <c:v>43285.166694039355</c:v>
                      </c:pt>
                      <c:pt idx="307">
                        <c:v>43285.208360763892</c:v>
                      </c:pt>
                      <c:pt idx="308">
                        <c:v>43285.250027488422</c:v>
                      </c:pt>
                      <c:pt idx="309">
                        <c:v>43285.29169421296</c:v>
                      </c:pt>
                      <c:pt idx="310">
                        <c:v>43285.333360937497</c:v>
                      </c:pt>
                      <c:pt idx="311">
                        <c:v>43285.375027662034</c:v>
                      </c:pt>
                      <c:pt idx="312">
                        <c:v>43285.416694386571</c:v>
                      </c:pt>
                      <c:pt idx="313">
                        <c:v>43285.458361111108</c:v>
                      </c:pt>
                      <c:pt idx="314">
                        <c:v>43285.500027835646</c:v>
                      </c:pt>
                      <c:pt idx="315">
                        <c:v>43285.541694560183</c:v>
                      </c:pt>
                      <c:pt idx="316">
                        <c:v>43285.58336128472</c:v>
                      </c:pt>
                      <c:pt idx="317">
                        <c:v>43285.625028009257</c:v>
                      </c:pt>
                      <c:pt idx="318">
                        <c:v>43285.666694733794</c:v>
                      </c:pt>
                      <c:pt idx="319">
                        <c:v>43285.708361458332</c:v>
                      </c:pt>
                      <c:pt idx="320">
                        <c:v>43285.750028182869</c:v>
                      </c:pt>
                      <c:pt idx="321">
                        <c:v>43285.791694907406</c:v>
                      </c:pt>
                      <c:pt idx="322">
                        <c:v>43285.833361631943</c:v>
                      </c:pt>
                      <c:pt idx="323">
                        <c:v>43285.87502835648</c:v>
                      </c:pt>
                      <c:pt idx="324">
                        <c:v>43285.916695081018</c:v>
                      </c:pt>
                      <c:pt idx="325">
                        <c:v>43285.958361805555</c:v>
                      </c:pt>
                      <c:pt idx="326">
                        <c:v>43286.000028530092</c:v>
                      </c:pt>
                      <c:pt idx="327">
                        <c:v>43286.041695254629</c:v>
                      </c:pt>
                      <c:pt idx="328">
                        <c:v>43286.083361979167</c:v>
                      </c:pt>
                      <c:pt idx="329">
                        <c:v>43286.125028703704</c:v>
                      </c:pt>
                      <c:pt idx="330">
                        <c:v>43286.166695428241</c:v>
                      </c:pt>
                      <c:pt idx="331">
                        <c:v>43286.208362152778</c:v>
                      </c:pt>
                      <c:pt idx="332">
                        <c:v>43286.250028877315</c:v>
                      </c:pt>
                      <c:pt idx="333">
                        <c:v>43286.291695601853</c:v>
                      </c:pt>
                      <c:pt idx="334">
                        <c:v>43286.33336232639</c:v>
                      </c:pt>
                      <c:pt idx="335">
                        <c:v>43286.375029050927</c:v>
                      </c:pt>
                      <c:pt idx="336">
                        <c:v>43286.416695775464</c:v>
                      </c:pt>
                      <c:pt idx="337">
                        <c:v>43286.458362500001</c:v>
                      </c:pt>
                      <c:pt idx="338">
                        <c:v>43286.500029224539</c:v>
                      </c:pt>
                      <c:pt idx="339">
                        <c:v>43286.541695949076</c:v>
                      </c:pt>
                      <c:pt idx="340">
                        <c:v>43286.583362673613</c:v>
                      </c:pt>
                      <c:pt idx="341">
                        <c:v>43286.62502939815</c:v>
                      </c:pt>
                      <c:pt idx="342">
                        <c:v>43286.666696122687</c:v>
                      </c:pt>
                      <c:pt idx="343">
                        <c:v>43286.708362847225</c:v>
                      </c:pt>
                      <c:pt idx="344">
                        <c:v>43286.750029571762</c:v>
                      </c:pt>
                      <c:pt idx="345">
                        <c:v>43286.791696296299</c:v>
                      </c:pt>
                      <c:pt idx="346">
                        <c:v>43286.833363020836</c:v>
                      </c:pt>
                      <c:pt idx="347">
                        <c:v>43286.875029745373</c:v>
                      </c:pt>
                      <c:pt idx="348">
                        <c:v>43286.916696469911</c:v>
                      </c:pt>
                      <c:pt idx="349">
                        <c:v>43286.958363194448</c:v>
                      </c:pt>
                      <c:pt idx="350">
                        <c:v>43287.000029918985</c:v>
                      </c:pt>
                      <c:pt idx="351">
                        <c:v>43287.041696643515</c:v>
                      </c:pt>
                      <c:pt idx="352">
                        <c:v>43287.083363368052</c:v>
                      </c:pt>
                      <c:pt idx="353">
                        <c:v>43287.125030092589</c:v>
                      </c:pt>
                      <c:pt idx="354">
                        <c:v>43287.166696817127</c:v>
                      </c:pt>
                      <c:pt idx="355">
                        <c:v>43287.208363541664</c:v>
                      </c:pt>
                      <c:pt idx="356">
                        <c:v>43287.250030266201</c:v>
                      </c:pt>
                      <c:pt idx="357">
                        <c:v>43287.291696990738</c:v>
                      </c:pt>
                      <c:pt idx="358">
                        <c:v>43287.333363715275</c:v>
                      </c:pt>
                      <c:pt idx="359">
                        <c:v>43287.375030439813</c:v>
                      </c:pt>
                      <c:pt idx="360">
                        <c:v>43287.41669716435</c:v>
                      </c:pt>
                      <c:pt idx="361">
                        <c:v>43287.458363888887</c:v>
                      </c:pt>
                      <c:pt idx="362">
                        <c:v>43287.500030613424</c:v>
                      </c:pt>
                      <c:pt idx="363">
                        <c:v>43287.541697337962</c:v>
                      </c:pt>
                      <c:pt idx="364">
                        <c:v>43287.583364062499</c:v>
                      </c:pt>
                      <c:pt idx="365">
                        <c:v>43287.625030787036</c:v>
                      </c:pt>
                      <c:pt idx="366">
                        <c:v>43287.666697511573</c:v>
                      </c:pt>
                      <c:pt idx="367">
                        <c:v>43287.70836423611</c:v>
                      </c:pt>
                      <c:pt idx="368">
                        <c:v>43287.750030960648</c:v>
                      </c:pt>
                      <c:pt idx="369">
                        <c:v>43287.791697685185</c:v>
                      </c:pt>
                      <c:pt idx="370">
                        <c:v>43287.833364409722</c:v>
                      </c:pt>
                      <c:pt idx="371">
                        <c:v>43287.875031134259</c:v>
                      </c:pt>
                      <c:pt idx="372">
                        <c:v>43287.916697858796</c:v>
                      </c:pt>
                      <c:pt idx="373">
                        <c:v>43287.958364583334</c:v>
                      </c:pt>
                      <c:pt idx="374">
                        <c:v>43288.000031307871</c:v>
                      </c:pt>
                      <c:pt idx="375">
                        <c:v>43288.041698032408</c:v>
                      </c:pt>
                      <c:pt idx="376">
                        <c:v>43288.083364756945</c:v>
                      </c:pt>
                      <c:pt idx="377">
                        <c:v>43288.125031481482</c:v>
                      </c:pt>
                      <c:pt idx="378">
                        <c:v>43288.16669820602</c:v>
                      </c:pt>
                      <c:pt idx="379">
                        <c:v>43288.208364930557</c:v>
                      </c:pt>
                      <c:pt idx="380">
                        <c:v>43288.250031655094</c:v>
                      </c:pt>
                      <c:pt idx="381">
                        <c:v>43288.291698379631</c:v>
                      </c:pt>
                      <c:pt idx="382">
                        <c:v>43288.333365104168</c:v>
                      </c:pt>
                      <c:pt idx="383">
                        <c:v>43288.375031828706</c:v>
                      </c:pt>
                      <c:pt idx="384">
                        <c:v>43288.416698553243</c:v>
                      </c:pt>
                      <c:pt idx="385">
                        <c:v>43288.45836527778</c:v>
                      </c:pt>
                      <c:pt idx="386">
                        <c:v>43288.500032002317</c:v>
                      </c:pt>
                      <c:pt idx="387">
                        <c:v>43288.541698726855</c:v>
                      </c:pt>
                      <c:pt idx="388">
                        <c:v>43288.583365451392</c:v>
                      </c:pt>
                      <c:pt idx="389">
                        <c:v>43288.625032175929</c:v>
                      </c:pt>
                      <c:pt idx="390">
                        <c:v>43288.666698900466</c:v>
                      </c:pt>
                      <c:pt idx="391">
                        <c:v>43288.708365625003</c:v>
                      </c:pt>
                      <c:pt idx="392">
                        <c:v>43288.750032349541</c:v>
                      </c:pt>
                      <c:pt idx="393">
                        <c:v>43288.79169907407</c:v>
                      </c:pt>
                      <c:pt idx="394">
                        <c:v>43288.833365798608</c:v>
                      </c:pt>
                      <c:pt idx="395">
                        <c:v>43288.875032523145</c:v>
                      </c:pt>
                      <c:pt idx="396">
                        <c:v>43288.916699247682</c:v>
                      </c:pt>
                      <c:pt idx="397">
                        <c:v>43288.958365972219</c:v>
                      </c:pt>
                      <c:pt idx="398">
                        <c:v>43289.000032696757</c:v>
                      </c:pt>
                      <c:pt idx="399">
                        <c:v>43289.041699421294</c:v>
                      </c:pt>
                      <c:pt idx="400">
                        <c:v>43289.083366145831</c:v>
                      </c:pt>
                      <c:pt idx="401">
                        <c:v>43289.125032870368</c:v>
                      </c:pt>
                      <c:pt idx="402">
                        <c:v>43289.166699594905</c:v>
                      </c:pt>
                      <c:pt idx="403">
                        <c:v>43289.208366319443</c:v>
                      </c:pt>
                      <c:pt idx="404">
                        <c:v>43289.25003304398</c:v>
                      </c:pt>
                      <c:pt idx="405">
                        <c:v>43289.291699768517</c:v>
                      </c:pt>
                      <c:pt idx="406">
                        <c:v>43289.333366493054</c:v>
                      </c:pt>
                      <c:pt idx="407">
                        <c:v>43289.375033217591</c:v>
                      </c:pt>
                      <c:pt idx="408">
                        <c:v>43289.416699942129</c:v>
                      </c:pt>
                      <c:pt idx="409">
                        <c:v>43289.458366666666</c:v>
                      </c:pt>
                      <c:pt idx="410">
                        <c:v>43289.500033391203</c:v>
                      </c:pt>
                      <c:pt idx="411">
                        <c:v>43289.54170011574</c:v>
                      </c:pt>
                      <c:pt idx="412">
                        <c:v>43289.583366840277</c:v>
                      </c:pt>
                      <c:pt idx="413">
                        <c:v>43289.625033564815</c:v>
                      </c:pt>
                      <c:pt idx="414">
                        <c:v>43289.666700289352</c:v>
                      </c:pt>
                      <c:pt idx="415">
                        <c:v>43289.708367013889</c:v>
                      </c:pt>
                      <c:pt idx="416">
                        <c:v>43289.750033738426</c:v>
                      </c:pt>
                      <c:pt idx="417">
                        <c:v>43289.791700462963</c:v>
                      </c:pt>
                      <c:pt idx="418">
                        <c:v>43289.833367187501</c:v>
                      </c:pt>
                      <c:pt idx="419">
                        <c:v>43289.875033912038</c:v>
                      </c:pt>
                      <c:pt idx="420">
                        <c:v>43289.916700636575</c:v>
                      </c:pt>
                      <c:pt idx="421">
                        <c:v>43289.958367361112</c:v>
                      </c:pt>
                      <c:pt idx="422">
                        <c:v>43290.00003408565</c:v>
                      </c:pt>
                      <c:pt idx="423">
                        <c:v>43290.041700810187</c:v>
                      </c:pt>
                      <c:pt idx="424">
                        <c:v>43290.083367534724</c:v>
                      </c:pt>
                      <c:pt idx="425">
                        <c:v>43290.125034259261</c:v>
                      </c:pt>
                      <c:pt idx="426">
                        <c:v>43290.166700983798</c:v>
                      </c:pt>
                      <c:pt idx="427">
                        <c:v>43290.208367708336</c:v>
                      </c:pt>
                      <c:pt idx="428">
                        <c:v>43290.250034432873</c:v>
                      </c:pt>
                      <c:pt idx="429">
                        <c:v>43290.29170115741</c:v>
                      </c:pt>
                      <c:pt idx="430">
                        <c:v>43290.333367881947</c:v>
                      </c:pt>
                      <c:pt idx="431">
                        <c:v>43290.375034606484</c:v>
                      </c:pt>
                      <c:pt idx="432">
                        <c:v>43290.416701331022</c:v>
                      </c:pt>
                      <c:pt idx="433">
                        <c:v>43290.458368055559</c:v>
                      </c:pt>
                      <c:pt idx="434">
                        <c:v>43290.500034780096</c:v>
                      </c:pt>
                      <c:pt idx="435">
                        <c:v>43290.541701504633</c:v>
                      </c:pt>
                      <c:pt idx="436">
                        <c:v>43290.583368229163</c:v>
                      </c:pt>
                      <c:pt idx="437">
                        <c:v>43290.6250349537</c:v>
                      </c:pt>
                      <c:pt idx="438">
                        <c:v>43290.666701678238</c:v>
                      </c:pt>
                      <c:pt idx="439">
                        <c:v>43290.708368402775</c:v>
                      </c:pt>
                      <c:pt idx="440">
                        <c:v>43290.750035127312</c:v>
                      </c:pt>
                      <c:pt idx="441">
                        <c:v>43290.791701851849</c:v>
                      </c:pt>
                      <c:pt idx="442">
                        <c:v>43290.833368576386</c:v>
                      </c:pt>
                      <c:pt idx="443">
                        <c:v>43290.875035300924</c:v>
                      </c:pt>
                      <c:pt idx="444">
                        <c:v>43290.916702025461</c:v>
                      </c:pt>
                      <c:pt idx="445">
                        <c:v>43290.958368749998</c:v>
                      </c:pt>
                      <c:pt idx="446">
                        <c:v>43291.000035474535</c:v>
                      </c:pt>
                      <c:pt idx="447">
                        <c:v>43291.041702199072</c:v>
                      </c:pt>
                      <c:pt idx="448">
                        <c:v>43291.08336892361</c:v>
                      </c:pt>
                      <c:pt idx="449">
                        <c:v>43291.125035648147</c:v>
                      </c:pt>
                      <c:pt idx="450">
                        <c:v>43291.166702372684</c:v>
                      </c:pt>
                      <c:pt idx="451">
                        <c:v>43291.208369097221</c:v>
                      </c:pt>
                      <c:pt idx="452">
                        <c:v>43291.250035821759</c:v>
                      </c:pt>
                      <c:pt idx="453">
                        <c:v>43291.291702546296</c:v>
                      </c:pt>
                      <c:pt idx="454">
                        <c:v>43291.333369270833</c:v>
                      </c:pt>
                      <c:pt idx="455">
                        <c:v>43291.37503599537</c:v>
                      </c:pt>
                      <c:pt idx="456">
                        <c:v>43291.416702719907</c:v>
                      </c:pt>
                      <c:pt idx="457">
                        <c:v>43291.458369444445</c:v>
                      </c:pt>
                      <c:pt idx="458">
                        <c:v>43291.500036168982</c:v>
                      </c:pt>
                      <c:pt idx="459">
                        <c:v>43291.541702893519</c:v>
                      </c:pt>
                      <c:pt idx="460">
                        <c:v>43291.583369618056</c:v>
                      </c:pt>
                      <c:pt idx="461">
                        <c:v>43291.625036342593</c:v>
                      </c:pt>
                      <c:pt idx="462">
                        <c:v>43291.666703067131</c:v>
                      </c:pt>
                      <c:pt idx="463">
                        <c:v>43291.708369791668</c:v>
                      </c:pt>
                      <c:pt idx="464">
                        <c:v>43291.750036516205</c:v>
                      </c:pt>
                      <c:pt idx="465">
                        <c:v>43291.791703240742</c:v>
                      </c:pt>
                      <c:pt idx="466">
                        <c:v>43291.833369965279</c:v>
                      </c:pt>
                      <c:pt idx="467">
                        <c:v>43291.875036689817</c:v>
                      </c:pt>
                      <c:pt idx="468">
                        <c:v>43291.916703414354</c:v>
                      </c:pt>
                      <c:pt idx="469">
                        <c:v>43291.958370138891</c:v>
                      </c:pt>
                      <c:pt idx="470">
                        <c:v>43292.000036863428</c:v>
                      </c:pt>
                      <c:pt idx="471">
                        <c:v>43292.041703587965</c:v>
                      </c:pt>
                      <c:pt idx="472">
                        <c:v>43292.083370312503</c:v>
                      </c:pt>
                      <c:pt idx="473">
                        <c:v>43292.12503703704</c:v>
                      </c:pt>
                      <c:pt idx="474">
                        <c:v>43292.166703761577</c:v>
                      </c:pt>
                      <c:pt idx="475">
                        <c:v>43292.208370486114</c:v>
                      </c:pt>
                      <c:pt idx="476">
                        <c:v>43292.250037210651</c:v>
                      </c:pt>
                      <c:pt idx="477">
                        <c:v>43292.291703935189</c:v>
                      </c:pt>
                      <c:pt idx="478">
                        <c:v>43292.333370659719</c:v>
                      </c:pt>
                      <c:pt idx="479">
                        <c:v>43292.375037384256</c:v>
                      </c:pt>
                      <c:pt idx="480">
                        <c:v>43292.416704108793</c:v>
                      </c:pt>
                      <c:pt idx="481">
                        <c:v>43292.45837083333</c:v>
                      </c:pt>
                      <c:pt idx="482">
                        <c:v>43292.500037557867</c:v>
                      </c:pt>
                      <c:pt idx="483">
                        <c:v>43292.541704282405</c:v>
                      </c:pt>
                      <c:pt idx="484">
                        <c:v>43292.583371006942</c:v>
                      </c:pt>
                      <c:pt idx="485">
                        <c:v>43292.625037731479</c:v>
                      </c:pt>
                      <c:pt idx="486">
                        <c:v>43292.666704456016</c:v>
                      </c:pt>
                      <c:pt idx="487">
                        <c:v>43292.708371180554</c:v>
                      </c:pt>
                      <c:pt idx="488">
                        <c:v>43292.750037905091</c:v>
                      </c:pt>
                      <c:pt idx="489">
                        <c:v>43292.791704629628</c:v>
                      </c:pt>
                      <c:pt idx="490">
                        <c:v>43292.833371354165</c:v>
                      </c:pt>
                      <c:pt idx="491">
                        <c:v>43292.875038078702</c:v>
                      </c:pt>
                      <c:pt idx="492">
                        <c:v>43292.91670480324</c:v>
                      </c:pt>
                      <c:pt idx="493">
                        <c:v>43292.958371527777</c:v>
                      </c:pt>
                      <c:pt idx="494">
                        <c:v>43293.000038252314</c:v>
                      </c:pt>
                      <c:pt idx="495">
                        <c:v>43293.041704976851</c:v>
                      </c:pt>
                      <c:pt idx="496">
                        <c:v>43293.083371701388</c:v>
                      </c:pt>
                      <c:pt idx="497">
                        <c:v>43293.125038425926</c:v>
                      </c:pt>
                      <c:pt idx="498">
                        <c:v>43293.166705150463</c:v>
                      </c:pt>
                      <c:pt idx="499">
                        <c:v>43293.208371875</c:v>
                      </c:pt>
                      <c:pt idx="500">
                        <c:v>43293.250038599537</c:v>
                      </c:pt>
                      <c:pt idx="501">
                        <c:v>43293.291705324074</c:v>
                      </c:pt>
                      <c:pt idx="502">
                        <c:v>43293.333372048612</c:v>
                      </c:pt>
                      <c:pt idx="503">
                        <c:v>43293.375038773149</c:v>
                      </c:pt>
                      <c:pt idx="504">
                        <c:v>43293.416705497686</c:v>
                      </c:pt>
                      <c:pt idx="505">
                        <c:v>43293.458372222223</c:v>
                      </c:pt>
                      <c:pt idx="506">
                        <c:v>43293.50003894676</c:v>
                      </c:pt>
                      <c:pt idx="507">
                        <c:v>43293.541705671298</c:v>
                      </c:pt>
                      <c:pt idx="508">
                        <c:v>43293.583372395835</c:v>
                      </c:pt>
                      <c:pt idx="509">
                        <c:v>43293.625039120372</c:v>
                      </c:pt>
                      <c:pt idx="510">
                        <c:v>43293.666705844909</c:v>
                      </c:pt>
                      <c:pt idx="511">
                        <c:v>43293.708372569447</c:v>
                      </c:pt>
                      <c:pt idx="512">
                        <c:v>43293.750039293984</c:v>
                      </c:pt>
                      <c:pt idx="513">
                        <c:v>43293.791706018521</c:v>
                      </c:pt>
                      <c:pt idx="514">
                        <c:v>43293.833372743058</c:v>
                      </c:pt>
                      <c:pt idx="515">
                        <c:v>43293.875039467595</c:v>
                      </c:pt>
                      <c:pt idx="516">
                        <c:v>43293.916706192133</c:v>
                      </c:pt>
                      <c:pt idx="517">
                        <c:v>43293.95837291667</c:v>
                      </c:pt>
                      <c:pt idx="518">
                        <c:v>43294.000039641207</c:v>
                      </c:pt>
                      <c:pt idx="519">
                        <c:v>43294.041706365744</c:v>
                      </c:pt>
                      <c:pt idx="520">
                        <c:v>43294.083373090281</c:v>
                      </c:pt>
                      <c:pt idx="521">
                        <c:v>43294.125039814811</c:v>
                      </c:pt>
                      <c:pt idx="522">
                        <c:v>43294.166706539349</c:v>
                      </c:pt>
                      <c:pt idx="523">
                        <c:v>43294.208373263886</c:v>
                      </c:pt>
                      <c:pt idx="524">
                        <c:v>43294.250039988423</c:v>
                      </c:pt>
                      <c:pt idx="525">
                        <c:v>43294.29170671296</c:v>
                      </c:pt>
                      <c:pt idx="526">
                        <c:v>43294.333373437497</c:v>
                      </c:pt>
                      <c:pt idx="527">
                        <c:v>43294.375040162035</c:v>
                      </c:pt>
                      <c:pt idx="528">
                        <c:v>43294.416706886572</c:v>
                      </c:pt>
                      <c:pt idx="529">
                        <c:v>43294.458373611109</c:v>
                      </c:pt>
                      <c:pt idx="530">
                        <c:v>43294.500040335646</c:v>
                      </c:pt>
                      <c:pt idx="531">
                        <c:v>43294.541707060183</c:v>
                      </c:pt>
                      <c:pt idx="532">
                        <c:v>43294.583373784721</c:v>
                      </c:pt>
                      <c:pt idx="533">
                        <c:v>43294.625040509258</c:v>
                      </c:pt>
                      <c:pt idx="534">
                        <c:v>43294.666707233795</c:v>
                      </c:pt>
                      <c:pt idx="535">
                        <c:v>43294.708373958332</c:v>
                      </c:pt>
                      <c:pt idx="536">
                        <c:v>43294.750040682869</c:v>
                      </c:pt>
                      <c:pt idx="537">
                        <c:v>43294.791707407407</c:v>
                      </c:pt>
                      <c:pt idx="538">
                        <c:v>43294.833374131944</c:v>
                      </c:pt>
                      <c:pt idx="539">
                        <c:v>43294.875040856481</c:v>
                      </c:pt>
                      <c:pt idx="540">
                        <c:v>43294.916707581018</c:v>
                      </c:pt>
                      <c:pt idx="541">
                        <c:v>43294.958374305555</c:v>
                      </c:pt>
                      <c:pt idx="542">
                        <c:v>43295.000041030093</c:v>
                      </c:pt>
                      <c:pt idx="543">
                        <c:v>43295.04170775463</c:v>
                      </c:pt>
                      <c:pt idx="544">
                        <c:v>43295.083374479167</c:v>
                      </c:pt>
                      <c:pt idx="545">
                        <c:v>43295.125041203704</c:v>
                      </c:pt>
                      <c:pt idx="546">
                        <c:v>43295.166707928242</c:v>
                      </c:pt>
                      <c:pt idx="547">
                        <c:v>43295.208374652779</c:v>
                      </c:pt>
                      <c:pt idx="548">
                        <c:v>43295.250041377316</c:v>
                      </c:pt>
                      <c:pt idx="549">
                        <c:v>43295.291708101853</c:v>
                      </c:pt>
                      <c:pt idx="550">
                        <c:v>43295.33337482639</c:v>
                      </c:pt>
                      <c:pt idx="551">
                        <c:v>43295.375041550928</c:v>
                      </c:pt>
                      <c:pt idx="552">
                        <c:v>43295.416708275465</c:v>
                      </c:pt>
                      <c:pt idx="553">
                        <c:v>43295.458375000002</c:v>
                      </c:pt>
                      <c:pt idx="554">
                        <c:v>43295.500041724539</c:v>
                      </c:pt>
                      <c:pt idx="555">
                        <c:v>43295.541708449076</c:v>
                      </c:pt>
                      <c:pt idx="556">
                        <c:v>43295.583375173614</c:v>
                      </c:pt>
                      <c:pt idx="557">
                        <c:v>43295.625041898151</c:v>
                      </c:pt>
                      <c:pt idx="558">
                        <c:v>43295.666708622688</c:v>
                      </c:pt>
                      <c:pt idx="559">
                        <c:v>43295.708375347225</c:v>
                      </c:pt>
                      <c:pt idx="560">
                        <c:v>43295.750042071762</c:v>
                      </c:pt>
                      <c:pt idx="561">
                        <c:v>43295.7917087963</c:v>
                      </c:pt>
                      <c:pt idx="562">
                        <c:v>43295.833375520837</c:v>
                      </c:pt>
                      <c:pt idx="563">
                        <c:v>43295.875042245367</c:v>
                      </c:pt>
                      <c:pt idx="564">
                        <c:v>43295.916708969904</c:v>
                      </c:pt>
                      <c:pt idx="565">
                        <c:v>43295.958375694441</c:v>
                      </c:pt>
                      <c:pt idx="566">
                        <c:v>43296.000042418978</c:v>
                      </c:pt>
                      <c:pt idx="567">
                        <c:v>43296.041709143516</c:v>
                      </c:pt>
                      <c:pt idx="568">
                        <c:v>43296.083375868053</c:v>
                      </c:pt>
                      <c:pt idx="569">
                        <c:v>43296.12504259259</c:v>
                      </c:pt>
                      <c:pt idx="570">
                        <c:v>43296.166709317127</c:v>
                      </c:pt>
                      <c:pt idx="571">
                        <c:v>43296.208376041664</c:v>
                      </c:pt>
                      <c:pt idx="572">
                        <c:v>43296.250042766202</c:v>
                      </c:pt>
                      <c:pt idx="573">
                        <c:v>43296.291709490739</c:v>
                      </c:pt>
                      <c:pt idx="574">
                        <c:v>43296.333376215276</c:v>
                      </c:pt>
                      <c:pt idx="575">
                        <c:v>43296.375042939813</c:v>
                      </c:pt>
                      <c:pt idx="576">
                        <c:v>43296.41670966435</c:v>
                      </c:pt>
                      <c:pt idx="577">
                        <c:v>43296.458376388888</c:v>
                      </c:pt>
                      <c:pt idx="578">
                        <c:v>43296.500043113425</c:v>
                      </c:pt>
                      <c:pt idx="579">
                        <c:v>43296.541709837962</c:v>
                      </c:pt>
                      <c:pt idx="580">
                        <c:v>43296.583376562499</c:v>
                      </c:pt>
                      <c:pt idx="581">
                        <c:v>43296.625043287037</c:v>
                      </c:pt>
                      <c:pt idx="582">
                        <c:v>43296.666710011574</c:v>
                      </c:pt>
                      <c:pt idx="583">
                        <c:v>43296.708376736111</c:v>
                      </c:pt>
                      <c:pt idx="584">
                        <c:v>43296.750043460648</c:v>
                      </c:pt>
                      <c:pt idx="585">
                        <c:v>43296.791710185185</c:v>
                      </c:pt>
                      <c:pt idx="586">
                        <c:v>43296.833376909723</c:v>
                      </c:pt>
                      <c:pt idx="587">
                        <c:v>43296.87504363426</c:v>
                      </c:pt>
                      <c:pt idx="588">
                        <c:v>43296.916710358797</c:v>
                      </c:pt>
                      <c:pt idx="589">
                        <c:v>43296.958377083334</c:v>
                      </c:pt>
                      <c:pt idx="590">
                        <c:v>43297.000043807871</c:v>
                      </c:pt>
                      <c:pt idx="591">
                        <c:v>43297.041710532409</c:v>
                      </c:pt>
                      <c:pt idx="592">
                        <c:v>43297.083377256946</c:v>
                      </c:pt>
                      <c:pt idx="593">
                        <c:v>43297.125043981483</c:v>
                      </c:pt>
                      <c:pt idx="594">
                        <c:v>43297.16671070602</c:v>
                      </c:pt>
                      <c:pt idx="595">
                        <c:v>43297.208377430557</c:v>
                      </c:pt>
                      <c:pt idx="596">
                        <c:v>43297.250044155095</c:v>
                      </c:pt>
                      <c:pt idx="597">
                        <c:v>43297.291710879632</c:v>
                      </c:pt>
                      <c:pt idx="598">
                        <c:v>43297.333377604169</c:v>
                      </c:pt>
                      <c:pt idx="599">
                        <c:v>43297.375044328706</c:v>
                      </c:pt>
                      <c:pt idx="600">
                        <c:v>43297.416711053243</c:v>
                      </c:pt>
                      <c:pt idx="601">
                        <c:v>43297.458377777781</c:v>
                      </c:pt>
                      <c:pt idx="602">
                        <c:v>43297.500044502318</c:v>
                      </c:pt>
                      <c:pt idx="603">
                        <c:v>43297.541711226855</c:v>
                      </c:pt>
                      <c:pt idx="604">
                        <c:v>43297.583377951392</c:v>
                      </c:pt>
                      <c:pt idx="605">
                        <c:v>43297.62504467593</c:v>
                      </c:pt>
                      <c:pt idx="606">
                        <c:v>43297.666711400459</c:v>
                      </c:pt>
                      <c:pt idx="607">
                        <c:v>43297.708378124997</c:v>
                      </c:pt>
                      <c:pt idx="608">
                        <c:v>43297.750044849534</c:v>
                      </c:pt>
                      <c:pt idx="609">
                        <c:v>43297.791711574071</c:v>
                      </c:pt>
                      <c:pt idx="610">
                        <c:v>43297.833378298608</c:v>
                      </c:pt>
                      <c:pt idx="611">
                        <c:v>43297.875045023146</c:v>
                      </c:pt>
                      <c:pt idx="612">
                        <c:v>43297.916711747683</c:v>
                      </c:pt>
                      <c:pt idx="613">
                        <c:v>43297.95837847222</c:v>
                      </c:pt>
                      <c:pt idx="614">
                        <c:v>43298.000045196757</c:v>
                      </c:pt>
                      <c:pt idx="615">
                        <c:v>43298.041711921294</c:v>
                      </c:pt>
                      <c:pt idx="616">
                        <c:v>43298.083378645832</c:v>
                      </c:pt>
                      <c:pt idx="617">
                        <c:v>43298.125045370369</c:v>
                      </c:pt>
                      <c:pt idx="618">
                        <c:v>43298.166712094906</c:v>
                      </c:pt>
                      <c:pt idx="619">
                        <c:v>43298.208378819443</c:v>
                      </c:pt>
                      <c:pt idx="620">
                        <c:v>43298.25004554398</c:v>
                      </c:pt>
                      <c:pt idx="621">
                        <c:v>43298.291712268518</c:v>
                      </c:pt>
                      <c:pt idx="622">
                        <c:v>43298.333378993055</c:v>
                      </c:pt>
                      <c:pt idx="623">
                        <c:v>43298.375045717592</c:v>
                      </c:pt>
                      <c:pt idx="624">
                        <c:v>43298.416712442129</c:v>
                      </c:pt>
                      <c:pt idx="625">
                        <c:v>43298.458379166666</c:v>
                      </c:pt>
                      <c:pt idx="626">
                        <c:v>43298.500045891204</c:v>
                      </c:pt>
                      <c:pt idx="627">
                        <c:v>43298.541712615741</c:v>
                      </c:pt>
                      <c:pt idx="628">
                        <c:v>43298.583379340278</c:v>
                      </c:pt>
                      <c:pt idx="629">
                        <c:v>43298.625046064815</c:v>
                      </c:pt>
                      <c:pt idx="630">
                        <c:v>43298.666712789352</c:v>
                      </c:pt>
                      <c:pt idx="631">
                        <c:v>43298.70837951389</c:v>
                      </c:pt>
                      <c:pt idx="632">
                        <c:v>43298.750046238427</c:v>
                      </c:pt>
                      <c:pt idx="633">
                        <c:v>43298.791712962964</c:v>
                      </c:pt>
                      <c:pt idx="634">
                        <c:v>43298.833379687501</c:v>
                      </c:pt>
                      <c:pt idx="635">
                        <c:v>43298.875046412039</c:v>
                      </c:pt>
                      <c:pt idx="636">
                        <c:v>43298.916713136576</c:v>
                      </c:pt>
                      <c:pt idx="637">
                        <c:v>43298.958379861113</c:v>
                      </c:pt>
                      <c:pt idx="638">
                        <c:v>43299.00004658565</c:v>
                      </c:pt>
                      <c:pt idx="639">
                        <c:v>43299.041713310187</c:v>
                      </c:pt>
                      <c:pt idx="640">
                        <c:v>43299.083380034725</c:v>
                      </c:pt>
                      <c:pt idx="641">
                        <c:v>43299.125046759262</c:v>
                      </c:pt>
                      <c:pt idx="642">
                        <c:v>43299.166713483799</c:v>
                      </c:pt>
                      <c:pt idx="643">
                        <c:v>43299.208380208336</c:v>
                      </c:pt>
                      <c:pt idx="644">
                        <c:v>43299.250046932873</c:v>
                      </c:pt>
                      <c:pt idx="645">
                        <c:v>43299.291713657411</c:v>
                      </c:pt>
                      <c:pt idx="646">
                        <c:v>43299.333380381948</c:v>
                      </c:pt>
                      <c:pt idx="647">
                        <c:v>43299.375047106485</c:v>
                      </c:pt>
                      <c:pt idx="648">
                        <c:v>43299.416713831015</c:v>
                      </c:pt>
                      <c:pt idx="649">
                        <c:v>43299.458380555552</c:v>
                      </c:pt>
                      <c:pt idx="650">
                        <c:v>43299.500047280089</c:v>
                      </c:pt>
                      <c:pt idx="651">
                        <c:v>43299.541714004627</c:v>
                      </c:pt>
                      <c:pt idx="652">
                        <c:v>43299.583380729164</c:v>
                      </c:pt>
                      <c:pt idx="653">
                        <c:v>43299.625047453701</c:v>
                      </c:pt>
                      <c:pt idx="654">
                        <c:v>43299.666714178238</c:v>
                      </c:pt>
                      <c:pt idx="655">
                        <c:v>43299.708380902775</c:v>
                      </c:pt>
                      <c:pt idx="656">
                        <c:v>43299.750047627313</c:v>
                      </c:pt>
                      <c:pt idx="657">
                        <c:v>43299.79171435185</c:v>
                      </c:pt>
                      <c:pt idx="658">
                        <c:v>43299.833381076387</c:v>
                      </c:pt>
                      <c:pt idx="659">
                        <c:v>43299.875047800924</c:v>
                      </c:pt>
                      <c:pt idx="660">
                        <c:v>43299.916714525461</c:v>
                      </c:pt>
                      <c:pt idx="661">
                        <c:v>43299.958381249999</c:v>
                      </c:pt>
                      <c:pt idx="662">
                        <c:v>43300.000047974536</c:v>
                      </c:pt>
                      <c:pt idx="663">
                        <c:v>43300.041714699073</c:v>
                      </c:pt>
                      <c:pt idx="664">
                        <c:v>43300.08338142361</c:v>
                      </c:pt>
                      <c:pt idx="665">
                        <c:v>43300.125048148147</c:v>
                      </c:pt>
                      <c:pt idx="666">
                        <c:v>43300.166714872685</c:v>
                      </c:pt>
                      <c:pt idx="667">
                        <c:v>43300.208381597222</c:v>
                      </c:pt>
                      <c:pt idx="668">
                        <c:v>43300.250048321759</c:v>
                      </c:pt>
                      <c:pt idx="669">
                        <c:v>43300.291715046296</c:v>
                      </c:pt>
                      <c:pt idx="670">
                        <c:v>43300.333381770834</c:v>
                      </c:pt>
                      <c:pt idx="671">
                        <c:v>43300.375048495371</c:v>
                      </c:pt>
                      <c:pt idx="672">
                        <c:v>43300.416715219908</c:v>
                      </c:pt>
                      <c:pt idx="673">
                        <c:v>43300.458381944445</c:v>
                      </c:pt>
                      <c:pt idx="674">
                        <c:v>43300.500048668982</c:v>
                      </c:pt>
                      <c:pt idx="675">
                        <c:v>43300.54171539352</c:v>
                      </c:pt>
                      <c:pt idx="676">
                        <c:v>43300.583382118057</c:v>
                      </c:pt>
                      <c:pt idx="677">
                        <c:v>43300.625048842594</c:v>
                      </c:pt>
                      <c:pt idx="678">
                        <c:v>43300.666715567131</c:v>
                      </c:pt>
                      <c:pt idx="679">
                        <c:v>43300.708382291668</c:v>
                      </c:pt>
                      <c:pt idx="680">
                        <c:v>43300.750049016206</c:v>
                      </c:pt>
                      <c:pt idx="681">
                        <c:v>43300.791715740743</c:v>
                      </c:pt>
                      <c:pt idx="682">
                        <c:v>43300.83338246528</c:v>
                      </c:pt>
                      <c:pt idx="683">
                        <c:v>43300.875049189817</c:v>
                      </c:pt>
                      <c:pt idx="684">
                        <c:v>43300.916715914354</c:v>
                      </c:pt>
                      <c:pt idx="685">
                        <c:v>43300.958382638892</c:v>
                      </c:pt>
                      <c:pt idx="686">
                        <c:v>43301.000049363429</c:v>
                      </c:pt>
                      <c:pt idx="687">
                        <c:v>43301.041716087966</c:v>
                      </c:pt>
                      <c:pt idx="688">
                        <c:v>43301.083382812503</c:v>
                      </c:pt>
                      <c:pt idx="689">
                        <c:v>43301.12504953704</c:v>
                      </c:pt>
                      <c:pt idx="690">
                        <c:v>43301.166716261578</c:v>
                      </c:pt>
                      <c:pt idx="691">
                        <c:v>43301.208382986108</c:v>
                      </c:pt>
                      <c:pt idx="692">
                        <c:v>43301.250049710645</c:v>
                      </c:pt>
                      <c:pt idx="693">
                        <c:v>43301.291716435182</c:v>
                      </c:pt>
                      <c:pt idx="694">
                        <c:v>43301.333383159719</c:v>
                      </c:pt>
                      <c:pt idx="695">
                        <c:v>43301.375049884256</c:v>
                      </c:pt>
                      <c:pt idx="696">
                        <c:v>43301.416716608794</c:v>
                      </c:pt>
                      <c:pt idx="697">
                        <c:v>43301.458383333331</c:v>
                      </c:pt>
                      <c:pt idx="698">
                        <c:v>43301.500050057868</c:v>
                      </c:pt>
                      <c:pt idx="699">
                        <c:v>43301.541716782405</c:v>
                      </c:pt>
                      <c:pt idx="700">
                        <c:v>43301.583383506942</c:v>
                      </c:pt>
                      <c:pt idx="701">
                        <c:v>43301.62505023148</c:v>
                      </c:pt>
                      <c:pt idx="702">
                        <c:v>43301.666716956017</c:v>
                      </c:pt>
                      <c:pt idx="703">
                        <c:v>43301.708383680554</c:v>
                      </c:pt>
                      <c:pt idx="704">
                        <c:v>43301.750050405091</c:v>
                      </c:pt>
                      <c:pt idx="705">
                        <c:v>43301.791717129629</c:v>
                      </c:pt>
                      <c:pt idx="706">
                        <c:v>43301.833383854166</c:v>
                      </c:pt>
                      <c:pt idx="707">
                        <c:v>43301.875050578703</c:v>
                      </c:pt>
                      <c:pt idx="708">
                        <c:v>43301.91671730324</c:v>
                      </c:pt>
                      <c:pt idx="709">
                        <c:v>43301.958384027777</c:v>
                      </c:pt>
                      <c:pt idx="710">
                        <c:v>43302.000050752315</c:v>
                      </c:pt>
                      <c:pt idx="711">
                        <c:v>43302.041717476852</c:v>
                      </c:pt>
                      <c:pt idx="712">
                        <c:v>43302.083384201389</c:v>
                      </c:pt>
                      <c:pt idx="713">
                        <c:v>43302.125050925926</c:v>
                      </c:pt>
                      <c:pt idx="714">
                        <c:v>43302.166717650463</c:v>
                      </c:pt>
                      <c:pt idx="715">
                        <c:v>43302.208384375001</c:v>
                      </c:pt>
                      <c:pt idx="716">
                        <c:v>43302.250051099538</c:v>
                      </c:pt>
                      <c:pt idx="717">
                        <c:v>43302.291717824075</c:v>
                      </c:pt>
                      <c:pt idx="718">
                        <c:v>43302.333384548612</c:v>
                      </c:pt>
                      <c:pt idx="719">
                        <c:v>43302.375051273149</c:v>
                      </c:pt>
                      <c:pt idx="720">
                        <c:v>43302.416717997687</c:v>
                      </c:pt>
                      <c:pt idx="721">
                        <c:v>43302.458384722224</c:v>
                      </c:pt>
                      <c:pt idx="722">
                        <c:v>43302.500051446761</c:v>
                      </c:pt>
                      <c:pt idx="723">
                        <c:v>43302.541718171298</c:v>
                      </c:pt>
                      <c:pt idx="724">
                        <c:v>43302.583384895835</c:v>
                      </c:pt>
                      <c:pt idx="725">
                        <c:v>43302.625051620373</c:v>
                      </c:pt>
                      <c:pt idx="726">
                        <c:v>43302.66671834491</c:v>
                      </c:pt>
                      <c:pt idx="727">
                        <c:v>43302.708385069447</c:v>
                      </c:pt>
                      <c:pt idx="728">
                        <c:v>43302.750051793984</c:v>
                      </c:pt>
                      <c:pt idx="729">
                        <c:v>43302.791718518522</c:v>
                      </c:pt>
                      <c:pt idx="730">
                        <c:v>43302.833385243059</c:v>
                      </c:pt>
                      <c:pt idx="731">
                        <c:v>43302.875051967596</c:v>
                      </c:pt>
                      <c:pt idx="732">
                        <c:v>43302.916718692133</c:v>
                      </c:pt>
                      <c:pt idx="733">
                        <c:v>43302.958385416663</c:v>
                      </c:pt>
                      <c:pt idx="734">
                        <c:v>43303.0000521412</c:v>
                      </c:pt>
                      <c:pt idx="735">
                        <c:v>43303.041718865737</c:v>
                      </c:pt>
                      <c:pt idx="736">
                        <c:v>43303.083385590275</c:v>
                      </c:pt>
                      <c:pt idx="737">
                        <c:v>43303.125052314812</c:v>
                      </c:pt>
                      <c:pt idx="738">
                        <c:v>43303.166719039349</c:v>
                      </c:pt>
                      <c:pt idx="739">
                        <c:v>43303.208385763886</c:v>
                      </c:pt>
                      <c:pt idx="740">
                        <c:v>43303.250052488424</c:v>
                      </c:pt>
                      <c:pt idx="741">
                        <c:v>43303.291719212961</c:v>
                      </c:pt>
                      <c:pt idx="742">
                        <c:v>43303.333385937498</c:v>
                      </c:pt>
                      <c:pt idx="743">
                        <c:v>43303.375052662035</c:v>
                      </c:pt>
                      <c:pt idx="744">
                        <c:v>43303.416719386572</c:v>
                      </c:pt>
                      <c:pt idx="745">
                        <c:v>43303.45838611111</c:v>
                      </c:pt>
                      <c:pt idx="746">
                        <c:v>43303.500052835647</c:v>
                      </c:pt>
                      <c:pt idx="747">
                        <c:v>43303.541719560184</c:v>
                      </c:pt>
                      <c:pt idx="748">
                        <c:v>43303.583386284721</c:v>
                      </c:pt>
                      <c:pt idx="749">
                        <c:v>43303.625053009258</c:v>
                      </c:pt>
                      <c:pt idx="750">
                        <c:v>43303.666719733796</c:v>
                      </c:pt>
                      <c:pt idx="751">
                        <c:v>43303.708386458333</c:v>
                      </c:pt>
                      <c:pt idx="752">
                        <c:v>43303.75005318287</c:v>
                      </c:pt>
                      <c:pt idx="753">
                        <c:v>43303.791719907407</c:v>
                      </c:pt>
                      <c:pt idx="754">
                        <c:v>43303.833386631944</c:v>
                      </c:pt>
                      <c:pt idx="755">
                        <c:v>43303.875053356482</c:v>
                      </c:pt>
                      <c:pt idx="756">
                        <c:v>43303.916720081019</c:v>
                      </c:pt>
                      <c:pt idx="757">
                        <c:v>43303.958386805556</c:v>
                      </c:pt>
                      <c:pt idx="758">
                        <c:v>43304.000053530093</c:v>
                      </c:pt>
                      <c:pt idx="759">
                        <c:v>43304.04172025463</c:v>
                      </c:pt>
                      <c:pt idx="760">
                        <c:v>43304.083386979168</c:v>
                      </c:pt>
                      <c:pt idx="761">
                        <c:v>43304.125053703705</c:v>
                      </c:pt>
                      <c:pt idx="762">
                        <c:v>43304.166720428242</c:v>
                      </c:pt>
                      <c:pt idx="763">
                        <c:v>43304.208387152779</c:v>
                      </c:pt>
                      <c:pt idx="764">
                        <c:v>43304.250053877317</c:v>
                      </c:pt>
                      <c:pt idx="765">
                        <c:v>43304.291720601854</c:v>
                      </c:pt>
                      <c:pt idx="766">
                        <c:v>43304.333387326391</c:v>
                      </c:pt>
                      <c:pt idx="767">
                        <c:v>43304.375054050928</c:v>
                      </c:pt>
                      <c:pt idx="768">
                        <c:v>43304.416720775465</c:v>
                      </c:pt>
                      <c:pt idx="769">
                        <c:v>43304.458387500003</c:v>
                      </c:pt>
                      <c:pt idx="770">
                        <c:v>43304.50005422454</c:v>
                      </c:pt>
                      <c:pt idx="771">
                        <c:v>43304.541720949077</c:v>
                      </c:pt>
                      <c:pt idx="772">
                        <c:v>43304.583387673614</c:v>
                      </c:pt>
                      <c:pt idx="773">
                        <c:v>43304.625054398151</c:v>
                      </c:pt>
                      <c:pt idx="774">
                        <c:v>43304.666721122689</c:v>
                      </c:pt>
                      <c:pt idx="775">
                        <c:v>43304.708387847226</c:v>
                      </c:pt>
                      <c:pt idx="776">
                        <c:v>43304.750054571756</c:v>
                      </c:pt>
                      <c:pt idx="777">
                        <c:v>43304.791721296293</c:v>
                      </c:pt>
                      <c:pt idx="778">
                        <c:v>43304.83338802083</c:v>
                      </c:pt>
                      <c:pt idx="779">
                        <c:v>43304.875054745367</c:v>
                      </c:pt>
                      <c:pt idx="780">
                        <c:v>43304.916721469905</c:v>
                      </c:pt>
                      <c:pt idx="781">
                        <c:v>43304.958388194442</c:v>
                      </c:pt>
                      <c:pt idx="782">
                        <c:v>43305.000054918979</c:v>
                      </c:pt>
                      <c:pt idx="783">
                        <c:v>43305.041721643516</c:v>
                      </c:pt>
                      <c:pt idx="784">
                        <c:v>43305.083388368053</c:v>
                      </c:pt>
                      <c:pt idx="785">
                        <c:v>43305.125055092591</c:v>
                      </c:pt>
                      <c:pt idx="786">
                        <c:v>43305.166721817128</c:v>
                      </c:pt>
                      <c:pt idx="787">
                        <c:v>43305.208388541665</c:v>
                      </c:pt>
                      <c:pt idx="788">
                        <c:v>43305.250055266202</c:v>
                      </c:pt>
                      <c:pt idx="789">
                        <c:v>43305.291721990739</c:v>
                      </c:pt>
                      <c:pt idx="790">
                        <c:v>43305.333388715277</c:v>
                      </c:pt>
                      <c:pt idx="791">
                        <c:v>43305.375055439814</c:v>
                      </c:pt>
                      <c:pt idx="792">
                        <c:v>43305.416722164351</c:v>
                      </c:pt>
                      <c:pt idx="793">
                        <c:v>43305.458388888888</c:v>
                      </c:pt>
                      <c:pt idx="794">
                        <c:v>43305.500055613426</c:v>
                      </c:pt>
                      <c:pt idx="795">
                        <c:v>43305.541722337963</c:v>
                      </c:pt>
                      <c:pt idx="796">
                        <c:v>43305.5833890625</c:v>
                      </c:pt>
                      <c:pt idx="797">
                        <c:v>43305.625055787037</c:v>
                      </c:pt>
                      <c:pt idx="798">
                        <c:v>43305.666722511574</c:v>
                      </c:pt>
                      <c:pt idx="799">
                        <c:v>43305.708389236112</c:v>
                      </c:pt>
                      <c:pt idx="800">
                        <c:v>43305.750055960649</c:v>
                      </c:pt>
                      <c:pt idx="801">
                        <c:v>43305.791722685186</c:v>
                      </c:pt>
                      <c:pt idx="802">
                        <c:v>43305.833389409723</c:v>
                      </c:pt>
                      <c:pt idx="803">
                        <c:v>43305.87505613426</c:v>
                      </c:pt>
                      <c:pt idx="804">
                        <c:v>43305.916722858798</c:v>
                      </c:pt>
                      <c:pt idx="805">
                        <c:v>43305.958389583335</c:v>
                      </c:pt>
                      <c:pt idx="806">
                        <c:v>43306.000056307872</c:v>
                      </c:pt>
                      <c:pt idx="807">
                        <c:v>43306.041723032409</c:v>
                      </c:pt>
                      <c:pt idx="808">
                        <c:v>43306.083389756946</c:v>
                      </c:pt>
                      <c:pt idx="809">
                        <c:v>43306.125056481484</c:v>
                      </c:pt>
                      <c:pt idx="810">
                        <c:v>43306.166723206021</c:v>
                      </c:pt>
                      <c:pt idx="811">
                        <c:v>43306.208389930558</c:v>
                      </c:pt>
                      <c:pt idx="812">
                        <c:v>43306.250056655095</c:v>
                      </c:pt>
                      <c:pt idx="813">
                        <c:v>43306.291723379632</c:v>
                      </c:pt>
                      <c:pt idx="814">
                        <c:v>43306.33339010417</c:v>
                      </c:pt>
                      <c:pt idx="815">
                        <c:v>43306.375056828707</c:v>
                      </c:pt>
                      <c:pt idx="816">
                        <c:v>43306.416723553244</c:v>
                      </c:pt>
                      <c:pt idx="817">
                        <c:v>43306.458390277781</c:v>
                      </c:pt>
                      <c:pt idx="818">
                        <c:v>43306.500057002311</c:v>
                      </c:pt>
                      <c:pt idx="819">
                        <c:v>43306.541723726848</c:v>
                      </c:pt>
                      <c:pt idx="820">
                        <c:v>43306.583390451386</c:v>
                      </c:pt>
                      <c:pt idx="821">
                        <c:v>43306.625057175923</c:v>
                      </c:pt>
                      <c:pt idx="822">
                        <c:v>43306.66672390046</c:v>
                      </c:pt>
                      <c:pt idx="823">
                        <c:v>43306.708390624997</c:v>
                      </c:pt>
                      <c:pt idx="824">
                        <c:v>43306.750057349534</c:v>
                      </c:pt>
                      <c:pt idx="825">
                        <c:v>43306.791724074072</c:v>
                      </c:pt>
                      <c:pt idx="826">
                        <c:v>43306.833390798609</c:v>
                      </c:pt>
                      <c:pt idx="827">
                        <c:v>43306.875057523146</c:v>
                      </c:pt>
                      <c:pt idx="828">
                        <c:v>43306.916724247683</c:v>
                      </c:pt>
                      <c:pt idx="829">
                        <c:v>43306.958390972221</c:v>
                      </c:pt>
                      <c:pt idx="830">
                        <c:v>43307.000057696758</c:v>
                      </c:pt>
                      <c:pt idx="831">
                        <c:v>43307.041724421295</c:v>
                      </c:pt>
                      <c:pt idx="832">
                        <c:v>43307.083391145832</c:v>
                      </c:pt>
                      <c:pt idx="833">
                        <c:v>43307.125057870369</c:v>
                      </c:pt>
                      <c:pt idx="834">
                        <c:v>43307.166724594907</c:v>
                      </c:pt>
                      <c:pt idx="835">
                        <c:v>43307.208391319444</c:v>
                      </c:pt>
                      <c:pt idx="836">
                        <c:v>43307.250058043981</c:v>
                      </c:pt>
                      <c:pt idx="837">
                        <c:v>43307.291724768518</c:v>
                      </c:pt>
                      <c:pt idx="838">
                        <c:v>43307.333391493055</c:v>
                      </c:pt>
                      <c:pt idx="839">
                        <c:v>43307.375058217593</c:v>
                      </c:pt>
                      <c:pt idx="840">
                        <c:v>43307.41672494213</c:v>
                      </c:pt>
                      <c:pt idx="841">
                        <c:v>43307.458391666667</c:v>
                      </c:pt>
                      <c:pt idx="842">
                        <c:v>43307.500058391204</c:v>
                      </c:pt>
                      <c:pt idx="843">
                        <c:v>43307.541725115741</c:v>
                      </c:pt>
                      <c:pt idx="844">
                        <c:v>43307.583391840279</c:v>
                      </c:pt>
                      <c:pt idx="845">
                        <c:v>43307.625058564816</c:v>
                      </c:pt>
                      <c:pt idx="846">
                        <c:v>43307.666725289353</c:v>
                      </c:pt>
                      <c:pt idx="847">
                        <c:v>43307.70839201389</c:v>
                      </c:pt>
                      <c:pt idx="848">
                        <c:v>43307.750058738427</c:v>
                      </c:pt>
                      <c:pt idx="849">
                        <c:v>43307.791725462965</c:v>
                      </c:pt>
                      <c:pt idx="850">
                        <c:v>43307.833392187502</c:v>
                      </c:pt>
                      <c:pt idx="851">
                        <c:v>43307.875058912039</c:v>
                      </c:pt>
                      <c:pt idx="852">
                        <c:v>43307.916725636576</c:v>
                      </c:pt>
                      <c:pt idx="853">
                        <c:v>43307.958392361114</c:v>
                      </c:pt>
                      <c:pt idx="854">
                        <c:v>43308.000059085651</c:v>
                      </c:pt>
                      <c:pt idx="855">
                        <c:v>43308.041725810188</c:v>
                      </c:pt>
                      <c:pt idx="856">
                        <c:v>43308.083392534725</c:v>
                      </c:pt>
                      <c:pt idx="857">
                        <c:v>43308.125059259262</c:v>
                      </c:pt>
                      <c:pt idx="858">
                        <c:v>43308.1667259838</c:v>
                      </c:pt>
                      <c:pt idx="859">
                        <c:v>43308.208392708337</c:v>
                      </c:pt>
                      <c:pt idx="860">
                        <c:v>43308.250059432874</c:v>
                      </c:pt>
                      <c:pt idx="861">
                        <c:v>43308.291726157404</c:v>
                      </c:pt>
                      <c:pt idx="862">
                        <c:v>43308.333392881941</c:v>
                      </c:pt>
                      <c:pt idx="863">
                        <c:v>43308.375059606478</c:v>
                      </c:pt>
                      <c:pt idx="864">
                        <c:v>43308.416726331016</c:v>
                      </c:pt>
                      <c:pt idx="865">
                        <c:v>43308.458393055553</c:v>
                      </c:pt>
                      <c:pt idx="866">
                        <c:v>43308.50005978009</c:v>
                      </c:pt>
                      <c:pt idx="867">
                        <c:v>43308.541726504627</c:v>
                      </c:pt>
                      <c:pt idx="868">
                        <c:v>43308.583393229164</c:v>
                      </c:pt>
                      <c:pt idx="869">
                        <c:v>43308.625059953702</c:v>
                      </c:pt>
                      <c:pt idx="870">
                        <c:v>43308.666726678239</c:v>
                      </c:pt>
                      <c:pt idx="871">
                        <c:v>43308.708393402776</c:v>
                      </c:pt>
                      <c:pt idx="872">
                        <c:v>43308.750060127313</c:v>
                      </c:pt>
                      <c:pt idx="873">
                        <c:v>43308.79172685185</c:v>
                      </c:pt>
                      <c:pt idx="874">
                        <c:v>43308.833393576388</c:v>
                      </c:pt>
                      <c:pt idx="875">
                        <c:v>43308.875060300925</c:v>
                      </c:pt>
                      <c:pt idx="876">
                        <c:v>43308.916727025462</c:v>
                      </c:pt>
                      <c:pt idx="877">
                        <c:v>43308.958393749999</c:v>
                      </c:pt>
                      <c:pt idx="878">
                        <c:v>43309.000060474536</c:v>
                      </c:pt>
                      <c:pt idx="879">
                        <c:v>43309.041727199074</c:v>
                      </c:pt>
                      <c:pt idx="880">
                        <c:v>43309.083393923611</c:v>
                      </c:pt>
                      <c:pt idx="881">
                        <c:v>43309.125060648148</c:v>
                      </c:pt>
                      <c:pt idx="882">
                        <c:v>43309.166727372685</c:v>
                      </c:pt>
                      <c:pt idx="883">
                        <c:v>43309.208394097222</c:v>
                      </c:pt>
                      <c:pt idx="884">
                        <c:v>43309.25006082176</c:v>
                      </c:pt>
                      <c:pt idx="885">
                        <c:v>43309.291727546297</c:v>
                      </c:pt>
                      <c:pt idx="886">
                        <c:v>43309.333394270834</c:v>
                      </c:pt>
                      <c:pt idx="887">
                        <c:v>43309.375060995371</c:v>
                      </c:pt>
                      <c:pt idx="888">
                        <c:v>43309.416727719909</c:v>
                      </c:pt>
                      <c:pt idx="889">
                        <c:v>43309.458394444446</c:v>
                      </c:pt>
                      <c:pt idx="890">
                        <c:v>43309.500061168983</c:v>
                      </c:pt>
                      <c:pt idx="891">
                        <c:v>43309.54172789352</c:v>
                      </c:pt>
                      <c:pt idx="892">
                        <c:v>43309.583394618057</c:v>
                      </c:pt>
                      <c:pt idx="893">
                        <c:v>43309.625061342595</c:v>
                      </c:pt>
                      <c:pt idx="894">
                        <c:v>43309.666728067132</c:v>
                      </c:pt>
                      <c:pt idx="895">
                        <c:v>43309.708394791669</c:v>
                      </c:pt>
                      <c:pt idx="896">
                        <c:v>43309.750061516206</c:v>
                      </c:pt>
                      <c:pt idx="897">
                        <c:v>43309.791728240743</c:v>
                      </c:pt>
                      <c:pt idx="898">
                        <c:v>43309.833394965281</c:v>
                      </c:pt>
                      <c:pt idx="899">
                        <c:v>43309.875061689818</c:v>
                      </c:pt>
                      <c:pt idx="900">
                        <c:v>43309.916728414355</c:v>
                      </c:pt>
                      <c:pt idx="901">
                        <c:v>43309.958395138892</c:v>
                      </c:pt>
                      <c:pt idx="902">
                        <c:v>43310.000061863429</c:v>
                      </c:pt>
                      <c:pt idx="903">
                        <c:v>43310.041728587959</c:v>
                      </c:pt>
                      <c:pt idx="904">
                        <c:v>43310.083395312497</c:v>
                      </c:pt>
                      <c:pt idx="905">
                        <c:v>43310.125062037034</c:v>
                      </c:pt>
                      <c:pt idx="906">
                        <c:v>43310.166728761571</c:v>
                      </c:pt>
                      <c:pt idx="907">
                        <c:v>43310.208395486108</c:v>
                      </c:pt>
                      <c:pt idx="908">
                        <c:v>43310.250062210645</c:v>
                      </c:pt>
                      <c:pt idx="909">
                        <c:v>43310.291728935183</c:v>
                      </c:pt>
                      <c:pt idx="910">
                        <c:v>43310.33339565972</c:v>
                      </c:pt>
                      <c:pt idx="911">
                        <c:v>43310.375062384257</c:v>
                      </c:pt>
                      <c:pt idx="912">
                        <c:v>43310.416729108794</c:v>
                      </c:pt>
                      <c:pt idx="913">
                        <c:v>43310.458395833331</c:v>
                      </c:pt>
                      <c:pt idx="914">
                        <c:v>43310.500062557869</c:v>
                      </c:pt>
                      <c:pt idx="915">
                        <c:v>43310.541729282406</c:v>
                      </c:pt>
                      <c:pt idx="916">
                        <c:v>43310.583396006943</c:v>
                      </c:pt>
                      <c:pt idx="917">
                        <c:v>43310.62506273148</c:v>
                      </c:pt>
                      <c:pt idx="918">
                        <c:v>43310.666729456017</c:v>
                      </c:pt>
                      <c:pt idx="919">
                        <c:v>43310.708396180555</c:v>
                      </c:pt>
                      <c:pt idx="920">
                        <c:v>43310.750062905092</c:v>
                      </c:pt>
                      <c:pt idx="921">
                        <c:v>43310.791729629629</c:v>
                      </c:pt>
                      <c:pt idx="922">
                        <c:v>43310.833396354166</c:v>
                      </c:pt>
                      <c:pt idx="923">
                        <c:v>43310.875063078704</c:v>
                      </c:pt>
                      <c:pt idx="924">
                        <c:v>43310.916729803241</c:v>
                      </c:pt>
                      <c:pt idx="925">
                        <c:v>43310.958396527778</c:v>
                      </c:pt>
                      <c:pt idx="926">
                        <c:v>43311.000063252315</c:v>
                      </c:pt>
                      <c:pt idx="927">
                        <c:v>43311.041729976852</c:v>
                      </c:pt>
                      <c:pt idx="928">
                        <c:v>43311.08339670139</c:v>
                      </c:pt>
                      <c:pt idx="929">
                        <c:v>43311.125063425927</c:v>
                      </c:pt>
                      <c:pt idx="930">
                        <c:v>43311.166730150464</c:v>
                      </c:pt>
                      <c:pt idx="931">
                        <c:v>43311.208396875001</c:v>
                      </c:pt>
                      <c:pt idx="932">
                        <c:v>43311.250063599538</c:v>
                      </c:pt>
                      <c:pt idx="933">
                        <c:v>43311.291730324076</c:v>
                      </c:pt>
                      <c:pt idx="934">
                        <c:v>43311.333397048613</c:v>
                      </c:pt>
                      <c:pt idx="935">
                        <c:v>43311.37506377315</c:v>
                      </c:pt>
                      <c:pt idx="936">
                        <c:v>43311.416730497687</c:v>
                      </c:pt>
                      <c:pt idx="937">
                        <c:v>43311.458397222224</c:v>
                      </c:pt>
                      <c:pt idx="938">
                        <c:v>43311.500063946762</c:v>
                      </c:pt>
                      <c:pt idx="939">
                        <c:v>43311.541730671299</c:v>
                      </c:pt>
                      <c:pt idx="940">
                        <c:v>43311.583397395836</c:v>
                      </c:pt>
                      <c:pt idx="941">
                        <c:v>43311.625064120373</c:v>
                      </c:pt>
                      <c:pt idx="942">
                        <c:v>43311.66673084491</c:v>
                      </c:pt>
                      <c:pt idx="943">
                        <c:v>43311.708397569448</c:v>
                      </c:pt>
                      <c:pt idx="944">
                        <c:v>43311.750064293985</c:v>
                      </c:pt>
                      <c:pt idx="945">
                        <c:v>43311.791731018522</c:v>
                      </c:pt>
                      <c:pt idx="946">
                        <c:v>43311.833397743052</c:v>
                      </c:pt>
                      <c:pt idx="947">
                        <c:v>43311.875064467589</c:v>
                      </c:pt>
                      <c:pt idx="948">
                        <c:v>43311.916731192126</c:v>
                      </c:pt>
                      <c:pt idx="949">
                        <c:v>43311.958397916664</c:v>
                      </c:pt>
                      <c:pt idx="950">
                        <c:v>43312.000064641201</c:v>
                      </c:pt>
                      <c:pt idx="951">
                        <c:v>43312.041731365738</c:v>
                      </c:pt>
                      <c:pt idx="952">
                        <c:v>43312.083398090275</c:v>
                      </c:pt>
                      <c:pt idx="953">
                        <c:v>43312.125064814813</c:v>
                      </c:pt>
                      <c:pt idx="954">
                        <c:v>43312.16673153935</c:v>
                      </c:pt>
                      <c:pt idx="955">
                        <c:v>43312.208398263887</c:v>
                      </c:pt>
                      <c:pt idx="956">
                        <c:v>43312.250064988424</c:v>
                      </c:pt>
                      <c:pt idx="957">
                        <c:v>43312.291731712961</c:v>
                      </c:pt>
                      <c:pt idx="958">
                        <c:v>43312.333398437499</c:v>
                      </c:pt>
                      <c:pt idx="959">
                        <c:v>43312.375065162036</c:v>
                      </c:pt>
                      <c:pt idx="960">
                        <c:v>43312.416731886573</c:v>
                      </c:pt>
                      <c:pt idx="961">
                        <c:v>43312.45839861111</c:v>
                      </c:pt>
                      <c:pt idx="962">
                        <c:v>43312.500065335647</c:v>
                      </c:pt>
                      <c:pt idx="963">
                        <c:v>43312.541732060185</c:v>
                      </c:pt>
                      <c:pt idx="964">
                        <c:v>43312.583398784722</c:v>
                      </c:pt>
                      <c:pt idx="965">
                        <c:v>43312.625065509259</c:v>
                      </c:pt>
                      <c:pt idx="966">
                        <c:v>43312.666732233796</c:v>
                      </c:pt>
                      <c:pt idx="967">
                        <c:v>43312.708398958333</c:v>
                      </c:pt>
                      <c:pt idx="968">
                        <c:v>43312.750065682871</c:v>
                      </c:pt>
                      <c:pt idx="969">
                        <c:v>43312.791732407408</c:v>
                      </c:pt>
                      <c:pt idx="970">
                        <c:v>43312.833399131945</c:v>
                      </c:pt>
                      <c:pt idx="971">
                        <c:v>43312.875065856482</c:v>
                      </c:pt>
                      <c:pt idx="972">
                        <c:v>43312.916732581019</c:v>
                      </c:pt>
                      <c:pt idx="973">
                        <c:v>43312.958399305557</c:v>
                      </c:pt>
                      <c:pt idx="974">
                        <c:v>43313.000066030094</c:v>
                      </c:pt>
                      <c:pt idx="975">
                        <c:v>43313.041732754631</c:v>
                      </c:pt>
                      <c:pt idx="976">
                        <c:v>43313.083399479168</c:v>
                      </c:pt>
                      <c:pt idx="977">
                        <c:v>43313.125066203706</c:v>
                      </c:pt>
                      <c:pt idx="978">
                        <c:v>43313.166732928243</c:v>
                      </c:pt>
                      <c:pt idx="979">
                        <c:v>43313.20839965278</c:v>
                      </c:pt>
                      <c:pt idx="980">
                        <c:v>43313.250066377317</c:v>
                      </c:pt>
                      <c:pt idx="981">
                        <c:v>43313.291733101854</c:v>
                      </c:pt>
                      <c:pt idx="982">
                        <c:v>43313.333399826392</c:v>
                      </c:pt>
                      <c:pt idx="983">
                        <c:v>43313.375066550929</c:v>
                      </c:pt>
                      <c:pt idx="984">
                        <c:v>43313.416733275466</c:v>
                      </c:pt>
                      <c:pt idx="985">
                        <c:v>43313.458400000003</c:v>
                      </c:pt>
                      <c:pt idx="986">
                        <c:v>43313.50006672454</c:v>
                      </c:pt>
                      <c:pt idx="987">
                        <c:v>43313.541733449078</c:v>
                      </c:pt>
                      <c:pt idx="988">
                        <c:v>43313.583400173608</c:v>
                      </c:pt>
                      <c:pt idx="989">
                        <c:v>43313.625066898145</c:v>
                      </c:pt>
                      <c:pt idx="990">
                        <c:v>43313.666733622682</c:v>
                      </c:pt>
                      <c:pt idx="991">
                        <c:v>43313.708400347219</c:v>
                      </c:pt>
                      <c:pt idx="992">
                        <c:v>43313.750067071756</c:v>
                      </c:pt>
                      <c:pt idx="993">
                        <c:v>43313.791733796294</c:v>
                      </c:pt>
                      <c:pt idx="994">
                        <c:v>43313.833400520831</c:v>
                      </c:pt>
                      <c:pt idx="995">
                        <c:v>43313.875067245368</c:v>
                      </c:pt>
                      <c:pt idx="996">
                        <c:v>43313.916733969905</c:v>
                      </c:pt>
                      <c:pt idx="997">
                        <c:v>43313.958400694442</c:v>
                      </c:pt>
                      <c:pt idx="998">
                        <c:v>43314.00006741898</c:v>
                      </c:pt>
                      <c:pt idx="999">
                        <c:v>43314.041734143517</c:v>
                      </c:pt>
                      <c:pt idx="1000">
                        <c:v>43314.083400868054</c:v>
                      </c:pt>
                      <c:pt idx="1001">
                        <c:v>43314.125067592591</c:v>
                      </c:pt>
                      <c:pt idx="1002">
                        <c:v>43314.166734317128</c:v>
                      </c:pt>
                      <c:pt idx="1003">
                        <c:v>43314.208401041666</c:v>
                      </c:pt>
                      <c:pt idx="1004">
                        <c:v>43314.250067766203</c:v>
                      </c:pt>
                      <c:pt idx="1005">
                        <c:v>43314.29173449074</c:v>
                      </c:pt>
                      <c:pt idx="1006">
                        <c:v>43314.333401215277</c:v>
                      </c:pt>
                      <c:pt idx="1007">
                        <c:v>43314.375067939814</c:v>
                      </c:pt>
                      <c:pt idx="1008">
                        <c:v>43314.416734664352</c:v>
                      </c:pt>
                      <c:pt idx="1009">
                        <c:v>43314.458401388889</c:v>
                      </c:pt>
                      <c:pt idx="1010">
                        <c:v>43314.500068113426</c:v>
                      </c:pt>
                      <c:pt idx="1011">
                        <c:v>43314.541734837963</c:v>
                      </c:pt>
                      <c:pt idx="1012">
                        <c:v>43314.583401562501</c:v>
                      </c:pt>
                      <c:pt idx="1013">
                        <c:v>43314.625068287038</c:v>
                      </c:pt>
                      <c:pt idx="1014">
                        <c:v>43314.666735011575</c:v>
                      </c:pt>
                      <c:pt idx="1015">
                        <c:v>43314.708401736112</c:v>
                      </c:pt>
                      <c:pt idx="1016">
                        <c:v>43314.750068460649</c:v>
                      </c:pt>
                      <c:pt idx="1017">
                        <c:v>43314.791735185187</c:v>
                      </c:pt>
                      <c:pt idx="1018">
                        <c:v>43314.833401909724</c:v>
                      </c:pt>
                      <c:pt idx="1019">
                        <c:v>43314.875068634261</c:v>
                      </c:pt>
                      <c:pt idx="1020">
                        <c:v>43314.916735358798</c:v>
                      </c:pt>
                      <c:pt idx="1021">
                        <c:v>43314.958402083335</c:v>
                      </c:pt>
                      <c:pt idx="1022">
                        <c:v>43315.000068807873</c:v>
                      </c:pt>
                      <c:pt idx="1023">
                        <c:v>43315.04173553241</c:v>
                      </c:pt>
                      <c:pt idx="1024">
                        <c:v>43315.083402256947</c:v>
                      </c:pt>
                      <c:pt idx="1025">
                        <c:v>43315.125068981484</c:v>
                      </c:pt>
                      <c:pt idx="1026">
                        <c:v>43315.166735706021</c:v>
                      </c:pt>
                      <c:pt idx="1027">
                        <c:v>43315.208402430559</c:v>
                      </c:pt>
                      <c:pt idx="1028">
                        <c:v>43315.250069155096</c:v>
                      </c:pt>
                      <c:pt idx="1029">
                        <c:v>43315.291735879633</c:v>
                      </c:pt>
                      <c:pt idx="1030">
                        <c:v>43315.33340260417</c:v>
                      </c:pt>
                      <c:pt idx="1031">
                        <c:v>43315.3750693287</c:v>
                      </c:pt>
                      <c:pt idx="1032">
                        <c:v>43315.416736053237</c:v>
                      </c:pt>
                      <c:pt idx="1033">
                        <c:v>43315.458402777775</c:v>
                      </c:pt>
                      <c:pt idx="1034">
                        <c:v>43315.500069502312</c:v>
                      </c:pt>
                      <c:pt idx="1035">
                        <c:v>43315.541736226849</c:v>
                      </c:pt>
                      <c:pt idx="1036">
                        <c:v>43315.583402951386</c:v>
                      </c:pt>
                      <c:pt idx="1037">
                        <c:v>43315.625069675923</c:v>
                      </c:pt>
                      <c:pt idx="1038">
                        <c:v>43315.666736400461</c:v>
                      </c:pt>
                      <c:pt idx="1039">
                        <c:v>43315.708403124998</c:v>
                      </c:pt>
                      <c:pt idx="1040">
                        <c:v>43315.750069849535</c:v>
                      </c:pt>
                      <c:pt idx="1041">
                        <c:v>43315.791736574072</c:v>
                      </c:pt>
                      <c:pt idx="1042">
                        <c:v>43315.833403298609</c:v>
                      </c:pt>
                      <c:pt idx="1043">
                        <c:v>43315.875070023147</c:v>
                      </c:pt>
                      <c:pt idx="1044">
                        <c:v>43315.916736747684</c:v>
                      </c:pt>
                      <c:pt idx="1045">
                        <c:v>43315.958403472221</c:v>
                      </c:pt>
                      <c:pt idx="1046">
                        <c:v>43316.000070196758</c:v>
                      </c:pt>
                      <c:pt idx="1047">
                        <c:v>43316.041736921296</c:v>
                      </c:pt>
                      <c:pt idx="1048">
                        <c:v>43316.083403645833</c:v>
                      </c:pt>
                      <c:pt idx="1049">
                        <c:v>43316.12507037037</c:v>
                      </c:pt>
                      <c:pt idx="1050">
                        <c:v>43316.166737094907</c:v>
                      </c:pt>
                      <c:pt idx="1051">
                        <c:v>43316.208403819444</c:v>
                      </c:pt>
                      <c:pt idx="1052">
                        <c:v>43316.250070543982</c:v>
                      </c:pt>
                      <c:pt idx="1053">
                        <c:v>43316.291737268519</c:v>
                      </c:pt>
                      <c:pt idx="1054">
                        <c:v>43316.333403993056</c:v>
                      </c:pt>
                      <c:pt idx="1055">
                        <c:v>43316.375070717593</c:v>
                      </c:pt>
                      <c:pt idx="1056">
                        <c:v>43316.41673744213</c:v>
                      </c:pt>
                      <c:pt idx="1057">
                        <c:v>43316.458404166668</c:v>
                      </c:pt>
                      <c:pt idx="1058">
                        <c:v>43316.500070891205</c:v>
                      </c:pt>
                      <c:pt idx="1059">
                        <c:v>43316.541737615742</c:v>
                      </c:pt>
                      <c:pt idx="1060">
                        <c:v>43316.583404340279</c:v>
                      </c:pt>
                      <c:pt idx="1061">
                        <c:v>43316.625071064816</c:v>
                      </c:pt>
                      <c:pt idx="1062">
                        <c:v>43316.666737789354</c:v>
                      </c:pt>
                      <c:pt idx="1063">
                        <c:v>43316.708404513891</c:v>
                      </c:pt>
                      <c:pt idx="1064">
                        <c:v>43316.750071238428</c:v>
                      </c:pt>
                      <c:pt idx="1065">
                        <c:v>43316.791737962965</c:v>
                      </c:pt>
                      <c:pt idx="1066">
                        <c:v>43316.833404687502</c:v>
                      </c:pt>
                      <c:pt idx="1067">
                        <c:v>43316.87507141204</c:v>
                      </c:pt>
                      <c:pt idx="1068">
                        <c:v>43316.916738136577</c:v>
                      </c:pt>
                      <c:pt idx="1069">
                        <c:v>43316.958404861114</c:v>
                      </c:pt>
                      <c:pt idx="1070">
                        <c:v>43317.000071585651</c:v>
                      </c:pt>
                      <c:pt idx="1071">
                        <c:v>43317.041738310189</c:v>
                      </c:pt>
                      <c:pt idx="1072">
                        <c:v>43317.083405034726</c:v>
                      </c:pt>
                      <c:pt idx="1073">
                        <c:v>43317.125071759256</c:v>
                      </c:pt>
                      <c:pt idx="1074">
                        <c:v>43317.166738483793</c:v>
                      </c:pt>
                      <c:pt idx="1075">
                        <c:v>43317.20840520833</c:v>
                      </c:pt>
                      <c:pt idx="1076">
                        <c:v>43317.250071932867</c:v>
                      </c:pt>
                      <c:pt idx="1077">
                        <c:v>43317.291738657404</c:v>
                      </c:pt>
                      <c:pt idx="1078">
                        <c:v>43317.333405381942</c:v>
                      </c:pt>
                      <c:pt idx="1079">
                        <c:v>43317.375072106479</c:v>
                      </c:pt>
                      <c:pt idx="1080">
                        <c:v>43317.416738831016</c:v>
                      </c:pt>
                      <c:pt idx="1081">
                        <c:v>43317.458405555553</c:v>
                      </c:pt>
                      <c:pt idx="1082">
                        <c:v>43317.500072280091</c:v>
                      </c:pt>
                      <c:pt idx="1083">
                        <c:v>43317.541739004628</c:v>
                      </c:pt>
                      <c:pt idx="1084">
                        <c:v>43317.583405729165</c:v>
                      </c:pt>
                      <c:pt idx="1085">
                        <c:v>43317.625072453702</c:v>
                      </c:pt>
                      <c:pt idx="1086">
                        <c:v>43317.666739178239</c:v>
                      </c:pt>
                      <c:pt idx="1087">
                        <c:v>43317.708405902777</c:v>
                      </c:pt>
                      <c:pt idx="1088">
                        <c:v>43317.750072627314</c:v>
                      </c:pt>
                      <c:pt idx="1089">
                        <c:v>43317.791739351851</c:v>
                      </c:pt>
                      <c:pt idx="1090">
                        <c:v>43317.833406076388</c:v>
                      </c:pt>
                      <c:pt idx="1091">
                        <c:v>43317.875072800925</c:v>
                      </c:pt>
                      <c:pt idx="1092">
                        <c:v>43317.916739525463</c:v>
                      </c:pt>
                      <c:pt idx="1093">
                        <c:v>43317.95840625</c:v>
                      </c:pt>
                      <c:pt idx="1094">
                        <c:v>43318.000072974537</c:v>
                      </c:pt>
                      <c:pt idx="1095">
                        <c:v>43318.041739699074</c:v>
                      </c:pt>
                      <c:pt idx="1096">
                        <c:v>43318.083406423611</c:v>
                      </c:pt>
                      <c:pt idx="1097">
                        <c:v>43318.125073148149</c:v>
                      </c:pt>
                      <c:pt idx="1098">
                        <c:v>43318.166739872686</c:v>
                      </c:pt>
                      <c:pt idx="1099">
                        <c:v>43318.208406597223</c:v>
                      </c:pt>
                      <c:pt idx="1100">
                        <c:v>43318.25007332176</c:v>
                      </c:pt>
                      <c:pt idx="1101">
                        <c:v>43318.291740046297</c:v>
                      </c:pt>
                      <c:pt idx="1102">
                        <c:v>43318.333406770835</c:v>
                      </c:pt>
                      <c:pt idx="1103">
                        <c:v>43318.375073495372</c:v>
                      </c:pt>
                      <c:pt idx="1104">
                        <c:v>43318.416740219909</c:v>
                      </c:pt>
                      <c:pt idx="1105">
                        <c:v>43318.458406944446</c:v>
                      </c:pt>
                      <c:pt idx="1106">
                        <c:v>43318.500073668984</c:v>
                      </c:pt>
                      <c:pt idx="1107">
                        <c:v>43318.541740393521</c:v>
                      </c:pt>
                      <c:pt idx="1108">
                        <c:v>43318.583407118058</c:v>
                      </c:pt>
                      <c:pt idx="1109">
                        <c:v>43318.625073842595</c:v>
                      </c:pt>
                      <c:pt idx="1110">
                        <c:v>43318.666740567132</c:v>
                      </c:pt>
                      <c:pt idx="1111">
                        <c:v>43318.70840729167</c:v>
                      </c:pt>
                      <c:pt idx="1112">
                        <c:v>43318.750074016207</c:v>
                      </c:pt>
                      <c:pt idx="1113">
                        <c:v>43318.791740740744</c:v>
                      </c:pt>
                      <c:pt idx="1114">
                        <c:v>43318.833407465281</c:v>
                      </c:pt>
                      <c:pt idx="1115">
                        <c:v>43318.875074189818</c:v>
                      </c:pt>
                      <c:pt idx="1116">
                        <c:v>43318.916740914348</c:v>
                      </c:pt>
                      <c:pt idx="1117">
                        <c:v>43318.958407638886</c:v>
                      </c:pt>
                      <c:pt idx="1118">
                        <c:v>43319.000074363423</c:v>
                      </c:pt>
                      <c:pt idx="1119">
                        <c:v>43319.04174108796</c:v>
                      </c:pt>
                      <c:pt idx="1120">
                        <c:v>43319.083407812497</c:v>
                      </c:pt>
                      <c:pt idx="1121">
                        <c:v>43319.125074537034</c:v>
                      </c:pt>
                      <c:pt idx="1122">
                        <c:v>43319.166741261572</c:v>
                      </c:pt>
                      <c:pt idx="1123">
                        <c:v>43319.208407986109</c:v>
                      </c:pt>
                      <c:pt idx="1124">
                        <c:v>43319.250074710646</c:v>
                      </c:pt>
                      <c:pt idx="1125">
                        <c:v>43319.291741435183</c:v>
                      </c:pt>
                      <c:pt idx="1126">
                        <c:v>43319.33340815972</c:v>
                      </c:pt>
                      <c:pt idx="1127">
                        <c:v>43319.375074884258</c:v>
                      </c:pt>
                      <c:pt idx="1128">
                        <c:v>43319.416741608795</c:v>
                      </c:pt>
                      <c:pt idx="1129">
                        <c:v>43319.458408333332</c:v>
                      </c:pt>
                      <c:pt idx="1130">
                        <c:v>43319.500075057869</c:v>
                      </c:pt>
                      <c:pt idx="1131">
                        <c:v>43319.541741782406</c:v>
                      </c:pt>
                      <c:pt idx="1132">
                        <c:v>43319.583408506944</c:v>
                      </c:pt>
                      <c:pt idx="1133">
                        <c:v>43319.625075231481</c:v>
                      </c:pt>
                      <c:pt idx="1134">
                        <c:v>43319.666741956018</c:v>
                      </c:pt>
                      <c:pt idx="1135">
                        <c:v>43319.708408680555</c:v>
                      </c:pt>
                      <c:pt idx="1136">
                        <c:v>43319.750075405093</c:v>
                      </c:pt>
                      <c:pt idx="1137">
                        <c:v>43319.79174212963</c:v>
                      </c:pt>
                      <c:pt idx="1138">
                        <c:v>43319.833408854167</c:v>
                      </c:pt>
                      <c:pt idx="1139">
                        <c:v>43319.875075578704</c:v>
                      </c:pt>
                      <c:pt idx="1140">
                        <c:v>43319.916742303241</c:v>
                      </c:pt>
                      <c:pt idx="1141">
                        <c:v>43319.958409027779</c:v>
                      </c:pt>
                      <c:pt idx="1142">
                        <c:v>43320.000075752316</c:v>
                      </c:pt>
                      <c:pt idx="1143">
                        <c:v>43320.041742476853</c:v>
                      </c:pt>
                      <c:pt idx="1144">
                        <c:v>43320.08340920139</c:v>
                      </c:pt>
                      <c:pt idx="1145">
                        <c:v>43320.125075925927</c:v>
                      </c:pt>
                      <c:pt idx="1146">
                        <c:v>43320.166742650465</c:v>
                      </c:pt>
                      <c:pt idx="1147">
                        <c:v>43320.208409375002</c:v>
                      </c:pt>
                      <c:pt idx="1148">
                        <c:v>43320.250076099539</c:v>
                      </c:pt>
                      <c:pt idx="1149">
                        <c:v>43320.291742824076</c:v>
                      </c:pt>
                      <c:pt idx="1150">
                        <c:v>43320.333409548613</c:v>
                      </c:pt>
                      <c:pt idx="1151">
                        <c:v>43320.375076273151</c:v>
                      </c:pt>
                      <c:pt idx="1152">
                        <c:v>43320.416742997688</c:v>
                      </c:pt>
                      <c:pt idx="1153">
                        <c:v>43320.458409722225</c:v>
                      </c:pt>
                      <c:pt idx="1154">
                        <c:v>43320.500076446762</c:v>
                      </c:pt>
                      <c:pt idx="1155">
                        <c:v>43320.541743171299</c:v>
                      </c:pt>
                      <c:pt idx="1156">
                        <c:v>43320.583409895837</c:v>
                      </c:pt>
                      <c:pt idx="1157">
                        <c:v>43320.625076620374</c:v>
                      </c:pt>
                      <c:pt idx="1158">
                        <c:v>43320.666743344904</c:v>
                      </c:pt>
                      <c:pt idx="1159">
                        <c:v>43320.708410069441</c:v>
                      </c:pt>
                      <c:pt idx="1160">
                        <c:v>43320.750076793978</c:v>
                      </c:pt>
                      <c:pt idx="1161">
                        <c:v>43320.791743518515</c:v>
                      </c:pt>
                      <c:pt idx="1162">
                        <c:v>43320.833410243053</c:v>
                      </c:pt>
                      <c:pt idx="1163">
                        <c:v>43320.87507696759</c:v>
                      </c:pt>
                      <c:pt idx="1164">
                        <c:v>43320.916743692127</c:v>
                      </c:pt>
                      <c:pt idx="1165">
                        <c:v>43320.958410416664</c:v>
                      </c:pt>
                      <c:pt idx="1166">
                        <c:v>43321.000077141201</c:v>
                      </c:pt>
                      <c:pt idx="1167">
                        <c:v>43321.041743865739</c:v>
                      </c:pt>
                      <c:pt idx="1168">
                        <c:v>43321.083410590276</c:v>
                      </c:pt>
                      <c:pt idx="1169">
                        <c:v>43321.125077314813</c:v>
                      </c:pt>
                      <c:pt idx="1170">
                        <c:v>43321.16674403935</c:v>
                      </c:pt>
                      <c:pt idx="1171">
                        <c:v>43321.208410763888</c:v>
                      </c:pt>
                      <c:pt idx="1172">
                        <c:v>43321.250077488425</c:v>
                      </c:pt>
                      <c:pt idx="1173">
                        <c:v>43321.291744212962</c:v>
                      </c:pt>
                      <c:pt idx="1174">
                        <c:v>43321.333410937499</c:v>
                      </c:pt>
                      <c:pt idx="1175">
                        <c:v>43321.375077662036</c:v>
                      </c:pt>
                      <c:pt idx="1176">
                        <c:v>43321.416744386574</c:v>
                      </c:pt>
                      <c:pt idx="1177">
                        <c:v>43321.458411111111</c:v>
                      </c:pt>
                      <c:pt idx="1178">
                        <c:v>43321.500077835648</c:v>
                      </c:pt>
                      <c:pt idx="1179">
                        <c:v>43321.541744560185</c:v>
                      </c:pt>
                      <c:pt idx="1180">
                        <c:v>43321.583411284722</c:v>
                      </c:pt>
                      <c:pt idx="1181">
                        <c:v>43321.62507800926</c:v>
                      </c:pt>
                      <c:pt idx="1182">
                        <c:v>43321.666744733797</c:v>
                      </c:pt>
                      <c:pt idx="1183">
                        <c:v>43321.708411458334</c:v>
                      </c:pt>
                      <c:pt idx="1184">
                        <c:v>43321.750078182871</c:v>
                      </c:pt>
                      <c:pt idx="1185">
                        <c:v>43321.791744907408</c:v>
                      </c:pt>
                      <c:pt idx="1186">
                        <c:v>43321.833411631946</c:v>
                      </c:pt>
                      <c:pt idx="1187">
                        <c:v>43321.875078356483</c:v>
                      </c:pt>
                      <c:pt idx="1188">
                        <c:v>43321.91674508102</c:v>
                      </c:pt>
                      <c:pt idx="1189">
                        <c:v>43321.958411805557</c:v>
                      </c:pt>
                      <c:pt idx="1190">
                        <c:v>43322.000078530094</c:v>
                      </c:pt>
                      <c:pt idx="1191">
                        <c:v>43322.041745254632</c:v>
                      </c:pt>
                      <c:pt idx="1192">
                        <c:v>43322.083411979169</c:v>
                      </c:pt>
                      <c:pt idx="1193">
                        <c:v>43322.125078703706</c:v>
                      </c:pt>
                      <c:pt idx="1194">
                        <c:v>43322.166745428243</c:v>
                      </c:pt>
                      <c:pt idx="1195">
                        <c:v>43322.208412152781</c:v>
                      </c:pt>
                      <c:pt idx="1196">
                        <c:v>43322.250078877318</c:v>
                      </c:pt>
                      <c:pt idx="1197">
                        <c:v>43322.291745601855</c:v>
                      </c:pt>
                      <c:pt idx="1198">
                        <c:v>43322.333412326392</c:v>
                      </c:pt>
                      <c:pt idx="1199">
                        <c:v>43322.375079050929</c:v>
                      </c:pt>
                      <c:pt idx="1200">
                        <c:v>43322.416745775467</c:v>
                      </c:pt>
                      <c:pt idx="1201">
                        <c:v>43322.458412499996</c:v>
                      </c:pt>
                      <c:pt idx="1202">
                        <c:v>43322.500079224534</c:v>
                      </c:pt>
                      <c:pt idx="1203">
                        <c:v>43322.541745949071</c:v>
                      </c:pt>
                      <c:pt idx="1204">
                        <c:v>43322.583412673608</c:v>
                      </c:pt>
                      <c:pt idx="1205">
                        <c:v>43322.625079398145</c:v>
                      </c:pt>
                      <c:pt idx="1206">
                        <c:v>43322.666746122683</c:v>
                      </c:pt>
                      <c:pt idx="1207">
                        <c:v>43322.70841284722</c:v>
                      </c:pt>
                      <c:pt idx="1208">
                        <c:v>43322.750079571757</c:v>
                      </c:pt>
                      <c:pt idx="1209">
                        <c:v>43322.791746296294</c:v>
                      </c:pt>
                      <c:pt idx="1210">
                        <c:v>43322.833413020831</c:v>
                      </c:pt>
                      <c:pt idx="1211">
                        <c:v>43322.875079745369</c:v>
                      </c:pt>
                      <c:pt idx="1212">
                        <c:v>43322.916746469906</c:v>
                      </c:pt>
                      <c:pt idx="1213">
                        <c:v>43322.958413194443</c:v>
                      </c:pt>
                      <c:pt idx="1214">
                        <c:v>43323.00007991898</c:v>
                      </c:pt>
                      <c:pt idx="1215">
                        <c:v>43323.041746643517</c:v>
                      </c:pt>
                      <c:pt idx="1216">
                        <c:v>43323.083413368055</c:v>
                      </c:pt>
                      <c:pt idx="1217">
                        <c:v>43323.125080092592</c:v>
                      </c:pt>
                      <c:pt idx="1218">
                        <c:v>43323.166746817129</c:v>
                      </c:pt>
                      <c:pt idx="1219">
                        <c:v>43323.208413541666</c:v>
                      </c:pt>
                      <c:pt idx="1220">
                        <c:v>43323.250080266203</c:v>
                      </c:pt>
                      <c:pt idx="1221">
                        <c:v>43323.291746990741</c:v>
                      </c:pt>
                      <c:pt idx="1222">
                        <c:v>43323.333413715278</c:v>
                      </c:pt>
                      <c:pt idx="1223">
                        <c:v>43323.375080439815</c:v>
                      </c:pt>
                      <c:pt idx="1224">
                        <c:v>43323.416747164352</c:v>
                      </c:pt>
                      <c:pt idx="1225">
                        <c:v>43323.458413888889</c:v>
                      </c:pt>
                      <c:pt idx="1226">
                        <c:v>43323.500080613427</c:v>
                      </c:pt>
                      <c:pt idx="1227">
                        <c:v>43323.541747337964</c:v>
                      </c:pt>
                      <c:pt idx="1228">
                        <c:v>43323.583414062501</c:v>
                      </c:pt>
                      <c:pt idx="1229">
                        <c:v>43323.625080787038</c:v>
                      </c:pt>
                      <c:pt idx="1230">
                        <c:v>43323.666747511576</c:v>
                      </c:pt>
                      <c:pt idx="1231">
                        <c:v>43323.708414236113</c:v>
                      </c:pt>
                      <c:pt idx="1232">
                        <c:v>43323.75008096065</c:v>
                      </c:pt>
                      <c:pt idx="1233">
                        <c:v>43323.791747685187</c:v>
                      </c:pt>
                      <c:pt idx="1234">
                        <c:v>43323.833414409724</c:v>
                      </c:pt>
                      <c:pt idx="1235">
                        <c:v>43323.875081134262</c:v>
                      </c:pt>
                      <c:pt idx="1236">
                        <c:v>43323.916747858799</c:v>
                      </c:pt>
                      <c:pt idx="1237">
                        <c:v>43323.958414583336</c:v>
                      </c:pt>
                      <c:pt idx="1238">
                        <c:v>43324.000081307873</c:v>
                      </c:pt>
                      <c:pt idx="1239">
                        <c:v>43324.04174803241</c:v>
                      </c:pt>
                      <c:pt idx="1240">
                        <c:v>43324.083414756948</c:v>
                      </c:pt>
                      <c:pt idx="1241">
                        <c:v>43324.125081481485</c:v>
                      </c:pt>
                      <c:pt idx="1242">
                        <c:v>43324.166748206022</c:v>
                      </c:pt>
                      <c:pt idx="1243">
                        <c:v>43324.208414930552</c:v>
                      </c:pt>
                      <c:pt idx="1244">
                        <c:v>43324.250081655089</c:v>
                      </c:pt>
                      <c:pt idx="1245">
                        <c:v>43324.291748379626</c:v>
                      </c:pt>
                      <c:pt idx="1246">
                        <c:v>43324.333415104164</c:v>
                      </c:pt>
                      <c:pt idx="1247">
                        <c:v>43324.375081828701</c:v>
                      </c:pt>
                      <c:pt idx="1248">
                        <c:v>43324.416748553238</c:v>
                      </c:pt>
                      <c:pt idx="1249">
                        <c:v>43324.458415277775</c:v>
                      </c:pt>
                      <c:pt idx="1250">
                        <c:v>43324.500082002312</c:v>
                      </c:pt>
                      <c:pt idx="1251">
                        <c:v>43324.54174872685</c:v>
                      </c:pt>
                      <c:pt idx="1252">
                        <c:v>43324.583415451387</c:v>
                      </c:pt>
                      <c:pt idx="1253">
                        <c:v>43324.625082175924</c:v>
                      </c:pt>
                      <c:pt idx="1254">
                        <c:v>43324.666748900461</c:v>
                      </c:pt>
                      <c:pt idx="1255">
                        <c:v>43324.708415624998</c:v>
                      </c:pt>
                      <c:pt idx="1256">
                        <c:v>43324.750082349536</c:v>
                      </c:pt>
                      <c:pt idx="1257">
                        <c:v>43324.791749074073</c:v>
                      </c:pt>
                      <c:pt idx="1258">
                        <c:v>43324.83341579861</c:v>
                      </c:pt>
                      <c:pt idx="1259">
                        <c:v>43324.875082523147</c:v>
                      </c:pt>
                      <c:pt idx="1260">
                        <c:v>43324.916749247684</c:v>
                      </c:pt>
                      <c:pt idx="1261">
                        <c:v>43324.958415972222</c:v>
                      </c:pt>
                      <c:pt idx="1262">
                        <c:v>43325.000082696759</c:v>
                      </c:pt>
                      <c:pt idx="1263">
                        <c:v>43325.041749421296</c:v>
                      </c:pt>
                      <c:pt idx="1264">
                        <c:v>43325.083416145833</c:v>
                      </c:pt>
                      <c:pt idx="1265">
                        <c:v>43325.125082870371</c:v>
                      </c:pt>
                      <c:pt idx="1266">
                        <c:v>43325.166749594908</c:v>
                      </c:pt>
                      <c:pt idx="1267">
                        <c:v>43325.208416319445</c:v>
                      </c:pt>
                      <c:pt idx="1268">
                        <c:v>43325.250083043982</c:v>
                      </c:pt>
                      <c:pt idx="1269">
                        <c:v>43325.291749768519</c:v>
                      </c:pt>
                      <c:pt idx="1270">
                        <c:v>43325.333416493057</c:v>
                      </c:pt>
                      <c:pt idx="1271">
                        <c:v>43325.375083217594</c:v>
                      </c:pt>
                      <c:pt idx="1272">
                        <c:v>43325.416749942131</c:v>
                      </c:pt>
                      <c:pt idx="1273">
                        <c:v>43325.458416666668</c:v>
                      </c:pt>
                      <c:pt idx="1274">
                        <c:v>43325.500083391205</c:v>
                      </c:pt>
                      <c:pt idx="1275">
                        <c:v>43325.541750115743</c:v>
                      </c:pt>
                      <c:pt idx="1276">
                        <c:v>43325.58341684028</c:v>
                      </c:pt>
                      <c:pt idx="1277">
                        <c:v>43325.625083564817</c:v>
                      </c:pt>
                      <c:pt idx="1278">
                        <c:v>43325.666750289354</c:v>
                      </c:pt>
                      <c:pt idx="1279">
                        <c:v>43325.708417013891</c:v>
                      </c:pt>
                      <c:pt idx="1280">
                        <c:v>43325.750083738429</c:v>
                      </c:pt>
                      <c:pt idx="1281">
                        <c:v>43325.791750462966</c:v>
                      </c:pt>
                      <c:pt idx="1282">
                        <c:v>43325.833417187503</c:v>
                      </c:pt>
                      <c:pt idx="1283">
                        <c:v>43325.87508391204</c:v>
                      </c:pt>
                      <c:pt idx="1284">
                        <c:v>43325.916750636577</c:v>
                      </c:pt>
                      <c:pt idx="1285">
                        <c:v>43325.958417361115</c:v>
                      </c:pt>
                      <c:pt idx="1286">
                        <c:v>43326.000084085645</c:v>
                      </c:pt>
                      <c:pt idx="1287">
                        <c:v>43326.041750810182</c:v>
                      </c:pt>
                      <c:pt idx="1288">
                        <c:v>43326.083417534719</c:v>
                      </c:pt>
                      <c:pt idx="1289">
                        <c:v>43326.125084259256</c:v>
                      </c:pt>
                      <c:pt idx="1290">
                        <c:v>43326.166750983793</c:v>
                      </c:pt>
                      <c:pt idx="1291">
                        <c:v>43326.208417708331</c:v>
                      </c:pt>
                      <c:pt idx="1292">
                        <c:v>43326.250084432868</c:v>
                      </c:pt>
                      <c:pt idx="1293">
                        <c:v>43326.291751157405</c:v>
                      </c:pt>
                      <c:pt idx="1294">
                        <c:v>43326.333417881942</c:v>
                      </c:pt>
                      <c:pt idx="1295">
                        <c:v>43326.37508460648</c:v>
                      </c:pt>
                      <c:pt idx="1296">
                        <c:v>43326.416751331017</c:v>
                      </c:pt>
                      <c:pt idx="1297">
                        <c:v>43326.458418055554</c:v>
                      </c:pt>
                      <c:pt idx="1298">
                        <c:v>43326.500084780091</c:v>
                      </c:pt>
                      <c:pt idx="1299">
                        <c:v>43326.541751504628</c:v>
                      </c:pt>
                      <c:pt idx="1300">
                        <c:v>43326.583418229166</c:v>
                      </c:pt>
                      <c:pt idx="1301">
                        <c:v>43326.625084953703</c:v>
                      </c:pt>
                      <c:pt idx="1302">
                        <c:v>43326.66675167824</c:v>
                      </c:pt>
                      <c:pt idx="1303">
                        <c:v>43326.708418402777</c:v>
                      </c:pt>
                      <c:pt idx="1304">
                        <c:v>43326.750085127314</c:v>
                      </c:pt>
                      <c:pt idx="1305">
                        <c:v>43326.791751851852</c:v>
                      </c:pt>
                      <c:pt idx="1306">
                        <c:v>43326.833418576389</c:v>
                      </c:pt>
                      <c:pt idx="1307">
                        <c:v>43326.875085300926</c:v>
                      </c:pt>
                      <c:pt idx="1308">
                        <c:v>43326.916752025463</c:v>
                      </c:pt>
                      <c:pt idx="1309">
                        <c:v>43326.95841875</c:v>
                      </c:pt>
                      <c:pt idx="1310">
                        <c:v>43327.000085474538</c:v>
                      </c:pt>
                      <c:pt idx="1311">
                        <c:v>43327.041752199075</c:v>
                      </c:pt>
                      <c:pt idx="1312">
                        <c:v>43327.083418923612</c:v>
                      </c:pt>
                      <c:pt idx="1313">
                        <c:v>43327.125085648149</c:v>
                      </c:pt>
                      <c:pt idx="1314">
                        <c:v>43327.166752372686</c:v>
                      </c:pt>
                      <c:pt idx="1315">
                        <c:v>43327.208419097224</c:v>
                      </c:pt>
                      <c:pt idx="1316">
                        <c:v>43327.250085821761</c:v>
                      </c:pt>
                      <c:pt idx="1317">
                        <c:v>43327.291752546298</c:v>
                      </c:pt>
                      <c:pt idx="1318">
                        <c:v>43327.333419270835</c:v>
                      </c:pt>
                      <c:pt idx="1319">
                        <c:v>43327.375085995373</c:v>
                      </c:pt>
                      <c:pt idx="1320">
                        <c:v>43327.41675271991</c:v>
                      </c:pt>
                      <c:pt idx="1321">
                        <c:v>43327.458419444447</c:v>
                      </c:pt>
                      <c:pt idx="1322">
                        <c:v>43327.500086168984</c:v>
                      </c:pt>
                      <c:pt idx="1323">
                        <c:v>43327.541752893521</c:v>
                      </c:pt>
                      <c:pt idx="1324">
                        <c:v>43327.583419618059</c:v>
                      </c:pt>
                      <c:pt idx="1325">
                        <c:v>43327.625086342596</c:v>
                      </c:pt>
                      <c:pt idx="1326">
                        <c:v>43327.666753067133</c:v>
                      </c:pt>
                      <c:pt idx="1327">
                        <c:v>43327.70841979167</c:v>
                      </c:pt>
                      <c:pt idx="1328">
                        <c:v>43327.7500865162</c:v>
                      </c:pt>
                      <c:pt idx="1329">
                        <c:v>43327.791753240737</c:v>
                      </c:pt>
                      <c:pt idx="1330">
                        <c:v>43327.833419965275</c:v>
                      </c:pt>
                      <c:pt idx="1331">
                        <c:v>43327.875086689812</c:v>
                      </c:pt>
                      <c:pt idx="1332">
                        <c:v>43327.916753414349</c:v>
                      </c:pt>
                      <c:pt idx="1333">
                        <c:v>43327.958420138886</c:v>
                      </c:pt>
                      <c:pt idx="1334">
                        <c:v>43328.000086863423</c:v>
                      </c:pt>
                      <c:pt idx="1335">
                        <c:v>43328.041753587961</c:v>
                      </c:pt>
                      <c:pt idx="1336">
                        <c:v>43328.083420312498</c:v>
                      </c:pt>
                      <c:pt idx="1337">
                        <c:v>43328.125087037035</c:v>
                      </c:pt>
                      <c:pt idx="1338">
                        <c:v>43328.166753761572</c:v>
                      </c:pt>
                      <c:pt idx="1339">
                        <c:v>43328.208420486109</c:v>
                      </c:pt>
                      <c:pt idx="1340">
                        <c:v>43328.250087210647</c:v>
                      </c:pt>
                      <c:pt idx="1341">
                        <c:v>43328.291753935184</c:v>
                      </c:pt>
                      <c:pt idx="1342">
                        <c:v>43328.333420659721</c:v>
                      </c:pt>
                      <c:pt idx="1343">
                        <c:v>43328.375087384258</c:v>
                      </c:pt>
                      <c:pt idx="1344">
                        <c:v>43328.416754108795</c:v>
                      </c:pt>
                      <c:pt idx="1345">
                        <c:v>43328.458420833333</c:v>
                      </c:pt>
                      <c:pt idx="1346">
                        <c:v>43328.50008755787</c:v>
                      </c:pt>
                      <c:pt idx="1347">
                        <c:v>43328.541754282407</c:v>
                      </c:pt>
                      <c:pt idx="1348">
                        <c:v>43328.583421006944</c:v>
                      </c:pt>
                      <c:pt idx="1349">
                        <c:v>43328.625087731481</c:v>
                      </c:pt>
                      <c:pt idx="1350">
                        <c:v>43328.666754456019</c:v>
                      </c:pt>
                      <c:pt idx="1351">
                        <c:v>43328.708421180556</c:v>
                      </c:pt>
                      <c:pt idx="1352">
                        <c:v>43328.750087905093</c:v>
                      </c:pt>
                      <c:pt idx="1353">
                        <c:v>43328.79175462963</c:v>
                      </c:pt>
                      <c:pt idx="1354">
                        <c:v>43328.833421354168</c:v>
                      </c:pt>
                      <c:pt idx="1355">
                        <c:v>43328.875088078705</c:v>
                      </c:pt>
                      <c:pt idx="1356">
                        <c:v>43328.916754803242</c:v>
                      </c:pt>
                      <c:pt idx="1357">
                        <c:v>43328.958421527779</c:v>
                      </c:pt>
                      <c:pt idx="1358">
                        <c:v>43329.000088252316</c:v>
                      </c:pt>
                      <c:pt idx="1359">
                        <c:v>43329.041754976854</c:v>
                      </c:pt>
                      <c:pt idx="1360">
                        <c:v>43329.083421701391</c:v>
                      </c:pt>
                      <c:pt idx="1361">
                        <c:v>43329.125088425928</c:v>
                      </c:pt>
                      <c:pt idx="1362">
                        <c:v>43329.166755150465</c:v>
                      </c:pt>
                      <c:pt idx="1363">
                        <c:v>43329.208421875002</c:v>
                      </c:pt>
                      <c:pt idx="1364">
                        <c:v>43329.25008859954</c:v>
                      </c:pt>
                      <c:pt idx="1365">
                        <c:v>43329.291755324077</c:v>
                      </c:pt>
                      <c:pt idx="1366">
                        <c:v>43329.333422048614</c:v>
                      </c:pt>
                      <c:pt idx="1367">
                        <c:v>43329.375088773151</c:v>
                      </c:pt>
                      <c:pt idx="1368">
                        <c:v>43329.416755497688</c:v>
                      </c:pt>
                      <c:pt idx="1369">
                        <c:v>43329.458422222226</c:v>
                      </c:pt>
                      <c:pt idx="1370">
                        <c:v>43329.500088946763</c:v>
                      </c:pt>
                      <c:pt idx="1371">
                        <c:v>43329.541755671293</c:v>
                      </c:pt>
                      <c:pt idx="1372">
                        <c:v>43329.58342239583</c:v>
                      </c:pt>
                      <c:pt idx="1373">
                        <c:v>43329.625089120367</c:v>
                      </c:pt>
                      <c:pt idx="1374">
                        <c:v>43329.666755844904</c:v>
                      </c:pt>
                      <c:pt idx="1375">
                        <c:v>43329.708422569442</c:v>
                      </c:pt>
                      <c:pt idx="1376">
                        <c:v>43329.750089293979</c:v>
                      </c:pt>
                      <c:pt idx="1377">
                        <c:v>43329.791756018516</c:v>
                      </c:pt>
                      <c:pt idx="1378">
                        <c:v>43329.833422743053</c:v>
                      </c:pt>
                      <c:pt idx="1379">
                        <c:v>43329.87508946759</c:v>
                      </c:pt>
                      <c:pt idx="1380">
                        <c:v>43329.916756192128</c:v>
                      </c:pt>
                      <c:pt idx="1381">
                        <c:v>43329.958422916665</c:v>
                      </c:pt>
                      <c:pt idx="1382">
                        <c:v>43330.000089641202</c:v>
                      </c:pt>
                      <c:pt idx="1383">
                        <c:v>43330.041756365739</c:v>
                      </c:pt>
                      <c:pt idx="1384">
                        <c:v>43330.083423090276</c:v>
                      </c:pt>
                      <c:pt idx="1385">
                        <c:v>43330.125089814814</c:v>
                      </c:pt>
                      <c:pt idx="1386">
                        <c:v>43330.166756539351</c:v>
                      </c:pt>
                      <c:pt idx="1387">
                        <c:v>43330.208423263888</c:v>
                      </c:pt>
                      <c:pt idx="1388">
                        <c:v>43330.250089988425</c:v>
                      </c:pt>
                      <c:pt idx="1389">
                        <c:v>43330.291756712963</c:v>
                      </c:pt>
                      <c:pt idx="1390">
                        <c:v>43330.3334234375</c:v>
                      </c:pt>
                      <c:pt idx="1391">
                        <c:v>43330.375090162037</c:v>
                      </c:pt>
                      <c:pt idx="1392">
                        <c:v>43330.416756886574</c:v>
                      </c:pt>
                      <c:pt idx="1393">
                        <c:v>43330.458423611111</c:v>
                      </c:pt>
                      <c:pt idx="1394">
                        <c:v>43330.500090335649</c:v>
                      </c:pt>
                      <c:pt idx="1395">
                        <c:v>43330.541757060186</c:v>
                      </c:pt>
                      <c:pt idx="1396">
                        <c:v>43330.583423784723</c:v>
                      </c:pt>
                      <c:pt idx="1397">
                        <c:v>43330.62509050926</c:v>
                      </c:pt>
                      <c:pt idx="1398">
                        <c:v>43330.666757233797</c:v>
                      </c:pt>
                      <c:pt idx="1399">
                        <c:v>43330.708423958335</c:v>
                      </c:pt>
                      <c:pt idx="1400">
                        <c:v>43330.750090682872</c:v>
                      </c:pt>
                      <c:pt idx="1401">
                        <c:v>43330.791757407409</c:v>
                      </c:pt>
                      <c:pt idx="1402">
                        <c:v>43330.833424131946</c:v>
                      </c:pt>
                      <c:pt idx="1403">
                        <c:v>43330.875090856483</c:v>
                      </c:pt>
                      <c:pt idx="1404">
                        <c:v>43330.916757581021</c:v>
                      </c:pt>
                      <c:pt idx="1405">
                        <c:v>43330.958424305558</c:v>
                      </c:pt>
                      <c:pt idx="1406">
                        <c:v>43331.000091030095</c:v>
                      </c:pt>
                      <c:pt idx="1407">
                        <c:v>43331.041757754632</c:v>
                      </c:pt>
                      <c:pt idx="1408">
                        <c:v>43331.083424479169</c:v>
                      </c:pt>
                      <c:pt idx="1409">
                        <c:v>43331.125091203707</c:v>
                      </c:pt>
                      <c:pt idx="1410">
                        <c:v>43331.166757928244</c:v>
                      </c:pt>
                      <c:pt idx="1411">
                        <c:v>43331.208424652781</c:v>
                      </c:pt>
                      <c:pt idx="1412">
                        <c:v>43331.250091377318</c:v>
                      </c:pt>
                      <c:pt idx="1413">
                        <c:v>43331.291758101848</c:v>
                      </c:pt>
                      <c:pt idx="1414">
                        <c:v>43331.333424826385</c:v>
                      </c:pt>
                      <c:pt idx="1415">
                        <c:v>43331.375091550923</c:v>
                      </c:pt>
                      <c:pt idx="1416">
                        <c:v>43331.41675827546</c:v>
                      </c:pt>
                      <c:pt idx="1417">
                        <c:v>43331.458424999997</c:v>
                      </c:pt>
                      <c:pt idx="1418">
                        <c:v>43331.500091724534</c:v>
                      </c:pt>
                      <c:pt idx="1419">
                        <c:v>43331.541758449071</c:v>
                      </c:pt>
                      <c:pt idx="1420">
                        <c:v>43331.583425173609</c:v>
                      </c:pt>
                      <c:pt idx="1421">
                        <c:v>43331.625091898146</c:v>
                      </c:pt>
                      <c:pt idx="1422">
                        <c:v>43331.666758622683</c:v>
                      </c:pt>
                      <c:pt idx="1423">
                        <c:v>43331.70842534722</c:v>
                      </c:pt>
                      <c:pt idx="1424">
                        <c:v>43331.750092071758</c:v>
                      </c:pt>
                      <c:pt idx="1425">
                        <c:v>43331.791758796295</c:v>
                      </c:pt>
                      <c:pt idx="1426">
                        <c:v>43331.833425520832</c:v>
                      </c:pt>
                      <c:pt idx="1427">
                        <c:v>43331.875092245369</c:v>
                      </c:pt>
                      <c:pt idx="1428">
                        <c:v>43331.916758969906</c:v>
                      </c:pt>
                      <c:pt idx="1429">
                        <c:v>43331.958425694444</c:v>
                      </c:pt>
                      <c:pt idx="1430">
                        <c:v>43332.000092418981</c:v>
                      </c:pt>
                      <c:pt idx="1431">
                        <c:v>43332.041759143518</c:v>
                      </c:pt>
                      <c:pt idx="1432">
                        <c:v>43332.083425868055</c:v>
                      </c:pt>
                      <c:pt idx="1433">
                        <c:v>43332.125092592592</c:v>
                      </c:pt>
                      <c:pt idx="1434">
                        <c:v>43332.16675931713</c:v>
                      </c:pt>
                      <c:pt idx="1435">
                        <c:v>43332.208426041667</c:v>
                      </c:pt>
                      <c:pt idx="1436">
                        <c:v>43332.250092766204</c:v>
                      </c:pt>
                      <c:pt idx="1437">
                        <c:v>43332.291759490741</c:v>
                      </c:pt>
                      <c:pt idx="1438">
                        <c:v>43332.333426215278</c:v>
                      </c:pt>
                      <c:pt idx="1439">
                        <c:v>43332.375092939816</c:v>
                      </c:pt>
                      <c:pt idx="1440">
                        <c:v>43332.416759664353</c:v>
                      </c:pt>
                      <c:pt idx="1441">
                        <c:v>43332.45842638889</c:v>
                      </c:pt>
                      <c:pt idx="1442">
                        <c:v>43332.500093113427</c:v>
                      </c:pt>
                      <c:pt idx="1443">
                        <c:v>43332.541759837964</c:v>
                      </c:pt>
                      <c:pt idx="1444">
                        <c:v>43332.583426562502</c:v>
                      </c:pt>
                      <c:pt idx="1445">
                        <c:v>43332.625093287039</c:v>
                      </c:pt>
                      <c:pt idx="1446">
                        <c:v>43332.666760011576</c:v>
                      </c:pt>
                      <c:pt idx="1447">
                        <c:v>43332.708426736113</c:v>
                      </c:pt>
                      <c:pt idx="1448">
                        <c:v>43332.750093460651</c:v>
                      </c:pt>
                      <c:pt idx="1449">
                        <c:v>43332.791760185188</c:v>
                      </c:pt>
                      <c:pt idx="1450">
                        <c:v>43332.833426909725</c:v>
                      </c:pt>
                      <c:pt idx="1451">
                        <c:v>43332.875093634262</c:v>
                      </c:pt>
                      <c:pt idx="1452">
                        <c:v>43332.916760358799</c:v>
                      </c:pt>
                      <c:pt idx="1453">
                        <c:v>43332.958427083337</c:v>
                      </c:pt>
                      <c:pt idx="1454">
                        <c:v>43333.000093807874</c:v>
                      </c:pt>
                      <c:pt idx="1455">
                        <c:v>43333.041760532411</c:v>
                      </c:pt>
                      <c:pt idx="1456">
                        <c:v>43333.083427256941</c:v>
                      </c:pt>
                      <c:pt idx="1457">
                        <c:v>43333.125093981478</c:v>
                      </c:pt>
                      <c:pt idx="1458">
                        <c:v>43333.166760706015</c:v>
                      </c:pt>
                      <c:pt idx="1459">
                        <c:v>43333.208427430553</c:v>
                      </c:pt>
                      <c:pt idx="1460">
                        <c:v>43333.25009415509</c:v>
                      </c:pt>
                      <c:pt idx="1461">
                        <c:v>43333.291760879627</c:v>
                      </c:pt>
                      <c:pt idx="1462">
                        <c:v>43333.333427604164</c:v>
                      </c:pt>
                      <c:pt idx="1463">
                        <c:v>43333.375094328701</c:v>
                      </c:pt>
                      <c:pt idx="1464">
                        <c:v>43333.416761053239</c:v>
                      </c:pt>
                      <c:pt idx="1465">
                        <c:v>43333.458427777776</c:v>
                      </c:pt>
                      <c:pt idx="1466">
                        <c:v>43333.500094502313</c:v>
                      </c:pt>
                      <c:pt idx="1467">
                        <c:v>43333.54176122685</c:v>
                      </c:pt>
                      <c:pt idx="1468">
                        <c:v>43333.583427951387</c:v>
                      </c:pt>
                      <c:pt idx="1469">
                        <c:v>43333.625094675925</c:v>
                      </c:pt>
                      <c:pt idx="1470">
                        <c:v>43333.666761400462</c:v>
                      </c:pt>
                      <c:pt idx="1471">
                        <c:v>43333.708428124999</c:v>
                      </c:pt>
                      <c:pt idx="1472">
                        <c:v>43333.750094849536</c:v>
                      </c:pt>
                      <c:pt idx="1473">
                        <c:v>43333.791761574073</c:v>
                      </c:pt>
                      <c:pt idx="1474">
                        <c:v>43333.833428298611</c:v>
                      </c:pt>
                      <c:pt idx="1475">
                        <c:v>43333.875095023148</c:v>
                      </c:pt>
                      <c:pt idx="1476">
                        <c:v>43333.916761747685</c:v>
                      </c:pt>
                      <c:pt idx="1477">
                        <c:v>43333.958428472222</c:v>
                      </c:pt>
                      <c:pt idx="1478">
                        <c:v>43334.00009519676</c:v>
                      </c:pt>
                      <c:pt idx="1479">
                        <c:v>43334.041761921297</c:v>
                      </c:pt>
                      <c:pt idx="1480">
                        <c:v>43334.083428645834</c:v>
                      </c:pt>
                      <c:pt idx="1481">
                        <c:v>43334.125095370371</c:v>
                      </c:pt>
                      <c:pt idx="1482">
                        <c:v>43334.166762094908</c:v>
                      </c:pt>
                      <c:pt idx="1483">
                        <c:v>43334.208428819446</c:v>
                      </c:pt>
                      <c:pt idx="1484">
                        <c:v>43334.250095543983</c:v>
                      </c:pt>
                      <c:pt idx="1485">
                        <c:v>43334.29176226852</c:v>
                      </c:pt>
                      <c:pt idx="1486">
                        <c:v>43334.333428993057</c:v>
                      </c:pt>
                      <c:pt idx="1487">
                        <c:v>43334.375095717594</c:v>
                      </c:pt>
                      <c:pt idx="1488">
                        <c:v>43334.416762442132</c:v>
                      </c:pt>
                      <c:pt idx="1489">
                        <c:v>43334.458429166669</c:v>
                      </c:pt>
                      <c:pt idx="1490">
                        <c:v>43334.500095891206</c:v>
                      </c:pt>
                      <c:pt idx="1491">
                        <c:v>43334.541762615743</c:v>
                      </c:pt>
                      <c:pt idx="1492">
                        <c:v>43334.58342934028</c:v>
                      </c:pt>
                      <c:pt idx="1493">
                        <c:v>43334.625096064818</c:v>
                      </c:pt>
                      <c:pt idx="1494">
                        <c:v>43334.666762789355</c:v>
                      </c:pt>
                      <c:pt idx="1495">
                        <c:v>43334.708429513892</c:v>
                      </c:pt>
                      <c:pt idx="1496">
                        <c:v>43334.750096238429</c:v>
                      </c:pt>
                      <c:pt idx="1497">
                        <c:v>43334.791762962966</c:v>
                      </c:pt>
                      <c:pt idx="1498">
                        <c:v>43334.833429687496</c:v>
                      </c:pt>
                      <c:pt idx="1499">
                        <c:v>43334.875096412034</c:v>
                      </c:pt>
                      <c:pt idx="1500">
                        <c:v>43334.916763136571</c:v>
                      </c:pt>
                      <c:pt idx="1501">
                        <c:v>43334.958429861108</c:v>
                      </c:pt>
                      <c:pt idx="1502">
                        <c:v>43335.000096585645</c:v>
                      </c:pt>
                      <c:pt idx="1503">
                        <c:v>43335.041763310182</c:v>
                      </c:pt>
                      <c:pt idx="1504">
                        <c:v>43335.08343003472</c:v>
                      </c:pt>
                      <c:pt idx="1505">
                        <c:v>43335.125096759257</c:v>
                      </c:pt>
                      <c:pt idx="1506">
                        <c:v>43335.166763483794</c:v>
                      </c:pt>
                      <c:pt idx="1507">
                        <c:v>43335.208430208331</c:v>
                      </c:pt>
                      <c:pt idx="1508">
                        <c:v>43335.250096932868</c:v>
                      </c:pt>
                      <c:pt idx="1509">
                        <c:v>43335.291763657406</c:v>
                      </c:pt>
                      <c:pt idx="1510">
                        <c:v>43335.333430381943</c:v>
                      </c:pt>
                      <c:pt idx="1511">
                        <c:v>43335.37509710648</c:v>
                      </c:pt>
                      <c:pt idx="1512">
                        <c:v>43335.416763831017</c:v>
                      </c:pt>
                      <c:pt idx="1513">
                        <c:v>43335.458430555555</c:v>
                      </c:pt>
                      <c:pt idx="1514">
                        <c:v>43335.500097280092</c:v>
                      </c:pt>
                      <c:pt idx="1515">
                        <c:v>43335.541764004629</c:v>
                      </c:pt>
                      <c:pt idx="1516">
                        <c:v>43335.583430729166</c:v>
                      </c:pt>
                      <c:pt idx="1517">
                        <c:v>43335.625097453703</c:v>
                      </c:pt>
                      <c:pt idx="1518">
                        <c:v>43335.666764178241</c:v>
                      </c:pt>
                      <c:pt idx="1519">
                        <c:v>43335.708430902778</c:v>
                      </c:pt>
                      <c:pt idx="1520">
                        <c:v>43335.750097627315</c:v>
                      </c:pt>
                      <c:pt idx="1521">
                        <c:v>43335.791764351852</c:v>
                      </c:pt>
                      <c:pt idx="1522">
                        <c:v>43335.833431076389</c:v>
                      </c:pt>
                      <c:pt idx="1523">
                        <c:v>43335.875097800927</c:v>
                      </c:pt>
                      <c:pt idx="1524">
                        <c:v>43335.916764525464</c:v>
                      </c:pt>
                      <c:pt idx="1525">
                        <c:v>43335.958431250001</c:v>
                      </c:pt>
                      <c:pt idx="1526">
                        <c:v>43336.000097974538</c:v>
                      </c:pt>
                      <c:pt idx="1527">
                        <c:v>43336.041764699075</c:v>
                      </c:pt>
                      <c:pt idx="1528">
                        <c:v>43336.083431423613</c:v>
                      </c:pt>
                      <c:pt idx="1529">
                        <c:v>43336.12509814815</c:v>
                      </c:pt>
                      <c:pt idx="1530">
                        <c:v>43336.166764872687</c:v>
                      </c:pt>
                      <c:pt idx="1531">
                        <c:v>43336.208431597224</c:v>
                      </c:pt>
                      <c:pt idx="1532">
                        <c:v>43336.250098321761</c:v>
                      </c:pt>
                      <c:pt idx="1533">
                        <c:v>43336.291765046299</c:v>
                      </c:pt>
                      <c:pt idx="1534">
                        <c:v>43336.333431770836</c:v>
                      </c:pt>
                      <c:pt idx="1535">
                        <c:v>43336.375098495373</c:v>
                      </c:pt>
                      <c:pt idx="1536">
                        <c:v>43336.41676521991</c:v>
                      </c:pt>
                      <c:pt idx="1537">
                        <c:v>43336.458431944448</c:v>
                      </c:pt>
                      <c:pt idx="1538">
                        <c:v>43336.500098668985</c:v>
                      </c:pt>
                      <c:pt idx="1539">
                        <c:v>43336.541765393522</c:v>
                      </c:pt>
                      <c:pt idx="1540">
                        <c:v>43336.583432118059</c:v>
                      </c:pt>
                      <c:pt idx="1541">
                        <c:v>43336.625098842589</c:v>
                      </c:pt>
                      <c:pt idx="1542">
                        <c:v>43336.666765567126</c:v>
                      </c:pt>
                      <c:pt idx="1543">
                        <c:v>43336.708432291663</c:v>
                      </c:pt>
                      <c:pt idx="1544">
                        <c:v>43336.750099016201</c:v>
                      </c:pt>
                      <c:pt idx="1545">
                        <c:v>43336.791765740738</c:v>
                      </c:pt>
                      <c:pt idx="1546">
                        <c:v>43336.833432465275</c:v>
                      </c:pt>
                      <c:pt idx="1547">
                        <c:v>43336.875099189812</c:v>
                      </c:pt>
                      <c:pt idx="1548">
                        <c:v>43336.91676591435</c:v>
                      </c:pt>
                      <c:pt idx="1549">
                        <c:v>43336.958432638887</c:v>
                      </c:pt>
                      <c:pt idx="1550">
                        <c:v>43337.000099363424</c:v>
                      </c:pt>
                      <c:pt idx="1551">
                        <c:v>43337.041766087961</c:v>
                      </c:pt>
                      <c:pt idx="1552">
                        <c:v>43337.083432812498</c:v>
                      </c:pt>
                      <c:pt idx="1553">
                        <c:v>43337.125099537036</c:v>
                      </c:pt>
                      <c:pt idx="1554">
                        <c:v>43337.166766261573</c:v>
                      </c:pt>
                      <c:pt idx="1555">
                        <c:v>43337.20843298611</c:v>
                      </c:pt>
                      <c:pt idx="1556">
                        <c:v>43337.250099710647</c:v>
                      </c:pt>
                      <c:pt idx="1557">
                        <c:v>43337.291766435184</c:v>
                      </c:pt>
                      <c:pt idx="1558">
                        <c:v>43337.333433159722</c:v>
                      </c:pt>
                      <c:pt idx="1559">
                        <c:v>43337.375099884259</c:v>
                      </c:pt>
                      <c:pt idx="1560">
                        <c:v>43337.416766608796</c:v>
                      </c:pt>
                      <c:pt idx="1561">
                        <c:v>43337.458433333333</c:v>
                      </c:pt>
                      <c:pt idx="1562">
                        <c:v>43337.50010005787</c:v>
                      </c:pt>
                      <c:pt idx="1563">
                        <c:v>43337.541766782408</c:v>
                      </c:pt>
                      <c:pt idx="1564">
                        <c:v>43337.583433506945</c:v>
                      </c:pt>
                      <c:pt idx="1565">
                        <c:v>43337.625100231482</c:v>
                      </c:pt>
                      <c:pt idx="1566">
                        <c:v>43337.666766956019</c:v>
                      </c:pt>
                      <c:pt idx="1567">
                        <c:v>43337.708433680556</c:v>
                      </c:pt>
                      <c:pt idx="1568">
                        <c:v>43337.750100405094</c:v>
                      </c:pt>
                      <c:pt idx="1569">
                        <c:v>43337.791767129631</c:v>
                      </c:pt>
                      <c:pt idx="1570">
                        <c:v>43337.833433854168</c:v>
                      </c:pt>
                      <c:pt idx="1571">
                        <c:v>43337.875100578705</c:v>
                      </c:pt>
                      <c:pt idx="1572">
                        <c:v>43337.916767303243</c:v>
                      </c:pt>
                      <c:pt idx="1573">
                        <c:v>43337.95843402778</c:v>
                      </c:pt>
                      <c:pt idx="1574">
                        <c:v>43338.000100752317</c:v>
                      </c:pt>
                      <c:pt idx="1575">
                        <c:v>43338.041767476854</c:v>
                      </c:pt>
                      <c:pt idx="1576">
                        <c:v>43338.083434201391</c:v>
                      </c:pt>
                      <c:pt idx="1577">
                        <c:v>43338.125100925929</c:v>
                      </c:pt>
                      <c:pt idx="1578">
                        <c:v>43338.166767650466</c:v>
                      </c:pt>
                      <c:pt idx="1579">
                        <c:v>43338.208434375003</c:v>
                      </c:pt>
                      <c:pt idx="1580">
                        <c:v>43338.25010109954</c:v>
                      </c:pt>
                      <c:pt idx="1581">
                        <c:v>43338.291767824077</c:v>
                      </c:pt>
                      <c:pt idx="1582">
                        <c:v>43338.333434548615</c:v>
                      </c:pt>
                      <c:pt idx="1583">
                        <c:v>43338.375101273145</c:v>
                      </c:pt>
                      <c:pt idx="1584">
                        <c:v>43338.416767997682</c:v>
                      </c:pt>
                      <c:pt idx="1585">
                        <c:v>43338.458434722219</c:v>
                      </c:pt>
                      <c:pt idx="1586">
                        <c:v>43338.500101446756</c:v>
                      </c:pt>
                      <c:pt idx="1587">
                        <c:v>43338.541768171293</c:v>
                      </c:pt>
                      <c:pt idx="1588">
                        <c:v>43338.583434895831</c:v>
                      </c:pt>
                      <c:pt idx="1589">
                        <c:v>43338.625101620368</c:v>
                      </c:pt>
                      <c:pt idx="1590">
                        <c:v>43338.666768344905</c:v>
                      </c:pt>
                      <c:pt idx="1591">
                        <c:v>43338.708435069442</c:v>
                      </c:pt>
                      <c:pt idx="1592">
                        <c:v>43338.750101793979</c:v>
                      </c:pt>
                      <c:pt idx="1593">
                        <c:v>43338.791768518517</c:v>
                      </c:pt>
                      <c:pt idx="1594">
                        <c:v>43338.833435243054</c:v>
                      </c:pt>
                      <c:pt idx="1595">
                        <c:v>43338.875101967591</c:v>
                      </c:pt>
                      <c:pt idx="1596">
                        <c:v>43338.916768692128</c:v>
                      </c:pt>
                      <c:pt idx="1597">
                        <c:v>43338.958435416665</c:v>
                      </c:pt>
                      <c:pt idx="1598">
                        <c:v>43339.000102141203</c:v>
                      </c:pt>
                      <c:pt idx="1599">
                        <c:v>43339.04176886574</c:v>
                      </c:pt>
                      <c:pt idx="1600">
                        <c:v>43339.083435590277</c:v>
                      </c:pt>
                      <c:pt idx="1601">
                        <c:v>43339.125102314814</c:v>
                      </c:pt>
                      <c:pt idx="1602">
                        <c:v>43339.166769039351</c:v>
                      </c:pt>
                      <c:pt idx="1603">
                        <c:v>43339.208435763889</c:v>
                      </c:pt>
                      <c:pt idx="1604">
                        <c:v>43339.250102488426</c:v>
                      </c:pt>
                      <c:pt idx="1605">
                        <c:v>43339.291769212963</c:v>
                      </c:pt>
                      <c:pt idx="1606">
                        <c:v>43339.3334359375</c:v>
                      </c:pt>
                      <c:pt idx="1607">
                        <c:v>43339.375102662038</c:v>
                      </c:pt>
                      <c:pt idx="1608">
                        <c:v>43339.416769386575</c:v>
                      </c:pt>
                      <c:pt idx="1609">
                        <c:v>43339.458436111112</c:v>
                      </c:pt>
                      <c:pt idx="1610">
                        <c:v>43339.500102835649</c:v>
                      </c:pt>
                      <c:pt idx="1611">
                        <c:v>43339.541769560186</c:v>
                      </c:pt>
                      <c:pt idx="1612">
                        <c:v>43339.583436284724</c:v>
                      </c:pt>
                      <c:pt idx="1613">
                        <c:v>43339.625103009261</c:v>
                      </c:pt>
                      <c:pt idx="1614">
                        <c:v>43339.666769733798</c:v>
                      </c:pt>
                      <c:pt idx="1615">
                        <c:v>43339.708436458335</c:v>
                      </c:pt>
                      <c:pt idx="1616">
                        <c:v>43339.750103182872</c:v>
                      </c:pt>
                      <c:pt idx="1617">
                        <c:v>43339.79176990741</c:v>
                      </c:pt>
                      <c:pt idx="1618">
                        <c:v>43339.833436631947</c:v>
                      </c:pt>
                      <c:pt idx="1619">
                        <c:v>43339.875103356484</c:v>
                      </c:pt>
                      <c:pt idx="1620">
                        <c:v>43339.916770081021</c:v>
                      </c:pt>
                      <c:pt idx="1621">
                        <c:v>43339.958436805558</c:v>
                      </c:pt>
                      <c:pt idx="1622">
                        <c:v>43340.000103530096</c:v>
                      </c:pt>
                      <c:pt idx="1623">
                        <c:v>43340.041770254633</c:v>
                      </c:pt>
                      <c:pt idx="1624">
                        <c:v>43340.08343697917</c:v>
                      </c:pt>
                      <c:pt idx="1625">
                        <c:v>43340.125103703707</c:v>
                      </c:pt>
                      <c:pt idx="1626">
                        <c:v>43340.166770428237</c:v>
                      </c:pt>
                      <c:pt idx="1627">
                        <c:v>43340.208437152774</c:v>
                      </c:pt>
                      <c:pt idx="1628">
                        <c:v>43340.250103877312</c:v>
                      </c:pt>
                      <c:pt idx="1629">
                        <c:v>43340.291770601849</c:v>
                      </c:pt>
                      <c:pt idx="1630">
                        <c:v>43340.333437326386</c:v>
                      </c:pt>
                      <c:pt idx="1631">
                        <c:v>43340.375104050923</c:v>
                      </c:pt>
                      <c:pt idx="1632">
                        <c:v>43340.41677077546</c:v>
                      </c:pt>
                      <c:pt idx="1633">
                        <c:v>43340.458437499998</c:v>
                      </c:pt>
                      <c:pt idx="1634">
                        <c:v>43340.500104224535</c:v>
                      </c:pt>
                      <c:pt idx="1635">
                        <c:v>43340.541770949072</c:v>
                      </c:pt>
                      <c:pt idx="1636">
                        <c:v>43340.583437673609</c:v>
                      </c:pt>
                      <c:pt idx="1637">
                        <c:v>43340.625104398147</c:v>
                      </c:pt>
                      <c:pt idx="1638">
                        <c:v>43340.666771122684</c:v>
                      </c:pt>
                      <c:pt idx="1639">
                        <c:v>43340.708437847221</c:v>
                      </c:pt>
                      <c:pt idx="1640">
                        <c:v>43340.750104571758</c:v>
                      </c:pt>
                      <c:pt idx="1641">
                        <c:v>43340.791771296295</c:v>
                      </c:pt>
                      <c:pt idx="1642">
                        <c:v>43340.833438020833</c:v>
                      </c:pt>
                      <c:pt idx="1643">
                        <c:v>43340.87510474537</c:v>
                      </c:pt>
                      <c:pt idx="1644">
                        <c:v>43340.916771469907</c:v>
                      </c:pt>
                      <c:pt idx="1645">
                        <c:v>43340.958438194444</c:v>
                      </c:pt>
                      <c:pt idx="1646">
                        <c:v>43341.000104918981</c:v>
                      </c:pt>
                      <c:pt idx="1647">
                        <c:v>43341.041771643519</c:v>
                      </c:pt>
                      <c:pt idx="1648">
                        <c:v>43341.083438368056</c:v>
                      </c:pt>
                      <c:pt idx="1649">
                        <c:v>43341.125105092593</c:v>
                      </c:pt>
                      <c:pt idx="1650">
                        <c:v>43341.166771990742</c:v>
                      </c:pt>
                      <c:pt idx="1651">
                        <c:v>43341.208438773145</c:v>
                      </c:pt>
                      <c:pt idx="1652">
                        <c:v>43341.250105555555</c:v>
                      </c:pt>
                      <c:pt idx="1653">
                        <c:v>43341.291772337965</c:v>
                      </c:pt>
                      <c:pt idx="1654">
                        <c:v>43341.333439120368</c:v>
                      </c:pt>
                      <c:pt idx="1655">
                        <c:v>43341.375105902778</c:v>
                      </c:pt>
                      <c:pt idx="1656">
                        <c:v>43341.416772685188</c:v>
                      </c:pt>
                      <c:pt idx="1657">
                        <c:v>43341.458439467591</c:v>
                      </c:pt>
                      <c:pt idx="1658">
                        <c:v>43341.500106250001</c:v>
                      </c:pt>
                      <c:pt idx="1659">
                        <c:v>43341.541773032404</c:v>
                      </c:pt>
                      <c:pt idx="1660">
                        <c:v>43341.583439814814</c:v>
                      </c:pt>
                      <c:pt idx="1661">
                        <c:v>43341.625106597225</c:v>
                      </c:pt>
                      <c:pt idx="1662">
                        <c:v>43341.666773379628</c:v>
                      </c:pt>
                      <c:pt idx="1663">
                        <c:v>43341.708440162038</c:v>
                      </c:pt>
                      <c:pt idx="1664">
                        <c:v>43341.750106944448</c:v>
                      </c:pt>
                      <c:pt idx="1665">
                        <c:v>43341.791773726851</c:v>
                      </c:pt>
                      <c:pt idx="1666">
                        <c:v>43341.833440509261</c:v>
                      </c:pt>
                      <c:pt idx="1667">
                        <c:v>43341.875107291664</c:v>
                      </c:pt>
                      <c:pt idx="1668">
                        <c:v>43341.916774074074</c:v>
                      </c:pt>
                      <c:pt idx="1669">
                        <c:v>43341.958440856484</c:v>
                      </c:pt>
                      <c:pt idx="1670">
                        <c:v>43342.000104166669</c:v>
                      </c:pt>
                      <c:pt idx="1671">
                        <c:v>43342.041774421297</c:v>
                      </c:pt>
                      <c:pt idx="1672">
                        <c:v>43342.0834412037</c:v>
                      </c:pt>
                      <c:pt idx="1673">
                        <c:v>43342.12510798611</c:v>
                      </c:pt>
                      <c:pt idx="1674">
                        <c:v>43342.166774768521</c:v>
                      </c:pt>
                      <c:pt idx="1675">
                        <c:v>43342.208437499998</c:v>
                      </c:pt>
                      <c:pt idx="1676">
                        <c:v>43342.250108043983</c:v>
                      </c:pt>
                      <c:pt idx="1677">
                        <c:v>43342.291774768521</c:v>
                      </c:pt>
                      <c:pt idx="1678">
                        <c:v>43342.333441493058</c:v>
                      </c:pt>
                      <c:pt idx="1679">
                        <c:v>43342.375108217595</c:v>
                      </c:pt>
                      <c:pt idx="1680">
                        <c:v>43342.416774942132</c:v>
                      </c:pt>
                      <c:pt idx="1681">
                        <c:v>43342.458441666669</c:v>
                      </c:pt>
                      <c:pt idx="1682">
                        <c:v>43342.500108391207</c:v>
                      </c:pt>
                      <c:pt idx="1683">
                        <c:v>43342.541775115744</c:v>
                      </c:pt>
                      <c:pt idx="1684">
                        <c:v>43342.583441840281</c:v>
                      </c:pt>
                      <c:pt idx="1685">
                        <c:v>43342.625108564818</c:v>
                      </c:pt>
                      <c:pt idx="1686">
                        <c:v>43342.666775289355</c:v>
                      </c:pt>
                      <c:pt idx="1687">
                        <c:v>43342.708442013885</c:v>
                      </c:pt>
                    </c:numCache>
                  </c:numRef>
                </c:xVal>
                <c:yVal>
                  <c:numRef>
                    <c:extLst xmlns:c15="http://schemas.microsoft.com/office/drawing/2012/chart">
                      <c:ext xmlns:c15="http://schemas.microsoft.com/office/drawing/2012/chart" uri="{02D57815-91ED-43cb-92C2-25804820EDAC}">
                        <c15:formulaRef>
                          <c15:sqref>Sheet1!$L$6:$L$1693</c15:sqref>
                        </c15:formulaRef>
                      </c:ext>
                    </c:extLst>
                    <c:numCache>
                      <c:formatCode>General</c:formatCode>
                      <c:ptCount val="1688"/>
                      <c:pt idx="1128">
                        <c:v>26.583333333333329</c:v>
                      </c:pt>
                      <c:pt idx="1129">
                        <c:v>26.8</c:v>
                      </c:pt>
                      <c:pt idx="1130">
                        <c:v>26.849999999999998</c:v>
                      </c:pt>
                      <c:pt idx="1131">
                        <c:v>26.983333333333334</c:v>
                      </c:pt>
                      <c:pt idx="1132">
                        <c:v>27.083333333333332</c:v>
                      </c:pt>
                      <c:pt idx="1133">
                        <c:v>27.316666666666666</c:v>
                      </c:pt>
                      <c:pt idx="1134">
                        <c:v>28.049999999999997</c:v>
                      </c:pt>
                      <c:pt idx="1135">
                        <c:v>28.233333333333334</c:v>
                      </c:pt>
                      <c:pt idx="1136">
                        <c:v>28.349999999999998</c:v>
                      </c:pt>
                      <c:pt idx="1137">
                        <c:v>28.3</c:v>
                      </c:pt>
                      <c:pt idx="1138">
                        <c:v>28.083333333333332</c:v>
                      </c:pt>
                      <c:pt idx="1139">
                        <c:v>27.849999999999998</c:v>
                      </c:pt>
                      <c:pt idx="1140">
                        <c:v>27.716666666666665</c:v>
                      </c:pt>
                      <c:pt idx="1141">
                        <c:v>27.7</c:v>
                      </c:pt>
                      <c:pt idx="1142">
                        <c:v>27.599999999999998</c:v>
                      </c:pt>
                      <c:pt idx="1143">
                        <c:v>27.599999999999998</c:v>
                      </c:pt>
                      <c:pt idx="1144">
                        <c:v>27.483333333333334</c:v>
                      </c:pt>
                      <c:pt idx="1145">
                        <c:v>27.233333333333334</c:v>
                      </c:pt>
                      <c:pt idx="1146">
                        <c:v>26.799999999999997</c:v>
                      </c:pt>
                      <c:pt idx="1147">
                        <c:v>26.55</c:v>
                      </c:pt>
                      <c:pt idx="1148">
                        <c:v>26.400000000000002</c:v>
                      </c:pt>
                      <c:pt idx="1149">
                        <c:v>26.633333333333336</c:v>
                      </c:pt>
                      <c:pt idx="1150">
                        <c:v>27</c:v>
                      </c:pt>
                      <c:pt idx="1151">
                        <c:v>27</c:v>
                      </c:pt>
                      <c:pt idx="1152">
                        <c:v>27.133333333333336</c:v>
                      </c:pt>
                      <c:pt idx="1153">
                        <c:v>28.016666666666666</c:v>
                      </c:pt>
                      <c:pt idx="1154">
                        <c:v>27.599999999999998</c:v>
                      </c:pt>
                      <c:pt idx="1155">
                        <c:v>27.616666666666664</c:v>
                      </c:pt>
                      <c:pt idx="1156">
                        <c:v>27.75</c:v>
                      </c:pt>
                      <c:pt idx="1157">
                        <c:v>27.733333333333334</c:v>
                      </c:pt>
                      <c:pt idx="1158">
                        <c:v>28.200000000000003</c:v>
                      </c:pt>
                      <c:pt idx="1159">
                        <c:v>28.783333333333331</c:v>
                      </c:pt>
                      <c:pt idx="1160">
                        <c:v>28.766666666666666</c:v>
                      </c:pt>
                      <c:pt idx="1161">
                        <c:v>28.666666666666668</c:v>
                      </c:pt>
                      <c:pt idx="1162">
                        <c:v>28.933333333333334</c:v>
                      </c:pt>
                      <c:pt idx="1163">
                        <c:v>28.116666666666664</c:v>
                      </c:pt>
                      <c:pt idx="1164">
                        <c:v>27.900000000000002</c:v>
                      </c:pt>
                      <c:pt idx="1165">
                        <c:v>27.75</c:v>
                      </c:pt>
                      <c:pt idx="1166">
                        <c:v>27.7</c:v>
                      </c:pt>
                      <c:pt idx="1167">
                        <c:v>27.7</c:v>
                      </c:pt>
                      <c:pt idx="1168">
                        <c:v>27.649999999999995</c:v>
                      </c:pt>
                      <c:pt idx="1169">
                        <c:v>27.599999999999998</c:v>
                      </c:pt>
                      <c:pt idx="1170">
                        <c:v>27.666666666666668</c:v>
                      </c:pt>
                      <c:pt idx="1171">
                        <c:v>27.766666666666666</c:v>
                      </c:pt>
                      <c:pt idx="1172">
                        <c:v>27.616666666666664</c:v>
                      </c:pt>
                      <c:pt idx="1173">
                        <c:v>27.566666666666663</c:v>
                      </c:pt>
                      <c:pt idx="1174">
                        <c:v>27.75</c:v>
                      </c:pt>
                      <c:pt idx="1175">
                        <c:v>27.733333333333331</c:v>
                      </c:pt>
                      <c:pt idx="1176">
                        <c:v>27.649999999999995</c:v>
                      </c:pt>
                      <c:pt idx="1177">
                        <c:v>27.733333333333334</c:v>
                      </c:pt>
                      <c:pt idx="1178">
                        <c:v>28.233333333333334</c:v>
                      </c:pt>
                      <c:pt idx="1179">
                        <c:v>28.183333333333334</c:v>
                      </c:pt>
                      <c:pt idx="1180">
                        <c:v>28.133333333333336</c:v>
                      </c:pt>
                      <c:pt idx="1181">
                        <c:v>28.216666666666669</c:v>
                      </c:pt>
                      <c:pt idx="1182">
                        <c:v>28.733333333333334</c:v>
                      </c:pt>
                      <c:pt idx="1183">
                        <c:v>29.016666666666666</c:v>
                      </c:pt>
                      <c:pt idx="1184">
                        <c:v>29.099999999999998</c:v>
                      </c:pt>
                      <c:pt idx="1185">
                        <c:v>29</c:v>
                      </c:pt>
                      <c:pt idx="1186">
                        <c:v>28.799999999999997</c:v>
                      </c:pt>
                      <c:pt idx="1187">
                        <c:v>28.55</c:v>
                      </c:pt>
                      <c:pt idx="1188">
                        <c:v>28.349999999999998</c:v>
                      </c:pt>
                      <c:pt idx="1189">
                        <c:v>28.149999999999995</c:v>
                      </c:pt>
                      <c:pt idx="1190">
                        <c:v>28.099999999999998</c:v>
                      </c:pt>
                      <c:pt idx="1191">
                        <c:v>27.966666666666669</c:v>
                      </c:pt>
                      <c:pt idx="1192">
                        <c:v>27.883333333333336</c:v>
                      </c:pt>
                      <c:pt idx="1193">
                        <c:v>27.75</c:v>
                      </c:pt>
                      <c:pt idx="1194">
                        <c:v>27.633333333333329</c:v>
                      </c:pt>
                      <c:pt idx="1195">
                        <c:v>27.533333333333331</c:v>
                      </c:pt>
                      <c:pt idx="1196">
                        <c:v>27.433333333333337</c:v>
                      </c:pt>
                      <c:pt idx="1197">
                        <c:v>27.400000000000002</c:v>
                      </c:pt>
                      <c:pt idx="1198">
                        <c:v>27.400000000000002</c:v>
                      </c:pt>
                      <c:pt idx="1199">
                        <c:v>27.5</c:v>
                      </c:pt>
                      <c:pt idx="1200">
                        <c:v>27.666666666666668</c:v>
                      </c:pt>
                      <c:pt idx="1201">
                        <c:v>27.75</c:v>
                      </c:pt>
                      <c:pt idx="1202">
                        <c:v>27.833333333333332</c:v>
                      </c:pt>
                      <c:pt idx="1203">
                        <c:v>27.916666666666668</c:v>
                      </c:pt>
                      <c:pt idx="1204">
                        <c:v>28</c:v>
                      </c:pt>
                      <c:pt idx="1205">
                        <c:v>28.083333333333332</c:v>
                      </c:pt>
                      <c:pt idx="1206">
                        <c:v>28.099999999999998</c:v>
                      </c:pt>
                      <c:pt idx="1207">
                        <c:v>28.133333333333329</c:v>
                      </c:pt>
                      <c:pt idx="1208">
                        <c:v>28.149999999999995</c:v>
                      </c:pt>
                      <c:pt idx="1209">
                        <c:v>28.05</c:v>
                      </c:pt>
                      <c:pt idx="1210">
                        <c:v>27.849999999999998</c:v>
                      </c:pt>
                      <c:pt idx="1211">
                        <c:v>27.683333333333334</c:v>
                      </c:pt>
                      <c:pt idx="1212">
                        <c:v>27.533333333333331</c:v>
                      </c:pt>
                      <c:pt idx="1213">
                        <c:v>27.5</c:v>
                      </c:pt>
                      <c:pt idx="1214">
                        <c:v>27.400000000000002</c:v>
                      </c:pt>
                      <c:pt idx="1215">
                        <c:v>27.25</c:v>
                      </c:pt>
                      <c:pt idx="1216">
                        <c:v>27.066666666666666</c:v>
                      </c:pt>
                      <c:pt idx="1217">
                        <c:v>26.900000000000002</c:v>
                      </c:pt>
                      <c:pt idx="1218">
                        <c:v>26.766666666666666</c:v>
                      </c:pt>
                      <c:pt idx="1219">
                        <c:v>26.616666666666664</c:v>
                      </c:pt>
                      <c:pt idx="1220">
                        <c:v>26.516666666666666</c:v>
                      </c:pt>
                      <c:pt idx="1221">
                        <c:v>26.566666666666663</c:v>
                      </c:pt>
                      <c:pt idx="1222">
                        <c:v>26.95</c:v>
                      </c:pt>
                      <c:pt idx="1223">
                        <c:v>26.900000000000002</c:v>
                      </c:pt>
                      <c:pt idx="1224">
                        <c:v>27.083333333333332</c:v>
                      </c:pt>
                      <c:pt idx="1225">
                        <c:v>27.116666666666664</c:v>
                      </c:pt>
                      <c:pt idx="1226">
                        <c:v>27.2</c:v>
                      </c:pt>
                      <c:pt idx="1227">
                        <c:v>27.333333333333332</c:v>
                      </c:pt>
                      <c:pt idx="1228">
                        <c:v>27.45</c:v>
                      </c:pt>
                      <c:pt idx="1229">
                        <c:v>27.5</c:v>
                      </c:pt>
                      <c:pt idx="1230">
                        <c:v>27.599999999999998</c:v>
                      </c:pt>
                      <c:pt idx="1231">
                        <c:v>27.650000000000002</c:v>
                      </c:pt>
                      <c:pt idx="1232">
                        <c:v>27.7</c:v>
                      </c:pt>
                      <c:pt idx="1233">
                        <c:v>27.55</c:v>
                      </c:pt>
                      <c:pt idx="1234">
                        <c:v>27.5</c:v>
                      </c:pt>
                      <c:pt idx="1235">
                        <c:v>27.366666666666671</c:v>
                      </c:pt>
                      <c:pt idx="1236">
                        <c:v>27.25</c:v>
                      </c:pt>
                      <c:pt idx="1237">
                        <c:v>27.116666666666664</c:v>
                      </c:pt>
                      <c:pt idx="1238">
                        <c:v>27.016666666666666</c:v>
                      </c:pt>
                      <c:pt idx="1239">
                        <c:v>26.933333333333337</c:v>
                      </c:pt>
                      <c:pt idx="1240">
                        <c:v>26.666666666666668</c:v>
                      </c:pt>
                      <c:pt idx="1241">
                        <c:v>26.599999999999998</c:v>
                      </c:pt>
                      <c:pt idx="1242">
                        <c:v>26.433333333333337</c:v>
                      </c:pt>
                      <c:pt idx="1243">
                        <c:v>26.183333333333334</c:v>
                      </c:pt>
                      <c:pt idx="1244">
                        <c:v>26.016666666666666</c:v>
                      </c:pt>
                      <c:pt idx="1245">
                        <c:v>26.066666666666663</c:v>
                      </c:pt>
                      <c:pt idx="1246">
                        <c:v>26.400000000000002</c:v>
                      </c:pt>
                      <c:pt idx="1247">
                        <c:v>26.55</c:v>
                      </c:pt>
                      <c:pt idx="1248">
                        <c:v>26.616666666666664</c:v>
                      </c:pt>
                      <c:pt idx="1249">
                        <c:v>26.75</c:v>
                      </c:pt>
                      <c:pt idx="1250">
                        <c:v>27.083333333333329</c:v>
                      </c:pt>
                      <c:pt idx="1251">
                        <c:v>27.3</c:v>
                      </c:pt>
                      <c:pt idx="1252">
                        <c:v>27.433333333333334</c:v>
                      </c:pt>
                      <c:pt idx="1253">
                        <c:v>27.650000000000002</c:v>
                      </c:pt>
                      <c:pt idx="1254">
                        <c:v>28.116666666666671</c:v>
                      </c:pt>
                      <c:pt idx="1255">
                        <c:v>28.45</c:v>
                      </c:pt>
                      <c:pt idx="1256">
                        <c:v>28.516666666666666</c:v>
                      </c:pt>
                      <c:pt idx="1257">
                        <c:v>28.283333333333331</c:v>
                      </c:pt>
                      <c:pt idx="1258">
                        <c:v>27.966666666666669</c:v>
                      </c:pt>
                      <c:pt idx="1259">
                        <c:v>27.866666666666671</c:v>
                      </c:pt>
                      <c:pt idx="1260">
                        <c:v>27.700000000000003</c:v>
                      </c:pt>
                      <c:pt idx="1261">
                        <c:v>27.200000000000003</c:v>
                      </c:pt>
                      <c:pt idx="1262">
                        <c:v>26.883333333333336</c:v>
                      </c:pt>
                      <c:pt idx="1263">
                        <c:v>26.666666666666668</c:v>
                      </c:pt>
                      <c:pt idx="1264">
                        <c:v>26.616666666666671</c:v>
                      </c:pt>
                      <c:pt idx="1265">
                        <c:v>26.416666666666668</c:v>
                      </c:pt>
                      <c:pt idx="1266">
                        <c:v>25.549999999999997</c:v>
                      </c:pt>
                      <c:pt idx="1267">
                        <c:v>24.650000000000002</c:v>
                      </c:pt>
                      <c:pt idx="1268">
                        <c:v>24.149999999999995</c:v>
                      </c:pt>
                      <c:pt idx="1269">
                        <c:v>24.150000000000002</c:v>
                      </c:pt>
                      <c:pt idx="1270">
                        <c:v>24.650000000000002</c:v>
                      </c:pt>
                      <c:pt idx="1271">
                        <c:v>25.316666666666666</c:v>
                      </c:pt>
                      <c:pt idx="1272">
                        <c:v>25.466666666666665</c:v>
                      </c:pt>
                      <c:pt idx="1273">
                        <c:v>25.716666666666669</c:v>
                      </c:pt>
                      <c:pt idx="1274">
                        <c:v>26.016666666666666</c:v>
                      </c:pt>
                      <c:pt idx="1275">
                        <c:v>26.233333333333334</c:v>
                      </c:pt>
                      <c:pt idx="1276">
                        <c:v>26.583333333333329</c:v>
                      </c:pt>
                      <c:pt idx="1277">
                        <c:v>26.8</c:v>
                      </c:pt>
                      <c:pt idx="1278">
                        <c:v>27.583333333333332</c:v>
                      </c:pt>
                      <c:pt idx="1279">
                        <c:v>28.099999999999998</c:v>
                      </c:pt>
                      <c:pt idx="1280">
                        <c:v>28.066666666666666</c:v>
                      </c:pt>
                      <c:pt idx="1281">
                        <c:v>27.766666666666666</c:v>
                      </c:pt>
                      <c:pt idx="1282">
                        <c:v>27.299999999999997</c:v>
                      </c:pt>
                      <c:pt idx="1283">
                        <c:v>26.966666666666669</c:v>
                      </c:pt>
                      <c:pt idx="1284">
                        <c:v>26.950000000000003</c:v>
                      </c:pt>
                      <c:pt idx="1285">
                        <c:v>26.833333333333332</c:v>
                      </c:pt>
                      <c:pt idx="1286">
                        <c:v>26.8</c:v>
                      </c:pt>
                      <c:pt idx="1287">
                        <c:v>26.55</c:v>
                      </c:pt>
                      <c:pt idx="1288">
                        <c:v>26.099999999999998</c:v>
                      </c:pt>
                      <c:pt idx="1289">
                        <c:v>25.766666666666666</c:v>
                      </c:pt>
                      <c:pt idx="1290">
                        <c:v>25.533333333333331</c:v>
                      </c:pt>
                      <c:pt idx="1291">
                        <c:v>25.599999999999998</c:v>
                      </c:pt>
                      <c:pt idx="1292">
                        <c:v>25.599999999999998</c:v>
                      </c:pt>
                      <c:pt idx="1293">
                        <c:v>25.666666666666671</c:v>
                      </c:pt>
                      <c:pt idx="1294">
                        <c:v>26.016666666666666</c:v>
                      </c:pt>
                      <c:pt idx="1295">
                        <c:v>26.133333333333329</c:v>
                      </c:pt>
                      <c:pt idx="1296">
                        <c:v>26.350000000000005</c:v>
                      </c:pt>
                      <c:pt idx="1297">
                        <c:v>26.366666666666671</c:v>
                      </c:pt>
                      <c:pt idx="1298">
                        <c:v>26.150000000000002</c:v>
                      </c:pt>
                      <c:pt idx="1299">
                        <c:v>26.083333333333329</c:v>
                      </c:pt>
                      <c:pt idx="1300">
                        <c:v>26.183333333333334</c:v>
                      </c:pt>
                      <c:pt idx="1301">
                        <c:v>26.233333333333334</c:v>
                      </c:pt>
                      <c:pt idx="1302">
                        <c:v>26.866666666666664</c:v>
                      </c:pt>
                      <c:pt idx="1303">
                        <c:v>27.383333333333336</c:v>
                      </c:pt>
                      <c:pt idx="1304">
                        <c:v>27.549999999999997</c:v>
                      </c:pt>
                      <c:pt idx="1305">
                        <c:v>27.500000000000004</c:v>
                      </c:pt>
                      <c:pt idx="1306">
                        <c:v>26.733333333333334</c:v>
                      </c:pt>
                      <c:pt idx="1307">
                        <c:v>26.05</c:v>
                      </c:pt>
                      <c:pt idx="1308">
                        <c:v>25.950000000000003</c:v>
                      </c:pt>
                      <c:pt idx="1309">
                        <c:v>25.75</c:v>
                      </c:pt>
                      <c:pt idx="1310">
                        <c:v>25.316666666666666</c:v>
                      </c:pt>
                      <c:pt idx="1311">
                        <c:v>24.616666666666671</c:v>
                      </c:pt>
                      <c:pt idx="1312">
                        <c:v>24.366666666666664</c:v>
                      </c:pt>
                      <c:pt idx="1313">
                        <c:v>24.383333333333336</c:v>
                      </c:pt>
                      <c:pt idx="1314">
                        <c:v>24.400000000000002</c:v>
                      </c:pt>
                      <c:pt idx="1315">
                        <c:v>24.066666666666663</c:v>
                      </c:pt>
                      <c:pt idx="1316">
                        <c:v>23.483333333333334</c:v>
                      </c:pt>
                      <c:pt idx="1317">
                        <c:v>23.400000000000002</c:v>
                      </c:pt>
                      <c:pt idx="1318">
                        <c:v>23.616666666666671</c:v>
                      </c:pt>
                      <c:pt idx="1319">
                        <c:v>23.900000000000002</c:v>
                      </c:pt>
                      <c:pt idx="1320">
                        <c:v>24.133333333333336</c:v>
                      </c:pt>
                      <c:pt idx="1321">
                        <c:v>24.283333333333331</c:v>
                      </c:pt>
                      <c:pt idx="1322">
                        <c:v>24.283333333333331</c:v>
                      </c:pt>
                      <c:pt idx="1323">
                        <c:v>24.5</c:v>
                      </c:pt>
                      <c:pt idx="1324">
                        <c:v>24.683333333333337</c:v>
                      </c:pt>
                      <c:pt idx="1325">
                        <c:v>25.133333333333336</c:v>
                      </c:pt>
                      <c:pt idx="1326">
                        <c:v>25.766666666666666</c:v>
                      </c:pt>
                      <c:pt idx="1327">
                        <c:v>26.299999999999997</c:v>
                      </c:pt>
                      <c:pt idx="1328">
                        <c:v>26.566666666666663</c:v>
                      </c:pt>
                      <c:pt idx="1329">
                        <c:v>26.433333333333334</c:v>
                      </c:pt>
                      <c:pt idx="1330">
                        <c:v>25.566666666666666</c:v>
                      </c:pt>
                      <c:pt idx="1331">
                        <c:v>24.733333333333334</c:v>
                      </c:pt>
                      <c:pt idx="1332">
                        <c:v>24.466666666666669</c:v>
                      </c:pt>
                      <c:pt idx="1333">
                        <c:v>24.266666666666666</c:v>
                      </c:pt>
                      <c:pt idx="1334">
                        <c:v>23.950000000000003</c:v>
                      </c:pt>
                      <c:pt idx="1335">
                        <c:v>23.616666666666664</c:v>
                      </c:pt>
                      <c:pt idx="1336">
                        <c:v>23.400000000000002</c:v>
                      </c:pt>
                      <c:pt idx="1337">
                        <c:v>23.25</c:v>
                      </c:pt>
                      <c:pt idx="1338">
                        <c:v>23.05</c:v>
                      </c:pt>
                      <c:pt idx="1339">
                        <c:v>22.75</c:v>
                      </c:pt>
                      <c:pt idx="1340">
                        <c:v>22.533333333333331</c:v>
                      </c:pt>
                      <c:pt idx="1341">
                        <c:v>22.599999999999998</c:v>
                      </c:pt>
                      <c:pt idx="1342">
                        <c:v>23</c:v>
                      </c:pt>
                      <c:pt idx="1343">
                        <c:v>23.316666666666666</c:v>
                      </c:pt>
                      <c:pt idx="1344">
                        <c:v>23.766666666666666</c:v>
                      </c:pt>
                      <c:pt idx="1345">
                        <c:v>23.916666666666668</c:v>
                      </c:pt>
                      <c:pt idx="1346">
                        <c:v>24.116666666666664</c:v>
                      </c:pt>
                      <c:pt idx="1347">
                        <c:v>24.25</c:v>
                      </c:pt>
                      <c:pt idx="1348">
                        <c:v>24.416666666666668</c:v>
                      </c:pt>
                      <c:pt idx="1349">
                        <c:v>24.716666666666669</c:v>
                      </c:pt>
                      <c:pt idx="1350">
                        <c:v>25.233333333333334</c:v>
                      </c:pt>
                      <c:pt idx="1351">
                        <c:v>25.683333333333337</c:v>
                      </c:pt>
                      <c:pt idx="1352">
                        <c:v>25.8</c:v>
                      </c:pt>
                      <c:pt idx="1353">
                        <c:v>25.683333333333334</c:v>
                      </c:pt>
                      <c:pt idx="1354">
                        <c:v>25.099999999999998</c:v>
                      </c:pt>
                      <c:pt idx="1355">
                        <c:v>24.283333333333335</c:v>
                      </c:pt>
                      <c:pt idx="1356">
                        <c:v>23.950000000000003</c:v>
                      </c:pt>
                      <c:pt idx="1357">
                        <c:v>23.7</c:v>
                      </c:pt>
                      <c:pt idx="1358">
                        <c:v>23.433333333333337</c:v>
                      </c:pt>
                      <c:pt idx="1359">
                        <c:v>23.216666666666669</c:v>
                      </c:pt>
                      <c:pt idx="1360">
                        <c:v>22.983333333333334</c:v>
                      </c:pt>
                      <c:pt idx="1361">
                        <c:v>22.816666666666666</c:v>
                      </c:pt>
                      <c:pt idx="1362">
                        <c:v>22.733333333333334</c:v>
                      </c:pt>
                      <c:pt idx="1363">
                        <c:v>22.450000000000003</c:v>
                      </c:pt>
                      <c:pt idx="1364">
                        <c:v>22.316666666666666</c:v>
                      </c:pt>
                      <c:pt idx="1365">
                        <c:v>22.483333333333331</c:v>
                      </c:pt>
                      <c:pt idx="1366">
                        <c:v>22.733333333333334</c:v>
                      </c:pt>
                      <c:pt idx="1367">
                        <c:v>22.966666666666665</c:v>
                      </c:pt>
                      <c:pt idx="1368">
                        <c:v>23.366666666666664</c:v>
                      </c:pt>
                      <c:pt idx="1369">
                        <c:v>23.700000000000003</c:v>
                      </c:pt>
                      <c:pt idx="1370">
                        <c:v>23.900000000000002</c:v>
                      </c:pt>
                      <c:pt idx="1371">
                        <c:v>24.099999999999998</c:v>
                      </c:pt>
                      <c:pt idx="1372">
                        <c:v>24.383333333333336</c:v>
                      </c:pt>
                      <c:pt idx="1373">
                        <c:v>24.416666666666668</c:v>
                      </c:pt>
                      <c:pt idx="1374">
                        <c:v>24.716666666666669</c:v>
                      </c:pt>
                      <c:pt idx="1375">
                        <c:v>24.783333333333331</c:v>
                      </c:pt>
                      <c:pt idx="1376">
                        <c:v>24.599999999999998</c:v>
                      </c:pt>
                      <c:pt idx="1377">
                        <c:v>24.433333333333337</c:v>
                      </c:pt>
                      <c:pt idx="1378">
                        <c:v>24.383333333333336</c:v>
                      </c:pt>
                      <c:pt idx="1379">
                        <c:v>24.266666666666666</c:v>
                      </c:pt>
                      <c:pt idx="1380">
                        <c:v>24.133333333333329</c:v>
                      </c:pt>
                      <c:pt idx="1381">
                        <c:v>23.75</c:v>
                      </c:pt>
                      <c:pt idx="1382">
                        <c:v>23.450000000000003</c:v>
                      </c:pt>
                      <c:pt idx="1383">
                        <c:v>23.183333333333334</c:v>
                      </c:pt>
                      <c:pt idx="1384">
                        <c:v>23.066666666666666</c:v>
                      </c:pt>
                      <c:pt idx="1385">
                        <c:v>22.783333333333331</c:v>
                      </c:pt>
                      <c:pt idx="1386">
                        <c:v>22.650000000000002</c:v>
                      </c:pt>
                      <c:pt idx="1387">
                        <c:v>22.616666666666671</c:v>
                      </c:pt>
                      <c:pt idx="1388">
                        <c:v>22.533333333333331</c:v>
                      </c:pt>
                      <c:pt idx="1389">
                        <c:v>22.666666666666671</c:v>
                      </c:pt>
                      <c:pt idx="1390">
                        <c:v>22.983333333333334</c:v>
                      </c:pt>
                      <c:pt idx="1391">
                        <c:v>23.116666666666664</c:v>
                      </c:pt>
                      <c:pt idx="1392">
                        <c:v>23.3</c:v>
                      </c:pt>
                      <c:pt idx="1393">
                        <c:v>23.483333333333334</c:v>
                      </c:pt>
                      <c:pt idx="1394">
                        <c:v>23.666666666666668</c:v>
                      </c:pt>
                      <c:pt idx="1395">
                        <c:v>23.866666666666671</c:v>
                      </c:pt>
                      <c:pt idx="1396">
                        <c:v>24.016666666666666</c:v>
                      </c:pt>
                      <c:pt idx="1397">
                        <c:v>24.233333333333334</c:v>
                      </c:pt>
                      <c:pt idx="1398">
                        <c:v>24.45</c:v>
                      </c:pt>
                      <c:pt idx="1399">
                        <c:v>24.633333333333336</c:v>
                      </c:pt>
                      <c:pt idx="1400">
                        <c:v>24.616666666666664</c:v>
                      </c:pt>
                      <c:pt idx="1401">
                        <c:v>24.366666666666664</c:v>
                      </c:pt>
                      <c:pt idx="1402">
                        <c:v>24.316666666666663</c:v>
                      </c:pt>
                      <c:pt idx="1403">
                        <c:v>24.000000000000004</c:v>
                      </c:pt>
                      <c:pt idx="1404">
                        <c:v>23.5</c:v>
                      </c:pt>
                      <c:pt idx="1405">
                        <c:v>23.216666666666669</c:v>
                      </c:pt>
                      <c:pt idx="1406">
                        <c:v>23.266666666666666</c:v>
                      </c:pt>
                      <c:pt idx="1407">
                        <c:v>23.016666666666666</c:v>
                      </c:pt>
                      <c:pt idx="1408">
                        <c:v>22.900000000000002</c:v>
                      </c:pt>
                      <c:pt idx="1409">
                        <c:v>22.75</c:v>
                      </c:pt>
                      <c:pt idx="1410">
                        <c:v>22.533333333333335</c:v>
                      </c:pt>
                      <c:pt idx="1411">
                        <c:v>22.2</c:v>
                      </c:pt>
                      <c:pt idx="1412">
                        <c:v>22.016666666666666</c:v>
                      </c:pt>
                      <c:pt idx="1413">
                        <c:v>22.200000000000003</c:v>
                      </c:pt>
                      <c:pt idx="1414">
                        <c:v>22.633333333333336</c:v>
                      </c:pt>
                      <c:pt idx="1415">
                        <c:v>23.066666666666666</c:v>
                      </c:pt>
                      <c:pt idx="1416">
                        <c:v>23.516666666666666</c:v>
                      </c:pt>
                      <c:pt idx="1417">
                        <c:v>23.966666666666665</c:v>
                      </c:pt>
                      <c:pt idx="1418">
                        <c:v>24.3</c:v>
                      </c:pt>
                      <c:pt idx="1419">
                        <c:v>24.400000000000002</c:v>
                      </c:pt>
                      <c:pt idx="1420">
                        <c:v>24.516666666666666</c:v>
                      </c:pt>
                      <c:pt idx="1421">
                        <c:v>24.716666666666669</c:v>
                      </c:pt>
                      <c:pt idx="1422">
                        <c:v>25</c:v>
                      </c:pt>
                      <c:pt idx="1423">
                        <c:v>25.266666666666666</c:v>
                      </c:pt>
                      <c:pt idx="1424">
                        <c:v>25.233333333333334</c:v>
                      </c:pt>
                      <c:pt idx="1425">
                        <c:v>25.033333333333331</c:v>
                      </c:pt>
                      <c:pt idx="1426">
                        <c:v>24.916666666666668</c:v>
                      </c:pt>
                      <c:pt idx="1427">
                        <c:v>24.900000000000002</c:v>
                      </c:pt>
                      <c:pt idx="1428">
                        <c:v>24.683333333333334</c:v>
                      </c:pt>
                      <c:pt idx="1429">
                        <c:v>24.166666666666668</c:v>
                      </c:pt>
                      <c:pt idx="1430">
                        <c:v>23.933333333333337</c:v>
                      </c:pt>
                      <c:pt idx="1431">
                        <c:v>23.516666666666666</c:v>
                      </c:pt>
                      <c:pt idx="1432">
                        <c:v>23.25</c:v>
                      </c:pt>
                      <c:pt idx="1433">
                        <c:v>22.950000000000003</c:v>
                      </c:pt>
                      <c:pt idx="1434">
                        <c:v>22.700000000000003</c:v>
                      </c:pt>
                      <c:pt idx="1435">
                        <c:v>22.466666666666669</c:v>
                      </c:pt>
                      <c:pt idx="1436">
                        <c:v>22.216666666666669</c:v>
                      </c:pt>
                      <c:pt idx="1437">
                        <c:v>22.283333333333331</c:v>
                      </c:pt>
                      <c:pt idx="1438">
                        <c:v>22.633333333333336</c:v>
                      </c:pt>
                      <c:pt idx="1439">
                        <c:v>22.933333333333334</c:v>
                      </c:pt>
                      <c:pt idx="1440">
                        <c:v>23.099999999999998</c:v>
                      </c:pt>
                      <c:pt idx="1441">
                        <c:v>23.299999999999997</c:v>
                      </c:pt>
                      <c:pt idx="1442">
                        <c:v>23.516666666666666</c:v>
                      </c:pt>
                      <c:pt idx="1443">
                        <c:v>23.849999999999998</c:v>
                      </c:pt>
                      <c:pt idx="1444">
                        <c:v>24.066666666666663</c:v>
                      </c:pt>
                      <c:pt idx="1445">
                        <c:v>24.466666666666665</c:v>
                      </c:pt>
                      <c:pt idx="1446">
                        <c:v>24.833333333333332</c:v>
                      </c:pt>
                      <c:pt idx="1447">
                        <c:v>25.150000000000002</c:v>
                      </c:pt>
                      <c:pt idx="1448">
                        <c:v>25.183333333333334</c:v>
                      </c:pt>
                      <c:pt idx="1449">
                        <c:v>25.033333333333331</c:v>
                      </c:pt>
                      <c:pt idx="1450">
                        <c:v>24.75</c:v>
                      </c:pt>
                      <c:pt idx="1451">
                        <c:v>24.616666666666664</c:v>
                      </c:pt>
                      <c:pt idx="1452">
                        <c:v>24.766666666666666</c:v>
                      </c:pt>
                      <c:pt idx="1453">
                        <c:v>24.933333333333334</c:v>
                      </c:pt>
                      <c:pt idx="1454">
                        <c:v>25</c:v>
                      </c:pt>
                      <c:pt idx="1455">
                        <c:v>25.099999999999998</c:v>
                      </c:pt>
                      <c:pt idx="1456">
                        <c:v>25.183333333333334</c:v>
                      </c:pt>
                      <c:pt idx="1457">
                        <c:v>25.05</c:v>
                      </c:pt>
                      <c:pt idx="1458">
                        <c:v>24.633333333333336</c:v>
                      </c:pt>
                      <c:pt idx="1459">
                        <c:v>24.2</c:v>
                      </c:pt>
                      <c:pt idx="1460">
                        <c:v>24.016666666666666</c:v>
                      </c:pt>
                      <c:pt idx="1461">
                        <c:v>23.900000000000002</c:v>
                      </c:pt>
                      <c:pt idx="1462">
                        <c:v>23.816666666666666</c:v>
                      </c:pt>
                      <c:pt idx="1463">
                        <c:v>23.966666666666669</c:v>
                      </c:pt>
                      <c:pt idx="1464">
                        <c:v>24.166666666666671</c:v>
                      </c:pt>
                      <c:pt idx="1465">
                        <c:v>24.616666666666671</c:v>
                      </c:pt>
                      <c:pt idx="1466">
                        <c:v>24.933333333333334</c:v>
                      </c:pt>
                      <c:pt idx="1467">
                        <c:v>25.200000000000003</c:v>
                      </c:pt>
                      <c:pt idx="1468">
                        <c:v>25.483333333333334</c:v>
                      </c:pt>
                      <c:pt idx="1469">
                        <c:v>25.666666666666671</c:v>
                      </c:pt>
                      <c:pt idx="1470">
                        <c:v>25.8</c:v>
                      </c:pt>
                      <c:pt idx="1471">
                        <c:v>25.900000000000002</c:v>
                      </c:pt>
                      <c:pt idx="1472">
                        <c:v>25.833333333333332</c:v>
                      </c:pt>
                      <c:pt idx="1473">
                        <c:v>25.683333333333334</c:v>
                      </c:pt>
                      <c:pt idx="1474">
                        <c:v>25.5</c:v>
                      </c:pt>
                      <c:pt idx="1475">
                        <c:v>25.483333333333334</c:v>
                      </c:pt>
                      <c:pt idx="1476">
                        <c:v>25.233333333333334</c:v>
                      </c:pt>
                      <c:pt idx="1477">
                        <c:v>24.933333333333337</c:v>
                      </c:pt>
                      <c:pt idx="1478">
                        <c:v>24.666666666666668</c:v>
                      </c:pt>
                      <c:pt idx="1479">
                        <c:v>24.366666666666664</c:v>
                      </c:pt>
                      <c:pt idx="1480">
                        <c:v>24.3</c:v>
                      </c:pt>
                      <c:pt idx="1481">
                        <c:v>24.200000000000003</c:v>
                      </c:pt>
                      <c:pt idx="1482">
                        <c:v>24.05</c:v>
                      </c:pt>
                      <c:pt idx="1483">
                        <c:v>24</c:v>
                      </c:pt>
                      <c:pt idx="1484">
                        <c:v>23.866666666666664</c:v>
                      </c:pt>
                      <c:pt idx="1485">
                        <c:v>24.016666666666666</c:v>
                      </c:pt>
                      <c:pt idx="1486">
                        <c:v>24.266666666666666</c:v>
                      </c:pt>
                      <c:pt idx="1487">
                        <c:v>24.666666666666668</c:v>
                      </c:pt>
                      <c:pt idx="1488">
                        <c:v>24.966666666666665</c:v>
                      </c:pt>
                      <c:pt idx="1489">
                        <c:v>25.200000000000003</c:v>
                      </c:pt>
                      <c:pt idx="1490">
                        <c:v>25.316666666666666</c:v>
                      </c:pt>
                      <c:pt idx="1491">
                        <c:v>25.45</c:v>
                      </c:pt>
                      <c:pt idx="1492">
                        <c:v>25.599999999999998</c:v>
                      </c:pt>
                      <c:pt idx="1493">
                        <c:v>25.816666666666666</c:v>
                      </c:pt>
                      <c:pt idx="1494">
                        <c:v>27.450000000000003</c:v>
                      </c:pt>
                      <c:pt idx="1495">
                        <c:v>26.783333333333331</c:v>
                      </c:pt>
                      <c:pt idx="1496">
                        <c:v>26.7</c:v>
                      </c:pt>
                      <c:pt idx="1497">
                        <c:v>26.616666666666664</c:v>
                      </c:pt>
                      <c:pt idx="1498">
                        <c:v>26.416666666666671</c:v>
                      </c:pt>
                      <c:pt idx="1499">
                        <c:v>25.95</c:v>
                      </c:pt>
                      <c:pt idx="1500">
                        <c:v>25.516666666666666</c:v>
                      </c:pt>
                      <c:pt idx="1501">
                        <c:v>25.25</c:v>
                      </c:pt>
                      <c:pt idx="1502">
                        <c:v>25.05</c:v>
                      </c:pt>
                      <c:pt idx="1503">
                        <c:v>24.833333333333329</c:v>
                      </c:pt>
                      <c:pt idx="1504">
                        <c:v>24.583333333333332</c:v>
                      </c:pt>
                      <c:pt idx="1505">
                        <c:v>24.483333333333334</c:v>
                      </c:pt>
                      <c:pt idx="1506">
                        <c:v>24.400000000000002</c:v>
                      </c:pt>
                      <c:pt idx="1507">
                        <c:v>24.400000000000002</c:v>
                      </c:pt>
                      <c:pt idx="1508">
                        <c:v>24.349999999999998</c:v>
                      </c:pt>
                      <c:pt idx="1509">
                        <c:v>24.433333333333334</c:v>
                      </c:pt>
                      <c:pt idx="1510">
                        <c:v>24.700000000000003</c:v>
                      </c:pt>
                      <c:pt idx="1511">
                        <c:v>25</c:v>
                      </c:pt>
                      <c:pt idx="1512">
                        <c:v>25.216666666666669</c:v>
                      </c:pt>
                      <c:pt idx="1513">
                        <c:v>25.333333333333332</c:v>
                      </c:pt>
                      <c:pt idx="1514">
                        <c:v>25.3</c:v>
                      </c:pt>
                      <c:pt idx="1515">
                        <c:v>25.3</c:v>
                      </c:pt>
                      <c:pt idx="1516">
                        <c:v>25.333333333333332</c:v>
                      </c:pt>
                      <c:pt idx="1517">
                        <c:v>25.416666666666668</c:v>
                      </c:pt>
                      <c:pt idx="1518">
                        <c:v>25.650000000000002</c:v>
                      </c:pt>
                      <c:pt idx="1519">
                        <c:v>25.816666666666666</c:v>
                      </c:pt>
                      <c:pt idx="1520">
                        <c:v>25.833333333333329</c:v>
                      </c:pt>
                      <c:pt idx="1521">
                        <c:v>25.583333333333332</c:v>
                      </c:pt>
                      <c:pt idx="1522">
                        <c:v>25.416666666666671</c:v>
                      </c:pt>
                      <c:pt idx="1523">
                        <c:v>25.283333333333331</c:v>
                      </c:pt>
                      <c:pt idx="1524">
                        <c:v>25.166666666666668</c:v>
                      </c:pt>
                      <c:pt idx="1525">
                        <c:v>24.849999999999998</c:v>
                      </c:pt>
                      <c:pt idx="1526">
                        <c:v>24.599999999999998</c:v>
                      </c:pt>
                      <c:pt idx="1527">
                        <c:v>24.416666666666668</c:v>
                      </c:pt>
                      <c:pt idx="1528">
                        <c:v>24.366666666666671</c:v>
                      </c:pt>
                      <c:pt idx="1529">
                        <c:v>24.233333333333334</c:v>
                      </c:pt>
                      <c:pt idx="1530">
                        <c:v>24.166666666666668</c:v>
                      </c:pt>
                      <c:pt idx="1531">
                        <c:v>23.916666666666668</c:v>
                      </c:pt>
                      <c:pt idx="1532">
                        <c:v>23.766666666666666</c:v>
                      </c:pt>
                      <c:pt idx="1533">
                        <c:v>23.849999999999998</c:v>
                      </c:pt>
                      <c:pt idx="1534">
                        <c:v>24.133333333333336</c:v>
                      </c:pt>
                      <c:pt idx="1535">
                        <c:v>24.350000000000005</c:v>
                      </c:pt>
                      <c:pt idx="1536">
                        <c:v>24.566666666666663</c:v>
                      </c:pt>
                      <c:pt idx="1537">
                        <c:v>24.833333333333332</c:v>
                      </c:pt>
                      <c:pt idx="1538">
                        <c:v>25.083333333333332</c:v>
                      </c:pt>
                      <c:pt idx="1539">
                        <c:v>25.3</c:v>
                      </c:pt>
                      <c:pt idx="1540">
                        <c:v>25.466666666666669</c:v>
                      </c:pt>
                      <c:pt idx="1541">
                        <c:v>25.5</c:v>
                      </c:pt>
                      <c:pt idx="1542">
                        <c:v>25.566666666666663</c:v>
                      </c:pt>
                      <c:pt idx="1543">
                        <c:v>25.650000000000002</c:v>
                      </c:pt>
                      <c:pt idx="1544">
                        <c:v>25.666666666666668</c:v>
                      </c:pt>
                      <c:pt idx="1545">
                        <c:v>25.599999999999998</c:v>
                      </c:pt>
                      <c:pt idx="1546">
                        <c:v>25.533333333333331</c:v>
                      </c:pt>
                      <c:pt idx="1547">
                        <c:v>25.333333333333329</c:v>
                      </c:pt>
                      <c:pt idx="1548">
                        <c:v>25.099999999999998</c:v>
                      </c:pt>
                      <c:pt idx="1549">
                        <c:v>24.916666666666671</c:v>
                      </c:pt>
                      <c:pt idx="1550">
                        <c:v>24.8</c:v>
                      </c:pt>
                      <c:pt idx="1551">
                        <c:v>24.650000000000002</c:v>
                      </c:pt>
                      <c:pt idx="1552">
                        <c:v>24.416666666666668</c:v>
                      </c:pt>
                      <c:pt idx="1553">
                        <c:v>24.266666666666666</c:v>
                      </c:pt>
                      <c:pt idx="1554">
                        <c:v>23.983333333333334</c:v>
                      </c:pt>
                      <c:pt idx="1555">
                        <c:v>23.75</c:v>
                      </c:pt>
                      <c:pt idx="1556">
                        <c:v>23.766666666666666</c:v>
                      </c:pt>
                      <c:pt idx="1557">
                        <c:v>23.916666666666668</c:v>
                      </c:pt>
                      <c:pt idx="1558">
                        <c:v>24.299999999999997</c:v>
                      </c:pt>
                      <c:pt idx="1559">
                        <c:v>24.683333333333334</c:v>
                      </c:pt>
                      <c:pt idx="1560">
                        <c:v>24.933333333333334</c:v>
                      </c:pt>
                      <c:pt idx="1561">
                        <c:v>25</c:v>
                      </c:pt>
                      <c:pt idx="1562">
                        <c:v>25.083333333333332</c:v>
                      </c:pt>
                      <c:pt idx="1563">
                        <c:v>25.166666666666671</c:v>
                      </c:pt>
                      <c:pt idx="1564">
                        <c:v>25.333333333333332</c:v>
                      </c:pt>
                      <c:pt idx="1565">
                        <c:v>25.5</c:v>
                      </c:pt>
                      <c:pt idx="1566">
                        <c:v>25.633333333333329</c:v>
                      </c:pt>
                      <c:pt idx="1567">
                        <c:v>25.866666666666671</c:v>
                      </c:pt>
                      <c:pt idx="1568">
                        <c:v>25.799999999999997</c:v>
                      </c:pt>
                      <c:pt idx="1569">
                        <c:v>25.683333333333334</c:v>
                      </c:pt>
                      <c:pt idx="1570">
                        <c:v>25.533333333333331</c:v>
                      </c:pt>
                      <c:pt idx="1571">
                        <c:v>25.466666666666669</c:v>
                      </c:pt>
                      <c:pt idx="1572">
                        <c:v>25.266666666666666</c:v>
                      </c:pt>
                      <c:pt idx="1573">
                        <c:v>25.05</c:v>
                      </c:pt>
                      <c:pt idx="1574">
                        <c:v>25</c:v>
                      </c:pt>
                      <c:pt idx="1575">
                        <c:v>25.016666666666666</c:v>
                      </c:pt>
                      <c:pt idx="1576">
                        <c:v>25.033333333333331</c:v>
                      </c:pt>
                      <c:pt idx="1577">
                        <c:v>25.133333333333336</c:v>
                      </c:pt>
                      <c:pt idx="1578">
                        <c:v>25.05</c:v>
                      </c:pt>
                      <c:pt idx="1579">
                        <c:v>24.866666666666664</c:v>
                      </c:pt>
                      <c:pt idx="1580">
                        <c:v>24.55</c:v>
                      </c:pt>
                      <c:pt idx="1581">
                        <c:v>24.400000000000002</c:v>
                      </c:pt>
                      <c:pt idx="1582">
                        <c:v>24.850000000000005</c:v>
                      </c:pt>
                      <c:pt idx="1583">
                        <c:v>24.983333333333334</c:v>
                      </c:pt>
                      <c:pt idx="1584">
                        <c:v>25.25</c:v>
                      </c:pt>
                      <c:pt idx="1585">
                        <c:v>25.583333333333329</c:v>
                      </c:pt>
                      <c:pt idx="1586">
                        <c:v>25.766666666666669</c:v>
                      </c:pt>
                      <c:pt idx="1587">
                        <c:v>25.983333333333334</c:v>
                      </c:pt>
                      <c:pt idx="1588">
                        <c:v>26.3</c:v>
                      </c:pt>
                      <c:pt idx="1589">
                        <c:v>26.466666666666665</c:v>
                      </c:pt>
                      <c:pt idx="1590">
                        <c:v>26.783333333333335</c:v>
                      </c:pt>
                      <c:pt idx="1591">
                        <c:v>26.983333333333331</c:v>
                      </c:pt>
                      <c:pt idx="1592">
                        <c:v>27.133333333333329</c:v>
                      </c:pt>
                      <c:pt idx="1593">
                        <c:v>27.083333333333332</c:v>
                      </c:pt>
                      <c:pt idx="1594">
                        <c:v>26.766666666666666</c:v>
                      </c:pt>
                      <c:pt idx="1595">
                        <c:v>26.5</c:v>
                      </c:pt>
                      <c:pt idx="1596">
                        <c:v>26.516666666666666</c:v>
                      </c:pt>
                      <c:pt idx="1597">
                        <c:v>26.599999999999998</c:v>
                      </c:pt>
                      <c:pt idx="1598">
                        <c:v>26.599999999999998</c:v>
                      </c:pt>
                      <c:pt idx="1599">
                        <c:v>26.599999999999998</c:v>
                      </c:pt>
                      <c:pt idx="1600">
                        <c:v>26.599999999999998</c:v>
                      </c:pt>
                      <c:pt idx="1601">
                        <c:v>26.549999999999997</c:v>
                      </c:pt>
                      <c:pt idx="1602">
                        <c:v>26.633333333333336</c:v>
                      </c:pt>
                      <c:pt idx="1603">
                        <c:v>26.400000000000006</c:v>
                      </c:pt>
                      <c:pt idx="1604">
                        <c:v>26.350000000000005</c:v>
                      </c:pt>
                      <c:pt idx="1605">
                        <c:v>26.366666666666671</c:v>
                      </c:pt>
                      <c:pt idx="1606">
                        <c:v>26.549999999999997</c:v>
                      </c:pt>
                      <c:pt idx="1607">
                        <c:v>26.75</c:v>
                      </c:pt>
                      <c:pt idx="1608">
                        <c:v>26.649999999999995</c:v>
                      </c:pt>
                      <c:pt idx="1609">
                        <c:v>26.5</c:v>
                      </c:pt>
                      <c:pt idx="1610">
                        <c:v>26.583333333333332</c:v>
                      </c:pt>
                      <c:pt idx="1611">
                        <c:v>26.5</c:v>
                      </c:pt>
                      <c:pt idx="1612">
                        <c:v>26.566666666666663</c:v>
                      </c:pt>
                      <c:pt idx="1613">
                        <c:v>26.616666666666664</c:v>
                      </c:pt>
                      <c:pt idx="1614">
                        <c:v>27.133333333333336</c:v>
                      </c:pt>
                      <c:pt idx="1615">
                        <c:v>27.483333333333334</c:v>
                      </c:pt>
                      <c:pt idx="1616">
                        <c:v>27.5</c:v>
                      </c:pt>
                      <c:pt idx="1617">
                        <c:v>27.5</c:v>
                      </c:pt>
                      <c:pt idx="1618">
                        <c:v>27</c:v>
                      </c:pt>
                      <c:pt idx="1619">
                        <c:v>26.150000000000002</c:v>
                      </c:pt>
                      <c:pt idx="1620">
                        <c:v>25.516666666666669</c:v>
                      </c:pt>
                      <c:pt idx="1621">
                        <c:v>25.099999999999998</c:v>
                      </c:pt>
                      <c:pt idx="1622">
                        <c:v>24.799999999999997</c:v>
                      </c:pt>
                      <c:pt idx="1623">
                        <c:v>24.450000000000003</c:v>
                      </c:pt>
                      <c:pt idx="1624">
                        <c:v>24.099999999999998</c:v>
                      </c:pt>
                      <c:pt idx="1625">
                        <c:v>24</c:v>
                      </c:pt>
                      <c:pt idx="1626">
                        <c:v>23.883333333333336</c:v>
                      </c:pt>
                      <c:pt idx="1627">
                        <c:v>23.616666666666664</c:v>
                      </c:pt>
                      <c:pt idx="1628">
                        <c:v>23.566666666666663</c:v>
                      </c:pt>
                      <c:pt idx="1629">
                        <c:v>23.849999999999998</c:v>
                      </c:pt>
                      <c:pt idx="1630">
                        <c:v>24.116666666666671</c:v>
                      </c:pt>
                      <c:pt idx="1631">
                        <c:v>24.416666666666668</c:v>
                      </c:pt>
                      <c:pt idx="1632">
                        <c:v>24.8</c:v>
                      </c:pt>
                      <c:pt idx="1633">
                        <c:v>25.133333333333336</c:v>
                      </c:pt>
                      <c:pt idx="1634">
                        <c:v>25.383333333333336</c:v>
                      </c:pt>
                      <c:pt idx="1635">
                        <c:v>25.333333333333332</c:v>
                      </c:pt>
                      <c:pt idx="1636">
                        <c:v>25.483333333333334</c:v>
                      </c:pt>
                      <c:pt idx="1637">
                        <c:v>25.666666666666668</c:v>
                      </c:pt>
                      <c:pt idx="1638">
                        <c:v>26.233333333333334</c:v>
                      </c:pt>
                      <c:pt idx="1639">
                        <c:v>26.566666666666663</c:v>
                      </c:pt>
                      <c:pt idx="1640">
                        <c:v>26.599999999999998</c:v>
                      </c:pt>
                      <c:pt idx="1641">
                        <c:v>26.650000000000002</c:v>
                      </c:pt>
                      <c:pt idx="1642">
                        <c:v>26.516666666666666</c:v>
                      </c:pt>
                      <c:pt idx="1643">
                        <c:v>25.783333333333331</c:v>
                      </c:pt>
                      <c:pt idx="1644">
                        <c:v>25.400000000000002</c:v>
                      </c:pt>
                      <c:pt idx="1645">
                        <c:v>25.233333333333334</c:v>
                      </c:pt>
                      <c:pt idx="1646">
                        <c:v>25.016666666666666</c:v>
                      </c:pt>
                      <c:pt idx="1647">
                        <c:v>25.133333333333336</c:v>
                      </c:pt>
                      <c:pt idx="1648">
                        <c:v>25.183333333333334</c:v>
                      </c:pt>
                      <c:pt idx="1649">
                        <c:v>24.900000000000002</c:v>
                      </c:pt>
                      <c:pt idx="1650">
                        <c:v>24.666666666666668</c:v>
                      </c:pt>
                      <c:pt idx="1651">
                        <c:v>24.466666666666669</c:v>
                      </c:pt>
                      <c:pt idx="1652">
                        <c:v>24.350000000000005</c:v>
                      </c:pt>
                      <c:pt idx="1653">
                        <c:v>24.366666666666664</c:v>
                      </c:pt>
                      <c:pt idx="1654">
                        <c:v>24.766666666666666</c:v>
                      </c:pt>
                      <c:pt idx="1655">
                        <c:v>25.216666666666665</c:v>
                      </c:pt>
                      <c:pt idx="1656">
                        <c:v>25.599999999999998</c:v>
                      </c:pt>
                      <c:pt idx="1657">
                        <c:v>25.833333333333332</c:v>
                      </c:pt>
                      <c:pt idx="1658">
                        <c:v>25.933333333333334</c:v>
                      </c:pt>
                      <c:pt idx="1659">
                        <c:v>25.816666666666666</c:v>
                      </c:pt>
                      <c:pt idx="1660">
                        <c:v>25.850000000000005</c:v>
                      </c:pt>
                      <c:pt idx="1661">
                        <c:v>25.900000000000002</c:v>
                      </c:pt>
                      <c:pt idx="1662">
                        <c:v>26.116666666666671</c:v>
                      </c:pt>
                      <c:pt idx="1663">
                        <c:v>26.466666666666669</c:v>
                      </c:pt>
                      <c:pt idx="1664">
                        <c:v>26.599999999999998</c:v>
                      </c:pt>
                      <c:pt idx="1665">
                        <c:v>26.533333333333331</c:v>
                      </c:pt>
                      <c:pt idx="1666">
                        <c:v>26.266666666666666</c:v>
                      </c:pt>
                      <c:pt idx="1667">
                        <c:v>25.900000000000006</c:v>
                      </c:pt>
                      <c:pt idx="1668">
                        <c:v>25.7</c:v>
                      </c:pt>
                      <c:pt idx="1669">
                        <c:v>25.383333333333336</c:v>
                      </c:pt>
                      <c:pt idx="1670">
                        <c:v>25.166666666666668</c:v>
                      </c:pt>
                      <c:pt idx="1671">
                        <c:v>25.099999999999998</c:v>
                      </c:pt>
                      <c:pt idx="1672">
                        <c:v>24.950000000000003</c:v>
                      </c:pt>
                      <c:pt idx="1673">
                        <c:v>24.900000000000002</c:v>
                      </c:pt>
                      <c:pt idx="1674">
                        <c:v>24.766666666666666</c:v>
                      </c:pt>
                      <c:pt idx="1675">
                        <c:v>24.649999999999995</c:v>
                      </c:pt>
                      <c:pt idx="1676">
                        <c:v>24.416666666666668</c:v>
                      </c:pt>
                      <c:pt idx="1677">
                        <c:v>24.499999999999996</c:v>
                      </c:pt>
                      <c:pt idx="1678">
                        <c:v>24.849999999999998</c:v>
                      </c:pt>
                      <c:pt idx="1679">
                        <c:v>25.183333333333334</c:v>
                      </c:pt>
                      <c:pt idx="1680">
                        <c:v>25.516666666666666</c:v>
                      </c:pt>
                      <c:pt idx="1681">
                        <c:v>25.716666666666669</c:v>
                      </c:pt>
                      <c:pt idx="1682">
                        <c:v>25.816666666666666</c:v>
                      </c:pt>
                      <c:pt idx="1683">
                        <c:v>25.8</c:v>
                      </c:pt>
                      <c:pt idx="1684">
                        <c:v>25.916666666666668</c:v>
                      </c:pt>
                      <c:pt idx="1685">
                        <c:v>26.099999999999998</c:v>
                      </c:pt>
                      <c:pt idx="1686">
                        <c:v>26.716666666666669</c:v>
                      </c:pt>
                      <c:pt idx="1687">
                        <c:v>26.98</c:v>
                      </c:pt>
                    </c:numCache>
                  </c:numRef>
                </c:yVal>
                <c:smooth val="0"/>
                <c:extLst xmlns:c15="http://schemas.microsoft.com/office/drawing/2012/chart">
                  <c:ext xmlns:c16="http://schemas.microsoft.com/office/drawing/2014/chart" uri="{C3380CC4-5D6E-409C-BE32-E72D297353CC}">
                    <c16:uniqueId val="{0000000A-A31C-4E98-B9F8-B095EA40672E}"/>
                  </c:ext>
                </c:extLst>
              </c15:ser>
            </c15:filteredScatterSeries>
            <c15:filteredScatterSeries>
              <c15:ser>
                <c:idx val="11"/>
                <c:order val="11"/>
                <c:tx>
                  <c:strRef>
                    <c:extLst xmlns:c15="http://schemas.microsoft.com/office/drawing/2012/chart">
                      <c:ext xmlns:c15="http://schemas.microsoft.com/office/drawing/2012/chart" uri="{02D57815-91ED-43cb-92C2-25804820EDAC}">
                        <c15:formulaRef>
                          <c15:sqref>Sheet1!$M$5</c15:sqref>
                        </c15:formulaRef>
                      </c:ext>
                    </c:extLst>
                    <c:strCache>
                      <c:ptCount val="1"/>
                      <c:pt idx="0">
                        <c:v>Anenometer (2.9m height)</c:v>
                      </c:pt>
                    </c:strCache>
                  </c:strRef>
                </c:tx>
                <c:spPr>
                  <a:ln w="19050" cap="rnd">
                    <a:noFill/>
                    <a:round/>
                  </a:ln>
                  <a:effectLst/>
                </c:spPr>
                <c:marker>
                  <c:symbol val="circle"/>
                  <c:size val="5"/>
                  <c:spPr>
                    <a:solidFill>
                      <a:schemeClr val="accent6">
                        <a:lumMod val="60000"/>
                      </a:schemeClr>
                    </a:solidFill>
                    <a:ln w="9525">
                      <a:solidFill>
                        <a:schemeClr val="accent6">
                          <a:lumMod val="60000"/>
                        </a:schemeClr>
                      </a:solidFill>
                    </a:ln>
                    <a:effectLst/>
                  </c:spPr>
                </c:marker>
                <c:xVal>
                  <c:numRef>
                    <c:extLst xmlns:c15="http://schemas.microsoft.com/office/drawing/2012/chart">
                      <c:ext xmlns:c15="http://schemas.microsoft.com/office/drawing/2012/chart" uri="{02D57815-91ED-43cb-92C2-25804820EDAC}">
                        <c15:formulaRef>
                          <c15:sqref>Sheet1!$A$6:$A$1693</c15:sqref>
                        </c15:formulaRef>
                      </c:ext>
                    </c:extLst>
                    <c:numCache>
                      <c:formatCode>m/d/yyyy\ h:mm</c:formatCode>
                      <c:ptCount val="1688"/>
                      <c:pt idx="0">
                        <c:v>43272.41667633102</c:v>
                      </c:pt>
                      <c:pt idx="1">
                        <c:v>43272.458343055558</c:v>
                      </c:pt>
                      <c:pt idx="2">
                        <c:v>43272.500009780095</c:v>
                      </c:pt>
                      <c:pt idx="3">
                        <c:v>43272.541676504632</c:v>
                      </c:pt>
                      <c:pt idx="4">
                        <c:v>43272.583343229169</c:v>
                      </c:pt>
                      <c:pt idx="5">
                        <c:v>43272.625009953706</c:v>
                      </c:pt>
                      <c:pt idx="6">
                        <c:v>43272.666676678244</c:v>
                      </c:pt>
                      <c:pt idx="7">
                        <c:v>43272.708343402781</c:v>
                      </c:pt>
                      <c:pt idx="8">
                        <c:v>43272.750010127318</c:v>
                      </c:pt>
                      <c:pt idx="9">
                        <c:v>43272.791676851855</c:v>
                      </c:pt>
                      <c:pt idx="10">
                        <c:v>43272.833343576393</c:v>
                      </c:pt>
                      <c:pt idx="11">
                        <c:v>43272.875010300922</c:v>
                      </c:pt>
                      <c:pt idx="12">
                        <c:v>43272.91667702546</c:v>
                      </c:pt>
                      <c:pt idx="13">
                        <c:v>43272.958343749997</c:v>
                      </c:pt>
                      <c:pt idx="14">
                        <c:v>43273.000010474534</c:v>
                      </c:pt>
                      <c:pt idx="15">
                        <c:v>43273.041677199071</c:v>
                      </c:pt>
                      <c:pt idx="16">
                        <c:v>43273.083343923608</c:v>
                      </c:pt>
                      <c:pt idx="17">
                        <c:v>43273.125010648146</c:v>
                      </c:pt>
                      <c:pt idx="18">
                        <c:v>43273.166677372683</c:v>
                      </c:pt>
                      <c:pt idx="19">
                        <c:v>43273.20834409722</c:v>
                      </c:pt>
                      <c:pt idx="20">
                        <c:v>43273.250010821757</c:v>
                      </c:pt>
                      <c:pt idx="21">
                        <c:v>43273.291677546295</c:v>
                      </c:pt>
                      <c:pt idx="22">
                        <c:v>43273.333344270832</c:v>
                      </c:pt>
                      <c:pt idx="23">
                        <c:v>43273.375010995369</c:v>
                      </c:pt>
                      <c:pt idx="24">
                        <c:v>43273.416677719906</c:v>
                      </c:pt>
                      <c:pt idx="25">
                        <c:v>43273.458344444443</c:v>
                      </c:pt>
                      <c:pt idx="26">
                        <c:v>43273.500011168981</c:v>
                      </c:pt>
                      <c:pt idx="27">
                        <c:v>43273.541677893518</c:v>
                      </c:pt>
                      <c:pt idx="28">
                        <c:v>43273.583344618055</c:v>
                      </c:pt>
                      <c:pt idx="29">
                        <c:v>43273.625011342592</c:v>
                      </c:pt>
                      <c:pt idx="30">
                        <c:v>43273.666678067129</c:v>
                      </c:pt>
                      <c:pt idx="31">
                        <c:v>43273.708344791667</c:v>
                      </c:pt>
                      <c:pt idx="32">
                        <c:v>43273.750011516204</c:v>
                      </c:pt>
                      <c:pt idx="33">
                        <c:v>43273.791678240741</c:v>
                      </c:pt>
                      <c:pt idx="34">
                        <c:v>43273.833344965278</c:v>
                      </c:pt>
                      <c:pt idx="35">
                        <c:v>43273.875011689815</c:v>
                      </c:pt>
                      <c:pt idx="36">
                        <c:v>43273.916678414353</c:v>
                      </c:pt>
                      <c:pt idx="37">
                        <c:v>43273.95834513889</c:v>
                      </c:pt>
                      <c:pt idx="38">
                        <c:v>43274.000011863427</c:v>
                      </c:pt>
                      <c:pt idx="39">
                        <c:v>43274.041678587964</c:v>
                      </c:pt>
                      <c:pt idx="40">
                        <c:v>43274.083345312501</c:v>
                      </c:pt>
                      <c:pt idx="41">
                        <c:v>43274.125012037039</c:v>
                      </c:pt>
                      <c:pt idx="42">
                        <c:v>43274.166678761576</c:v>
                      </c:pt>
                      <c:pt idx="43">
                        <c:v>43274.208345486113</c:v>
                      </c:pt>
                      <c:pt idx="44">
                        <c:v>43274.25001221065</c:v>
                      </c:pt>
                      <c:pt idx="45">
                        <c:v>43274.291678935188</c:v>
                      </c:pt>
                      <c:pt idx="46">
                        <c:v>43274.333345659725</c:v>
                      </c:pt>
                      <c:pt idx="47">
                        <c:v>43274.375012384262</c:v>
                      </c:pt>
                      <c:pt idx="48">
                        <c:v>43274.416679108799</c:v>
                      </c:pt>
                      <c:pt idx="49">
                        <c:v>43274.458345833336</c:v>
                      </c:pt>
                      <c:pt idx="50">
                        <c:v>43274.500012557874</c:v>
                      </c:pt>
                      <c:pt idx="51">
                        <c:v>43274.541679282411</c:v>
                      </c:pt>
                      <c:pt idx="52">
                        <c:v>43274.583346006948</c:v>
                      </c:pt>
                      <c:pt idx="53">
                        <c:v>43274.625012731478</c:v>
                      </c:pt>
                      <c:pt idx="54">
                        <c:v>43274.666679456015</c:v>
                      </c:pt>
                      <c:pt idx="55">
                        <c:v>43274.708346180552</c:v>
                      </c:pt>
                      <c:pt idx="56">
                        <c:v>43274.75001290509</c:v>
                      </c:pt>
                      <c:pt idx="57">
                        <c:v>43274.791679629627</c:v>
                      </c:pt>
                      <c:pt idx="58">
                        <c:v>43274.833346354164</c:v>
                      </c:pt>
                      <c:pt idx="59">
                        <c:v>43274.875013078701</c:v>
                      </c:pt>
                      <c:pt idx="60">
                        <c:v>43274.916679803238</c:v>
                      </c:pt>
                      <c:pt idx="61">
                        <c:v>43274.958346527776</c:v>
                      </c:pt>
                      <c:pt idx="62">
                        <c:v>43275.000013252313</c:v>
                      </c:pt>
                      <c:pt idx="63">
                        <c:v>43275.04167997685</c:v>
                      </c:pt>
                      <c:pt idx="64">
                        <c:v>43275.083346701387</c:v>
                      </c:pt>
                      <c:pt idx="65">
                        <c:v>43275.125013425924</c:v>
                      </c:pt>
                      <c:pt idx="66">
                        <c:v>43275.166680150462</c:v>
                      </c:pt>
                      <c:pt idx="67">
                        <c:v>43275.208346874999</c:v>
                      </c:pt>
                      <c:pt idx="68">
                        <c:v>43275.250013599536</c:v>
                      </c:pt>
                      <c:pt idx="69">
                        <c:v>43275.291680324073</c:v>
                      </c:pt>
                      <c:pt idx="70">
                        <c:v>43275.33334704861</c:v>
                      </c:pt>
                      <c:pt idx="71">
                        <c:v>43275.375013773148</c:v>
                      </c:pt>
                      <c:pt idx="72">
                        <c:v>43275.416680497685</c:v>
                      </c:pt>
                      <c:pt idx="73">
                        <c:v>43275.458347222222</c:v>
                      </c:pt>
                      <c:pt idx="74">
                        <c:v>43275.500013946759</c:v>
                      </c:pt>
                      <c:pt idx="75">
                        <c:v>43275.541680671296</c:v>
                      </c:pt>
                      <c:pt idx="76">
                        <c:v>43275.583347395834</c:v>
                      </c:pt>
                      <c:pt idx="77">
                        <c:v>43275.625014120371</c:v>
                      </c:pt>
                      <c:pt idx="78">
                        <c:v>43275.666680844908</c:v>
                      </c:pt>
                      <c:pt idx="79">
                        <c:v>43275.708347569445</c:v>
                      </c:pt>
                      <c:pt idx="80">
                        <c:v>43275.750014293983</c:v>
                      </c:pt>
                      <c:pt idx="81">
                        <c:v>43275.79168101852</c:v>
                      </c:pt>
                      <c:pt idx="82">
                        <c:v>43275.833347743057</c:v>
                      </c:pt>
                      <c:pt idx="83">
                        <c:v>43275.875014467594</c:v>
                      </c:pt>
                      <c:pt idx="84">
                        <c:v>43275.916681192131</c:v>
                      </c:pt>
                      <c:pt idx="85">
                        <c:v>43275.958347916669</c:v>
                      </c:pt>
                      <c:pt idx="86">
                        <c:v>43276.000014641206</c:v>
                      </c:pt>
                      <c:pt idx="87">
                        <c:v>43276.041681365743</c:v>
                      </c:pt>
                      <c:pt idx="88">
                        <c:v>43276.08334809028</c:v>
                      </c:pt>
                      <c:pt idx="89">
                        <c:v>43276.125014814817</c:v>
                      </c:pt>
                      <c:pt idx="90">
                        <c:v>43276.166681539355</c:v>
                      </c:pt>
                      <c:pt idx="91">
                        <c:v>43276.208348263892</c:v>
                      </c:pt>
                      <c:pt idx="92">
                        <c:v>43276.250014988429</c:v>
                      </c:pt>
                      <c:pt idx="93">
                        <c:v>43276.291681712966</c:v>
                      </c:pt>
                      <c:pt idx="94">
                        <c:v>43276.333348437503</c:v>
                      </c:pt>
                      <c:pt idx="95">
                        <c:v>43276.375015162041</c:v>
                      </c:pt>
                      <c:pt idx="96">
                        <c:v>43276.416681886571</c:v>
                      </c:pt>
                      <c:pt idx="97">
                        <c:v>43276.458348611108</c:v>
                      </c:pt>
                      <c:pt idx="98">
                        <c:v>43276.500015335645</c:v>
                      </c:pt>
                      <c:pt idx="99">
                        <c:v>43276.541682060182</c:v>
                      </c:pt>
                      <c:pt idx="100">
                        <c:v>43276.583348784719</c:v>
                      </c:pt>
                      <c:pt idx="101">
                        <c:v>43276.625015509257</c:v>
                      </c:pt>
                      <c:pt idx="102">
                        <c:v>43276.666682233794</c:v>
                      </c:pt>
                      <c:pt idx="103">
                        <c:v>43276.708348958331</c:v>
                      </c:pt>
                      <c:pt idx="104">
                        <c:v>43276.750015682868</c:v>
                      </c:pt>
                      <c:pt idx="105">
                        <c:v>43276.791682407405</c:v>
                      </c:pt>
                      <c:pt idx="106">
                        <c:v>43276.833349131943</c:v>
                      </c:pt>
                      <c:pt idx="107">
                        <c:v>43276.87501585648</c:v>
                      </c:pt>
                      <c:pt idx="108">
                        <c:v>43276.916682581017</c:v>
                      </c:pt>
                      <c:pt idx="109">
                        <c:v>43276.958349305554</c:v>
                      </c:pt>
                      <c:pt idx="110">
                        <c:v>43277.000016030092</c:v>
                      </c:pt>
                      <c:pt idx="111">
                        <c:v>43277.041682754629</c:v>
                      </c:pt>
                      <c:pt idx="112">
                        <c:v>43277.083349479166</c:v>
                      </c:pt>
                      <c:pt idx="113">
                        <c:v>43277.125016203703</c:v>
                      </c:pt>
                      <c:pt idx="114">
                        <c:v>43277.16668292824</c:v>
                      </c:pt>
                      <c:pt idx="115">
                        <c:v>43277.208349652778</c:v>
                      </c:pt>
                      <c:pt idx="116">
                        <c:v>43277.250016377315</c:v>
                      </c:pt>
                      <c:pt idx="117">
                        <c:v>43277.291683101852</c:v>
                      </c:pt>
                      <c:pt idx="118">
                        <c:v>43277.333349826389</c:v>
                      </c:pt>
                      <c:pt idx="119">
                        <c:v>43277.375016550926</c:v>
                      </c:pt>
                      <c:pt idx="120">
                        <c:v>43277.416683275464</c:v>
                      </c:pt>
                      <c:pt idx="121">
                        <c:v>43277.458350000001</c:v>
                      </c:pt>
                      <c:pt idx="122">
                        <c:v>43277.500016724538</c:v>
                      </c:pt>
                      <c:pt idx="123">
                        <c:v>43277.541683449075</c:v>
                      </c:pt>
                      <c:pt idx="124">
                        <c:v>43277.583350173612</c:v>
                      </c:pt>
                      <c:pt idx="125">
                        <c:v>43277.62501689815</c:v>
                      </c:pt>
                      <c:pt idx="126">
                        <c:v>43277.666683622687</c:v>
                      </c:pt>
                      <c:pt idx="127">
                        <c:v>43277.708350347224</c:v>
                      </c:pt>
                      <c:pt idx="128">
                        <c:v>43277.750017071761</c:v>
                      </c:pt>
                      <c:pt idx="129">
                        <c:v>43277.791683796298</c:v>
                      </c:pt>
                      <c:pt idx="130">
                        <c:v>43277.833350520836</c:v>
                      </c:pt>
                      <c:pt idx="131">
                        <c:v>43277.875017245373</c:v>
                      </c:pt>
                      <c:pt idx="132">
                        <c:v>43277.91668396991</c:v>
                      </c:pt>
                      <c:pt idx="133">
                        <c:v>43277.958350694447</c:v>
                      </c:pt>
                      <c:pt idx="134">
                        <c:v>43278.000017418984</c:v>
                      </c:pt>
                      <c:pt idx="135">
                        <c:v>43278.041684143522</c:v>
                      </c:pt>
                      <c:pt idx="136">
                        <c:v>43278.083350868059</c:v>
                      </c:pt>
                      <c:pt idx="137">
                        <c:v>43278.125017592596</c:v>
                      </c:pt>
                      <c:pt idx="138">
                        <c:v>43278.166684317126</c:v>
                      </c:pt>
                      <c:pt idx="139">
                        <c:v>43278.208351041663</c:v>
                      </c:pt>
                      <c:pt idx="140">
                        <c:v>43278.2500177662</c:v>
                      </c:pt>
                      <c:pt idx="141">
                        <c:v>43278.291684490738</c:v>
                      </c:pt>
                      <c:pt idx="142">
                        <c:v>43278.333351215275</c:v>
                      </c:pt>
                      <c:pt idx="143">
                        <c:v>43278.375017939812</c:v>
                      </c:pt>
                      <c:pt idx="144">
                        <c:v>43278.416684664349</c:v>
                      </c:pt>
                      <c:pt idx="145">
                        <c:v>43278.458351388887</c:v>
                      </c:pt>
                      <c:pt idx="146">
                        <c:v>43278.500018113424</c:v>
                      </c:pt>
                      <c:pt idx="147">
                        <c:v>43278.541684837961</c:v>
                      </c:pt>
                      <c:pt idx="148">
                        <c:v>43278.583351562498</c:v>
                      </c:pt>
                      <c:pt idx="149">
                        <c:v>43278.625018287035</c:v>
                      </c:pt>
                      <c:pt idx="150">
                        <c:v>43278.666685011573</c:v>
                      </c:pt>
                      <c:pt idx="151">
                        <c:v>43278.70835173611</c:v>
                      </c:pt>
                      <c:pt idx="152">
                        <c:v>43278.750018460647</c:v>
                      </c:pt>
                      <c:pt idx="153">
                        <c:v>43278.791685185184</c:v>
                      </c:pt>
                      <c:pt idx="154">
                        <c:v>43278.833351909721</c:v>
                      </c:pt>
                      <c:pt idx="155">
                        <c:v>43278.875018634259</c:v>
                      </c:pt>
                      <c:pt idx="156">
                        <c:v>43278.916685358796</c:v>
                      </c:pt>
                      <c:pt idx="157">
                        <c:v>43278.958352083333</c:v>
                      </c:pt>
                      <c:pt idx="158">
                        <c:v>43279.00001880787</c:v>
                      </c:pt>
                      <c:pt idx="159">
                        <c:v>43279.041685532407</c:v>
                      </c:pt>
                      <c:pt idx="160">
                        <c:v>43279.083352256945</c:v>
                      </c:pt>
                      <c:pt idx="161">
                        <c:v>43279.125018981482</c:v>
                      </c:pt>
                      <c:pt idx="162">
                        <c:v>43279.166685706019</c:v>
                      </c:pt>
                      <c:pt idx="163">
                        <c:v>43279.208352430556</c:v>
                      </c:pt>
                      <c:pt idx="164">
                        <c:v>43279.250019155093</c:v>
                      </c:pt>
                      <c:pt idx="165">
                        <c:v>43279.291685879631</c:v>
                      </c:pt>
                      <c:pt idx="166">
                        <c:v>43279.333352604168</c:v>
                      </c:pt>
                      <c:pt idx="167">
                        <c:v>43279.375019328705</c:v>
                      </c:pt>
                      <c:pt idx="168">
                        <c:v>43279.416686053242</c:v>
                      </c:pt>
                      <c:pt idx="169">
                        <c:v>43279.45835277778</c:v>
                      </c:pt>
                      <c:pt idx="170">
                        <c:v>43279.500019502317</c:v>
                      </c:pt>
                      <c:pt idx="171">
                        <c:v>43279.541686226854</c:v>
                      </c:pt>
                      <c:pt idx="172">
                        <c:v>43279.583352951391</c:v>
                      </c:pt>
                      <c:pt idx="173">
                        <c:v>43279.625019675928</c:v>
                      </c:pt>
                      <c:pt idx="174">
                        <c:v>43279.666686400466</c:v>
                      </c:pt>
                      <c:pt idx="175">
                        <c:v>43279.708353125003</c:v>
                      </c:pt>
                      <c:pt idx="176">
                        <c:v>43279.75001984954</c:v>
                      </c:pt>
                      <c:pt idx="177">
                        <c:v>43279.791686574077</c:v>
                      </c:pt>
                      <c:pt idx="178">
                        <c:v>43279.833353298614</c:v>
                      </c:pt>
                      <c:pt idx="179">
                        <c:v>43279.875020023152</c:v>
                      </c:pt>
                      <c:pt idx="180">
                        <c:v>43279.916686747689</c:v>
                      </c:pt>
                      <c:pt idx="181">
                        <c:v>43279.958353472219</c:v>
                      </c:pt>
                      <c:pt idx="182">
                        <c:v>43280.000020196756</c:v>
                      </c:pt>
                      <c:pt idx="183">
                        <c:v>43280.041686921293</c:v>
                      </c:pt>
                      <c:pt idx="184">
                        <c:v>43280.08335364583</c:v>
                      </c:pt>
                      <c:pt idx="185">
                        <c:v>43280.125020370368</c:v>
                      </c:pt>
                      <c:pt idx="186">
                        <c:v>43280.166687094905</c:v>
                      </c:pt>
                      <c:pt idx="187">
                        <c:v>43280.208353819442</c:v>
                      </c:pt>
                      <c:pt idx="188">
                        <c:v>43280.250020543979</c:v>
                      </c:pt>
                      <c:pt idx="189">
                        <c:v>43280.291687268516</c:v>
                      </c:pt>
                      <c:pt idx="190">
                        <c:v>43280.333353993054</c:v>
                      </c:pt>
                      <c:pt idx="191">
                        <c:v>43280.375020717591</c:v>
                      </c:pt>
                      <c:pt idx="192">
                        <c:v>43280.416687442128</c:v>
                      </c:pt>
                      <c:pt idx="193">
                        <c:v>43280.458354166665</c:v>
                      </c:pt>
                      <c:pt idx="194">
                        <c:v>43280.500020891202</c:v>
                      </c:pt>
                      <c:pt idx="195">
                        <c:v>43280.54168761574</c:v>
                      </c:pt>
                      <c:pt idx="196">
                        <c:v>43280.583354340277</c:v>
                      </c:pt>
                      <c:pt idx="197">
                        <c:v>43280.625021064814</c:v>
                      </c:pt>
                      <c:pt idx="198">
                        <c:v>43280.666687789351</c:v>
                      </c:pt>
                      <c:pt idx="199">
                        <c:v>43280.708354513888</c:v>
                      </c:pt>
                      <c:pt idx="200">
                        <c:v>43280.750021238426</c:v>
                      </c:pt>
                      <c:pt idx="201">
                        <c:v>43280.791687962963</c:v>
                      </c:pt>
                      <c:pt idx="202">
                        <c:v>43280.8333546875</c:v>
                      </c:pt>
                      <c:pt idx="203">
                        <c:v>43280.875021412037</c:v>
                      </c:pt>
                      <c:pt idx="204">
                        <c:v>43280.916688136575</c:v>
                      </c:pt>
                      <c:pt idx="205">
                        <c:v>43280.958354861112</c:v>
                      </c:pt>
                      <c:pt idx="206">
                        <c:v>43281.000021585649</c:v>
                      </c:pt>
                      <c:pt idx="207">
                        <c:v>43281.041688310186</c:v>
                      </c:pt>
                      <c:pt idx="208">
                        <c:v>43281.083355034723</c:v>
                      </c:pt>
                      <c:pt idx="209">
                        <c:v>43281.125021759261</c:v>
                      </c:pt>
                      <c:pt idx="210">
                        <c:v>43281.166688483798</c:v>
                      </c:pt>
                      <c:pt idx="211">
                        <c:v>43281.208355208335</c:v>
                      </c:pt>
                      <c:pt idx="212">
                        <c:v>43281.250021932872</c:v>
                      </c:pt>
                      <c:pt idx="213">
                        <c:v>43281.291688657409</c:v>
                      </c:pt>
                      <c:pt idx="214">
                        <c:v>43281.333355381947</c:v>
                      </c:pt>
                      <c:pt idx="215">
                        <c:v>43281.375022106484</c:v>
                      </c:pt>
                      <c:pt idx="216">
                        <c:v>43281.416688831021</c:v>
                      </c:pt>
                      <c:pt idx="217">
                        <c:v>43281.458355555558</c:v>
                      </c:pt>
                      <c:pt idx="218">
                        <c:v>43281.500022280095</c:v>
                      </c:pt>
                      <c:pt idx="219">
                        <c:v>43281.541689004633</c:v>
                      </c:pt>
                      <c:pt idx="220">
                        <c:v>43281.58335572917</c:v>
                      </c:pt>
                      <c:pt idx="221">
                        <c:v>43281.625022453707</c:v>
                      </c:pt>
                      <c:pt idx="222">
                        <c:v>43281.666689178244</c:v>
                      </c:pt>
                      <c:pt idx="223">
                        <c:v>43281.708355902774</c:v>
                      </c:pt>
                      <c:pt idx="224">
                        <c:v>43281.750022627311</c:v>
                      </c:pt>
                      <c:pt idx="225">
                        <c:v>43281.791689351849</c:v>
                      </c:pt>
                      <c:pt idx="226">
                        <c:v>43281.833356076386</c:v>
                      </c:pt>
                      <c:pt idx="227">
                        <c:v>43281.875022800923</c:v>
                      </c:pt>
                      <c:pt idx="228">
                        <c:v>43281.91668952546</c:v>
                      </c:pt>
                      <c:pt idx="229">
                        <c:v>43281.958356249997</c:v>
                      </c:pt>
                      <c:pt idx="230">
                        <c:v>43282.000022974535</c:v>
                      </c:pt>
                      <c:pt idx="231">
                        <c:v>43282.041689699072</c:v>
                      </c:pt>
                      <c:pt idx="232">
                        <c:v>43282.083356423609</c:v>
                      </c:pt>
                      <c:pt idx="233">
                        <c:v>43282.125023148146</c:v>
                      </c:pt>
                      <c:pt idx="234">
                        <c:v>43282.166689872683</c:v>
                      </c:pt>
                      <c:pt idx="235">
                        <c:v>43282.208356597221</c:v>
                      </c:pt>
                      <c:pt idx="236">
                        <c:v>43282.250023321758</c:v>
                      </c:pt>
                      <c:pt idx="237">
                        <c:v>43282.291690046295</c:v>
                      </c:pt>
                      <c:pt idx="238">
                        <c:v>43282.333356770832</c:v>
                      </c:pt>
                      <c:pt idx="239">
                        <c:v>43282.37502349537</c:v>
                      </c:pt>
                      <c:pt idx="240">
                        <c:v>43282.416690219907</c:v>
                      </c:pt>
                      <c:pt idx="241">
                        <c:v>43282.458356944444</c:v>
                      </c:pt>
                      <c:pt idx="242">
                        <c:v>43282.500023668981</c:v>
                      </c:pt>
                      <c:pt idx="243">
                        <c:v>43282.541690393518</c:v>
                      </c:pt>
                      <c:pt idx="244">
                        <c:v>43282.583357118056</c:v>
                      </c:pt>
                      <c:pt idx="245">
                        <c:v>43282.625023842593</c:v>
                      </c:pt>
                      <c:pt idx="246">
                        <c:v>43282.66669056713</c:v>
                      </c:pt>
                      <c:pt idx="247">
                        <c:v>43282.708357291667</c:v>
                      </c:pt>
                      <c:pt idx="248">
                        <c:v>43282.750024016204</c:v>
                      </c:pt>
                      <c:pt idx="249">
                        <c:v>43282.791690740742</c:v>
                      </c:pt>
                      <c:pt idx="250">
                        <c:v>43282.833357465279</c:v>
                      </c:pt>
                      <c:pt idx="251">
                        <c:v>43282.875024189816</c:v>
                      </c:pt>
                      <c:pt idx="252">
                        <c:v>43282.916690914353</c:v>
                      </c:pt>
                      <c:pt idx="253">
                        <c:v>43282.95835763889</c:v>
                      </c:pt>
                      <c:pt idx="254">
                        <c:v>43283.000024363428</c:v>
                      </c:pt>
                      <c:pt idx="255">
                        <c:v>43283.041691087965</c:v>
                      </c:pt>
                      <c:pt idx="256">
                        <c:v>43283.083357812502</c:v>
                      </c:pt>
                      <c:pt idx="257">
                        <c:v>43283.125024537039</c:v>
                      </c:pt>
                      <c:pt idx="258">
                        <c:v>43283.166691261576</c:v>
                      </c:pt>
                      <c:pt idx="259">
                        <c:v>43283.208357986114</c:v>
                      </c:pt>
                      <c:pt idx="260">
                        <c:v>43283.250024710651</c:v>
                      </c:pt>
                      <c:pt idx="261">
                        <c:v>43283.291691435188</c:v>
                      </c:pt>
                      <c:pt idx="262">
                        <c:v>43283.333358159725</c:v>
                      </c:pt>
                      <c:pt idx="263">
                        <c:v>43283.375024884263</c:v>
                      </c:pt>
                      <c:pt idx="264">
                        <c:v>43283.4166916088</c:v>
                      </c:pt>
                      <c:pt idx="265">
                        <c:v>43283.458358333337</c:v>
                      </c:pt>
                      <c:pt idx="266">
                        <c:v>43283.500025057867</c:v>
                      </c:pt>
                      <c:pt idx="267">
                        <c:v>43283.541691782404</c:v>
                      </c:pt>
                      <c:pt idx="268">
                        <c:v>43283.583358506941</c:v>
                      </c:pt>
                      <c:pt idx="269">
                        <c:v>43283.625025231479</c:v>
                      </c:pt>
                      <c:pt idx="270">
                        <c:v>43283.666691956016</c:v>
                      </c:pt>
                      <c:pt idx="271">
                        <c:v>43283.708358680553</c:v>
                      </c:pt>
                      <c:pt idx="272">
                        <c:v>43283.75002540509</c:v>
                      </c:pt>
                      <c:pt idx="273">
                        <c:v>43283.791692129627</c:v>
                      </c:pt>
                      <c:pt idx="274">
                        <c:v>43283.833358854165</c:v>
                      </c:pt>
                      <c:pt idx="275">
                        <c:v>43283.875025578702</c:v>
                      </c:pt>
                      <c:pt idx="276">
                        <c:v>43283.916692303239</c:v>
                      </c:pt>
                      <c:pt idx="277">
                        <c:v>43283.958359027776</c:v>
                      </c:pt>
                      <c:pt idx="278">
                        <c:v>43284.000025752313</c:v>
                      </c:pt>
                      <c:pt idx="279">
                        <c:v>43284.041692476851</c:v>
                      </c:pt>
                      <c:pt idx="280">
                        <c:v>43284.083359201388</c:v>
                      </c:pt>
                      <c:pt idx="281">
                        <c:v>43284.125025925925</c:v>
                      </c:pt>
                      <c:pt idx="282">
                        <c:v>43284.166692650462</c:v>
                      </c:pt>
                      <c:pt idx="283">
                        <c:v>43284.208359374999</c:v>
                      </c:pt>
                      <c:pt idx="284">
                        <c:v>43284.250026099537</c:v>
                      </c:pt>
                      <c:pt idx="285">
                        <c:v>43284.291692824074</c:v>
                      </c:pt>
                      <c:pt idx="286">
                        <c:v>43284.333359548611</c:v>
                      </c:pt>
                      <c:pt idx="287">
                        <c:v>43284.375026273148</c:v>
                      </c:pt>
                      <c:pt idx="288">
                        <c:v>43284.416692997685</c:v>
                      </c:pt>
                      <c:pt idx="289">
                        <c:v>43284.458359722223</c:v>
                      </c:pt>
                      <c:pt idx="290">
                        <c:v>43284.50002644676</c:v>
                      </c:pt>
                      <c:pt idx="291">
                        <c:v>43284.541693171297</c:v>
                      </c:pt>
                      <c:pt idx="292">
                        <c:v>43284.583359895834</c:v>
                      </c:pt>
                      <c:pt idx="293">
                        <c:v>43284.625026620372</c:v>
                      </c:pt>
                      <c:pt idx="294">
                        <c:v>43284.666693344909</c:v>
                      </c:pt>
                      <c:pt idx="295">
                        <c:v>43284.708360069446</c:v>
                      </c:pt>
                      <c:pt idx="296">
                        <c:v>43284.750026793983</c:v>
                      </c:pt>
                      <c:pt idx="297">
                        <c:v>43284.79169351852</c:v>
                      </c:pt>
                      <c:pt idx="298">
                        <c:v>43284.833360243058</c:v>
                      </c:pt>
                      <c:pt idx="299">
                        <c:v>43284.875026967595</c:v>
                      </c:pt>
                      <c:pt idx="300">
                        <c:v>43284.916693692132</c:v>
                      </c:pt>
                      <c:pt idx="301">
                        <c:v>43284.958360416669</c:v>
                      </c:pt>
                      <c:pt idx="302">
                        <c:v>43285.000027141206</c:v>
                      </c:pt>
                      <c:pt idx="303">
                        <c:v>43285.041693865744</c:v>
                      </c:pt>
                      <c:pt idx="304">
                        <c:v>43285.083360590281</c:v>
                      </c:pt>
                      <c:pt idx="305">
                        <c:v>43285.125027314818</c:v>
                      </c:pt>
                      <c:pt idx="306">
                        <c:v>43285.166694039355</c:v>
                      </c:pt>
                      <c:pt idx="307">
                        <c:v>43285.208360763892</c:v>
                      </c:pt>
                      <c:pt idx="308">
                        <c:v>43285.250027488422</c:v>
                      </c:pt>
                      <c:pt idx="309">
                        <c:v>43285.29169421296</c:v>
                      </c:pt>
                      <c:pt idx="310">
                        <c:v>43285.333360937497</c:v>
                      </c:pt>
                      <c:pt idx="311">
                        <c:v>43285.375027662034</c:v>
                      </c:pt>
                      <c:pt idx="312">
                        <c:v>43285.416694386571</c:v>
                      </c:pt>
                      <c:pt idx="313">
                        <c:v>43285.458361111108</c:v>
                      </c:pt>
                      <c:pt idx="314">
                        <c:v>43285.500027835646</c:v>
                      </c:pt>
                      <c:pt idx="315">
                        <c:v>43285.541694560183</c:v>
                      </c:pt>
                      <c:pt idx="316">
                        <c:v>43285.58336128472</c:v>
                      </c:pt>
                      <c:pt idx="317">
                        <c:v>43285.625028009257</c:v>
                      </c:pt>
                      <c:pt idx="318">
                        <c:v>43285.666694733794</c:v>
                      </c:pt>
                      <c:pt idx="319">
                        <c:v>43285.708361458332</c:v>
                      </c:pt>
                      <c:pt idx="320">
                        <c:v>43285.750028182869</c:v>
                      </c:pt>
                      <c:pt idx="321">
                        <c:v>43285.791694907406</c:v>
                      </c:pt>
                      <c:pt idx="322">
                        <c:v>43285.833361631943</c:v>
                      </c:pt>
                      <c:pt idx="323">
                        <c:v>43285.87502835648</c:v>
                      </c:pt>
                      <c:pt idx="324">
                        <c:v>43285.916695081018</c:v>
                      </c:pt>
                      <c:pt idx="325">
                        <c:v>43285.958361805555</c:v>
                      </c:pt>
                      <c:pt idx="326">
                        <c:v>43286.000028530092</c:v>
                      </c:pt>
                      <c:pt idx="327">
                        <c:v>43286.041695254629</c:v>
                      </c:pt>
                      <c:pt idx="328">
                        <c:v>43286.083361979167</c:v>
                      </c:pt>
                      <c:pt idx="329">
                        <c:v>43286.125028703704</c:v>
                      </c:pt>
                      <c:pt idx="330">
                        <c:v>43286.166695428241</c:v>
                      </c:pt>
                      <c:pt idx="331">
                        <c:v>43286.208362152778</c:v>
                      </c:pt>
                      <c:pt idx="332">
                        <c:v>43286.250028877315</c:v>
                      </c:pt>
                      <c:pt idx="333">
                        <c:v>43286.291695601853</c:v>
                      </c:pt>
                      <c:pt idx="334">
                        <c:v>43286.33336232639</c:v>
                      </c:pt>
                      <c:pt idx="335">
                        <c:v>43286.375029050927</c:v>
                      </c:pt>
                      <c:pt idx="336">
                        <c:v>43286.416695775464</c:v>
                      </c:pt>
                      <c:pt idx="337">
                        <c:v>43286.458362500001</c:v>
                      </c:pt>
                      <c:pt idx="338">
                        <c:v>43286.500029224539</c:v>
                      </c:pt>
                      <c:pt idx="339">
                        <c:v>43286.541695949076</c:v>
                      </c:pt>
                      <c:pt idx="340">
                        <c:v>43286.583362673613</c:v>
                      </c:pt>
                      <c:pt idx="341">
                        <c:v>43286.62502939815</c:v>
                      </c:pt>
                      <c:pt idx="342">
                        <c:v>43286.666696122687</c:v>
                      </c:pt>
                      <c:pt idx="343">
                        <c:v>43286.708362847225</c:v>
                      </c:pt>
                      <c:pt idx="344">
                        <c:v>43286.750029571762</c:v>
                      </c:pt>
                      <c:pt idx="345">
                        <c:v>43286.791696296299</c:v>
                      </c:pt>
                      <c:pt idx="346">
                        <c:v>43286.833363020836</c:v>
                      </c:pt>
                      <c:pt idx="347">
                        <c:v>43286.875029745373</c:v>
                      </c:pt>
                      <c:pt idx="348">
                        <c:v>43286.916696469911</c:v>
                      </c:pt>
                      <c:pt idx="349">
                        <c:v>43286.958363194448</c:v>
                      </c:pt>
                      <c:pt idx="350">
                        <c:v>43287.000029918985</c:v>
                      </c:pt>
                      <c:pt idx="351">
                        <c:v>43287.041696643515</c:v>
                      </c:pt>
                      <c:pt idx="352">
                        <c:v>43287.083363368052</c:v>
                      </c:pt>
                      <c:pt idx="353">
                        <c:v>43287.125030092589</c:v>
                      </c:pt>
                      <c:pt idx="354">
                        <c:v>43287.166696817127</c:v>
                      </c:pt>
                      <c:pt idx="355">
                        <c:v>43287.208363541664</c:v>
                      </c:pt>
                      <c:pt idx="356">
                        <c:v>43287.250030266201</c:v>
                      </c:pt>
                      <c:pt idx="357">
                        <c:v>43287.291696990738</c:v>
                      </c:pt>
                      <c:pt idx="358">
                        <c:v>43287.333363715275</c:v>
                      </c:pt>
                      <c:pt idx="359">
                        <c:v>43287.375030439813</c:v>
                      </c:pt>
                      <c:pt idx="360">
                        <c:v>43287.41669716435</c:v>
                      </c:pt>
                      <c:pt idx="361">
                        <c:v>43287.458363888887</c:v>
                      </c:pt>
                      <c:pt idx="362">
                        <c:v>43287.500030613424</c:v>
                      </c:pt>
                      <c:pt idx="363">
                        <c:v>43287.541697337962</c:v>
                      </c:pt>
                      <c:pt idx="364">
                        <c:v>43287.583364062499</c:v>
                      </c:pt>
                      <c:pt idx="365">
                        <c:v>43287.625030787036</c:v>
                      </c:pt>
                      <c:pt idx="366">
                        <c:v>43287.666697511573</c:v>
                      </c:pt>
                      <c:pt idx="367">
                        <c:v>43287.70836423611</c:v>
                      </c:pt>
                      <c:pt idx="368">
                        <c:v>43287.750030960648</c:v>
                      </c:pt>
                      <c:pt idx="369">
                        <c:v>43287.791697685185</c:v>
                      </c:pt>
                      <c:pt idx="370">
                        <c:v>43287.833364409722</c:v>
                      </c:pt>
                      <c:pt idx="371">
                        <c:v>43287.875031134259</c:v>
                      </c:pt>
                      <c:pt idx="372">
                        <c:v>43287.916697858796</c:v>
                      </c:pt>
                      <c:pt idx="373">
                        <c:v>43287.958364583334</c:v>
                      </c:pt>
                      <c:pt idx="374">
                        <c:v>43288.000031307871</c:v>
                      </c:pt>
                      <c:pt idx="375">
                        <c:v>43288.041698032408</c:v>
                      </c:pt>
                      <c:pt idx="376">
                        <c:v>43288.083364756945</c:v>
                      </c:pt>
                      <c:pt idx="377">
                        <c:v>43288.125031481482</c:v>
                      </c:pt>
                      <c:pt idx="378">
                        <c:v>43288.16669820602</c:v>
                      </c:pt>
                      <c:pt idx="379">
                        <c:v>43288.208364930557</c:v>
                      </c:pt>
                      <c:pt idx="380">
                        <c:v>43288.250031655094</c:v>
                      </c:pt>
                      <c:pt idx="381">
                        <c:v>43288.291698379631</c:v>
                      </c:pt>
                      <c:pt idx="382">
                        <c:v>43288.333365104168</c:v>
                      </c:pt>
                      <c:pt idx="383">
                        <c:v>43288.375031828706</c:v>
                      </c:pt>
                      <c:pt idx="384">
                        <c:v>43288.416698553243</c:v>
                      </c:pt>
                      <c:pt idx="385">
                        <c:v>43288.45836527778</c:v>
                      </c:pt>
                      <c:pt idx="386">
                        <c:v>43288.500032002317</c:v>
                      </c:pt>
                      <c:pt idx="387">
                        <c:v>43288.541698726855</c:v>
                      </c:pt>
                      <c:pt idx="388">
                        <c:v>43288.583365451392</c:v>
                      </c:pt>
                      <c:pt idx="389">
                        <c:v>43288.625032175929</c:v>
                      </c:pt>
                      <c:pt idx="390">
                        <c:v>43288.666698900466</c:v>
                      </c:pt>
                      <c:pt idx="391">
                        <c:v>43288.708365625003</c:v>
                      </c:pt>
                      <c:pt idx="392">
                        <c:v>43288.750032349541</c:v>
                      </c:pt>
                      <c:pt idx="393">
                        <c:v>43288.79169907407</c:v>
                      </c:pt>
                      <c:pt idx="394">
                        <c:v>43288.833365798608</c:v>
                      </c:pt>
                      <c:pt idx="395">
                        <c:v>43288.875032523145</c:v>
                      </c:pt>
                      <c:pt idx="396">
                        <c:v>43288.916699247682</c:v>
                      </c:pt>
                      <c:pt idx="397">
                        <c:v>43288.958365972219</c:v>
                      </c:pt>
                      <c:pt idx="398">
                        <c:v>43289.000032696757</c:v>
                      </c:pt>
                      <c:pt idx="399">
                        <c:v>43289.041699421294</c:v>
                      </c:pt>
                      <c:pt idx="400">
                        <c:v>43289.083366145831</c:v>
                      </c:pt>
                      <c:pt idx="401">
                        <c:v>43289.125032870368</c:v>
                      </c:pt>
                      <c:pt idx="402">
                        <c:v>43289.166699594905</c:v>
                      </c:pt>
                      <c:pt idx="403">
                        <c:v>43289.208366319443</c:v>
                      </c:pt>
                      <c:pt idx="404">
                        <c:v>43289.25003304398</c:v>
                      </c:pt>
                      <c:pt idx="405">
                        <c:v>43289.291699768517</c:v>
                      </c:pt>
                      <c:pt idx="406">
                        <c:v>43289.333366493054</c:v>
                      </c:pt>
                      <c:pt idx="407">
                        <c:v>43289.375033217591</c:v>
                      </c:pt>
                      <c:pt idx="408">
                        <c:v>43289.416699942129</c:v>
                      </c:pt>
                      <c:pt idx="409">
                        <c:v>43289.458366666666</c:v>
                      </c:pt>
                      <c:pt idx="410">
                        <c:v>43289.500033391203</c:v>
                      </c:pt>
                      <c:pt idx="411">
                        <c:v>43289.54170011574</c:v>
                      </c:pt>
                      <c:pt idx="412">
                        <c:v>43289.583366840277</c:v>
                      </c:pt>
                      <c:pt idx="413">
                        <c:v>43289.625033564815</c:v>
                      </c:pt>
                      <c:pt idx="414">
                        <c:v>43289.666700289352</c:v>
                      </c:pt>
                      <c:pt idx="415">
                        <c:v>43289.708367013889</c:v>
                      </c:pt>
                      <c:pt idx="416">
                        <c:v>43289.750033738426</c:v>
                      </c:pt>
                      <c:pt idx="417">
                        <c:v>43289.791700462963</c:v>
                      </c:pt>
                      <c:pt idx="418">
                        <c:v>43289.833367187501</c:v>
                      </c:pt>
                      <c:pt idx="419">
                        <c:v>43289.875033912038</c:v>
                      </c:pt>
                      <c:pt idx="420">
                        <c:v>43289.916700636575</c:v>
                      </c:pt>
                      <c:pt idx="421">
                        <c:v>43289.958367361112</c:v>
                      </c:pt>
                      <c:pt idx="422">
                        <c:v>43290.00003408565</c:v>
                      </c:pt>
                      <c:pt idx="423">
                        <c:v>43290.041700810187</c:v>
                      </c:pt>
                      <c:pt idx="424">
                        <c:v>43290.083367534724</c:v>
                      </c:pt>
                      <c:pt idx="425">
                        <c:v>43290.125034259261</c:v>
                      </c:pt>
                      <c:pt idx="426">
                        <c:v>43290.166700983798</c:v>
                      </c:pt>
                      <c:pt idx="427">
                        <c:v>43290.208367708336</c:v>
                      </c:pt>
                      <c:pt idx="428">
                        <c:v>43290.250034432873</c:v>
                      </c:pt>
                      <c:pt idx="429">
                        <c:v>43290.29170115741</c:v>
                      </c:pt>
                      <c:pt idx="430">
                        <c:v>43290.333367881947</c:v>
                      </c:pt>
                      <c:pt idx="431">
                        <c:v>43290.375034606484</c:v>
                      </c:pt>
                      <c:pt idx="432">
                        <c:v>43290.416701331022</c:v>
                      </c:pt>
                      <c:pt idx="433">
                        <c:v>43290.458368055559</c:v>
                      </c:pt>
                      <c:pt idx="434">
                        <c:v>43290.500034780096</c:v>
                      </c:pt>
                      <c:pt idx="435">
                        <c:v>43290.541701504633</c:v>
                      </c:pt>
                      <c:pt idx="436">
                        <c:v>43290.583368229163</c:v>
                      </c:pt>
                      <c:pt idx="437">
                        <c:v>43290.6250349537</c:v>
                      </c:pt>
                      <c:pt idx="438">
                        <c:v>43290.666701678238</c:v>
                      </c:pt>
                      <c:pt idx="439">
                        <c:v>43290.708368402775</c:v>
                      </c:pt>
                      <c:pt idx="440">
                        <c:v>43290.750035127312</c:v>
                      </c:pt>
                      <c:pt idx="441">
                        <c:v>43290.791701851849</c:v>
                      </c:pt>
                      <c:pt idx="442">
                        <c:v>43290.833368576386</c:v>
                      </c:pt>
                      <c:pt idx="443">
                        <c:v>43290.875035300924</c:v>
                      </c:pt>
                      <c:pt idx="444">
                        <c:v>43290.916702025461</c:v>
                      </c:pt>
                      <c:pt idx="445">
                        <c:v>43290.958368749998</c:v>
                      </c:pt>
                      <c:pt idx="446">
                        <c:v>43291.000035474535</c:v>
                      </c:pt>
                      <c:pt idx="447">
                        <c:v>43291.041702199072</c:v>
                      </c:pt>
                      <c:pt idx="448">
                        <c:v>43291.08336892361</c:v>
                      </c:pt>
                      <c:pt idx="449">
                        <c:v>43291.125035648147</c:v>
                      </c:pt>
                      <c:pt idx="450">
                        <c:v>43291.166702372684</c:v>
                      </c:pt>
                      <c:pt idx="451">
                        <c:v>43291.208369097221</c:v>
                      </c:pt>
                      <c:pt idx="452">
                        <c:v>43291.250035821759</c:v>
                      </c:pt>
                      <c:pt idx="453">
                        <c:v>43291.291702546296</c:v>
                      </c:pt>
                      <c:pt idx="454">
                        <c:v>43291.333369270833</c:v>
                      </c:pt>
                      <c:pt idx="455">
                        <c:v>43291.37503599537</c:v>
                      </c:pt>
                      <c:pt idx="456">
                        <c:v>43291.416702719907</c:v>
                      </c:pt>
                      <c:pt idx="457">
                        <c:v>43291.458369444445</c:v>
                      </c:pt>
                      <c:pt idx="458">
                        <c:v>43291.500036168982</c:v>
                      </c:pt>
                      <c:pt idx="459">
                        <c:v>43291.541702893519</c:v>
                      </c:pt>
                      <c:pt idx="460">
                        <c:v>43291.583369618056</c:v>
                      </c:pt>
                      <c:pt idx="461">
                        <c:v>43291.625036342593</c:v>
                      </c:pt>
                      <c:pt idx="462">
                        <c:v>43291.666703067131</c:v>
                      </c:pt>
                      <c:pt idx="463">
                        <c:v>43291.708369791668</c:v>
                      </c:pt>
                      <c:pt idx="464">
                        <c:v>43291.750036516205</c:v>
                      </c:pt>
                      <c:pt idx="465">
                        <c:v>43291.791703240742</c:v>
                      </c:pt>
                      <c:pt idx="466">
                        <c:v>43291.833369965279</c:v>
                      </c:pt>
                      <c:pt idx="467">
                        <c:v>43291.875036689817</c:v>
                      </c:pt>
                      <c:pt idx="468">
                        <c:v>43291.916703414354</c:v>
                      </c:pt>
                      <c:pt idx="469">
                        <c:v>43291.958370138891</c:v>
                      </c:pt>
                      <c:pt idx="470">
                        <c:v>43292.000036863428</c:v>
                      </c:pt>
                      <c:pt idx="471">
                        <c:v>43292.041703587965</c:v>
                      </c:pt>
                      <c:pt idx="472">
                        <c:v>43292.083370312503</c:v>
                      </c:pt>
                      <c:pt idx="473">
                        <c:v>43292.12503703704</c:v>
                      </c:pt>
                      <c:pt idx="474">
                        <c:v>43292.166703761577</c:v>
                      </c:pt>
                      <c:pt idx="475">
                        <c:v>43292.208370486114</c:v>
                      </c:pt>
                      <c:pt idx="476">
                        <c:v>43292.250037210651</c:v>
                      </c:pt>
                      <c:pt idx="477">
                        <c:v>43292.291703935189</c:v>
                      </c:pt>
                      <c:pt idx="478">
                        <c:v>43292.333370659719</c:v>
                      </c:pt>
                      <c:pt idx="479">
                        <c:v>43292.375037384256</c:v>
                      </c:pt>
                      <c:pt idx="480">
                        <c:v>43292.416704108793</c:v>
                      </c:pt>
                      <c:pt idx="481">
                        <c:v>43292.45837083333</c:v>
                      </c:pt>
                      <c:pt idx="482">
                        <c:v>43292.500037557867</c:v>
                      </c:pt>
                      <c:pt idx="483">
                        <c:v>43292.541704282405</c:v>
                      </c:pt>
                      <c:pt idx="484">
                        <c:v>43292.583371006942</c:v>
                      </c:pt>
                      <c:pt idx="485">
                        <c:v>43292.625037731479</c:v>
                      </c:pt>
                      <c:pt idx="486">
                        <c:v>43292.666704456016</c:v>
                      </c:pt>
                      <c:pt idx="487">
                        <c:v>43292.708371180554</c:v>
                      </c:pt>
                      <c:pt idx="488">
                        <c:v>43292.750037905091</c:v>
                      </c:pt>
                      <c:pt idx="489">
                        <c:v>43292.791704629628</c:v>
                      </c:pt>
                      <c:pt idx="490">
                        <c:v>43292.833371354165</c:v>
                      </c:pt>
                      <c:pt idx="491">
                        <c:v>43292.875038078702</c:v>
                      </c:pt>
                      <c:pt idx="492">
                        <c:v>43292.91670480324</c:v>
                      </c:pt>
                      <c:pt idx="493">
                        <c:v>43292.958371527777</c:v>
                      </c:pt>
                      <c:pt idx="494">
                        <c:v>43293.000038252314</c:v>
                      </c:pt>
                      <c:pt idx="495">
                        <c:v>43293.041704976851</c:v>
                      </c:pt>
                      <c:pt idx="496">
                        <c:v>43293.083371701388</c:v>
                      </c:pt>
                      <c:pt idx="497">
                        <c:v>43293.125038425926</c:v>
                      </c:pt>
                      <c:pt idx="498">
                        <c:v>43293.166705150463</c:v>
                      </c:pt>
                      <c:pt idx="499">
                        <c:v>43293.208371875</c:v>
                      </c:pt>
                      <c:pt idx="500">
                        <c:v>43293.250038599537</c:v>
                      </c:pt>
                      <c:pt idx="501">
                        <c:v>43293.291705324074</c:v>
                      </c:pt>
                      <c:pt idx="502">
                        <c:v>43293.333372048612</c:v>
                      </c:pt>
                      <c:pt idx="503">
                        <c:v>43293.375038773149</c:v>
                      </c:pt>
                      <c:pt idx="504">
                        <c:v>43293.416705497686</c:v>
                      </c:pt>
                      <c:pt idx="505">
                        <c:v>43293.458372222223</c:v>
                      </c:pt>
                      <c:pt idx="506">
                        <c:v>43293.50003894676</c:v>
                      </c:pt>
                      <c:pt idx="507">
                        <c:v>43293.541705671298</c:v>
                      </c:pt>
                      <c:pt idx="508">
                        <c:v>43293.583372395835</c:v>
                      </c:pt>
                      <c:pt idx="509">
                        <c:v>43293.625039120372</c:v>
                      </c:pt>
                      <c:pt idx="510">
                        <c:v>43293.666705844909</c:v>
                      </c:pt>
                      <c:pt idx="511">
                        <c:v>43293.708372569447</c:v>
                      </c:pt>
                      <c:pt idx="512">
                        <c:v>43293.750039293984</c:v>
                      </c:pt>
                      <c:pt idx="513">
                        <c:v>43293.791706018521</c:v>
                      </c:pt>
                      <c:pt idx="514">
                        <c:v>43293.833372743058</c:v>
                      </c:pt>
                      <c:pt idx="515">
                        <c:v>43293.875039467595</c:v>
                      </c:pt>
                      <c:pt idx="516">
                        <c:v>43293.916706192133</c:v>
                      </c:pt>
                      <c:pt idx="517">
                        <c:v>43293.95837291667</c:v>
                      </c:pt>
                      <c:pt idx="518">
                        <c:v>43294.000039641207</c:v>
                      </c:pt>
                      <c:pt idx="519">
                        <c:v>43294.041706365744</c:v>
                      </c:pt>
                      <c:pt idx="520">
                        <c:v>43294.083373090281</c:v>
                      </c:pt>
                      <c:pt idx="521">
                        <c:v>43294.125039814811</c:v>
                      </c:pt>
                      <c:pt idx="522">
                        <c:v>43294.166706539349</c:v>
                      </c:pt>
                      <c:pt idx="523">
                        <c:v>43294.208373263886</c:v>
                      </c:pt>
                      <c:pt idx="524">
                        <c:v>43294.250039988423</c:v>
                      </c:pt>
                      <c:pt idx="525">
                        <c:v>43294.29170671296</c:v>
                      </c:pt>
                      <c:pt idx="526">
                        <c:v>43294.333373437497</c:v>
                      </c:pt>
                      <c:pt idx="527">
                        <c:v>43294.375040162035</c:v>
                      </c:pt>
                      <c:pt idx="528">
                        <c:v>43294.416706886572</c:v>
                      </c:pt>
                      <c:pt idx="529">
                        <c:v>43294.458373611109</c:v>
                      </c:pt>
                      <c:pt idx="530">
                        <c:v>43294.500040335646</c:v>
                      </c:pt>
                      <c:pt idx="531">
                        <c:v>43294.541707060183</c:v>
                      </c:pt>
                      <c:pt idx="532">
                        <c:v>43294.583373784721</c:v>
                      </c:pt>
                      <c:pt idx="533">
                        <c:v>43294.625040509258</c:v>
                      </c:pt>
                      <c:pt idx="534">
                        <c:v>43294.666707233795</c:v>
                      </c:pt>
                      <c:pt idx="535">
                        <c:v>43294.708373958332</c:v>
                      </c:pt>
                      <c:pt idx="536">
                        <c:v>43294.750040682869</c:v>
                      </c:pt>
                      <c:pt idx="537">
                        <c:v>43294.791707407407</c:v>
                      </c:pt>
                      <c:pt idx="538">
                        <c:v>43294.833374131944</c:v>
                      </c:pt>
                      <c:pt idx="539">
                        <c:v>43294.875040856481</c:v>
                      </c:pt>
                      <c:pt idx="540">
                        <c:v>43294.916707581018</c:v>
                      </c:pt>
                      <c:pt idx="541">
                        <c:v>43294.958374305555</c:v>
                      </c:pt>
                      <c:pt idx="542">
                        <c:v>43295.000041030093</c:v>
                      </c:pt>
                      <c:pt idx="543">
                        <c:v>43295.04170775463</c:v>
                      </c:pt>
                      <c:pt idx="544">
                        <c:v>43295.083374479167</c:v>
                      </c:pt>
                      <c:pt idx="545">
                        <c:v>43295.125041203704</c:v>
                      </c:pt>
                      <c:pt idx="546">
                        <c:v>43295.166707928242</c:v>
                      </c:pt>
                      <c:pt idx="547">
                        <c:v>43295.208374652779</c:v>
                      </c:pt>
                      <c:pt idx="548">
                        <c:v>43295.250041377316</c:v>
                      </c:pt>
                      <c:pt idx="549">
                        <c:v>43295.291708101853</c:v>
                      </c:pt>
                      <c:pt idx="550">
                        <c:v>43295.33337482639</c:v>
                      </c:pt>
                      <c:pt idx="551">
                        <c:v>43295.375041550928</c:v>
                      </c:pt>
                      <c:pt idx="552">
                        <c:v>43295.416708275465</c:v>
                      </c:pt>
                      <c:pt idx="553">
                        <c:v>43295.458375000002</c:v>
                      </c:pt>
                      <c:pt idx="554">
                        <c:v>43295.500041724539</c:v>
                      </c:pt>
                      <c:pt idx="555">
                        <c:v>43295.541708449076</c:v>
                      </c:pt>
                      <c:pt idx="556">
                        <c:v>43295.583375173614</c:v>
                      </c:pt>
                      <c:pt idx="557">
                        <c:v>43295.625041898151</c:v>
                      </c:pt>
                      <c:pt idx="558">
                        <c:v>43295.666708622688</c:v>
                      </c:pt>
                      <c:pt idx="559">
                        <c:v>43295.708375347225</c:v>
                      </c:pt>
                      <c:pt idx="560">
                        <c:v>43295.750042071762</c:v>
                      </c:pt>
                      <c:pt idx="561">
                        <c:v>43295.7917087963</c:v>
                      </c:pt>
                      <c:pt idx="562">
                        <c:v>43295.833375520837</c:v>
                      </c:pt>
                      <c:pt idx="563">
                        <c:v>43295.875042245367</c:v>
                      </c:pt>
                      <c:pt idx="564">
                        <c:v>43295.916708969904</c:v>
                      </c:pt>
                      <c:pt idx="565">
                        <c:v>43295.958375694441</c:v>
                      </c:pt>
                      <c:pt idx="566">
                        <c:v>43296.000042418978</c:v>
                      </c:pt>
                      <c:pt idx="567">
                        <c:v>43296.041709143516</c:v>
                      </c:pt>
                      <c:pt idx="568">
                        <c:v>43296.083375868053</c:v>
                      </c:pt>
                      <c:pt idx="569">
                        <c:v>43296.12504259259</c:v>
                      </c:pt>
                      <c:pt idx="570">
                        <c:v>43296.166709317127</c:v>
                      </c:pt>
                      <c:pt idx="571">
                        <c:v>43296.208376041664</c:v>
                      </c:pt>
                      <c:pt idx="572">
                        <c:v>43296.250042766202</c:v>
                      </c:pt>
                      <c:pt idx="573">
                        <c:v>43296.291709490739</c:v>
                      </c:pt>
                      <c:pt idx="574">
                        <c:v>43296.333376215276</c:v>
                      </c:pt>
                      <c:pt idx="575">
                        <c:v>43296.375042939813</c:v>
                      </c:pt>
                      <c:pt idx="576">
                        <c:v>43296.41670966435</c:v>
                      </c:pt>
                      <c:pt idx="577">
                        <c:v>43296.458376388888</c:v>
                      </c:pt>
                      <c:pt idx="578">
                        <c:v>43296.500043113425</c:v>
                      </c:pt>
                      <c:pt idx="579">
                        <c:v>43296.541709837962</c:v>
                      </c:pt>
                      <c:pt idx="580">
                        <c:v>43296.583376562499</c:v>
                      </c:pt>
                      <c:pt idx="581">
                        <c:v>43296.625043287037</c:v>
                      </c:pt>
                      <c:pt idx="582">
                        <c:v>43296.666710011574</c:v>
                      </c:pt>
                      <c:pt idx="583">
                        <c:v>43296.708376736111</c:v>
                      </c:pt>
                      <c:pt idx="584">
                        <c:v>43296.750043460648</c:v>
                      </c:pt>
                      <c:pt idx="585">
                        <c:v>43296.791710185185</c:v>
                      </c:pt>
                      <c:pt idx="586">
                        <c:v>43296.833376909723</c:v>
                      </c:pt>
                      <c:pt idx="587">
                        <c:v>43296.87504363426</c:v>
                      </c:pt>
                      <c:pt idx="588">
                        <c:v>43296.916710358797</c:v>
                      </c:pt>
                      <c:pt idx="589">
                        <c:v>43296.958377083334</c:v>
                      </c:pt>
                      <c:pt idx="590">
                        <c:v>43297.000043807871</c:v>
                      </c:pt>
                      <c:pt idx="591">
                        <c:v>43297.041710532409</c:v>
                      </c:pt>
                      <c:pt idx="592">
                        <c:v>43297.083377256946</c:v>
                      </c:pt>
                      <c:pt idx="593">
                        <c:v>43297.125043981483</c:v>
                      </c:pt>
                      <c:pt idx="594">
                        <c:v>43297.16671070602</c:v>
                      </c:pt>
                      <c:pt idx="595">
                        <c:v>43297.208377430557</c:v>
                      </c:pt>
                      <c:pt idx="596">
                        <c:v>43297.250044155095</c:v>
                      </c:pt>
                      <c:pt idx="597">
                        <c:v>43297.291710879632</c:v>
                      </c:pt>
                      <c:pt idx="598">
                        <c:v>43297.333377604169</c:v>
                      </c:pt>
                      <c:pt idx="599">
                        <c:v>43297.375044328706</c:v>
                      </c:pt>
                      <c:pt idx="600">
                        <c:v>43297.416711053243</c:v>
                      </c:pt>
                      <c:pt idx="601">
                        <c:v>43297.458377777781</c:v>
                      </c:pt>
                      <c:pt idx="602">
                        <c:v>43297.500044502318</c:v>
                      </c:pt>
                      <c:pt idx="603">
                        <c:v>43297.541711226855</c:v>
                      </c:pt>
                      <c:pt idx="604">
                        <c:v>43297.583377951392</c:v>
                      </c:pt>
                      <c:pt idx="605">
                        <c:v>43297.62504467593</c:v>
                      </c:pt>
                      <c:pt idx="606">
                        <c:v>43297.666711400459</c:v>
                      </c:pt>
                      <c:pt idx="607">
                        <c:v>43297.708378124997</c:v>
                      </c:pt>
                      <c:pt idx="608">
                        <c:v>43297.750044849534</c:v>
                      </c:pt>
                      <c:pt idx="609">
                        <c:v>43297.791711574071</c:v>
                      </c:pt>
                      <c:pt idx="610">
                        <c:v>43297.833378298608</c:v>
                      </c:pt>
                      <c:pt idx="611">
                        <c:v>43297.875045023146</c:v>
                      </c:pt>
                      <c:pt idx="612">
                        <c:v>43297.916711747683</c:v>
                      </c:pt>
                      <c:pt idx="613">
                        <c:v>43297.95837847222</c:v>
                      </c:pt>
                      <c:pt idx="614">
                        <c:v>43298.000045196757</c:v>
                      </c:pt>
                      <c:pt idx="615">
                        <c:v>43298.041711921294</c:v>
                      </c:pt>
                      <c:pt idx="616">
                        <c:v>43298.083378645832</c:v>
                      </c:pt>
                      <c:pt idx="617">
                        <c:v>43298.125045370369</c:v>
                      </c:pt>
                      <c:pt idx="618">
                        <c:v>43298.166712094906</c:v>
                      </c:pt>
                      <c:pt idx="619">
                        <c:v>43298.208378819443</c:v>
                      </c:pt>
                      <c:pt idx="620">
                        <c:v>43298.25004554398</c:v>
                      </c:pt>
                      <c:pt idx="621">
                        <c:v>43298.291712268518</c:v>
                      </c:pt>
                      <c:pt idx="622">
                        <c:v>43298.333378993055</c:v>
                      </c:pt>
                      <c:pt idx="623">
                        <c:v>43298.375045717592</c:v>
                      </c:pt>
                      <c:pt idx="624">
                        <c:v>43298.416712442129</c:v>
                      </c:pt>
                      <c:pt idx="625">
                        <c:v>43298.458379166666</c:v>
                      </c:pt>
                      <c:pt idx="626">
                        <c:v>43298.500045891204</c:v>
                      </c:pt>
                      <c:pt idx="627">
                        <c:v>43298.541712615741</c:v>
                      </c:pt>
                      <c:pt idx="628">
                        <c:v>43298.583379340278</c:v>
                      </c:pt>
                      <c:pt idx="629">
                        <c:v>43298.625046064815</c:v>
                      </c:pt>
                      <c:pt idx="630">
                        <c:v>43298.666712789352</c:v>
                      </c:pt>
                      <c:pt idx="631">
                        <c:v>43298.70837951389</c:v>
                      </c:pt>
                      <c:pt idx="632">
                        <c:v>43298.750046238427</c:v>
                      </c:pt>
                      <c:pt idx="633">
                        <c:v>43298.791712962964</c:v>
                      </c:pt>
                      <c:pt idx="634">
                        <c:v>43298.833379687501</c:v>
                      </c:pt>
                      <c:pt idx="635">
                        <c:v>43298.875046412039</c:v>
                      </c:pt>
                      <c:pt idx="636">
                        <c:v>43298.916713136576</c:v>
                      </c:pt>
                      <c:pt idx="637">
                        <c:v>43298.958379861113</c:v>
                      </c:pt>
                      <c:pt idx="638">
                        <c:v>43299.00004658565</c:v>
                      </c:pt>
                      <c:pt idx="639">
                        <c:v>43299.041713310187</c:v>
                      </c:pt>
                      <c:pt idx="640">
                        <c:v>43299.083380034725</c:v>
                      </c:pt>
                      <c:pt idx="641">
                        <c:v>43299.125046759262</c:v>
                      </c:pt>
                      <c:pt idx="642">
                        <c:v>43299.166713483799</c:v>
                      </c:pt>
                      <c:pt idx="643">
                        <c:v>43299.208380208336</c:v>
                      </c:pt>
                      <c:pt idx="644">
                        <c:v>43299.250046932873</c:v>
                      </c:pt>
                      <c:pt idx="645">
                        <c:v>43299.291713657411</c:v>
                      </c:pt>
                      <c:pt idx="646">
                        <c:v>43299.333380381948</c:v>
                      </c:pt>
                      <c:pt idx="647">
                        <c:v>43299.375047106485</c:v>
                      </c:pt>
                      <c:pt idx="648">
                        <c:v>43299.416713831015</c:v>
                      </c:pt>
                      <c:pt idx="649">
                        <c:v>43299.458380555552</c:v>
                      </c:pt>
                      <c:pt idx="650">
                        <c:v>43299.500047280089</c:v>
                      </c:pt>
                      <c:pt idx="651">
                        <c:v>43299.541714004627</c:v>
                      </c:pt>
                      <c:pt idx="652">
                        <c:v>43299.583380729164</c:v>
                      </c:pt>
                      <c:pt idx="653">
                        <c:v>43299.625047453701</c:v>
                      </c:pt>
                      <c:pt idx="654">
                        <c:v>43299.666714178238</c:v>
                      </c:pt>
                      <c:pt idx="655">
                        <c:v>43299.708380902775</c:v>
                      </c:pt>
                      <c:pt idx="656">
                        <c:v>43299.750047627313</c:v>
                      </c:pt>
                      <c:pt idx="657">
                        <c:v>43299.79171435185</c:v>
                      </c:pt>
                      <c:pt idx="658">
                        <c:v>43299.833381076387</c:v>
                      </c:pt>
                      <c:pt idx="659">
                        <c:v>43299.875047800924</c:v>
                      </c:pt>
                      <c:pt idx="660">
                        <c:v>43299.916714525461</c:v>
                      </c:pt>
                      <c:pt idx="661">
                        <c:v>43299.958381249999</c:v>
                      </c:pt>
                      <c:pt idx="662">
                        <c:v>43300.000047974536</c:v>
                      </c:pt>
                      <c:pt idx="663">
                        <c:v>43300.041714699073</c:v>
                      </c:pt>
                      <c:pt idx="664">
                        <c:v>43300.08338142361</c:v>
                      </c:pt>
                      <c:pt idx="665">
                        <c:v>43300.125048148147</c:v>
                      </c:pt>
                      <c:pt idx="666">
                        <c:v>43300.166714872685</c:v>
                      </c:pt>
                      <c:pt idx="667">
                        <c:v>43300.208381597222</c:v>
                      </c:pt>
                      <c:pt idx="668">
                        <c:v>43300.250048321759</c:v>
                      </c:pt>
                      <c:pt idx="669">
                        <c:v>43300.291715046296</c:v>
                      </c:pt>
                      <c:pt idx="670">
                        <c:v>43300.333381770834</c:v>
                      </c:pt>
                      <c:pt idx="671">
                        <c:v>43300.375048495371</c:v>
                      </c:pt>
                      <c:pt idx="672">
                        <c:v>43300.416715219908</c:v>
                      </c:pt>
                      <c:pt idx="673">
                        <c:v>43300.458381944445</c:v>
                      </c:pt>
                      <c:pt idx="674">
                        <c:v>43300.500048668982</c:v>
                      </c:pt>
                      <c:pt idx="675">
                        <c:v>43300.54171539352</c:v>
                      </c:pt>
                      <c:pt idx="676">
                        <c:v>43300.583382118057</c:v>
                      </c:pt>
                      <c:pt idx="677">
                        <c:v>43300.625048842594</c:v>
                      </c:pt>
                      <c:pt idx="678">
                        <c:v>43300.666715567131</c:v>
                      </c:pt>
                      <c:pt idx="679">
                        <c:v>43300.708382291668</c:v>
                      </c:pt>
                      <c:pt idx="680">
                        <c:v>43300.750049016206</c:v>
                      </c:pt>
                      <c:pt idx="681">
                        <c:v>43300.791715740743</c:v>
                      </c:pt>
                      <c:pt idx="682">
                        <c:v>43300.83338246528</c:v>
                      </c:pt>
                      <c:pt idx="683">
                        <c:v>43300.875049189817</c:v>
                      </c:pt>
                      <c:pt idx="684">
                        <c:v>43300.916715914354</c:v>
                      </c:pt>
                      <c:pt idx="685">
                        <c:v>43300.958382638892</c:v>
                      </c:pt>
                      <c:pt idx="686">
                        <c:v>43301.000049363429</c:v>
                      </c:pt>
                      <c:pt idx="687">
                        <c:v>43301.041716087966</c:v>
                      </c:pt>
                      <c:pt idx="688">
                        <c:v>43301.083382812503</c:v>
                      </c:pt>
                      <c:pt idx="689">
                        <c:v>43301.12504953704</c:v>
                      </c:pt>
                      <c:pt idx="690">
                        <c:v>43301.166716261578</c:v>
                      </c:pt>
                      <c:pt idx="691">
                        <c:v>43301.208382986108</c:v>
                      </c:pt>
                      <c:pt idx="692">
                        <c:v>43301.250049710645</c:v>
                      </c:pt>
                      <c:pt idx="693">
                        <c:v>43301.291716435182</c:v>
                      </c:pt>
                      <c:pt idx="694">
                        <c:v>43301.333383159719</c:v>
                      </c:pt>
                      <c:pt idx="695">
                        <c:v>43301.375049884256</c:v>
                      </c:pt>
                      <c:pt idx="696">
                        <c:v>43301.416716608794</c:v>
                      </c:pt>
                      <c:pt idx="697">
                        <c:v>43301.458383333331</c:v>
                      </c:pt>
                      <c:pt idx="698">
                        <c:v>43301.500050057868</c:v>
                      </c:pt>
                      <c:pt idx="699">
                        <c:v>43301.541716782405</c:v>
                      </c:pt>
                      <c:pt idx="700">
                        <c:v>43301.583383506942</c:v>
                      </c:pt>
                      <c:pt idx="701">
                        <c:v>43301.62505023148</c:v>
                      </c:pt>
                      <c:pt idx="702">
                        <c:v>43301.666716956017</c:v>
                      </c:pt>
                      <c:pt idx="703">
                        <c:v>43301.708383680554</c:v>
                      </c:pt>
                      <c:pt idx="704">
                        <c:v>43301.750050405091</c:v>
                      </c:pt>
                      <c:pt idx="705">
                        <c:v>43301.791717129629</c:v>
                      </c:pt>
                      <c:pt idx="706">
                        <c:v>43301.833383854166</c:v>
                      </c:pt>
                      <c:pt idx="707">
                        <c:v>43301.875050578703</c:v>
                      </c:pt>
                      <c:pt idx="708">
                        <c:v>43301.91671730324</c:v>
                      </c:pt>
                      <c:pt idx="709">
                        <c:v>43301.958384027777</c:v>
                      </c:pt>
                      <c:pt idx="710">
                        <c:v>43302.000050752315</c:v>
                      </c:pt>
                      <c:pt idx="711">
                        <c:v>43302.041717476852</c:v>
                      </c:pt>
                      <c:pt idx="712">
                        <c:v>43302.083384201389</c:v>
                      </c:pt>
                      <c:pt idx="713">
                        <c:v>43302.125050925926</c:v>
                      </c:pt>
                      <c:pt idx="714">
                        <c:v>43302.166717650463</c:v>
                      </c:pt>
                      <c:pt idx="715">
                        <c:v>43302.208384375001</c:v>
                      </c:pt>
                      <c:pt idx="716">
                        <c:v>43302.250051099538</c:v>
                      </c:pt>
                      <c:pt idx="717">
                        <c:v>43302.291717824075</c:v>
                      </c:pt>
                      <c:pt idx="718">
                        <c:v>43302.333384548612</c:v>
                      </c:pt>
                      <c:pt idx="719">
                        <c:v>43302.375051273149</c:v>
                      </c:pt>
                      <c:pt idx="720">
                        <c:v>43302.416717997687</c:v>
                      </c:pt>
                      <c:pt idx="721">
                        <c:v>43302.458384722224</c:v>
                      </c:pt>
                      <c:pt idx="722">
                        <c:v>43302.500051446761</c:v>
                      </c:pt>
                      <c:pt idx="723">
                        <c:v>43302.541718171298</c:v>
                      </c:pt>
                      <c:pt idx="724">
                        <c:v>43302.583384895835</c:v>
                      </c:pt>
                      <c:pt idx="725">
                        <c:v>43302.625051620373</c:v>
                      </c:pt>
                      <c:pt idx="726">
                        <c:v>43302.66671834491</c:v>
                      </c:pt>
                      <c:pt idx="727">
                        <c:v>43302.708385069447</c:v>
                      </c:pt>
                      <c:pt idx="728">
                        <c:v>43302.750051793984</c:v>
                      </c:pt>
                      <c:pt idx="729">
                        <c:v>43302.791718518522</c:v>
                      </c:pt>
                      <c:pt idx="730">
                        <c:v>43302.833385243059</c:v>
                      </c:pt>
                      <c:pt idx="731">
                        <c:v>43302.875051967596</c:v>
                      </c:pt>
                      <c:pt idx="732">
                        <c:v>43302.916718692133</c:v>
                      </c:pt>
                      <c:pt idx="733">
                        <c:v>43302.958385416663</c:v>
                      </c:pt>
                      <c:pt idx="734">
                        <c:v>43303.0000521412</c:v>
                      </c:pt>
                      <c:pt idx="735">
                        <c:v>43303.041718865737</c:v>
                      </c:pt>
                      <c:pt idx="736">
                        <c:v>43303.083385590275</c:v>
                      </c:pt>
                      <c:pt idx="737">
                        <c:v>43303.125052314812</c:v>
                      </c:pt>
                      <c:pt idx="738">
                        <c:v>43303.166719039349</c:v>
                      </c:pt>
                      <c:pt idx="739">
                        <c:v>43303.208385763886</c:v>
                      </c:pt>
                      <c:pt idx="740">
                        <c:v>43303.250052488424</c:v>
                      </c:pt>
                      <c:pt idx="741">
                        <c:v>43303.291719212961</c:v>
                      </c:pt>
                      <c:pt idx="742">
                        <c:v>43303.333385937498</c:v>
                      </c:pt>
                      <c:pt idx="743">
                        <c:v>43303.375052662035</c:v>
                      </c:pt>
                      <c:pt idx="744">
                        <c:v>43303.416719386572</c:v>
                      </c:pt>
                      <c:pt idx="745">
                        <c:v>43303.45838611111</c:v>
                      </c:pt>
                      <c:pt idx="746">
                        <c:v>43303.500052835647</c:v>
                      </c:pt>
                      <c:pt idx="747">
                        <c:v>43303.541719560184</c:v>
                      </c:pt>
                      <c:pt idx="748">
                        <c:v>43303.583386284721</c:v>
                      </c:pt>
                      <c:pt idx="749">
                        <c:v>43303.625053009258</c:v>
                      </c:pt>
                      <c:pt idx="750">
                        <c:v>43303.666719733796</c:v>
                      </c:pt>
                      <c:pt idx="751">
                        <c:v>43303.708386458333</c:v>
                      </c:pt>
                      <c:pt idx="752">
                        <c:v>43303.75005318287</c:v>
                      </c:pt>
                      <c:pt idx="753">
                        <c:v>43303.791719907407</c:v>
                      </c:pt>
                      <c:pt idx="754">
                        <c:v>43303.833386631944</c:v>
                      </c:pt>
                      <c:pt idx="755">
                        <c:v>43303.875053356482</c:v>
                      </c:pt>
                      <c:pt idx="756">
                        <c:v>43303.916720081019</c:v>
                      </c:pt>
                      <c:pt idx="757">
                        <c:v>43303.958386805556</c:v>
                      </c:pt>
                      <c:pt idx="758">
                        <c:v>43304.000053530093</c:v>
                      </c:pt>
                      <c:pt idx="759">
                        <c:v>43304.04172025463</c:v>
                      </c:pt>
                      <c:pt idx="760">
                        <c:v>43304.083386979168</c:v>
                      </c:pt>
                      <c:pt idx="761">
                        <c:v>43304.125053703705</c:v>
                      </c:pt>
                      <c:pt idx="762">
                        <c:v>43304.166720428242</c:v>
                      </c:pt>
                      <c:pt idx="763">
                        <c:v>43304.208387152779</c:v>
                      </c:pt>
                      <c:pt idx="764">
                        <c:v>43304.250053877317</c:v>
                      </c:pt>
                      <c:pt idx="765">
                        <c:v>43304.291720601854</c:v>
                      </c:pt>
                      <c:pt idx="766">
                        <c:v>43304.333387326391</c:v>
                      </c:pt>
                      <c:pt idx="767">
                        <c:v>43304.375054050928</c:v>
                      </c:pt>
                      <c:pt idx="768">
                        <c:v>43304.416720775465</c:v>
                      </c:pt>
                      <c:pt idx="769">
                        <c:v>43304.458387500003</c:v>
                      </c:pt>
                      <c:pt idx="770">
                        <c:v>43304.50005422454</c:v>
                      </c:pt>
                      <c:pt idx="771">
                        <c:v>43304.541720949077</c:v>
                      </c:pt>
                      <c:pt idx="772">
                        <c:v>43304.583387673614</c:v>
                      </c:pt>
                      <c:pt idx="773">
                        <c:v>43304.625054398151</c:v>
                      </c:pt>
                      <c:pt idx="774">
                        <c:v>43304.666721122689</c:v>
                      </c:pt>
                      <c:pt idx="775">
                        <c:v>43304.708387847226</c:v>
                      </c:pt>
                      <c:pt idx="776">
                        <c:v>43304.750054571756</c:v>
                      </c:pt>
                      <c:pt idx="777">
                        <c:v>43304.791721296293</c:v>
                      </c:pt>
                      <c:pt idx="778">
                        <c:v>43304.83338802083</c:v>
                      </c:pt>
                      <c:pt idx="779">
                        <c:v>43304.875054745367</c:v>
                      </c:pt>
                      <c:pt idx="780">
                        <c:v>43304.916721469905</c:v>
                      </c:pt>
                      <c:pt idx="781">
                        <c:v>43304.958388194442</c:v>
                      </c:pt>
                      <c:pt idx="782">
                        <c:v>43305.000054918979</c:v>
                      </c:pt>
                      <c:pt idx="783">
                        <c:v>43305.041721643516</c:v>
                      </c:pt>
                      <c:pt idx="784">
                        <c:v>43305.083388368053</c:v>
                      </c:pt>
                      <c:pt idx="785">
                        <c:v>43305.125055092591</c:v>
                      </c:pt>
                      <c:pt idx="786">
                        <c:v>43305.166721817128</c:v>
                      </c:pt>
                      <c:pt idx="787">
                        <c:v>43305.208388541665</c:v>
                      </c:pt>
                      <c:pt idx="788">
                        <c:v>43305.250055266202</c:v>
                      </c:pt>
                      <c:pt idx="789">
                        <c:v>43305.291721990739</c:v>
                      </c:pt>
                      <c:pt idx="790">
                        <c:v>43305.333388715277</c:v>
                      </c:pt>
                      <c:pt idx="791">
                        <c:v>43305.375055439814</c:v>
                      </c:pt>
                      <c:pt idx="792">
                        <c:v>43305.416722164351</c:v>
                      </c:pt>
                      <c:pt idx="793">
                        <c:v>43305.458388888888</c:v>
                      </c:pt>
                      <c:pt idx="794">
                        <c:v>43305.500055613426</c:v>
                      </c:pt>
                      <c:pt idx="795">
                        <c:v>43305.541722337963</c:v>
                      </c:pt>
                      <c:pt idx="796">
                        <c:v>43305.5833890625</c:v>
                      </c:pt>
                      <c:pt idx="797">
                        <c:v>43305.625055787037</c:v>
                      </c:pt>
                      <c:pt idx="798">
                        <c:v>43305.666722511574</c:v>
                      </c:pt>
                      <c:pt idx="799">
                        <c:v>43305.708389236112</c:v>
                      </c:pt>
                      <c:pt idx="800">
                        <c:v>43305.750055960649</c:v>
                      </c:pt>
                      <c:pt idx="801">
                        <c:v>43305.791722685186</c:v>
                      </c:pt>
                      <c:pt idx="802">
                        <c:v>43305.833389409723</c:v>
                      </c:pt>
                      <c:pt idx="803">
                        <c:v>43305.87505613426</c:v>
                      </c:pt>
                      <c:pt idx="804">
                        <c:v>43305.916722858798</c:v>
                      </c:pt>
                      <c:pt idx="805">
                        <c:v>43305.958389583335</c:v>
                      </c:pt>
                      <c:pt idx="806">
                        <c:v>43306.000056307872</c:v>
                      </c:pt>
                      <c:pt idx="807">
                        <c:v>43306.041723032409</c:v>
                      </c:pt>
                      <c:pt idx="808">
                        <c:v>43306.083389756946</c:v>
                      </c:pt>
                      <c:pt idx="809">
                        <c:v>43306.125056481484</c:v>
                      </c:pt>
                      <c:pt idx="810">
                        <c:v>43306.166723206021</c:v>
                      </c:pt>
                      <c:pt idx="811">
                        <c:v>43306.208389930558</c:v>
                      </c:pt>
                      <c:pt idx="812">
                        <c:v>43306.250056655095</c:v>
                      </c:pt>
                      <c:pt idx="813">
                        <c:v>43306.291723379632</c:v>
                      </c:pt>
                      <c:pt idx="814">
                        <c:v>43306.33339010417</c:v>
                      </c:pt>
                      <c:pt idx="815">
                        <c:v>43306.375056828707</c:v>
                      </c:pt>
                      <c:pt idx="816">
                        <c:v>43306.416723553244</c:v>
                      </c:pt>
                      <c:pt idx="817">
                        <c:v>43306.458390277781</c:v>
                      </c:pt>
                      <c:pt idx="818">
                        <c:v>43306.500057002311</c:v>
                      </c:pt>
                      <c:pt idx="819">
                        <c:v>43306.541723726848</c:v>
                      </c:pt>
                      <c:pt idx="820">
                        <c:v>43306.583390451386</c:v>
                      </c:pt>
                      <c:pt idx="821">
                        <c:v>43306.625057175923</c:v>
                      </c:pt>
                      <c:pt idx="822">
                        <c:v>43306.66672390046</c:v>
                      </c:pt>
                      <c:pt idx="823">
                        <c:v>43306.708390624997</c:v>
                      </c:pt>
                      <c:pt idx="824">
                        <c:v>43306.750057349534</c:v>
                      </c:pt>
                      <c:pt idx="825">
                        <c:v>43306.791724074072</c:v>
                      </c:pt>
                      <c:pt idx="826">
                        <c:v>43306.833390798609</c:v>
                      </c:pt>
                      <c:pt idx="827">
                        <c:v>43306.875057523146</c:v>
                      </c:pt>
                      <c:pt idx="828">
                        <c:v>43306.916724247683</c:v>
                      </c:pt>
                      <c:pt idx="829">
                        <c:v>43306.958390972221</c:v>
                      </c:pt>
                      <c:pt idx="830">
                        <c:v>43307.000057696758</c:v>
                      </c:pt>
                      <c:pt idx="831">
                        <c:v>43307.041724421295</c:v>
                      </c:pt>
                      <c:pt idx="832">
                        <c:v>43307.083391145832</c:v>
                      </c:pt>
                      <c:pt idx="833">
                        <c:v>43307.125057870369</c:v>
                      </c:pt>
                      <c:pt idx="834">
                        <c:v>43307.166724594907</c:v>
                      </c:pt>
                      <c:pt idx="835">
                        <c:v>43307.208391319444</c:v>
                      </c:pt>
                      <c:pt idx="836">
                        <c:v>43307.250058043981</c:v>
                      </c:pt>
                      <c:pt idx="837">
                        <c:v>43307.291724768518</c:v>
                      </c:pt>
                      <c:pt idx="838">
                        <c:v>43307.333391493055</c:v>
                      </c:pt>
                      <c:pt idx="839">
                        <c:v>43307.375058217593</c:v>
                      </c:pt>
                      <c:pt idx="840">
                        <c:v>43307.41672494213</c:v>
                      </c:pt>
                      <c:pt idx="841">
                        <c:v>43307.458391666667</c:v>
                      </c:pt>
                      <c:pt idx="842">
                        <c:v>43307.500058391204</c:v>
                      </c:pt>
                      <c:pt idx="843">
                        <c:v>43307.541725115741</c:v>
                      </c:pt>
                      <c:pt idx="844">
                        <c:v>43307.583391840279</c:v>
                      </c:pt>
                      <c:pt idx="845">
                        <c:v>43307.625058564816</c:v>
                      </c:pt>
                      <c:pt idx="846">
                        <c:v>43307.666725289353</c:v>
                      </c:pt>
                      <c:pt idx="847">
                        <c:v>43307.70839201389</c:v>
                      </c:pt>
                      <c:pt idx="848">
                        <c:v>43307.750058738427</c:v>
                      </c:pt>
                      <c:pt idx="849">
                        <c:v>43307.791725462965</c:v>
                      </c:pt>
                      <c:pt idx="850">
                        <c:v>43307.833392187502</c:v>
                      </c:pt>
                      <c:pt idx="851">
                        <c:v>43307.875058912039</c:v>
                      </c:pt>
                      <c:pt idx="852">
                        <c:v>43307.916725636576</c:v>
                      </c:pt>
                      <c:pt idx="853">
                        <c:v>43307.958392361114</c:v>
                      </c:pt>
                      <c:pt idx="854">
                        <c:v>43308.000059085651</c:v>
                      </c:pt>
                      <c:pt idx="855">
                        <c:v>43308.041725810188</c:v>
                      </c:pt>
                      <c:pt idx="856">
                        <c:v>43308.083392534725</c:v>
                      </c:pt>
                      <c:pt idx="857">
                        <c:v>43308.125059259262</c:v>
                      </c:pt>
                      <c:pt idx="858">
                        <c:v>43308.1667259838</c:v>
                      </c:pt>
                      <c:pt idx="859">
                        <c:v>43308.208392708337</c:v>
                      </c:pt>
                      <c:pt idx="860">
                        <c:v>43308.250059432874</c:v>
                      </c:pt>
                      <c:pt idx="861">
                        <c:v>43308.291726157404</c:v>
                      </c:pt>
                      <c:pt idx="862">
                        <c:v>43308.333392881941</c:v>
                      </c:pt>
                      <c:pt idx="863">
                        <c:v>43308.375059606478</c:v>
                      </c:pt>
                      <c:pt idx="864">
                        <c:v>43308.416726331016</c:v>
                      </c:pt>
                      <c:pt idx="865">
                        <c:v>43308.458393055553</c:v>
                      </c:pt>
                      <c:pt idx="866">
                        <c:v>43308.50005978009</c:v>
                      </c:pt>
                      <c:pt idx="867">
                        <c:v>43308.541726504627</c:v>
                      </c:pt>
                      <c:pt idx="868">
                        <c:v>43308.583393229164</c:v>
                      </c:pt>
                      <c:pt idx="869">
                        <c:v>43308.625059953702</c:v>
                      </c:pt>
                      <c:pt idx="870">
                        <c:v>43308.666726678239</c:v>
                      </c:pt>
                      <c:pt idx="871">
                        <c:v>43308.708393402776</c:v>
                      </c:pt>
                      <c:pt idx="872">
                        <c:v>43308.750060127313</c:v>
                      </c:pt>
                      <c:pt idx="873">
                        <c:v>43308.79172685185</c:v>
                      </c:pt>
                      <c:pt idx="874">
                        <c:v>43308.833393576388</c:v>
                      </c:pt>
                      <c:pt idx="875">
                        <c:v>43308.875060300925</c:v>
                      </c:pt>
                      <c:pt idx="876">
                        <c:v>43308.916727025462</c:v>
                      </c:pt>
                      <c:pt idx="877">
                        <c:v>43308.958393749999</c:v>
                      </c:pt>
                      <c:pt idx="878">
                        <c:v>43309.000060474536</c:v>
                      </c:pt>
                      <c:pt idx="879">
                        <c:v>43309.041727199074</c:v>
                      </c:pt>
                      <c:pt idx="880">
                        <c:v>43309.083393923611</c:v>
                      </c:pt>
                      <c:pt idx="881">
                        <c:v>43309.125060648148</c:v>
                      </c:pt>
                      <c:pt idx="882">
                        <c:v>43309.166727372685</c:v>
                      </c:pt>
                      <c:pt idx="883">
                        <c:v>43309.208394097222</c:v>
                      </c:pt>
                      <c:pt idx="884">
                        <c:v>43309.25006082176</c:v>
                      </c:pt>
                      <c:pt idx="885">
                        <c:v>43309.291727546297</c:v>
                      </c:pt>
                      <c:pt idx="886">
                        <c:v>43309.333394270834</c:v>
                      </c:pt>
                      <c:pt idx="887">
                        <c:v>43309.375060995371</c:v>
                      </c:pt>
                      <c:pt idx="888">
                        <c:v>43309.416727719909</c:v>
                      </c:pt>
                      <c:pt idx="889">
                        <c:v>43309.458394444446</c:v>
                      </c:pt>
                      <c:pt idx="890">
                        <c:v>43309.500061168983</c:v>
                      </c:pt>
                      <c:pt idx="891">
                        <c:v>43309.54172789352</c:v>
                      </c:pt>
                      <c:pt idx="892">
                        <c:v>43309.583394618057</c:v>
                      </c:pt>
                      <c:pt idx="893">
                        <c:v>43309.625061342595</c:v>
                      </c:pt>
                      <c:pt idx="894">
                        <c:v>43309.666728067132</c:v>
                      </c:pt>
                      <c:pt idx="895">
                        <c:v>43309.708394791669</c:v>
                      </c:pt>
                      <c:pt idx="896">
                        <c:v>43309.750061516206</c:v>
                      </c:pt>
                      <c:pt idx="897">
                        <c:v>43309.791728240743</c:v>
                      </c:pt>
                      <c:pt idx="898">
                        <c:v>43309.833394965281</c:v>
                      </c:pt>
                      <c:pt idx="899">
                        <c:v>43309.875061689818</c:v>
                      </c:pt>
                      <c:pt idx="900">
                        <c:v>43309.916728414355</c:v>
                      </c:pt>
                      <c:pt idx="901">
                        <c:v>43309.958395138892</c:v>
                      </c:pt>
                      <c:pt idx="902">
                        <c:v>43310.000061863429</c:v>
                      </c:pt>
                      <c:pt idx="903">
                        <c:v>43310.041728587959</c:v>
                      </c:pt>
                      <c:pt idx="904">
                        <c:v>43310.083395312497</c:v>
                      </c:pt>
                      <c:pt idx="905">
                        <c:v>43310.125062037034</c:v>
                      </c:pt>
                      <c:pt idx="906">
                        <c:v>43310.166728761571</c:v>
                      </c:pt>
                      <c:pt idx="907">
                        <c:v>43310.208395486108</c:v>
                      </c:pt>
                      <c:pt idx="908">
                        <c:v>43310.250062210645</c:v>
                      </c:pt>
                      <c:pt idx="909">
                        <c:v>43310.291728935183</c:v>
                      </c:pt>
                      <c:pt idx="910">
                        <c:v>43310.33339565972</c:v>
                      </c:pt>
                      <c:pt idx="911">
                        <c:v>43310.375062384257</c:v>
                      </c:pt>
                      <c:pt idx="912">
                        <c:v>43310.416729108794</c:v>
                      </c:pt>
                      <c:pt idx="913">
                        <c:v>43310.458395833331</c:v>
                      </c:pt>
                      <c:pt idx="914">
                        <c:v>43310.500062557869</c:v>
                      </c:pt>
                      <c:pt idx="915">
                        <c:v>43310.541729282406</c:v>
                      </c:pt>
                      <c:pt idx="916">
                        <c:v>43310.583396006943</c:v>
                      </c:pt>
                      <c:pt idx="917">
                        <c:v>43310.62506273148</c:v>
                      </c:pt>
                      <c:pt idx="918">
                        <c:v>43310.666729456017</c:v>
                      </c:pt>
                      <c:pt idx="919">
                        <c:v>43310.708396180555</c:v>
                      </c:pt>
                      <c:pt idx="920">
                        <c:v>43310.750062905092</c:v>
                      </c:pt>
                      <c:pt idx="921">
                        <c:v>43310.791729629629</c:v>
                      </c:pt>
                      <c:pt idx="922">
                        <c:v>43310.833396354166</c:v>
                      </c:pt>
                      <c:pt idx="923">
                        <c:v>43310.875063078704</c:v>
                      </c:pt>
                      <c:pt idx="924">
                        <c:v>43310.916729803241</c:v>
                      </c:pt>
                      <c:pt idx="925">
                        <c:v>43310.958396527778</c:v>
                      </c:pt>
                      <c:pt idx="926">
                        <c:v>43311.000063252315</c:v>
                      </c:pt>
                      <c:pt idx="927">
                        <c:v>43311.041729976852</c:v>
                      </c:pt>
                      <c:pt idx="928">
                        <c:v>43311.08339670139</c:v>
                      </c:pt>
                      <c:pt idx="929">
                        <c:v>43311.125063425927</c:v>
                      </c:pt>
                      <c:pt idx="930">
                        <c:v>43311.166730150464</c:v>
                      </c:pt>
                      <c:pt idx="931">
                        <c:v>43311.208396875001</c:v>
                      </c:pt>
                      <c:pt idx="932">
                        <c:v>43311.250063599538</c:v>
                      </c:pt>
                      <c:pt idx="933">
                        <c:v>43311.291730324076</c:v>
                      </c:pt>
                      <c:pt idx="934">
                        <c:v>43311.333397048613</c:v>
                      </c:pt>
                      <c:pt idx="935">
                        <c:v>43311.37506377315</c:v>
                      </c:pt>
                      <c:pt idx="936">
                        <c:v>43311.416730497687</c:v>
                      </c:pt>
                      <c:pt idx="937">
                        <c:v>43311.458397222224</c:v>
                      </c:pt>
                      <c:pt idx="938">
                        <c:v>43311.500063946762</c:v>
                      </c:pt>
                      <c:pt idx="939">
                        <c:v>43311.541730671299</c:v>
                      </c:pt>
                      <c:pt idx="940">
                        <c:v>43311.583397395836</c:v>
                      </c:pt>
                      <c:pt idx="941">
                        <c:v>43311.625064120373</c:v>
                      </c:pt>
                      <c:pt idx="942">
                        <c:v>43311.66673084491</c:v>
                      </c:pt>
                      <c:pt idx="943">
                        <c:v>43311.708397569448</c:v>
                      </c:pt>
                      <c:pt idx="944">
                        <c:v>43311.750064293985</c:v>
                      </c:pt>
                      <c:pt idx="945">
                        <c:v>43311.791731018522</c:v>
                      </c:pt>
                      <c:pt idx="946">
                        <c:v>43311.833397743052</c:v>
                      </c:pt>
                      <c:pt idx="947">
                        <c:v>43311.875064467589</c:v>
                      </c:pt>
                      <c:pt idx="948">
                        <c:v>43311.916731192126</c:v>
                      </c:pt>
                      <c:pt idx="949">
                        <c:v>43311.958397916664</c:v>
                      </c:pt>
                      <c:pt idx="950">
                        <c:v>43312.000064641201</c:v>
                      </c:pt>
                      <c:pt idx="951">
                        <c:v>43312.041731365738</c:v>
                      </c:pt>
                      <c:pt idx="952">
                        <c:v>43312.083398090275</c:v>
                      </c:pt>
                      <c:pt idx="953">
                        <c:v>43312.125064814813</c:v>
                      </c:pt>
                      <c:pt idx="954">
                        <c:v>43312.16673153935</c:v>
                      </c:pt>
                      <c:pt idx="955">
                        <c:v>43312.208398263887</c:v>
                      </c:pt>
                      <c:pt idx="956">
                        <c:v>43312.250064988424</c:v>
                      </c:pt>
                      <c:pt idx="957">
                        <c:v>43312.291731712961</c:v>
                      </c:pt>
                      <c:pt idx="958">
                        <c:v>43312.333398437499</c:v>
                      </c:pt>
                      <c:pt idx="959">
                        <c:v>43312.375065162036</c:v>
                      </c:pt>
                      <c:pt idx="960">
                        <c:v>43312.416731886573</c:v>
                      </c:pt>
                      <c:pt idx="961">
                        <c:v>43312.45839861111</c:v>
                      </c:pt>
                      <c:pt idx="962">
                        <c:v>43312.500065335647</c:v>
                      </c:pt>
                      <c:pt idx="963">
                        <c:v>43312.541732060185</c:v>
                      </c:pt>
                      <c:pt idx="964">
                        <c:v>43312.583398784722</c:v>
                      </c:pt>
                      <c:pt idx="965">
                        <c:v>43312.625065509259</c:v>
                      </c:pt>
                      <c:pt idx="966">
                        <c:v>43312.666732233796</c:v>
                      </c:pt>
                      <c:pt idx="967">
                        <c:v>43312.708398958333</c:v>
                      </c:pt>
                      <c:pt idx="968">
                        <c:v>43312.750065682871</c:v>
                      </c:pt>
                      <c:pt idx="969">
                        <c:v>43312.791732407408</c:v>
                      </c:pt>
                      <c:pt idx="970">
                        <c:v>43312.833399131945</c:v>
                      </c:pt>
                      <c:pt idx="971">
                        <c:v>43312.875065856482</c:v>
                      </c:pt>
                      <c:pt idx="972">
                        <c:v>43312.916732581019</c:v>
                      </c:pt>
                      <c:pt idx="973">
                        <c:v>43312.958399305557</c:v>
                      </c:pt>
                      <c:pt idx="974">
                        <c:v>43313.000066030094</c:v>
                      </c:pt>
                      <c:pt idx="975">
                        <c:v>43313.041732754631</c:v>
                      </c:pt>
                      <c:pt idx="976">
                        <c:v>43313.083399479168</c:v>
                      </c:pt>
                      <c:pt idx="977">
                        <c:v>43313.125066203706</c:v>
                      </c:pt>
                      <c:pt idx="978">
                        <c:v>43313.166732928243</c:v>
                      </c:pt>
                      <c:pt idx="979">
                        <c:v>43313.20839965278</c:v>
                      </c:pt>
                      <c:pt idx="980">
                        <c:v>43313.250066377317</c:v>
                      </c:pt>
                      <c:pt idx="981">
                        <c:v>43313.291733101854</c:v>
                      </c:pt>
                      <c:pt idx="982">
                        <c:v>43313.333399826392</c:v>
                      </c:pt>
                      <c:pt idx="983">
                        <c:v>43313.375066550929</c:v>
                      </c:pt>
                      <c:pt idx="984">
                        <c:v>43313.416733275466</c:v>
                      </c:pt>
                      <c:pt idx="985">
                        <c:v>43313.458400000003</c:v>
                      </c:pt>
                      <c:pt idx="986">
                        <c:v>43313.50006672454</c:v>
                      </c:pt>
                      <c:pt idx="987">
                        <c:v>43313.541733449078</c:v>
                      </c:pt>
                      <c:pt idx="988">
                        <c:v>43313.583400173608</c:v>
                      </c:pt>
                      <c:pt idx="989">
                        <c:v>43313.625066898145</c:v>
                      </c:pt>
                      <c:pt idx="990">
                        <c:v>43313.666733622682</c:v>
                      </c:pt>
                      <c:pt idx="991">
                        <c:v>43313.708400347219</c:v>
                      </c:pt>
                      <c:pt idx="992">
                        <c:v>43313.750067071756</c:v>
                      </c:pt>
                      <c:pt idx="993">
                        <c:v>43313.791733796294</c:v>
                      </c:pt>
                      <c:pt idx="994">
                        <c:v>43313.833400520831</c:v>
                      </c:pt>
                      <c:pt idx="995">
                        <c:v>43313.875067245368</c:v>
                      </c:pt>
                      <c:pt idx="996">
                        <c:v>43313.916733969905</c:v>
                      </c:pt>
                      <c:pt idx="997">
                        <c:v>43313.958400694442</c:v>
                      </c:pt>
                      <c:pt idx="998">
                        <c:v>43314.00006741898</c:v>
                      </c:pt>
                      <c:pt idx="999">
                        <c:v>43314.041734143517</c:v>
                      </c:pt>
                      <c:pt idx="1000">
                        <c:v>43314.083400868054</c:v>
                      </c:pt>
                      <c:pt idx="1001">
                        <c:v>43314.125067592591</c:v>
                      </c:pt>
                      <c:pt idx="1002">
                        <c:v>43314.166734317128</c:v>
                      </c:pt>
                      <c:pt idx="1003">
                        <c:v>43314.208401041666</c:v>
                      </c:pt>
                      <c:pt idx="1004">
                        <c:v>43314.250067766203</c:v>
                      </c:pt>
                      <c:pt idx="1005">
                        <c:v>43314.29173449074</c:v>
                      </c:pt>
                      <c:pt idx="1006">
                        <c:v>43314.333401215277</c:v>
                      </c:pt>
                      <c:pt idx="1007">
                        <c:v>43314.375067939814</c:v>
                      </c:pt>
                      <c:pt idx="1008">
                        <c:v>43314.416734664352</c:v>
                      </c:pt>
                      <c:pt idx="1009">
                        <c:v>43314.458401388889</c:v>
                      </c:pt>
                      <c:pt idx="1010">
                        <c:v>43314.500068113426</c:v>
                      </c:pt>
                      <c:pt idx="1011">
                        <c:v>43314.541734837963</c:v>
                      </c:pt>
                      <c:pt idx="1012">
                        <c:v>43314.583401562501</c:v>
                      </c:pt>
                      <c:pt idx="1013">
                        <c:v>43314.625068287038</c:v>
                      </c:pt>
                      <c:pt idx="1014">
                        <c:v>43314.666735011575</c:v>
                      </c:pt>
                      <c:pt idx="1015">
                        <c:v>43314.708401736112</c:v>
                      </c:pt>
                      <c:pt idx="1016">
                        <c:v>43314.750068460649</c:v>
                      </c:pt>
                      <c:pt idx="1017">
                        <c:v>43314.791735185187</c:v>
                      </c:pt>
                      <c:pt idx="1018">
                        <c:v>43314.833401909724</c:v>
                      </c:pt>
                      <c:pt idx="1019">
                        <c:v>43314.875068634261</c:v>
                      </c:pt>
                      <c:pt idx="1020">
                        <c:v>43314.916735358798</c:v>
                      </c:pt>
                      <c:pt idx="1021">
                        <c:v>43314.958402083335</c:v>
                      </c:pt>
                      <c:pt idx="1022">
                        <c:v>43315.000068807873</c:v>
                      </c:pt>
                      <c:pt idx="1023">
                        <c:v>43315.04173553241</c:v>
                      </c:pt>
                      <c:pt idx="1024">
                        <c:v>43315.083402256947</c:v>
                      </c:pt>
                      <c:pt idx="1025">
                        <c:v>43315.125068981484</c:v>
                      </c:pt>
                      <c:pt idx="1026">
                        <c:v>43315.166735706021</c:v>
                      </c:pt>
                      <c:pt idx="1027">
                        <c:v>43315.208402430559</c:v>
                      </c:pt>
                      <c:pt idx="1028">
                        <c:v>43315.250069155096</c:v>
                      </c:pt>
                      <c:pt idx="1029">
                        <c:v>43315.291735879633</c:v>
                      </c:pt>
                      <c:pt idx="1030">
                        <c:v>43315.33340260417</c:v>
                      </c:pt>
                      <c:pt idx="1031">
                        <c:v>43315.3750693287</c:v>
                      </c:pt>
                      <c:pt idx="1032">
                        <c:v>43315.416736053237</c:v>
                      </c:pt>
                      <c:pt idx="1033">
                        <c:v>43315.458402777775</c:v>
                      </c:pt>
                      <c:pt idx="1034">
                        <c:v>43315.500069502312</c:v>
                      </c:pt>
                      <c:pt idx="1035">
                        <c:v>43315.541736226849</c:v>
                      </c:pt>
                      <c:pt idx="1036">
                        <c:v>43315.583402951386</c:v>
                      </c:pt>
                      <c:pt idx="1037">
                        <c:v>43315.625069675923</c:v>
                      </c:pt>
                      <c:pt idx="1038">
                        <c:v>43315.666736400461</c:v>
                      </c:pt>
                      <c:pt idx="1039">
                        <c:v>43315.708403124998</c:v>
                      </c:pt>
                      <c:pt idx="1040">
                        <c:v>43315.750069849535</c:v>
                      </c:pt>
                      <c:pt idx="1041">
                        <c:v>43315.791736574072</c:v>
                      </c:pt>
                      <c:pt idx="1042">
                        <c:v>43315.833403298609</c:v>
                      </c:pt>
                      <c:pt idx="1043">
                        <c:v>43315.875070023147</c:v>
                      </c:pt>
                      <c:pt idx="1044">
                        <c:v>43315.916736747684</c:v>
                      </c:pt>
                      <c:pt idx="1045">
                        <c:v>43315.958403472221</c:v>
                      </c:pt>
                      <c:pt idx="1046">
                        <c:v>43316.000070196758</c:v>
                      </c:pt>
                      <c:pt idx="1047">
                        <c:v>43316.041736921296</c:v>
                      </c:pt>
                      <c:pt idx="1048">
                        <c:v>43316.083403645833</c:v>
                      </c:pt>
                      <c:pt idx="1049">
                        <c:v>43316.12507037037</c:v>
                      </c:pt>
                      <c:pt idx="1050">
                        <c:v>43316.166737094907</c:v>
                      </c:pt>
                      <c:pt idx="1051">
                        <c:v>43316.208403819444</c:v>
                      </c:pt>
                      <c:pt idx="1052">
                        <c:v>43316.250070543982</c:v>
                      </c:pt>
                      <c:pt idx="1053">
                        <c:v>43316.291737268519</c:v>
                      </c:pt>
                      <c:pt idx="1054">
                        <c:v>43316.333403993056</c:v>
                      </c:pt>
                      <c:pt idx="1055">
                        <c:v>43316.375070717593</c:v>
                      </c:pt>
                      <c:pt idx="1056">
                        <c:v>43316.41673744213</c:v>
                      </c:pt>
                      <c:pt idx="1057">
                        <c:v>43316.458404166668</c:v>
                      </c:pt>
                      <c:pt idx="1058">
                        <c:v>43316.500070891205</c:v>
                      </c:pt>
                      <c:pt idx="1059">
                        <c:v>43316.541737615742</c:v>
                      </c:pt>
                      <c:pt idx="1060">
                        <c:v>43316.583404340279</c:v>
                      </c:pt>
                      <c:pt idx="1061">
                        <c:v>43316.625071064816</c:v>
                      </c:pt>
                      <c:pt idx="1062">
                        <c:v>43316.666737789354</c:v>
                      </c:pt>
                      <c:pt idx="1063">
                        <c:v>43316.708404513891</c:v>
                      </c:pt>
                      <c:pt idx="1064">
                        <c:v>43316.750071238428</c:v>
                      </c:pt>
                      <c:pt idx="1065">
                        <c:v>43316.791737962965</c:v>
                      </c:pt>
                      <c:pt idx="1066">
                        <c:v>43316.833404687502</c:v>
                      </c:pt>
                      <c:pt idx="1067">
                        <c:v>43316.87507141204</c:v>
                      </c:pt>
                      <c:pt idx="1068">
                        <c:v>43316.916738136577</c:v>
                      </c:pt>
                      <c:pt idx="1069">
                        <c:v>43316.958404861114</c:v>
                      </c:pt>
                      <c:pt idx="1070">
                        <c:v>43317.000071585651</c:v>
                      </c:pt>
                      <c:pt idx="1071">
                        <c:v>43317.041738310189</c:v>
                      </c:pt>
                      <c:pt idx="1072">
                        <c:v>43317.083405034726</c:v>
                      </c:pt>
                      <c:pt idx="1073">
                        <c:v>43317.125071759256</c:v>
                      </c:pt>
                      <c:pt idx="1074">
                        <c:v>43317.166738483793</c:v>
                      </c:pt>
                      <c:pt idx="1075">
                        <c:v>43317.20840520833</c:v>
                      </c:pt>
                      <c:pt idx="1076">
                        <c:v>43317.250071932867</c:v>
                      </c:pt>
                      <c:pt idx="1077">
                        <c:v>43317.291738657404</c:v>
                      </c:pt>
                      <c:pt idx="1078">
                        <c:v>43317.333405381942</c:v>
                      </c:pt>
                      <c:pt idx="1079">
                        <c:v>43317.375072106479</c:v>
                      </c:pt>
                      <c:pt idx="1080">
                        <c:v>43317.416738831016</c:v>
                      </c:pt>
                      <c:pt idx="1081">
                        <c:v>43317.458405555553</c:v>
                      </c:pt>
                      <c:pt idx="1082">
                        <c:v>43317.500072280091</c:v>
                      </c:pt>
                      <c:pt idx="1083">
                        <c:v>43317.541739004628</c:v>
                      </c:pt>
                      <c:pt idx="1084">
                        <c:v>43317.583405729165</c:v>
                      </c:pt>
                      <c:pt idx="1085">
                        <c:v>43317.625072453702</c:v>
                      </c:pt>
                      <c:pt idx="1086">
                        <c:v>43317.666739178239</c:v>
                      </c:pt>
                      <c:pt idx="1087">
                        <c:v>43317.708405902777</c:v>
                      </c:pt>
                      <c:pt idx="1088">
                        <c:v>43317.750072627314</c:v>
                      </c:pt>
                      <c:pt idx="1089">
                        <c:v>43317.791739351851</c:v>
                      </c:pt>
                      <c:pt idx="1090">
                        <c:v>43317.833406076388</c:v>
                      </c:pt>
                      <c:pt idx="1091">
                        <c:v>43317.875072800925</c:v>
                      </c:pt>
                      <c:pt idx="1092">
                        <c:v>43317.916739525463</c:v>
                      </c:pt>
                      <c:pt idx="1093">
                        <c:v>43317.95840625</c:v>
                      </c:pt>
                      <c:pt idx="1094">
                        <c:v>43318.000072974537</c:v>
                      </c:pt>
                      <c:pt idx="1095">
                        <c:v>43318.041739699074</c:v>
                      </c:pt>
                      <c:pt idx="1096">
                        <c:v>43318.083406423611</c:v>
                      </c:pt>
                      <c:pt idx="1097">
                        <c:v>43318.125073148149</c:v>
                      </c:pt>
                      <c:pt idx="1098">
                        <c:v>43318.166739872686</c:v>
                      </c:pt>
                      <c:pt idx="1099">
                        <c:v>43318.208406597223</c:v>
                      </c:pt>
                      <c:pt idx="1100">
                        <c:v>43318.25007332176</c:v>
                      </c:pt>
                      <c:pt idx="1101">
                        <c:v>43318.291740046297</c:v>
                      </c:pt>
                      <c:pt idx="1102">
                        <c:v>43318.333406770835</c:v>
                      </c:pt>
                      <c:pt idx="1103">
                        <c:v>43318.375073495372</c:v>
                      </c:pt>
                      <c:pt idx="1104">
                        <c:v>43318.416740219909</c:v>
                      </c:pt>
                      <c:pt idx="1105">
                        <c:v>43318.458406944446</c:v>
                      </c:pt>
                      <c:pt idx="1106">
                        <c:v>43318.500073668984</c:v>
                      </c:pt>
                      <c:pt idx="1107">
                        <c:v>43318.541740393521</c:v>
                      </c:pt>
                      <c:pt idx="1108">
                        <c:v>43318.583407118058</c:v>
                      </c:pt>
                      <c:pt idx="1109">
                        <c:v>43318.625073842595</c:v>
                      </c:pt>
                      <c:pt idx="1110">
                        <c:v>43318.666740567132</c:v>
                      </c:pt>
                      <c:pt idx="1111">
                        <c:v>43318.70840729167</c:v>
                      </c:pt>
                      <c:pt idx="1112">
                        <c:v>43318.750074016207</c:v>
                      </c:pt>
                      <c:pt idx="1113">
                        <c:v>43318.791740740744</c:v>
                      </c:pt>
                      <c:pt idx="1114">
                        <c:v>43318.833407465281</c:v>
                      </c:pt>
                      <c:pt idx="1115">
                        <c:v>43318.875074189818</c:v>
                      </c:pt>
                      <c:pt idx="1116">
                        <c:v>43318.916740914348</c:v>
                      </c:pt>
                      <c:pt idx="1117">
                        <c:v>43318.958407638886</c:v>
                      </c:pt>
                      <c:pt idx="1118">
                        <c:v>43319.000074363423</c:v>
                      </c:pt>
                      <c:pt idx="1119">
                        <c:v>43319.04174108796</c:v>
                      </c:pt>
                      <c:pt idx="1120">
                        <c:v>43319.083407812497</c:v>
                      </c:pt>
                      <c:pt idx="1121">
                        <c:v>43319.125074537034</c:v>
                      </c:pt>
                      <c:pt idx="1122">
                        <c:v>43319.166741261572</c:v>
                      </c:pt>
                      <c:pt idx="1123">
                        <c:v>43319.208407986109</c:v>
                      </c:pt>
                      <c:pt idx="1124">
                        <c:v>43319.250074710646</c:v>
                      </c:pt>
                      <c:pt idx="1125">
                        <c:v>43319.291741435183</c:v>
                      </c:pt>
                      <c:pt idx="1126">
                        <c:v>43319.33340815972</c:v>
                      </c:pt>
                      <c:pt idx="1127">
                        <c:v>43319.375074884258</c:v>
                      </c:pt>
                      <c:pt idx="1128">
                        <c:v>43319.416741608795</c:v>
                      </c:pt>
                      <c:pt idx="1129">
                        <c:v>43319.458408333332</c:v>
                      </c:pt>
                      <c:pt idx="1130">
                        <c:v>43319.500075057869</c:v>
                      </c:pt>
                      <c:pt idx="1131">
                        <c:v>43319.541741782406</c:v>
                      </c:pt>
                      <c:pt idx="1132">
                        <c:v>43319.583408506944</c:v>
                      </c:pt>
                      <c:pt idx="1133">
                        <c:v>43319.625075231481</c:v>
                      </c:pt>
                      <c:pt idx="1134">
                        <c:v>43319.666741956018</c:v>
                      </c:pt>
                      <c:pt idx="1135">
                        <c:v>43319.708408680555</c:v>
                      </c:pt>
                      <c:pt idx="1136">
                        <c:v>43319.750075405093</c:v>
                      </c:pt>
                      <c:pt idx="1137">
                        <c:v>43319.79174212963</c:v>
                      </c:pt>
                      <c:pt idx="1138">
                        <c:v>43319.833408854167</c:v>
                      </c:pt>
                      <c:pt idx="1139">
                        <c:v>43319.875075578704</c:v>
                      </c:pt>
                      <c:pt idx="1140">
                        <c:v>43319.916742303241</c:v>
                      </c:pt>
                      <c:pt idx="1141">
                        <c:v>43319.958409027779</c:v>
                      </c:pt>
                      <c:pt idx="1142">
                        <c:v>43320.000075752316</c:v>
                      </c:pt>
                      <c:pt idx="1143">
                        <c:v>43320.041742476853</c:v>
                      </c:pt>
                      <c:pt idx="1144">
                        <c:v>43320.08340920139</c:v>
                      </c:pt>
                      <c:pt idx="1145">
                        <c:v>43320.125075925927</c:v>
                      </c:pt>
                      <c:pt idx="1146">
                        <c:v>43320.166742650465</c:v>
                      </c:pt>
                      <c:pt idx="1147">
                        <c:v>43320.208409375002</c:v>
                      </c:pt>
                      <c:pt idx="1148">
                        <c:v>43320.250076099539</c:v>
                      </c:pt>
                      <c:pt idx="1149">
                        <c:v>43320.291742824076</c:v>
                      </c:pt>
                      <c:pt idx="1150">
                        <c:v>43320.333409548613</c:v>
                      </c:pt>
                      <c:pt idx="1151">
                        <c:v>43320.375076273151</c:v>
                      </c:pt>
                      <c:pt idx="1152">
                        <c:v>43320.416742997688</c:v>
                      </c:pt>
                      <c:pt idx="1153">
                        <c:v>43320.458409722225</c:v>
                      </c:pt>
                      <c:pt idx="1154">
                        <c:v>43320.500076446762</c:v>
                      </c:pt>
                      <c:pt idx="1155">
                        <c:v>43320.541743171299</c:v>
                      </c:pt>
                      <c:pt idx="1156">
                        <c:v>43320.583409895837</c:v>
                      </c:pt>
                      <c:pt idx="1157">
                        <c:v>43320.625076620374</c:v>
                      </c:pt>
                      <c:pt idx="1158">
                        <c:v>43320.666743344904</c:v>
                      </c:pt>
                      <c:pt idx="1159">
                        <c:v>43320.708410069441</c:v>
                      </c:pt>
                      <c:pt idx="1160">
                        <c:v>43320.750076793978</c:v>
                      </c:pt>
                      <c:pt idx="1161">
                        <c:v>43320.791743518515</c:v>
                      </c:pt>
                      <c:pt idx="1162">
                        <c:v>43320.833410243053</c:v>
                      </c:pt>
                      <c:pt idx="1163">
                        <c:v>43320.87507696759</c:v>
                      </c:pt>
                      <c:pt idx="1164">
                        <c:v>43320.916743692127</c:v>
                      </c:pt>
                      <c:pt idx="1165">
                        <c:v>43320.958410416664</c:v>
                      </c:pt>
                      <c:pt idx="1166">
                        <c:v>43321.000077141201</c:v>
                      </c:pt>
                      <c:pt idx="1167">
                        <c:v>43321.041743865739</c:v>
                      </c:pt>
                      <c:pt idx="1168">
                        <c:v>43321.083410590276</c:v>
                      </c:pt>
                      <c:pt idx="1169">
                        <c:v>43321.125077314813</c:v>
                      </c:pt>
                      <c:pt idx="1170">
                        <c:v>43321.16674403935</c:v>
                      </c:pt>
                      <c:pt idx="1171">
                        <c:v>43321.208410763888</c:v>
                      </c:pt>
                      <c:pt idx="1172">
                        <c:v>43321.250077488425</c:v>
                      </c:pt>
                      <c:pt idx="1173">
                        <c:v>43321.291744212962</c:v>
                      </c:pt>
                      <c:pt idx="1174">
                        <c:v>43321.333410937499</c:v>
                      </c:pt>
                      <c:pt idx="1175">
                        <c:v>43321.375077662036</c:v>
                      </c:pt>
                      <c:pt idx="1176">
                        <c:v>43321.416744386574</c:v>
                      </c:pt>
                      <c:pt idx="1177">
                        <c:v>43321.458411111111</c:v>
                      </c:pt>
                      <c:pt idx="1178">
                        <c:v>43321.500077835648</c:v>
                      </c:pt>
                      <c:pt idx="1179">
                        <c:v>43321.541744560185</c:v>
                      </c:pt>
                      <c:pt idx="1180">
                        <c:v>43321.583411284722</c:v>
                      </c:pt>
                      <c:pt idx="1181">
                        <c:v>43321.62507800926</c:v>
                      </c:pt>
                      <c:pt idx="1182">
                        <c:v>43321.666744733797</c:v>
                      </c:pt>
                      <c:pt idx="1183">
                        <c:v>43321.708411458334</c:v>
                      </c:pt>
                      <c:pt idx="1184">
                        <c:v>43321.750078182871</c:v>
                      </c:pt>
                      <c:pt idx="1185">
                        <c:v>43321.791744907408</c:v>
                      </c:pt>
                      <c:pt idx="1186">
                        <c:v>43321.833411631946</c:v>
                      </c:pt>
                      <c:pt idx="1187">
                        <c:v>43321.875078356483</c:v>
                      </c:pt>
                      <c:pt idx="1188">
                        <c:v>43321.91674508102</c:v>
                      </c:pt>
                      <c:pt idx="1189">
                        <c:v>43321.958411805557</c:v>
                      </c:pt>
                      <c:pt idx="1190">
                        <c:v>43322.000078530094</c:v>
                      </c:pt>
                      <c:pt idx="1191">
                        <c:v>43322.041745254632</c:v>
                      </c:pt>
                      <c:pt idx="1192">
                        <c:v>43322.083411979169</c:v>
                      </c:pt>
                      <c:pt idx="1193">
                        <c:v>43322.125078703706</c:v>
                      </c:pt>
                      <c:pt idx="1194">
                        <c:v>43322.166745428243</c:v>
                      </c:pt>
                      <c:pt idx="1195">
                        <c:v>43322.208412152781</c:v>
                      </c:pt>
                      <c:pt idx="1196">
                        <c:v>43322.250078877318</c:v>
                      </c:pt>
                      <c:pt idx="1197">
                        <c:v>43322.291745601855</c:v>
                      </c:pt>
                      <c:pt idx="1198">
                        <c:v>43322.333412326392</c:v>
                      </c:pt>
                      <c:pt idx="1199">
                        <c:v>43322.375079050929</c:v>
                      </c:pt>
                      <c:pt idx="1200">
                        <c:v>43322.416745775467</c:v>
                      </c:pt>
                      <c:pt idx="1201">
                        <c:v>43322.458412499996</c:v>
                      </c:pt>
                      <c:pt idx="1202">
                        <c:v>43322.500079224534</c:v>
                      </c:pt>
                      <c:pt idx="1203">
                        <c:v>43322.541745949071</c:v>
                      </c:pt>
                      <c:pt idx="1204">
                        <c:v>43322.583412673608</c:v>
                      </c:pt>
                      <c:pt idx="1205">
                        <c:v>43322.625079398145</c:v>
                      </c:pt>
                      <c:pt idx="1206">
                        <c:v>43322.666746122683</c:v>
                      </c:pt>
                      <c:pt idx="1207">
                        <c:v>43322.70841284722</c:v>
                      </c:pt>
                      <c:pt idx="1208">
                        <c:v>43322.750079571757</c:v>
                      </c:pt>
                      <c:pt idx="1209">
                        <c:v>43322.791746296294</c:v>
                      </c:pt>
                      <c:pt idx="1210">
                        <c:v>43322.833413020831</c:v>
                      </c:pt>
                      <c:pt idx="1211">
                        <c:v>43322.875079745369</c:v>
                      </c:pt>
                      <c:pt idx="1212">
                        <c:v>43322.916746469906</c:v>
                      </c:pt>
                      <c:pt idx="1213">
                        <c:v>43322.958413194443</c:v>
                      </c:pt>
                      <c:pt idx="1214">
                        <c:v>43323.00007991898</c:v>
                      </c:pt>
                      <c:pt idx="1215">
                        <c:v>43323.041746643517</c:v>
                      </c:pt>
                      <c:pt idx="1216">
                        <c:v>43323.083413368055</c:v>
                      </c:pt>
                      <c:pt idx="1217">
                        <c:v>43323.125080092592</c:v>
                      </c:pt>
                      <c:pt idx="1218">
                        <c:v>43323.166746817129</c:v>
                      </c:pt>
                      <c:pt idx="1219">
                        <c:v>43323.208413541666</c:v>
                      </c:pt>
                      <c:pt idx="1220">
                        <c:v>43323.250080266203</c:v>
                      </c:pt>
                      <c:pt idx="1221">
                        <c:v>43323.291746990741</c:v>
                      </c:pt>
                      <c:pt idx="1222">
                        <c:v>43323.333413715278</c:v>
                      </c:pt>
                      <c:pt idx="1223">
                        <c:v>43323.375080439815</c:v>
                      </c:pt>
                      <c:pt idx="1224">
                        <c:v>43323.416747164352</c:v>
                      </c:pt>
                      <c:pt idx="1225">
                        <c:v>43323.458413888889</c:v>
                      </c:pt>
                      <c:pt idx="1226">
                        <c:v>43323.500080613427</c:v>
                      </c:pt>
                      <c:pt idx="1227">
                        <c:v>43323.541747337964</c:v>
                      </c:pt>
                      <c:pt idx="1228">
                        <c:v>43323.583414062501</c:v>
                      </c:pt>
                      <c:pt idx="1229">
                        <c:v>43323.625080787038</c:v>
                      </c:pt>
                      <c:pt idx="1230">
                        <c:v>43323.666747511576</c:v>
                      </c:pt>
                      <c:pt idx="1231">
                        <c:v>43323.708414236113</c:v>
                      </c:pt>
                      <c:pt idx="1232">
                        <c:v>43323.75008096065</c:v>
                      </c:pt>
                      <c:pt idx="1233">
                        <c:v>43323.791747685187</c:v>
                      </c:pt>
                      <c:pt idx="1234">
                        <c:v>43323.833414409724</c:v>
                      </c:pt>
                      <c:pt idx="1235">
                        <c:v>43323.875081134262</c:v>
                      </c:pt>
                      <c:pt idx="1236">
                        <c:v>43323.916747858799</c:v>
                      </c:pt>
                      <c:pt idx="1237">
                        <c:v>43323.958414583336</c:v>
                      </c:pt>
                      <c:pt idx="1238">
                        <c:v>43324.000081307873</c:v>
                      </c:pt>
                      <c:pt idx="1239">
                        <c:v>43324.04174803241</c:v>
                      </c:pt>
                      <c:pt idx="1240">
                        <c:v>43324.083414756948</c:v>
                      </c:pt>
                      <c:pt idx="1241">
                        <c:v>43324.125081481485</c:v>
                      </c:pt>
                      <c:pt idx="1242">
                        <c:v>43324.166748206022</c:v>
                      </c:pt>
                      <c:pt idx="1243">
                        <c:v>43324.208414930552</c:v>
                      </c:pt>
                      <c:pt idx="1244">
                        <c:v>43324.250081655089</c:v>
                      </c:pt>
                      <c:pt idx="1245">
                        <c:v>43324.291748379626</c:v>
                      </c:pt>
                      <c:pt idx="1246">
                        <c:v>43324.333415104164</c:v>
                      </c:pt>
                      <c:pt idx="1247">
                        <c:v>43324.375081828701</c:v>
                      </c:pt>
                      <c:pt idx="1248">
                        <c:v>43324.416748553238</c:v>
                      </c:pt>
                      <c:pt idx="1249">
                        <c:v>43324.458415277775</c:v>
                      </c:pt>
                      <c:pt idx="1250">
                        <c:v>43324.500082002312</c:v>
                      </c:pt>
                      <c:pt idx="1251">
                        <c:v>43324.54174872685</c:v>
                      </c:pt>
                      <c:pt idx="1252">
                        <c:v>43324.583415451387</c:v>
                      </c:pt>
                      <c:pt idx="1253">
                        <c:v>43324.625082175924</c:v>
                      </c:pt>
                      <c:pt idx="1254">
                        <c:v>43324.666748900461</c:v>
                      </c:pt>
                      <c:pt idx="1255">
                        <c:v>43324.708415624998</c:v>
                      </c:pt>
                      <c:pt idx="1256">
                        <c:v>43324.750082349536</c:v>
                      </c:pt>
                      <c:pt idx="1257">
                        <c:v>43324.791749074073</c:v>
                      </c:pt>
                      <c:pt idx="1258">
                        <c:v>43324.83341579861</c:v>
                      </c:pt>
                      <c:pt idx="1259">
                        <c:v>43324.875082523147</c:v>
                      </c:pt>
                      <c:pt idx="1260">
                        <c:v>43324.916749247684</c:v>
                      </c:pt>
                      <c:pt idx="1261">
                        <c:v>43324.958415972222</c:v>
                      </c:pt>
                      <c:pt idx="1262">
                        <c:v>43325.000082696759</c:v>
                      </c:pt>
                      <c:pt idx="1263">
                        <c:v>43325.041749421296</c:v>
                      </c:pt>
                      <c:pt idx="1264">
                        <c:v>43325.083416145833</c:v>
                      </c:pt>
                      <c:pt idx="1265">
                        <c:v>43325.125082870371</c:v>
                      </c:pt>
                      <c:pt idx="1266">
                        <c:v>43325.166749594908</c:v>
                      </c:pt>
                      <c:pt idx="1267">
                        <c:v>43325.208416319445</c:v>
                      </c:pt>
                      <c:pt idx="1268">
                        <c:v>43325.250083043982</c:v>
                      </c:pt>
                      <c:pt idx="1269">
                        <c:v>43325.291749768519</c:v>
                      </c:pt>
                      <c:pt idx="1270">
                        <c:v>43325.333416493057</c:v>
                      </c:pt>
                      <c:pt idx="1271">
                        <c:v>43325.375083217594</c:v>
                      </c:pt>
                      <c:pt idx="1272">
                        <c:v>43325.416749942131</c:v>
                      </c:pt>
                      <c:pt idx="1273">
                        <c:v>43325.458416666668</c:v>
                      </c:pt>
                      <c:pt idx="1274">
                        <c:v>43325.500083391205</c:v>
                      </c:pt>
                      <c:pt idx="1275">
                        <c:v>43325.541750115743</c:v>
                      </c:pt>
                      <c:pt idx="1276">
                        <c:v>43325.58341684028</c:v>
                      </c:pt>
                      <c:pt idx="1277">
                        <c:v>43325.625083564817</c:v>
                      </c:pt>
                      <c:pt idx="1278">
                        <c:v>43325.666750289354</c:v>
                      </c:pt>
                      <c:pt idx="1279">
                        <c:v>43325.708417013891</c:v>
                      </c:pt>
                      <c:pt idx="1280">
                        <c:v>43325.750083738429</c:v>
                      </c:pt>
                      <c:pt idx="1281">
                        <c:v>43325.791750462966</c:v>
                      </c:pt>
                      <c:pt idx="1282">
                        <c:v>43325.833417187503</c:v>
                      </c:pt>
                      <c:pt idx="1283">
                        <c:v>43325.87508391204</c:v>
                      </c:pt>
                      <c:pt idx="1284">
                        <c:v>43325.916750636577</c:v>
                      </c:pt>
                      <c:pt idx="1285">
                        <c:v>43325.958417361115</c:v>
                      </c:pt>
                      <c:pt idx="1286">
                        <c:v>43326.000084085645</c:v>
                      </c:pt>
                      <c:pt idx="1287">
                        <c:v>43326.041750810182</c:v>
                      </c:pt>
                      <c:pt idx="1288">
                        <c:v>43326.083417534719</c:v>
                      </c:pt>
                      <c:pt idx="1289">
                        <c:v>43326.125084259256</c:v>
                      </c:pt>
                      <c:pt idx="1290">
                        <c:v>43326.166750983793</c:v>
                      </c:pt>
                      <c:pt idx="1291">
                        <c:v>43326.208417708331</c:v>
                      </c:pt>
                      <c:pt idx="1292">
                        <c:v>43326.250084432868</c:v>
                      </c:pt>
                      <c:pt idx="1293">
                        <c:v>43326.291751157405</c:v>
                      </c:pt>
                      <c:pt idx="1294">
                        <c:v>43326.333417881942</c:v>
                      </c:pt>
                      <c:pt idx="1295">
                        <c:v>43326.37508460648</c:v>
                      </c:pt>
                      <c:pt idx="1296">
                        <c:v>43326.416751331017</c:v>
                      </c:pt>
                      <c:pt idx="1297">
                        <c:v>43326.458418055554</c:v>
                      </c:pt>
                      <c:pt idx="1298">
                        <c:v>43326.500084780091</c:v>
                      </c:pt>
                      <c:pt idx="1299">
                        <c:v>43326.541751504628</c:v>
                      </c:pt>
                      <c:pt idx="1300">
                        <c:v>43326.583418229166</c:v>
                      </c:pt>
                      <c:pt idx="1301">
                        <c:v>43326.625084953703</c:v>
                      </c:pt>
                      <c:pt idx="1302">
                        <c:v>43326.66675167824</c:v>
                      </c:pt>
                      <c:pt idx="1303">
                        <c:v>43326.708418402777</c:v>
                      </c:pt>
                      <c:pt idx="1304">
                        <c:v>43326.750085127314</c:v>
                      </c:pt>
                      <c:pt idx="1305">
                        <c:v>43326.791751851852</c:v>
                      </c:pt>
                      <c:pt idx="1306">
                        <c:v>43326.833418576389</c:v>
                      </c:pt>
                      <c:pt idx="1307">
                        <c:v>43326.875085300926</c:v>
                      </c:pt>
                      <c:pt idx="1308">
                        <c:v>43326.916752025463</c:v>
                      </c:pt>
                      <c:pt idx="1309">
                        <c:v>43326.95841875</c:v>
                      </c:pt>
                      <c:pt idx="1310">
                        <c:v>43327.000085474538</c:v>
                      </c:pt>
                      <c:pt idx="1311">
                        <c:v>43327.041752199075</c:v>
                      </c:pt>
                      <c:pt idx="1312">
                        <c:v>43327.083418923612</c:v>
                      </c:pt>
                      <c:pt idx="1313">
                        <c:v>43327.125085648149</c:v>
                      </c:pt>
                      <c:pt idx="1314">
                        <c:v>43327.166752372686</c:v>
                      </c:pt>
                      <c:pt idx="1315">
                        <c:v>43327.208419097224</c:v>
                      </c:pt>
                      <c:pt idx="1316">
                        <c:v>43327.250085821761</c:v>
                      </c:pt>
                      <c:pt idx="1317">
                        <c:v>43327.291752546298</c:v>
                      </c:pt>
                      <c:pt idx="1318">
                        <c:v>43327.333419270835</c:v>
                      </c:pt>
                      <c:pt idx="1319">
                        <c:v>43327.375085995373</c:v>
                      </c:pt>
                      <c:pt idx="1320">
                        <c:v>43327.41675271991</c:v>
                      </c:pt>
                      <c:pt idx="1321">
                        <c:v>43327.458419444447</c:v>
                      </c:pt>
                      <c:pt idx="1322">
                        <c:v>43327.500086168984</c:v>
                      </c:pt>
                      <c:pt idx="1323">
                        <c:v>43327.541752893521</c:v>
                      </c:pt>
                      <c:pt idx="1324">
                        <c:v>43327.583419618059</c:v>
                      </c:pt>
                      <c:pt idx="1325">
                        <c:v>43327.625086342596</c:v>
                      </c:pt>
                      <c:pt idx="1326">
                        <c:v>43327.666753067133</c:v>
                      </c:pt>
                      <c:pt idx="1327">
                        <c:v>43327.70841979167</c:v>
                      </c:pt>
                      <c:pt idx="1328">
                        <c:v>43327.7500865162</c:v>
                      </c:pt>
                      <c:pt idx="1329">
                        <c:v>43327.791753240737</c:v>
                      </c:pt>
                      <c:pt idx="1330">
                        <c:v>43327.833419965275</c:v>
                      </c:pt>
                      <c:pt idx="1331">
                        <c:v>43327.875086689812</c:v>
                      </c:pt>
                      <c:pt idx="1332">
                        <c:v>43327.916753414349</c:v>
                      </c:pt>
                      <c:pt idx="1333">
                        <c:v>43327.958420138886</c:v>
                      </c:pt>
                      <c:pt idx="1334">
                        <c:v>43328.000086863423</c:v>
                      </c:pt>
                      <c:pt idx="1335">
                        <c:v>43328.041753587961</c:v>
                      </c:pt>
                      <c:pt idx="1336">
                        <c:v>43328.083420312498</c:v>
                      </c:pt>
                      <c:pt idx="1337">
                        <c:v>43328.125087037035</c:v>
                      </c:pt>
                      <c:pt idx="1338">
                        <c:v>43328.166753761572</c:v>
                      </c:pt>
                      <c:pt idx="1339">
                        <c:v>43328.208420486109</c:v>
                      </c:pt>
                      <c:pt idx="1340">
                        <c:v>43328.250087210647</c:v>
                      </c:pt>
                      <c:pt idx="1341">
                        <c:v>43328.291753935184</c:v>
                      </c:pt>
                      <c:pt idx="1342">
                        <c:v>43328.333420659721</c:v>
                      </c:pt>
                      <c:pt idx="1343">
                        <c:v>43328.375087384258</c:v>
                      </c:pt>
                      <c:pt idx="1344">
                        <c:v>43328.416754108795</c:v>
                      </c:pt>
                      <c:pt idx="1345">
                        <c:v>43328.458420833333</c:v>
                      </c:pt>
                      <c:pt idx="1346">
                        <c:v>43328.50008755787</c:v>
                      </c:pt>
                      <c:pt idx="1347">
                        <c:v>43328.541754282407</c:v>
                      </c:pt>
                      <c:pt idx="1348">
                        <c:v>43328.583421006944</c:v>
                      </c:pt>
                      <c:pt idx="1349">
                        <c:v>43328.625087731481</c:v>
                      </c:pt>
                      <c:pt idx="1350">
                        <c:v>43328.666754456019</c:v>
                      </c:pt>
                      <c:pt idx="1351">
                        <c:v>43328.708421180556</c:v>
                      </c:pt>
                      <c:pt idx="1352">
                        <c:v>43328.750087905093</c:v>
                      </c:pt>
                      <c:pt idx="1353">
                        <c:v>43328.79175462963</c:v>
                      </c:pt>
                      <c:pt idx="1354">
                        <c:v>43328.833421354168</c:v>
                      </c:pt>
                      <c:pt idx="1355">
                        <c:v>43328.875088078705</c:v>
                      </c:pt>
                      <c:pt idx="1356">
                        <c:v>43328.916754803242</c:v>
                      </c:pt>
                      <c:pt idx="1357">
                        <c:v>43328.958421527779</c:v>
                      </c:pt>
                      <c:pt idx="1358">
                        <c:v>43329.000088252316</c:v>
                      </c:pt>
                      <c:pt idx="1359">
                        <c:v>43329.041754976854</c:v>
                      </c:pt>
                      <c:pt idx="1360">
                        <c:v>43329.083421701391</c:v>
                      </c:pt>
                      <c:pt idx="1361">
                        <c:v>43329.125088425928</c:v>
                      </c:pt>
                      <c:pt idx="1362">
                        <c:v>43329.166755150465</c:v>
                      </c:pt>
                      <c:pt idx="1363">
                        <c:v>43329.208421875002</c:v>
                      </c:pt>
                      <c:pt idx="1364">
                        <c:v>43329.25008859954</c:v>
                      </c:pt>
                      <c:pt idx="1365">
                        <c:v>43329.291755324077</c:v>
                      </c:pt>
                      <c:pt idx="1366">
                        <c:v>43329.333422048614</c:v>
                      </c:pt>
                      <c:pt idx="1367">
                        <c:v>43329.375088773151</c:v>
                      </c:pt>
                      <c:pt idx="1368">
                        <c:v>43329.416755497688</c:v>
                      </c:pt>
                      <c:pt idx="1369">
                        <c:v>43329.458422222226</c:v>
                      </c:pt>
                      <c:pt idx="1370">
                        <c:v>43329.500088946763</c:v>
                      </c:pt>
                      <c:pt idx="1371">
                        <c:v>43329.541755671293</c:v>
                      </c:pt>
                      <c:pt idx="1372">
                        <c:v>43329.58342239583</c:v>
                      </c:pt>
                      <c:pt idx="1373">
                        <c:v>43329.625089120367</c:v>
                      </c:pt>
                      <c:pt idx="1374">
                        <c:v>43329.666755844904</c:v>
                      </c:pt>
                      <c:pt idx="1375">
                        <c:v>43329.708422569442</c:v>
                      </c:pt>
                      <c:pt idx="1376">
                        <c:v>43329.750089293979</c:v>
                      </c:pt>
                      <c:pt idx="1377">
                        <c:v>43329.791756018516</c:v>
                      </c:pt>
                      <c:pt idx="1378">
                        <c:v>43329.833422743053</c:v>
                      </c:pt>
                      <c:pt idx="1379">
                        <c:v>43329.87508946759</c:v>
                      </c:pt>
                      <c:pt idx="1380">
                        <c:v>43329.916756192128</c:v>
                      </c:pt>
                      <c:pt idx="1381">
                        <c:v>43329.958422916665</c:v>
                      </c:pt>
                      <c:pt idx="1382">
                        <c:v>43330.000089641202</c:v>
                      </c:pt>
                      <c:pt idx="1383">
                        <c:v>43330.041756365739</c:v>
                      </c:pt>
                      <c:pt idx="1384">
                        <c:v>43330.083423090276</c:v>
                      </c:pt>
                      <c:pt idx="1385">
                        <c:v>43330.125089814814</c:v>
                      </c:pt>
                      <c:pt idx="1386">
                        <c:v>43330.166756539351</c:v>
                      </c:pt>
                      <c:pt idx="1387">
                        <c:v>43330.208423263888</c:v>
                      </c:pt>
                      <c:pt idx="1388">
                        <c:v>43330.250089988425</c:v>
                      </c:pt>
                      <c:pt idx="1389">
                        <c:v>43330.291756712963</c:v>
                      </c:pt>
                      <c:pt idx="1390">
                        <c:v>43330.3334234375</c:v>
                      </c:pt>
                      <c:pt idx="1391">
                        <c:v>43330.375090162037</c:v>
                      </c:pt>
                      <c:pt idx="1392">
                        <c:v>43330.416756886574</c:v>
                      </c:pt>
                      <c:pt idx="1393">
                        <c:v>43330.458423611111</c:v>
                      </c:pt>
                      <c:pt idx="1394">
                        <c:v>43330.500090335649</c:v>
                      </c:pt>
                      <c:pt idx="1395">
                        <c:v>43330.541757060186</c:v>
                      </c:pt>
                      <c:pt idx="1396">
                        <c:v>43330.583423784723</c:v>
                      </c:pt>
                      <c:pt idx="1397">
                        <c:v>43330.62509050926</c:v>
                      </c:pt>
                      <c:pt idx="1398">
                        <c:v>43330.666757233797</c:v>
                      </c:pt>
                      <c:pt idx="1399">
                        <c:v>43330.708423958335</c:v>
                      </c:pt>
                      <c:pt idx="1400">
                        <c:v>43330.750090682872</c:v>
                      </c:pt>
                      <c:pt idx="1401">
                        <c:v>43330.791757407409</c:v>
                      </c:pt>
                      <c:pt idx="1402">
                        <c:v>43330.833424131946</c:v>
                      </c:pt>
                      <c:pt idx="1403">
                        <c:v>43330.875090856483</c:v>
                      </c:pt>
                      <c:pt idx="1404">
                        <c:v>43330.916757581021</c:v>
                      </c:pt>
                      <c:pt idx="1405">
                        <c:v>43330.958424305558</c:v>
                      </c:pt>
                      <c:pt idx="1406">
                        <c:v>43331.000091030095</c:v>
                      </c:pt>
                      <c:pt idx="1407">
                        <c:v>43331.041757754632</c:v>
                      </c:pt>
                      <c:pt idx="1408">
                        <c:v>43331.083424479169</c:v>
                      </c:pt>
                      <c:pt idx="1409">
                        <c:v>43331.125091203707</c:v>
                      </c:pt>
                      <c:pt idx="1410">
                        <c:v>43331.166757928244</c:v>
                      </c:pt>
                      <c:pt idx="1411">
                        <c:v>43331.208424652781</c:v>
                      </c:pt>
                      <c:pt idx="1412">
                        <c:v>43331.250091377318</c:v>
                      </c:pt>
                      <c:pt idx="1413">
                        <c:v>43331.291758101848</c:v>
                      </c:pt>
                      <c:pt idx="1414">
                        <c:v>43331.333424826385</c:v>
                      </c:pt>
                      <c:pt idx="1415">
                        <c:v>43331.375091550923</c:v>
                      </c:pt>
                      <c:pt idx="1416">
                        <c:v>43331.41675827546</c:v>
                      </c:pt>
                      <c:pt idx="1417">
                        <c:v>43331.458424999997</c:v>
                      </c:pt>
                      <c:pt idx="1418">
                        <c:v>43331.500091724534</c:v>
                      </c:pt>
                      <c:pt idx="1419">
                        <c:v>43331.541758449071</c:v>
                      </c:pt>
                      <c:pt idx="1420">
                        <c:v>43331.583425173609</c:v>
                      </c:pt>
                      <c:pt idx="1421">
                        <c:v>43331.625091898146</c:v>
                      </c:pt>
                      <c:pt idx="1422">
                        <c:v>43331.666758622683</c:v>
                      </c:pt>
                      <c:pt idx="1423">
                        <c:v>43331.70842534722</c:v>
                      </c:pt>
                      <c:pt idx="1424">
                        <c:v>43331.750092071758</c:v>
                      </c:pt>
                      <c:pt idx="1425">
                        <c:v>43331.791758796295</c:v>
                      </c:pt>
                      <c:pt idx="1426">
                        <c:v>43331.833425520832</c:v>
                      </c:pt>
                      <c:pt idx="1427">
                        <c:v>43331.875092245369</c:v>
                      </c:pt>
                      <c:pt idx="1428">
                        <c:v>43331.916758969906</c:v>
                      </c:pt>
                      <c:pt idx="1429">
                        <c:v>43331.958425694444</c:v>
                      </c:pt>
                      <c:pt idx="1430">
                        <c:v>43332.000092418981</c:v>
                      </c:pt>
                      <c:pt idx="1431">
                        <c:v>43332.041759143518</c:v>
                      </c:pt>
                      <c:pt idx="1432">
                        <c:v>43332.083425868055</c:v>
                      </c:pt>
                      <c:pt idx="1433">
                        <c:v>43332.125092592592</c:v>
                      </c:pt>
                      <c:pt idx="1434">
                        <c:v>43332.16675931713</c:v>
                      </c:pt>
                      <c:pt idx="1435">
                        <c:v>43332.208426041667</c:v>
                      </c:pt>
                      <c:pt idx="1436">
                        <c:v>43332.250092766204</c:v>
                      </c:pt>
                      <c:pt idx="1437">
                        <c:v>43332.291759490741</c:v>
                      </c:pt>
                      <c:pt idx="1438">
                        <c:v>43332.333426215278</c:v>
                      </c:pt>
                      <c:pt idx="1439">
                        <c:v>43332.375092939816</c:v>
                      </c:pt>
                      <c:pt idx="1440">
                        <c:v>43332.416759664353</c:v>
                      </c:pt>
                      <c:pt idx="1441">
                        <c:v>43332.45842638889</c:v>
                      </c:pt>
                      <c:pt idx="1442">
                        <c:v>43332.500093113427</c:v>
                      </c:pt>
                      <c:pt idx="1443">
                        <c:v>43332.541759837964</c:v>
                      </c:pt>
                      <c:pt idx="1444">
                        <c:v>43332.583426562502</c:v>
                      </c:pt>
                      <c:pt idx="1445">
                        <c:v>43332.625093287039</c:v>
                      </c:pt>
                      <c:pt idx="1446">
                        <c:v>43332.666760011576</c:v>
                      </c:pt>
                      <c:pt idx="1447">
                        <c:v>43332.708426736113</c:v>
                      </c:pt>
                      <c:pt idx="1448">
                        <c:v>43332.750093460651</c:v>
                      </c:pt>
                      <c:pt idx="1449">
                        <c:v>43332.791760185188</c:v>
                      </c:pt>
                      <c:pt idx="1450">
                        <c:v>43332.833426909725</c:v>
                      </c:pt>
                      <c:pt idx="1451">
                        <c:v>43332.875093634262</c:v>
                      </c:pt>
                      <c:pt idx="1452">
                        <c:v>43332.916760358799</c:v>
                      </c:pt>
                      <c:pt idx="1453">
                        <c:v>43332.958427083337</c:v>
                      </c:pt>
                      <c:pt idx="1454">
                        <c:v>43333.000093807874</c:v>
                      </c:pt>
                      <c:pt idx="1455">
                        <c:v>43333.041760532411</c:v>
                      </c:pt>
                      <c:pt idx="1456">
                        <c:v>43333.083427256941</c:v>
                      </c:pt>
                      <c:pt idx="1457">
                        <c:v>43333.125093981478</c:v>
                      </c:pt>
                      <c:pt idx="1458">
                        <c:v>43333.166760706015</c:v>
                      </c:pt>
                      <c:pt idx="1459">
                        <c:v>43333.208427430553</c:v>
                      </c:pt>
                      <c:pt idx="1460">
                        <c:v>43333.25009415509</c:v>
                      </c:pt>
                      <c:pt idx="1461">
                        <c:v>43333.291760879627</c:v>
                      </c:pt>
                      <c:pt idx="1462">
                        <c:v>43333.333427604164</c:v>
                      </c:pt>
                      <c:pt idx="1463">
                        <c:v>43333.375094328701</c:v>
                      </c:pt>
                      <c:pt idx="1464">
                        <c:v>43333.416761053239</c:v>
                      </c:pt>
                      <c:pt idx="1465">
                        <c:v>43333.458427777776</c:v>
                      </c:pt>
                      <c:pt idx="1466">
                        <c:v>43333.500094502313</c:v>
                      </c:pt>
                      <c:pt idx="1467">
                        <c:v>43333.54176122685</c:v>
                      </c:pt>
                      <c:pt idx="1468">
                        <c:v>43333.583427951387</c:v>
                      </c:pt>
                      <c:pt idx="1469">
                        <c:v>43333.625094675925</c:v>
                      </c:pt>
                      <c:pt idx="1470">
                        <c:v>43333.666761400462</c:v>
                      </c:pt>
                      <c:pt idx="1471">
                        <c:v>43333.708428124999</c:v>
                      </c:pt>
                      <c:pt idx="1472">
                        <c:v>43333.750094849536</c:v>
                      </c:pt>
                      <c:pt idx="1473">
                        <c:v>43333.791761574073</c:v>
                      </c:pt>
                      <c:pt idx="1474">
                        <c:v>43333.833428298611</c:v>
                      </c:pt>
                      <c:pt idx="1475">
                        <c:v>43333.875095023148</c:v>
                      </c:pt>
                      <c:pt idx="1476">
                        <c:v>43333.916761747685</c:v>
                      </c:pt>
                      <c:pt idx="1477">
                        <c:v>43333.958428472222</c:v>
                      </c:pt>
                      <c:pt idx="1478">
                        <c:v>43334.00009519676</c:v>
                      </c:pt>
                      <c:pt idx="1479">
                        <c:v>43334.041761921297</c:v>
                      </c:pt>
                      <c:pt idx="1480">
                        <c:v>43334.083428645834</c:v>
                      </c:pt>
                      <c:pt idx="1481">
                        <c:v>43334.125095370371</c:v>
                      </c:pt>
                      <c:pt idx="1482">
                        <c:v>43334.166762094908</c:v>
                      </c:pt>
                      <c:pt idx="1483">
                        <c:v>43334.208428819446</c:v>
                      </c:pt>
                      <c:pt idx="1484">
                        <c:v>43334.250095543983</c:v>
                      </c:pt>
                      <c:pt idx="1485">
                        <c:v>43334.29176226852</c:v>
                      </c:pt>
                      <c:pt idx="1486">
                        <c:v>43334.333428993057</c:v>
                      </c:pt>
                      <c:pt idx="1487">
                        <c:v>43334.375095717594</c:v>
                      </c:pt>
                      <c:pt idx="1488">
                        <c:v>43334.416762442132</c:v>
                      </c:pt>
                      <c:pt idx="1489">
                        <c:v>43334.458429166669</c:v>
                      </c:pt>
                      <c:pt idx="1490">
                        <c:v>43334.500095891206</c:v>
                      </c:pt>
                      <c:pt idx="1491">
                        <c:v>43334.541762615743</c:v>
                      </c:pt>
                      <c:pt idx="1492">
                        <c:v>43334.58342934028</c:v>
                      </c:pt>
                      <c:pt idx="1493">
                        <c:v>43334.625096064818</c:v>
                      </c:pt>
                      <c:pt idx="1494">
                        <c:v>43334.666762789355</c:v>
                      </c:pt>
                      <c:pt idx="1495">
                        <c:v>43334.708429513892</c:v>
                      </c:pt>
                      <c:pt idx="1496">
                        <c:v>43334.750096238429</c:v>
                      </c:pt>
                      <c:pt idx="1497">
                        <c:v>43334.791762962966</c:v>
                      </c:pt>
                      <c:pt idx="1498">
                        <c:v>43334.833429687496</c:v>
                      </c:pt>
                      <c:pt idx="1499">
                        <c:v>43334.875096412034</c:v>
                      </c:pt>
                      <c:pt idx="1500">
                        <c:v>43334.916763136571</c:v>
                      </c:pt>
                      <c:pt idx="1501">
                        <c:v>43334.958429861108</c:v>
                      </c:pt>
                      <c:pt idx="1502">
                        <c:v>43335.000096585645</c:v>
                      </c:pt>
                      <c:pt idx="1503">
                        <c:v>43335.041763310182</c:v>
                      </c:pt>
                      <c:pt idx="1504">
                        <c:v>43335.08343003472</c:v>
                      </c:pt>
                      <c:pt idx="1505">
                        <c:v>43335.125096759257</c:v>
                      </c:pt>
                      <c:pt idx="1506">
                        <c:v>43335.166763483794</c:v>
                      </c:pt>
                      <c:pt idx="1507">
                        <c:v>43335.208430208331</c:v>
                      </c:pt>
                      <c:pt idx="1508">
                        <c:v>43335.250096932868</c:v>
                      </c:pt>
                      <c:pt idx="1509">
                        <c:v>43335.291763657406</c:v>
                      </c:pt>
                      <c:pt idx="1510">
                        <c:v>43335.333430381943</c:v>
                      </c:pt>
                      <c:pt idx="1511">
                        <c:v>43335.37509710648</c:v>
                      </c:pt>
                      <c:pt idx="1512">
                        <c:v>43335.416763831017</c:v>
                      </c:pt>
                      <c:pt idx="1513">
                        <c:v>43335.458430555555</c:v>
                      </c:pt>
                      <c:pt idx="1514">
                        <c:v>43335.500097280092</c:v>
                      </c:pt>
                      <c:pt idx="1515">
                        <c:v>43335.541764004629</c:v>
                      </c:pt>
                      <c:pt idx="1516">
                        <c:v>43335.583430729166</c:v>
                      </c:pt>
                      <c:pt idx="1517">
                        <c:v>43335.625097453703</c:v>
                      </c:pt>
                      <c:pt idx="1518">
                        <c:v>43335.666764178241</c:v>
                      </c:pt>
                      <c:pt idx="1519">
                        <c:v>43335.708430902778</c:v>
                      </c:pt>
                      <c:pt idx="1520">
                        <c:v>43335.750097627315</c:v>
                      </c:pt>
                      <c:pt idx="1521">
                        <c:v>43335.791764351852</c:v>
                      </c:pt>
                      <c:pt idx="1522">
                        <c:v>43335.833431076389</c:v>
                      </c:pt>
                      <c:pt idx="1523">
                        <c:v>43335.875097800927</c:v>
                      </c:pt>
                      <c:pt idx="1524">
                        <c:v>43335.916764525464</c:v>
                      </c:pt>
                      <c:pt idx="1525">
                        <c:v>43335.958431250001</c:v>
                      </c:pt>
                      <c:pt idx="1526">
                        <c:v>43336.000097974538</c:v>
                      </c:pt>
                      <c:pt idx="1527">
                        <c:v>43336.041764699075</c:v>
                      </c:pt>
                      <c:pt idx="1528">
                        <c:v>43336.083431423613</c:v>
                      </c:pt>
                      <c:pt idx="1529">
                        <c:v>43336.12509814815</c:v>
                      </c:pt>
                      <c:pt idx="1530">
                        <c:v>43336.166764872687</c:v>
                      </c:pt>
                      <c:pt idx="1531">
                        <c:v>43336.208431597224</c:v>
                      </c:pt>
                      <c:pt idx="1532">
                        <c:v>43336.250098321761</c:v>
                      </c:pt>
                      <c:pt idx="1533">
                        <c:v>43336.291765046299</c:v>
                      </c:pt>
                      <c:pt idx="1534">
                        <c:v>43336.333431770836</c:v>
                      </c:pt>
                      <c:pt idx="1535">
                        <c:v>43336.375098495373</c:v>
                      </c:pt>
                      <c:pt idx="1536">
                        <c:v>43336.41676521991</c:v>
                      </c:pt>
                      <c:pt idx="1537">
                        <c:v>43336.458431944448</c:v>
                      </c:pt>
                      <c:pt idx="1538">
                        <c:v>43336.500098668985</c:v>
                      </c:pt>
                      <c:pt idx="1539">
                        <c:v>43336.541765393522</c:v>
                      </c:pt>
                      <c:pt idx="1540">
                        <c:v>43336.583432118059</c:v>
                      </c:pt>
                      <c:pt idx="1541">
                        <c:v>43336.625098842589</c:v>
                      </c:pt>
                      <c:pt idx="1542">
                        <c:v>43336.666765567126</c:v>
                      </c:pt>
                      <c:pt idx="1543">
                        <c:v>43336.708432291663</c:v>
                      </c:pt>
                      <c:pt idx="1544">
                        <c:v>43336.750099016201</c:v>
                      </c:pt>
                      <c:pt idx="1545">
                        <c:v>43336.791765740738</c:v>
                      </c:pt>
                      <c:pt idx="1546">
                        <c:v>43336.833432465275</c:v>
                      </c:pt>
                      <c:pt idx="1547">
                        <c:v>43336.875099189812</c:v>
                      </c:pt>
                      <c:pt idx="1548">
                        <c:v>43336.91676591435</c:v>
                      </c:pt>
                      <c:pt idx="1549">
                        <c:v>43336.958432638887</c:v>
                      </c:pt>
                      <c:pt idx="1550">
                        <c:v>43337.000099363424</c:v>
                      </c:pt>
                      <c:pt idx="1551">
                        <c:v>43337.041766087961</c:v>
                      </c:pt>
                      <c:pt idx="1552">
                        <c:v>43337.083432812498</c:v>
                      </c:pt>
                      <c:pt idx="1553">
                        <c:v>43337.125099537036</c:v>
                      </c:pt>
                      <c:pt idx="1554">
                        <c:v>43337.166766261573</c:v>
                      </c:pt>
                      <c:pt idx="1555">
                        <c:v>43337.20843298611</c:v>
                      </c:pt>
                      <c:pt idx="1556">
                        <c:v>43337.250099710647</c:v>
                      </c:pt>
                      <c:pt idx="1557">
                        <c:v>43337.291766435184</c:v>
                      </c:pt>
                      <c:pt idx="1558">
                        <c:v>43337.333433159722</c:v>
                      </c:pt>
                      <c:pt idx="1559">
                        <c:v>43337.375099884259</c:v>
                      </c:pt>
                      <c:pt idx="1560">
                        <c:v>43337.416766608796</c:v>
                      </c:pt>
                      <c:pt idx="1561">
                        <c:v>43337.458433333333</c:v>
                      </c:pt>
                      <c:pt idx="1562">
                        <c:v>43337.50010005787</c:v>
                      </c:pt>
                      <c:pt idx="1563">
                        <c:v>43337.541766782408</c:v>
                      </c:pt>
                      <c:pt idx="1564">
                        <c:v>43337.583433506945</c:v>
                      </c:pt>
                      <c:pt idx="1565">
                        <c:v>43337.625100231482</c:v>
                      </c:pt>
                      <c:pt idx="1566">
                        <c:v>43337.666766956019</c:v>
                      </c:pt>
                      <c:pt idx="1567">
                        <c:v>43337.708433680556</c:v>
                      </c:pt>
                      <c:pt idx="1568">
                        <c:v>43337.750100405094</c:v>
                      </c:pt>
                      <c:pt idx="1569">
                        <c:v>43337.791767129631</c:v>
                      </c:pt>
                      <c:pt idx="1570">
                        <c:v>43337.833433854168</c:v>
                      </c:pt>
                      <c:pt idx="1571">
                        <c:v>43337.875100578705</c:v>
                      </c:pt>
                      <c:pt idx="1572">
                        <c:v>43337.916767303243</c:v>
                      </c:pt>
                      <c:pt idx="1573">
                        <c:v>43337.95843402778</c:v>
                      </c:pt>
                      <c:pt idx="1574">
                        <c:v>43338.000100752317</c:v>
                      </c:pt>
                      <c:pt idx="1575">
                        <c:v>43338.041767476854</c:v>
                      </c:pt>
                      <c:pt idx="1576">
                        <c:v>43338.083434201391</c:v>
                      </c:pt>
                      <c:pt idx="1577">
                        <c:v>43338.125100925929</c:v>
                      </c:pt>
                      <c:pt idx="1578">
                        <c:v>43338.166767650466</c:v>
                      </c:pt>
                      <c:pt idx="1579">
                        <c:v>43338.208434375003</c:v>
                      </c:pt>
                      <c:pt idx="1580">
                        <c:v>43338.25010109954</c:v>
                      </c:pt>
                      <c:pt idx="1581">
                        <c:v>43338.291767824077</c:v>
                      </c:pt>
                      <c:pt idx="1582">
                        <c:v>43338.333434548615</c:v>
                      </c:pt>
                      <c:pt idx="1583">
                        <c:v>43338.375101273145</c:v>
                      </c:pt>
                      <c:pt idx="1584">
                        <c:v>43338.416767997682</c:v>
                      </c:pt>
                      <c:pt idx="1585">
                        <c:v>43338.458434722219</c:v>
                      </c:pt>
                      <c:pt idx="1586">
                        <c:v>43338.500101446756</c:v>
                      </c:pt>
                      <c:pt idx="1587">
                        <c:v>43338.541768171293</c:v>
                      </c:pt>
                      <c:pt idx="1588">
                        <c:v>43338.583434895831</c:v>
                      </c:pt>
                      <c:pt idx="1589">
                        <c:v>43338.625101620368</c:v>
                      </c:pt>
                      <c:pt idx="1590">
                        <c:v>43338.666768344905</c:v>
                      </c:pt>
                      <c:pt idx="1591">
                        <c:v>43338.708435069442</c:v>
                      </c:pt>
                      <c:pt idx="1592">
                        <c:v>43338.750101793979</c:v>
                      </c:pt>
                      <c:pt idx="1593">
                        <c:v>43338.791768518517</c:v>
                      </c:pt>
                      <c:pt idx="1594">
                        <c:v>43338.833435243054</c:v>
                      </c:pt>
                      <c:pt idx="1595">
                        <c:v>43338.875101967591</c:v>
                      </c:pt>
                      <c:pt idx="1596">
                        <c:v>43338.916768692128</c:v>
                      </c:pt>
                      <c:pt idx="1597">
                        <c:v>43338.958435416665</c:v>
                      </c:pt>
                      <c:pt idx="1598">
                        <c:v>43339.000102141203</c:v>
                      </c:pt>
                      <c:pt idx="1599">
                        <c:v>43339.04176886574</c:v>
                      </c:pt>
                      <c:pt idx="1600">
                        <c:v>43339.083435590277</c:v>
                      </c:pt>
                      <c:pt idx="1601">
                        <c:v>43339.125102314814</c:v>
                      </c:pt>
                      <c:pt idx="1602">
                        <c:v>43339.166769039351</c:v>
                      </c:pt>
                      <c:pt idx="1603">
                        <c:v>43339.208435763889</c:v>
                      </c:pt>
                      <c:pt idx="1604">
                        <c:v>43339.250102488426</c:v>
                      </c:pt>
                      <c:pt idx="1605">
                        <c:v>43339.291769212963</c:v>
                      </c:pt>
                      <c:pt idx="1606">
                        <c:v>43339.3334359375</c:v>
                      </c:pt>
                      <c:pt idx="1607">
                        <c:v>43339.375102662038</c:v>
                      </c:pt>
                      <c:pt idx="1608">
                        <c:v>43339.416769386575</c:v>
                      </c:pt>
                      <c:pt idx="1609">
                        <c:v>43339.458436111112</c:v>
                      </c:pt>
                      <c:pt idx="1610">
                        <c:v>43339.500102835649</c:v>
                      </c:pt>
                      <c:pt idx="1611">
                        <c:v>43339.541769560186</c:v>
                      </c:pt>
                      <c:pt idx="1612">
                        <c:v>43339.583436284724</c:v>
                      </c:pt>
                      <c:pt idx="1613">
                        <c:v>43339.625103009261</c:v>
                      </c:pt>
                      <c:pt idx="1614">
                        <c:v>43339.666769733798</c:v>
                      </c:pt>
                      <c:pt idx="1615">
                        <c:v>43339.708436458335</c:v>
                      </c:pt>
                      <c:pt idx="1616">
                        <c:v>43339.750103182872</c:v>
                      </c:pt>
                      <c:pt idx="1617">
                        <c:v>43339.79176990741</c:v>
                      </c:pt>
                      <c:pt idx="1618">
                        <c:v>43339.833436631947</c:v>
                      </c:pt>
                      <c:pt idx="1619">
                        <c:v>43339.875103356484</c:v>
                      </c:pt>
                      <c:pt idx="1620">
                        <c:v>43339.916770081021</c:v>
                      </c:pt>
                      <c:pt idx="1621">
                        <c:v>43339.958436805558</c:v>
                      </c:pt>
                      <c:pt idx="1622">
                        <c:v>43340.000103530096</c:v>
                      </c:pt>
                      <c:pt idx="1623">
                        <c:v>43340.041770254633</c:v>
                      </c:pt>
                      <c:pt idx="1624">
                        <c:v>43340.08343697917</c:v>
                      </c:pt>
                      <c:pt idx="1625">
                        <c:v>43340.125103703707</c:v>
                      </c:pt>
                      <c:pt idx="1626">
                        <c:v>43340.166770428237</c:v>
                      </c:pt>
                      <c:pt idx="1627">
                        <c:v>43340.208437152774</c:v>
                      </c:pt>
                      <c:pt idx="1628">
                        <c:v>43340.250103877312</c:v>
                      </c:pt>
                      <c:pt idx="1629">
                        <c:v>43340.291770601849</c:v>
                      </c:pt>
                      <c:pt idx="1630">
                        <c:v>43340.333437326386</c:v>
                      </c:pt>
                      <c:pt idx="1631">
                        <c:v>43340.375104050923</c:v>
                      </c:pt>
                      <c:pt idx="1632">
                        <c:v>43340.41677077546</c:v>
                      </c:pt>
                      <c:pt idx="1633">
                        <c:v>43340.458437499998</c:v>
                      </c:pt>
                      <c:pt idx="1634">
                        <c:v>43340.500104224535</c:v>
                      </c:pt>
                      <c:pt idx="1635">
                        <c:v>43340.541770949072</c:v>
                      </c:pt>
                      <c:pt idx="1636">
                        <c:v>43340.583437673609</c:v>
                      </c:pt>
                      <c:pt idx="1637">
                        <c:v>43340.625104398147</c:v>
                      </c:pt>
                      <c:pt idx="1638">
                        <c:v>43340.666771122684</c:v>
                      </c:pt>
                      <c:pt idx="1639">
                        <c:v>43340.708437847221</c:v>
                      </c:pt>
                      <c:pt idx="1640">
                        <c:v>43340.750104571758</c:v>
                      </c:pt>
                      <c:pt idx="1641">
                        <c:v>43340.791771296295</c:v>
                      </c:pt>
                      <c:pt idx="1642">
                        <c:v>43340.833438020833</c:v>
                      </c:pt>
                      <c:pt idx="1643">
                        <c:v>43340.87510474537</c:v>
                      </c:pt>
                      <c:pt idx="1644">
                        <c:v>43340.916771469907</c:v>
                      </c:pt>
                      <c:pt idx="1645">
                        <c:v>43340.958438194444</c:v>
                      </c:pt>
                      <c:pt idx="1646">
                        <c:v>43341.000104918981</c:v>
                      </c:pt>
                      <c:pt idx="1647">
                        <c:v>43341.041771643519</c:v>
                      </c:pt>
                      <c:pt idx="1648">
                        <c:v>43341.083438368056</c:v>
                      </c:pt>
                      <c:pt idx="1649">
                        <c:v>43341.125105092593</c:v>
                      </c:pt>
                      <c:pt idx="1650">
                        <c:v>43341.166771990742</c:v>
                      </c:pt>
                      <c:pt idx="1651">
                        <c:v>43341.208438773145</c:v>
                      </c:pt>
                      <c:pt idx="1652">
                        <c:v>43341.250105555555</c:v>
                      </c:pt>
                      <c:pt idx="1653">
                        <c:v>43341.291772337965</c:v>
                      </c:pt>
                      <c:pt idx="1654">
                        <c:v>43341.333439120368</c:v>
                      </c:pt>
                      <c:pt idx="1655">
                        <c:v>43341.375105902778</c:v>
                      </c:pt>
                      <c:pt idx="1656">
                        <c:v>43341.416772685188</c:v>
                      </c:pt>
                      <c:pt idx="1657">
                        <c:v>43341.458439467591</c:v>
                      </c:pt>
                      <c:pt idx="1658">
                        <c:v>43341.500106250001</c:v>
                      </c:pt>
                      <c:pt idx="1659">
                        <c:v>43341.541773032404</c:v>
                      </c:pt>
                      <c:pt idx="1660">
                        <c:v>43341.583439814814</c:v>
                      </c:pt>
                      <c:pt idx="1661">
                        <c:v>43341.625106597225</c:v>
                      </c:pt>
                      <c:pt idx="1662">
                        <c:v>43341.666773379628</c:v>
                      </c:pt>
                      <c:pt idx="1663">
                        <c:v>43341.708440162038</c:v>
                      </c:pt>
                      <c:pt idx="1664">
                        <c:v>43341.750106944448</c:v>
                      </c:pt>
                      <c:pt idx="1665">
                        <c:v>43341.791773726851</c:v>
                      </c:pt>
                      <c:pt idx="1666">
                        <c:v>43341.833440509261</c:v>
                      </c:pt>
                      <c:pt idx="1667">
                        <c:v>43341.875107291664</c:v>
                      </c:pt>
                      <c:pt idx="1668">
                        <c:v>43341.916774074074</c:v>
                      </c:pt>
                      <c:pt idx="1669">
                        <c:v>43341.958440856484</c:v>
                      </c:pt>
                      <c:pt idx="1670">
                        <c:v>43342.000104166669</c:v>
                      </c:pt>
                      <c:pt idx="1671">
                        <c:v>43342.041774421297</c:v>
                      </c:pt>
                      <c:pt idx="1672">
                        <c:v>43342.0834412037</c:v>
                      </c:pt>
                      <c:pt idx="1673">
                        <c:v>43342.12510798611</c:v>
                      </c:pt>
                      <c:pt idx="1674">
                        <c:v>43342.166774768521</c:v>
                      </c:pt>
                      <c:pt idx="1675">
                        <c:v>43342.208437499998</c:v>
                      </c:pt>
                      <c:pt idx="1676">
                        <c:v>43342.250108043983</c:v>
                      </c:pt>
                      <c:pt idx="1677">
                        <c:v>43342.291774768521</c:v>
                      </c:pt>
                      <c:pt idx="1678">
                        <c:v>43342.333441493058</c:v>
                      </c:pt>
                      <c:pt idx="1679">
                        <c:v>43342.375108217595</c:v>
                      </c:pt>
                      <c:pt idx="1680">
                        <c:v>43342.416774942132</c:v>
                      </c:pt>
                      <c:pt idx="1681">
                        <c:v>43342.458441666669</c:v>
                      </c:pt>
                      <c:pt idx="1682">
                        <c:v>43342.500108391207</c:v>
                      </c:pt>
                      <c:pt idx="1683">
                        <c:v>43342.541775115744</c:v>
                      </c:pt>
                      <c:pt idx="1684">
                        <c:v>43342.583441840281</c:v>
                      </c:pt>
                      <c:pt idx="1685">
                        <c:v>43342.625108564818</c:v>
                      </c:pt>
                      <c:pt idx="1686">
                        <c:v>43342.666775289355</c:v>
                      </c:pt>
                      <c:pt idx="1687">
                        <c:v>43342.708442013885</c:v>
                      </c:pt>
                    </c:numCache>
                  </c:numRef>
                </c:xVal>
                <c:yVal>
                  <c:numRef>
                    <c:extLst xmlns:c15="http://schemas.microsoft.com/office/drawing/2012/chart">
                      <c:ext xmlns:c15="http://schemas.microsoft.com/office/drawing/2012/chart" uri="{02D57815-91ED-43cb-92C2-25804820EDAC}">
                        <c15:formulaRef>
                          <c15:sqref>Sheet1!$M$6:$M$1693</c15:sqref>
                        </c15:formulaRef>
                      </c:ext>
                    </c:extLst>
                    <c:numCache>
                      <c:formatCode>General</c:formatCode>
                      <c:ptCount val="1688"/>
                      <c:pt idx="0">
                        <c:v>23.02</c:v>
                      </c:pt>
                      <c:pt idx="1">
                        <c:v>23.133333333333336</c:v>
                      </c:pt>
                      <c:pt idx="2">
                        <c:v>23.749999999999996</c:v>
                      </c:pt>
                      <c:pt idx="3">
                        <c:v>24.333333333333332</c:v>
                      </c:pt>
                      <c:pt idx="4">
                        <c:v>24.5</c:v>
                      </c:pt>
                      <c:pt idx="5">
                        <c:v>24.633333333333329</c:v>
                      </c:pt>
                      <c:pt idx="6">
                        <c:v>24.900000000000002</c:v>
                      </c:pt>
                      <c:pt idx="7">
                        <c:v>24.599999999999998</c:v>
                      </c:pt>
                      <c:pt idx="8">
                        <c:v>24.516666666666666</c:v>
                      </c:pt>
                      <c:pt idx="9">
                        <c:v>23.816666666666663</c:v>
                      </c:pt>
                      <c:pt idx="10">
                        <c:v>22.966666666666669</c:v>
                      </c:pt>
                      <c:pt idx="11">
                        <c:v>22.633333333333336</c:v>
                      </c:pt>
                      <c:pt idx="12">
                        <c:v>22.516666666666669</c:v>
                      </c:pt>
                      <c:pt idx="13">
                        <c:v>22.516666666666666</c:v>
                      </c:pt>
                      <c:pt idx="14">
                        <c:v>22</c:v>
                      </c:pt>
                      <c:pt idx="15">
                        <c:v>21.899999999999995</c:v>
                      </c:pt>
                      <c:pt idx="16">
                        <c:v>21.366666666666664</c:v>
                      </c:pt>
                      <c:pt idx="17">
                        <c:v>21.466666666666665</c:v>
                      </c:pt>
                      <c:pt idx="18">
                        <c:v>20.883333333333336</c:v>
                      </c:pt>
                      <c:pt idx="19">
                        <c:v>21.016666666666666</c:v>
                      </c:pt>
                      <c:pt idx="20">
                        <c:v>21.583333333333332</c:v>
                      </c:pt>
                      <c:pt idx="21">
                        <c:v>22.733333333333331</c:v>
                      </c:pt>
                      <c:pt idx="22">
                        <c:v>22.833333333333332</c:v>
                      </c:pt>
                      <c:pt idx="23">
                        <c:v>22.366666666666664</c:v>
                      </c:pt>
                      <c:pt idx="24">
                        <c:v>22.483333333333334</c:v>
                      </c:pt>
                      <c:pt idx="25">
                        <c:v>23.266666666666666</c:v>
                      </c:pt>
                      <c:pt idx="26">
                        <c:v>23.383333333333336</c:v>
                      </c:pt>
                      <c:pt idx="27">
                        <c:v>23.616666666666664</c:v>
                      </c:pt>
                      <c:pt idx="28">
                        <c:v>23.799999999999997</c:v>
                      </c:pt>
                      <c:pt idx="29">
                        <c:v>24.3</c:v>
                      </c:pt>
                      <c:pt idx="30">
                        <c:v>24.466666666666669</c:v>
                      </c:pt>
                      <c:pt idx="31">
                        <c:v>24.033333333333331</c:v>
                      </c:pt>
                      <c:pt idx="32">
                        <c:v>23.283333333333335</c:v>
                      </c:pt>
                      <c:pt idx="33">
                        <c:v>22.566666666666663</c:v>
                      </c:pt>
                      <c:pt idx="34">
                        <c:v>21.983333333333331</c:v>
                      </c:pt>
                      <c:pt idx="82">
                        <c:v>19.416666666666668</c:v>
                      </c:pt>
                      <c:pt idx="83">
                        <c:v>18.583333333333332</c:v>
                      </c:pt>
                      <c:pt idx="84">
                        <c:v>19.083333333333332</c:v>
                      </c:pt>
                      <c:pt idx="85">
                        <c:v>19.483333333333331</c:v>
                      </c:pt>
                      <c:pt idx="86">
                        <c:v>17.583333333333332</c:v>
                      </c:pt>
                      <c:pt idx="87">
                        <c:v>17.333333333333332</c:v>
                      </c:pt>
                      <c:pt idx="88">
                        <c:v>17.566666666666666</c:v>
                      </c:pt>
                      <c:pt idx="89">
                        <c:v>16.3</c:v>
                      </c:pt>
                      <c:pt idx="90">
                        <c:v>16.3</c:v>
                      </c:pt>
                      <c:pt idx="91">
                        <c:v>16.783333333333331</c:v>
                      </c:pt>
                      <c:pt idx="92">
                        <c:v>17.133333333333336</c:v>
                      </c:pt>
                      <c:pt idx="93">
                        <c:v>17.966666666666669</c:v>
                      </c:pt>
                      <c:pt idx="94">
                        <c:v>18.466666666666665</c:v>
                      </c:pt>
                      <c:pt idx="95">
                        <c:v>19.900000000000002</c:v>
                      </c:pt>
                      <c:pt idx="96">
                        <c:v>20.849999999999998</c:v>
                      </c:pt>
                      <c:pt idx="97">
                        <c:v>21.400000000000002</c:v>
                      </c:pt>
                      <c:pt idx="98">
                        <c:v>21.766666666666666</c:v>
                      </c:pt>
                      <c:pt idx="99">
                        <c:v>22.45</c:v>
                      </c:pt>
                      <c:pt idx="100">
                        <c:v>23.166666666666668</c:v>
                      </c:pt>
                      <c:pt idx="101">
                        <c:v>23.516666666666666</c:v>
                      </c:pt>
                      <c:pt idx="102">
                        <c:v>23.8</c:v>
                      </c:pt>
                      <c:pt idx="103">
                        <c:v>23.400000000000002</c:v>
                      </c:pt>
                      <c:pt idx="104">
                        <c:v>23.400000000000002</c:v>
                      </c:pt>
                      <c:pt idx="105">
                        <c:v>22.799999999999997</c:v>
                      </c:pt>
                      <c:pt idx="106">
                        <c:v>22.316666666666666</c:v>
                      </c:pt>
                      <c:pt idx="107">
                        <c:v>21.75</c:v>
                      </c:pt>
                      <c:pt idx="108">
                        <c:v>20.466666666666665</c:v>
                      </c:pt>
                      <c:pt idx="109">
                        <c:v>21.349999999999998</c:v>
                      </c:pt>
                      <c:pt idx="110">
                        <c:v>21.633333333333329</c:v>
                      </c:pt>
                      <c:pt idx="111">
                        <c:v>21.400000000000002</c:v>
                      </c:pt>
                      <c:pt idx="112">
                        <c:v>21.233333333333331</c:v>
                      </c:pt>
                      <c:pt idx="113">
                        <c:v>21.083333333333332</c:v>
                      </c:pt>
                      <c:pt idx="114">
                        <c:v>21.05</c:v>
                      </c:pt>
                      <c:pt idx="115">
                        <c:v>21.066666666666666</c:v>
                      </c:pt>
                      <c:pt idx="116">
                        <c:v>21.5</c:v>
                      </c:pt>
                      <c:pt idx="117">
                        <c:v>21.5</c:v>
                      </c:pt>
                      <c:pt idx="118">
                        <c:v>21.799999999999997</c:v>
                      </c:pt>
                      <c:pt idx="119">
                        <c:v>22.5</c:v>
                      </c:pt>
                      <c:pt idx="120">
                        <c:v>22.733333333333331</c:v>
                      </c:pt>
                      <c:pt idx="121">
                        <c:v>23.216666666666669</c:v>
                      </c:pt>
                      <c:pt idx="122">
                        <c:v>23.900000000000002</c:v>
                      </c:pt>
                      <c:pt idx="123">
                        <c:v>24.133333333333336</c:v>
                      </c:pt>
                      <c:pt idx="124">
                        <c:v>24.45</c:v>
                      </c:pt>
                      <c:pt idx="125">
                        <c:v>24.433333333333334</c:v>
                      </c:pt>
                      <c:pt idx="126">
                        <c:v>24.633333333333329</c:v>
                      </c:pt>
                      <c:pt idx="127">
                        <c:v>24.516666666666666</c:v>
                      </c:pt>
                      <c:pt idx="128">
                        <c:v>24.066666666666663</c:v>
                      </c:pt>
                      <c:pt idx="129">
                        <c:v>23.016666666666666</c:v>
                      </c:pt>
                      <c:pt idx="130">
                        <c:v>22.583333333333332</c:v>
                      </c:pt>
                      <c:pt idx="131">
                        <c:v>22.616666666666671</c:v>
                      </c:pt>
                      <c:pt idx="132">
                        <c:v>22.683333333333334</c:v>
                      </c:pt>
                      <c:pt idx="133">
                        <c:v>22.416666666666668</c:v>
                      </c:pt>
                      <c:pt idx="134">
                        <c:v>22.150000000000002</c:v>
                      </c:pt>
                      <c:pt idx="135">
                        <c:v>21.983333333333334</c:v>
                      </c:pt>
                      <c:pt idx="136">
                        <c:v>21.783333333333331</c:v>
                      </c:pt>
                      <c:pt idx="137">
                        <c:v>21.733333333333331</c:v>
                      </c:pt>
                      <c:pt idx="138">
                        <c:v>21.533333333333335</c:v>
                      </c:pt>
                      <c:pt idx="139">
                        <c:v>21.333333333333332</c:v>
                      </c:pt>
                      <c:pt idx="140">
                        <c:v>21.416666666666668</c:v>
                      </c:pt>
                      <c:pt idx="141">
                        <c:v>21.3</c:v>
                      </c:pt>
                      <c:pt idx="142">
                        <c:v>21.733333333333331</c:v>
                      </c:pt>
                      <c:pt idx="193">
                        <c:v>22.200000000000003</c:v>
                      </c:pt>
                      <c:pt idx="194">
                        <c:v>22.316666666666666</c:v>
                      </c:pt>
                      <c:pt idx="195">
                        <c:v>23.333333333333332</c:v>
                      </c:pt>
                      <c:pt idx="196">
                        <c:v>23.400000000000002</c:v>
                      </c:pt>
                      <c:pt idx="197">
                        <c:v>23.633333333333336</c:v>
                      </c:pt>
                      <c:pt idx="198">
                        <c:v>23.583333333333332</c:v>
                      </c:pt>
                      <c:pt idx="199">
                        <c:v>23.5</c:v>
                      </c:pt>
                      <c:pt idx="200">
                        <c:v>23.283333333333331</c:v>
                      </c:pt>
                      <c:pt idx="201">
                        <c:v>22.8</c:v>
                      </c:pt>
                      <c:pt idx="202">
                        <c:v>22.183333333333334</c:v>
                      </c:pt>
                      <c:pt idx="203">
                        <c:v>21.766666666666666</c:v>
                      </c:pt>
                      <c:pt idx="204">
                        <c:v>21.95</c:v>
                      </c:pt>
                      <c:pt idx="205">
                        <c:v>21.066666666666666</c:v>
                      </c:pt>
                      <c:pt idx="206">
                        <c:v>20.183333333333334</c:v>
                      </c:pt>
                      <c:pt idx="207">
                        <c:v>19.7</c:v>
                      </c:pt>
                      <c:pt idx="208">
                        <c:v>19.433333333333334</c:v>
                      </c:pt>
                      <c:pt idx="209">
                        <c:v>19.133333333333329</c:v>
                      </c:pt>
                      <c:pt idx="210">
                        <c:v>18.583333333333336</c:v>
                      </c:pt>
                      <c:pt idx="211">
                        <c:v>18.583333333333336</c:v>
                      </c:pt>
                      <c:pt idx="212">
                        <c:v>19.05</c:v>
                      </c:pt>
                      <c:pt idx="213">
                        <c:v>19.900000000000002</c:v>
                      </c:pt>
                      <c:pt idx="214">
                        <c:v>20.633333333333329</c:v>
                      </c:pt>
                      <c:pt idx="215">
                        <c:v>21.55</c:v>
                      </c:pt>
                      <c:pt idx="216">
                        <c:v>21.866666666666671</c:v>
                      </c:pt>
                      <c:pt idx="217">
                        <c:v>22.483333333333334</c:v>
                      </c:pt>
                      <c:pt idx="218">
                        <c:v>22.683333333333337</c:v>
                      </c:pt>
                      <c:pt idx="219">
                        <c:v>23.283333333333331</c:v>
                      </c:pt>
                      <c:pt idx="220">
                        <c:v>23.599999999999998</c:v>
                      </c:pt>
                      <c:pt idx="221">
                        <c:v>23.8</c:v>
                      </c:pt>
                      <c:pt idx="222">
                        <c:v>24.083333333333332</c:v>
                      </c:pt>
                      <c:pt idx="223">
                        <c:v>24.083333333333339</c:v>
                      </c:pt>
                      <c:pt idx="224">
                        <c:v>23.883333333333336</c:v>
                      </c:pt>
                      <c:pt idx="225">
                        <c:v>23.183333333333334</c:v>
                      </c:pt>
                      <c:pt idx="226">
                        <c:v>22.7</c:v>
                      </c:pt>
                      <c:pt idx="227">
                        <c:v>21.583333333333332</c:v>
                      </c:pt>
                      <c:pt idx="228">
                        <c:v>20.599999999999998</c:v>
                      </c:pt>
                      <c:pt idx="229">
                        <c:v>20.933333333333334</c:v>
                      </c:pt>
                      <c:pt idx="230">
                        <c:v>21.016666666666666</c:v>
                      </c:pt>
                      <c:pt idx="231">
                        <c:v>20.816666666666666</c:v>
                      </c:pt>
                      <c:pt idx="232">
                        <c:v>20.566666666666666</c:v>
                      </c:pt>
                      <c:pt idx="233">
                        <c:v>20.2</c:v>
                      </c:pt>
                      <c:pt idx="234">
                        <c:v>20.066666666666666</c:v>
                      </c:pt>
                      <c:pt idx="235">
                        <c:v>18.849999999999998</c:v>
                      </c:pt>
                      <c:pt idx="236">
                        <c:v>18.566666666666666</c:v>
                      </c:pt>
                      <c:pt idx="237">
                        <c:v>19.516666666666666</c:v>
                      </c:pt>
                      <c:pt idx="238">
                        <c:v>20.399999999999999</c:v>
                      </c:pt>
                      <c:pt idx="239">
                        <c:v>20.883333333333333</c:v>
                      </c:pt>
                      <c:pt idx="240">
                        <c:v>21.466666666666669</c:v>
                      </c:pt>
                      <c:pt idx="241">
                        <c:v>21.95</c:v>
                      </c:pt>
                      <c:pt idx="242">
                        <c:v>22.466666666666665</c:v>
                      </c:pt>
                      <c:pt idx="243">
                        <c:v>22.766666666666666</c:v>
                      </c:pt>
                      <c:pt idx="244">
                        <c:v>23.033333333333331</c:v>
                      </c:pt>
                      <c:pt idx="245">
                        <c:v>23.599999999999998</c:v>
                      </c:pt>
                      <c:pt idx="246">
                        <c:v>23.683333333333334</c:v>
                      </c:pt>
                      <c:pt idx="247">
                        <c:v>23.816666666666666</c:v>
                      </c:pt>
                      <c:pt idx="248">
                        <c:v>23.533333333333335</c:v>
                      </c:pt>
                      <c:pt idx="249">
                        <c:v>23.100000000000005</c:v>
                      </c:pt>
                      <c:pt idx="250">
                        <c:v>22.649999999999995</c:v>
                      </c:pt>
                      <c:pt idx="251">
                        <c:v>21.783333333333335</c:v>
                      </c:pt>
                      <c:pt idx="252">
                        <c:v>20.983333333333334</c:v>
                      </c:pt>
                      <c:pt idx="253">
                        <c:v>20.5</c:v>
                      </c:pt>
                      <c:pt idx="254">
                        <c:v>20.05</c:v>
                      </c:pt>
                      <c:pt idx="255">
                        <c:v>20.166666666666668</c:v>
                      </c:pt>
                      <c:pt idx="256">
                        <c:v>20.983333333333334</c:v>
                      </c:pt>
                      <c:pt idx="270">
                        <c:v>25.05</c:v>
                      </c:pt>
                      <c:pt idx="271">
                        <c:v>25.633333333333336</c:v>
                      </c:pt>
                      <c:pt idx="272">
                        <c:v>24.866666666666664</c:v>
                      </c:pt>
                      <c:pt idx="273">
                        <c:v>23.900000000000002</c:v>
                      </c:pt>
                      <c:pt idx="274">
                        <c:v>23.216666666666669</c:v>
                      </c:pt>
                      <c:pt idx="275">
                        <c:v>22.55</c:v>
                      </c:pt>
                      <c:pt idx="276">
                        <c:v>22.3</c:v>
                      </c:pt>
                      <c:pt idx="277">
                        <c:v>22.400000000000002</c:v>
                      </c:pt>
                      <c:pt idx="278">
                        <c:v>22.366666666666664</c:v>
                      </c:pt>
                      <c:pt idx="279">
                        <c:v>22.25</c:v>
                      </c:pt>
                      <c:pt idx="280">
                        <c:v>22.066666666666666</c:v>
                      </c:pt>
                      <c:pt idx="281">
                        <c:v>21.866666666666664</c:v>
                      </c:pt>
                      <c:pt idx="282">
                        <c:v>21.55</c:v>
                      </c:pt>
                      <c:pt idx="283">
                        <c:v>21.266666666666666</c:v>
                      </c:pt>
                      <c:pt idx="284">
                        <c:v>20.650000000000002</c:v>
                      </c:pt>
                      <c:pt idx="285">
                        <c:v>19.75</c:v>
                      </c:pt>
                      <c:pt idx="286">
                        <c:v>21.833333333333332</c:v>
                      </c:pt>
                      <c:pt idx="287">
                        <c:v>23.116666666666664</c:v>
                      </c:pt>
                      <c:pt idx="288">
                        <c:v>23.616666666666671</c:v>
                      </c:pt>
                      <c:pt idx="289">
                        <c:v>24.166666666666668</c:v>
                      </c:pt>
                      <c:pt idx="290">
                        <c:v>23.75</c:v>
                      </c:pt>
                      <c:pt idx="291">
                        <c:v>23.849999999999998</c:v>
                      </c:pt>
                      <c:pt idx="292">
                        <c:v>24.316666666666666</c:v>
                      </c:pt>
                      <c:pt idx="293">
                        <c:v>24.316666666666666</c:v>
                      </c:pt>
                      <c:pt idx="294">
                        <c:v>24.516666666666666</c:v>
                      </c:pt>
                      <c:pt idx="295">
                        <c:v>24.433333333333334</c:v>
                      </c:pt>
                      <c:pt idx="296">
                        <c:v>24.083333333333339</c:v>
                      </c:pt>
                      <c:pt idx="297">
                        <c:v>23.266666666666666</c:v>
                      </c:pt>
                      <c:pt idx="298">
                        <c:v>22.766666666666666</c:v>
                      </c:pt>
                      <c:pt idx="299">
                        <c:v>22.950000000000003</c:v>
                      </c:pt>
                      <c:pt idx="300">
                        <c:v>22.916666666666668</c:v>
                      </c:pt>
                      <c:pt idx="301">
                        <c:v>23.733333333333334</c:v>
                      </c:pt>
                      <c:pt idx="302">
                        <c:v>23.05</c:v>
                      </c:pt>
                      <c:pt idx="303">
                        <c:v>22.766666666666666</c:v>
                      </c:pt>
                      <c:pt idx="304">
                        <c:v>22.016666666666669</c:v>
                      </c:pt>
                      <c:pt idx="305">
                        <c:v>21.750000000000004</c:v>
                      </c:pt>
                      <c:pt idx="306">
                        <c:v>21.283333333333331</c:v>
                      </c:pt>
                      <c:pt idx="307">
                        <c:v>20.683333333333334</c:v>
                      </c:pt>
                      <c:pt idx="308">
                        <c:v>20.633333333333329</c:v>
                      </c:pt>
                      <c:pt idx="309">
                        <c:v>21.766666666666666</c:v>
                      </c:pt>
                      <c:pt idx="310">
                        <c:v>22.816666666666666</c:v>
                      </c:pt>
                      <c:pt idx="311">
                        <c:v>23.55</c:v>
                      </c:pt>
                      <c:pt idx="312">
                        <c:v>23.899999999999995</c:v>
                      </c:pt>
                      <c:pt idx="313">
                        <c:v>24.066666666666663</c:v>
                      </c:pt>
                      <c:pt idx="314">
                        <c:v>24.883333333333336</c:v>
                      </c:pt>
                      <c:pt idx="315">
                        <c:v>25.150000000000002</c:v>
                      </c:pt>
                      <c:pt idx="316">
                        <c:v>25.5</c:v>
                      </c:pt>
                      <c:pt idx="317">
                        <c:v>25.3</c:v>
                      </c:pt>
                      <c:pt idx="318">
                        <c:v>25.450000000000003</c:v>
                      </c:pt>
                      <c:pt idx="319">
                        <c:v>25.366666666666664</c:v>
                      </c:pt>
                      <c:pt idx="320">
                        <c:v>24.966666666666669</c:v>
                      </c:pt>
                      <c:pt idx="321">
                        <c:v>24.349999999999998</c:v>
                      </c:pt>
                      <c:pt idx="322">
                        <c:v>24</c:v>
                      </c:pt>
                      <c:pt idx="323">
                        <c:v>24.25</c:v>
                      </c:pt>
                      <c:pt idx="324">
                        <c:v>24.283333333333335</c:v>
                      </c:pt>
                      <c:pt idx="325">
                        <c:v>24.000000000000004</c:v>
                      </c:pt>
                      <c:pt idx="326">
                        <c:v>23.25</c:v>
                      </c:pt>
                      <c:pt idx="327">
                        <c:v>22.616666666666671</c:v>
                      </c:pt>
                      <c:pt idx="328">
                        <c:v>22.183333333333334</c:v>
                      </c:pt>
                      <c:pt idx="329">
                        <c:v>21.583333333333332</c:v>
                      </c:pt>
                      <c:pt idx="330">
                        <c:v>20.983333333333334</c:v>
                      </c:pt>
                      <c:pt idx="331">
                        <c:v>20.333333333333332</c:v>
                      </c:pt>
                      <c:pt idx="332">
                        <c:v>20.783333333333335</c:v>
                      </c:pt>
                      <c:pt idx="333">
                        <c:v>21.349999999999998</c:v>
                      </c:pt>
                      <c:pt idx="334">
                        <c:v>22.433333333333334</c:v>
                      </c:pt>
                      <c:pt idx="335">
                        <c:v>23.349999999999998</c:v>
                      </c:pt>
                      <c:pt idx="336">
                        <c:v>23.766666666666666</c:v>
                      </c:pt>
                      <c:pt idx="337">
                        <c:v>24.533333333333331</c:v>
                      </c:pt>
                      <c:pt idx="338">
                        <c:v>24.599999999999998</c:v>
                      </c:pt>
                      <c:pt idx="339">
                        <c:v>25.150000000000002</c:v>
                      </c:pt>
                      <c:pt idx="340">
                        <c:v>24.900000000000002</c:v>
                      </c:pt>
                      <c:pt idx="341">
                        <c:v>24.599999999999998</c:v>
                      </c:pt>
                      <c:pt idx="342">
                        <c:v>24.916666666666668</c:v>
                      </c:pt>
                      <c:pt idx="343">
                        <c:v>24.583333333333332</c:v>
                      </c:pt>
                      <c:pt idx="344">
                        <c:v>24.183333333333334</c:v>
                      </c:pt>
                      <c:pt idx="345">
                        <c:v>23.2</c:v>
                      </c:pt>
                      <c:pt idx="346">
                        <c:v>22.866666666666671</c:v>
                      </c:pt>
                      <c:pt idx="347">
                        <c:v>22.416666666666671</c:v>
                      </c:pt>
                      <c:pt idx="348">
                        <c:v>21.883333333333329</c:v>
                      </c:pt>
                      <c:pt idx="349">
                        <c:v>21.549999999999997</c:v>
                      </c:pt>
                      <c:pt idx="350">
                        <c:v>20.75</c:v>
                      </c:pt>
                      <c:pt idx="351">
                        <c:v>20.866666666666664</c:v>
                      </c:pt>
                      <c:pt idx="352">
                        <c:v>21.466666666666669</c:v>
                      </c:pt>
                      <c:pt idx="353">
                        <c:v>21.066666666666666</c:v>
                      </c:pt>
                      <c:pt idx="354">
                        <c:v>18.866666666666671</c:v>
                      </c:pt>
                      <c:pt idx="355">
                        <c:v>18.55</c:v>
                      </c:pt>
                      <c:pt idx="356">
                        <c:v>18.750000000000004</c:v>
                      </c:pt>
                      <c:pt idx="357">
                        <c:v>19.733333333333334</c:v>
                      </c:pt>
                      <c:pt idx="358">
                        <c:v>21.133333333333333</c:v>
                      </c:pt>
                      <c:pt idx="359">
                        <c:v>22.150000000000002</c:v>
                      </c:pt>
                      <c:pt idx="360">
                        <c:v>22.633333333333336</c:v>
                      </c:pt>
                      <c:pt idx="361">
                        <c:v>23.083333333333332</c:v>
                      </c:pt>
                      <c:pt idx="362">
                        <c:v>24.149999999999995</c:v>
                      </c:pt>
                      <c:pt idx="363">
                        <c:v>24.933333333333334</c:v>
                      </c:pt>
                      <c:pt idx="364">
                        <c:v>24.8</c:v>
                      </c:pt>
                      <c:pt idx="365">
                        <c:v>25.083333333333332</c:v>
                      </c:pt>
                      <c:pt idx="366">
                        <c:v>25.599999999999998</c:v>
                      </c:pt>
                      <c:pt idx="367">
                        <c:v>25.666666666666668</c:v>
                      </c:pt>
                      <c:pt idx="368">
                        <c:v>24.966666666666669</c:v>
                      </c:pt>
                      <c:pt idx="369">
                        <c:v>24.649999999999995</c:v>
                      </c:pt>
                      <c:pt idx="370">
                        <c:v>24.333333333333332</c:v>
                      </c:pt>
                      <c:pt idx="371">
                        <c:v>24.2</c:v>
                      </c:pt>
                      <c:pt idx="372">
                        <c:v>23.616666666666664</c:v>
                      </c:pt>
                      <c:pt idx="373">
                        <c:v>23.166666666666668</c:v>
                      </c:pt>
                      <c:pt idx="374">
                        <c:v>21.8</c:v>
                      </c:pt>
                      <c:pt idx="375">
                        <c:v>20.45</c:v>
                      </c:pt>
                      <c:pt idx="376">
                        <c:v>20.666666666666668</c:v>
                      </c:pt>
                      <c:pt idx="377">
                        <c:v>19.566666666666666</c:v>
                      </c:pt>
                      <c:pt idx="378">
                        <c:v>20.350000000000001</c:v>
                      </c:pt>
                      <c:pt idx="379">
                        <c:v>19.733333333333334</c:v>
                      </c:pt>
                      <c:pt idx="380">
                        <c:v>20.666666666666668</c:v>
                      </c:pt>
                      <c:pt idx="381">
                        <c:v>21.766666666666666</c:v>
                      </c:pt>
                      <c:pt idx="382">
                        <c:v>22.5</c:v>
                      </c:pt>
                      <c:pt idx="383">
                        <c:v>23.183333333333334</c:v>
                      </c:pt>
                      <c:pt idx="384">
                        <c:v>23.399999999999995</c:v>
                      </c:pt>
                      <c:pt idx="385">
                        <c:v>23.833333333333332</c:v>
                      </c:pt>
                      <c:pt idx="386">
                        <c:v>23.933333333333334</c:v>
                      </c:pt>
                      <c:pt idx="387">
                        <c:v>23.683333333333334</c:v>
                      </c:pt>
                      <c:pt idx="388">
                        <c:v>23.75</c:v>
                      </c:pt>
                      <c:pt idx="389">
                        <c:v>23.866666666666671</c:v>
                      </c:pt>
                      <c:pt idx="390">
                        <c:v>24.216666666666665</c:v>
                      </c:pt>
                      <c:pt idx="391">
                        <c:v>24.016666666666666</c:v>
                      </c:pt>
                      <c:pt idx="392">
                        <c:v>24.150000000000002</c:v>
                      </c:pt>
                      <c:pt idx="393">
                        <c:v>23.566666666666666</c:v>
                      </c:pt>
                      <c:pt idx="394">
                        <c:v>23.400000000000002</c:v>
                      </c:pt>
                      <c:pt idx="395">
                        <c:v>23.383333333333336</c:v>
                      </c:pt>
                      <c:pt idx="396">
                        <c:v>22.566666666666666</c:v>
                      </c:pt>
                      <c:pt idx="397">
                        <c:v>21.849999999999998</c:v>
                      </c:pt>
                      <c:pt idx="398">
                        <c:v>21.1</c:v>
                      </c:pt>
                      <c:pt idx="399">
                        <c:v>20.216666666666669</c:v>
                      </c:pt>
                      <c:pt idx="400">
                        <c:v>20.133333333333336</c:v>
                      </c:pt>
                      <c:pt idx="401">
                        <c:v>19.833333333333332</c:v>
                      </c:pt>
                      <c:pt idx="402">
                        <c:v>19.533333333333335</c:v>
                      </c:pt>
                      <c:pt idx="403">
                        <c:v>19.433333333333334</c:v>
                      </c:pt>
                      <c:pt idx="404">
                        <c:v>20.183333333333334</c:v>
                      </c:pt>
                      <c:pt idx="405">
                        <c:v>20.266666666666669</c:v>
                      </c:pt>
                      <c:pt idx="406">
                        <c:v>20.900000000000002</c:v>
                      </c:pt>
                      <c:pt idx="407">
                        <c:v>21.866666666666671</c:v>
                      </c:pt>
                      <c:pt idx="408">
                        <c:v>22.283333333333331</c:v>
                      </c:pt>
                      <c:pt idx="409">
                        <c:v>22.700000000000003</c:v>
                      </c:pt>
                      <c:pt idx="410">
                        <c:v>22.900000000000002</c:v>
                      </c:pt>
                      <c:pt idx="411">
                        <c:v>23.249999999999996</c:v>
                      </c:pt>
                      <c:pt idx="412">
                        <c:v>23.75</c:v>
                      </c:pt>
                      <c:pt idx="413">
                        <c:v>23.933333333333334</c:v>
                      </c:pt>
                      <c:pt idx="414">
                        <c:v>23.900000000000002</c:v>
                      </c:pt>
                      <c:pt idx="415">
                        <c:v>23.400000000000002</c:v>
                      </c:pt>
                      <c:pt idx="416">
                        <c:v>23.216666666666669</c:v>
                      </c:pt>
                      <c:pt idx="417">
                        <c:v>22.283333333333335</c:v>
                      </c:pt>
                      <c:pt idx="418">
                        <c:v>22.366666666666664</c:v>
                      </c:pt>
                      <c:pt idx="419">
                        <c:v>22.616666666666664</c:v>
                      </c:pt>
                      <c:pt idx="420">
                        <c:v>22.316666666666666</c:v>
                      </c:pt>
                      <c:pt idx="421">
                        <c:v>22.683333333333334</c:v>
                      </c:pt>
                      <c:pt idx="422">
                        <c:v>22.066666666666666</c:v>
                      </c:pt>
                      <c:pt idx="423">
                        <c:v>22.150000000000002</c:v>
                      </c:pt>
                      <c:pt idx="424">
                        <c:v>21.233333333333334</c:v>
                      </c:pt>
                      <c:pt idx="425">
                        <c:v>21.1</c:v>
                      </c:pt>
                      <c:pt idx="426">
                        <c:v>20.55</c:v>
                      </c:pt>
                      <c:pt idx="427">
                        <c:v>20.55</c:v>
                      </c:pt>
                      <c:pt idx="428">
                        <c:v>21.5</c:v>
                      </c:pt>
                      <c:pt idx="429">
                        <c:v>21.2</c:v>
                      </c:pt>
                      <c:pt idx="430">
                        <c:v>21.683333333333334</c:v>
                      </c:pt>
                      <c:pt idx="431">
                        <c:v>22.483333333333334</c:v>
                      </c:pt>
                      <c:pt idx="432">
                        <c:v>23.05</c:v>
                      </c:pt>
                      <c:pt idx="433">
                        <c:v>23</c:v>
                      </c:pt>
                      <c:pt idx="434">
                        <c:v>22.683333333333334</c:v>
                      </c:pt>
                      <c:pt idx="435">
                        <c:v>23.350000000000005</c:v>
                      </c:pt>
                      <c:pt idx="436">
                        <c:v>23.45</c:v>
                      </c:pt>
                      <c:pt idx="437">
                        <c:v>24.533333333333335</c:v>
                      </c:pt>
                      <c:pt idx="438">
                        <c:v>24.599999999999998</c:v>
                      </c:pt>
                      <c:pt idx="439">
                        <c:v>24.299999999999997</c:v>
                      </c:pt>
                      <c:pt idx="440">
                        <c:v>24.55</c:v>
                      </c:pt>
                      <c:pt idx="441">
                        <c:v>23.583333333333332</c:v>
                      </c:pt>
                      <c:pt idx="442">
                        <c:v>23.5</c:v>
                      </c:pt>
                      <c:pt idx="443">
                        <c:v>23.383333333333336</c:v>
                      </c:pt>
                      <c:pt idx="444">
                        <c:v>22.983333333333334</c:v>
                      </c:pt>
                      <c:pt idx="445">
                        <c:v>21.816666666666663</c:v>
                      </c:pt>
                      <c:pt idx="446">
                        <c:v>21.383333333333336</c:v>
                      </c:pt>
                      <c:pt idx="447">
                        <c:v>21.549999999999997</c:v>
                      </c:pt>
                      <c:pt idx="448">
                        <c:v>20.816666666666666</c:v>
                      </c:pt>
                      <c:pt idx="449">
                        <c:v>20.650000000000002</c:v>
                      </c:pt>
                      <c:pt idx="450">
                        <c:v>20.616666666666667</c:v>
                      </c:pt>
                      <c:pt idx="451">
                        <c:v>20.066666666666666</c:v>
                      </c:pt>
                      <c:pt idx="452">
                        <c:v>19.783333333333331</c:v>
                      </c:pt>
                      <c:pt idx="453">
                        <c:v>20.566666666666666</c:v>
                      </c:pt>
                      <c:pt idx="454">
                        <c:v>21.25</c:v>
                      </c:pt>
                      <c:pt idx="455">
                        <c:v>21.966666666666665</c:v>
                      </c:pt>
                      <c:pt idx="456">
                        <c:v>22.816666666666666</c:v>
                      </c:pt>
                      <c:pt idx="457">
                        <c:v>23.283333333333331</c:v>
                      </c:pt>
                      <c:pt idx="458">
                        <c:v>24.45</c:v>
                      </c:pt>
                      <c:pt idx="459">
                        <c:v>24.95</c:v>
                      </c:pt>
                      <c:pt idx="460">
                        <c:v>24.95</c:v>
                      </c:pt>
                      <c:pt idx="461">
                        <c:v>25.683333333333334</c:v>
                      </c:pt>
                      <c:pt idx="462">
                        <c:v>25.883333333333336</c:v>
                      </c:pt>
                      <c:pt idx="463">
                        <c:v>25.433333333333337</c:v>
                      </c:pt>
                      <c:pt idx="464">
                        <c:v>25.150000000000002</c:v>
                      </c:pt>
                      <c:pt idx="465">
                        <c:v>24.216666666666665</c:v>
                      </c:pt>
                      <c:pt idx="466">
                        <c:v>23.8</c:v>
                      </c:pt>
                      <c:pt idx="467">
                        <c:v>23.233333333333334</c:v>
                      </c:pt>
                      <c:pt idx="468">
                        <c:v>23.099999999999998</c:v>
                      </c:pt>
                      <c:pt idx="469">
                        <c:v>22.883333333333329</c:v>
                      </c:pt>
                      <c:pt idx="470">
                        <c:v>22.316666666666666</c:v>
                      </c:pt>
                      <c:pt idx="471">
                        <c:v>21.883333333333336</c:v>
                      </c:pt>
                      <c:pt idx="472">
                        <c:v>21.916666666666668</c:v>
                      </c:pt>
                      <c:pt idx="473">
                        <c:v>21.416666666666668</c:v>
                      </c:pt>
                      <c:pt idx="474">
                        <c:v>21.633333333333336</c:v>
                      </c:pt>
                      <c:pt idx="475">
                        <c:v>20.516666666666666</c:v>
                      </c:pt>
                      <c:pt idx="476">
                        <c:v>19.149999999999999</c:v>
                      </c:pt>
                      <c:pt idx="477">
                        <c:v>19.7</c:v>
                      </c:pt>
                      <c:pt idx="478">
                        <c:v>20.816666666666666</c:v>
                      </c:pt>
                      <c:pt idx="479">
                        <c:v>22.083333333333332</c:v>
                      </c:pt>
                      <c:pt idx="480">
                        <c:v>22.849999999999998</c:v>
                      </c:pt>
                      <c:pt idx="481">
                        <c:v>23.666666666666668</c:v>
                      </c:pt>
                      <c:pt idx="482">
                        <c:v>24.466666666666665</c:v>
                      </c:pt>
                      <c:pt idx="483">
                        <c:v>25.100000000000005</c:v>
                      </c:pt>
                      <c:pt idx="484">
                        <c:v>25.316666666666666</c:v>
                      </c:pt>
                      <c:pt idx="485">
                        <c:v>25.633333333333329</c:v>
                      </c:pt>
                      <c:pt idx="486">
                        <c:v>25.566666666666666</c:v>
                      </c:pt>
                      <c:pt idx="487">
                        <c:v>25.45</c:v>
                      </c:pt>
                      <c:pt idx="488">
                        <c:v>25.083333333333332</c:v>
                      </c:pt>
                      <c:pt idx="489">
                        <c:v>23.966666666666669</c:v>
                      </c:pt>
                      <c:pt idx="490">
                        <c:v>23.183333333333337</c:v>
                      </c:pt>
                      <c:pt idx="491">
                        <c:v>23.133333333333336</c:v>
                      </c:pt>
                      <c:pt idx="492">
                        <c:v>21.783333333333335</c:v>
                      </c:pt>
                      <c:pt idx="493">
                        <c:v>21.400000000000002</c:v>
                      </c:pt>
                      <c:pt idx="494">
                        <c:v>21.766666666666669</c:v>
                      </c:pt>
                      <c:pt idx="495">
                        <c:v>22.316666666666666</c:v>
                      </c:pt>
                      <c:pt idx="496">
                        <c:v>21.900000000000002</c:v>
                      </c:pt>
                      <c:pt idx="497">
                        <c:v>21.383333333333336</c:v>
                      </c:pt>
                      <c:pt idx="498">
                        <c:v>20.9</c:v>
                      </c:pt>
                      <c:pt idx="499">
                        <c:v>19.816666666666666</c:v>
                      </c:pt>
                      <c:pt idx="500">
                        <c:v>20.833333333333332</c:v>
                      </c:pt>
                      <c:pt idx="501">
                        <c:v>20.866666666666667</c:v>
                      </c:pt>
                      <c:pt idx="502">
                        <c:v>22</c:v>
                      </c:pt>
                      <c:pt idx="503">
                        <c:v>22.549999999999997</c:v>
                      </c:pt>
                      <c:pt idx="504">
                        <c:v>22.966666666666669</c:v>
                      </c:pt>
                      <c:pt idx="505">
                        <c:v>23.983333333333334</c:v>
                      </c:pt>
                      <c:pt idx="506">
                        <c:v>24.283333333333331</c:v>
                      </c:pt>
                      <c:pt idx="507">
                        <c:v>25.066666666666666</c:v>
                      </c:pt>
                      <c:pt idx="508">
                        <c:v>25.083333333333332</c:v>
                      </c:pt>
                      <c:pt idx="509">
                        <c:v>25</c:v>
                      </c:pt>
                      <c:pt idx="510">
                        <c:v>25.2</c:v>
                      </c:pt>
                      <c:pt idx="511">
                        <c:v>25.266666666666666</c:v>
                      </c:pt>
                      <c:pt idx="512">
                        <c:v>24.650000000000002</c:v>
                      </c:pt>
                      <c:pt idx="513">
                        <c:v>24.200000000000003</c:v>
                      </c:pt>
                      <c:pt idx="514">
                        <c:v>23.5</c:v>
                      </c:pt>
                      <c:pt idx="515">
                        <c:v>23.316666666666666</c:v>
                      </c:pt>
                      <c:pt idx="516">
                        <c:v>23.133333333333336</c:v>
                      </c:pt>
                      <c:pt idx="517">
                        <c:v>22.783333333333335</c:v>
                      </c:pt>
                      <c:pt idx="518">
                        <c:v>22.2</c:v>
                      </c:pt>
                      <c:pt idx="519">
                        <c:v>22.05</c:v>
                      </c:pt>
                      <c:pt idx="520">
                        <c:v>21.783333333333335</c:v>
                      </c:pt>
                      <c:pt idx="521">
                        <c:v>21.45</c:v>
                      </c:pt>
                      <c:pt idx="522">
                        <c:v>20.433333333333334</c:v>
                      </c:pt>
                      <c:pt idx="523">
                        <c:v>19.466666666666669</c:v>
                      </c:pt>
                      <c:pt idx="524">
                        <c:v>18.833333333333332</c:v>
                      </c:pt>
                      <c:pt idx="525">
                        <c:v>19.95</c:v>
                      </c:pt>
                      <c:pt idx="526">
                        <c:v>20.833333333333332</c:v>
                      </c:pt>
                      <c:pt idx="527">
                        <c:v>21.883333333333329</c:v>
                      </c:pt>
                      <c:pt idx="528">
                        <c:v>22.066666666666666</c:v>
                      </c:pt>
                      <c:pt idx="529">
                        <c:v>22.283333333333335</c:v>
                      </c:pt>
                      <c:pt idx="530">
                        <c:v>22.950000000000003</c:v>
                      </c:pt>
                      <c:pt idx="531">
                        <c:v>23.583333333333332</c:v>
                      </c:pt>
                      <c:pt idx="532">
                        <c:v>24.099999999999998</c:v>
                      </c:pt>
                      <c:pt idx="533">
                        <c:v>24.066666666666663</c:v>
                      </c:pt>
                      <c:pt idx="534">
                        <c:v>24.233333333333334</c:v>
                      </c:pt>
                      <c:pt idx="535">
                        <c:v>24.55</c:v>
                      </c:pt>
                      <c:pt idx="536">
                        <c:v>24.433333333333334</c:v>
                      </c:pt>
                      <c:pt idx="537">
                        <c:v>22.966666666666669</c:v>
                      </c:pt>
                      <c:pt idx="538">
                        <c:v>22.066666666666666</c:v>
                      </c:pt>
                      <c:pt idx="539">
                        <c:v>21.266666666666662</c:v>
                      </c:pt>
                      <c:pt idx="540">
                        <c:v>21.783333333333335</c:v>
                      </c:pt>
                      <c:pt idx="541">
                        <c:v>21.233333333333334</c:v>
                      </c:pt>
                      <c:pt idx="542">
                        <c:v>20.966666666666665</c:v>
                      </c:pt>
                      <c:pt idx="543">
                        <c:v>21.066666666666666</c:v>
                      </c:pt>
                      <c:pt idx="544">
                        <c:v>20.5</c:v>
                      </c:pt>
                      <c:pt idx="545">
                        <c:v>20.183333333333334</c:v>
                      </c:pt>
                      <c:pt idx="546">
                        <c:v>20.183333333333334</c:v>
                      </c:pt>
                      <c:pt idx="547">
                        <c:v>19.8</c:v>
                      </c:pt>
                      <c:pt idx="548">
                        <c:v>19.283333333333335</c:v>
                      </c:pt>
                      <c:pt idx="549">
                        <c:v>20.400000000000002</c:v>
                      </c:pt>
                      <c:pt idx="550">
                        <c:v>21.033333333333331</c:v>
                      </c:pt>
                      <c:pt idx="551">
                        <c:v>21.416666666666668</c:v>
                      </c:pt>
                      <c:pt idx="552">
                        <c:v>22.033333333333335</c:v>
                      </c:pt>
                      <c:pt idx="553">
                        <c:v>22.716666666666665</c:v>
                      </c:pt>
                      <c:pt idx="554">
                        <c:v>22.733333333333334</c:v>
                      </c:pt>
                      <c:pt idx="555">
                        <c:v>23.133333333333336</c:v>
                      </c:pt>
                      <c:pt idx="556">
                        <c:v>23.5</c:v>
                      </c:pt>
                      <c:pt idx="557">
                        <c:v>23.600000000000005</c:v>
                      </c:pt>
                      <c:pt idx="558">
                        <c:v>23.833333333333332</c:v>
                      </c:pt>
                      <c:pt idx="559">
                        <c:v>23.966666666666669</c:v>
                      </c:pt>
                      <c:pt idx="560">
                        <c:v>24.433333333333334</c:v>
                      </c:pt>
                      <c:pt idx="561">
                        <c:v>24.2</c:v>
                      </c:pt>
                      <c:pt idx="562">
                        <c:v>22.749999999999996</c:v>
                      </c:pt>
                      <c:pt idx="563">
                        <c:v>22.416666666666668</c:v>
                      </c:pt>
                      <c:pt idx="564">
                        <c:v>22.566666666666666</c:v>
                      </c:pt>
                      <c:pt idx="565">
                        <c:v>20.733333333333338</c:v>
                      </c:pt>
                      <c:pt idx="566">
                        <c:v>22.433333333333337</c:v>
                      </c:pt>
                      <c:pt idx="567">
                        <c:v>22.849999999999998</c:v>
                      </c:pt>
                      <c:pt idx="568">
                        <c:v>22.75</c:v>
                      </c:pt>
                      <c:pt idx="569">
                        <c:v>22.25</c:v>
                      </c:pt>
                      <c:pt idx="570">
                        <c:v>22.033333333333331</c:v>
                      </c:pt>
                      <c:pt idx="571">
                        <c:v>21.7</c:v>
                      </c:pt>
                      <c:pt idx="572">
                        <c:v>21.849999999999998</c:v>
                      </c:pt>
                      <c:pt idx="573">
                        <c:v>21.633333333333329</c:v>
                      </c:pt>
                      <c:pt idx="574">
                        <c:v>21.566666666666666</c:v>
                      </c:pt>
                      <c:pt idx="575">
                        <c:v>21.983333333333334</c:v>
                      </c:pt>
                      <c:pt idx="576">
                        <c:v>22.45</c:v>
                      </c:pt>
                      <c:pt idx="577">
                        <c:v>22.650000000000002</c:v>
                      </c:pt>
                      <c:pt idx="578">
                        <c:v>22.849999999999998</c:v>
                      </c:pt>
                      <c:pt idx="579">
                        <c:v>23.45</c:v>
                      </c:pt>
                      <c:pt idx="580">
                        <c:v>23.7</c:v>
                      </c:pt>
                      <c:pt idx="581">
                        <c:v>23.55</c:v>
                      </c:pt>
                      <c:pt idx="582">
                        <c:v>23.366666666666664</c:v>
                      </c:pt>
                      <c:pt idx="583">
                        <c:v>23.499999999999996</c:v>
                      </c:pt>
                      <c:pt idx="584">
                        <c:v>23.633333333333329</c:v>
                      </c:pt>
                      <c:pt idx="585">
                        <c:v>23.45</c:v>
                      </c:pt>
                      <c:pt idx="586">
                        <c:v>22.666666666666668</c:v>
                      </c:pt>
                      <c:pt idx="587">
                        <c:v>21.25</c:v>
                      </c:pt>
                      <c:pt idx="588">
                        <c:v>20.666666666666668</c:v>
                      </c:pt>
                      <c:pt idx="589">
                        <c:v>20.133333333333333</c:v>
                      </c:pt>
                      <c:pt idx="590">
                        <c:v>19.883333333333333</c:v>
                      </c:pt>
                      <c:pt idx="591">
                        <c:v>20.05</c:v>
                      </c:pt>
                      <c:pt idx="592">
                        <c:v>19.349999999999998</c:v>
                      </c:pt>
                      <c:pt idx="593">
                        <c:v>19.3</c:v>
                      </c:pt>
                      <c:pt idx="594">
                        <c:v>19.083333333333332</c:v>
                      </c:pt>
                      <c:pt idx="595">
                        <c:v>18.849999999999998</c:v>
                      </c:pt>
                      <c:pt idx="596">
                        <c:v>19.283333333333335</c:v>
                      </c:pt>
                      <c:pt idx="597">
                        <c:v>19.95</c:v>
                      </c:pt>
                      <c:pt idx="598">
                        <c:v>20.849999999999998</c:v>
                      </c:pt>
                      <c:pt idx="599">
                        <c:v>22.75</c:v>
                      </c:pt>
                      <c:pt idx="600">
                        <c:v>22.783333333333331</c:v>
                      </c:pt>
                      <c:pt idx="601">
                        <c:v>23.333333333333332</c:v>
                      </c:pt>
                      <c:pt idx="602">
                        <c:v>23.716666666666665</c:v>
                      </c:pt>
                      <c:pt idx="603">
                        <c:v>24</c:v>
                      </c:pt>
                      <c:pt idx="604">
                        <c:v>24.066666666666666</c:v>
                      </c:pt>
                      <c:pt idx="605">
                        <c:v>24.200000000000003</c:v>
                      </c:pt>
                      <c:pt idx="606">
                        <c:v>24.450000000000003</c:v>
                      </c:pt>
                      <c:pt idx="607">
                        <c:v>24.183333333333337</c:v>
                      </c:pt>
                      <c:pt idx="608">
                        <c:v>24.333333333333332</c:v>
                      </c:pt>
                      <c:pt idx="609">
                        <c:v>23.099999999999998</c:v>
                      </c:pt>
                      <c:pt idx="610">
                        <c:v>22.483333333333334</c:v>
                      </c:pt>
                      <c:pt idx="611">
                        <c:v>22.516666666666666</c:v>
                      </c:pt>
                      <c:pt idx="612">
                        <c:v>22.183333333333334</c:v>
                      </c:pt>
                      <c:pt idx="613">
                        <c:v>22.083333333333332</c:v>
                      </c:pt>
                      <c:pt idx="614">
                        <c:v>21.75</c:v>
                      </c:pt>
                      <c:pt idx="615">
                        <c:v>21.55</c:v>
                      </c:pt>
                      <c:pt idx="616">
                        <c:v>21.333333333333332</c:v>
                      </c:pt>
                      <c:pt idx="617">
                        <c:v>21.233333333333331</c:v>
                      </c:pt>
                      <c:pt idx="618">
                        <c:v>21.349999999999998</c:v>
                      </c:pt>
                      <c:pt idx="619">
                        <c:v>21.05</c:v>
                      </c:pt>
                      <c:pt idx="620">
                        <c:v>20.733333333333334</c:v>
                      </c:pt>
                      <c:pt idx="621">
                        <c:v>20.45</c:v>
                      </c:pt>
                      <c:pt idx="622">
                        <c:v>20.950000000000003</c:v>
                      </c:pt>
                      <c:pt idx="623">
                        <c:v>22.849999999999998</c:v>
                      </c:pt>
                      <c:pt idx="624">
                        <c:v>22.633333333333329</c:v>
                      </c:pt>
                      <c:pt idx="625">
                        <c:v>23.383333333333336</c:v>
                      </c:pt>
                      <c:pt idx="626">
                        <c:v>23.333333333333332</c:v>
                      </c:pt>
                      <c:pt idx="627">
                        <c:v>23.433333333333334</c:v>
                      </c:pt>
                      <c:pt idx="628">
                        <c:v>24.016666666666669</c:v>
                      </c:pt>
                      <c:pt idx="629">
                        <c:v>24.466666666666665</c:v>
                      </c:pt>
                      <c:pt idx="630">
                        <c:v>24.416666666666668</c:v>
                      </c:pt>
                      <c:pt idx="631">
                        <c:v>24.716666666666669</c:v>
                      </c:pt>
                      <c:pt idx="632">
                        <c:v>24.783333333333335</c:v>
                      </c:pt>
                      <c:pt idx="633">
                        <c:v>23.600000000000005</c:v>
                      </c:pt>
                      <c:pt idx="634">
                        <c:v>22.883333333333336</c:v>
                      </c:pt>
                      <c:pt idx="635">
                        <c:v>22.466666666666665</c:v>
                      </c:pt>
                      <c:pt idx="636">
                        <c:v>22.266666666666666</c:v>
                      </c:pt>
                      <c:pt idx="637">
                        <c:v>21.366666666666664</c:v>
                      </c:pt>
                      <c:pt idx="638">
                        <c:v>20.866666666666671</c:v>
                      </c:pt>
                      <c:pt idx="639">
                        <c:v>19.466666666666665</c:v>
                      </c:pt>
                      <c:pt idx="640">
                        <c:v>20.216666666666669</c:v>
                      </c:pt>
                      <c:pt idx="641">
                        <c:v>19.266666666666662</c:v>
                      </c:pt>
                      <c:pt idx="642">
                        <c:v>18.683333333333334</c:v>
                      </c:pt>
                      <c:pt idx="643">
                        <c:v>18.8</c:v>
                      </c:pt>
                      <c:pt idx="644">
                        <c:v>19.833333333333332</c:v>
                      </c:pt>
                      <c:pt idx="645">
                        <c:v>20.5</c:v>
                      </c:pt>
                      <c:pt idx="646">
                        <c:v>21.883333333333329</c:v>
                      </c:pt>
                      <c:pt idx="647">
                        <c:v>22.25</c:v>
                      </c:pt>
                      <c:pt idx="648">
                        <c:v>22.650000000000002</c:v>
                      </c:pt>
                      <c:pt idx="649">
                        <c:v>22.55</c:v>
                      </c:pt>
                      <c:pt idx="650">
                        <c:v>22.933333333333334</c:v>
                      </c:pt>
                      <c:pt idx="651">
                        <c:v>23.666666666666668</c:v>
                      </c:pt>
                      <c:pt idx="652">
                        <c:v>24.633333333333336</c:v>
                      </c:pt>
                      <c:pt idx="653">
                        <c:v>24.316666666666666</c:v>
                      </c:pt>
                      <c:pt idx="654">
                        <c:v>23.433333333333334</c:v>
                      </c:pt>
                      <c:pt idx="655">
                        <c:v>23.466666666666665</c:v>
                      </c:pt>
                      <c:pt idx="656">
                        <c:v>23.3</c:v>
                      </c:pt>
                      <c:pt idx="657">
                        <c:v>21.900000000000002</c:v>
                      </c:pt>
                      <c:pt idx="658">
                        <c:v>20.733333333333334</c:v>
                      </c:pt>
                      <c:pt idx="659">
                        <c:v>20.399999999999999</c:v>
                      </c:pt>
                      <c:pt idx="660">
                        <c:v>20.8</c:v>
                      </c:pt>
                      <c:pt idx="661">
                        <c:v>20.833333333333332</c:v>
                      </c:pt>
                      <c:pt idx="662">
                        <c:v>19.566666666666666</c:v>
                      </c:pt>
                      <c:pt idx="663">
                        <c:v>18.8</c:v>
                      </c:pt>
                      <c:pt idx="664">
                        <c:v>18.649999999999999</c:v>
                      </c:pt>
                      <c:pt idx="665">
                        <c:v>18.716666666666665</c:v>
                      </c:pt>
                      <c:pt idx="666">
                        <c:v>18.25</c:v>
                      </c:pt>
                      <c:pt idx="667">
                        <c:v>17.766666666666666</c:v>
                      </c:pt>
                      <c:pt idx="668">
                        <c:v>17.866666666666667</c:v>
                      </c:pt>
                      <c:pt idx="669">
                        <c:v>18.516666666666669</c:v>
                      </c:pt>
                      <c:pt idx="670">
                        <c:v>18.899999999999999</c:v>
                      </c:pt>
                      <c:pt idx="671">
                        <c:v>20.233333333333334</c:v>
                      </c:pt>
                      <c:pt idx="672">
                        <c:v>21.849999999999998</c:v>
                      </c:pt>
                      <c:pt idx="673">
                        <c:v>22.233333333333334</c:v>
                      </c:pt>
                      <c:pt idx="674">
                        <c:v>23.566666666666666</c:v>
                      </c:pt>
                      <c:pt idx="675">
                        <c:v>23.266666666666666</c:v>
                      </c:pt>
                      <c:pt idx="676">
                        <c:v>24.200000000000003</c:v>
                      </c:pt>
                      <c:pt idx="677">
                        <c:v>24.116666666666671</c:v>
                      </c:pt>
                      <c:pt idx="678">
                        <c:v>23.933333333333334</c:v>
                      </c:pt>
                      <c:pt idx="679">
                        <c:v>23.866666666666671</c:v>
                      </c:pt>
                      <c:pt idx="680">
                        <c:v>23.650000000000002</c:v>
                      </c:pt>
                      <c:pt idx="681">
                        <c:v>22.899999999999995</c:v>
                      </c:pt>
                      <c:pt idx="682">
                        <c:v>22.650000000000002</c:v>
                      </c:pt>
                      <c:pt idx="683">
                        <c:v>22.116666666666664</c:v>
                      </c:pt>
                      <c:pt idx="684">
                        <c:v>21.75</c:v>
                      </c:pt>
                      <c:pt idx="685">
                        <c:v>21.200000000000003</c:v>
                      </c:pt>
                      <c:pt idx="686">
                        <c:v>20.5</c:v>
                      </c:pt>
                      <c:pt idx="687">
                        <c:v>19.599999999999998</c:v>
                      </c:pt>
                      <c:pt idx="688">
                        <c:v>19.3</c:v>
                      </c:pt>
                      <c:pt idx="689">
                        <c:v>19.8</c:v>
                      </c:pt>
                      <c:pt idx="690">
                        <c:v>20.266666666666666</c:v>
                      </c:pt>
                      <c:pt idx="691">
                        <c:v>18.433333333333334</c:v>
                      </c:pt>
                      <c:pt idx="692">
                        <c:v>18.783333333333335</c:v>
                      </c:pt>
                      <c:pt idx="693">
                        <c:v>19.716666666666665</c:v>
                      </c:pt>
                      <c:pt idx="694">
                        <c:v>19.766666666666666</c:v>
                      </c:pt>
                      <c:pt idx="695">
                        <c:v>20.399999999999999</c:v>
                      </c:pt>
                      <c:pt idx="696">
                        <c:v>21.599999999999998</c:v>
                      </c:pt>
                      <c:pt idx="697">
                        <c:v>22.05</c:v>
                      </c:pt>
                      <c:pt idx="698">
                        <c:v>22.366666666666664</c:v>
                      </c:pt>
                      <c:pt idx="699">
                        <c:v>22.833333333333332</c:v>
                      </c:pt>
                      <c:pt idx="700">
                        <c:v>23.183333333333334</c:v>
                      </c:pt>
                      <c:pt idx="701">
                        <c:v>23.599999999999998</c:v>
                      </c:pt>
                      <c:pt idx="702">
                        <c:v>23.333333333333332</c:v>
                      </c:pt>
                      <c:pt idx="703">
                        <c:v>23.416666666666668</c:v>
                      </c:pt>
                      <c:pt idx="704">
                        <c:v>23.016666666666666</c:v>
                      </c:pt>
                      <c:pt idx="705">
                        <c:v>21.683333333333334</c:v>
                      </c:pt>
                      <c:pt idx="706">
                        <c:v>21.633333333333336</c:v>
                      </c:pt>
                      <c:pt idx="707">
                        <c:v>21.083333333333332</c:v>
                      </c:pt>
                      <c:pt idx="708">
                        <c:v>20.516666666666666</c:v>
                      </c:pt>
                      <c:pt idx="709">
                        <c:v>19.983333333333334</c:v>
                      </c:pt>
                      <c:pt idx="710">
                        <c:v>20.150000000000002</c:v>
                      </c:pt>
                      <c:pt idx="711">
                        <c:v>20.583333333333332</c:v>
                      </c:pt>
                      <c:pt idx="712">
                        <c:v>21.033333333333335</c:v>
                      </c:pt>
                      <c:pt idx="713">
                        <c:v>20.966666666666665</c:v>
                      </c:pt>
                      <c:pt idx="714">
                        <c:v>20.566666666666666</c:v>
                      </c:pt>
                      <c:pt idx="715">
                        <c:v>20.2</c:v>
                      </c:pt>
                      <c:pt idx="716">
                        <c:v>19.566666666666666</c:v>
                      </c:pt>
                      <c:pt idx="717">
                        <c:v>19.616666666666671</c:v>
                      </c:pt>
                      <c:pt idx="718">
                        <c:v>20.633333333333329</c:v>
                      </c:pt>
                      <c:pt idx="719">
                        <c:v>21.683333333333334</c:v>
                      </c:pt>
                      <c:pt idx="720">
                        <c:v>21.95</c:v>
                      </c:pt>
                      <c:pt idx="721">
                        <c:v>22.5</c:v>
                      </c:pt>
                      <c:pt idx="722">
                        <c:v>23.133333333333336</c:v>
                      </c:pt>
                      <c:pt idx="723">
                        <c:v>23.416666666666668</c:v>
                      </c:pt>
                      <c:pt idx="724">
                        <c:v>23.3</c:v>
                      </c:pt>
                      <c:pt idx="725">
                        <c:v>23.416666666666668</c:v>
                      </c:pt>
                      <c:pt idx="726">
                        <c:v>23.716666666666669</c:v>
                      </c:pt>
                      <c:pt idx="727">
                        <c:v>23.233333333333334</c:v>
                      </c:pt>
                      <c:pt idx="728">
                        <c:v>24.049999999999997</c:v>
                      </c:pt>
                      <c:pt idx="729">
                        <c:v>22.516666666666666</c:v>
                      </c:pt>
                      <c:pt idx="730">
                        <c:v>21.533333333333335</c:v>
                      </c:pt>
                      <c:pt idx="731">
                        <c:v>20.916666666666668</c:v>
                      </c:pt>
                      <c:pt idx="732">
                        <c:v>20.400000000000002</c:v>
                      </c:pt>
                      <c:pt idx="733">
                        <c:v>20.466666666666669</c:v>
                      </c:pt>
                      <c:pt idx="734">
                        <c:v>20.25</c:v>
                      </c:pt>
                      <c:pt idx="735">
                        <c:v>20.149999999999999</c:v>
                      </c:pt>
                      <c:pt idx="736">
                        <c:v>19.583333333333332</c:v>
                      </c:pt>
                      <c:pt idx="737">
                        <c:v>19.416666666666664</c:v>
                      </c:pt>
                      <c:pt idx="738">
                        <c:v>18.683333333333334</c:v>
                      </c:pt>
                      <c:pt idx="739">
                        <c:v>18.633333333333336</c:v>
                      </c:pt>
                      <c:pt idx="740">
                        <c:v>20.400000000000002</c:v>
                      </c:pt>
                      <c:pt idx="741">
                        <c:v>20.583333333333332</c:v>
                      </c:pt>
                      <c:pt idx="742">
                        <c:v>21.5</c:v>
                      </c:pt>
                      <c:pt idx="743">
                        <c:v>22.116666666666671</c:v>
                      </c:pt>
                      <c:pt idx="744">
                        <c:v>22.083333333333332</c:v>
                      </c:pt>
                      <c:pt idx="745">
                        <c:v>21.95</c:v>
                      </c:pt>
                      <c:pt idx="746">
                        <c:v>22.433333333333337</c:v>
                      </c:pt>
                      <c:pt idx="747">
                        <c:v>22.383333333333336</c:v>
                      </c:pt>
                      <c:pt idx="748">
                        <c:v>22.766666666666669</c:v>
                      </c:pt>
                      <c:pt idx="749">
                        <c:v>23.166666666666671</c:v>
                      </c:pt>
                      <c:pt idx="750">
                        <c:v>23.149999999999995</c:v>
                      </c:pt>
                      <c:pt idx="751">
                        <c:v>23.099999999999998</c:v>
                      </c:pt>
                      <c:pt idx="752">
                        <c:v>22.533333333333331</c:v>
                      </c:pt>
                      <c:pt idx="753">
                        <c:v>21.983333333333331</c:v>
                      </c:pt>
                      <c:pt idx="754">
                        <c:v>21.45</c:v>
                      </c:pt>
                      <c:pt idx="755">
                        <c:v>21.116666666666667</c:v>
                      </c:pt>
                      <c:pt idx="756">
                        <c:v>21.333333333333332</c:v>
                      </c:pt>
                      <c:pt idx="757">
                        <c:v>20.316666666666666</c:v>
                      </c:pt>
                      <c:pt idx="758">
                        <c:v>20.6</c:v>
                      </c:pt>
                      <c:pt idx="759">
                        <c:v>19.733333333333334</c:v>
                      </c:pt>
                      <c:pt idx="760">
                        <c:v>20.099999999999998</c:v>
                      </c:pt>
                      <c:pt idx="761">
                        <c:v>20.150000000000002</c:v>
                      </c:pt>
                      <c:pt idx="762">
                        <c:v>19.916666666666668</c:v>
                      </c:pt>
                      <c:pt idx="763">
                        <c:v>19.233333333333334</c:v>
                      </c:pt>
                      <c:pt idx="764">
                        <c:v>19.233333333333331</c:v>
                      </c:pt>
                      <c:pt idx="765">
                        <c:v>19.916666666666664</c:v>
                      </c:pt>
                      <c:pt idx="766">
                        <c:v>20.866666666666667</c:v>
                      </c:pt>
                      <c:pt idx="767">
                        <c:v>21.566666666666663</c:v>
                      </c:pt>
                      <c:pt idx="768">
                        <c:v>21.599999999999998</c:v>
                      </c:pt>
                      <c:pt idx="769">
                        <c:v>22.183333333333334</c:v>
                      </c:pt>
                      <c:pt idx="770">
                        <c:v>22.216666666666669</c:v>
                      </c:pt>
                      <c:pt idx="771">
                        <c:v>22.400000000000002</c:v>
                      </c:pt>
                      <c:pt idx="772">
                        <c:v>23.05</c:v>
                      </c:pt>
                      <c:pt idx="773">
                        <c:v>23.766666666666669</c:v>
                      </c:pt>
                      <c:pt idx="774">
                        <c:v>23.916666666666668</c:v>
                      </c:pt>
                      <c:pt idx="775">
                        <c:v>24.433333333333334</c:v>
                      </c:pt>
                      <c:pt idx="776">
                        <c:v>24.616666666666671</c:v>
                      </c:pt>
                      <c:pt idx="777">
                        <c:v>23.633333333333329</c:v>
                      </c:pt>
                      <c:pt idx="778">
                        <c:v>22.983333333333334</c:v>
                      </c:pt>
                      <c:pt idx="779">
                        <c:v>22.5</c:v>
                      </c:pt>
                      <c:pt idx="780">
                        <c:v>21.166666666666668</c:v>
                      </c:pt>
                      <c:pt idx="781">
                        <c:v>20.233333333333334</c:v>
                      </c:pt>
                      <c:pt idx="782">
                        <c:v>20.033333333333335</c:v>
                      </c:pt>
                      <c:pt idx="783">
                        <c:v>20.966666666666665</c:v>
                      </c:pt>
                      <c:pt idx="784">
                        <c:v>20.633333333333336</c:v>
                      </c:pt>
                      <c:pt idx="785">
                        <c:v>19.500000000000004</c:v>
                      </c:pt>
                      <c:pt idx="786">
                        <c:v>19.066666666666666</c:v>
                      </c:pt>
                      <c:pt idx="787">
                        <c:v>19.033333333333331</c:v>
                      </c:pt>
                      <c:pt idx="788">
                        <c:v>19.400000000000002</c:v>
                      </c:pt>
                      <c:pt idx="789">
                        <c:v>19.433333333333334</c:v>
                      </c:pt>
                      <c:pt idx="790">
                        <c:v>20.116666666666667</c:v>
                      </c:pt>
                      <c:pt idx="791">
                        <c:v>21.333333333333332</c:v>
                      </c:pt>
                      <c:pt idx="792">
                        <c:v>22.900000000000002</c:v>
                      </c:pt>
                      <c:pt idx="793">
                        <c:v>22.366666666666664</c:v>
                      </c:pt>
                      <c:pt idx="794">
                        <c:v>22.433333333333334</c:v>
                      </c:pt>
                      <c:pt idx="795">
                        <c:v>22.916666666666668</c:v>
                      </c:pt>
                      <c:pt idx="796">
                        <c:v>23.25</c:v>
                      </c:pt>
                      <c:pt idx="797">
                        <c:v>23.516666666666666</c:v>
                      </c:pt>
                      <c:pt idx="798">
                        <c:v>23.45</c:v>
                      </c:pt>
                      <c:pt idx="799">
                        <c:v>23.516666666666669</c:v>
                      </c:pt>
                      <c:pt idx="800">
                        <c:v>23.283333333333331</c:v>
                      </c:pt>
                      <c:pt idx="801">
                        <c:v>22.3</c:v>
                      </c:pt>
                      <c:pt idx="802">
                        <c:v>21.566666666666666</c:v>
                      </c:pt>
                      <c:pt idx="803">
                        <c:v>21.133333333333333</c:v>
                      </c:pt>
                      <c:pt idx="804">
                        <c:v>20.733333333333334</c:v>
                      </c:pt>
                      <c:pt idx="805">
                        <c:v>20.566666666666666</c:v>
                      </c:pt>
                      <c:pt idx="806">
                        <c:v>20.183333333333334</c:v>
                      </c:pt>
                      <c:pt idx="807">
                        <c:v>19.933333333333334</c:v>
                      </c:pt>
                      <c:pt idx="808">
                        <c:v>19.916666666666668</c:v>
                      </c:pt>
                      <c:pt idx="809">
                        <c:v>19.383333333333333</c:v>
                      </c:pt>
                      <c:pt idx="810">
                        <c:v>19.45</c:v>
                      </c:pt>
                      <c:pt idx="811">
                        <c:v>19.383333333333333</c:v>
                      </c:pt>
                      <c:pt idx="812">
                        <c:v>19.066666666666666</c:v>
                      </c:pt>
                      <c:pt idx="813">
                        <c:v>19.733333333333331</c:v>
                      </c:pt>
                      <c:pt idx="814">
                        <c:v>20.616666666666667</c:v>
                      </c:pt>
                      <c:pt idx="815">
                        <c:v>21.766666666666666</c:v>
                      </c:pt>
                      <c:pt idx="816">
                        <c:v>22.2</c:v>
                      </c:pt>
                      <c:pt idx="817">
                        <c:v>22.633333333333329</c:v>
                      </c:pt>
                      <c:pt idx="818">
                        <c:v>22.966666666666665</c:v>
                      </c:pt>
                      <c:pt idx="819">
                        <c:v>23.633333333333336</c:v>
                      </c:pt>
                      <c:pt idx="820">
                        <c:v>23.483333333333334</c:v>
                      </c:pt>
                      <c:pt idx="821">
                        <c:v>24.333333333333332</c:v>
                      </c:pt>
                      <c:pt idx="822">
                        <c:v>24.116666666666664</c:v>
                      </c:pt>
                      <c:pt idx="823">
                        <c:v>23.849999999999998</c:v>
                      </c:pt>
                      <c:pt idx="824">
                        <c:v>23.883333333333336</c:v>
                      </c:pt>
                      <c:pt idx="825">
                        <c:v>22.983333333333334</c:v>
                      </c:pt>
                      <c:pt idx="826">
                        <c:v>22.416666666666668</c:v>
                      </c:pt>
                      <c:pt idx="827">
                        <c:v>22.283333333333335</c:v>
                      </c:pt>
                      <c:pt idx="828">
                        <c:v>22.183333333333334</c:v>
                      </c:pt>
                      <c:pt idx="829">
                        <c:v>21.099999999999998</c:v>
                      </c:pt>
                      <c:pt idx="830">
                        <c:v>21.116666666666664</c:v>
                      </c:pt>
                      <c:pt idx="831">
                        <c:v>20.45</c:v>
                      </c:pt>
                      <c:pt idx="832">
                        <c:v>20.000000000000004</c:v>
                      </c:pt>
                      <c:pt idx="833">
                        <c:v>19.933333333333334</c:v>
                      </c:pt>
                      <c:pt idx="834">
                        <c:v>20.05</c:v>
                      </c:pt>
                      <c:pt idx="835">
                        <c:v>18.3</c:v>
                      </c:pt>
                      <c:pt idx="836">
                        <c:v>18.55</c:v>
                      </c:pt>
                      <c:pt idx="837">
                        <c:v>19.583333333333332</c:v>
                      </c:pt>
                      <c:pt idx="838">
                        <c:v>21.666666666666671</c:v>
                      </c:pt>
                      <c:pt idx="839">
                        <c:v>22.849999999999998</c:v>
                      </c:pt>
                      <c:pt idx="840">
                        <c:v>23.016666666666666</c:v>
                      </c:pt>
                      <c:pt idx="841">
                        <c:v>22.633333333333336</c:v>
                      </c:pt>
                      <c:pt idx="842">
                        <c:v>23.183333333333334</c:v>
                      </c:pt>
                      <c:pt idx="843">
                        <c:v>24.466666666666669</c:v>
                      </c:pt>
                      <c:pt idx="844">
                        <c:v>24.066666666666666</c:v>
                      </c:pt>
                      <c:pt idx="845">
                        <c:v>24.383333333333336</c:v>
                      </c:pt>
                      <c:pt idx="846">
                        <c:v>24.583333333333332</c:v>
                      </c:pt>
                      <c:pt idx="847">
                        <c:v>24.516666666666666</c:v>
                      </c:pt>
                      <c:pt idx="848">
                        <c:v>24.2</c:v>
                      </c:pt>
                      <c:pt idx="849">
                        <c:v>23.899999999999995</c:v>
                      </c:pt>
                      <c:pt idx="850">
                        <c:v>23.266666666666666</c:v>
                      </c:pt>
                      <c:pt idx="851">
                        <c:v>23.25</c:v>
                      </c:pt>
                      <c:pt idx="852">
                        <c:v>23.633333333333336</c:v>
                      </c:pt>
                      <c:pt idx="853">
                        <c:v>23.650000000000002</c:v>
                      </c:pt>
                      <c:pt idx="854">
                        <c:v>23.416666666666668</c:v>
                      </c:pt>
                      <c:pt idx="855">
                        <c:v>23.133333333333329</c:v>
                      </c:pt>
                      <c:pt idx="856">
                        <c:v>23</c:v>
                      </c:pt>
                      <c:pt idx="857">
                        <c:v>22.633333333333336</c:v>
                      </c:pt>
                      <c:pt idx="858">
                        <c:v>22.366666666666664</c:v>
                      </c:pt>
                      <c:pt idx="859">
                        <c:v>24.333333333333332</c:v>
                      </c:pt>
                      <c:pt idx="860">
                        <c:v>25.450000000000003</c:v>
                      </c:pt>
                      <c:pt idx="861">
                        <c:v>23.133333333333329</c:v>
                      </c:pt>
                      <c:pt idx="862">
                        <c:v>23.200000000000003</c:v>
                      </c:pt>
                      <c:pt idx="863">
                        <c:v>23.5</c:v>
                      </c:pt>
                      <c:pt idx="864">
                        <c:v>24.483333333333334</c:v>
                      </c:pt>
                      <c:pt idx="865">
                        <c:v>25.25</c:v>
                      </c:pt>
                      <c:pt idx="866">
                        <c:v>25.916666666666668</c:v>
                      </c:pt>
                      <c:pt idx="867">
                        <c:v>25.733333333333331</c:v>
                      </c:pt>
                      <c:pt idx="868">
                        <c:v>26.250000000000004</c:v>
                      </c:pt>
                      <c:pt idx="869">
                        <c:v>26.383333333333336</c:v>
                      </c:pt>
                      <c:pt idx="870">
                        <c:v>25.916666666666668</c:v>
                      </c:pt>
                      <c:pt idx="871">
                        <c:v>25.950000000000003</c:v>
                      </c:pt>
                      <c:pt idx="872">
                        <c:v>25.516666666666666</c:v>
                      </c:pt>
                      <c:pt idx="873">
                        <c:v>25.099999999999998</c:v>
                      </c:pt>
                      <c:pt idx="874">
                        <c:v>24.366666666666664</c:v>
                      </c:pt>
                      <c:pt idx="875">
                        <c:v>24.116666666666671</c:v>
                      </c:pt>
                      <c:pt idx="876">
                        <c:v>23.966666666666669</c:v>
                      </c:pt>
                      <c:pt idx="877">
                        <c:v>24.183333333333334</c:v>
                      </c:pt>
                      <c:pt idx="878">
                        <c:v>24.966666666666669</c:v>
                      </c:pt>
                      <c:pt idx="879">
                        <c:v>24.666666666666668</c:v>
                      </c:pt>
                      <c:pt idx="880">
                        <c:v>24.8</c:v>
                      </c:pt>
                      <c:pt idx="881">
                        <c:v>24.433333333333334</c:v>
                      </c:pt>
                      <c:pt idx="882">
                        <c:v>21.400000000000002</c:v>
                      </c:pt>
                      <c:pt idx="883">
                        <c:v>23.033333333333331</c:v>
                      </c:pt>
                      <c:pt idx="884">
                        <c:v>23.75</c:v>
                      </c:pt>
                      <c:pt idx="885">
                        <c:v>23.383333333333336</c:v>
                      </c:pt>
                      <c:pt idx="886">
                        <c:v>21.366666666666671</c:v>
                      </c:pt>
                      <c:pt idx="887">
                        <c:v>22.333333333333329</c:v>
                      </c:pt>
                      <c:pt idx="888">
                        <c:v>23.483333333333334</c:v>
                      </c:pt>
                      <c:pt idx="889">
                        <c:v>24.416666666666661</c:v>
                      </c:pt>
                      <c:pt idx="890">
                        <c:v>25.283333333333335</c:v>
                      </c:pt>
                      <c:pt idx="891">
                        <c:v>25.983333333333334</c:v>
                      </c:pt>
                      <c:pt idx="892">
                        <c:v>25.533333333333331</c:v>
                      </c:pt>
                      <c:pt idx="893">
                        <c:v>26.05</c:v>
                      </c:pt>
                      <c:pt idx="894">
                        <c:v>26.383333333333329</c:v>
                      </c:pt>
                      <c:pt idx="895">
                        <c:v>25.950000000000003</c:v>
                      </c:pt>
                      <c:pt idx="896">
                        <c:v>26.099999999999998</c:v>
                      </c:pt>
                      <c:pt idx="897">
                        <c:v>25.116666666666664</c:v>
                      </c:pt>
                      <c:pt idx="898">
                        <c:v>24.733333333333334</c:v>
                      </c:pt>
                      <c:pt idx="899">
                        <c:v>24.783333333333331</c:v>
                      </c:pt>
                      <c:pt idx="900">
                        <c:v>24.366666666666664</c:v>
                      </c:pt>
                      <c:pt idx="901">
                        <c:v>23.499999999999996</c:v>
                      </c:pt>
                      <c:pt idx="902">
                        <c:v>23.083333333333332</c:v>
                      </c:pt>
                      <c:pt idx="903">
                        <c:v>22.683333333333334</c:v>
                      </c:pt>
                      <c:pt idx="904">
                        <c:v>21.899999999999995</c:v>
                      </c:pt>
                      <c:pt idx="905">
                        <c:v>21.783333333333331</c:v>
                      </c:pt>
                      <c:pt idx="906">
                        <c:v>21.216666666666665</c:v>
                      </c:pt>
                      <c:pt idx="907">
                        <c:v>21.066666666666666</c:v>
                      </c:pt>
                      <c:pt idx="908">
                        <c:v>21.7</c:v>
                      </c:pt>
                      <c:pt idx="909">
                        <c:v>21.533333333333331</c:v>
                      </c:pt>
                      <c:pt idx="910">
                        <c:v>22.549999999999997</c:v>
                      </c:pt>
                      <c:pt idx="911">
                        <c:v>21.233333333333334</c:v>
                      </c:pt>
                      <c:pt idx="912">
                        <c:v>21.650000000000002</c:v>
                      </c:pt>
                      <c:pt idx="913">
                        <c:v>22.05</c:v>
                      </c:pt>
                      <c:pt idx="914">
                        <c:v>22.066666666666666</c:v>
                      </c:pt>
                      <c:pt idx="915">
                        <c:v>22.299999999999997</c:v>
                      </c:pt>
                      <c:pt idx="916">
                        <c:v>23.25</c:v>
                      </c:pt>
                      <c:pt idx="917">
                        <c:v>23.783333333333335</c:v>
                      </c:pt>
                      <c:pt idx="918">
                        <c:v>24</c:v>
                      </c:pt>
                      <c:pt idx="919">
                        <c:v>24.150000000000002</c:v>
                      </c:pt>
                      <c:pt idx="920">
                        <c:v>23.683333333333337</c:v>
                      </c:pt>
                      <c:pt idx="921">
                        <c:v>22.5</c:v>
                      </c:pt>
                      <c:pt idx="922">
                        <c:v>22.466666666666669</c:v>
                      </c:pt>
                      <c:pt idx="923">
                        <c:v>22.45</c:v>
                      </c:pt>
                      <c:pt idx="924">
                        <c:v>21.799999999999997</c:v>
                      </c:pt>
                      <c:pt idx="925">
                        <c:v>20.900000000000002</c:v>
                      </c:pt>
                      <c:pt idx="926">
                        <c:v>20.833333333333332</c:v>
                      </c:pt>
                      <c:pt idx="927">
                        <c:v>20.566666666666666</c:v>
                      </c:pt>
                      <c:pt idx="928">
                        <c:v>20.249999999999996</c:v>
                      </c:pt>
                      <c:pt idx="929">
                        <c:v>20.083333333333332</c:v>
                      </c:pt>
                      <c:pt idx="930">
                        <c:v>20.05</c:v>
                      </c:pt>
                      <c:pt idx="931">
                        <c:v>20.55</c:v>
                      </c:pt>
                      <c:pt idx="932">
                        <c:v>20.05</c:v>
                      </c:pt>
                      <c:pt idx="933">
                        <c:v>20.2</c:v>
                      </c:pt>
                      <c:pt idx="934">
                        <c:v>20.316666666666666</c:v>
                      </c:pt>
                      <c:pt idx="935">
                        <c:v>21.099999999999998</c:v>
                      </c:pt>
                      <c:pt idx="936">
                        <c:v>21.416666666666668</c:v>
                      </c:pt>
                      <c:pt idx="937">
                        <c:v>21.933333333333334</c:v>
                      </c:pt>
                      <c:pt idx="938">
                        <c:v>22.483333333333331</c:v>
                      </c:pt>
                      <c:pt idx="939">
                        <c:v>22.983333333333334</c:v>
                      </c:pt>
                      <c:pt idx="940">
                        <c:v>23.45</c:v>
                      </c:pt>
                      <c:pt idx="941">
                        <c:v>23.950000000000003</c:v>
                      </c:pt>
                      <c:pt idx="942">
                        <c:v>23.766666666666666</c:v>
                      </c:pt>
                      <c:pt idx="943">
                        <c:v>23.733333333333334</c:v>
                      </c:pt>
                      <c:pt idx="944">
                        <c:v>23.400000000000002</c:v>
                      </c:pt>
                      <c:pt idx="945">
                        <c:v>22.733333333333331</c:v>
                      </c:pt>
                      <c:pt idx="946">
                        <c:v>22.849999999999998</c:v>
                      </c:pt>
                      <c:pt idx="947">
                        <c:v>23.083333333333332</c:v>
                      </c:pt>
                      <c:pt idx="948">
                        <c:v>22.816666666666663</c:v>
                      </c:pt>
                      <c:pt idx="949">
                        <c:v>22.816666666666666</c:v>
                      </c:pt>
                      <c:pt idx="950">
                        <c:v>22.733333333333334</c:v>
                      </c:pt>
                      <c:pt idx="951">
                        <c:v>22.016666666666666</c:v>
                      </c:pt>
                      <c:pt idx="952">
                        <c:v>21.200000000000003</c:v>
                      </c:pt>
                      <c:pt idx="953">
                        <c:v>20.783333333333331</c:v>
                      </c:pt>
                      <c:pt idx="954">
                        <c:v>20.3</c:v>
                      </c:pt>
                      <c:pt idx="955">
                        <c:v>20.183333333333334</c:v>
                      </c:pt>
                      <c:pt idx="956">
                        <c:v>20.2</c:v>
                      </c:pt>
                      <c:pt idx="957">
                        <c:v>20.900000000000002</c:v>
                      </c:pt>
                      <c:pt idx="958">
                        <c:v>21.266666666666666</c:v>
                      </c:pt>
                      <c:pt idx="959">
                        <c:v>21.833333333333332</c:v>
                      </c:pt>
                      <c:pt idx="960">
                        <c:v>22.233333333333331</c:v>
                      </c:pt>
                      <c:pt idx="961">
                        <c:v>23.016666666666669</c:v>
                      </c:pt>
                      <c:pt idx="962">
                        <c:v>22.849999999999998</c:v>
                      </c:pt>
                      <c:pt idx="963">
                        <c:v>23.3</c:v>
                      </c:pt>
                      <c:pt idx="964">
                        <c:v>23.883333333333336</c:v>
                      </c:pt>
                      <c:pt idx="965">
                        <c:v>23.333333333333329</c:v>
                      </c:pt>
                      <c:pt idx="966">
                        <c:v>23.733333333333334</c:v>
                      </c:pt>
                      <c:pt idx="967">
                        <c:v>23.866666666666664</c:v>
                      </c:pt>
                      <c:pt idx="968">
                        <c:v>23.75</c:v>
                      </c:pt>
                      <c:pt idx="969">
                        <c:v>22.716666666666669</c:v>
                      </c:pt>
                      <c:pt idx="970">
                        <c:v>22.166666666666668</c:v>
                      </c:pt>
                      <c:pt idx="971">
                        <c:v>21.450000000000003</c:v>
                      </c:pt>
                      <c:pt idx="972">
                        <c:v>21.383333333333336</c:v>
                      </c:pt>
                      <c:pt idx="973">
                        <c:v>21.5</c:v>
                      </c:pt>
                      <c:pt idx="974">
                        <c:v>21.45</c:v>
                      </c:pt>
                      <c:pt idx="975">
                        <c:v>20.916666666666668</c:v>
                      </c:pt>
                      <c:pt idx="976">
                        <c:v>20.183333333333334</c:v>
                      </c:pt>
                      <c:pt idx="977">
                        <c:v>19.766666666666666</c:v>
                      </c:pt>
                      <c:pt idx="978">
                        <c:v>19.633333333333333</c:v>
                      </c:pt>
                      <c:pt idx="979">
                        <c:v>19.400000000000002</c:v>
                      </c:pt>
                      <c:pt idx="980">
                        <c:v>20.283333333333331</c:v>
                      </c:pt>
                      <c:pt idx="981">
                        <c:v>20.3</c:v>
                      </c:pt>
                      <c:pt idx="982">
                        <c:v>21.116666666666667</c:v>
                      </c:pt>
                      <c:pt idx="983">
                        <c:v>21.599999999999998</c:v>
                      </c:pt>
                      <c:pt idx="984">
                        <c:v>21.766666666666666</c:v>
                      </c:pt>
                      <c:pt idx="985">
                        <c:v>22.45</c:v>
                      </c:pt>
                      <c:pt idx="986">
                        <c:v>22.099999999999998</c:v>
                      </c:pt>
                      <c:pt idx="987">
                        <c:v>22.766666666666666</c:v>
                      </c:pt>
                      <c:pt idx="988">
                        <c:v>22.916666666666668</c:v>
                      </c:pt>
                      <c:pt idx="989">
                        <c:v>23.799999999999997</c:v>
                      </c:pt>
                      <c:pt idx="990">
                        <c:v>24.316666666666666</c:v>
                      </c:pt>
                      <c:pt idx="991">
                        <c:v>24.216666666666669</c:v>
                      </c:pt>
                      <c:pt idx="992">
                        <c:v>24.45</c:v>
                      </c:pt>
                      <c:pt idx="993">
                        <c:v>23.25</c:v>
                      </c:pt>
                      <c:pt idx="994">
                        <c:v>22.799999999999997</c:v>
                      </c:pt>
                      <c:pt idx="995">
                        <c:v>22.233333333333334</c:v>
                      </c:pt>
                      <c:pt idx="996">
                        <c:v>22.116666666666664</c:v>
                      </c:pt>
                      <c:pt idx="997">
                        <c:v>21.55</c:v>
                      </c:pt>
                      <c:pt idx="998">
                        <c:v>21.866666666666664</c:v>
                      </c:pt>
                      <c:pt idx="999">
                        <c:v>21.766666666666666</c:v>
                      </c:pt>
                      <c:pt idx="1000">
                        <c:v>21.566666666666666</c:v>
                      </c:pt>
                      <c:pt idx="1001">
                        <c:v>21.149999999999995</c:v>
                      </c:pt>
                      <c:pt idx="1002">
                        <c:v>20.716666666666669</c:v>
                      </c:pt>
                      <c:pt idx="1003">
                        <c:v>20.349999999999998</c:v>
                      </c:pt>
                      <c:pt idx="1004">
                        <c:v>20.466666666666669</c:v>
                      </c:pt>
                      <c:pt idx="1005">
                        <c:v>21.25</c:v>
                      </c:pt>
                      <c:pt idx="1006">
                        <c:v>22.099999999999998</c:v>
                      </c:pt>
                      <c:pt idx="1007">
                        <c:v>23.416666666666668</c:v>
                      </c:pt>
                      <c:pt idx="1008">
                        <c:v>23.2</c:v>
                      </c:pt>
                      <c:pt idx="1009">
                        <c:v>22.916666666666668</c:v>
                      </c:pt>
                      <c:pt idx="1010">
                        <c:v>22.95</c:v>
                      </c:pt>
                      <c:pt idx="1011">
                        <c:v>22.650000000000002</c:v>
                      </c:pt>
                      <c:pt idx="1012">
                        <c:v>23.55</c:v>
                      </c:pt>
                      <c:pt idx="1013">
                        <c:v>23.966666666666669</c:v>
                      </c:pt>
                      <c:pt idx="1014">
                        <c:v>24.116666666666671</c:v>
                      </c:pt>
                      <c:pt idx="1015">
                        <c:v>24.516666666666666</c:v>
                      </c:pt>
                      <c:pt idx="1016">
                        <c:v>24.133333333333336</c:v>
                      </c:pt>
                      <c:pt idx="1017">
                        <c:v>22.816666666666666</c:v>
                      </c:pt>
                      <c:pt idx="1018">
                        <c:v>21.716666666666665</c:v>
                      </c:pt>
                      <c:pt idx="1019">
                        <c:v>21.5</c:v>
                      </c:pt>
                      <c:pt idx="1020">
                        <c:v>21.05</c:v>
                      </c:pt>
                      <c:pt idx="1021">
                        <c:v>20.183333333333334</c:v>
                      </c:pt>
                      <c:pt idx="1022">
                        <c:v>19.666666666666668</c:v>
                      </c:pt>
                      <c:pt idx="1023">
                        <c:v>19.483333333333334</c:v>
                      </c:pt>
                      <c:pt idx="1024">
                        <c:v>19.316666666666666</c:v>
                      </c:pt>
                      <c:pt idx="1025">
                        <c:v>19.5</c:v>
                      </c:pt>
                      <c:pt idx="1026">
                        <c:v>19.183333333333334</c:v>
                      </c:pt>
                      <c:pt idx="1027">
                        <c:v>19.033333333333331</c:v>
                      </c:pt>
                      <c:pt idx="1028">
                        <c:v>19</c:v>
                      </c:pt>
                      <c:pt idx="1029">
                        <c:v>19.650000000000002</c:v>
                      </c:pt>
                      <c:pt idx="1030">
                        <c:v>20.266666666666666</c:v>
                      </c:pt>
                      <c:pt idx="1031">
                        <c:v>21.016666666666666</c:v>
                      </c:pt>
                      <c:pt idx="1032">
                        <c:v>21.816666666666666</c:v>
                      </c:pt>
                      <c:pt idx="1033">
                        <c:v>22.099999999999998</c:v>
                      </c:pt>
                      <c:pt idx="1034">
                        <c:v>22.316666666666666</c:v>
                      </c:pt>
                      <c:pt idx="1035">
                        <c:v>22.766666666666666</c:v>
                      </c:pt>
                      <c:pt idx="1036">
                        <c:v>23.149999999999995</c:v>
                      </c:pt>
                      <c:pt idx="1037">
                        <c:v>23.516666666666666</c:v>
                      </c:pt>
                      <c:pt idx="1038">
                        <c:v>23.183333333333334</c:v>
                      </c:pt>
                      <c:pt idx="1039">
                        <c:v>23.400000000000002</c:v>
                      </c:pt>
                      <c:pt idx="1040">
                        <c:v>23.150000000000002</c:v>
                      </c:pt>
                      <c:pt idx="1041">
                        <c:v>22.466666666666669</c:v>
                      </c:pt>
                      <c:pt idx="1042">
                        <c:v>22.183333333333334</c:v>
                      </c:pt>
                      <c:pt idx="1043">
                        <c:v>22.150000000000002</c:v>
                      </c:pt>
                      <c:pt idx="1044">
                        <c:v>21.483333333333331</c:v>
                      </c:pt>
                      <c:pt idx="1045">
                        <c:v>21.483333333333334</c:v>
                      </c:pt>
                      <c:pt idx="1046">
                        <c:v>20.849999999999998</c:v>
                      </c:pt>
                      <c:pt idx="1047">
                        <c:v>20.566666666666666</c:v>
                      </c:pt>
                      <c:pt idx="1048">
                        <c:v>20.366666666666667</c:v>
                      </c:pt>
                      <c:pt idx="1049">
                        <c:v>20.416666666666668</c:v>
                      </c:pt>
                      <c:pt idx="1050">
                        <c:v>20.333333333333336</c:v>
                      </c:pt>
                      <c:pt idx="1051">
                        <c:v>20.233333333333334</c:v>
                      </c:pt>
                      <c:pt idx="1052">
                        <c:v>20.033333333333335</c:v>
                      </c:pt>
                      <c:pt idx="1053">
                        <c:v>20.533333333333331</c:v>
                      </c:pt>
                      <c:pt idx="1054">
                        <c:v>21.483333333333334</c:v>
                      </c:pt>
                      <c:pt idx="1055">
                        <c:v>22.3</c:v>
                      </c:pt>
                      <c:pt idx="1056">
                        <c:v>22.5</c:v>
                      </c:pt>
                      <c:pt idx="1057">
                        <c:v>23.116666666666671</c:v>
                      </c:pt>
                      <c:pt idx="1058">
                        <c:v>23.133333333333336</c:v>
                      </c:pt>
                      <c:pt idx="1059">
                        <c:v>23.583333333333332</c:v>
                      </c:pt>
                      <c:pt idx="1060">
                        <c:v>23.866666666666671</c:v>
                      </c:pt>
                      <c:pt idx="1061">
                        <c:v>24.116666666666664</c:v>
                      </c:pt>
                      <c:pt idx="1062">
                        <c:v>24.266666666666666</c:v>
                      </c:pt>
                      <c:pt idx="1063">
                        <c:v>24.099999999999998</c:v>
                      </c:pt>
                      <c:pt idx="1064">
                        <c:v>23.766666666666666</c:v>
                      </c:pt>
                      <c:pt idx="1065">
                        <c:v>23.483333333333334</c:v>
                      </c:pt>
                      <c:pt idx="1066">
                        <c:v>23.383333333333329</c:v>
                      </c:pt>
                      <c:pt idx="1067">
                        <c:v>22.916666666666668</c:v>
                      </c:pt>
                      <c:pt idx="1068">
                        <c:v>22.75</c:v>
                      </c:pt>
                      <c:pt idx="1069">
                        <c:v>22.75</c:v>
                      </c:pt>
                      <c:pt idx="1070">
                        <c:v>22.666666666666668</c:v>
                      </c:pt>
                      <c:pt idx="1071">
                        <c:v>22.516666666666666</c:v>
                      </c:pt>
                      <c:pt idx="1072">
                        <c:v>22.5</c:v>
                      </c:pt>
                      <c:pt idx="1073">
                        <c:v>22.583333333333332</c:v>
                      </c:pt>
                      <c:pt idx="1074">
                        <c:v>22</c:v>
                      </c:pt>
                      <c:pt idx="1075">
                        <c:v>21.466666666666669</c:v>
                      </c:pt>
                      <c:pt idx="1076">
                        <c:v>21.3</c:v>
                      </c:pt>
                      <c:pt idx="1077">
                        <c:v>21.316666666666666</c:v>
                      </c:pt>
                      <c:pt idx="1078">
                        <c:v>22.166666666666668</c:v>
                      </c:pt>
                      <c:pt idx="1079">
                        <c:v>22.616666666666664</c:v>
                      </c:pt>
                      <c:pt idx="1080">
                        <c:v>23.283333333333331</c:v>
                      </c:pt>
                      <c:pt idx="1081">
                        <c:v>23.466666666666669</c:v>
                      </c:pt>
                      <c:pt idx="1082">
                        <c:v>23.883333333333336</c:v>
                      </c:pt>
                      <c:pt idx="1083">
                        <c:v>24.166666666666668</c:v>
                      </c:pt>
                      <c:pt idx="1084">
                        <c:v>24.416666666666668</c:v>
                      </c:pt>
                      <c:pt idx="1085">
                        <c:v>25.433333333333334</c:v>
                      </c:pt>
                      <c:pt idx="1086">
                        <c:v>25</c:v>
                      </c:pt>
                      <c:pt idx="1087">
                        <c:v>24.700000000000003</c:v>
                      </c:pt>
                      <c:pt idx="1088">
                        <c:v>24.266666666666666</c:v>
                      </c:pt>
                      <c:pt idx="1089">
                        <c:v>24.183333333333334</c:v>
                      </c:pt>
                      <c:pt idx="1090">
                        <c:v>24.266666666666669</c:v>
                      </c:pt>
                      <c:pt idx="1091">
                        <c:v>24.183333333333334</c:v>
                      </c:pt>
                      <c:pt idx="1092">
                        <c:v>23.766666666666666</c:v>
                      </c:pt>
                      <c:pt idx="1093">
                        <c:v>23.516666666666666</c:v>
                      </c:pt>
                      <c:pt idx="1094">
                        <c:v>22.616666666666664</c:v>
                      </c:pt>
                      <c:pt idx="1095">
                        <c:v>22.266666666666666</c:v>
                      </c:pt>
                      <c:pt idx="1096">
                        <c:v>22.316666666666663</c:v>
                      </c:pt>
                      <c:pt idx="1097">
                        <c:v>22.683333333333337</c:v>
                      </c:pt>
                      <c:pt idx="1098">
                        <c:v>22.633333333333329</c:v>
                      </c:pt>
                      <c:pt idx="1099">
                        <c:v>22.599999999999998</c:v>
                      </c:pt>
                      <c:pt idx="1100">
                        <c:v>22.433333333333334</c:v>
                      </c:pt>
                      <c:pt idx="1101">
                        <c:v>22.466666666666669</c:v>
                      </c:pt>
                      <c:pt idx="1102">
                        <c:v>23.400000000000002</c:v>
                      </c:pt>
                      <c:pt idx="1103">
                        <c:v>24.05</c:v>
                      </c:pt>
                      <c:pt idx="1104">
                        <c:v>24.433333333333334</c:v>
                      </c:pt>
                      <c:pt idx="1105">
                        <c:v>24.566666666666666</c:v>
                      </c:pt>
                      <c:pt idx="1106">
                        <c:v>24.75</c:v>
                      </c:pt>
                      <c:pt idx="1107">
                        <c:v>25.116666666666664</c:v>
                      </c:pt>
                      <c:pt idx="1108">
                        <c:v>25.533333333333331</c:v>
                      </c:pt>
                      <c:pt idx="1109">
                        <c:v>25.099999999999998</c:v>
                      </c:pt>
                      <c:pt idx="1110">
                        <c:v>25.283333333333335</c:v>
                      </c:pt>
                      <c:pt idx="1111">
                        <c:v>24.966666666666669</c:v>
                      </c:pt>
                      <c:pt idx="1112">
                        <c:v>24.5</c:v>
                      </c:pt>
                      <c:pt idx="1113">
                        <c:v>23.516666666666666</c:v>
                      </c:pt>
                      <c:pt idx="1114">
                        <c:v>23.483333333333334</c:v>
                      </c:pt>
                      <c:pt idx="1115">
                        <c:v>23.266666666666666</c:v>
                      </c:pt>
                      <c:pt idx="1116">
                        <c:v>23.183333333333334</c:v>
                      </c:pt>
                      <c:pt idx="1117">
                        <c:v>23.150000000000002</c:v>
                      </c:pt>
                      <c:pt idx="1118">
                        <c:v>23.100000000000005</c:v>
                      </c:pt>
                      <c:pt idx="1119">
                        <c:v>23.483333333333334</c:v>
                      </c:pt>
                      <c:pt idx="1120">
                        <c:v>22.849999999999998</c:v>
                      </c:pt>
                      <c:pt idx="1121">
                        <c:v>22.583333333333332</c:v>
                      </c:pt>
                      <c:pt idx="1122">
                        <c:v>22.266666666666669</c:v>
                      </c:pt>
                      <c:pt idx="1123">
                        <c:v>22.216666666666665</c:v>
                      </c:pt>
                      <c:pt idx="1124">
                        <c:v>21.916666666666668</c:v>
                      </c:pt>
                      <c:pt idx="1125">
                        <c:v>22.2</c:v>
                      </c:pt>
                      <c:pt idx="1126">
                        <c:v>22.766666666666666</c:v>
                      </c:pt>
                      <c:pt idx="1127">
                        <c:v>23.733333333333334</c:v>
                      </c:pt>
                      <c:pt idx="1128">
                        <c:v>24.05</c:v>
                      </c:pt>
                      <c:pt idx="1129">
                        <c:v>24.166666666666668</c:v>
                      </c:pt>
                      <c:pt idx="1130">
                        <c:v>24.433333333333334</c:v>
                      </c:pt>
                      <c:pt idx="1131">
                        <c:v>25.099999999999998</c:v>
                      </c:pt>
                      <c:pt idx="1132">
                        <c:v>25.083333333333332</c:v>
                      </c:pt>
                      <c:pt idx="1133">
                        <c:v>25.45</c:v>
                      </c:pt>
                      <c:pt idx="1134">
                        <c:v>24.900000000000002</c:v>
                      </c:pt>
                      <c:pt idx="1135">
                        <c:v>24.933333333333326</c:v>
                      </c:pt>
                      <c:pt idx="1136">
                        <c:v>24.433333333333334</c:v>
                      </c:pt>
                      <c:pt idx="1137">
                        <c:v>24.083333333333332</c:v>
                      </c:pt>
                      <c:pt idx="1138">
                        <c:v>23.883333333333336</c:v>
                      </c:pt>
                      <c:pt idx="1139">
                        <c:v>23.650000000000002</c:v>
                      </c:pt>
                      <c:pt idx="1140">
                        <c:v>23.066666666666663</c:v>
                      </c:pt>
                      <c:pt idx="1141">
                        <c:v>23.016666666666666</c:v>
                      </c:pt>
                      <c:pt idx="1142">
                        <c:v>23.233333333333334</c:v>
                      </c:pt>
                      <c:pt idx="1143">
                        <c:v>23.399999999999995</c:v>
                      </c:pt>
                      <c:pt idx="1144">
                        <c:v>23.566666666666666</c:v>
                      </c:pt>
                      <c:pt idx="1145">
                        <c:v>26.3</c:v>
                      </c:pt>
                      <c:pt idx="1146">
                        <c:v>26.850000000000005</c:v>
                      </c:pt>
                      <c:pt idx="1147">
                        <c:v>26.816666666666666</c:v>
                      </c:pt>
                      <c:pt idx="1148">
                        <c:v>26.8</c:v>
                      </c:pt>
                      <c:pt idx="1149">
                        <c:v>25.516666666666666</c:v>
                      </c:pt>
                      <c:pt idx="1150">
                        <c:v>24.400000000000002</c:v>
                      </c:pt>
                      <c:pt idx="1151">
                        <c:v>23.983333333333334</c:v>
                      </c:pt>
                      <c:pt idx="1152">
                        <c:v>25.133333333333336</c:v>
                      </c:pt>
                      <c:pt idx="1153">
                        <c:v>25.266666666666666</c:v>
                      </c:pt>
                      <c:pt idx="1154">
                        <c:v>24.849999999999998</c:v>
                      </c:pt>
                      <c:pt idx="1155">
                        <c:v>25.333333333333332</c:v>
                      </c:pt>
                      <c:pt idx="1156">
                        <c:v>25.316666666666666</c:v>
                      </c:pt>
                      <c:pt idx="1157">
                        <c:v>24.866666666666664</c:v>
                      </c:pt>
                      <c:pt idx="1158">
                        <c:v>25.3</c:v>
                      </c:pt>
                      <c:pt idx="1159">
                        <c:v>25.666666666666668</c:v>
                      </c:pt>
                      <c:pt idx="1160">
                        <c:v>24.349999999999998</c:v>
                      </c:pt>
                      <c:pt idx="1161">
                        <c:v>23.333333333333332</c:v>
                      </c:pt>
                      <c:pt idx="1162">
                        <c:v>22.933333333333334</c:v>
                      </c:pt>
                      <c:pt idx="1163">
                        <c:v>22.383333333333336</c:v>
                      </c:pt>
                      <c:pt idx="1164">
                        <c:v>22.383333333333329</c:v>
                      </c:pt>
                      <c:pt idx="1165">
                        <c:v>22.266666666666666</c:v>
                      </c:pt>
                      <c:pt idx="1166">
                        <c:v>22.116666666666664</c:v>
                      </c:pt>
                      <c:pt idx="1167">
                        <c:v>22.5</c:v>
                      </c:pt>
                      <c:pt idx="1168">
                        <c:v>22.549999999999997</c:v>
                      </c:pt>
                      <c:pt idx="1169">
                        <c:v>22.433333333333334</c:v>
                      </c:pt>
                      <c:pt idx="1170">
                        <c:v>22.466666666666665</c:v>
                      </c:pt>
                      <c:pt idx="1171">
                        <c:v>22.666666666666668</c:v>
                      </c:pt>
                      <c:pt idx="1172">
                        <c:v>22.7</c:v>
                      </c:pt>
                      <c:pt idx="1173">
                        <c:v>22.533333333333335</c:v>
                      </c:pt>
                      <c:pt idx="1174">
                        <c:v>22.966666666666669</c:v>
                      </c:pt>
                      <c:pt idx="1175">
                        <c:v>24.016666666666666</c:v>
                      </c:pt>
                      <c:pt idx="1176">
                        <c:v>24.666666666666668</c:v>
                      </c:pt>
                      <c:pt idx="1177">
                        <c:v>24.799999999999997</c:v>
                      </c:pt>
                      <c:pt idx="1178">
                        <c:v>25.5</c:v>
                      </c:pt>
                      <c:pt idx="1179">
                        <c:v>24.883333333333329</c:v>
                      </c:pt>
                      <c:pt idx="1180">
                        <c:v>24.816666666666666</c:v>
                      </c:pt>
                      <c:pt idx="1181">
                        <c:v>25.766666666666666</c:v>
                      </c:pt>
                      <c:pt idx="1182">
                        <c:v>24.883333333333336</c:v>
                      </c:pt>
                      <c:pt idx="1183">
                        <c:v>24.716666666666669</c:v>
                      </c:pt>
                      <c:pt idx="1184">
                        <c:v>24.149999999999995</c:v>
                      </c:pt>
                      <c:pt idx="1185">
                        <c:v>23.683333333333337</c:v>
                      </c:pt>
                      <c:pt idx="1186">
                        <c:v>23.349999999999998</c:v>
                      </c:pt>
                      <c:pt idx="1187">
                        <c:v>23.3</c:v>
                      </c:pt>
                      <c:pt idx="1188">
                        <c:v>23.083333333333332</c:v>
                      </c:pt>
                      <c:pt idx="1189">
                        <c:v>22.883333333333336</c:v>
                      </c:pt>
                      <c:pt idx="1190">
                        <c:v>22.516666666666666</c:v>
                      </c:pt>
                      <c:pt idx="1191">
                        <c:v>22.133333333333329</c:v>
                      </c:pt>
                      <c:pt idx="1192">
                        <c:v>21.966666666666665</c:v>
                      </c:pt>
                      <c:pt idx="1193">
                        <c:v>22.016666666666666</c:v>
                      </c:pt>
                      <c:pt idx="1194">
                        <c:v>21.716666666666669</c:v>
                      </c:pt>
                      <c:pt idx="1195">
                        <c:v>21.316666666666666</c:v>
                      </c:pt>
                      <c:pt idx="1196">
                        <c:v>21.3</c:v>
                      </c:pt>
                      <c:pt idx="1197">
                        <c:v>21.533333333333331</c:v>
                      </c:pt>
                      <c:pt idx="1198">
                        <c:v>22.266666666666666</c:v>
                      </c:pt>
                      <c:pt idx="1199">
                        <c:v>22.916666666666668</c:v>
                      </c:pt>
                      <c:pt idx="1200">
                        <c:v>23.566666666666666</c:v>
                      </c:pt>
                      <c:pt idx="1201">
                        <c:v>23.683333333333334</c:v>
                      </c:pt>
                      <c:pt idx="1202">
                        <c:v>24.400000000000002</c:v>
                      </c:pt>
                      <c:pt idx="1203">
                        <c:v>24.483333333333334</c:v>
                      </c:pt>
                      <c:pt idx="1204">
                        <c:v>24.666666666666668</c:v>
                      </c:pt>
                      <c:pt idx="1205">
                        <c:v>24.766666666666666</c:v>
                      </c:pt>
                      <c:pt idx="1206">
                        <c:v>24.516666666666666</c:v>
                      </c:pt>
                      <c:pt idx="1207">
                        <c:v>24.533333333333331</c:v>
                      </c:pt>
                      <c:pt idx="1208">
                        <c:v>23.616666666666671</c:v>
                      </c:pt>
                      <c:pt idx="1209">
                        <c:v>22.966666666666669</c:v>
                      </c:pt>
                      <c:pt idx="1210">
                        <c:v>22.616666666666671</c:v>
                      </c:pt>
                      <c:pt idx="1211">
                        <c:v>22</c:v>
                      </c:pt>
                      <c:pt idx="1212">
                        <c:v>21.8</c:v>
                      </c:pt>
                      <c:pt idx="1213">
                        <c:v>21.849999999999998</c:v>
                      </c:pt>
                      <c:pt idx="1214">
                        <c:v>21.633333333333336</c:v>
                      </c:pt>
                      <c:pt idx="1215">
                        <c:v>21.183333333333334</c:v>
                      </c:pt>
                      <c:pt idx="1216">
                        <c:v>20.583333333333332</c:v>
                      </c:pt>
                      <c:pt idx="1217">
                        <c:v>20.266666666666666</c:v>
                      </c:pt>
                      <c:pt idx="1218">
                        <c:v>20.283333333333331</c:v>
                      </c:pt>
                      <c:pt idx="1219">
                        <c:v>20.316666666666666</c:v>
                      </c:pt>
                      <c:pt idx="1220">
                        <c:v>20.183333333333334</c:v>
                      </c:pt>
                      <c:pt idx="1221">
                        <c:v>21.283333333333335</c:v>
                      </c:pt>
                      <c:pt idx="1222">
                        <c:v>22.616666666666671</c:v>
                      </c:pt>
                      <c:pt idx="1223">
                        <c:v>22.916666666666668</c:v>
                      </c:pt>
                      <c:pt idx="1224">
                        <c:v>22.966666666666665</c:v>
                      </c:pt>
                      <c:pt idx="1225">
                        <c:v>23.316666666666666</c:v>
                      </c:pt>
                      <c:pt idx="1226">
                        <c:v>23.366666666666671</c:v>
                      </c:pt>
                      <c:pt idx="1227">
                        <c:v>24.150000000000002</c:v>
                      </c:pt>
                      <c:pt idx="1228">
                        <c:v>23.933333333333334</c:v>
                      </c:pt>
                      <c:pt idx="1229">
                        <c:v>24.516666666666666</c:v>
                      </c:pt>
                      <c:pt idx="1230">
                        <c:v>24.399999999999995</c:v>
                      </c:pt>
                      <c:pt idx="1231">
                        <c:v>24.416666666666668</c:v>
                      </c:pt>
                      <c:pt idx="1232">
                        <c:v>24.666666666666661</c:v>
                      </c:pt>
                      <c:pt idx="1233">
                        <c:v>23.466666666666669</c:v>
                      </c:pt>
                      <c:pt idx="1234">
                        <c:v>22.666666666666668</c:v>
                      </c:pt>
                      <c:pt idx="1235">
                        <c:v>22.416666666666668</c:v>
                      </c:pt>
                      <c:pt idx="1236">
                        <c:v>21.849999999999998</c:v>
                      </c:pt>
                      <c:pt idx="1237">
                        <c:v>21.433333333333337</c:v>
                      </c:pt>
                      <c:pt idx="1238">
                        <c:v>21.466666666666669</c:v>
                      </c:pt>
                      <c:pt idx="1239">
                        <c:v>20.783333333333335</c:v>
                      </c:pt>
                      <c:pt idx="1240">
                        <c:v>19.716666666666665</c:v>
                      </c:pt>
                      <c:pt idx="1241">
                        <c:v>20.316666666666666</c:v>
                      </c:pt>
                      <c:pt idx="1242">
                        <c:v>19.250000000000004</c:v>
                      </c:pt>
                      <c:pt idx="1243">
                        <c:v>18.95</c:v>
                      </c:pt>
                      <c:pt idx="1244">
                        <c:v>19.083333333333332</c:v>
                      </c:pt>
                      <c:pt idx="1245">
                        <c:v>20</c:v>
                      </c:pt>
                      <c:pt idx="1246">
                        <c:v>21.099999999999998</c:v>
                      </c:pt>
                      <c:pt idx="1247">
                        <c:v>22.433333333333337</c:v>
                      </c:pt>
                      <c:pt idx="1248">
                        <c:v>23.2</c:v>
                      </c:pt>
                      <c:pt idx="1249">
                        <c:v>23.133333333333336</c:v>
                      </c:pt>
                      <c:pt idx="1250">
                        <c:v>24.733333333333334</c:v>
                      </c:pt>
                      <c:pt idx="1251">
                        <c:v>25.266666666666666</c:v>
                      </c:pt>
                      <c:pt idx="1252">
                        <c:v>25.149999999999995</c:v>
                      </c:pt>
                      <c:pt idx="1253">
                        <c:v>25.966666666666669</c:v>
                      </c:pt>
                      <c:pt idx="1254">
                        <c:v>25.533333333333331</c:v>
                      </c:pt>
                      <c:pt idx="1255">
                        <c:v>25.466666666666669</c:v>
                      </c:pt>
                      <c:pt idx="1256">
                        <c:v>24.383333333333336</c:v>
                      </c:pt>
                      <c:pt idx="1257">
                        <c:v>23.3</c:v>
                      </c:pt>
                      <c:pt idx="1258">
                        <c:v>22.866666666666671</c:v>
                      </c:pt>
                      <c:pt idx="1259">
                        <c:v>22.966666666666665</c:v>
                      </c:pt>
                      <c:pt idx="1260">
                        <c:v>22.350000000000005</c:v>
                      </c:pt>
                      <c:pt idx="1261">
                        <c:v>21.766666666666666</c:v>
                      </c:pt>
                      <c:pt idx="1262">
                        <c:v>21.566666666666666</c:v>
                      </c:pt>
                      <c:pt idx="1263">
                        <c:v>21.600000000000005</c:v>
                      </c:pt>
                      <c:pt idx="1264">
                        <c:v>20.983333333333331</c:v>
                      </c:pt>
                      <c:pt idx="1265">
                        <c:v>20.75</c:v>
                      </c:pt>
                      <c:pt idx="1266">
                        <c:v>19.816666666666666</c:v>
                      </c:pt>
                      <c:pt idx="1267">
                        <c:v>18.850000000000001</c:v>
                      </c:pt>
                      <c:pt idx="1268">
                        <c:v>18.666666666666668</c:v>
                      </c:pt>
                      <c:pt idx="1269">
                        <c:v>19.716666666666665</c:v>
                      </c:pt>
                      <c:pt idx="1270">
                        <c:v>20.8</c:v>
                      </c:pt>
                      <c:pt idx="1271">
                        <c:v>21.399999999999995</c:v>
                      </c:pt>
                      <c:pt idx="1272">
                        <c:v>22.2</c:v>
                      </c:pt>
                      <c:pt idx="1273">
                        <c:v>22.716666666666665</c:v>
                      </c:pt>
                      <c:pt idx="1274">
                        <c:v>22.933333333333334</c:v>
                      </c:pt>
                      <c:pt idx="1275">
                        <c:v>24.266666666666666</c:v>
                      </c:pt>
                      <c:pt idx="1276">
                        <c:v>24.5</c:v>
                      </c:pt>
                      <c:pt idx="1277">
                        <c:v>24.733333333333331</c:v>
                      </c:pt>
                      <c:pt idx="1278">
                        <c:v>25.416666666666668</c:v>
                      </c:pt>
                      <c:pt idx="1279">
                        <c:v>24.533333333333331</c:v>
                      </c:pt>
                      <c:pt idx="1280">
                        <c:v>24.25</c:v>
                      </c:pt>
                      <c:pt idx="1281">
                        <c:v>23.150000000000002</c:v>
                      </c:pt>
                      <c:pt idx="1282">
                        <c:v>22.416666666666668</c:v>
                      </c:pt>
                      <c:pt idx="1283">
                        <c:v>22.599999999999998</c:v>
                      </c:pt>
                      <c:pt idx="1284">
                        <c:v>22.033333333333331</c:v>
                      </c:pt>
                      <c:pt idx="1285">
                        <c:v>21.95</c:v>
                      </c:pt>
                      <c:pt idx="1286">
                        <c:v>21.783333333333331</c:v>
                      </c:pt>
                      <c:pt idx="1287">
                        <c:v>21.416666666666668</c:v>
                      </c:pt>
                      <c:pt idx="1288">
                        <c:v>21.183333333333334</c:v>
                      </c:pt>
                      <c:pt idx="1289">
                        <c:v>21.066666666666666</c:v>
                      </c:pt>
                      <c:pt idx="1290">
                        <c:v>21.25</c:v>
                      </c:pt>
                      <c:pt idx="1291">
                        <c:v>21.433333333333334</c:v>
                      </c:pt>
                      <c:pt idx="1292">
                        <c:v>21.333333333333332</c:v>
                      </c:pt>
                      <c:pt idx="1293">
                        <c:v>22.366666666666664</c:v>
                      </c:pt>
                      <c:pt idx="1294">
                        <c:v>22.8</c:v>
                      </c:pt>
                      <c:pt idx="1295">
                        <c:v>23.116666666666664</c:v>
                      </c:pt>
                      <c:pt idx="1296">
                        <c:v>22.433333333333334</c:v>
                      </c:pt>
                      <c:pt idx="1297">
                        <c:v>22.516666666666666</c:v>
                      </c:pt>
                      <c:pt idx="1298">
                        <c:v>21.933333333333334</c:v>
                      </c:pt>
                      <c:pt idx="1299">
                        <c:v>22.8</c:v>
                      </c:pt>
                      <c:pt idx="1300">
                        <c:v>23.2</c:v>
                      </c:pt>
                      <c:pt idx="1301">
                        <c:v>23.033333333333335</c:v>
                      </c:pt>
                      <c:pt idx="1302">
                        <c:v>23.533333333333335</c:v>
                      </c:pt>
                      <c:pt idx="1303">
                        <c:v>23.083333333333332</c:v>
                      </c:pt>
                      <c:pt idx="1304">
                        <c:v>23.25</c:v>
                      </c:pt>
                      <c:pt idx="1305">
                        <c:v>22.600000000000005</c:v>
                      </c:pt>
                      <c:pt idx="1306">
                        <c:v>21.866666666666664</c:v>
                      </c:pt>
                      <c:pt idx="1307">
                        <c:v>21.483333333333334</c:v>
                      </c:pt>
                      <c:pt idx="1308">
                        <c:v>21.383333333333336</c:v>
                      </c:pt>
                      <c:pt idx="1309">
                        <c:v>21.000000000000004</c:v>
                      </c:pt>
                      <c:pt idx="1310">
                        <c:v>20.083333333333332</c:v>
                      </c:pt>
                      <c:pt idx="1311">
                        <c:v>19.5</c:v>
                      </c:pt>
                      <c:pt idx="1312">
                        <c:v>19.683333333333334</c:v>
                      </c:pt>
                      <c:pt idx="1313">
                        <c:v>19.850000000000001</c:v>
                      </c:pt>
                      <c:pt idx="1314">
                        <c:v>19.616666666666671</c:v>
                      </c:pt>
                      <c:pt idx="1315">
                        <c:v>18.416666666666668</c:v>
                      </c:pt>
                      <c:pt idx="1316">
                        <c:v>18.216666666666665</c:v>
                      </c:pt>
                      <c:pt idx="1317">
                        <c:v>18.433333333333334</c:v>
                      </c:pt>
                      <c:pt idx="1318">
                        <c:v>19</c:v>
                      </c:pt>
                      <c:pt idx="1319">
                        <c:v>19.666666666666668</c:v>
                      </c:pt>
                      <c:pt idx="1320">
                        <c:v>20.883333333333333</c:v>
                      </c:pt>
                      <c:pt idx="1321">
                        <c:v>20.55</c:v>
                      </c:pt>
                      <c:pt idx="1322">
                        <c:v>20.783333333333335</c:v>
                      </c:pt>
                      <c:pt idx="1323">
                        <c:v>21.666666666666668</c:v>
                      </c:pt>
                      <c:pt idx="1324">
                        <c:v>21.933333333333334</c:v>
                      </c:pt>
                      <c:pt idx="1325">
                        <c:v>22.266666666666669</c:v>
                      </c:pt>
                      <c:pt idx="1326">
                        <c:v>21.950000000000003</c:v>
                      </c:pt>
                      <c:pt idx="1327">
                        <c:v>22.416666666666668</c:v>
                      </c:pt>
                      <c:pt idx="1328">
                        <c:v>22.400000000000002</c:v>
                      </c:pt>
                      <c:pt idx="1329">
                        <c:v>21.183333333333334</c:v>
                      </c:pt>
                      <c:pt idx="1330">
                        <c:v>20.650000000000002</c:v>
                      </c:pt>
                      <c:pt idx="1331">
                        <c:v>20.633333333333333</c:v>
                      </c:pt>
                      <c:pt idx="1332">
                        <c:v>20.616666666666667</c:v>
                      </c:pt>
                      <c:pt idx="1333">
                        <c:v>20.283333333333335</c:v>
                      </c:pt>
                      <c:pt idx="1334">
                        <c:v>19.5</c:v>
                      </c:pt>
                      <c:pt idx="1335">
                        <c:v>19.099999999999998</c:v>
                      </c:pt>
                      <c:pt idx="1336">
                        <c:v>19.166666666666668</c:v>
                      </c:pt>
                      <c:pt idx="1337">
                        <c:v>18.933333333333334</c:v>
                      </c:pt>
                      <c:pt idx="1338">
                        <c:v>18.083333333333332</c:v>
                      </c:pt>
                      <c:pt idx="1339">
                        <c:v>17.666666666666668</c:v>
                      </c:pt>
                      <c:pt idx="1340">
                        <c:v>17.383333333333333</c:v>
                      </c:pt>
                      <c:pt idx="1341">
                        <c:v>18.433333333333334</c:v>
                      </c:pt>
                      <c:pt idx="1342">
                        <c:v>19.149999999999999</c:v>
                      </c:pt>
                      <c:pt idx="1343">
                        <c:v>20.583333333333332</c:v>
                      </c:pt>
                      <c:pt idx="1344">
                        <c:v>20.983333333333334</c:v>
                      </c:pt>
                      <c:pt idx="1345">
                        <c:v>21.350000000000005</c:v>
                      </c:pt>
                      <c:pt idx="1346">
                        <c:v>21.483333333333334</c:v>
                      </c:pt>
                      <c:pt idx="1347">
                        <c:v>22</c:v>
                      </c:pt>
                      <c:pt idx="1348">
                        <c:v>22.383333333333336</c:v>
                      </c:pt>
                      <c:pt idx="1349">
                        <c:v>22.633333333333329</c:v>
                      </c:pt>
                      <c:pt idx="1350">
                        <c:v>22.966666666666669</c:v>
                      </c:pt>
                      <c:pt idx="1351">
                        <c:v>22.483333333333334</c:v>
                      </c:pt>
                      <c:pt idx="1352">
                        <c:v>22.233333333333334</c:v>
                      </c:pt>
                      <c:pt idx="1353">
                        <c:v>21.849999999999998</c:v>
                      </c:pt>
                      <c:pt idx="1354">
                        <c:v>21.283333333333335</c:v>
                      </c:pt>
                      <c:pt idx="1355">
                        <c:v>20.983333333333331</c:v>
                      </c:pt>
                      <c:pt idx="1356">
                        <c:v>20.433333333333334</c:v>
                      </c:pt>
                      <c:pt idx="1357">
                        <c:v>19.799999999999997</c:v>
                      </c:pt>
                      <c:pt idx="1358">
                        <c:v>19.666666666666668</c:v>
                      </c:pt>
                      <c:pt idx="1359">
                        <c:v>18.95</c:v>
                      </c:pt>
                      <c:pt idx="1360">
                        <c:v>18.566666666666666</c:v>
                      </c:pt>
                      <c:pt idx="1361">
                        <c:v>18.25</c:v>
                      </c:pt>
                      <c:pt idx="1362">
                        <c:v>18.283333333333335</c:v>
                      </c:pt>
                      <c:pt idx="1363">
                        <c:v>17.783333333333335</c:v>
                      </c:pt>
                      <c:pt idx="1364">
                        <c:v>17.95</c:v>
                      </c:pt>
                      <c:pt idx="1365">
                        <c:v>18.883333333333329</c:v>
                      </c:pt>
                      <c:pt idx="1366">
                        <c:v>19.683333333333334</c:v>
                      </c:pt>
                      <c:pt idx="1367">
                        <c:v>20.533333333333335</c:v>
                      </c:pt>
                      <c:pt idx="1368">
                        <c:v>21.349999999999998</c:v>
                      </c:pt>
                      <c:pt idx="1369">
                        <c:v>22.066666666666666</c:v>
                      </c:pt>
                      <c:pt idx="1370">
                        <c:v>22.366666666666664</c:v>
                      </c:pt>
                      <c:pt idx="1371">
                        <c:v>22.816666666666666</c:v>
                      </c:pt>
                      <c:pt idx="1372">
                        <c:v>22.783333333333335</c:v>
                      </c:pt>
                      <c:pt idx="1373">
                        <c:v>22.700000000000003</c:v>
                      </c:pt>
                      <c:pt idx="1374">
                        <c:v>23.2</c:v>
                      </c:pt>
                      <c:pt idx="1375">
                        <c:v>22.816666666666666</c:v>
                      </c:pt>
                      <c:pt idx="1376">
                        <c:v>22.150000000000002</c:v>
                      </c:pt>
                      <c:pt idx="1377">
                        <c:v>21.733333333333331</c:v>
                      </c:pt>
                      <c:pt idx="1378">
                        <c:v>21.216666666666665</c:v>
                      </c:pt>
                      <c:pt idx="1379">
                        <c:v>20.8</c:v>
                      </c:pt>
                      <c:pt idx="1380">
                        <c:v>20.450000000000003</c:v>
                      </c:pt>
                      <c:pt idx="1381">
                        <c:v>19.983333333333334</c:v>
                      </c:pt>
                      <c:pt idx="1382">
                        <c:v>19.866666666666667</c:v>
                      </c:pt>
                      <c:pt idx="1383">
                        <c:v>18.966666666666665</c:v>
                      </c:pt>
                      <c:pt idx="1384">
                        <c:v>18.95</c:v>
                      </c:pt>
                      <c:pt idx="1385">
                        <c:v>18.316666666666666</c:v>
                      </c:pt>
                      <c:pt idx="1386">
                        <c:v>18.3</c:v>
                      </c:pt>
                      <c:pt idx="1387">
                        <c:v>18.333333333333332</c:v>
                      </c:pt>
                      <c:pt idx="1388">
                        <c:v>18.133333333333333</c:v>
                      </c:pt>
                      <c:pt idx="1389">
                        <c:v>19.216666666666665</c:v>
                      </c:pt>
                      <c:pt idx="1390">
                        <c:v>19.883333333333329</c:v>
                      </c:pt>
                      <c:pt idx="1391">
                        <c:v>20.183333333333334</c:v>
                      </c:pt>
                      <c:pt idx="1392">
                        <c:v>21.216666666666669</c:v>
                      </c:pt>
                      <c:pt idx="1393">
                        <c:v>21.783333333333331</c:v>
                      </c:pt>
                      <c:pt idx="1394">
                        <c:v>21.833333333333332</c:v>
                      </c:pt>
                      <c:pt idx="1395">
                        <c:v>22.266666666666669</c:v>
                      </c:pt>
                      <c:pt idx="1396">
                        <c:v>22.833333333333332</c:v>
                      </c:pt>
                      <c:pt idx="1397">
                        <c:v>22.533333333333331</c:v>
                      </c:pt>
                      <c:pt idx="1398">
                        <c:v>22.816666666666666</c:v>
                      </c:pt>
                      <c:pt idx="1399">
                        <c:v>22.816666666666666</c:v>
                      </c:pt>
                      <c:pt idx="1400">
                        <c:v>22.383333333333336</c:v>
                      </c:pt>
                      <c:pt idx="1401">
                        <c:v>21.783333333333335</c:v>
                      </c:pt>
                      <c:pt idx="1402">
                        <c:v>20.849999999999998</c:v>
                      </c:pt>
                      <c:pt idx="1403">
                        <c:v>20.666666666666668</c:v>
                      </c:pt>
                      <c:pt idx="1404">
                        <c:v>20.133333333333336</c:v>
                      </c:pt>
                      <c:pt idx="1405">
                        <c:v>19.650000000000002</c:v>
                      </c:pt>
                      <c:pt idx="1406">
                        <c:v>19.95</c:v>
                      </c:pt>
                      <c:pt idx="1407">
                        <c:v>19.2</c:v>
                      </c:pt>
                      <c:pt idx="1408">
                        <c:v>19.05</c:v>
                      </c:pt>
                      <c:pt idx="1409">
                        <c:v>19.2</c:v>
                      </c:pt>
                      <c:pt idx="1410">
                        <c:v>18.516666666666666</c:v>
                      </c:pt>
                      <c:pt idx="1411">
                        <c:v>17.766666666666666</c:v>
                      </c:pt>
                      <c:pt idx="1412">
                        <c:v>17.783333333333335</c:v>
                      </c:pt>
                      <c:pt idx="1413">
                        <c:v>18.75</c:v>
                      </c:pt>
                      <c:pt idx="1414">
                        <c:v>19.383333333333333</c:v>
                      </c:pt>
                      <c:pt idx="1415">
                        <c:v>20.6</c:v>
                      </c:pt>
                      <c:pt idx="1416">
                        <c:v>21.683333333333337</c:v>
                      </c:pt>
                      <c:pt idx="1417">
                        <c:v>22.299999999999997</c:v>
                      </c:pt>
                      <c:pt idx="1418">
                        <c:v>22.783333333333335</c:v>
                      </c:pt>
                      <c:pt idx="1419">
                        <c:v>22.600000000000005</c:v>
                      </c:pt>
                      <c:pt idx="1420">
                        <c:v>22.733333333333331</c:v>
                      </c:pt>
                      <c:pt idx="1421">
                        <c:v>22.700000000000003</c:v>
                      </c:pt>
                      <c:pt idx="1422">
                        <c:v>22.833333333333332</c:v>
                      </c:pt>
                      <c:pt idx="1423">
                        <c:v>22.716666666666669</c:v>
                      </c:pt>
                      <c:pt idx="1424">
                        <c:v>22.116666666666664</c:v>
                      </c:pt>
                      <c:pt idx="1425">
                        <c:v>21.433333333333334</c:v>
                      </c:pt>
                      <c:pt idx="1426">
                        <c:v>21</c:v>
                      </c:pt>
                      <c:pt idx="1427">
                        <c:v>20.8</c:v>
                      </c:pt>
                      <c:pt idx="1428">
                        <c:v>20.133333333333329</c:v>
                      </c:pt>
                      <c:pt idx="1429">
                        <c:v>19.233333333333334</c:v>
                      </c:pt>
                      <c:pt idx="1430">
                        <c:v>19</c:v>
                      </c:pt>
                      <c:pt idx="1431">
                        <c:v>18.933333333333334</c:v>
                      </c:pt>
                      <c:pt idx="1432">
                        <c:v>18.766666666666669</c:v>
                      </c:pt>
                      <c:pt idx="1433">
                        <c:v>18.55</c:v>
                      </c:pt>
                      <c:pt idx="1434">
                        <c:v>17.95</c:v>
                      </c:pt>
                      <c:pt idx="1435">
                        <c:v>17.55</c:v>
                      </c:pt>
                      <c:pt idx="1436">
                        <c:v>17.516666666666662</c:v>
                      </c:pt>
                      <c:pt idx="1437">
                        <c:v>18.45</c:v>
                      </c:pt>
                      <c:pt idx="1438">
                        <c:v>18.866666666666667</c:v>
                      </c:pt>
                      <c:pt idx="1439">
                        <c:v>19.383333333333333</c:v>
                      </c:pt>
                      <c:pt idx="1440">
                        <c:v>20.3</c:v>
                      </c:pt>
                      <c:pt idx="1441">
                        <c:v>21.5</c:v>
                      </c:pt>
                      <c:pt idx="1442">
                        <c:v>21.766666666666669</c:v>
                      </c:pt>
                      <c:pt idx="1443">
                        <c:v>22.466666666666669</c:v>
                      </c:pt>
                      <c:pt idx="1444">
                        <c:v>22.766666666666666</c:v>
                      </c:pt>
                      <c:pt idx="1445">
                        <c:v>23.5</c:v>
                      </c:pt>
                      <c:pt idx="1446">
                        <c:v>23.516666666666666</c:v>
                      </c:pt>
                      <c:pt idx="1447">
                        <c:v>23.95</c:v>
                      </c:pt>
                      <c:pt idx="1448">
                        <c:v>23.049999999999997</c:v>
                      </c:pt>
                      <c:pt idx="1449">
                        <c:v>22.383333333333336</c:v>
                      </c:pt>
                      <c:pt idx="1450">
                        <c:v>21.566666666666666</c:v>
                      </c:pt>
                      <c:pt idx="1451">
                        <c:v>21.5</c:v>
                      </c:pt>
                      <c:pt idx="1452">
                        <c:v>21.416666666666668</c:v>
                      </c:pt>
                      <c:pt idx="1453">
                        <c:v>21.3</c:v>
                      </c:pt>
                      <c:pt idx="1454">
                        <c:v>21.066666666666666</c:v>
                      </c:pt>
                      <c:pt idx="1455">
                        <c:v>21.05</c:v>
                      </c:pt>
                      <c:pt idx="1456">
                        <c:v>20.866666666666667</c:v>
                      </c:pt>
                      <c:pt idx="1457">
                        <c:v>20.016666666666666</c:v>
                      </c:pt>
                      <c:pt idx="1458">
                        <c:v>19.45</c:v>
                      </c:pt>
                      <c:pt idx="1459">
                        <c:v>18.850000000000001</c:v>
                      </c:pt>
                      <c:pt idx="1460">
                        <c:v>19.016666666666666</c:v>
                      </c:pt>
                      <c:pt idx="1461">
                        <c:v>19.516666666666669</c:v>
                      </c:pt>
                      <c:pt idx="1462">
                        <c:v>20.500000000000004</c:v>
                      </c:pt>
                      <c:pt idx="1463">
                        <c:v>21.133333333333333</c:v>
                      </c:pt>
                      <c:pt idx="1464">
                        <c:v>21.533333333333335</c:v>
                      </c:pt>
                      <c:pt idx="1465">
                        <c:v>22.400000000000002</c:v>
                      </c:pt>
                      <c:pt idx="1466">
                        <c:v>23.083333333333332</c:v>
                      </c:pt>
                      <c:pt idx="1467">
                        <c:v>23.400000000000002</c:v>
                      </c:pt>
                      <c:pt idx="1468">
                        <c:v>24.099999999999998</c:v>
                      </c:pt>
                      <c:pt idx="1469">
                        <c:v>24.083333333333332</c:v>
                      </c:pt>
                      <c:pt idx="1470">
                        <c:v>24.150000000000002</c:v>
                      </c:pt>
                      <c:pt idx="1471">
                        <c:v>23.8</c:v>
                      </c:pt>
                      <c:pt idx="1472">
                        <c:v>23.099999999999998</c:v>
                      </c:pt>
                      <c:pt idx="1473">
                        <c:v>22.183333333333334</c:v>
                      </c:pt>
                      <c:pt idx="1474">
                        <c:v>21.883333333333336</c:v>
                      </c:pt>
                      <c:pt idx="1475">
                        <c:v>21.566666666666663</c:v>
                      </c:pt>
                      <c:pt idx="1476">
                        <c:v>21.083333333333332</c:v>
                      </c:pt>
                      <c:pt idx="1477">
                        <c:v>20.833333333333329</c:v>
                      </c:pt>
                      <c:pt idx="1478">
                        <c:v>20.516666666666666</c:v>
                      </c:pt>
                      <c:pt idx="1479">
                        <c:v>20.183333333333334</c:v>
                      </c:pt>
                      <c:pt idx="1480">
                        <c:v>19.666666666666668</c:v>
                      </c:pt>
                      <c:pt idx="1481">
                        <c:v>19.666666666666668</c:v>
                      </c:pt>
                      <c:pt idx="1482">
                        <c:v>19.799999999999997</c:v>
                      </c:pt>
                      <c:pt idx="1483">
                        <c:v>20.033333333333331</c:v>
                      </c:pt>
                      <c:pt idx="1484">
                        <c:v>19.716666666666665</c:v>
                      </c:pt>
                      <c:pt idx="1485">
                        <c:v>20.433333333333334</c:v>
                      </c:pt>
                      <c:pt idx="1486">
                        <c:v>21.183333333333334</c:v>
                      </c:pt>
                      <c:pt idx="1487">
                        <c:v>21.666666666666668</c:v>
                      </c:pt>
                      <c:pt idx="1488">
                        <c:v>21.666666666666668</c:v>
                      </c:pt>
                      <c:pt idx="1489">
                        <c:v>22.150000000000002</c:v>
                      </c:pt>
                      <c:pt idx="1490">
                        <c:v>22.966666666666665</c:v>
                      </c:pt>
                      <c:pt idx="1491">
                        <c:v>23.166666666666668</c:v>
                      </c:pt>
                      <c:pt idx="1492">
                        <c:v>23.266666666666666</c:v>
                      </c:pt>
                      <c:pt idx="1493">
                        <c:v>23.766666666666666</c:v>
                      </c:pt>
                      <c:pt idx="1494">
                        <c:v>23.716666666666665</c:v>
                      </c:pt>
                      <c:pt idx="1495">
                        <c:v>23.733333333333334</c:v>
                      </c:pt>
                      <c:pt idx="1496">
                        <c:v>23.299999999999997</c:v>
                      </c:pt>
                      <c:pt idx="1497">
                        <c:v>22.933333333333334</c:v>
                      </c:pt>
                      <c:pt idx="1498">
                        <c:v>22.666666666666668</c:v>
                      </c:pt>
                      <c:pt idx="1499">
                        <c:v>22.166666666666668</c:v>
                      </c:pt>
                      <c:pt idx="1500">
                        <c:v>21.316666666666666</c:v>
                      </c:pt>
                      <c:pt idx="1501">
                        <c:v>20.983333333333334</c:v>
                      </c:pt>
                      <c:pt idx="1502">
                        <c:v>20.633333333333329</c:v>
                      </c:pt>
                      <c:pt idx="1503">
                        <c:v>20.750000000000004</c:v>
                      </c:pt>
                      <c:pt idx="1504">
                        <c:v>20.333333333333332</c:v>
                      </c:pt>
                      <c:pt idx="1505">
                        <c:v>20.033333333333335</c:v>
                      </c:pt>
                      <c:pt idx="1506">
                        <c:v>20.183333333333334</c:v>
                      </c:pt>
                      <c:pt idx="1507">
                        <c:v>20.516666666666669</c:v>
                      </c:pt>
                      <c:pt idx="1508">
                        <c:v>20.55</c:v>
                      </c:pt>
                      <c:pt idx="1509">
                        <c:v>20.966666666666665</c:v>
                      </c:pt>
                      <c:pt idx="1510">
                        <c:v>21.633333333333336</c:v>
                      </c:pt>
                      <c:pt idx="1511">
                        <c:v>22.400000000000002</c:v>
                      </c:pt>
                      <c:pt idx="1512">
                        <c:v>22.533333333333331</c:v>
                      </c:pt>
                      <c:pt idx="1513">
                        <c:v>23.016666666666666</c:v>
                      </c:pt>
                      <c:pt idx="1514">
                        <c:v>22.849999999999998</c:v>
                      </c:pt>
                      <c:pt idx="1515">
                        <c:v>23.133333333333336</c:v>
                      </c:pt>
                      <c:pt idx="1516">
                        <c:v>23</c:v>
                      </c:pt>
                      <c:pt idx="1517">
                        <c:v>23.2</c:v>
                      </c:pt>
                      <c:pt idx="1518">
                        <c:v>23.25</c:v>
                      </c:pt>
                      <c:pt idx="1519">
                        <c:v>23.349999999999998</c:v>
                      </c:pt>
                      <c:pt idx="1520">
                        <c:v>23.066666666666663</c:v>
                      </c:pt>
                      <c:pt idx="1521">
                        <c:v>22.983333333333334</c:v>
                      </c:pt>
                      <c:pt idx="1522">
                        <c:v>21.95</c:v>
                      </c:pt>
                      <c:pt idx="1523">
                        <c:v>21.733333333333334</c:v>
                      </c:pt>
                      <c:pt idx="1524">
                        <c:v>21.466666666666669</c:v>
                      </c:pt>
                      <c:pt idx="1525">
                        <c:v>21.349999999999998</c:v>
                      </c:pt>
                      <c:pt idx="1526">
                        <c:v>21.2</c:v>
                      </c:pt>
                      <c:pt idx="1527">
                        <c:v>20.8</c:v>
                      </c:pt>
                      <c:pt idx="1528">
                        <c:v>20.55</c:v>
                      </c:pt>
                      <c:pt idx="1529">
                        <c:v>20.433333333333334</c:v>
                      </c:pt>
                      <c:pt idx="1530">
                        <c:v>20.483333333333334</c:v>
                      </c:pt>
                      <c:pt idx="1531">
                        <c:v>20.233333333333334</c:v>
                      </c:pt>
                      <c:pt idx="1532">
                        <c:v>20.133333333333336</c:v>
                      </c:pt>
                      <c:pt idx="1533">
                        <c:v>20.733333333333334</c:v>
                      </c:pt>
                      <c:pt idx="1534">
                        <c:v>21.583333333333332</c:v>
                      </c:pt>
                      <c:pt idx="1535">
                        <c:v>22.116666666666664</c:v>
                      </c:pt>
                      <c:pt idx="1536">
                        <c:v>22.833333333333332</c:v>
                      </c:pt>
                      <c:pt idx="1537">
                        <c:v>23.183333333333334</c:v>
                      </c:pt>
                      <c:pt idx="1538">
                        <c:v>23.549999999999997</c:v>
                      </c:pt>
                      <c:pt idx="1539">
                        <c:v>24.099999999999998</c:v>
                      </c:pt>
                      <c:pt idx="1540">
                        <c:v>23.900000000000002</c:v>
                      </c:pt>
                      <c:pt idx="1541">
                        <c:v>24</c:v>
                      </c:pt>
                      <c:pt idx="1542">
                        <c:v>23.983333333333334</c:v>
                      </c:pt>
                      <c:pt idx="1543">
                        <c:v>23.866666666666664</c:v>
                      </c:pt>
                      <c:pt idx="1544">
                        <c:v>23.383333333333336</c:v>
                      </c:pt>
                      <c:pt idx="1545">
                        <c:v>23.099999999999998</c:v>
                      </c:pt>
                      <c:pt idx="1546">
                        <c:v>23.083333333333332</c:v>
                      </c:pt>
                      <c:pt idx="1547">
                        <c:v>22.849999999999994</c:v>
                      </c:pt>
                      <c:pt idx="1548">
                        <c:v>22.116666666666664</c:v>
                      </c:pt>
                      <c:pt idx="1549">
                        <c:v>22.183333333333334</c:v>
                      </c:pt>
                      <c:pt idx="1550">
                        <c:v>21.766666666666669</c:v>
                      </c:pt>
                      <c:pt idx="1551">
                        <c:v>21.599999999999998</c:v>
                      </c:pt>
                      <c:pt idx="1552">
                        <c:v>21.433333333333334</c:v>
                      </c:pt>
                      <c:pt idx="1553">
                        <c:v>20.683333333333334</c:v>
                      </c:pt>
                      <c:pt idx="1554">
                        <c:v>20.316666666666666</c:v>
                      </c:pt>
                      <c:pt idx="1555">
                        <c:v>20.25</c:v>
                      </c:pt>
                      <c:pt idx="1556">
                        <c:v>20.5</c:v>
                      </c:pt>
                      <c:pt idx="1557">
                        <c:v>21.150000000000002</c:v>
                      </c:pt>
                      <c:pt idx="1558">
                        <c:v>21.783333333333331</c:v>
                      </c:pt>
                      <c:pt idx="1559">
                        <c:v>22.416666666666668</c:v>
                      </c:pt>
                      <c:pt idx="1560">
                        <c:v>22.549999999999997</c:v>
                      </c:pt>
                      <c:pt idx="1561">
                        <c:v>23.066666666666663</c:v>
                      </c:pt>
                      <c:pt idx="1562">
                        <c:v>23.516666666666666</c:v>
                      </c:pt>
                      <c:pt idx="1563">
                        <c:v>23.666666666666668</c:v>
                      </c:pt>
                      <c:pt idx="1564">
                        <c:v>23.75</c:v>
                      </c:pt>
                      <c:pt idx="1565">
                        <c:v>24.3</c:v>
                      </c:pt>
                      <c:pt idx="1566">
                        <c:v>24.333333333333332</c:v>
                      </c:pt>
                      <c:pt idx="1567">
                        <c:v>24.883333333333329</c:v>
                      </c:pt>
                      <c:pt idx="1568">
                        <c:v>23.716666666666669</c:v>
                      </c:pt>
                      <c:pt idx="1569">
                        <c:v>23.25</c:v>
                      </c:pt>
                      <c:pt idx="1570">
                        <c:v>22.583333333333332</c:v>
                      </c:pt>
                      <c:pt idx="1571">
                        <c:v>22.483333333333334</c:v>
                      </c:pt>
                      <c:pt idx="1572">
                        <c:v>22.349999999999998</c:v>
                      </c:pt>
                      <c:pt idx="1573">
                        <c:v>22.266666666666666</c:v>
                      </c:pt>
                      <c:pt idx="1574">
                        <c:v>21.666666666666668</c:v>
                      </c:pt>
                      <c:pt idx="1575">
                        <c:v>21.3</c:v>
                      </c:pt>
                      <c:pt idx="1576">
                        <c:v>21.183333333333334</c:v>
                      </c:pt>
                      <c:pt idx="1577">
                        <c:v>21.25</c:v>
                      </c:pt>
                      <c:pt idx="1578">
                        <c:v>20.866666666666667</c:v>
                      </c:pt>
                      <c:pt idx="1579">
                        <c:v>20.533333333333331</c:v>
                      </c:pt>
                      <c:pt idx="1580">
                        <c:v>20.533333333333331</c:v>
                      </c:pt>
                      <c:pt idx="1581">
                        <c:v>21.166666666666668</c:v>
                      </c:pt>
                      <c:pt idx="1582">
                        <c:v>21.833333333333332</c:v>
                      </c:pt>
                      <c:pt idx="1583">
                        <c:v>22.183333333333337</c:v>
                      </c:pt>
                      <c:pt idx="1584">
                        <c:v>22.816666666666663</c:v>
                      </c:pt>
                      <c:pt idx="1585">
                        <c:v>23.3</c:v>
                      </c:pt>
                      <c:pt idx="1586">
                        <c:v>24.016666666666666</c:v>
                      </c:pt>
                      <c:pt idx="1587">
                        <c:v>24.433333333333334</c:v>
                      </c:pt>
                      <c:pt idx="1588">
                        <c:v>25.383333333333336</c:v>
                      </c:pt>
                      <c:pt idx="1589">
                        <c:v>25.149999999999995</c:v>
                      </c:pt>
                      <c:pt idx="1590">
                        <c:v>24.833333333333332</c:v>
                      </c:pt>
                      <c:pt idx="1591">
                        <c:v>24.716666666666665</c:v>
                      </c:pt>
                      <c:pt idx="1592">
                        <c:v>24.166666666666671</c:v>
                      </c:pt>
                      <c:pt idx="1593">
                        <c:v>23.533333333333331</c:v>
                      </c:pt>
                      <c:pt idx="1594">
                        <c:v>22.766666666666666</c:v>
                      </c:pt>
                      <c:pt idx="1595">
                        <c:v>22.599999999999998</c:v>
                      </c:pt>
                      <c:pt idx="1596">
                        <c:v>22.633333333333329</c:v>
                      </c:pt>
                      <c:pt idx="1597">
                        <c:v>22.566666666666666</c:v>
                      </c:pt>
                      <c:pt idx="1598">
                        <c:v>22.566666666666666</c:v>
                      </c:pt>
                      <c:pt idx="1599">
                        <c:v>22.366666666666671</c:v>
                      </c:pt>
                      <c:pt idx="1600">
                        <c:v>22.116666666666664</c:v>
                      </c:pt>
                      <c:pt idx="1601">
                        <c:v>21.883333333333336</c:v>
                      </c:pt>
                      <c:pt idx="1602">
                        <c:v>21.933333333333334</c:v>
                      </c:pt>
                      <c:pt idx="1603">
                        <c:v>21.066666666666666</c:v>
                      </c:pt>
                      <c:pt idx="1604">
                        <c:v>21.3</c:v>
                      </c:pt>
                      <c:pt idx="1605">
                        <c:v>21.783333333333331</c:v>
                      </c:pt>
                      <c:pt idx="1606">
                        <c:v>21.933333333333337</c:v>
                      </c:pt>
                      <c:pt idx="1607">
                        <c:v>22.599999999999998</c:v>
                      </c:pt>
                      <c:pt idx="1608">
                        <c:v>23.066666666666666</c:v>
                      </c:pt>
                      <c:pt idx="1609">
                        <c:v>23.366666666666664</c:v>
                      </c:pt>
                      <c:pt idx="1610">
                        <c:v>23.633333333333329</c:v>
                      </c:pt>
                      <c:pt idx="1611">
                        <c:v>23.466666666666669</c:v>
                      </c:pt>
                      <c:pt idx="1612">
                        <c:v>23.549999999999997</c:v>
                      </c:pt>
                      <c:pt idx="1613">
                        <c:v>23.5</c:v>
                      </c:pt>
                      <c:pt idx="1614">
                        <c:v>23.383333333333329</c:v>
                      </c:pt>
                      <c:pt idx="1615">
                        <c:v>23.400000000000002</c:v>
                      </c:pt>
                      <c:pt idx="1616">
                        <c:v>22.716666666666665</c:v>
                      </c:pt>
                      <c:pt idx="1617">
                        <c:v>22.45</c:v>
                      </c:pt>
                      <c:pt idx="1618">
                        <c:v>22.049999999999997</c:v>
                      </c:pt>
                      <c:pt idx="1619">
                        <c:v>21.766666666666669</c:v>
                      </c:pt>
                      <c:pt idx="1620">
                        <c:v>21.400000000000002</c:v>
                      </c:pt>
                      <c:pt idx="1621">
                        <c:v>20.7</c:v>
                      </c:pt>
                      <c:pt idx="1622">
                        <c:v>20.216666666666665</c:v>
                      </c:pt>
                      <c:pt idx="1623">
                        <c:v>20.016666666666669</c:v>
                      </c:pt>
                      <c:pt idx="1624">
                        <c:v>19.333333333333332</c:v>
                      </c:pt>
                      <c:pt idx="1625">
                        <c:v>19.466666666666669</c:v>
                      </c:pt>
                      <c:pt idx="1626">
                        <c:v>19.099999999999998</c:v>
                      </c:pt>
                      <c:pt idx="1627">
                        <c:v>18.833333333333332</c:v>
                      </c:pt>
                      <c:pt idx="1628">
                        <c:v>19.2</c:v>
                      </c:pt>
                      <c:pt idx="1629">
                        <c:v>20.133333333333329</c:v>
                      </c:pt>
                      <c:pt idx="1630">
                        <c:v>20.583333333333332</c:v>
                      </c:pt>
                      <c:pt idx="1631">
                        <c:v>21.833333333333332</c:v>
                      </c:pt>
                      <c:pt idx="1632">
                        <c:v>22.616666666666671</c:v>
                      </c:pt>
                      <c:pt idx="1633">
                        <c:v>23.166666666666668</c:v>
                      </c:pt>
                      <c:pt idx="1634">
                        <c:v>23.333333333333332</c:v>
                      </c:pt>
                      <c:pt idx="1635">
                        <c:v>23.583333333333332</c:v>
                      </c:pt>
                      <c:pt idx="1636">
                        <c:v>24.066666666666666</c:v>
                      </c:pt>
                      <c:pt idx="1637">
                        <c:v>24.083333333333332</c:v>
                      </c:pt>
                      <c:pt idx="1638">
                        <c:v>24.183333333333334</c:v>
                      </c:pt>
                      <c:pt idx="1639">
                        <c:v>23.866666666666664</c:v>
                      </c:pt>
                      <c:pt idx="1640">
                        <c:v>23.799999999999997</c:v>
                      </c:pt>
                      <c:pt idx="1641">
                        <c:v>23.533333333333331</c:v>
                      </c:pt>
                      <c:pt idx="1642">
                        <c:v>23</c:v>
                      </c:pt>
                      <c:pt idx="1643">
                        <c:v>22.583333333333332</c:v>
                      </c:pt>
                      <c:pt idx="1644">
                        <c:v>22.05</c:v>
                      </c:pt>
                      <c:pt idx="1645">
                        <c:v>21.766666666666666</c:v>
                      </c:pt>
                      <c:pt idx="1646">
                        <c:v>21.533333333333331</c:v>
                      </c:pt>
                      <c:pt idx="1647">
                        <c:v>22.283333333333335</c:v>
                      </c:pt>
                      <c:pt idx="1648">
                        <c:v>21.633333333333336</c:v>
                      </c:pt>
                      <c:pt idx="1649">
                        <c:v>21.416666666666668</c:v>
                      </c:pt>
                      <c:pt idx="1650">
                        <c:v>20.900000000000002</c:v>
                      </c:pt>
                      <c:pt idx="1651">
                        <c:v>20.966666666666665</c:v>
                      </c:pt>
                      <c:pt idx="1652">
                        <c:v>21.216666666666669</c:v>
                      </c:pt>
                      <c:pt idx="1653">
                        <c:v>20.966666666666665</c:v>
                      </c:pt>
                      <c:pt idx="1654">
                        <c:v>22.516666666666666</c:v>
                      </c:pt>
                      <c:pt idx="1655">
                        <c:v>23.433333333333334</c:v>
                      </c:pt>
                      <c:pt idx="1656">
                        <c:v>23.666666666666668</c:v>
                      </c:pt>
                      <c:pt idx="1657">
                        <c:v>23.683333333333334</c:v>
                      </c:pt>
                      <c:pt idx="1658">
                        <c:v>23.883333333333329</c:v>
                      </c:pt>
                      <c:pt idx="1659">
                        <c:v>23.433333333333337</c:v>
                      </c:pt>
                      <c:pt idx="1660">
                        <c:v>23.8</c:v>
                      </c:pt>
                      <c:pt idx="1661">
                        <c:v>23.966666666666669</c:v>
                      </c:pt>
                      <c:pt idx="1662">
                        <c:v>23.983333333333331</c:v>
                      </c:pt>
                      <c:pt idx="1663">
                        <c:v>23.683333333333337</c:v>
                      </c:pt>
                      <c:pt idx="1664">
                        <c:v>23.516666666666669</c:v>
                      </c:pt>
                      <c:pt idx="1665">
                        <c:v>23.283333333333331</c:v>
                      </c:pt>
                      <c:pt idx="1666">
                        <c:v>23.116666666666671</c:v>
                      </c:pt>
                      <c:pt idx="1667">
                        <c:v>22.716666666666669</c:v>
                      </c:pt>
                      <c:pt idx="1668">
                        <c:v>22.366666666666664</c:v>
                      </c:pt>
                      <c:pt idx="1669">
                        <c:v>21.983333333333334</c:v>
                      </c:pt>
                      <c:pt idx="1670">
                        <c:v>21.666666666666668</c:v>
                      </c:pt>
                      <c:pt idx="1671">
                        <c:v>21.583333333333332</c:v>
                      </c:pt>
                      <c:pt idx="1672">
                        <c:v>21.583333333333332</c:v>
                      </c:pt>
                      <c:pt idx="1673">
                        <c:v>21.366666666666664</c:v>
                      </c:pt>
                      <c:pt idx="1674">
                        <c:v>21.216666666666669</c:v>
                      </c:pt>
                      <c:pt idx="1675">
                        <c:v>21.316666666666666</c:v>
                      </c:pt>
                      <c:pt idx="1676">
                        <c:v>20.75</c:v>
                      </c:pt>
                      <c:pt idx="1677">
                        <c:v>21.433333333333334</c:v>
                      </c:pt>
                      <c:pt idx="1678">
                        <c:v>21.933333333333337</c:v>
                      </c:pt>
                      <c:pt idx="1679">
                        <c:v>23.166666666666668</c:v>
                      </c:pt>
                      <c:pt idx="1680">
                        <c:v>23.533333333333331</c:v>
                      </c:pt>
                      <c:pt idx="1681">
                        <c:v>23.75</c:v>
                      </c:pt>
                      <c:pt idx="1682">
                        <c:v>23.966666666666669</c:v>
                      </c:pt>
                      <c:pt idx="1683">
                        <c:v>23.983333333333334</c:v>
                      </c:pt>
                      <c:pt idx="1684">
                        <c:v>23.95</c:v>
                      </c:pt>
                      <c:pt idx="1685">
                        <c:v>24.049999999999997</c:v>
                      </c:pt>
                      <c:pt idx="1686">
                        <c:v>24.133333333333336</c:v>
                      </c:pt>
                      <c:pt idx="1687">
                        <c:v>23.783333333333335</c:v>
                      </c:pt>
                    </c:numCache>
                  </c:numRef>
                </c:yVal>
                <c:smooth val="0"/>
                <c:extLst xmlns:c15="http://schemas.microsoft.com/office/drawing/2012/chart">
                  <c:ext xmlns:c16="http://schemas.microsoft.com/office/drawing/2014/chart" uri="{C3380CC4-5D6E-409C-BE32-E72D297353CC}">
                    <c16:uniqueId val="{0000000B-A31C-4E98-B9F8-B095EA40672E}"/>
                  </c:ext>
                </c:extLst>
              </c15:ser>
            </c15:filteredScatterSeries>
          </c:ext>
        </c:extLst>
      </c:scatterChart>
      <c:valAx>
        <c:axId val="320926399"/>
        <c:scaling>
          <c:orientation val="minMax"/>
          <c:max val="43343.5"/>
          <c:min val="43272"/>
        </c:scaling>
        <c:delete val="0"/>
        <c:axPos val="b"/>
        <c:majorGridlines>
          <c:spPr>
            <a:ln w="9525" cap="flat" cmpd="sng" algn="ctr">
              <a:solidFill>
                <a:schemeClr val="tx1">
                  <a:lumMod val="15000"/>
                  <a:lumOff val="85000"/>
                </a:schemeClr>
              </a:solidFill>
              <a:round/>
            </a:ln>
            <a:effectLst/>
          </c:spPr>
        </c:majorGridlines>
        <c:numFmt formatCode="m/d/yyyy" sourceLinked="0"/>
        <c:majorTickMark val="none"/>
        <c:minorTickMark val="none"/>
        <c:tickLblPos val="nextTo"/>
        <c:spPr>
          <a:noFill/>
          <a:ln w="9525" cap="flat" cmpd="sng" algn="ctr">
            <a:solidFill>
              <a:schemeClr val="tx1">
                <a:lumMod val="25000"/>
                <a:lumOff val="75000"/>
              </a:schemeClr>
            </a:solidFill>
            <a:round/>
          </a:ln>
          <a:effectLst/>
        </c:spPr>
        <c:txPr>
          <a:bodyPr rot="-2700000" spcFirstLastPara="1" vertOverflow="ellipsis" wrap="square" anchor="ctr" anchorCtr="1"/>
          <a:lstStyle/>
          <a:p>
            <a:pPr>
              <a:defRPr sz="900" b="0" i="0" u="none" strike="noStrike" kern="1200" baseline="0">
                <a:solidFill>
                  <a:schemeClr val="tx1"/>
                </a:solidFill>
                <a:latin typeface="+mj-lt"/>
                <a:ea typeface="+mn-ea"/>
                <a:cs typeface="+mn-cs"/>
              </a:defRPr>
            </a:pPr>
            <a:endParaRPr lang="en-US"/>
          </a:p>
        </c:txPr>
        <c:crossAx val="320918495"/>
        <c:crosses val="autoZero"/>
        <c:crossBetween val="midCat"/>
        <c:majorUnit val="5"/>
      </c:valAx>
      <c:valAx>
        <c:axId val="320918495"/>
        <c:scaling>
          <c:orientation val="minMax"/>
          <c:min val="1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chemeClr val="tx1"/>
                    </a:solidFill>
                    <a:latin typeface="+mj-lt"/>
                    <a:ea typeface="+mn-ea"/>
                    <a:cs typeface="+mn-cs"/>
                  </a:defRPr>
                </a:pPr>
                <a:r>
                  <a:rPr lang="en-GB" sz="1000">
                    <a:solidFill>
                      <a:schemeClr val="tx1"/>
                    </a:solidFill>
                    <a:latin typeface="+mj-lt"/>
                  </a:rPr>
                  <a:t>Temperature </a:t>
                </a:r>
                <a:r>
                  <a:rPr lang="en-GB" sz="1000" b="1" i="0" baseline="0">
                    <a:solidFill>
                      <a:schemeClr val="tx1"/>
                    </a:solidFill>
                    <a:effectLst/>
                  </a:rPr>
                  <a:t>°</a:t>
                </a:r>
                <a:r>
                  <a:rPr lang="en-GB" sz="1000" b="0" i="0" baseline="0">
                    <a:solidFill>
                      <a:schemeClr val="tx1"/>
                    </a:solidFill>
                    <a:effectLst/>
                  </a:rPr>
                  <a:t>C</a:t>
                </a:r>
                <a:endParaRPr lang="en-GB" sz="1000">
                  <a:solidFill>
                    <a:schemeClr val="tx1"/>
                  </a:solidFill>
                  <a:effectLst/>
                </a:endParaRPr>
              </a:p>
              <a:p>
                <a:pPr marL="0" marR="0" lvl="0" indent="0" algn="ctr" defTabSz="914400" rtl="0" eaLnBrk="1" fontAlgn="auto" latinLnBrk="0" hangingPunct="1">
                  <a:lnSpc>
                    <a:spcPct val="100000"/>
                  </a:lnSpc>
                  <a:spcBef>
                    <a:spcPts val="0"/>
                  </a:spcBef>
                  <a:spcAft>
                    <a:spcPts val="0"/>
                  </a:spcAft>
                  <a:buClrTx/>
                  <a:buSzTx/>
                  <a:buFontTx/>
                  <a:buNone/>
                  <a:tabLst/>
                  <a:defRPr>
                    <a:solidFill>
                      <a:schemeClr val="tx1"/>
                    </a:solidFill>
                    <a:latin typeface="+mj-lt"/>
                  </a:defRPr>
                </a:pPr>
                <a:endParaRPr lang="en-GB" sz="1000">
                  <a:solidFill>
                    <a:schemeClr val="tx1"/>
                  </a:solidFill>
                  <a:latin typeface="+mj-lt"/>
                </a:endParaRPr>
              </a:p>
            </c:rich>
          </c:tx>
          <c:layout>
            <c:manualLayout>
              <c:xMode val="edge"/>
              <c:yMode val="edge"/>
              <c:x val="5.8376446175275026E-3"/>
              <c:y val="0.27798338990617377"/>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chemeClr val="tx1"/>
                  </a:solidFill>
                  <a:latin typeface="+mj-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0926399"/>
        <c:crosses val="autoZero"/>
        <c:crossBetween val="midCat"/>
        <c:majorUnit val="2"/>
      </c:valAx>
      <c:spPr>
        <a:noFill/>
        <a:ln>
          <a:noFill/>
        </a:ln>
        <a:effectLst/>
      </c:spPr>
    </c:plotArea>
    <c:legend>
      <c:legendPos val="b"/>
      <c:layout>
        <c:manualLayout>
          <c:xMode val="edge"/>
          <c:yMode val="edge"/>
          <c:x val="1.3644503823303676E-2"/>
          <c:y val="0.90606414667374791"/>
          <c:w val="0.95672357502074834"/>
          <c:h val="8.7966885113211157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j-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9250F4-6EA1-4A3F-9C66-D8FBF3B984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4640</Words>
  <Characters>26452</Characters>
  <Application>Microsoft Office Word</Application>
  <DocSecurity>0</DocSecurity>
  <Lines>220</Lines>
  <Paragraphs>62</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31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lshenaifi, Mohammad</dc:creator>
  <cp:lastModifiedBy>Sharples, Stephen</cp:lastModifiedBy>
  <cp:revision>2</cp:revision>
  <cp:lastPrinted>2019-01-19T21:31:00Z</cp:lastPrinted>
  <dcterms:created xsi:type="dcterms:W3CDTF">2019-03-02T18:09:00Z</dcterms:created>
  <dcterms:modified xsi:type="dcterms:W3CDTF">2019-03-02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387cf37-ceca-335a-9a2c-9af0148593c1</vt:lpwstr>
  </property>
  <property fmtid="{D5CDD505-2E9C-101B-9397-08002B2CF9AE}" pid="4" name="Mendeley Citation Style_1">
    <vt:lpwstr>http://www.zotero.org/styles/elsevier-harvard2</vt:lpwstr>
  </property>
  <property fmtid="{D5CDD505-2E9C-101B-9397-08002B2CF9AE}" pid="5" name="Mendeley Recent Style Id 0_1">
    <vt:lpwstr>http://www.zotero.org/styles/chicago-figures</vt:lpwstr>
  </property>
  <property fmtid="{D5CDD505-2E9C-101B-9397-08002B2CF9AE}" pid="6" name="Mendeley Recent Style Name 0_1">
    <vt:lpwstr>Chicago Manual of Style 16th edition (figures and illustrations)</vt:lpwstr>
  </property>
  <property fmtid="{D5CDD505-2E9C-101B-9397-08002B2CF9AE}" pid="7" name="Mendeley Recent Style Id 1_1">
    <vt:lpwstr>http://www.zotero.org/styles/chicago-library-list</vt:lpwstr>
  </property>
  <property fmtid="{D5CDD505-2E9C-101B-9397-08002B2CF9AE}" pid="8" name="Mendeley Recent Style Name 1_1">
    <vt:lpwstr>Chicago Manual of Style 17th edition (library list)</vt:lpwstr>
  </property>
  <property fmtid="{D5CDD505-2E9C-101B-9397-08002B2CF9AE}" pid="9" name="Mendeley Recent Style Id 2_1">
    <vt:lpwstr>http://www.zotero.org/styles/chicago-note-bibliography</vt:lpwstr>
  </property>
  <property fmtid="{D5CDD505-2E9C-101B-9397-08002B2CF9AE}" pid="10" name="Mendeley Recent Style Name 2_1">
    <vt:lpwstr>Chicago Manual of Style 17th edition (no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lsevier-harvard-without-titles</vt:lpwstr>
  </property>
  <property fmtid="{D5CDD505-2E9C-101B-9397-08002B2CF9AE}" pid="14" name="Mendeley Recent Style Name 4_1">
    <vt:lpwstr>Elsevier - Harvard (without titles)</vt:lpwstr>
  </property>
  <property fmtid="{D5CDD505-2E9C-101B-9397-08002B2CF9AE}" pid="15" name="Mendeley Recent Style Id 5_1">
    <vt:lpwstr>http://www.zotero.org/styles/elsevier-harvard2</vt:lpwstr>
  </property>
  <property fmtid="{D5CDD505-2E9C-101B-9397-08002B2CF9AE}" pid="16" name="Mendeley Recent Style Name 5_1">
    <vt:lpwstr>Elsevier - Harvard 2</vt:lpwstr>
  </property>
  <property fmtid="{D5CDD505-2E9C-101B-9397-08002B2CF9AE}" pid="17" name="Mendeley Recent Style Id 6_1">
    <vt:lpwstr>http://www.zotero.org/styles/emerald-harvard</vt:lpwstr>
  </property>
  <property fmtid="{D5CDD505-2E9C-101B-9397-08002B2CF9AE}" pid="18" name="Mendeley Recent Style Name 6_1">
    <vt:lpwstr>Emerald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harvard-kings-college-london</vt:lpwstr>
  </property>
  <property fmtid="{D5CDD505-2E9C-101B-9397-08002B2CF9AE}" pid="22" name="Mendeley Recent Style Name 8_1">
    <vt:lpwstr>King's College London - Harvard</vt:lpwstr>
  </property>
  <property fmtid="{D5CDD505-2E9C-101B-9397-08002B2CF9AE}" pid="23" name="Mendeley Recent Style Id 9_1">
    <vt:lpwstr>http://www.zotero.org/styles/harvard-university-of-bath</vt:lpwstr>
  </property>
  <property fmtid="{D5CDD505-2E9C-101B-9397-08002B2CF9AE}" pid="24" name="Mendeley Recent Style Name 9_1">
    <vt:lpwstr>University of Bath - Harvard</vt:lpwstr>
  </property>
</Properties>
</file>